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3C5A9" w14:textId="77777777" w:rsidR="00F62C8B" w:rsidRPr="00501C7B" w:rsidRDefault="00084A80" w:rsidP="004C531E">
      <w:pPr>
        <w:pStyle w:val="RSCM01ReceivedAccepted"/>
        <w:rPr>
          <w:noProof w:val="0"/>
        </w:rPr>
      </w:pPr>
      <w:bookmarkStart w:id="0" w:name="_GoBack"/>
      <w:bookmarkEnd w:id="0"/>
      <w:r w:rsidRPr="00501C7B">
        <mc:AlternateContent>
          <mc:Choice Requires="wps">
            <w:drawing>
              <wp:anchor distT="180340" distB="0" distL="114300" distR="114300" simplePos="0" relativeHeight="251635712" behindDoc="1" locked="1" layoutInCell="0" allowOverlap="0" wp14:anchorId="5DC78B7E" wp14:editId="0C55D166">
                <wp:simplePos x="0" y="0"/>
                <wp:positionH relativeFrom="column">
                  <wp:posOffset>-58</wp:posOffset>
                </wp:positionH>
                <wp:positionV relativeFrom="margin">
                  <wp:align>bottom</wp:align>
                </wp:positionV>
                <wp:extent cx="3158837" cy="1787271"/>
                <wp:effectExtent l="0" t="0" r="3810" b="7620"/>
                <wp:wrapSquare wrapText="bothSides"/>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787271"/>
                        </a:xfrm>
                        <a:prstGeom prst="rect">
                          <a:avLst/>
                        </a:prstGeom>
                        <a:solidFill>
                          <a:srgbClr val="FFFFFF"/>
                        </a:solidFill>
                        <a:ln w="9525">
                          <a:noFill/>
                          <a:miter lim="800000"/>
                          <a:headEnd/>
                          <a:tailEnd/>
                        </a:ln>
                      </wps:spPr>
                      <wps:txbx>
                        <w:txbxContent>
                          <w:p w14:paraId="38B4B860" w14:textId="153391E5" w:rsidR="004536AB" w:rsidRDefault="00084A80" w:rsidP="004536AB">
                            <w:pPr>
                              <w:pStyle w:val="RSCF01FootnoteAuthorAddress"/>
                              <w:rPr>
                                <w:lang w:eastAsia="ja-JP"/>
                              </w:rPr>
                            </w:pPr>
                            <w:r>
                              <w:rPr>
                                <w:lang w:eastAsia="ja-JP"/>
                              </w:rPr>
                              <w:t xml:space="preserve">Department of Materials Science and Engineering, School of Materials and Chemical Technology, </w:t>
                            </w:r>
                            <w:r w:rsidRPr="00993D68">
                              <w:rPr>
                                <w:lang w:eastAsia="ja-JP"/>
                              </w:rPr>
                              <w:t>Institute of Science Tokyo</w:t>
                            </w:r>
                            <w:r>
                              <w:rPr>
                                <w:lang w:eastAsia="ja-JP"/>
                              </w:rPr>
                              <w:t xml:space="preserve">, 2-12-1 </w:t>
                            </w:r>
                            <w:proofErr w:type="spellStart"/>
                            <w:r>
                              <w:rPr>
                                <w:lang w:eastAsia="ja-JP"/>
                              </w:rPr>
                              <w:t>Ookayama</w:t>
                            </w:r>
                            <w:proofErr w:type="spellEnd"/>
                            <w:r>
                              <w:rPr>
                                <w:lang w:eastAsia="ja-JP"/>
                              </w:rPr>
                              <w:t>, Meguro-</w:t>
                            </w:r>
                            <w:proofErr w:type="spellStart"/>
                            <w:r>
                              <w:rPr>
                                <w:lang w:eastAsia="ja-JP"/>
                              </w:rPr>
                              <w:t>ku</w:t>
                            </w:r>
                            <w:proofErr w:type="spellEnd"/>
                            <w:r>
                              <w:rPr>
                                <w:lang w:eastAsia="ja-JP"/>
                              </w:rPr>
                              <w:t>, Tokyo 152-8552, Japan.</w:t>
                            </w:r>
                            <w:r w:rsidR="000C1DDA">
                              <w:rPr>
                                <w:lang w:eastAsia="ja-JP"/>
                              </w:rPr>
                              <w:t xml:space="preserve"> E-mail: mmiyauchi@ceram.titech.ac.jp</w:t>
                            </w:r>
                          </w:p>
                          <w:p w14:paraId="08120A3A" w14:textId="77777777" w:rsidR="00EF1D4D" w:rsidRDefault="00084A80" w:rsidP="00EF1D4D">
                            <w:pPr>
                              <w:pStyle w:val="RSCF01FootnoteAuthorAddress"/>
                              <w:rPr>
                                <w:lang w:eastAsia="ja-JP"/>
                              </w:rPr>
                            </w:pPr>
                            <w:r>
                              <w:rPr>
                                <w:szCs w:val="22"/>
                                <w:lang w:eastAsia="ja-JP"/>
                              </w:rPr>
                              <w:t>National Institute for Materials Scie</w:t>
                            </w:r>
                            <w:r>
                              <w:rPr>
                                <w:lang w:eastAsia="ja-JP"/>
                              </w:rPr>
                              <w:t>nce, 1-1 Namiki, Tsukuba, Ibaraki 305-0044, Japan.</w:t>
                            </w:r>
                          </w:p>
                          <w:p w14:paraId="371F1442" w14:textId="77777777" w:rsidR="004536AB" w:rsidRPr="00B2645D" w:rsidRDefault="00084A80" w:rsidP="004536AB">
                            <w:pPr>
                              <w:pStyle w:val="RSCF01FootnoteAuthorAddress"/>
                              <w:rPr>
                                <w:lang w:eastAsia="ja-JP"/>
                              </w:rPr>
                            </w:pPr>
                            <w:r>
                              <w:rPr>
                                <w:shd w:val="clear" w:color="auto" w:fill="FFFFFF"/>
                              </w:rPr>
                              <w:t xml:space="preserve">Graduate School of Advanced Science and Technology, Japan Advanced Institute of Science and Technology, 1-1 </w:t>
                            </w:r>
                            <w:proofErr w:type="spellStart"/>
                            <w:r>
                              <w:rPr>
                                <w:shd w:val="clear" w:color="auto" w:fill="FFFFFF"/>
                              </w:rPr>
                              <w:t>Asahidai</w:t>
                            </w:r>
                            <w:proofErr w:type="spellEnd"/>
                            <w:r>
                              <w:rPr>
                                <w:shd w:val="clear" w:color="auto" w:fill="FFFFFF"/>
                              </w:rPr>
                              <w:t>, Nomi, Ishikawa 923-1292, Japan</w:t>
                            </w:r>
                            <w:r>
                              <w:rPr>
                                <w:shd w:val="clear" w:color="auto" w:fill="FFFFFF"/>
                                <w:lang w:eastAsia="ja-JP"/>
                              </w:rPr>
                              <w:t>.</w:t>
                            </w:r>
                          </w:p>
                          <w:p w14:paraId="3E5902DD" w14:textId="77777777" w:rsidR="004536AB" w:rsidRPr="00C405FD" w:rsidRDefault="00084A80" w:rsidP="004536AB">
                            <w:pPr>
                              <w:pStyle w:val="RSCF01FootnoteAuthorAddress"/>
                            </w:pPr>
                            <w:r w:rsidRPr="00F7269C">
                              <w:t xml:space="preserve">National Institute for Materials Science, 1-2-1 </w:t>
                            </w:r>
                            <w:proofErr w:type="spellStart"/>
                            <w:r w:rsidRPr="00F7269C">
                              <w:t>Sengen</w:t>
                            </w:r>
                            <w:proofErr w:type="spellEnd"/>
                            <w:r w:rsidRPr="00F7269C">
                              <w:t>, Tsukuba, Ibaraki 305-0047, Japan.</w:t>
                            </w:r>
                          </w:p>
                          <w:p w14:paraId="77CFBEC9" w14:textId="77777777" w:rsidR="004536AB" w:rsidRDefault="00084A80" w:rsidP="004536AB">
                            <w:pPr>
                              <w:pStyle w:val="RSCF01FootnoteAuthorAddress"/>
                              <w:numPr>
                                <w:ilvl w:val="0"/>
                                <w:numId w:val="0"/>
                              </w:numPr>
                            </w:pPr>
                            <w:r>
                              <w:t>†Electronic Supplementary Information (ESI) availabl</w:t>
                            </w:r>
                            <w:r>
                              <w:rPr>
                                <w:lang w:eastAsia="ja-JP"/>
                              </w:rPr>
                              <w:t>e</w:t>
                            </w:r>
                            <w:r>
                              <w:t xml:space="preserve">. </w:t>
                            </w:r>
                          </w:p>
                          <w:p w14:paraId="77D71170" w14:textId="77777777" w:rsidR="00C405FD" w:rsidRPr="004536AB" w:rsidRDefault="00084A80" w:rsidP="004536AB">
                            <w:pPr>
                              <w:pStyle w:val="RSCF01FootnoteAuthorAddress"/>
                              <w:numPr>
                                <w:ilvl w:val="0"/>
                                <w:numId w:val="0"/>
                              </w:numPr>
                              <w:ind w:left="85" w:hanging="85"/>
                            </w:pPr>
                            <w:r>
                              <w:t>See DOI: https://doi.org/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DC78B7E" id="_x0000_t202" coordsize="21600,21600" o:spt="202" path="m,l,21600r21600,l21600,xe">
                <v:stroke joinstyle="miter"/>
                <v:path gradientshapeok="t" o:connecttype="rect"/>
              </v:shapetype>
              <v:shape id="Text Box 2" o:spid="_x0000_s1026" type="#_x0000_t202" style="position:absolute;margin-left:0;margin-top:0;width:248.75pt;height:140.75pt;z-index:-25168076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gWHwIAACcEAAAOAAAAZHJzL2Uyb0RvYy54bWysU9uO2yAQfa/Uf0C8N85F2aRWnNU221SV&#10;thdptx+AAceowFAgsdOv74Bz0/atKg9oGIYzZ84Mq/veaHKQPiiwFZ2MxpRIy0Eou6voj5ftuyUl&#10;ITIrmAYrK3qUgd6v375Zda6UU2hBC+kJgthQdq6ibYyuLIrAW2lYGIGTFi8b8IZFPPpdITzrEN3o&#10;Yjoe3xUdeOE8cBkCeh+HS7rO+E0jefzWNEFGoiuK3GLefd7rtBfrFSt3nrlW8RMN9g8sDFMWk16g&#10;HllkZO/VX1BGcQ8BmjjiYApoGsVlrgGrmYxfVfPcMidzLShOcBeZwv+D5V8P3z1RoqILSiwz2KIX&#10;2UfyAXoyTep0LpQY9OwwLPboxi7nSoN7Av4zEAubltmdfAgO1U63V5f30LWSCSQ8SWDFDdoAHRJu&#10;3X0BgZnZPkLG7htvkpqoD8GE2LjjpVmJHUfnbDJfLmfImuPdZLFcTBdDDlaenzsf4icJhiSjoh75&#10;ZXh2eAox0WHlOSRlC6CV2Cqt88Hv6o325MBwcrZ55QpehWlLuoq+n0/nGdlCep+HyqiIk62Vqehy&#10;nNYwa0mOj1bkkMiUHmxkou1JnyTJIE7s6x4Dk2g1iCMq5WGYYPxxaLTgf1PS4fRWNPzaMy8p0Z8t&#10;qp1GPRuzu5SZ+LO3vvUyyxGiojUlg7mJ+Wvk+t0DdmOrsk5XBieOOI1ZvtPPSeN+e85R1/+9/gMA&#10;AP//AwBQSwMEFAAGAAgAAAAhAKKe4V3cAAAABQEAAA8AAABkcnMvZG93bnJldi54bWxMj1FLw0AQ&#10;hN8F/8Oxgi9iLy221phNEaEWVESrP2CTW5Ngbi/mLmn8956+6MvCMMPMt9lmsq0aufeNE4T5LAHF&#10;UjrTSIXw9ro9X4PygcRQ64QRvtjDJj8+yig17iAvPO5DpWKJ+JQQ6hC6VGtf1mzJz1zHEr1311sK&#10;UfaVNj0dYrlt9SJJVtpSI3Ghpo5vay4/9oNFuBsfNO+enjUln8VquxvInT3eI56eTDfXoAJP4S8M&#10;P/gRHfLIVLhBjFctQnwk/N7oXVxdLkEVCIv1fAk6z/R/+vwbAAD//wMAUEsBAi0AFAAGAAgAAAAh&#10;ALaDOJL+AAAA4QEAABMAAAAAAAAAAAAAAAAAAAAAAFtDb250ZW50X1R5cGVzXS54bWxQSwECLQAU&#10;AAYACAAAACEAOP0h/9YAAACUAQAACwAAAAAAAAAAAAAAAAAvAQAAX3JlbHMvLnJlbHNQSwECLQAU&#10;AAYACAAAACEAf4roFh8CAAAnBAAADgAAAAAAAAAAAAAAAAAuAgAAZHJzL2Uyb0RvYy54bWxQSwEC&#10;LQAUAAYACAAAACEAop7hXdwAAAAFAQAADwAAAAAAAAAAAAAAAAB5BAAAZHJzL2Rvd25yZXYueG1s&#10;UEsFBgAAAAAEAAQA8wAAAIIFAAAAAA==&#10;" o:allowincell="f" o:allowoverlap="f" stroked="f">
                <o:lock v:ext="edit" aspectratio="t"/>
                <v:textbox style="mso-fit-shape-to-text:t" inset="0,1mm,0,1mm">
                  <w:txbxContent>
                    <w:p w14:paraId="38B4B860" w14:textId="153391E5" w:rsidR="004536AB" w:rsidRDefault="00084A80" w:rsidP="004536AB">
                      <w:pPr>
                        <w:pStyle w:val="RSCF01FootnoteAuthorAddress"/>
                        <w:rPr>
                          <w:lang w:eastAsia="ja-JP"/>
                        </w:rPr>
                      </w:pPr>
                      <w:r>
                        <w:rPr>
                          <w:lang w:eastAsia="ja-JP"/>
                        </w:rPr>
                        <w:t xml:space="preserve">Department of Materials Science and Engineering, School of Materials and Chemical Technology, </w:t>
                      </w:r>
                      <w:r w:rsidRPr="00993D68">
                        <w:rPr>
                          <w:lang w:eastAsia="ja-JP"/>
                        </w:rPr>
                        <w:t>Institute of Science Tokyo</w:t>
                      </w:r>
                      <w:r>
                        <w:rPr>
                          <w:lang w:eastAsia="ja-JP"/>
                        </w:rPr>
                        <w:t xml:space="preserve">, 2-12-1 </w:t>
                      </w:r>
                      <w:proofErr w:type="spellStart"/>
                      <w:r>
                        <w:rPr>
                          <w:lang w:eastAsia="ja-JP"/>
                        </w:rPr>
                        <w:t>Ookayama</w:t>
                      </w:r>
                      <w:proofErr w:type="spellEnd"/>
                      <w:r>
                        <w:rPr>
                          <w:lang w:eastAsia="ja-JP"/>
                        </w:rPr>
                        <w:t>, Meguro-</w:t>
                      </w:r>
                      <w:proofErr w:type="spellStart"/>
                      <w:r>
                        <w:rPr>
                          <w:lang w:eastAsia="ja-JP"/>
                        </w:rPr>
                        <w:t>ku</w:t>
                      </w:r>
                      <w:proofErr w:type="spellEnd"/>
                      <w:r>
                        <w:rPr>
                          <w:lang w:eastAsia="ja-JP"/>
                        </w:rPr>
                        <w:t>, Tokyo 152-8552, Japan.</w:t>
                      </w:r>
                      <w:r w:rsidR="000C1DDA">
                        <w:rPr>
                          <w:lang w:eastAsia="ja-JP"/>
                        </w:rPr>
                        <w:t xml:space="preserve"> E-mail: mmiyauchi@ceram.titech.ac.jp</w:t>
                      </w:r>
                    </w:p>
                    <w:p w14:paraId="08120A3A" w14:textId="77777777" w:rsidR="00EF1D4D" w:rsidRDefault="00084A80" w:rsidP="00EF1D4D">
                      <w:pPr>
                        <w:pStyle w:val="RSCF01FootnoteAuthorAddress"/>
                        <w:rPr>
                          <w:lang w:eastAsia="ja-JP"/>
                        </w:rPr>
                      </w:pPr>
                      <w:r>
                        <w:rPr>
                          <w:szCs w:val="22"/>
                          <w:lang w:eastAsia="ja-JP"/>
                        </w:rPr>
                        <w:t>National Institute for Materials Scie</w:t>
                      </w:r>
                      <w:r>
                        <w:rPr>
                          <w:lang w:eastAsia="ja-JP"/>
                        </w:rPr>
                        <w:t>nce, 1-1 Namiki, Tsukuba, Ibaraki 305-0044, Japan.</w:t>
                      </w:r>
                    </w:p>
                    <w:p w14:paraId="371F1442" w14:textId="77777777" w:rsidR="004536AB" w:rsidRPr="00B2645D" w:rsidRDefault="00084A80" w:rsidP="004536AB">
                      <w:pPr>
                        <w:pStyle w:val="RSCF01FootnoteAuthorAddress"/>
                        <w:rPr>
                          <w:lang w:eastAsia="ja-JP"/>
                        </w:rPr>
                      </w:pPr>
                      <w:r>
                        <w:rPr>
                          <w:shd w:val="clear" w:color="auto" w:fill="FFFFFF"/>
                        </w:rPr>
                        <w:t xml:space="preserve">Graduate School of Advanced Science and Technology, Japan Advanced Institute of Science and Technology, 1-1 </w:t>
                      </w:r>
                      <w:proofErr w:type="spellStart"/>
                      <w:r>
                        <w:rPr>
                          <w:shd w:val="clear" w:color="auto" w:fill="FFFFFF"/>
                        </w:rPr>
                        <w:t>Asahidai</w:t>
                      </w:r>
                      <w:proofErr w:type="spellEnd"/>
                      <w:r>
                        <w:rPr>
                          <w:shd w:val="clear" w:color="auto" w:fill="FFFFFF"/>
                        </w:rPr>
                        <w:t>, Nomi, Ishikawa 923-1292, Japan</w:t>
                      </w:r>
                      <w:r>
                        <w:rPr>
                          <w:shd w:val="clear" w:color="auto" w:fill="FFFFFF"/>
                          <w:lang w:eastAsia="ja-JP"/>
                        </w:rPr>
                        <w:t>.</w:t>
                      </w:r>
                    </w:p>
                    <w:p w14:paraId="3E5902DD" w14:textId="77777777" w:rsidR="004536AB" w:rsidRPr="00C405FD" w:rsidRDefault="00084A80" w:rsidP="004536AB">
                      <w:pPr>
                        <w:pStyle w:val="RSCF01FootnoteAuthorAddress"/>
                      </w:pPr>
                      <w:r w:rsidRPr="00F7269C">
                        <w:t xml:space="preserve">National Institute for Materials Science, 1-2-1 </w:t>
                      </w:r>
                      <w:proofErr w:type="spellStart"/>
                      <w:r w:rsidRPr="00F7269C">
                        <w:t>Sengen</w:t>
                      </w:r>
                      <w:proofErr w:type="spellEnd"/>
                      <w:r w:rsidRPr="00F7269C">
                        <w:t>, Tsukuba, Ibaraki 305-0047, Japan.</w:t>
                      </w:r>
                    </w:p>
                    <w:p w14:paraId="77CFBEC9" w14:textId="77777777" w:rsidR="004536AB" w:rsidRDefault="00084A80" w:rsidP="004536AB">
                      <w:pPr>
                        <w:pStyle w:val="RSCF01FootnoteAuthorAddress"/>
                        <w:numPr>
                          <w:ilvl w:val="0"/>
                          <w:numId w:val="0"/>
                        </w:numPr>
                      </w:pPr>
                      <w:r>
                        <w:t>†Electronic Supplementary Information (ESI) availabl</w:t>
                      </w:r>
                      <w:r>
                        <w:rPr>
                          <w:lang w:eastAsia="ja-JP"/>
                        </w:rPr>
                        <w:t>e</w:t>
                      </w:r>
                      <w:r>
                        <w:t xml:space="preserve">. </w:t>
                      </w:r>
                    </w:p>
                    <w:p w14:paraId="77D71170" w14:textId="77777777" w:rsidR="00C405FD" w:rsidRPr="004536AB" w:rsidRDefault="00084A80" w:rsidP="004536AB">
                      <w:pPr>
                        <w:pStyle w:val="RSCF01FootnoteAuthorAddress"/>
                        <w:numPr>
                          <w:ilvl w:val="0"/>
                          <w:numId w:val="0"/>
                        </w:numPr>
                        <w:ind w:left="85" w:hanging="85"/>
                      </w:pPr>
                      <w:r>
                        <w:t>See DOI: https://doi.org/10.1039/x0xx00000x</w:t>
                      </w:r>
                    </w:p>
                  </w:txbxContent>
                </v:textbox>
                <w10:wrap type="square" anchory="margin"/>
                <w10:anchorlock/>
              </v:shape>
            </w:pict>
          </mc:Fallback>
        </mc:AlternateContent>
      </w:r>
      <w:r w:rsidR="00F62C8B" w:rsidRPr="00501C7B">
        <w:rPr>
          <w:noProof w:val="0"/>
        </w:rPr>
        <w:t>Received 00th January 20</w:t>
      </w:r>
      <w:r w:rsidR="00F15F90" w:rsidRPr="00501C7B">
        <w:rPr>
          <w:noProof w:val="0"/>
        </w:rPr>
        <w:t>xx</w:t>
      </w:r>
      <w:r w:rsidR="00F62C8B" w:rsidRPr="00501C7B">
        <w:rPr>
          <w:noProof w:val="0"/>
        </w:rPr>
        <w:t>,</w:t>
      </w:r>
    </w:p>
    <w:p w14:paraId="41D2CA86" w14:textId="77777777" w:rsidR="00F62C8B" w:rsidRPr="00501C7B" w:rsidRDefault="00084A80" w:rsidP="004C531E">
      <w:pPr>
        <w:pStyle w:val="RSCM01ReceivedAccepted"/>
        <w:rPr>
          <w:noProof w:val="0"/>
        </w:rPr>
      </w:pPr>
      <w:r w:rsidRPr="00501C7B">
        <w:rPr>
          <w:noProof w:val="0"/>
        </w:rPr>
        <w:t>Accepted 00th January 20</w:t>
      </w:r>
      <w:r w:rsidR="00F15F90" w:rsidRPr="00501C7B">
        <w:rPr>
          <w:noProof w:val="0"/>
        </w:rPr>
        <w:t>xx</w:t>
      </w:r>
    </w:p>
    <w:p w14:paraId="4EB04055" w14:textId="16CFE612" w:rsidR="00F62C8B" w:rsidRPr="00501C7B" w:rsidRDefault="00084A80" w:rsidP="004C531E">
      <w:pPr>
        <w:pStyle w:val="RSCM02DOI"/>
      </w:pPr>
      <w:r w:rsidRPr="00501C7B">
        <w:t>DOI: 10.1039/x0xx00000x</w:t>
      </w:r>
    </w:p>
    <w:p w14:paraId="00873B69" w14:textId="31F98BA4" w:rsidR="002C2642" w:rsidRPr="00501C7B" w:rsidRDefault="00B34DFF" w:rsidP="004C531E">
      <w:pPr>
        <w:pStyle w:val="RSCM03Website"/>
        <w:rPr>
          <w:b w:val="0"/>
          <w:lang w:eastAsia="ja-JP"/>
        </w:rPr>
      </w:pPr>
      <w:r>
        <w:rPr>
          <w:b w:val="0"/>
          <w:lang w:eastAsia="ja-JP"/>
        </w:rPr>
        <w:br/>
      </w:r>
    </w:p>
    <w:p w14:paraId="2A75B10D" w14:textId="43C0D594" w:rsidR="000423C9" w:rsidRPr="00501C7B" w:rsidRDefault="00084A80" w:rsidP="000423C9">
      <w:pPr>
        <w:pStyle w:val="RSCH01PaperTitle"/>
        <w:rPr>
          <w:lang w:eastAsia="ja-JP"/>
        </w:rPr>
      </w:pPr>
      <w:r w:rsidRPr="00501C7B">
        <w:br w:type="column"/>
      </w:r>
      <w:bookmarkStart w:id="1" w:name="_Hlk205719891"/>
      <w:r w:rsidR="00012C5E" w:rsidRPr="00501C7B">
        <w:rPr>
          <w:lang w:eastAsia="ja-JP"/>
        </w:rPr>
        <w:t>Overcoming thermodynamic incompatibilities with photons: multi-carbon hydrocarbons from methane and carbon dioxide via a hybrid photocatalytic dry reforming</w:t>
      </w:r>
      <w:r w:rsidR="00B67C2B" w:rsidRPr="00501C7B">
        <w:rPr>
          <w:lang w:eastAsia="ja-JP"/>
        </w:rPr>
        <w:t>/</w:t>
      </w:r>
      <w:r w:rsidR="00012C5E" w:rsidRPr="00501C7B">
        <w:rPr>
          <w:lang w:eastAsia="ja-JP"/>
        </w:rPr>
        <w:t>Fischer–</w:t>
      </w:r>
      <w:proofErr w:type="spellStart"/>
      <w:r w:rsidR="00012C5E" w:rsidRPr="00501C7B">
        <w:rPr>
          <w:lang w:eastAsia="ja-JP"/>
        </w:rPr>
        <w:t>Tropsch</w:t>
      </w:r>
      <w:proofErr w:type="spellEnd"/>
      <w:r w:rsidR="00012C5E" w:rsidRPr="00501C7B">
        <w:rPr>
          <w:lang w:eastAsia="ja-JP"/>
        </w:rPr>
        <w:t xml:space="preserve"> process</w:t>
      </w:r>
      <w:bookmarkEnd w:id="1"/>
    </w:p>
    <w:p w14:paraId="6FC20A66" w14:textId="164BDBB3" w:rsidR="00670ED4" w:rsidRPr="00501C7B" w:rsidRDefault="00084A80" w:rsidP="00F21465">
      <w:pPr>
        <w:pStyle w:val="RSCH02PaperAuthorsandByline"/>
        <w:rPr>
          <w:bCs/>
          <w:vertAlign w:val="superscript"/>
          <w:lang w:eastAsia="ja-JP"/>
        </w:rPr>
        <w:sectPr w:rsidR="00670ED4" w:rsidRPr="00501C7B"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501C7B">
        <w:rPr>
          <w:bCs/>
        </w:rPr>
        <w:t xml:space="preserve">Hiroaki </w:t>
      </w:r>
      <w:proofErr w:type="spellStart"/>
      <w:r w:rsidRPr="00501C7B">
        <w:rPr>
          <w:bCs/>
        </w:rPr>
        <w:t>Kaneko,</w:t>
      </w:r>
      <w:r w:rsidRPr="00501C7B">
        <w:rPr>
          <w:bCs/>
          <w:vertAlign w:val="superscript"/>
        </w:rPr>
        <w:t>a</w:t>
      </w:r>
      <w:proofErr w:type="spellEnd"/>
      <w:r w:rsidRPr="00501C7B">
        <w:rPr>
          <w:bCs/>
        </w:rPr>
        <w:t xml:space="preserve"> </w:t>
      </w:r>
      <w:proofErr w:type="spellStart"/>
      <w:r w:rsidR="00EF1D4D" w:rsidRPr="00501C7B">
        <w:rPr>
          <w:bCs/>
        </w:rPr>
        <w:t>Shusaku</w:t>
      </w:r>
      <w:proofErr w:type="spellEnd"/>
      <w:r w:rsidR="00EF1D4D" w:rsidRPr="00501C7B">
        <w:rPr>
          <w:bCs/>
        </w:rPr>
        <w:t xml:space="preserve"> </w:t>
      </w:r>
      <w:proofErr w:type="spellStart"/>
      <w:r w:rsidR="00EF1D4D" w:rsidRPr="00501C7B">
        <w:rPr>
          <w:bCs/>
        </w:rPr>
        <w:t>Shoji,</w:t>
      </w:r>
      <w:r w:rsidR="00EF1D4D" w:rsidRPr="00501C7B">
        <w:rPr>
          <w:bCs/>
          <w:vertAlign w:val="superscript"/>
          <w:lang w:eastAsia="ja-JP"/>
        </w:rPr>
        <w:t>b</w:t>
      </w:r>
      <w:proofErr w:type="spellEnd"/>
      <w:r w:rsidR="00EF1D4D" w:rsidRPr="00501C7B">
        <w:rPr>
          <w:bCs/>
        </w:rPr>
        <w:t xml:space="preserve"> </w:t>
      </w:r>
      <w:proofErr w:type="spellStart"/>
      <w:r w:rsidRPr="00501C7B">
        <w:rPr>
          <w:bCs/>
        </w:rPr>
        <w:t>Yohei</w:t>
      </w:r>
      <w:proofErr w:type="spellEnd"/>
      <w:r w:rsidRPr="00501C7B">
        <w:rPr>
          <w:bCs/>
        </w:rPr>
        <w:t xml:space="preserve"> </w:t>
      </w:r>
      <w:proofErr w:type="spellStart"/>
      <w:r w:rsidRPr="00501C7B">
        <w:rPr>
          <w:bCs/>
        </w:rPr>
        <w:t>Cho,</w:t>
      </w:r>
      <w:r w:rsidR="00012430">
        <w:rPr>
          <w:rFonts w:hint="eastAsia"/>
          <w:bCs/>
          <w:vertAlign w:val="superscript"/>
          <w:lang w:eastAsia="ja-JP"/>
        </w:rPr>
        <w:t>a,c</w:t>
      </w:r>
      <w:proofErr w:type="spellEnd"/>
      <w:r w:rsidR="00EF1D4D" w:rsidRPr="00501C7B">
        <w:rPr>
          <w:bCs/>
        </w:rPr>
        <w:t xml:space="preserve"> </w:t>
      </w:r>
      <w:proofErr w:type="spellStart"/>
      <w:r w:rsidR="00EF1D4D" w:rsidRPr="00501C7B">
        <w:rPr>
          <w:bCs/>
        </w:rPr>
        <w:t>Tomotaka</w:t>
      </w:r>
      <w:proofErr w:type="spellEnd"/>
      <w:r w:rsidR="00EF1D4D" w:rsidRPr="00501C7B">
        <w:rPr>
          <w:bCs/>
        </w:rPr>
        <w:t xml:space="preserve"> </w:t>
      </w:r>
      <w:proofErr w:type="spellStart"/>
      <w:r w:rsidR="00EF1D4D" w:rsidRPr="00501C7B">
        <w:rPr>
          <w:bCs/>
        </w:rPr>
        <w:t>Sugimura,</w:t>
      </w:r>
      <w:r w:rsidR="00EF1D4D" w:rsidRPr="00501C7B">
        <w:rPr>
          <w:bCs/>
          <w:vertAlign w:val="superscript"/>
        </w:rPr>
        <w:t>a</w:t>
      </w:r>
      <w:proofErr w:type="spellEnd"/>
      <w:r w:rsidRPr="00501C7B">
        <w:rPr>
          <w:bCs/>
        </w:rPr>
        <w:t xml:space="preserve"> Ayako </w:t>
      </w:r>
      <w:proofErr w:type="spellStart"/>
      <w:r w:rsidRPr="00501C7B">
        <w:rPr>
          <w:bCs/>
        </w:rPr>
        <w:t>Hashimoto,</w:t>
      </w:r>
      <w:r w:rsidRPr="00501C7B">
        <w:rPr>
          <w:bCs/>
          <w:vertAlign w:val="superscript"/>
          <w:lang w:eastAsia="ja-JP"/>
        </w:rPr>
        <w:t>d</w:t>
      </w:r>
      <w:proofErr w:type="spellEnd"/>
      <w:r w:rsidRPr="00501C7B">
        <w:rPr>
          <w:bCs/>
        </w:rPr>
        <w:t xml:space="preserve"> </w:t>
      </w:r>
      <w:r w:rsidR="00425E91" w:rsidRPr="00501C7B">
        <w:rPr>
          <w:bCs/>
          <w:lang w:eastAsia="ja-JP"/>
        </w:rPr>
        <w:t xml:space="preserve">Hideki </w:t>
      </w:r>
      <w:proofErr w:type="spellStart"/>
      <w:r w:rsidR="00425E91" w:rsidRPr="00501C7B">
        <w:rPr>
          <w:bCs/>
          <w:lang w:eastAsia="ja-JP"/>
        </w:rPr>
        <w:t>Abe</w:t>
      </w:r>
      <w:r w:rsidR="00425E91" w:rsidRPr="00501C7B">
        <w:rPr>
          <w:bCs/>
        </w:rPr>
        <w:t>,</w:t>
      </w:r>
      <w:r w:rsidR="00EF1D4D" w:rsidRPr="00501C7B">
        <w:rPr>
          <w:bCs/>
          <w:vertAlign w:val="superscript"/>
          <w:lang w:eastAsia="ja-JP"/>
        </w:rPr>
        <w:t>b</w:t>
      </w:r>
      <w:proofErr w:type="spellEnd"/>
      <w:r w:rsidR="00425E91" w:rsidRPr="00501C7B">
        <w:rPr>
          <w:bCs/>
        </w:rPr>
        <w:t xml:space="preserve"> </w:t>
      </w:r>
      <w:r w:rsidRPr="00501C7B">
        <w:rPr>
          <w:bCs/>
        </w:rPr>
        <w:t>Akira Yamaguchi</w:t>
      </w:r>
      <w:r w:rsidR="000C1DDA">
        <w:rPr>
          <w:bCs/>
        </w:rPr>
        <w:t xml:space="preserve"> </w:t>
      </w:r>
      <w:r w:rsidRPr="00501C7B">
        <w:rPr>
          <w:bCs/>
          <w:vertAlign w:val="superscript"/>
        </w:rPr>
        <w:t>a</w:t>
      </w:r>
      <w:r w:rsidRPr="00501C7B">
        <w:rPr>
          <w:bCs/>
        </w:rPr>
        <w:t xml:space="preserve"> </w:t>
      </w:r>
      <w:r w:rsidRPr="00501C7B">
        <w:rPr>
          <w:bCs/>
          <w:lang w:eastAsia="ja-JP"/>
        </w:rPr>
        <w:t xml:space="preserve">and </w:t>
      </w:r>
      <w:r w:rsidRPr="00501C7B">
        <w:rPr>
          <w:bCs/>
        </w:rPr>
        <w:t>Masahiro Miyauchi</w:t>
      </w:r>
      <w:r w:rsidR="000C1DDA">
        <w:rPr>
          <w:bCs/>
        </w:rPr>
        <w:t xml:space="preserve"> </w:t>
      </w:r>
      <w:r w:rsidRPr="00501C7B">
        <w:rPr>
          <w:bCs/>
          <w:vertAlign w:val="superscript"/>
        </w:rPr>
        <w:t>*a</w:t>
      </w:r>
    </w:p>
    <w:p w14:paraId="1119DDBE" w14:textId="2BE213E6" w:rsidR="00556973" w:rsidRPr="006D2353" w:rsidRDefault="00084A80" w:rsidP="006D2353">
      <w:pPr>
        <w:pStyle w:val="RSCB01COMAbstract"/>
        <w:rPr>
          <w:rStyle w:val="06CHeading"/>
          <w:rFonts w:asciiTheme="minorHAnsi" w:hAnsiTheme="minorHAnsi" w:cstheme="minorBidi"/>
          <w:b/>
          <w:smallCaps w:val="0"/>
          <w:w w:val="100"/>
          <w:szCs w:val="22"/>
        </w:rPr>
      </w:pPr>
      <w:r w:rsidRPr="006D2353">
        <w:rPr>
          <w:rStyle w:val="06CHeading"/>
          <w:rFonts w:asciiTheme="minorHAnsi" w:hAnsiTheme="minorHAnsi" w:cstheme="minorBidi"/>
          <w:b/>
          <w:smallCaps w:val="0"/>
          <w:w w:val="100"/>
          <w:szCs w:val="22"/>
        </w:rPr>
        <w:t>Combin</w:t>
      </w:r>
      <w:r w:rsidR="003A0623" w:rsidRPr="006D2353">
        <w:rPr>
          <w:rStyle w:val="06CHeading"/>
          <w:rFonts w:asciiTheme="minorHAnsi" w:hAnsiTheme="minorHAnsi" w:cstheme="minorBidi"/>
          <w:b/>
          <w:smallCaps w:val="0"/>
          <w:w w:val="100"/>
          <w:szCs w:val="22"/>
        </w:rPr>
        <w:t>in</w:t>
      </w:r>
      <w:r w:rsidRPr="006D2353">
        <w:rPr>
          <w:rStyle w:val="06CHeading"/>
          <w:rFonts w:asciiTheme="minorHAnsi" w:hAnsiTheme="minorHAnsi" w:cstheme="minorBidi"/>
          <w:b/>
          <w:smallCaps w:val="0"/>
          <w:w w:val="100"/>
          <w:szCs w:val="22"/>
        </w:rPr>
        <w:t>g methane dry reforming</w:t>
      </w:r>
      <w:r w:rsidR="00CF614F">
        <w:rPr>
          <w:rStyle w:val="06CHeading"/>
          <w:rFonts w:asciiTheme="minorHAnsi" w:hAnsiTheme="minorHAnsi" w:cstheme="minorBidi"/>
          <w:b/>
          <w:smallCaps w:val="0"/>
          <w:w w:val="100"/>
          <w:szCs w:val="22"/>
        </w:rPr>
        <w:t xml:space="preserve"> (DRM)</w:t>
      </w:r>
      <w:r w:rsidRPr="006D2353">
        <w:rPr>
          <w:rStyle w:val="06CHeading"/>
          <w:rFonts w:asciiTheme="minorHAnsi" w:hAnsiTheme="minorHAnsi" w:cstheme="minorBidi"/>
          <w:b/>
          <w:smallCaps w:val="0"/>
          <w:w w:val="100"/>
          <w:szCs w:val="22"/>
        </w:rPr>
        <w:t xml:space="preserve"> and </w:t>
      </w:r>
      <w:r w:rsidRPr="006D2353">
        <w:t>Fischer–Tropsch synthesis</w:t>
      </w:r>
      <w:r w:rsidR="00CF614F">
        <w:t xml:space="preserve"> (FTS)</w:t>
      </w:r>
      <w:r w:rsidR="004B13B1" w:rsidRPr="006D2353">
        <w:rPr>
          <w:rFonts w:hint="eastAsia"/>
        </w:rPr>
        <w:t xml:space="preserve"> </w:t>
      </w:r>
      <w:r w:rsidRPr="006D2353">
        <w:t>enable</w:t>
      </w:r>
      <w:r w:rsidR="003A0623" w:rsidRPr="006D2353">
        <w:t>s</w:t>
      </w:r>
      <w:r w:rsidRPr="006D2353">
        <w:t xml:space="preserve"> </w:t>
      </w:r>
      <w:r w:rsidR="003A0623" w:rsidRPr="006D2353">
        <w:t>the</w:t>
      </w:r>
      <w:r w:rsidRPr="006D2353">
        <w:t xml:space="preserve"> conver</w:t>
      </w:r>
      <w:r w:rsidR="003A0623" w:rsidRPr="006D2353">
        <w:t>sion of</w:t>
      </w:r>
      <w:r w:rsidRPr="006D2353">
        <w:t xml:space="preserve"> greenhouse gases into valuable hydrocarbons via syngas. However, DRM and FTS have contradictory thermodynamic conditions. This study demonstrate</w:t>
      </w:r>
      <w:r w:rsidR="003A0623" w:rsidRPr="006D2353">
        <w:t>s</w:t>
      </w:r>
      <w:r w:rsidRPr="006D2353">
        <w:t xml:space="preserve"> that </w:t>
      </w:r>
      <w:r w:rsidR="003A0623" w:rsidRPr="006D2353">
        <w:t xml:space="preserve">a </w:t>
      </w:r>
      <w:r w:rsidRPr="006D2353">
        <w:t xml:space="preserve">photocatalyst </w:t>
      </w:r>
      <w:r w:rsidR="003A0623" w:rsidRPr="006D2353">
        <w:t xml:space="preserve">can </w:t>
      </w:r>
      <w:r w:rsidRPr="006D2353">
        <w:t xml:space="preserve">reconcile DRM and FTS at </w:t>
      </w:r>
      <w:r w:rsidR="003A0623" w:rsidRPr="006D2353">
        <w:t>an</w:t>
      </w:r>
      <w:r w:rsidRPr="006D2353">
        <w:t xml:space="preserve"> identical temperature and pressure (280 °C, 2.0 MPa). This achievement offer</w:t>
      </w:r>
      <w:r w:rsidR="003A0623" w:rsidRPr="006D2353">
        <w:t>s</w:t>
      </w:r>
      <w:r w:rsidRPr="006D2353">
        <w:t xml:space="preserve"> a new perspective </w:t>
      </w:r>
      <w:r w:rsidR="003A0623" w:rsidRPr="006D2353">
        <w:t>on</w:t>
      </w:r>
      <w:r w:rsidRPr="006D2353">
        <w:t xml:space="preserve"> using photocatalysts to </w:t>
      </w:r>
      <w:r w:rsidR="003A0623" w:rsidRPr="006D2353">
        <w:t>promote coupling reactions under high-pressure gas-phase conditions.</w:t>
      </w:r>
    </w:p>
    <w:p w14:paraId="3684D7F4" w14:textId="310D8882" w:rsidR="00DF4CEA" w:rsidRPr="006D2353" w:rsidRDefault="007863D4" w:rsidP="006D2353">
      <w:pPr>
        <w:pStyle w:val="RSCB08In-lineHeading"/>
        <w:rPr>
          <w:lang w:eastAsia="ja-JP"/>
        </w:rPr>
      </w:pPr>
      <w:r w:rsidRPr="006D2353">
        <w:rPr>
          <w:rFonts w:hint="eastAsia"/>
          <w:lang w:eastAsia="ja-JP"/>
        </w:rPr>
        <w:t>Green foundation</w:t>
      </w:r>
    </w:p>
    <w:p w14:paraId="2642B9C4" w14:textId="2AE68504" w:rsidR="00A64637" w:rsidRPr="006E2484" w:rsidRDefault="00893F2C" w:rsidP="00A64637">
      <w:pPr>
        <w:pStyle w:val="RSCB02ArticleText"/>
        <w:rPr>
          <w:bCs/>
          <w:iCs/>
          <w:lang w:val="en-US" w:eastAsia="ja-JP"/>
        </w:rPr>
      </w:pPr>
      <w:bookmarkStart w:id="2" w:name="_Hlk206402366"/>
      <w:r w:rsidRPr="006E2484">
        <w:rPr>
          <w:bCs/>
          <w:iCs/>
          <w:noProof/>
          <w:w w:val="100"/>
          <w:lang w:eastAsia="ja-JP"/>
        </w:rPr>
        <mc:AlternateContent>
          <mc:Choice Requires="wpg">
            <w:drawing>
              <wp:anchor distT="0" distB="0" distL="114300" distR="114300" simplePos="0" relativeHeight="251676672" behindDoc="0" locked="0" layoutInCell="1" allowOverlap="1" wp14:anchorId="6889C530" wp14:editId="3897FF66">
                <wp:simplePos x="0" y="0"/>
                <wp:positionH relativeFrom="column">
                  <wp:posOffset>3339852</wp:posOffset>
                </wp:positionH>
                <wp:positionV relativeFrom="page">
                  <wp:posOffset>6202017</wp:posOffset>
                </wp:positionV>
                <wp:extent cx="3147695" cy="3362960"/>
                <wp:effectExtent l="0" t="0" r="0" b="8890"/>
                <wp:wrapSquare wrapText="bothSides"/>
                <wp:docPr id="1418601129" name="グループ化 19"/>
                <wp:cNvGraphicFramePr/>
                <a:graphic xmlns:a="http://schemas.openxmlformats.org/drawingml/2006/main">
                  <a:graphicData uri="http://schemas.microsoft.com/office/word/2010/wordprocessingGroup">
                    <wpg:wgp>
                      <wpg:cNvGrpSpPr/>
                      <wpg:grpSpPr>
                        <a:xfrm>
                          <a:off x="0" y="0"/>
                          <a:ext cx="3147695" cy="3362960"/>
                          <a:chOff x="0" y="0"/>
                          <a:chExt cx="3147695" cy="3362960"/>
                        </a:xfrm>
                      </wpg:grpSpPr>
                      <wps:wsp>
                        <wps:cNvPr id="1697862997" name="テキスト ボックス 11"/>
                        <wps:cNvSpPr txBox="1"/>
                        <wps:spPr>
                          <a:xfrm>
                            <a:off x="0" y="0"/>
                            <a:ext cx="3147695" cy="3362960"/>
                          </a:xfrm>
                          <a:prstGeom prst="rect">
                            <a:avLst/>
                          </a:prstGeom>
                          <a:solidFill>
                            <a:schemeClr val="lt1"/>
                          </a:solidFill>
                          <a:ln w="6350">
                            <a:noFill/>
                          </a:ln>
                        </wps:spPr>
                        <wps:txbx>
                          <w:txbxContent>
                            <w:p w14:paraId="70C42D59" w14:textId="77777777" w:rsidR="000F5470" w:rsidRPr="009058A5" w:rsidRDefault="000F5470" w:rsidP="000F5470">
                              <w:pPr>
                                <w:pStyle w:val="RSCI02FigureSchemeChartwithtopbar"/>
                                <w:rPr>
                                  <w:b/>
                                  <w:bCs/>
                                  <w:lang w:eastAsia="ja-JP"/>
                                </w:rPr>
                              </w:pPr>
                              <w:r>
                                <w:rPr>
                                  <w:rFonts w:hint="eastAsia"/>
                                  <w:b/>
                                  <w:bCs/>
                                  <w:lang w:eastAsia="ja-JP"/>
                                </w:rPr>
                                <w:t>Table</w:t>
                              </w:r>
                              <w:r w:rsidRPr="00EC2FC2">
                                <w:rPr>
                                  <w:rFonts w:hint="eastAsia"/>
                                  <w:b/>
                                  <w:bCs/>
                                  <w:lang w:eastAsia="ja-JP"/>
                                </w:rPr>
                                <w:t xml:space="preserve"> 1</w:t>
                              </w:r>
                              <w:r w:rsidRPr="00DA59FC">
                                <w:t xml:space="preserve"> </w:t>
                              </w:r>
                              <w:r w:rsidRPr="00DA59FC">
                                <w:rPr>
                                  <w:lang w:eastAsia="ja-JP"/>
                                </w:rPr>
                                <w:t>Contradictory thermodynamic conditions for DRM and FTS reactions.</w:t>
                              </w:r>
                            </w:p>
                            <w:p w14:paraId="310CAFE9" w14:textId="77777777" w:rsidR="000F5470" w:rsidRDefault="000F5470" w:rsidP="000F5470">
                              <w:pPr>
                                <w:pStyle w:val="RSCI02FigureSchemeChartwithtopbar"/>
                                <w:rPr>
                                  <w:lang w:eastAsia="ja-JP"/>
                                </w:rPr>
                              </w:pPr>
                            </w:p>
                            <w:p w14:paraId="4EC54BCB" w14:textId="46C7E96F" w:rsidR="000F5470" w:rsidRDefault="000F5470" w:rsidP="000F5470">
                              <w:pPr>
                                <w:pStyle w:val="RSCI02FigureSchemeChartwithtopbar"/>
                                <w:rPr>
                                  <w:lang w:eastAsia="ja-JP"/>
                                </w:rPr>
                              </w:pPr>
                            </w:p>
                            <w:p w14:paraId="01F995E6" w14:textId="31368163" w:rsidR="000F5470" w:rsidRDefault="000F5470" w:rsidP="000F5470">
                              <w:pPr>
                                <w:pStyle w:val="RSCI02FigureSchemeChartwithtopbar"/>
                                <w:rPr>
                                  <w:lang w:eastAsia="ja-JP"/>
                                </w:rPr>
                              </w:pPr>
                            </w:p>
                            <w:p w14:paraId="5EF8424A" w14:textId="77777777" w:rsidR="000F5470" w:rsidRDefault="000F5470" w:rsidP="000F5470">
                              <w:pPr>
                                <w:pStyle w:val="RSCI02FigureSchemeChartwithtopbar"/>
                                <w:rPr>
                                  <w:lang w:eastAsia="ja-JP"/>
                                </w:rPr>
                              </w:pPr>
                            </w:p>
                            <w:p w14:paraId="7513F164" w14:textId="77777777" w:rsidR="000F5470" w:rsidRDefault="000F5470" w:rsidP="000F5470">
                              <w:pPr>
                                <w:pStyle w:val="RSCI02FigureSchemeChartwithtopbar"/>
                                <w:rPr>
                                  <w:lang w:eastAsia="ja-JP"/>
                                </w:rPr>
                              </w:pPr>
                            </w:p>
                            <w:p w14:paraId="19207860" w14:textId="77777777" w:rsidR="000F5470" w:rsidRDefault="000F5470" w:rsidP="000F5470">
                              <w:pPr>
                                <w:pStyle w:val="RSCI02FigureSchemeChartwithtopbar"/>
                                <w:rPr>
                                  <w:lang w:eastAsia="ja-JP"/>
                                </w:rPr>
                              </w:pPr>
                            </w:p>
                            <w:p w14:paraId="0DB6B5D9" w14:textId="77777777" w:rsidR="000F5470" w:rsidRDefault="000F5470" w:rsidP="000F5470">
                              <w:pPr>
                                <w:pStyle w:val="RSCI02FigureSchemeChartwithtopbar"/>
                                <w:rPr>
                                  <w:lang w:eastAsia="ja-JP"/>
                                </w:rPr>
                              </w:pPr>
                            </w:p>
                            <w:p w14:paraId="356AF76F" w14:textId="77777777" w:rsidR="000F5470" w:rsidRDefault="000F5470" w:rsidP="000F5470">
                              <w:pPr>
                                <w:pStyle w:val="RSCI02FigureSchemeChartwithtopbar"/>
                                <w:rPr>
                                  <w:lang w:eastAsia="ja-JP"/>
                                </w:rPr>
                              </w:pPr>
                            </w:p>
                            <w:p w14:paraId="63A3409A" w14:textId="77777777" w:rsidR="000F5470" w:rsidRDefault="000F5470" w:rsidP="000F5470">
                              <w:pPr>
                                <w:pStyle w:val="RSCI02FigureSchemeChartwithtopbar"/>
                                <w:rPr>
                                  <w:lang w:eastAsia="ja-JP"/>
                                </w:rPr>
                              </w:pPr>
                            </w:p>
                            <w:p w14:paraId="08F247A3" w14:textId="77777777" w:rsidR="000F5470" w:rsidRDefault="000F5470" w:rsidP="000F5470">
                              <w:pPr>
                                <w:pStyle w:val="RSCI02FigureSchemeChartwithtopbar"/>
                                <w:rPr>
                                  <w:lang w:eastAsia="ja-JP"/>
                                </w:rPr>
                              </w:pPr>
                            </w:p>
                            <w:p w14:paraId="51B2FD13" w14:textId="77777777" w:rsidR="000F5470" w:rsidRDefault="000F5470" w:rsidP="000F5470">
                              <w:pPr>
                                <w:pStyle w:val="RSCI02FigureSchemeChartwithtopbar"/>
                                <w:rPr>
                                  <w:lang w:eastAsia="ja-JP"/>
                                </w:rPr>
                              </w:pPr>
                            </w:p>
                            <w:p w14:paraId="5AA398F8" w14:textId="77777777" w:rsidR="000F5470" w:rsidRDefault="000F5470" w:rsidP="000F5470">
                              <w:pPr>
                                <w:pStyle w:val="RSCI02FigureSchemeChartwithtopbar"/>
                                <w:rPr>
                                  <w:lang w:eastAsia="ja-JP"/>
                                </w:rPr>
                              </w:pPr>
                            </w:p>
                            <w:p w14:paraId="51303E7B" w14:textId="77777777" w:rsidR="000F5470" w:rsidRDefault="000F5470" w:rsidP="000F5470">
                              <w:pPr>
                                <w:pStyle w:val="RSCI02FigureSchemeChartwithtopbar"/>
                                <w:rPr>
                                  <w:lang w:eastAsia="ja-JP"/>
                                </w:rPr>
                              </w:pPr>
                            </w:p>
                            <w:p w14:paraId="42D9CD19" w14:textId="77777777" w:rsidR="000F5470" w:rsidRPr="00986C70" w:rsidRDefault="000F5470" w:rsidP="000F5470">
                              <w:pPr>
                                <w:pStyle w:val="RSCI02FigureSchemeChartwithtopbar"/>
                                <w:rPr>
                                  <w:lang w:eastAsia="ja-JP"/>
                                </w:rPr>
                              </w:pPr>
                            </w:p>
                            <w:p w14:paraId="389E1ECF" w14:textId="77777777" w:rsidR="000F5470" w:rsidRPr="00EC2FC2" w:rsidRDefault="000F5470" w:rsidP="000F5470">
                              <w:pPr>
                                <w:pStyle w:val="RSCI02FigureSchemeChartwithtopbar"/>
                                <w:rPr>
                                  <w:b/>
                                  <w:bCs/>
                                  <w:lang w:eastAsia="ja-JP"/>
                                </w:rPr>
                              </w:pPr>
                              <w:r w:rsidRPr="00EC2FC2">
                                <w:rPr>
                                  <w:rFonts w:hint="eastAsia"/>
                                  <w:b/>
                                  <w:bCs/>
                                  <w:lang w:eastAsia="ja-JP"/>
                                </w:rPr>
                                <w:t>Scheme 1</w:t>
                              </w:r>
                              <w:r w:rsidRPr="008D4155">
                                <w:rPr>
                                  <w:rFonts w:hint="eastAsia"/>
                                  <w:lang w:eastAsia="ja-JP"/>
                                </w:rPr>
                                <w:t xml:space="preserve"> (a) </w:t>
                              </w:r>
                              <w:r w:rsidRPr="00EC2FC2">
                                <w:rPr>
                                  <w:rFonts w:hint="eastAsia"/>
                                  <w:lang w:eastAsia="ja-JP"/>
                                </w:rPr>
                                <w:t>Sch</w:t>
                              </w:r>
                              <w:r>
                                <w:rPr>
                                  <w:rFonts w:hint="eastAsia"/>
                                  <w:lang w:eastAsia="ja-JP"/>
                                </w:rPr>
                                <w:t>e</w:t>
                              </w:r>
                              <w:r w:rsidRPr="00EC2FC2">
                                <w:rPr>
                                  <w:rFonts w:hint="eastAsia"/>
                                  <w:lang w:eastAsia="ja-JP"/>
                                </w:rPr>
                                <w:t xml:space="preserve">matic diagram of </w:t>
                              </w:r>
                              <w:r>
                                <w:rPr>
                                  <w:rFonts w:hint="eastAsia"/>
                                  <w:lang w:eastAsia="ja-JP"/>
                                </w:rPr>
                                <w:t xml:space="preserve">photocatalytic reconciliation of DRM and FTS and (b) photograph of high-pressure durable </w:t>
                              </w:r>
                              <w:r w:rsidRPr="008D4155">
                                <w:rPr>
                                  <w:lang w:eastAsia="ja-JP"/>
                                </w:rPr>
                                <w:t>gas flow chamber</w:t>
                              </w:r>
                              <w:r>
                                <w:rPr>
                                  <w:rFonts w:hint="eastAsia"/>
                                  <w:lang w:eastAsia="ja-JP"/>
                                </w:rPr>
                                <w:t xml:space="preserve"> with a</w:t>
                              </w:r>
                              <w:r w:rsidRPr="00FB46A0">
                                <w:rPr>
                                  <w:lang w:eastAsia="ja-JP"/>
                                </w:rPr>
                                <w:t xml:space="preserve"> </w:t>
                              </w:r>
                              <w:r>
                                <w:rPr>
                                  <w:rFonts w:hint="eastAsia"/>
                                  <w:lang w:eastAsia="ja-JP"/>
                                </w:rPr>
                                <w:t xml:space="preserve">light </w:t>
                              </w:r>
                              <w:r w:rsidRPr="00FB46A0">
                                <w:rPr>
                                  <w:lang w:eastAsia="ja-JP"/>
                                </w:rPr>
                                <w:t>transmission window</w:t>
                              </w:r>
                              <w:r>
                                <w:rPr>
                                  <w:rFonts w:hint="eastAsia"/>
                                  <w:lang w:eastAsia="ja-JP"/>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1565921215" name="図 103" descr="ダイアグラム が含まれている画像&#10;&#10;AI 生成コンテンツは誤りを含む可能性があります。">
                            <a:extLst>
                              <a:ext uri="{FF2B5EF4-FFF2-40B4-BE49-F238E27FC236}">
                                <a16:creationId xmlns:a16="http://schemas.microsoft.com/office/drawing/2014/main" id="{B1218267-159F-1CB7-FC97-A5463C139C1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22636" y="1152940"/>
                            <a:ext cx="1559560" cy="1859280"/>
                          </a:xfrm>
                          <a:prstGeom prst="rect">
                            <a:avLst/>
                          </a:prstGeom>
                        </pic:spPr>
                      </pic:pic>
                      <wps:wsp>
                        <wps:cNvPr id="289944039" name="テキスト ボックス 12"/>
                        <wps:cNvSpPr txBox="1"/>
                        <wps:spPr>
                          <a:xfrm>
                            <a:off x="39756" y="1025719"/>
                            <a:ext cx="331850" cy="303435"/>
                          </a:xfrm>
                          <a:prstGeom prst="rect">
                            <a:avLst/>
                          </a:prstGeom>
                          <a:noFill/>
                          <a:ln w="6350">
                            <a:noFill/>
                          </a:ln>
                        </wps:spPr>
                        <wps:txbx>
                          <w:txbxContent>
                            <w:p w14:paraId="2510C62A" w14:textId="77777777" w:rsidR="000F5470" w:rsidRPr="000618C9" w:rsidRDefault="000F5470" w:rsidP="000F5470">
                              <w:pPr>
                                <w:rPr>
                                  <w:sz w:val="20"/>
                                  <w:szCs w:val="20"/>
                                  <w:lang w:eastAsia="ja-JP"/>
                                  <w14:textOutline w14:w="9525" w14:cap="rnd" w14:cmpd="sng" w14:algn="ctr">
                                    <w14:noFill/>
                                    <w14:prstDash w14:val="solid"/>
                                    <w14:bevel/>
                                  </w14:textOutline>
                                </w:rPr>
                              </w:pPr>
                              <w:r w:rsidRPr="000618C9">
                                <w:rPr>
                                  <w:rFonts w:hint="eastAsia"/>
                                  <w:sz w:val="20"/>
                                  <w:szCs w:val="20"/>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419439966" name="テキスト ボックス 12"/>
                        <wps:cNvSpPr txBox="1"/>
                        <wps:spPr>
                          <a:xfrm>
                            <a:off x="1693627" y="1049573"/>
                            <a:ext cx="352385" cy="303435"/>
                          </a:xfrm>
                          <a:prstGeom prst="rect">
                            <a:avLst/>
                          </a:prstGeom>
                          <a:noFill/>
                          <a:ln w="6350">
                            <a:noFill/>
                          </a:ln>
                        </wps:spPr>
                        <wps:txbx>
                          <w:txbxContent>
                            <w:p w14:paraId="0F8F005E" w14:textId="77777777" w:rsidR="000F5470" w:rsidRPr="000618C9" w:rsidRDefault="000F5470" w:rsidP="000F5470">
                              <w:pPr>
                                <w:rPr>
                                  <w:sz w:val="20"/>
                                  <w:szCs w:val="20"/>
                                  <w:lang w:eastAsia="ja-JP"/>
                                  <w14:textOutline w14:w="9525" w14:cap="rnd" w14:cmpd="sng" w14:algn="ctr">
                                    <w14:noFill/>
                                    <w14:prstDash w14:val="solid"/>
                                    <w14:bevel/>
                                  </w14:textOutline>
                                </w:rPr>
                              </w:pPr>
                              <w:r w:rsidRPr="000618C9">
                                <w:rPr>
                                  <w:rFonts w:hint="eastAsia"/>
                                  <w:sz w:val="20"/>
                                  <w:szCs w:val="20"/>
                                  <w:lang w:eastAsia="ja-JP"/>
                                </w:rPr>
                                <w:t>(</w:t>
                              </w:r>
                              <w:r>
                                <w:rPr>
                                  <w:rFonts w:hint="eastAsia"/>
                                  <w:sz w:val="20"/>
                                  <w:szCs w:val="20"/>
                                  <w:lang w:eastAsia="ja-JP"/>
                                </w:rPr>
                                <w:t>b</w:t>
                              </w:r>
                              <w:r w:rsidRPr="000618C9">
                                <w:rPr>
                                  <w:rFonts w:hint="eastAsia"/>
                                  <w:sz w:val="20"/>
                                  <w:szCs w:val="20"/>
                                  <w:lang w:eastAsia="ja-JP"/>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1259098260" name="図 133" descr="飛行機の模型&#10;&#10;AI 生成コンテンツは誤りを含む可能性があります。">
                            <a:extLst>
                              <a:ext uri="{FF2B5EF4-FFF2-40B4-BE49-F238E27FC236}">
                                <a16:creationId xmlns:a16="http://schemas.microsoft.com/office/drawing/2014/main" id="{BA0A5E57-7CCB-60EE-D380-340CDF528150}"/>
                              </a:ext>
                            </a:extLst>
                          </pic:cNvPr>
                          <pic:cNvPicPr>
                            <a:picLocks noChangeAspect="1"/>
                          </pic:cNvPicPr>
                        </pic:nvPicPr>
                        <pic:blipFill>
                          <a:blip r:embed="rId15" cstate="print">
                            <a:extLst>
                              <a:ext uri="{28A0092B-C50C-407E-A947-70E740481C1C}">
                                <a14:useLocalDpi xmlns:a14="http://schemas.microsoft.com/office/drawing/2010/main" val="0"/>
                              </a:ext>
                            </a:extLst>
                          </a:blip>
                          <a:srcRect l="16470" t="35171" r="10420" b="15661"/>
                          <a:stretch>
                            <a:fillRect/>
                          </a:stretch>
                        </pic:blipFill>
                        <pic:spPr>
                          <a:xfrm rot="16200000">
                            <a:off x="1706507" y="1380504"/>
                            <a:ext cx="1422400" cy="1273810"/>
                          </a:xfrm>
                          <a:prstGeom prst="rect">
                            <a:avLst/>
                          </a:prstGeom>
                        </pic:spPr>
                      </pic:pic>
                      <pic:pic xmlns:pic="http://schemas.openxmlformats.org/drawingml/2006/picture">
                        <pic:nvPicPr>
                          <pic:cNvPr id="1250263953" name="図 1" descr="図形 が含まれている画像&#10;&#10;AI 生成コンテンツは誤りを含む可能性があります。">
                            <a:extLst>
                              <a:ext uri="{FF2B5EF4-FFF2-40B4-BE49-F238E27FC236}">
                                <a16:creationId xmlns:a16="http://schemas.microsoft.com/office/drawing/2014/main" id="{8FB90390-ECB7-B7EC-110D-7089571DBBBD}"/>
                              </a:ext>
                            </a:extLst>
                          </pic:cNvPr>
                          <pic:cNvPicPr>
                            <a:picLocks noChangeAspect="1"/>
                          </pic:cNvPicPr>
                        </pic:nvPicPr>
                        <pic:blipFill>
                          <a:blip r:embed="rId16"/>
                          <a:stretch>
                            <a:fillRect/>
                          </a:stretch>
                        </pic:blipFill>
                        <pic:spPr>
                          <a:xfrm>
                            <a:off x="103366" y="333955"/>
                            <a:ext cx="2958465" cy="766445"/>
                          </a:xfrm>
                          <a:prstGeom prst="rect">
                            <a:avLst/>
                          </a:prstGeom>
                        </pic:spPr>
                      </pic:pic>
                    </wpg:wgp>
                  </a:graphicData>
                </a:graphic>
              </wp:anchor>
            </w:drawing>
          </mc:Choice>
          <mc:Fallback>
            <w:pict>
              <v:group w14:anchorId="6889C530" id="グループ化 19" o:spid="_x0000_s1027" style="position:absolute;left:0;text-align:left;margin-left:263pt;margin-top:488.35pt;width:247.85pt;height:264.8pt;z-index:251676672;mso-position-vertical-relative:page" coordsize="31476,3362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Stw6JYGAABuGAAADgAAAGRycy9lMm9Eb2MueG1s7Flb&#10;j9NGFH6v1P9guVLfTGZ8d7pZlDgJWmkFqy4VzxPHSSx869jZZIuQNglCqKwEqlCriqoUWrWlqKUS&#10;T1VL/4y1C/0XPTO2s7cg6C6gloJ2vTOei2e+c873nRmWTo8DX9hwaeJFYU3Ep5AouKETdb2wXxM/&#10;Ot+WTFFIUhJ2iR+Fbk3cdBPx9PK77yyN4qorR4PI77pUgEnCpDqKa+IgTeNqpZI4AzcgyakodkNo&#10;7EU0IClUab/SpWQEswd+RUZIr4wi2o1p5LhJAm+beaO4zOfv9VwnPdfrJW4q+DUR1pbyJ+XPDntW&#10;lpdItU9JPPCcYhnkGKsIiBfCR+dTNUlKhCH1jkwVeA6NkqiXnnKioBL1ep7j8j3AbjA6tJszNBrG&#10;fC/96qgfz2ECaA/hdOxpnbMba1TwumA7FZs6wli2RCEkAdgqm/6azR5ksz+y2Rc7258L2GJwjeJ+&#10;FUadofF6vEaLF/28xhAY92jA/sLehDEHenMOtDtOBQdeKlg1dEsTBQfaFEWXLb0whTMAex0Z5wxa&#10;zxlZKT9cYeubL2cUg1sle8glJ0NufUBilxskYRiUyOmWYcIeLGOO3OxqNv05m/6Wza4J2eyrbDbL&#10;pg+hLmCcY8jHMwCFdNyIAJL5+wRenhTHORqkGtMkPeNGgcAKNZFCRHBHJRurSQrWg65lF/bVJPK9&#10;btvzfV5hUejaPhU2CMSPn/JFwogDvfxQGNVEXdEQnziM2PB8Zj+EDzAb5JtipXTcGef+VgLRibqb&#10;gAON8uBMYqftwVpXSZKuEQrRCHELDJOeg0fPj+BbUVEShUFEP1n0nvUHU0OrKIwgumti8vGQUFcU&#10;/JUQnMDCqsrogFdUzZChQve3dPa3hMPAjgAADFwWO7zI+qd+WezRKLgARFRnX4UmEjrw7ZqYlkU7&#10;zTkHiMxx63XeCQggJulquB47bGoGOLPE+fEFQuPCXClEzNmodDtSPWS1vG+BcY5jUQGnX16KPacK&#10;vwVvQOmI9z+fX2FUOmTA5RwdvNAcAaEXh7GU79DreL6XbnK6hl2yRYUba57D3JxV9gWSpmuWjGUM&#10;zJBT0M7tRwJGiih03cQBCLPZVjb9Lpve49x0P5t9I2ST7Z2bD7LJn9l0O5t8n02uZNPrT279vjO7&#10;8f574/oH/FFfEZ7curN77WY2fZTN4Ocqf17JJg+f/gTzfZpNP2OzTLd2bjx8Onu8u/UDzJtNpqwJ&#10;pp58mW1NuYnAIBA4zFiMzDjFX2q35YbWaqtSG0qSihqq1GipltSWFbMlG21bVvTLbDTWqw51SQpi&#10;udIt5QbrR8yykM4L4WNCoVa44PA4utQAwExZNySsWW0J2w1DatuWIdU1VVdsrFg21i6zYIPAhTWX&#10;f/kuKnMD7Nkitww4o+esRs7FRAgje0DCvltPYmCPgqrmI/PuvHrArB3fi0siYeViu2DEQ9q1wAdz&#10;XWxGzjBwwzQXeur6HLhk4MUJRF/VDTpuFxhtpQtx6UCSkYJmxdQLc4JbZCjZrCNkyQ3J1pANhjJa&#10;Ut1SDclALUNFqoltbOeGUqvDxIXtE78Ze3NLqUcW/zxLocJSnEC5xi2yAqkyhDjlptRNnQEr9oBG&#10;PwTAc8slZQNHeg9cZsBnSIYsy7qiiwJoLMaabAHjwVy54zIVxppmaSC8XIWxCaFnlissRbyUhhdS&#10;D76yfC28CEtj6cJrUGDZtCwgdGUvdXm2AMul7gDvrP8DAVYsQyvARLJm5MnQHpiKAggWWCpIURWt&#10;CLljQUmqcxkl1WMK7HyjbwX2VQnsa3FuFVuqYlk6OF+Rl79858a6BVk45K+MK5BqaYZykCsUDbSs&#10;TNj/Fe7NF8gM8Na9X5V7M22B30L+oHRE/hZo96HzOYx6ffmjrFnIglwIeHhf/qjs5Y9/fXv76d3t&#10;3ft3sskvuz/e3fn6+v8kR6yjutbSINOx7Yako1ZLaiomkhQV2c22JptYQ292jii/QTkidVheyK60&#10;sK4a4OyQlCsaNiAPhvQa+JsdZzsswdN1fmSHE3uZPh43r8zP51iHSzf4x49CxQ0PNpCuoUI7wKk0&#10;pB7UDqzKsgpj8jxTNhQTv/w88z/IVQjSc0sDctrHVfOTLpx8dx7fe3u6NdsNCxJ7JLXYwbZhtGwJ&#10;Y9SEI5sJWQpuNhqN5pvNXEUmduIIZke/MmQRXLrmhxlFAR/kZ5W9s4xsaaaqF9meoeuqeqLDzMJz&#10;Ib+nhUttfh1RXMCzW/P9dSjv/2+C5b8BAAD//wMAUEsDBBQABgAIAAAAIQAHhXXf0AAAACoCAAAZ&#10;AAAAZHJzL19yZWxzL2Uyb0RvYy54bWwucmVsc7yRwWrDMAyG74O+g9G9cZJCKaNOL2XQ6+geQNiK&#10;4zaWje2N9e1nGIMVWnrrURL6/g9pu/v2s/iilF1gBV3TgiDWwTi2Cj6Ob8sNiFyQDc6BScGFMuyG&#10;xcv2nWYsdSlPLmZRKZwVTKXEVymznshjbkIkrpMxJI+llsnKiPqMlmTftmuZ/jNguGKKg1GQDmYF&#10;4niJNfkxO4yj07QP+tMTlxsR0vmaXYGYLBUFnozD3+aqiWxB3nbon+PQN6dIdyW650h0f4eQVx8e&#10;fgAAAP//AwBQSwMECgAAAAAAAAAhAG/LOsZzbwAAc28AABQAAABkcnMvbWVkaWEvaW1hZ2UzLnBu&#10;Z4lQTkcNChoKAAAADUlIRFIAAAWrAAABeAgDAAAAbbxVXAAAAAFzUkdCAK7OHOkAAAAEZ0FNQQAA&#10;sY8L/GEFAAABhlBMVEUAAAAAAAAAAAAAAAAAAAAAAAAAAAAAAAAAAAAAAAAAAAAAAAAAAAAAAAAA&#10;AAAAAAAAAAAAAAAAAAAAAAAAAAAAAAAAAAAAAAAAAAAAAAAAAAAAAAAAAAAAAAAAAAAAAAAAAAAA&#10;AAAXFxc9PT1bW1vy8vL/SgD/TAD/TAD/QAD/SgD/UAD/SAD/SQCXl5d5eXm1tbXExMSIiIj/SwD/&#10;SwD/SgD/SwD/SwAeHh7/SgD/TQD/SgD/SwD/TAD/SwD/SwD/SwD/SwBUVFT/TAD/SQD/TAD/TADU&#10;1NTq6ur/SwD/SwD/SwD/SwD/SgBEREQ1NTVqampjY2O9vb3/SwCmpqYuLi7MzMxycnIICAjj4+OP&#10;j48PDw9MTEyAgIAmJibb29uurq6enp4AWv8AWv8AWv8AYP8AWP8AWv8AW/8AXP8AWv8AW/8AWv8A&#10;Wv8AVf8AW/8AYP8AWv8AWv8AWv8AWv8AWf8AWf8AWv8AWv8AW/8AWv8AWv8AWf8AWf8AW/8AWf8A&#10;W/8AW/+7QD/JAAAAgnRSTlMAIEAogP+fYAgQUGjPlxhY3++/eIfHMLfn1684SHD3j6eg/////2CA&#10;QAgwECBQ//////+//0hYn/8YKGjvh6ff9+f/lzivx///13CPz3j//////7f/////////////////&#10;/zCAYBAg/79A14/fzxg4CJ/H769wKJf356dYSHhoUIe34svjdwAAAAlwSFlzAAAXEQAAFxEByibz&#10;PwAAbOhJREFUeF7tnfl/FMXTgJeQgYQjQICEM/ASY0DQBLMq+EVBFIiieENAFCVigigieOCt//n7&#10;qaru6erq7tnZnL279fwAmXt2p+eZ3urqnkZDURRFURRFURRFURRFURRFURRFURRFURRFUZRVYUPf&#10;RjlLURRFyYz+YpOcpSiKomSGulpRFCV/1NWKoij5o65WFEXJH3W1oihK/qirFUVR8kddrSiKkj/q&#10;akVRlPxRVyuKouSPulpRFCV/1NWKoij5o65WFEXJH3W1oihK/qirFUVR8kddrSiKkj/qakVRlPxR&#10;VyuKouSPulpRFCV/1NWKoij5o65WFKUGff2SzX19A3Kt1WQQDrpBzu0Z1s/VG+SV5wzKtRWl0Whs&#10;kQVlq77bea3oL2Js2z4kV1xpdtg/NsAB+/yFPcT6ubpPXnVOJz08y6KkrDqbZEEpimLn9k4qLZ1L&#10;3NVFsWurXHNF2Thc2D/V1XLWGtElrmZFSVl1Yq4uimL7mv4U71FSri6K3XLVlWNwT1Goqwl19bLw&#10;ipKy6iRcXezVoNmqg67exANQw8Pm698i110xNsPu7YS6Ws5aI0aGHTvhImxjM1Y9BrZCeEVJWXXQ&#10;1XtZQdlrbDEq11RWGnS1MOUGenjuW7XfNd4Npm2LctY6ECsGHYG6em1BNfh36+Z9qAttNVht4jcp&#10;/TxetYq13mAOdfWy0KK0tkRc3diAv8r2+zOVFSdxk+LsVftZozeYQ129LLQorS0xVzdGsGo3IuYq&#10;K0ziJh2E2fvk3JVCbzCHunpZaFFaW6KubhyAuauYjKAAqZsUY1AyYD3Sl352jvT1HZTzLBv6/Fbi&#10;GjfYYMWhGgN9YocdTOaurrrkwUU6mFh3pC/ZVFmx/6GgT1akjNUoSoLYbpPnoAjirt4Bc/1y3M7X&#10;vCG1JLmgknYO3UmkblJs3uVCPLQdo1LFzu3B2kOHD+zCZcW+TUGMe+P2/bBkbNh2hds8PIxzoBF5&#10;M2wNf3hf5cEjw7g//1Cw3hFYugkX7joaHKojydjV8UvursMYLjxM13XDbsolKXtRwXpH4XpTpsBe&#10;uNY+lfvv2wblabctgtEyJosSZrbwx8Juc67J3SbOQUkRdzUGQTBkCpfgSKOxBb9mUzSgu+Om1Nd8&#10;8CiVj10H3NrpBVVXuO1DdxrRm7TRaMCNwWIgG20iH3DAqyUNHcF71rLNq/mMwBdn2EW25hnd/ZGc&#10;vaGjbIUDrgMrrDfcGNjuFg4HZaYDydbVqUtO12HQXaWdcI22GJMWxS4jZVhvZ2PI5nQVxc529n/I&#10;FKphnJcoY7IoYZM4LxRgFtpDdLfJc1BSxF19EOZiOYZLMEy/dlyL18Hk1zziikdR7DrcckHVFW7z&#10;0J1H5CYFDrGPC5PlnYjsY9XgjfTUcoyxve3wbrFiGH6byBtMuLrf32TXIbsAb7YB5v6i2BkUms4j&#10;V1cnLzleh0F+1XcNNXazSZM/hK6mFAHDGK9aV+9/yJYCDIKmypgsSlV3cmS36XNQUsRdvRXmolBR&#10;mBvt10wXfIt/S7OveYN/AdytkFpQdYXbO3QHEt6kwAA+jfbYSfrEu4b39B+hx9Susro7RF/qXkiS&#10;HqVEy23lbvASFsXe7f39tB3+JhY/XH1XQzc0WHikf7vRsv3FizcbNmJsO3BkmK4B7K/DydTVwSUf&#10;s7+X4DrshXm7ho9QH5riyBa6LCZMsQ3DhbDeLli+f/uWLXvoYroc3Or9D4/ivKIooCZky9geWcZk&#10;Uaq6k8PdVpyDkiLuavyxi7UqFKatE4/hD2kMZkftQU/8nXBdN9F1NRXo5IKqK9zWoTuR4CYFBvCK&#10;7LK/GOghN0qTg6jL/TZ6j2seNd/eQD+uaR9eVIsx2/Xh10+jjKT7LdIvmKMUbNqIN6L9enE9WIj7&#10;G8LiMdbZP2qAPF0dueQ7TQTQXgeKaGGFemzMrtuH2+FVtuuZoSKOeNerxf6h4Bw4vKN/J/60qypj&#10;XlGqupPD3Vacg5Ii6mqqzFIBMF/z0a2b9+zEqhQttF8zKtPaA8qE/bE1gEXQ9L9LLqi6wm0duhOR&#10;Nyl8QtMRqQwSYW3EZeTgXWfi+XhDYmiDwJq0re362+GtYepDsKCcz85gAI48Vh54AIOipp5O9/5Y&#10;GRPB02ARrg4lT1eLS46L+SV31wEvA4UgAAye4Scyri6vEF70eNGI7N9sB7eZLGPejtpytbfbqnNQ&#10;UsRcPYg/mihiipfA/oDCJx8udCPBcXuAEcQSKoPJBVVXuK1DdyJYQvlAEMMk6vIbMI285ZTJpqTf&#10;GFSt4kEgqD2bdbHB4YBbhD+UsZKcdPVh+W3it02/TOlmc/fWAFxQflqdSZaujl9yqp/QdbBubgzh&#10;JIU97Jq4Ja3Hrj/WXOlHUuv9s35YWCh4GYOfW3bjNl3Ndlt1DkqK0NWD9ENnjGaSMFlsEi3Ae9U5&#10;e+AlcUGJQagFY7lKLqi8wu0cuiPhzTMefj3aK8P404IqKNA+v5ctwsrKTvoTd83uMZQrxsCTrgbT&#10;e4dCv9PXj+uNsZ8w8M13fsfWLF0dXHIMZ9Ell9cBY1sufxKe3lgASI7s+qMcqVi13D/9oCb2yDIG&#10;v7ZMGWvX1Wy3VeegpEBXHykHets0bBv7jS/wEpTRU3OxvK8ZiwF+zXhJ2DAim/u3UGZ0ckHlFW7n&#10;0B1JwtU88w5uRlY9MsnX5fOqz3vKwndn7iO4it52O/rNuilX45/+jxRwP4kBF/L9QTOkvWU7lyxd&#10;XXXJ8Tqw+ii25ogIRbmet5Oyyt16/+IZ7JcxfuHbczXfbdU5KCnQ1RFsjAovgcsuoHCG/zWDF/Br&#10;HoB190da+5ILKq9wO4fuSCKu3rlpB38YYSEvf/IiUCXZ5c0pgfuR7iP8cexvZ0m5Guf7wXP8AYyz&#10;gvOAU1dXrwy+q4Ovml9y+UCFJhuWie+72usAA1Vu/Anaev+VNxSsuzRXs91WnoOSIuHq8l0DeAlY&#10;HAKrsv7XDLugrxlbDMaOhNk3yQVVV7itQ3cieJMe7uvr69vS30890Yb9rwjzXnbDGiUYpBcNDNAh&#10;dPco7oDuI4wWhZ3VgJSrMWHP3y8GQXAvwb2vrl45fFdXXnK8DmzsB3A1C1H4rvYevLgI9tF6/6kW&#10;oKE+039xaa5mu608ByVFzNVjm1wVGC8BEyTWtfyvGTO48GvGhmjQ56YdfhQ5uaDqCrd16E7Ev0mH&#10;qJpdJlYD+JEjMKNv3NJ/gPUzovsIv2+/kmxJuRq++DG+In84qqtXEb8YVF5yeR3A1aw247vauy/w&#10;ZoKDtN5/GFSMlrF2Xc12W3kOSgp0NXvXwNH+w943hpeAhZojv9sR2sj0pgD27uYxj9SCqivc3qE7&#10;EBGoNP0DuD5SH9luNHjYZo5Y6D7CuygWc0q7OtJa6CIpQT1NXb1y+MWg8pLjdWC3BLiafQTf1W6+&#10;nQOtkK33X2ZmEqky1q6r2W4rz0FJga6uqJniJWA2xN8qEczXvBt1Y9jvhmlJLai6wm0euvOQrjZ9&#10;DVnNukWhPow/SQ37j7g8kPIXb0jK1eLnNIDNDOrq1aZdV7PrUOVq//KUlm9r/1VlrF1Xs91WnoOS&#10;opar2fJYzASwX/OGPfwpvM99+/EFcveBq9s4dMcRuNp8RFdxwjXY+xgt9K2YbuRFsW+4f8dG2pq5&#10;Ot7/PuVqSLIRg2ZvhKUuw0ddvTpEXA0dfGOXXF6HKlf79eoyBtLW/qvKWMzV/KdcK1enzkFJ0a6r&#10;sXIrv2P/a+4zAxAAfDCh2AK5+ypX1zh0ZxG6eoB6dpefCAN78ViGuVWK/f3leNLuPsJWwfi4pSlX&#10;Y0HwO4HiBXBti+rq1cEvBkHvE468DpWu9u6LMirW1v6ryljM1XzTCldXnoOSol1XY8FK2aNkaLMZ&#10;9sPLuYsskLvHjJGEq+sduoMIXd0YoWwQO4kN5okXX2L3lmI7m+Ny9jAPxHXwhKhjdBAHdhPhk9D/&#10;dnFVXCpvNnX1CuIXA7zk8RSe8DpUutprx8GDQDpoW/uvKmOiKGFDNC8i7E6Wu608ByVFu67GR2K8&#10;xiY4SKPsipYKsUDuHktfwtX1D90hRFxN80rNYiFP5FCxboUGaKqn+2gAlO9llGyGX7FQbU65Gnfn&#10;XyyXxidvNnX1CuIXg6pLHlyHSld7z/iyv2Fb+68qY+miRMBv6ISrK89BSdGuqyNJzkmwEMbeBOYW&#10;BFEuNqbFcg7dEcRcTYNEl70zcVxLLzJxoNg7vAfm4Nb80YXvaTT3EezFDI9FlP3WsE5j57KbCLf2&#10;ukHgYE6UGiJvNnX1CiKKQcUlD65Dpat5tzHsw00P73b2j0POcOfzMhYpSmxVnE64uvIclBTtuho7&#10;D/qBjfJrPnxgr1f4sXYHP6CSC2j3TDj8Crdz6I4k5mrzXmIrTYxM8Mcd5tHh0iC3HH93mPsIbzKW&#10;0Yo/ZnHa+1b5TYTD+3D34/7o2RjcbOrqlUMUg/glp3tCXodKV/OIMO6UNmxn/3hqvCrFy5hflNDi&#10;bLe4ZsrVVeegpGjb1XhL81AoygWf4bAvL5UABAE3e3IBXcXEFW7n0B1J1NUmFd3UULAM8zFQMH6E&#10;RsUWev6Yw1C36cWJ9Sj2lbtuYd4vGX4T0Zj17sE3iA0LtGZws6mrVw5RDCoueXAdql3t7gwsG6aa&#10;087+ZXuJV8bEj2IoLu6nHL2jIOXqqnNQUrTtavTjPvc102tMMNCJveVYkwG2cMGVTi5oNODiu5ue&#10;ykLK1RWH7kjirh7AwdPsx8Trs79sJsJJuunw29hb3hwHTZutmUQ577XfFV4AunXxW7WRJO8mwp5p&#10;e+0XTvvj4xqrq1cHWQxil9w8duV1qHZ1cdSUDrqWdo9t7B/LmAtWiDLmFSWqY9iTGcFCnHR11Tko&#10;Kdp2NT0C3dfMh6TH0erLJfgyGHrSJheQU+wVNmUh5eqqQ3ci8iY1UId8851QFl+xB3/P4muCizHz&#10;2xZvB/MW8g3la2vNF2ay/3bA5BBeZPPeDfytWgz374EfKN5NRO/q2AVZtI0ReomffRQEN5u6euWQ&#10;xSB2yU2FRF6HFq4uth0abDQ2HsYaUJnN0cb+q8uYV5TMm4i2wSASh2BwG9byFOy26hyUFO272rya&#10;M2YP6ud/BGtzA9Q1lWKmyQUmPDu8ZQCuMCi8ytUVh+5E5E1qwWtify9stF2I9prk9LJMH6SuoMOj&#10;e+hNZ7vwF6tdarfbZV6PWH5RNscdqtn+TWRfVzqGv1fgsWi//eBmU1evHEExCC55eVHldah0Nelw&#10;m9nZqItu1d9/oozZYAUvSiZEWbITfjwnXV1xDkqK9l3dOGh7ne6l0iDf7QTXaNisY/N9kgvkFYao&#10;adLVVYfuQIKb1DCE5djG/oZcByJgl4sleS+whoAHrFneuhu87XaWx6HuDZThIW4i8c7qTeXtHdxs&#10;6uqVIywGyUsur0Olq2nsOgPPka6//0QZszcvvf7UJgvR66TsrBHYV9rV6XNQUizB1cIC3tfsm5fd&#10;7ckF/hXeAMdLu7rq0J1HeJMa6B4ob6/NTqG76K2ohoNu8LNtdlwe9tYQN+jOWD9LlrGjnA2EN9HA&#10;bjf6w6hMz1FXrw6xYpC45PI6VLu6sZlqxUWxVzbb1dx/qozZLbaaA1DpGui3xyu2D+K+KlydPAcl&#10;xVJc3WhsLS0gv+Y++/sZo2V1FgzCe4KQsT0DeLwKV1cduuPYAMO6Rj8Cjfjqpg/upjEQxYiy8LqX&#10;o8PDwwcOU2v8kNzhoSPDw8Oj/Zv9b3FwM3TNhzfzDMgNzCbDR3Z7mwTrwal37PiGJXm4Ol4MDu4e&#10;DS+5vA4jfX19LKUOrz/8YeU4tBVKR3+gybr7R6rK2EBZlJDBHbDq8G4IdsK+TNwtutvUOSgpNsLX&#10;yCpdksHE8qQ9Gn39/Ti6qjcmauWCwc14hbfCruB45gq3f2hFaYc8XL0KxCuyiqIoHYm6WlEUJX/U&#10;1YqiKPmjrlYURckfdbWiKEr+qKsVRVHyR12tKIqSP+pqRVGU/FFXK4qi5E/XujrVUVBRFKUD6VpX&#10;K4qidBHqakVRlPxRVyuKouSPulpRFCV/1NWKoij5o65WFEWCI8orWfF/xaicpShKL7MB6nCKoihK&#10;1vQ3GpvxnThKTuwsjo0ryvj4uCwaSq/S0a/w7V76i2cmFGViYkIWDUVRMkJdrRhk0VAUJSPU1YpB&#10;Fg1FUTJCXa0YZNFQFCUj1NWKQRYNRVEyQl2tGGTRUBQlI9TVikEWDUVRMkJdrRhk0VAUJSPU1YpB&#10;Fg1FUTJCXa0YZNFQFCUj1NWKQRYNRVEyQl2tGGTRUBQlI9TVikEWDUVRMkJdrRhk0VAUJSPU1YpB&#10;Fg1FUTJCXa0YZNFQFCUj1NWKQRYNRVEyQl2tGGTRUBQlI9TVikEWDUXhPDuJHJfzG43GCVr0nJzf&#10;gpOw0Sk5d914fnJy8lk5MyO6z9UvTCHT3szTNPNFM/kiTXqrJGlr5Q5GFo3uYCO9mnujnK+0y0wT&#10;mZHzG43GS7Sopuhetn+cgo1i7l8fXkl8ulzoPleP07uYfbe+QDPPmMkzNOmtkqStlTsYWTS6g010&#10;9TbJ+Uq7GFc3z8oFZLm6rn51pmn/VFe3hbq6JW2t3MHIotEdqKtXCuvq/8kFjRPnarv65GvNprp6&#10;aairW9LWyh2MLBrdgbp6pbCuDnX2vFlSw9XPwnp2Ql3dFurqlrS1cgcji0Z3oK5eKayrwyDI6+rq&#10;tUBd3ZK2Vu5gZNHoDtTVKwW4+vz5SBDkxIVm8w119arTm66+OI54qyRRV3cy6uqVAl0N4Wbps5eb&#10;zeab6upVpzdd3Rbq6k5GXb1SoKvfigRBLoFx1dWrjrq6JerqTkZdvVKgqxthEOTkhWbzMmpXuvq5&#10;40HvmJSrTxw/foKvx3ju+PG35LySE8ePn5TzDJGjx3n1OD18Yq4+mzyttUdd7bgyfVrOAjxXz077&#10;nWy6CFk0uoParh7o6xuS8xQGuToMgoB+/xe4+qU3werN5vk3XcX52ZmZt2HezMzMDKxrXf3Wmxju&#10;vvB62UvGcPadSyYd8I1XnmezZ2ZmrjYajbdewaXnXmfLiNjRo5ycxDM69+ZznqufoyO89C4c+r2T&#10;z8IZv+pteBxmra3He9PVYbx69sVruMb7L8xOTLyASy+aRc7VVz44Bn8d+/AjtmXXIItGd1DL1Rv6&#10;99Jqe3dvcDOHkc12uo+md9jpLTTdV27Q5ZCrnwO1eUGQj2GGcPWrZdJIs9m8ZFefZDMnS1efxFg3&#10;cZnv+ezVC2yD5rtl7Rq2m2mcYNvNeD3V40eP8Zo7wmsnmKshpDPTeMksncEP/Zq3JeS+fOzNWXV6&#10;09VBWOMTlDDy6fWJqejKszfmypVuzLptuwVZNLqDGq4+OFxeV1iztPVOnB62k0do+QE7bfbcM5Vx&#10;cnUD6qE8CHIWpeW7+iVTGza8YYIRUVc/D3XXknPOrK9S1dhxwdaR0dUnvO3OM1knjh5ywiYbIpek&#10;q89akb/XgGOd55tC4KcpfwasMupq4EWaJuY+irr65qd8pWvdJ2tZNLqD1q4+PMYvbFHs2mIWbKfp&#10;QTO5zSy22+3CyVLlXY9xNQiXB0H+h5L2XP08Su7czGuTV6mGe47iB9EYCIr18uuvmLpwWVc9S8a9&#10;DOM7fYwxkua7ZhG6Glo0m+9eujpDRn3dbpc8egj8Img2z78+efUy/AHbcVfTYvwZ8Q78x8Mp8KnP&#10;rW0IRF0N3KJJy2fPxFb2VF0Ut+zGXYMsGt1BS1cf8K8rcJiW9NGUCXoM2qUj3lKzbg9gXP0q2YvP&#10;vnDSc/UptOzHtM5JdOrbVmth22Kz2byKleKTNKqIrQXj1OumunxiEvdpltntXsdDnMVYyAV7SlVH&#10;98FzMb8RTplaOnM1qPvSOy9Pnv+40cAq9ptsW5A7n14LutbV4zQ6nuE2zYy7+rqLbXDEyoJPzdLu&#10;QRaN7qCVq3fLCwuYmjXVnM2mW+xCY+c9NOXi292OcbUIgkAI5JLRp3E11kffK9e4CpPQFAhEXH2h&#10;DCXgmmZDXMYa76AiayvPZruX7DLc7h0zUXV0jxNQWT9nK8smHsJc3WxeoDZL0D44n9Wj8YGVzk5Z&#10;HbrW1VHirqZWxaI4c+v07PRUKe7A1Wc+/2jioxufmamuyweRRaM7aOHqgzYAsv9of//oPjOxiwxM&#10;2+6jNU1EpAxYU0hkL9tXl2Nd7QdB3qO4LXM1NsTxKAl47oLJrIu42rXZYe3VBEFgv2UdG4Dotdkr&#10;bed8jGNH2QyOqqN7oP2t4Y26fVe7hTTqq0s3ge/gbbd0bVBXT5w2C8dv4uT1L+IrF+/T8mkj864b&#10;0FoWje6ghatNELo4MgBTgzYgQj4+RBMU9KCWxjJgvYEmdvOddTfW1WjKMghyudm8cMJzNdRky4gE&#10;8Coo2HgvdDWP+oJXjQIhB+SyW0L1ZdO8h9vBUS18u6qje8DneYPtBGPS3NVePBpM7mLi8OBwz4o1&#10;Ql09cYMmjtnWQutusfLcHTNt1u+2760nXX3QXOsyMc9ENsjPA1Tp7oe/jZvLZVvp7x56h4F1NcZq&#10;bRAEtAkKY64Gj13iG+IGprocupqvCqJ16RbHvUQ8iF9zV/PtIOnbLKs8OgczObjDsWLNXW2bMhE4&#10;RFk9x8VVuYCrgrp6wjQa2nfGTEzEg9sf2sWf0HTN0UQ6B1k0uoNqV5vAxrZyxoAJg+zBqaP4N6Z6&#10;bKb5AAasR/HP/eWG3U/paghP2CgD/A1xY+dq/Asy8hyg4HP0Z+hqviqGJdg0B+rO3NV8OwhJ0LJg&#10;kXd0Dg7k6vWUETl7vvIxQm2fULBmRP+rjLr6plnmkvC+jK78gl18nabV1R1Btaup9bA45OYcpjlk&#10;7x00AVl7tB+saEOAhFe5e4TS1TwI8rYJFThXw0hOzfeOc7B9jyrJoat5rra31HHq+HsfYyIedzXv&#10;JOlcXX10DgbEvdmsSya62u/8AtVzsxQGFlzr5OpudnXtPJBp+vszt4cr0ZXL/udmsbq6I6h0tQls&#10;jLFZQzSLsqqNkSFCguHqbRjPhoC1yQox+Xs9QelqFgSB2uYr8IfTJ4Z9I1DWROhq7tzA1a8+P3kJ&#10;c5+J1q6uPjoHzOw/F2Bb7mp/2BM8N3I7PBDWOrm6m11dO7/auJrn4EVXvmKXqqs7iUpXmxxpFwJp&#10;NBomMYQC0RTp2NRojOAfR6jWPWKDJzv5ht2Oc7WTGkgS4whOn7xzIofCDaGreRjCd/XJd6gLjIO7&#10;mm/nXF19dA7EMd7w5kBUhLu6zAlEsDJN7YnQzLnWydXq6omJia/ob65eWixWLmMk6upOotLVJghd&#10;dhsH9tM8GuaDVthlQyNbSNmHbVYIRbV7BOdqyKmmIMjb1ner4Op3eFfxt6/KPJCVcLXZn4EGASn/&#10;lNvABphsgh8/rKivOurquq4ul6qrO4k6rvYWmlGcyNWms+JB6t04NkCOPmCq2cVBvmG341yNf0KE&#10;AEazpgqmcDV0DBek4tUpV2M7I/DGzOTLr4Z5IBWulocuj84Jmxwhh7rC1TgPMr4h0r3mydXqapei&#10;ZxfBmHvplQF1dSdR6WoTAxnl80wiiNEwDevUT42Qw2Z3YwP9ONv0kukRmKvBo2A1iPlSBVPEq1Mj&#10;cNR3Nf7ZfHuyHJ66nqurj87BtkWvj4z9VAlXYzogtDdCx00/1WRtUFebPJA5t7JJ9IitDKirO4lK&#10;V2+khTzsPECzbN9xSqPeS/XoflsT76PK93a2XffDXI1RgFNor6C5DzMxkkkSdV2NXRG9oLDM2Yu7&#10;uvroHDyWNwSfzAORrjZHwaOH9fTVR109YTqN264uZVQkurK6usOodLUdjwk7LRJG33Y0PZMpQuOh&#10;9tlpMzxqzwxdjTBX49/vYQjEJLY5V+Nf0QE4gLquxuxn10/QJJ+0dnX10TmYMO01H8r8aulqfEI9&#10;x6vfa4u62vaF+cCuO2vGso6urK7uMCpdbRsSWU9x6v7imhupBo3JIehv7JROuSLl6Ki9AXc1SPUy&#10;VkT50Heu36I/st2l5uWZ12gO1nvt/MC5ztUYd+avezkJM1q7uvroHhDK4B1agn6L0tWY/zGJ//KE&#10;wTVDXT3xOU3M2aQ8Mx1fWV3dYVS72oyyN1a+MMA0GhZbxRoA+ttUqYHEPrsV7mrsoH3qvGtjY67m&#10;o+UhWB81VkQJ2gBC4FznahznlAcaMBBdw9WVR/fABGv2OMAtK10ND5q3IXePj0WydqirJ+6YwZiO&#10;0Zu56EUDqZXV1R1GtavtKB/DRtYbzVhO+8qoiImJANi3vBwa1evt2AtwV2PlEuRm29iYq1GOfPgk&#10;HG3USBElaNv+Auc6V2MWCBPpKXqBgJmQ2zFXVx7dA0fke7e0Lr0FptLVGESHNkns/rPmqKsnJj4w&#10;997cxRe/nHKvFIivrK7uLIyr99HLERk0XJMdWG8fDFk9uNn0OedvEDBhEts9ZrB8i8wuFuXuBTxX&#10;U5qG0K6JDOBbAt4uE5Bx0o6DhBL0BB93NYr0cinSt0yvGJoKtmOurjy6D1ak7Rsen6M3hlW6Gmv7&#10;oPRwyVqgrp6YuGPvPp/4yurqzsK4OoSG8hiyQ1YXxbZy1FMviY/S81y2SPlyxqNspV7AczUGQdio&#10;pdzVJ/BFXc3XMJRNr1O8YBMuMOzcnJl8DdKzA+eylkdU5wxtdqp8Cy5FRYLtuKurju5DI1a/8fzJ&#10;RuPU/+jztHA1PkHYt7C2qKvDd3hdpP8SK6urO4oWrrYp1h777SsWATtsqg2jlO4uX2jeI3iuxhQ6&#10;Fhjmrm68avuGXzZvxnKvcMG3zAIwiF3gXObqt0ieMx+/NoMDgpzDVknaT7Add3Xl0X3eMj0j36Yt&#10;IFpS7Wpz9uuRXK2uNtgoCHJN+8J0Ea1c3dhh4x4l2/xXk9vqthnj2sp9rMdCIMLVqE7X+ue5unHW&#10;e8d48xxLm7DBE2iUDJzLM/qwr0rJ5bPoSQoUB9t5rq46uuAU1cGJd+DoLVxNQ0OtR3K1urpc7l65&#10;eGM2PnZTua66upNo6erGBtOr3HJUSNhmfhiDDxi3e4OI9AK+q3EoI5dm7Lu60XiWwr/AuUmvd6Ad&#10;Cc++TCbl6sZbboC9d6FtEIRMCRjBdr6rq44uODlpK+FvvIRHb+FqbIBcl+RqdXXJlRs4b+4ZGPq0&#10;emV1dSfR2tWNxmYaTg8ZDsb4kIPxmebI8lUyvcJzx48fZyMWwaSrYJ6AkaK9N6W89d7MzMzM65Mv&#10;S1eefBYG6Dh+wmzEF5+FGW7y5cnXZ2ZmLr1DDZi4ENcOtjvln1rV0SUn/ncVVoSujnAAE9k+KY9g&#10;gYdAup6+unSfq09PI+UQpsgdmklZeRMTH9Gkt8rExPS06btIN+P7ZrZceZamy/GsuwVZNLqDjX0J&#10;vBeQD23th9yQo5v98AdB65dv69pA070WAlFM4+L6JFd3patXAHJ111WcWyCLhqIoPpDmtw4jVxPq&#10;6ompY+MXp14s69zl2E1lp/MeQRYNRVE8MMsvngC4Bqir7VBNLsJtcvbKFyz2CLJoKIriAbkp8X41&#10;a4G62rYVFmeu07TtZG4mewZZNBRF4WCaSqy7+tqgri4HRS2KZ6ampj40o+z1XLhaXa0oKa5+PPk6&#10;pm2vX7VaXR12WzR8KVfrdmTRUBTFgCNAAevwnkWLulp2WzT4+dm9gCwaiqIYcABVMdrqWqOuBkxr&#10;omPuc7lK9yOLhqIoBvOm3vVUtbqa+NL0djSm/tDvSdMbyKKhKIrh7DuvzMy8t04DgRjU1YY7n0zd&#10;HgduT03PyoU9gSwaiqJkhLpaMciioShKRqirFYMsGoqiZIS6WjHIoqEoSkaoqxWDLBqKomSEulox&#10;yKKhKEpGqKsVgywaiqJkhLpaMciioShKRqirFYMsGoqiZIS6WjHIoqEoSkaoqxWDLBqKomSEulox&#10;yKKhKEpGqKuXinhTeucji4ai9CTPHT9+Vs5bE84eP171MsecXX16evqOnJcHX97+AobjG79xUy6p&#10;5s709Gk5Lxtk0ciQkb6+ITmvo9jQ1zci53UrJ/93HoYRPT+zOuI7OTk5ObkaA9+dutC8QKf8PByC&#10;8fLxk3LlxnGxzuTks8ePn/DXeZYWHPfnIidoESn67LnmhQpZZ+zqK3PF3Cq4+ub0rRvXpqaizqxa&#10;5pj9sBw99Vj07THXp8ZhjNXPxi9O+ZXvO58Vcy12vn7IopEfI2PFGHf1YN/WPaP9/RvZrEo2DQ+n&#10;Vb+5Hzko5zcajQFaZCy7haYcW/tqn8HQWDHWI7J+FU3dbDYvyCUrwynYd0x/y2Wm2bxKf71iPgHj&#10;/Guv+mtPyjWQd9/kD6gZmjnDZlleokXP0tQ7le8Iy9jV40XxgZzXAvuaW4kz5uyL9u2KX3zlbdpi&#10;GeM61KlLPpSLb976lC9/xrP1i0XxKZ/OCVk08mNbURx2UwO7d5nveP8OvlaSrUVRbJAzS4ZpX6Ny&#10;fqPROESLNtPUpvLaOnZuT+/YY09RbJPzupITb5TekotWhtVy9f+azTdMvTji6maz+bH3OyHu6mbz&#10;3P/cOsbVzcgPDHMI4+oT56teZ5Cvq28VxbF2B5Ju6erTZ9jca36tvWoZYxZV/MWHU1PXUO0v+Iu/&#10;Kt+0a3mGBUpmzxRFrq+ckUUjO3YXxb6BcurQPvYdj6bryyUbxuq4emxQLijtXOHqoii2u1OrYGBf&#10;UeyWM7sR57DX5aKVYZVcffZcs/mO+Tvu6ua5l9j6KVdz6VpXM30bTpyjJcbVjeebzQui4u7I1tV3&#10;PiuKF+XMVrRy9XVfpF/wcHPVMs6Ue8XXnWsQ6eAVZxYecXzKHjmfFMXcdbZBRsiikRsbx4rCVaBH&#10;bKWa2N/SlBt2wnotXW2NzBgwh6p2dbE3YvmQrUUxVjtk0sFcBgW9FsZ3V4xVcvXHzea7NtyMrr48&#10;U2LE2rzAZI2ufoXHq2esmp+369gZYRDkebPEurrxbrN52V/Fka2rr/mOq0fC1ceMd69gzfn2rdOz&#10;X944Bn9eY5tWLOOcniuKYtpOwYsa+U5M+OP2C5Alcnr6A1i5KK6xD/JpUbzvpnJCFo3c2MvDBxuw&#10;Vn1g68jgliOo0gPeuiGk6hquDoMgW8wS7uq9w469yS1jbCuKvXJeF3Kh2WxekjNXktVpW3yWOxZd&#10;zQ/x6rNvk6xdCyC6WjwyTlGF3IZSSleHQRD7evTS1SDvsPpN5OrqF4qi+ETObMnstAQMPGfVehvu&#10;KPN5yc3uEFXLOC96MWqo/RfOxPTWxmdc8+EdekU6k/UnRVHcKqdyQhaNzIBo85Zy6gB8rZvo7xH0&#10;tlsWY4RU3cLVECUJgyBHaVPP1f5+NlM8plbYHMy/Vc7sPsBA6dBrrkCU3cXXA1c3GifohebnSuvG&#10;XN1oHMe1rPTB1eehqVVa+MSFZhPj+qWroWJdOl6Qqatnj7FGuC9T4YjWQMCiDKXcgVruDbsIhVwe&#10;o2qZB9SkWSwbXFyqGTwuA9g0j9n50yXE4dcEWTTyAgK9rlo9Al/qHjuFdebKJrvNYOHQsRxw9V6o&#10;ossgyMBYUaCL0642tfb9/swE27ywe5dy0jdQpwDVanfWEVc3Gi+jhk2mSMrVNPtjM4GuBsnLIAjs&#10;603/m4JZNl4uyNTVUK0u/Tb+2YdLDPFOwx100U6BV5kmoYZbVp6rlnl8WhSfsUl+otcx4iHaGulx&#10;wbz/FXt6ZIUsGnlx2LMoVKuZ8DBKcaiclAy5EHO1q4dhRRnK2AENhy1cTQ+PolY6HvxAYOks3ckq&#10;RZNXm3ebzQsuxh51dQNr1iYDO+lqfFa9YSbQ1W/BHBEEuQTb+q7Gqra3Ukmmroa4b1l7hcjCtaos&#10;uhRXIELxhTXwLKiUJ2HAQYzIq5b5fOZXuOFpMGX+fh9u1zDLA2PYzvtwqGPeCpkgi0Ze7OPRiSH4&#10;Snk6xX4XEQkY7KdKNYZNpGMd6GrIzpNBENiur5WrKShTK8MDTr5eDTxPzsquHo3nwu52CVefDNe0&#10;hLsN1n4rubHjxPFIhxXk1PFAuxKIFtvKcNLV0PzYbL5mJhKubmBow3widHUjDIKcvNBsXsZviv0C&#10;gRB2GTH3yNPVUK0dL6coCnzm82QaXQqU50d2CivZvCfK55DFQSavWuaTrldfh31EwhsYBXGfBqMo&#10;0Sr7OiOLRlZAzdlVeLEezbMp9hRFsSsRWKBY8tgO9G3g2BJ0Na7sR5MHx4pieENLV0PtWz4uRuK9&#10;FOFI1dH1HHluZmbmaqPx0rtQYXyv9OFLb1Kfl/NvOmHNzMxgGsi7kDxR5ky8dZUSKfiakd2epRmN&#10;t16B5snm+f/RoU69h8dxnUxgvRkjb7cNHuHc61J2JyepUfDSy3R6MhhhAAszbSZcjckbb5uJlKvx&#10;CzDfErk6DIJAxOV/0tUQBImnpOfpasiFcyFecnVRzD1TercW4FHWDoj65ctPw3LaZdUyn3S8+gZs&#10;EoluzB4rjt1m1W0IgsRj4euLLBpZsc1rujsC3U/4YvRwrMtho9HAsjO6kdYJHFtCroZgx7A3fzPY&#10;u7WrMQjiniYbdo+aEPnOTdLLEATxj9EJwG/1mcZLKNBSOq+WKQ4gQqtRNq/U0Fmb8gBccjnEwW7B&#10;XTONk27182DL522+XPOc2SGvudM2JzD0S8x4ip0st4aeLPAfX1ryHAQ3WK084WqqM5v5KVfDEb0Y&#10;CO7dD4LAo+GsdDVUtmM7zNTVKEonxNkXsIIMvP9CWG9NcRNS72y6nsn08BPxIPBBj4SqZT5g9bIN&#10;0ssDwZST2Old9zua3/Sy/vJBFo2cAM+OuXozePUoXz4AhSORXQG+BM3XcjWu5HWsGS2KsaHWrj4I&#10;c229mgXIgW1+7RojOLEKd9agVM8ap5oUj5ecA4E3TDXXm0kamrQbEq47SbBb9O5J20EdVz7beI9N&#10;mghB4OoTUDUvQcMTJ7w+Ledxw3Ih56ofAkm6GiPWRq8JV2Pfca9tsdGAqj0PgpzFVaSr0eCvsOmS&#10;LF0NlVUWNADdPUOZykVx7Ebd8e0wXY6FuUGrfo9wsCt1Y69a5vMR7LWscMMPAHOmGEbxzzoBbJTh&#10;ty6LRk6A+5ycITPDZYEgELvw55QU20iytVwdBEFArKON1q6GyrJtMrQJgiW7fDPDoY54czoAlCqG&#10;agGsHz6Pij0389rkVapfn6P6chgDoUy35szVyTeNUW2UItgtuOsy7O7czNUZUvZVjDq8e+kSPRqo&#10;r0rgamioa7576eoMid91l6S9v/H65Gt4lrjPciEHTo1bM+VqbA40Oo27+gQeyca0jathVR4E+R8e&#10;LnA1REairYtZuhpa42Sd9uatchiOi9EBkyRYOed1ZZj2QxTYaNlymQBCHZ9Rsgf2W7TdEDEsbZsZ&#10;K4HYTIati7Jo5ATIz4VAuDkNECNJdIexIYh6rpZBEHDw5hquxkwRSkUZon6Oe2Fcp1H62z812KcX&#10;wukEQFDYweWdlyfPY43xFKrTDI9xElX5tm0f9NsWQT/N5usUXngVQ8dG6+Fucctm88I7uDZWqC9c&#10;sIc5jofEyql0NR4BVzqLsZAyUwMPfoHy4M7iMyThaszd4EGKlKvxcMa6UVdTTb5MwjauflXsfwYj&#10;LoGr8TRirag5uvomlO5IQ+I0xIqRL261TrnGuAlrLsQ+jX6b3jPQZNlqmWQWnxmf3vjq82ewV7p9&#10;qGA1vtZTBD9ffsPtyaKREahKl56Bk33eGpCG0SIGXM/VGMtgQZBhTAxp6WroAG+3w74zR80aJgvF&#10;q1hvjO0hd6h7xwWqD6NxsL7q+rtABKHMO/ZcjeM4GVvCJMaiTftZsFvybtmNG/fabE6aSYwtYJU2&#10;dLXr+o0bmePhwc+/ZZacMPuza3Kg9n6Oz0i5+gTMN42LEVe/+iyNW1V+YONqEQSBEMglc+5eJjps&#10;HUuxztHVkAXiNfSV3Pncjq/UMuUaQxK32Qz0sR8m9l2dWBZwGrugW8qvDx8kLU7KADuINEKuM7Jo&#10;ZAS07+1zk+hT39Ug0MreMHVdjVV4FwSBEMhRvyYfc/Ug1OtN0yK1MrrgOmSGF9vZyo0G6Ft2uckd&#10;kipzCLaV8d/0ULO2TXOeq9+BibL3iAk2NEmfwW7Ju9bNaDQ2RAceBA8auto9NnBIJF7xZXkhFINx&#10;0w7QuDcYR8rV2IHehClw9xjssdgBBt1XY13tB0HgJ8PLMVfDMzDWPT9HV0MNNTlmxlcQd0CiEYoS&#10;7DPOK68YaPZ9DAdCH1ctC7kJHifY+NWYrRL5NRABPgJ/jOSBLBoZIbqooHX9EDCs0SKsUNPVkP7n&#10;aui7KfhS7erBfox0jNHMfrkc7O/X+WEEkVQ6eK6gVM+xHGhQWxloAF4FhRnreq6GCLG3JsafKaAc&#10;7Ba3vOBmYHjZuRYMB94LXc22QaObii9UZnkOHA2XxGaUgMXf5DOSrmYhb3R1DNbB3roaT7P8Hi7T&#10;KYeuhuC+V7835OhqCFcHw0I7rtwwI+LJBRyMVns+xIq272PsUthqWYzYe2Gwxs9XSoMhbzlz3ZFF&#10;IyOgwY81xmF6tW/dlXO1HwTZS3nbgauPlG8a2DSMdWrXE2Y7JGTb7YHR4NwguN3ibLMDpcqlB8Ly&#10;q38QDDa5D4FJebWaqo7k1mC3uDarrmOE2WkYo8/levwI/FxAd2h0WgRZ1SUYWOczLOxRQyzD1e/a&#10;oAtgXY2fxQZB4MTgcRW6GnuxRzr05OhqSPmoDBHMTmFWiJzNCarVE1/CHD9juvRx1bIU8n2LGBnx&#10;Z6WADOuidcR9jZFFIyPg+2LJGRASWTVXe0EQcDRUgANXRxh2YY8+7zDhuWFYxJuTPyhV5kN0TBmq&#10;QKCmbSqE3KSoVz+ki1ERnCV3G5gdRMfSItKu5ucCBiVX45G8IaGxuZLPMGAU2pPmEl19/pWXvTRq&#10;52o4tH0Mwd8QYA9djV9J5LAZunoWCrIcVYPzpQmDyPmMO7DcDzMk6s5zrZbVBdsy6wkYD1c39XDN&#10;kEUjH2TeB/YRXDVX8yAIhEAguaOGq9PvGoB2T//c8GFT4/UIOYEGsVlotvb33nEOttuRZLhJMWHP&#10;dw8GIlBQcre0pQggsChy2tXcd87VmBPi9V4v9yDgOySSrob5tHty9Tvw6Z+fnKSuljO8Tg2UrsZD&#10;GI+/bUI/wbnTV+I/25AMXR1p6GO45sVENBnBPoT+PiI+hrVwL1XL6oI1+XoCjhwuA2TRyAdsrWNt&#10;iWhdf8D+FXQ1ZmkYke43bZqtXD22Kf7+gA19pv+if24tTiVL0CCsKwdWWCOQqLj4QHnipYvYLokV&#10;YbnbwF0gOvZqmXZdDTknfrYyHtGbQ+DgSrVcjTVw7upyq7NUzebPHu5qFgSBBD6Xz+K5Gufwd88Y&#10;MnR1pKGv5KOyWe9aZXoc+FykMEceAUvLA0mAb4RJnLYAD1d5/uuBLBr5gGqTrg7zQFYkZ88MBEVB&#10;ENA2ZnAErmbvGjjafzjSu31kR/+ofQlB3NX+B8geVJx8IUoE8hY3KWvos2B2h3M1FxNuyQLMIDrW&#10;jS/taq5Z52pRLbcre3MIrOt70ZKUq/FJY+I2MmeP+gf5/Q6dq+EBR0EQ2A43S7jam0Nk6GocjzSW&#10;/Oa6w3z2YXUFFnUveh1GBAk+xp6GVcvqggHueqMB4uGqojzrgiwa+YAhA1ZxxZqvrzrIaV4pV0Mi&#10;h/sLjxO4Or0fYHA3fxkk4LsaP4AcJiRz5C/z+q4OdUk1U+dqrlnp3RVwtT8UUsrVuGfPzClX408K&#10;Ex6XrsbeiKJm7VyNzygMgrxtq/uhmcM5RIauxiGXQhdf/9C+EPFMy54wGAIRIy9hGNzvDVn2EK9a&#10;Vhdsn4x/mfLDqKvbQ7Yl4oAa/ktYoArrjRASUtvVLgiy30q2PVeXL1gH9h8J80BkAL4TkFJFSfH3&#10;DBrCeHUYhqAufJhzIXcbeHeZroZ4tZ8Al4qB4Hwv1JxyNWaSmMMFrqatvNQT52r8E4IgEHCh/MDQ&#10;zDhHjhSYp6sxmiuHuHPDN92uETyAEEgQwICZfh9wqKbTx69aVhMcAjs4KPBlceaZF7ivI90kM0AW&#10;jXzAHD0eZwAX+mNFi6y+GLVdXQZBIH2PBhlpy9XQIInsG+7fsTEWS4905skeKdUwwYLD7Yny8gen&#10;xp25tsVVdDVmfXgJcNgoymcY8PnhhYkTrsaRpmynn9DVJ6gPPduOuRpq3RAEgfZWFtnv1LZFHAfa&#10;E/IVelstBD8+kHXUGBgCCYbmCIdMgoo6JQdWLasLNi7GYjcYY3dj82nbYrugZflrX6AW7ZsZ1mhR&#10;Ua3vapAt/AkZIdTlph1X46+AYtvuPtspPnQ1vNJANI5mjzQIKs9LXOZwe2J6iG91l8Yndxt4d5mu&#10;DqPQqZy98LVjCVfjU8o2d4aubjxH2SBuBnM1BkFOYdafmRO6GvvRh4fN0dU4XAaPEGCrHfDFrdiQ&#10;oyEwbmk44Ab0RPTGjcbqLa1WtawuGLuJDM2HFW6vRyOGS+o8dNYUWTTyIQgZBC2JWFFtMcxofVfj&#10;8YYw09q8wKUNVw9gAIQ/ScIYCOo8eAdv3kipomP8Hi4Mbk/UpZ/X4NL45G4D7y7T1VhbXtG+MDjA&#10;SBmjiLjahPJdcgtzNf79HoZATEg7dDV+xOAlOVm6OugLY941UG94PQBquGG/QHQpVyaMjGdSqKuW&#10;1QXHpZ4L/X4L9u3leuPR6j121hBZNPIBR6fmryiEgerYcNbUCLiLTceo72qst2/FB0A/zWjD1Tg4&#10;qhc6h72FfWHGvDn5E0gVOoSU4+ohl5qXZ16jOdyeWGHl40KT7ig1JNit9O4yXY2H4o2LmMQRdTV8&#10;IK9zT9zVOPe8/eAxV9NI2q5XPXc1nP9lfFaZofRCV0PFv1P6mMvgMbj6s9rDVpsuhOFoIehSXl9n&#10;zYdVy2qDLZrBOB/XsUnUe84Eb6HJAlk0MgKqqsaaSNC4yEWbog1XUxAEQiBm/TZcDVt5OR54sr6r&#10;4dHSIhs8OwKpYmiDdVqh3/eRPuZUk+WNZSyRItit9O4yXU3HYgfHk4m6GpKfvWS7qKspr7zcYczV&#10;5nlQPp64q/G1L6fOuyzG0NXwxYocRyRHV0MzIj+r8eKLNl4HY+IXQbia/MsCHThkiPVz1bK6zGJU&#10;XURBbmKe4RfePIi4+HNyQBaNjAhefQtiZcPqYWeZVjlwbbga1Dw2uLMo9rIZNV2NA1nzxTiWk29m&#10;2IXddacQSBXVzIdkwqFOjcQ8e9KrAlwV/CRGESiIHOxWene5rsZK7vkyYk0pdVFXu0FEDBFXnyLV&#10;u845UVebdyvY0At3NQ6FAja2NfjQ1XDCsRfD5Ohq2WXw8zab4TBBO7INDsPhv8axfJVt1bLa4E6K&#10;23w7fB1BMeeHb2Bwqvy+dlk0MiIY6wgDDWUEewA8uy/Zx9vQhqsxbAEHtYGXNlyNY32w58YI9lv0&#10;AzQw5EjiLTbZEkiVVPZ2meWGkzba4NsTx1+6bK33FqrahLqD3UrvLtfV9KS4QDYsX+fF1i3BU+Fq&#10;lq4+/h6ZuvmuSyyJu/oEjhjyhnmQea7GD8DaOwNXY8gokrKXpauXO1wGjvofG50UHFlGwnEtFxav&#10;WlYbiqy7NyHMfk454X4NHRtPs0vZy9nVmDfB9TiAY9tZWaM9XTz7KPQmDEfbaMfV+CxgY3a04Wps&#10;5txbPjgOml4xfBXcW4el7IVSNclpzdcw8Po8xWjt+0x8e9IbZM69DH56jt6deNlUs4PdSu8u29X0&#10;pGi+/frkJL1I3e4hAJZySVqxS95m/o67mnI57Hl7rsYgCOscFLgaNuXju5bk6GrMl1uGy2DU/2i7&#10;IEY2ig9OT0zM0vhPn7oqcNWy2sxi3h70q5z6cvqTqYsm1VDEYyANJPoS3fVFFo2MwBcsejEONGLR&#10;P9JoDG7BrtzbXLUa33YYyrQdV2OMmU234epBlPMoZeRtwIgIwGv9kC/eqiU0OwKpNhqv2mH1L5uX&#10;KLo3swh72pfoXgBtAaXugt1K7y7f1Se9l+a+i3F2tq4D3MwzWxKunuHp2glXm23p+/BcbQLmZaA/&#10;cDXs0WuJtWTpakhIjiS/1QVqt/FwMPYDL4rPTMeaM7zyXrWsPu41BA75DcORwqbPdUcWjZyALuR+&#10;QjVGgYtilxk8eifLgFsBV+MUG4e1DVfTcYpi+MCeYXyK7MMMPV6NPiLD751AIFUIWXsWbJ5zypH2&#10;fJW/mLzZfKWsNwa7lVsu39WNk+bFXcDHJ9GubF0HpIzzlJGoq8/7OeUpV5/F59gb+Dl9V2Niugut&#10;BK6GtflgViVZuhrivl62c3tAHknChUbIxDG/40rVsvq86L3hy71HlwHPEvnq3wyQRSMnQHfiFV1G&#10;1sRO7s6VcDUGQcbKB0A7rqZMkJLRQTwh/hIveL74XeQ7gECqyLPOwecmWX0zsOeJ98r4Q/NjFmgI&#10;diu3XAFXNxrPXaXzvPSysStb5sDwBGssDVz97syb8htIudooGfuR+64+AUdxPWWkq7FXpEw+QbJ0&#10;NWbQxQLO9YA7JPVemY8wLg3MTclRRaqWtcEL5W7A+TeCz3EHPt3Sau2riiwaOTEIQRARgj5o38dS&#10;7NrttSuuhKsxCOJeG9aWqxt95ZkVw1Cfhno0vF3GAPt2j4FO4SSM0Rx5W8lb78FLBl+ffNlbdiKy&#10;9ktXYc2r73kiCnYrt3zu+PHjrN/hWVgs15PbNE4dP35cjiL91nEKpoNdxfAkFghPsAzrV9nY3N5J&#10;MOBI8oMStBX8BR+BnQ1Muu8Az509ICAnMPa2xUxdjZ1ZIkl3NZmenpYvbWGcnhofHx+/8Xng0BbL&#10;2uD0i1Mfwo6uTUWyUbCbTZCFnQGyaGQFjNfPM6yRkX5oRdyzW0q8r6+vL8wKGYzPtoz09fWxno+w&#10;EyfkAdjWHGZj9X6Qrf3QwHlgK0Wth2ALJ2f4RXCAraysKVBbFsP+WSAvOqHxNQPCSraF1idPV0ND&#10;nxh+unuAanfYu3H9kUUjKyCDutN6j6SAxscW/eGVFeOdl4/7SRVBlxcGVKxj6XJrB/Q+j1erM3U1&#10;VqyXkQmSMzCwVI7V6rxdjRXrTktziwNZIFqtXjNAzbznuBuONQJUrBOmXCOg1p94WmTqaqhYZym0&#10;5QOZIlk+hmTRyAuoWHdc7kQUeOpotXrNgAGseY9t7F0ZbbsDLvldMdccaN70X43gyNTVULGeW2bU&#10;OE+g3XQZOS6riCwambG3ExvkIgyNabV6LcHxO9xrWjC3g72/UQAV6+TggWsAdBRKVKuzdTVUrJeR&#10;Yp0vMG5TltXq3F0NoQP//QKdCSSFaLV67TiFic4zlFb3MiaE277fMd5c14o1JOwlHyS5uhoGre7G&#10;ijUk7F2UM/NAFo3cOFoUY2HP8U4DqtXdEcvpFN6iTt3Nc9TXvNm8kKq4AjCSR9KWq87VqgdJtq6e&#10;PZOt1JbDB0VxLNNHkCwauTG0T/Zd7ESOFsW+bgjldBAvu144gBttKgp0zonnzK0+r15IR0AydjWO&#10;4JRjatuyuD6XawQkf1dDFGSsw158FQBNpPxtZMoacHLS2frt96IdVxhvrl8qyKV0NmHWroYoSNel&#10;gtwORwfJBlk08mNT57fKHdAIyHpw8uVJ6DT52mR1nRo58fHMzPpUrM/OzHxc8STJ2NWz18bHu6xi&#10;fWd8/Noyeq+vLrJo5MfgaGys005iZHh4VCMgypLI2NXK2iKLhqIoGaGuVgyyaCiKkhHqasUgi4ai&#10;KBmhrlYMsmgoipIR6mrFIIuGoigZoa5WDLJoKIqSEepqxSCLhqIoGaGuVgyyaCiKkhH92o1KIaS7&#10;lV5FlgwlC9TVikHesUqvIkuGkgXqasUg71ilV5ElQ8kCdbVikHes0qvIkqFkgbpaMcg7VulVZMlQ&#10;skBdrRjkHav0KrJkKFmgrlYM8o5VehVZMpQsUFcrBnnHKr2KLBlKFqirFYO8Y5VeRZYMJQvU1YpB&#10;3rFKryJLhpIF6mrFIO9YpVeRJUPJAnW1YpB3rNKryJKhZIG6WjHIO1bpVWTJULJAXa0Y5B2r9Cqy&#10;ZChZoK5WDPKOVXoVWTKULFBXKwZ5xyq9iiwZShaoqxWDvGOVXkWWDCUL1NWKQd6xSq8iS4aSBepq&#10;xSDvWKVXkSVDyQJ1tWKQd6zSq8iSQdydj/M1Lr0Hf34jt6nL8rZO8408Wc49ufZasoRP3KWu3tiH&#10;bJTzlTTyju14XpxCTnszT9PMF/x1vFWStLVyByNLBvH1QpxFXPoN/HlfblOX5W2d5r48WU57plxh&#10;lvCJu9TVmwqkKz/baiHv2I7nDBUCq2XiBZo57q/jrZKkrZU7GFkyCHX1SrKET6yuVgzyju141NVL&#10;RJYMQl29kizhE6urFYO8YzsedfUSkSWDQFd/uxjwAJcuwT2M5W2d5i47z+/gGN+zGQ/l2mvJEj6x&#10;uloxyDu241FXLxFZMgh0NTUkRlhCWxljCeZqm/k1OEZ9lvCJ1dWKQd6xHY+6eonIkkFUu3p5LMFc&#10;baOuzhN1dfvIO7bjqePqi+OIt0oSdbW6eqVYwidWVysGecd2PHVc3RbqanX1SrGET6yuVgzyju14&#10;1NVLRJYMon1XP7z/g5xl+ea+1xOFmevR/fuP+CLG3ft35SzLw+RGJVWuDje/lz4WnEiiXXKlP7FH&#10;r7t6oK9vSM7rUeQd2/Es3dXXp/0ONAbP1Tenp+XybkGWDKLa1Q8hs4Lp7e6Pj2H9hSc//Sz7B/7y&#10;67ew5Omi6zlozfXDr7/hot//8DdpNP78FfM4Fr77lesW8jweNBp/fr+wsPDbX/JAPhFXJzb/4cHi&#10;k/BY8Al/bzQe/Q1rLyw8ll/FSn/igF529Yb+vbTa3t0byplDw8hhO32Qpjfb6S003Vdu0DXIO7bj&#10;qePqMF5988VxXON92O4FXHrRLHKuvv7hMfjr2IdRp3c6smQQ1a72f9PfXURtEU9+5iveJdXREusu&#10;2vrer27RY6/m+gvf309uEeRPLzb+fEoLKNM7RcTV0c0f/s6P9Uu5Mpzjd41f3Ol/5z812FYr8Ikj&#10;9K6rR0ZpHbNmaev9OL3NTvbT8mE7bfbchZVxecd2PHVcHYQ1XkAJI+9fn5jCP86IlWdvlOsUN9ym&#10;XYMsGUQbrv4G64qOH916fxgxGhbp1z9u/Q9z2sLCE6auP7GaW/JbWX9H2T60u/zLbREh5Wqx+bx/&#10;gk/+tCujq7/hZ/LUfRsr/Ylj9Kyrt465+w3YtcUsMHK27h6mybEBM70LJ0t1dxHyju14luJqkrPh&#10;s9NRV9/8lK/0TLlt1yBLBlHf1fcwXPHdv/Pz8z+Sw8p65t+kpce/zs9TRfR3tzVq8PHvP5oa6n/l&#10;vv9B2z1Z/Hf+AS17Ymu7KNv/aP2FhWrXpVztb/4v/b34YP5XI9J/zMpwjk/gk33/4J9//qWFNnCx&#10;0p84Sq+62qzA6aclB2nKBD0GrNJN0MMsLUMkXYS8YzueJbj6RXO1Dceewf+Eqz1VF8UnduOuQZYM&#10;or6rwYq2zvnoL1jwm2k8ozrsfyTV+yi4v8utFxYWHmBvmns/4oStPVNd1mx07yeY+NbsD2QLu/zp&#10;5z/mv2uhuoSr/c2pI/3vFKj4BaPM9sFQniNNPoC/n5rHwwp/4jg96urN/u1GGD3vxIkDNHHILjQm&#10;F7XubkLesR2PUettGh3PcJtmxl390Zy52j7C1YLqZspORJYMAjX2732BbSzjroaa6ny5HTrSVE6x&#10;DluGKlDC3+NfqKqnZfsaitCu529Ey4wwabyPp7T36mp1ytXe5o+gUvy0rBM/wtA1nmFpVzQtgN8H&#10;VZJX+hPH6U1Xb7S15Z0H+vsP7DMTYzSE6hGc2EVBD5pwUY9tOLGX76xbkHdsxxNXKxF3ta0xn7l1&#10;enb6g1LcgavP3Do98dGNz8xU17UvypJBxMduKkPUbAKE5KqIj6BmSW79AVb6qVzS+AemodpK5vq3&#10;XIC1UVNPvguLeLMh1Kyf0jOCZOu15CVJuppt/jNMm+cAgqEOysOjc2RnjzV8qnSv7CdO0Juuts2K&#10;21HIg0fNJNWl+2iCgh7k5jJgPUQTu729dQnyju142nb1abvwJk3aHUhXv0/Lp43MPzeLuwZZMoja&#10;rn4If7Jgydfz/5jqN+qS/dB/BI4DX1H0lmUZgwe/pT+hxmljDcgvoDUSLMqWb1dBytV8c4hReMdC&#10;t7IIMz97fIhgVXiFP3GCnnT1RnPPlYl4JrJRjOAUNR9i0GPQLLDuNrGTrnyHgbxjO562XU3R6eLY&#10;rFlo3S1cPXfHTJt0kA/NZNcgSwZR29VYy/zWJbs5oJbKKpmNxh/z9zFei1vzJSDo7+hP8Ke3UQPy&#10;mKkKirI1MYpWpFzNNsfT4NVqimE8RaUG54jLqMK/sp84QU+6eg8tLfPyGgMUoy624xRtjEtZXBvd&#10;fQD/3F9u2E3IO7bjadvVX9DEi+UeTHBbuLp08yf+vroGWTKI+q7G4MDTB0EXPqx+urAuA7fmSzB7&#10;Ir6ItPYE/0LZ+iJPknI12xw/or8KRkVwFp6ITQpBIGeEgjEr+olT9KSrTYD6kJuzhebsxAnTnggp&#10;1LQfjG5DwHqAVbm7DnnHdjztuvqmWWar1RMTX9IM4eqv7OLr/r66BlkyiPp5IBQGXlh48uMfXg8+&#10;DN5G94Bbl6129mD41x/w119eeya2w2HtFI/kgr6VpFzNNseEPX9gVwyC4DnjOXo2Rr2681ipT5yi&#10;F11tAhtjbNYAzaIuLiZPDyIkWN/ehrVpCFibUDaFSroNecd2PEattfNApunvY24PV2iOcPV1sVhd&#10;LVzdwKw14vG/Llr7J1/HA7fm+3bmwoptBLQmOpIZj/qhG1h/FCDlarY5ZM495SuYoDTWf/EcvVwT&#10;9DjtcSU/cYpedPUILfQiGaaqfRAnqK3xaKOxAf84chj/67NZIVT77jrkHdvxGLXWzq82rn6frU1z&#10;hKttuFpdzfBc3fibd+/77l9T18Q9xKK6YmvPXKjYCLg2yrbsWbg0V7PNI+17LoqB5+gtQ4+bqMgK&#10;fuIUvehqE/AY5fPMyCDUeXEH/r2r0dhKM6ktst/2P9/DN+we5B3b8bTr6q/obzv6h1ss+5hb1NUO&#10;4Z6H//JO17+RD3EP0XfHVJirtavZdktxNZsF/Qcf8xUajUewSulqv/HvF1hmM6RX7hOn6GFXH+Xz&#10;TFdyygwZpCBIn2lKHKRQyLCpZpvKd9ch79iOZ4muvsbWVlc72nI1xGpNP2zgKaoL9xDtmxdsLVwN&#10;LwgTuDjxyrkaur78xlcwPsYEwbBeLSMcK/SJU/Siq00/ca9DC9WYbU9yyr/up+y9Ybu7QYqF7OPb&#10;dRHyju142nX1R/T3F27lWZqjrgbadTV0nf7DjI5BXa4xvutlUliCrZ25MF4dDSNEZPszt7k4Ug1X&#10;Y09vP1sbV3Fti14dORLhWIlPnKIXXW2qx55zTUdGkzhNsY9tFNjut6l7W0jhlNjXfcg7tuNp19V3&#10;6O85t7JJ9FBXA0twNfADDXUBG2JWBM99aNwzdc5ga2cuzANJDe4sZVtFDVdjgokvXzwRXAXP0csD&#10;wT2GPduX+4lT9KKrG7SwsEPnOX3b0fRM98Tt+G+fzRzZbkMj3Ym8Yzuedl1tWhJd26GNiqirgSW6&#10;2uRIQGYc9r32Muy+Xlj4DQYJDbZ25sJFfv8Uh5RtFTVcjdVg1tbopfHhiXgPDQiZRLuvLO8Tp+hJ&#10;V5uGRNZT3Az7UQ51SuFrdDP6u+xqjk2O3Ym8Yzuetl1tJj6w686asazV1UBtV//9+2OvfwoKC4PH&#10;+P4VHmOAxAvo+VdlLohB23H1iJ8WHi/+i3OkbKuo4ep7MO0NyoGDOVFqCJ4j/1w4hAeKeIU/cYKe&#10;dDWFOIqx8oUBdiyncqjT3TQNoL9NT0cgsc/OR96xHU/brv6AJuaumIWfm0uurgZquxq783E/QTob&#10;1oyxvsmGSsLRMWC6ylzBCHSYRsf6mK+cq6n/IY8vY7ScuhfiOfKGQjwx3HqFP3GCnnT1kFHzsJH1&#10;BlNt3ldGRUxMBEB/m04wAOvt2F3IO7bjadvVd8xgTMc+wsny7S/qaqC2qzFIy/yEacg4jTVRlmhR&#10;dkCsMheqmQ+ohAOVklAD2VZQx9UYBPneWfceNhRSBJtc7arP38CHocFEVvgTJ+huV++jlyMyKO5h&#10;B9bbt2Og0RjYTD3HvTcImLwQ20mxfOWAHSu1C5F3bMfTtqsnLpqLPHfx1ic3zOgg6mpDbVfTaHVl&#10;K9w9GLHfuBZVVb5YEHPeUH6V5sKmum/L/eGkGXApkG0FdVyNw0ItPLbZHj+gqk2wnFy98LsxOS0z&#10;Z7XCnzhOd7s6hD7toBmrCXovOivzF3PZkfdseNrkX4us7K5C3rEdT/uutgPrCdTVQH1XY+rGwq8o&#10;qEc/c989ojet/AEyfIjS/Q57+FWaizZaoK7b9IrCpyYUEco2TS1X0ztonvwBVem71HH8sZGzcfXC&#10;93/eazR++Rnf9/Kr2WyFP3Gc3nR146B42yKwc5DtwPRDL98PQ6nVRVHsYCt1F/KO7Xjad3UZoTaY&#10;era6GqjvavvSwoXHi6bn9X82rPCLyT5+soius9KtNpfdaOGx6WtCHU2isk1Ty9Xla3if2veSf2sr&#10;2XiO1Nnme3NC5cda6U8cpUdd3dhh4x4l2/z3ctma91aatO4u35Hbfcg7tuNZgqvtENbENe0Lw2jD&#10;1RRSdvzkIsDfeK/u/s5s0cJcD72NFp6UZxGRbZJ6rm784vV9XPixPHU8xz+twgFbqwZW+BPH6FVX&#10;N4ZM4p7lqJCwzfywBjeDO5lqdjci79iOZymunnjRvXLxxmx87KZyXXW1Q7jnPnPad37GMoUIgKfz&#10;1mgtzfW1M+iTeTfsaEy2KWq6uvHoLzcM038sJ4TO8ZGtQS889vsjrvQnDulZVzcam+2bvCBUHYzx&#10;YTI/yjH1zB7LV8l0H/KO7XiW5OqJKzdw3twz8BrF6pV7y9UPYejosJee4RF/US5wf35+EZgPh8P4&#10;88Hi4uJ/81+7DtvB1ngwNt1o/PAX7O33eW+A6Htyuwq+CddNbY4nuPjgL69HubXrw78XFxd/mpeK&#10;X/lPLOlSV2/sS+C9fWtoaz/khhzYWiZaM2j9cqjqDTTdvSGQ7nP1R9OI64YI3KGZ9n22Zh1vlYmJ&#10;ciNfxnLlWX9fXYMsGQoQ1ITXmi51tdI+8o5VrKtvy9ldjiwZCqCuVnJB3rG9x9SZ8YtTL05TTxjA&#10;jN10w1ur+5ElQwHU1UouyDu29zBDNRVTdobJ2fvEX63rkSVDAdTVSi7IO7b3MG2FxRkzIMiUmbbj&#10;g/QKsmQogLpayQV5x/Ygnxk5F89MTU19aEbZ67lwtbo6irpayQV5x/Ygt6yrPbouz6MVsmQogLpa&#10;yQV5x/YiH0pPF0Xxolyp65ElQwHU1UouyDu2F5m9LU0913uqVldHUVcruSDv2N7kk089U3/Ya+2K&#10;gCwZChD0NFxr1NWKQd6xvcqVr6aujQO3p6Zn5cKeQJYMJQvU1YpB3rFKryJLhpIF6mrFIO9YpVeR&#10;JUPJAnW1YpB3rNKryJKhZIG6WjHIO1bpVWTJULJAXa0Y5B2r9CqyZChZoK5WDPKOVXoVWTKULFBX&#10;KwZ5xyq9iiwZShaoqxWDvGOVXkWWDCUL1NWKQd6xSq8iS4aSBepqxSDvWKVXkSVDyQJ1tWKQd6zS&#10;q8iSoWSBunqp9G2QczoceccqvYosGb3E3fv3H8p5q8DD+/fvynmtyNnVI319Q3JeHhw6sL8oirHh&#10;PYNySTVDfX0jcl42yDs2J05PT9+R8zqYK9PTOb/AQJaMVefe/Pz8/Ddy7jJY8g6/ebrwlFx9F3YR&#10;4WtYS87ksKH4Hv3zYBFGUl14svjgTzcbXP1k4Wm7ss7Y1RvGirElunrjof5N2/u3Rrce7Nu6Z7S/&#10;P+rMqmWOge3lmJn7DsmFwMb+4eGiKHYNH+33K99Du4qxFjtfP+QdmxGn54o57uqb07embk99Nc1m&#10;tcNXU1NTN+VMwwtTiHuXuWOWFhnLfkJTjlvT1+UWKe7MFXMZy1qWjNXiD/vHig8NveQdLi4sPKC/&#10;vkbJhiw2Go37cianfEQ8mn/K5z/56xE70M8LC9+zyTpk7Orhojgi59Xi4F6r0qN9ctnA4V1m2f4d&#10;7SxjbIQ6dcl2uXhw6za+fJNn68NFsY1P54S8YzPiU+/tLKfHy2/3Wm09Mj6CLVPjUpt9X5PzJyYm&#10;vqRFL9DUM+VJOM7UHe76RlF8KuflgywZq8Mviwv2zyWrNcVSd/j3wsJvxqjLdvX97+SSb9kZPfpu&#10;YeEvN1mHfF29tSj2DciZNRg8yu+eTX6UYmQnWzbq17urljEGUMX7t/f3j6LaN/uLd1jfl/BTGNhZ&#10;FLv56hkh79h8+LwojpUjSd+5yL/cuRttDzE9ewY2TEnVuHouUu82dq5wdVEUH9Y6n9ljRfG5nJkN&#10;smSsBvf+XVjIztUPnyws/Gz+Xq6r73qVauIpO6V/Fhae/uIma5Ctq4d2FcVhObMGA2WlmtjGfb/R&#10;F+l+LvKqZZx+iFSTb4dGIdLBK84sPOLgp7ClKMY2sg0yQt6x2XB9rii+shN37NvFLWdqyZFBkm3h&#10;amtkxqx5y3m1q4v3I5YPuVUUc0v5TbAmyJKxGqAK7cQS1ZpmiTv8b2HhexuowBP8djEAQiR32TTW&#10;nr9nMyjc/csTtPP3f92///Cb+3/8+xtOPmEx6u8XFh67qRpk6+pRodm6oCzHdvc1Gn27x+Dvo27Z&#10;Bqw5H9g6MnBozz74c7TeMs4I7LQMrUAdnu/EhD8ObIYskZG+I3gGxSj7INuKYq+bygl5x2bD+zxg&#10;QC798JPTE6c/oRr2M97KLfmELlErV4dBELOh5+r38QUyxPvJLWN8WhTvy3m5IEvGarC6rl5a2yKc&#10;0z98YgEaElswHz/3n9DUrkHx0ddoaxaj/mdhYeFvN9maXF29uSiKLXJmDWC7Ypup6pI63W4OwKT5&#10;vOTmess4h70YNdT+C2diaFEsik2u+XDoCM5hst5SFMXWcion5B2bC7eKovjETrwIX+e4rZFOYzij&#10;XFgHWy+vcvVcNAhiYy/c1f5eXqB9l78BqgDz35IzM0GWjNVgdV29JB79xl26PFffhbnfeU+LHzAo&#10;8oOb8b0LjtciU1cP7GvdCBdNwYB2PxeV2Aj12gN2agim9tgpFHJ5jKplHlCTZrFscHGpZvC4DGDT&#10;PGbnbUuMw6868o7NBAjtltXqm6BRF7vG8EhxrJyswTVj3CpXvw/RDhkEmZ0rCnRx2tUTV/DZ8YU/&#10;M8Gn3gfJClkyVoMMXQ2n5OS8PFfjXD9NDxouFxZ+d9N/LLjoeB0ydTVUjytrn4Nb9xdyHshZiBEj&#10;Ilat4FWmSajhlpXnqmUe24piF5vkJ4pPBtnWiPFt7v0dxdIC8auOvGMzAWrSpTcxDsHr0Z/DjDYC&#10;v7A38Lu0bAm4ehw8LEMZX0HopYWrJ07jc6BWOh78XGDJLTkhS8ZqkKGrv19YeOqSo5fn6t+hJVFW&#10;miGE/ZubfPTUm2xJpq6G4EUyE6PR2LgdYg9yrm34Y62CIMbiIP09ACrlSRhwEBPNrlrms8uvcPcV&#10;RdFv/sZWzTDLQwRi4FD7vBUyQd6xmXCMxyM+kNXWO/Dl1go6IFAP/wz9Li1rQVdDdp4MgtwuimK6&#10;latxrXoZHnDm9Wrga44sGR4P77Of8XV5dP8+6yICpFz96P59qTjL3WRXv1rn1GoliB//5yaX52ro&#10;AhPkT2MMm30PIPQyPt6aPF0N1dphObNkB6RfxF29fb+/4QisZ5KlQasuXtFoNHZDvITq0lXLfNL1&#10;aqzTR8IbGAVhJwVRlGiVfZ2Rd2weQE3aVXE/LYritrccwhUfeHMqmIXtv3ohalkDuhoeECKaDNGX&#10;8SstXQ21b9naeTreSxGO1Faofc2QJaPk7o+PQTcLT3762Srna0h98HPP7sOsR43GQ5M18cOPmBPx&#10;5HfXbre4+C3MghWxH6Dx3Q+/YgPc09/LXjKWP3+lbOXvfpVajJwTHXqRmT26kuA/383LczXs7Kmc&#10;+fN3i4s/sh7sEAQJhJ4mT1eDjBMhkKHdZRq0XET08ZQ4jGWYrA3UL1tGIqdKd9Uyn3S8eg9sEolu&#10;DOwr9h1g1W2o68dj4euLvGPzAO1qJ2Yh2eKGtxysWjsT5EZRFBcnargagh3j3nzY6FZrV2MQxD1b&#10;rnx+DSMuRXHmGellCIL4x8gFWTIMd6m/NPHERFqxEe1fbz2oLkIFFQy82Hj0q9to0TS2od8M86Wr&#10;77E1H3uDcvzCj/wTXxQ9JxlUSazkAx+EhUCW6eoHdba+B62NwaZJsnQ1ijIaAjm4ibLgimLfnjpj&#10;J2EahtkTZHr4iXiwL3okVC3zAauXbZBeHgg8Q8bCanWjsdE/00Ev6y8f5B2bBRB1mKtogrsJF9i3&#10;dxrY2bGbdVyNwQ5vBJJrRTF3p7WrsU+kfXbc8XOwP/Vr1xi+iVW41x1ZMohvKEW45Eea/T3Udvl6&#10;aCCoGKOrH8HyEpMZEXX1P96aT5iR/6RcZctvrsKcOCff1amVfMCuLASyTFdDQGXhaXXQhWrf8bOJ&#10;kaWrwbCREMjA5rKfy96qTuCOIZ7PAVr1e4TDUurGXrXM5yAcvqxwww8Ac6YYRomcdQhslOG3Lu/Y&#10;LADbXZQzGdjvW6ZsJLgJWRrTVEUOLWsgVwdBEBDrtYnWrobKsm0yPI1ZIYzPfDPDoWqHb9YSWTKQ&#10;exiE+O7f+fn5H0l+VEH9WboK0h2eQMwZXU15xj89WKRufJQGEY2BoJAf//6jqQQ7b/6Dmz5Z/Hfe&#10;joRkYy6pc/JcnVzJB54UXM3Lc3UDP9/Cj6kIOwHHqN+6mKWroTUuqNNuoC4qEKzYXrPn36DXrAd/&#10;+yEKSIem2nTVMgGEOnZRsgf2W7TdEDEsbZsZK4EYd4ati/KOzQLQXVXTIXZdCYwZB+wKbqzjahkE&#10;AQe/UMPVmCnyJf55h/o5vg/jOl2jv/1QO+zzjDcnE2TJQMBJT427Hv0FIqLk4Idg0l/ZihAZxmkU&#10;JvgZq8gPMcJhBrGLtS0uLCw8wGr3vR9xwmruG5T4f7ThPXT/t6b5MXVOnquTK3ncgwU8urJMV/9p&#10;PtJ3D/5JRsjpoNU6Z+To6kEo1iIEcqgc5WP/1licIcLAVoxs24DFBpjw2/Q2FUWxs9UyyQAO3bRt&#10;z47dm7BXun2oYLglmvMtwc+X33B78o7NAZRj0CvFgTl8Nfv/QbPfFxBOqeNqjGWwIMg4Joa0dDXm&#10;e5vtsO/MRbPGzSlc4lWsr8f2kAOyZCDwex3iFQQaitoKwZ5YjyZ+gSX4458M/LTMMsYYrjfchl1i&#10;1ixbFHFNO7IRHJgNc4TLzFh4yXPirk6u5AFBiyd8Bp7gv/cFoXcTrqbtie9//SMxJjbU86O1/Bg5&#10;uhoaBL2GPkimJsY2xdr7Qgb7tw9TNbyMY6CP/TCx7+rEsoARW79Hyq8PHyb1Kvywg0gj5Doj79gc&#10;AK1WdHW5iZ1T6g2NeuWzopjDoU7ruBor9C4IAiGQi+bRUeHqm9ASapoWqZXRhdqxx+WHbOWJCdB3&#10;zfjNmiJLBgK1W1cFhNxgY0ysQTr7gbu+xb/IwM6yj2AXMPQREHG1a6HEuroJgmDjpd0KgGeDaQRM&#10;nhN3dXIlD3gEeMNzMNcyQimnXN340wuTf/9vrP4Mz5Gf5MwUOboaaqh8zIzddlSlnbujDY4RMHgM&#10;1V+ndgw0+z6GA6GPq5aFDILHCTZ+NfYvr3d+EDope1Nmg7xjcyDWKYWBnRCrwtkMkPAU/lXL1ZAy&#10;4oIgkJL9VStX35zCSMcczZySy8H+ft4HjCBSO4dlDZElA3gIwuEpbfP/2EomOMl1x4PoMPkZhck7&#10;hIBlSeMxV7O6OV8TJFpGToBfwLZYGU2fE3N1eiUPCFfzSM7yXd2498BvE/02HP0DBhv0avNV5Ohq&#10;iDLzhj4aZaM4UCvAQOCwIMDRciPUt+9j7FLYalmM2HthMODCV0qDIW85c92Rd2wOQL053fyGujxT&#10;ESJhgG1NsKSWq/0gyPtF8dlsxNUflG8aeGYc69SuJ8yHkJBttwfgweKHpyG4nWPAWpYMBLzzbXQQ&#10;TxBOme2Gw4WSWlGYvNYIK9qUkdDVfE0QtFkT3O9XPSEgTpXu5DnJenV0JY/yAWBZvqsbjXt/U1q3&#10;5bFMDIEMa947ppIcXQ05bTxEgK4erpOiV7KnKOyI/6PGp4dgwo+glD6uWpZCvm8RIyP+rBTYmzI1&#10;5uq6Ie/YHIAvKjnCEdqSwhotOT1XVnjrudoLgoCjoQIcuDrCuAt7THsHgQ18M2NYxJuTB7JkINio&#10;9/SBtI2NUNs6I7QLmugFCtNFiklraVfzNXHojPgiEjlVRpPnxF2dXInzCFbyWhJXwtVQrf/jV0oJ&#10;IURjJT7Z6o4HmKGrB6AE81E1qF6983AbdsOU5hEaFHUbbZeoO4+1WlYXzCesd4p4uLaePWuBvGMz&#10;gLtRMkuqppyLVsx+wcxbz9U8CAKVcjhQDVen3zUA3c99V+OJZPgeSVkyEDu+/pMf/5AVQag8mogy&#10;hoNNGyEKk8up2tU8QuCWYs3zL699D1sXUXDJc+KuTq7E4RsQy8wD4Tz8w/S65C2tCJ5b9caODF0d&#10;NPTZ8fvrNiw6NmLlmkLDER9DLAJj0lXL6oKDqtYTcORwGSDv2AzA9rl40+EsxqprqhrHESnj3vVc&#10;jVkaRqRfmBbOVq6eeyY+jNSVadN/0Xc19rhJncg6IksGgeluxGO/oQy1RrVDUKsNPLfp6iC5Gf/C&#10;9O0IVE1OnZOn3tRKnB/4BsgKuhr4ZZ6aGr3QO52nGI4vSYauDhv6NhyxrYvbNtdM2DNgv0LKjwse&#10;AUvNA0mAT5R6AsbDtRF9XxvkHZsBKLOoq+/gyP5O1cGbahlXqMNiWYGt52oQtKmKg7YxgyNwNXvX&#10;wMWpFyPhmNNfTV2zLyGIuzr68dYXWTIMf/Omsu/+dZVUrExTeyIkNtgmuqCuWu1qvqZbiiqMYNZO&#10;nJO/w8RKHOxn6AW1V9jVNrfbf8li8JCqIkNX4xgeIvltoMzaq90RhsBGRhwwLyJI8DH2NKxaVhcM&#10;cNfrTomHk2Onrjvyjs0AtGqsqkpdAlk/wFgt1zKN7xdwPWpquhoSOdxfqNTA1am9EDc/D1445i3H&#10;qrscJiQDZMmwPDRvoiJ+c/VBCFJj2gYmXdjIcGDgVXB14pzEDuMrcdhPAz6nhkZru9pE4b1+ip3u&#10;atRrGEw4hEEGYLSeEQmoWGMvcwyD+70hyx7iVcvqgu2T8S9Tfhh1dU1SVv2SAgpsSaWroVfK+9Ml&#10;EIkuvpqeno7Ug5mrXRDkCyvZ9lz9uXlBI/LFB2EeSFU4fj2RJYPxw79u1A4Xe8WwK0QXoOpos/Kk&#10;MJfhangjl4B5NXJOwQ5jK3HwE3jNj8tx9aP7P8/PR6IteAo8CILnGemZEyVDV2M0NxaZ3rDHhkL2&#10;7amXyGycS22EkFTn9wGHujp9/KplNcEhsKNRk0PFzk2bua8j3SQzQN6xGYDdEkOj4qAbxae8Va7S&#10;1XJcDkssX865ugyCQPoeDQ/VlqtxmGzg2PjUV9djeSCYF9g5MRDDvT/MsBqsrzY0nUFXFkh5KJM2&#10;AmEuxdUYr26ZcSfPKdhhbCUO5rJ4Cl+Oq7HveKTDDX4Y/kTo9LZFHAc6Hs0d2GxDISxxuho30l44&#10;ZBKon5IDq5bVBev9sQANdp1xY/Np22JtMKAbNB9CQ2FR3K6XVw0s0dUgW9sthqIt7bgafxMUn34+&#10;bc8zdDUOPBUL8awzsmSE/EBDdpQqMxZGRZY13kCYS3E15oEEw1nH4OcU7NAiT9yCdg1z9oL1QmKu&#10;xu5BvK+lAbt48nVxRgfn7OFwGckIQV85MEikDjvYt7t/1I84oCgxlQ6s7Y0bjdVbGpejalldMHYT&#10;GZoPK9xej0YMl8jAyLoj79gMiAYJqAqd7iETskRX49Hv4ObmBS5tuHoWAyD8LMMYCOq8/iNnzZAl&#10;IwY2lJW9wjFOfRcDsk5RgTCX4mpcFKmixnDnFOzQ4Z94SbwvzFJdjWOYhEEQDFhzNeNBgkp+ggxd&#10;HfSFEZQD7skFxrD+W7Qwaw//QpdyZcLIeCaFumpZXXBc6rHQ71th316Xcjxaewkta4C8YzNgFr4o&#10;8VJCSquWAq/kosvWACC2gRkcsd7pzNXYB/wWRiqoc3o7rsY4jXcA2FvYF2bOm5MHsmQAf//+2Os+&#10;iLkfbuxlGiDJf7VKIEzuaqwv2wXBmszkEF6x4+oRPy08XvwX5qTPie0wvZIHHMbrcrMsV2OwIxzo&#10;A7vl8Bnw4OjoPuZh8FgwsNkZ2AdCJHwoEWo1pDZCdCmvr7Pmw6pltcEXwwTjfGzEILsXsQneQpMF&#10;8o7NAaicGk8aMABSN606TqrFEuGupiAIhEDM2m24GhsweY4HvlrAdzXkl8Tq9uuNLBkAdiTnyoQ8&#10;OFffBfV+Cxpk6wQG5q72euwFazJXe2PuAViHx66R6XNiO0yv5AH9eTyDL8vVOExVMIIeJnF7BocP&#10;V7bFtiJHV0MPwFZndfBo1NUYneZVW8x6Nhke4F8W6MC3z1g/Vy2rywDW90UUZBAj7Pu9eXCW/pwc&#10;kHdsDkAV2BvdCEO8y1N1fVeDmufgDQV21NU2XI0DWfPFOJaTb2bYRc0BXdcUWTIA9AyTDw5/56ZR&#10;TlBLZL4LDBy42rYZBmsyV6OaeQ8SeEUY5U6kz4ntML2SBx+rBFmWq+kJszDv/R64iwL3IiOQGBLW&#10;8RPk6Op6XQaHeGudBXOz97vwArbi7TPBDRyGw2XmQdf18lW2VctqgzspDvDt8HUExZjfEAq/CvL7&#10;2uUdmwNydCPMlA4i2G1S29UYtoBTsGGYNlyNY32wejUMSFIUn/FVMI5e9/1ja4ksGQgECdxLqe5B&#10;xgc3KLxJAKILzFqBgQNX26BDsCaPZmNr4LflkXHSvFE2eU58h8mVPIKROZbnajzMwsJvf5dH+oZa&#10;Nd2AhLZFs27KXpauXs5wGTh2yCZry0MYfyhj3xg5sVNYBXdh8apltaGRS/ZvtcOCDJjhXP0aOjae&#10;Zpeyl6WrsRrNhIgRkOUOI1rf1ZQc6MbsaMPVmI/3fjk4yEemVwxfBfeWYcpe3NUYYF74Fd3z6GdM&#10;fuORBKyu+lXTwMDc1aiphcX5f2EYkGBN7upHpD3qHU4vZXxqKqfJc+I7TK7kA5Vers3ludq95HER&#10;08HtgCDfe50mIQ3Ei89UkqOrMV9uiS4bwjjEfkzPHqFxpl0EGSMbxZGRRmPgENZ3t7kqcNWy2gyY&#10;/jq7tvcf6tvSf9Q0gorgO6SBRF+iu77IOzYHZqE26mqnd8xLwQWlW+tR39UYY2bTbbiaXoNwjTLy&#10;rmBEBOAjO0H2uF/RzgRZMgiIEgCPF02X7f88y1BXE948FxiYu9qsT/HbYE0vS+QXq73HZhvXlyV1&#10;Tt4OUyv5QLWXO3yZrm7c9V41YDDvBrbAtvx9vNVk6WpwbCT5rRblWwbse3RHmRWxH3hR7DLLdvLK&#10;e9Wy+rjXEDjkNwxHir7KcX2Rd2wWQJdDl/hWdi/xWTVX4xQblbUNV1NueFGM374xjgOCHMPD8mo0&#10;/EhY7m+EVUGWDAMGih0/+cajQZa4iwIDe65GF5qmtWBNz9WNh94bzheeMIMmzsnfYWIlH6h+m9AK&#10;slxXN+5RzJrzQAxFAq/6DV9AkCJLV0Pc18t2bodDZXcZxHe+ETKxz++4UrWsPoe9N3y59+gyIFIS&#10;vPp3/ZF3bBaA4D4tp/AVhiGr52oMgsyVKdDtuJoyQUqu3cTwNH+JF7ycoOq9v+uGLBmW++YV48B3&#10;sp82vnfL6/8RGNhzdTmC3qPImr6rG42v7ZiiCwtP5j3hxc9J7DC+ks89OH8Wx162qxuNu7afJPL0&#10;dzmENn5ldXvCZOpqzKCr3YtcMtCPnU+QbbJ34EH7CoJirF8ONl21rA0oodAQ6Q0/BKe3tFr7qiLv&#10;2Cy4CVGPsjO5ffWKYPVcjUEQ9xKxtlw9Me1Odxzq01CPhrfLGGDf7jGQE7JkOO7Pzy8CscEuQKee&#10;2x7Jl8l+c//+feare19DJPf+o8iaD2EGm240fvgLjvv7fDgGdeycgh3GVhJA8jML4eAphG2QAfCh&#10;Yi8FI+7O/4jHXZz/I6zNw9MqTMJOkqWrsbt2ZYZ1NRs294/uHxse7o+NKjLSPzw8PLwn+urGqmVt&#10;MHK4fzvsaLRfPioA6GYTZGFngLxj8wBG6C8zrD9yAzBxvLeDt+YObJN6JcBpf39wRCfkWdjSPDmu&#10;V+3FcGsKuuHcvkVRazyukzMk8d1mK+eDLBm1gMbF+u1kGQIfwBsEb9WB0E762RGQp6uhoW+fnNkt&#10;QLU77N24/sg7Ng/gdQM59hdZPtD42OZTZo2QJaMWEJ31Xi7bcUDFunYC3QoAmd9tVKszdTVWrJeY&#10;CZI78CqFHKvVmboaK9Y5JrYtF8gCybNavSRXP4LQbBuVxAyBinU77lwukHnSzrMhU1dDxTpLoS0f&#10;yBTJ8jEk79hMgIp1ltkSywSeQXlWq5fkauizyNMoOpGfor1kVgtozGzrG8vU1VCxHltm1DhPoN10&#10;yTkuq4q8Y3Ph/Vyb4JYFpIpnWq1eiqsxa6KdSmKOQMU61k1mdYCnW1vfWK6uhor1UlOsswbGbcqy&#10;Wp2tqyFY8Lmc2fFAUkim1eo2Xf3gv/nfMQG6rUpilvy6hhVrSNjzOpy3JFdXw6BL3VixhoQ9fP1j&#10;fsg7NhsuFsUcfwdMNwDV6mwjO7JkVFP2NJHpw53Ho+/a9efSebCw8Ft7z4VsXT2wM1upLYcjbiip&#10;3JB3bDbAgE3tvFqgE7hYFMeyDezIklGN7cLtvaC7Q4ERnNamgfSXp21GQDJ2NXYWzzG1bVlsHMs1&#10;ApKxqyEKMpfhq66WATSYLm9g19VEloxq8GUn3aFqjIKsTSrIT20MhmrI19UQBem6VJAD4egg2SDv&#10;2Ix4Jt92uKVxO+MISLuufvjzj4uLf9XvKp01j/5bXFyLivXDxcX/kp0dE2Ts6oHR4eEuq1gPDQ+P&#10;LqP3+uoi79iMuHltfLybItanx8evZRsBadfVyhqRsauVtUXesUqvIkuGkgXqasUg71ilV5ElQ8kC&#10;dbVikHes0qvIkqFkgbpaMcg7VulVZMlQskBdrRjkHav0KrJkKFmgrlYM8o5VehVZMpQsUFcrBnnH&#10;Kr2KLBlKFmwe3i1nKb2JvGOVXkWWDEVRFEVRFEVRFEVRFEVRFEVRFEVRFEVRFEVRFEVRFEVRFEVR&#10;FEVRFEVRFEVRFEVRFEVRFEVRFEVRFEVRFEVRFEVRFEVRFEVRFEVRFEVRFEVRFEVRFEVRFEVRFEVR&#10;FEVRFEVRFEVRgP8H5ckooFJ4JswAAAAASUVORK5CYIJQSwMECgAAAAAAAAAhAEXCiluoHwIAqB8C&#10;ABUAAABkcnMvbWVkaWEvaW1hZ2UyLmpwZWf/2P/gABBKRklGAAEBAQDcANwAAP/bAEMAAgEBAQEB&#10;AgEBAQICAgICBAMCAgICBQQEAwQGBQYGBgUGBgYHCQgGBwkHBgYICwgJCgoKCgoGCAsMCwoMCQoK&#10;Cv/bAEMBAgICAgICBQMDBQoHBgcKCgoKCgoKCgoKCgoKCgoKCgoKCgoKCgoKCgoKCgoKCgoKCgoK&#10;CgoKCgoKCgoKCgoKCv/AABEIAnAB0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w08VeHh4i0tPEml3AnZIBhwOZkXjB/2l6euMe1cajDqev1&#10;re8A+J7jQbxrbc0kEzgyWvHzYB+ZST98dh/FnHXAK/ELQLDTbuHWtGdPsWoqZII0PEfTI6e/Tt07&#10;VmvdfKxvUwlvLiN98M7qR0IY5FamlaHe+IAPKv2eUtgKZMkkn3rLsrO71C7jsrC3eWaVtsccYyWJ&#10;7CvUPA2ieH/h7tGq2H9p+Ibg4gs44xMtuo5OIxyz8dTwMcdMlVJqC8xxi5M+7/8Agld+3tr37Nvw&#10;n1H4TfHjxhpWr2dhdxzeE7PVtdWJoFcHzLUOfmKMwU4DDYdxVgTX2l44/bO+IHgeO38XeIPghYy6&#10;JdRhrea08U/aX8pySp8xIRGx5+8o2k9RywP4gaz4aQyAyeYnnIGSWQEMM9ODzivtz/gmD+1Ba/Fj&#10;w3dfsSfGDVIg11byReD7y55ZZCDm3B9+2eMgAdQK8TE0VZ1l80d9Ko9IP5H6K/A39oz4Q/tL6L9t&#10;8G6taSaxAG+36JNKsd7ZkcFsAlth3DLD5clc87cdjqtjFrDvPNHukKs7Rm4fIAPfBJJ46e2e9fj5&#10;p/ws+OH7BP7W+m+MLSCS5t9O1o/aJbNMrd2Uj7ZoZueAUd1YZxg88Gv2I8NeJ7bxd4NsfG3he5tb&#10;uyvoC9pcW8rMFJXhiwCnOdwI9UOetctanGFnF3TNU3s9yhqkllbWKPYTT+ehUywyDfFNEqjy255W&#10;RWDKT0ZcY2sCZasWq2KSos6PFcif91IHJZeAfmB4PAHIC5J5PTF3VYbi5keK3sy0cMgaKb+JWA6H&#10;sxI6YwenXvi6vp0bMLiydnVcGWQxbdxxwT1IOMZHIyTycbmxKNe6iXWLVmwpYv8AMdoBJb/2UjJH&#10;bIx3JPkvjz9j79nb4h6nPqWu+AI4NTuQPO1KwuDbyb+hf5flJPfIOfxr1Hw/Lazo0Vzu8yRP3C/d&#10;YvkYAJH3sZIHc4wCWAOZqQgkka6jYAuqqzKSN4Ppj8ASOuO+c1Sco6oTSeh518Lv+CcHwR8FC98U&#10;WuqX2oancWckEEtwfL+zyNysoC8MCMEEdGUg4+Qv8u/HD9kr9rrRRqsOu6YPFugrOfIvrC6Es7RB&#10;vlPlZ3jGQGwDj6AmvvHw1r009vNC7xttX5o0BVhz1HB4xwc9yDWxHpw1xEv9GvTcqQ7S2swIl+U/&#10;OP8AaBXJznIw4OMBjtGvOMr7kOmmrH5e/BD9mL406z4ruLW/8H3sXh+xgeS6hv4jEHBXcoUNyWOV&#10;4UHr7GuZ+IenfCTUNCkbwJbXNnqSShLjT5n3KhzghTjse3H9K/VzV7jRb/Qre3lVpL6CcLBcxpGY&#10;pLRlOYpD1DxSbdhw2UmZWZVihU/O3xb/AGG/2d/Gmo33iFPDU+l6tOWeXUdMldCJSRyYidhyeoKj&#10;P15rqjXUpamfsrKyPjHwX438N+L/AIa2/wADpPBekW+rpI8tvraswuXZQTj+70wCOOx9awfEXhfx&#10;r8I3uL/UNLmihurfK3Gw7CGXseOTuPHWvrb4Z/8ABPT4W+C/E+qeLNX1i61LVL2B1spCTHBauyYD&#10;BN5y/XrwDzjtXzr8W/gx+0J4AEvgzx34Ov5/DkNyRb6rbOZrdkJ+Vs8lBz04IOa1jZy0JcWtznJp&#10;b/QfDuj+KF8XwXkd/aNKmnQTl2gVSV2uo+793pwDjjpXWeA/2iLuJrg6nCkTW1sq22wkDaG6fX27&#10;jIzXm/ge38QDVNY8OR+DbhrSw0ydpdSmhXytuz5Cr57k8Ac5+lT+KV0Ofw5p/wDYenTW2omEx3mZ&#10;g8cmASGB688DGO2B6nS1mQ3ZHe+MfiJ8OfHnjr+300+Oy1F9PWJIAoAZguC+eecA++fWu4+CGh6f&#10;8PzbX41MNNcW1xJOEfJwYnA6HoCc8Z4NfPdno+qeJNYTXppLdJbHR2WRYlIP7tcAkepwMnP9RWj4&#10;Z8UeLPDGir4m1GeTyNRtpoY5mbI4Ujjng557UrvYS21N74reEfiN4d+KrG582WHWZRqMUtnJkGJz&#10;uyeeCBwfTmvSP2Xf2hfixF+0DoXi678S300WmyCzhiEp2xo42468cDJ/H614jH+0L4jvfFVnpd1I&#10;L/faGJZ5l5WPAypI7jB59cV6f8Ifih4JtnsNF0+3MV7Dc/ap50j53Anr9ADz9PU50c2o6oXLrufc&#10;PhL/AIL6fE39n3XPFPwri8L22rx3ght7C5uJCjW03kqkjEnG4bucHueOOK+ofh1/wWT+FXir4nfD&#10;zwBc28sdw8H+k7uUjYRk/wA324xxmvxv+OGh/DDxB8QdK1/wBqKO13B52sIkgb/SFbJyAOMjp7Vp&#10;/A3wl4htviNY/Ee/uCsUepkRybugwec546dPap5abV+v/At+RV3ezR/Qz4Bsv2f/AI6eDPE/jHX7&#10;/Try4gtibmWdlYxHyxIrHPIyCOvb6Vv658KfhZ4mPhTw+kNuIo4FeWLylAVQQMcZzy36da/m88Y/&#10;tI/tB+HPi1qeljxnqdja61fRGWATsBLCjrsO0HBG1O/vgV9U/sr/APBVf48+If2l9Mn8TeJZZtPt&#10;9FmtTayNkcKpBOOpBUDOB1py+sWvFq3p5DUlax+iXjn4NfEDSNY8Vat4P8HQaloitK7xMQGRTnOC&#10;Tk56/lWFJ+yT8RPAnwU0HwrYSwW8WojdNAEBVHdiSMcA9x7CuS8H/wDBdz9nbwb4P8ZfDDxzaTNr&#10;YcWNj5EAZJ5GjSMgk4xgk+uMeoNfVFt+2P8AArxp4r8E+BJ/EmnrI8P2iWAsqumEPUfeHytuxj1r&#10;NxoXu4vz+SuXzT5T4o+Ln7MHiz4ia9r/ANq1Kye2itWt5tEurZJI2aNQobDfMB15B/iNeQfBX9jv&#10;QbT9mcXGp3k1hqctxIYbm1uDC6R7yFAIIP8ACPz9yD+lN7+y14Z+NWn+Jfi5Br0tndeU0kZs7gBM&#10;qC2CD7dz6VN8Rv2OfBlp4A8JaLoun5eZEgGZuSdrPuOM54Hp1zWvs8R7PkU/deqV+yuLmpc12tT8&#10;NP8AgoF+yYfDHjiFtC0qDVDaafEL4Ic3BZgG81wCCerAuc+nvXjvhf8AYwm8f/DlfiJ4fsbm1srR&#10;5I9Ve5QuI2BHICqTx6YHfrX7T+P/AIPeAPDHjLXNH8f+F2mkUOsWovbB1KkYXkjIPHrxXD/DP9nu&#10;2+G3wA/skeFpZbHW9QuLi3DRZLRNJlM55I2Y6+nfrXsYLinP8DRVKjWmuXZXurej0OCvlOAxE3Od&#10;NO/lqfjD47/ZXu/BEVpHcDznvI/Mtyv/AC0jyfnx1BwBxwRn8Txd38KthkAgu7dgct+64H659+lf&#10;qz+1X+xl4o+K/iuS8+FWnQW0WnaREqrcqwaRwAX5wcHkdM5OeBXkPwU/YV8Q/FH4B6pr/i8Swavp&#10;eoz20caZX5lOOmOfxBHAPWvcoeIvE1OOtZP1jF/kkcNThvLJPSLXo2fn+vgTxVZEyad4skiIxjzJ&#10;5FIHvgfT86kQ/FLR4WuYvHxZEY7maeR9nGeAyn2/z1+s/j/+yxJ8NrfTtLisgmoHS1nmVnLGYszZ&#10;PP3cKAPQ4z358On+B/jfX/Cd94s8OQ21zaon+kQpcAynJIBVOpwRggdCRXfR8TuKIO6lH5XX5SRy&#10;VOF8qkveT/B/oefL8W/inplwI08b2s+FGFW3TB79dgz9ffmuw0Fv2rvEtidV0LS4ruAtlZrdInBy&#10;AflGc9zz7V5N8R9C8SeGHtYtb0eaxM8YktxKhXzEyRlexGQRn29q9B/ZF/aWk+G/iuPRPFNwH0q6&#10;fZIzZGxiCMnjp0r1P+Iw8X0I3jL/AMmn/wDJHJ/qbk03Zx/Bf5HUpa/tlQFm/wCFWXNxyQuNOYgn&#10;p/CwzVxIf2wEVZJvgXf5cliy6RPx0zj58dPftX2Hpk2mahp66ppM6TW08fmI6dDz7fyrQt1DbQ6g&#10;AHGB3BAwfSpXjnxitpf+TMp8BZJLdfgj5PsLT9qW8smRvgvfQSHaCJ7KQKevIDSrjPpk4pZPD3x+&#10;tC1zqfhaG0jiUF2IRiMjP8M7lcd88ivqe7liV3hUjIbCuCD09Py9q5PxjpMl27Xdm2LhGGAwG1lI&#10;PBAPOPw7iip468c1dPaJff8A8AIcAcPw+wfK3j7x14q8FSw6TrWqmS5vbPzrSPTIY5fMIA/dIWYK&#10;JTtKhN2SyhfvFa8nl/4KG3ejGN/C3w1S+v47n5rvxDqT/ZpotpG021r5Lo2cHPnsPlwVOePpX9oD&#10;wBP4j8N3VlZziz861li2tbqRFu3ETRgg4YMc5HPccivgX4seCtV0TVri91Cy8q9gl8vWIl6GUni4&#10;UH+CTqewfPQMgrz8V4m8ZZrT5KuKkl2Tf+bN6XC+SYOd40Vcf4x+IvjX4pax/wAJP8Q/EDX13HAs&#10;aMbeOJEVQQAqRqqjucgAkkk5JzWNNcywKITnDciqcWoieDErYkXAzngj+tQ+bk7iRkD/ACa+Qq1a&#10;teo51JNye7erZ68YRgrRVkTNdNJwHI5zx6+vWkliaeNVA4A5J459ajjVvuKM4Pfv3xWnYWSyAP5u&#10;RgdcVmUtypp1q0s5EyncjYYH1PQ8/wCeK6C3gSOPhWT5ec461RuUisMXluwJThxz869x9RyRVW+1&#10;qSZCsIG0nrjJpNg9WW9Z1iCB2tYGDNnBI+g9P88VmwR32oXQljLbgQQfTGDmk02wn1K4WKI5yerd&#10;q9A8KeCpHWO2t7EyTSDaVUHpxk/X8qlyUUOMW2fsx/wR0/aY8L/Ev9kfRfgR448XQjXfDkEceii9&#10;kfzWs3zshYtw3lSrPAoX7sKW/Fev/G/4sWPgnwVqngn7WTqN2ixWQhkwYQzYcHuBjPbv+FfmH+wx&#10;8D/iLouqL8U08L6i2lzyrb6brgl8u3iuobmKRnj5Bk2IsqlgCoaTbndhT9e+JPEGp+JPEU19rd55&#10;15K3myFicbew9gMY/DvXmYhx5nbqd1KGht+CwkY3KXbzC25gMnp15zjr+tb0VlbzSq2wDdgEEdaw&#10;vCpVrZQs+08jJB575xyOn8uldDpEjWurQ/aZEJkcFwwxkdM9Ocfh/WuS/unQZ91Z28U5QRx8AfeP&#10;PT3orodSlsUv5USdCFcjm6YfyGKKSlcqx/Px4i8N+I/C3ia98KeJtKnsNX0y6e2vbK4jKSxzIxVk&#10;Yf3gRj3x69e28J6RP8arNdB8MeFJ5L7SNHn1DXLWynMkt2kBeSa/hixkmO3w00aA4jgkn6CTb+l/&#10;/BTH/gnf4f8A2sfCV38ePhHZx2nxL0q3UXturAJ4ngQBRE/A/wBLUYCSfxgCNs4Vo/y1+HFvPo/j&#10;CbVdW0uQXWihne1nQowmDbAGBGQysc44OV9Qa9qlXjXpc0dzzZ03CVmeoeEvhNp/gnwZcSabA91r&#10;9xLse9VT/ow6+WmOnH3j3JHOBxkeFLKx8A+L5NX8RxOYJ9i3HlyFJZIWbEoUgZBGM59q+oNA8BeG&#10;JvCafEP4aanF/wAIlr9j8k2osC+m3qLmW1mcfxEksCcbwTjJBrxP4s6B4fmvpX0e43iHPlTsOGOT&#10;/CeucfWvP9pKo22b8vJoeoaR+yD4x+Mw8P2fhTxLplxp+seLLHQPDV7fXwWaRb1gISU5Z0BOCRnG&#10;DXmX7UX7Jnx//YQ/aWn8BeMbW80fxFol4tzpGoW4ZEnCt+7uIJP4kbblT3OfQgb37P7/ABA8GeId&#10;C8beMLm8sv7Aull8L6TE5JjdzgSxoARvIGEx0zu4AzX6o/t0f8E2v2kf29/2Pfh/+1aPjBYeKb/w&#10;v4XeI+DdH0SLzbNZXWR1e8GZbuRdoBUBUUg+XuyxbNTqUqiT+F6fM0cIThfqj5L8JftxeHP24PCH&#10;hX4Y2vwq1TV/ivNm2u7SyhhjjuZkDs9yZHdURSgBZSc5JI6ceu/B34k/GD9iVpvBnxg8JW+p6PfR&#10;vLptjaak4NpOSPNRZGjwDgAlR8pzwx5r85NX+FHxf+APxHtvHOlRXukatpc63NnKYmSTeh4PPcY5&#10;HcE1+ofwo+O/wm/4KGfs1x+JNa1TTNF8YaNElt4g01ynyXQXCXMKk/OrsOnPDMp4IJwr0VRs4r3H&#10;v5G9KftG4y3Pofwt4u8N/FHwnYeOfh7rVybC/lUTxyOS8bZw0Lhi20jDAKCOc4PGavwBWvHuZ/mY&#10;uCWeMMXO4nDAj5iSuMHr+tfE/wCz9+0joX7LPxXPgT4i+I7J9M1i5CTLa3yymyl3FRc4HQYUowOQ&#10;FZGPzLtH2pMILiIXenT+fFKrGCWKTBlyvHzYPUH8a55w5GUQzzaNNGlulvAkjb9kcchjIU5GCf7o&#10;bj1549K5HxDrUa+KBYrbupaNI5GlBCSSFM56D5TkEc+vFdTqMawSRreRGKQqDK0+Mhz19MLnHccM&#10;OnOOf1GGB72NtVsQ6beHBIyOoIPfaece3YUJq2odSLIszFPbO6OH3LIrHBXjI6565PuD2wa0z4x1&#10;myaO40+5aFYJMEpw2dvUN2yuQfoKyBdpBERMiyeUhQDcAzBhjH5dD/hWZeazuISIDYQNzSDILc4b&#10;PbqPTr6801FsDa17VppYknsHWayugDE5RSUmXIZCR0GCeOAQw7qaxdSuXupFmkd97IH2b92c5I9M&#10;565x+fUt8ITRQ6nPo+tzmOxvUJ82Rf8AVTIDtdePmIJIKjllOPvbSJL2W1MEttJaJJMw8mJoXJRG&#10;EgdmVhgMSqMoJBBDHAJxjdRtYCjqGr2kU5jgRWJLDkHqCBjr25IPQ56dDWzYWmneI7P/AIR29nil&#10;ju4DJA7EYTJwyv7gqT9MEVyt5dRXd6Skh+zgt5Qb7yqWJBJHXr+oq94YuFVmsld1kjO6OXf0bPIA&#10;HquOPUE1TE1c8J+N3w71Hw/4g1K3vPD9pAiyyvPFb2iQxtEzkExouEA3H7ijA4AFeDa98G/BXhXV&#10;YNR0nVbhbslZZoJFzCQQSFxhSfXIJHOOK+/fiZ4ItPjF4ElkTyF1rSRvEakgSLx8zYzkZHpxjk9K&#10;+Mfi1o1xYXkem2LTPJaTNCyzrtLA4IXJ67Tux6j0xXXRkp7nJVi4bGL8AP2W/BDx+KbnX/HF7qF9&#10;dW0iaPYzymKKzLZIPHMmMheT03cD5TXkeueC9e0e9XwVrWn31u1nLIfJkVggOMEjOPTHHBr0vwt4&#10;y1bw/q6zW18sW6Jjv2YUZUgsD6dTwSfT0r3DQfiL4Y+IHh2LRfE+mWuo2ycGOVA4JGBlSOnXqMEe&#10;1VVvGVxU0pKx8U+CNV+Fk73WjTaza2+sQpJHBbXKMru/TapGQWB7YH1rP8PXt/4dsYo5oZVuDK5L&#10;LuwQ2cjPevsb4tfsTfs2/Fyzi1PTfDzeFvENjP5thrGlBiRKNxHmxM22VcsCfusduAwHX57+Knw6&#10;1/4Q68j/ABG0V4tGVQn9vaXG8tozEZUvu5iySBhgBnIUnjKUozeg2pLc830Pwz44h1uLxZDEy2BW&#10;SW4Zei4y2CR05X9K9B+Fvxz1GR2e4uCloLSZYyZMjKgnGM8knpn14rzrQv2sb3Ttau/gdFb6HqWl&#10;a+7WyanFCpe33fcZJVbPOcEEkDJ4Ga2dU+EfiPwLfJpd9Yz2mYywikX5WQj7wbuPXFU4u9pERkns&#10;dJrnx8034v8AjS0u9Z0+OK8sbFbVdnSRYwcMc8Z9e2DXpXwN0zw14Z1mz8TCYPdPaXE24HON0blV&#10;wCefujP8ua8z1D9nbTNC+Esnx58PeL9CupktWiuNMttZha7hO4jc0G8SAEY/hxznNcT8M/GOtaUt&#10;215cSmSe0kVtxOPmG3H5MePpQrNaC5rPU9V+M/w6n8OfGctp+tm/gvGj1CS5X+HzPm2DJOTwAOnb&#10;6V6D+zL8TPH6/H7S/EMOr36W9oJEtphKx2J5bcg556H8+1fM3g3xr4xTxFcW+syMY7SB5XmkfJEf&#10;8OM/h+H1r3r4G/Hvw3BYQ6fZ2CoNMs7me4mHLSMUZc5HIHzDj2780Sm1Gw4aH0Pb/wDBaX9pj4ba&#10;x4l+FHgHV4v7G1fWUtDcSoXeKMFIWCF87dyr+fpyT9p+AP8AgtdpPif46eB/h3JZkxWUUi308cm8&#10;LIqHkEfKRk44/vV+PnjbxX8O/iB8XB4n8KPFFatGr+Wi7d0qLuZiPrXefs9+FNZtPGlr8S5dSH+k&#10;rcKsJk5CCNiA31KjHPbpU+zo7pWf/AsVzTb8j9/vhR+1J+yv4v8AhF4w1/xV4t0kS6dbv/aCX1xG&#10;GUCFXzg+7Z4z1IHIOewu7T4c678PfBOgWUsMM14kKJghS48svlR1IJ447V/Mv8TNb+JOkfEjU/D9&#10;/fXUM19qvmPDDKdpgLblJA6YU5wemTX1Z8HP+Ch3xg1P9onwPpKeL5P7O8MxhILbeCsu2HbtOAMs&#10;PU56da0j7RRSvovLysCkr6H68+JP2dvHnibxX4j8V/Cia2bTlDFbOeHAcYI4z7dvY1w+ifsi694b&#10;+CNhffao7e71e9kuL10U7TLIwY9OoycfhivA/hJ/wcG/D/4DaD4r8DeOvC15qF/aTKumPbSoN8xj&#10;VdpycffB6dsccZr6d8P/APBRX4H69pPw7+HF54ltY7nVvIY2zAqVPk7sHuMMOv6niko0L3cXfr56&#10;FuUranz58Wf2QfDPjL4i3mlfEK/hXULKyS3gAYKVwoxjIOQeeDxXiX7N/wCx14H8A/DTxl4X1sx3&#10;EQ166h0+WdFJEaNgFc5x1P4D3r9RfB3wd+EX7SDeIPHurfZpriV9iywMVMJI3g5B6YP61i2v7Mvw&#10;ysPgToUun6RatJLdxkq5yZWmkQHcep5JJ+uan6vOa0mrO337i5qbV7an4mft/f8ABODUvH0/h8fD&#10;LXrG2On6Fucai7pFJukZwgkPyp1P3iBk9c8V5D+zX+wH4E+J3w11fUdd8AapdXunnY+qaVqawPbS&#10;qGLExMpWUEgemOvOa/bz4l/BaX4f+P8AUbGz8CzatYR2gjuZLMZEKjjnAPQ89xXknwr/AGcdV+HP&#10;w11rxj4f8EbdO8Va5c3aW7Q4KRsy447ZGD+JqVUrRi42vbr3H7Jbpn5deF49X/Zt8Zad4DudV1K9&#10;0PULLzoRqVusc0PzbSDgsCAR94Yznt3920JV1fSm1LTpUnh3bJJbY7wp44JU/LwR+HPpX0J8dv2U&#10;rf4wm6lX4e2FxcaZogigLtJFcQylCyvHIAVGGZchkbIUgbc5rxv9jL9mTx1Y/AW98XDxBe6TqzXE&#10;0T20UmUkCMFBZHykg+XgkZHr1rCSpyXNsXeUdDm9Ys5pJtyI+MHAVRjPAP8AL9azxp0MkoaQPlV2&#10;jjpn6fpXcfE/wf4k+GGnX3iXx3ePd21uiy3F5FbKo3MqvsVUXbnnoB05A4rz7wB490L4k2MVzZWj&#10;WEUkjoZ76aOOBSuMFpGIVSQ3QnIKn2rP2c7XWw+aJR8XeA7LxFYfZICMxnKRjjcfX9P/AK/p8mft&#10;U/AA6jp7ahDpEg1CyieO8Vf+Xm3I+ZeOuBhh+nNfasUSSTyJBdW9xsdlMtvKroSCQSCDg1ifEr4Y&#10;QeNfD0os123iK0iSAgFsLnGa1o1nTlqZ1aakrn40+K/Dd74R1t9PnU7fvQSEffTPB/pVOIM43Kev&#10;qP0r6e/bC+Ak+iRNqkdkyWxm+SZVG21mJ5Q/7DEnGOh454r5msl+w37WeoqyEHa4P8J7GvZhNTjc&#10;4WizZ2gIG9GJzxz/AJ7VaN1HagqXAyp2gVUuLs20nlCTJB4wtQAyzuNx9f8A9dV0EkTy3lxduoLH&#10;0UEe9TW+i3b3scEjHEg+T5gc47e1XvD3hqa8cPLEx56Afe/zzXsnwf8A2dPGPxcuP7J8JaDLdy2s&#10;ZuC8aYESqCSzMOgwCKycuXVjUbvQ4/wB4Eu7i6Frawq8jsu3cuQueOev5dSeO9fox+wt/wAEq9T8&#10;SaT/AMLR+M3hy/msbO2W5Twfb/u7zUlOChuSDut4cYPlj52B52jr6j+wD/wTi8NeCtYsNWuLK18Q&#10;eKo0jlmvJoVl07RmwGwAf+Pi4AwCeVTOOoIH6Z/D/wAD6X4EsJLfT0jNzdNvvrtIVQzyHqxx1rBu&#10;VR6bG8Uobn58eIb6S9uRpcunRaZBp8a2tnpVnAIrezhQACKNBgIoAAwAK5TUdJFzeC+hbay/KpjH&#10;HTHPB78+uOtfon8XP2dfhj8UrCW41nSY7W/2fu9StUCyqccZ6buvSvjr4r/s6fEX4bvJqI0ubUNM&#10;Vz5d9aRNIAASAWGMg4HPbNcNajUhrudMJqS0OE0u5+xxJFKMMM/c4DHgHHpXRaO8V1foS5VSAMMO&#10;pGcd8dh+tcui/aPkDghgcHOf/rf1+tdroYtLC1tZUwGMe5MjPPTB96wV9jQqXUV5BcvC0ZXa2AC3&#10;btRWlfyyzXkkstom5m5w3/16KnUCL4waNr3w18cPZw2aXEMF+spZlUmO3ZiFYE4wQzJyBnCtkYJr&#10;5S/4KEf8E/4/jbqF5+1F8BNCDeKGtd3jPwxaDD67CoBa7t0A/wCPtNoLRj/j4UZXMwIm/Rj9vf4T&#10;NZ6DH4wljtpoIJ0VbiGNniuI3bYGxxnDFcg8cegNfNnhq7134eXFrPbaxJqOnl/s5aeEDyVOSCWV&#10;iXBx5YyMbnHTmqUp4epeIKMa0NT8xvgV8T9U+Bd5dfD3x5by3ngvxpbL5ypwEYEeVeQnHEkZ/QkE&#10;EGvev2IF8OH45RaNffByx8aahcyeRpFvPGXV2J+VwrMEXg53sDt4Jr6Z/aN/Yx+EX7T/AIW1DT7a&#10;ODQdW1a6N7pmqiELHa6w3y5kG3iG5O1ZCpULL++ZSXkNfPP7Pv7Pn7QnwH8C2PxxvNPvLA6Lqdzp&#10;fiGdY2Z9Ie3vDanzgMkp5kcgJHTCZPzcaTqQqRco6NkqDi0nsVv2lfBXxB+Hnx31C7+JWh21jPcS&#10;mLTorRGaG0X/AJ5RsxyMZyX6vu3cKQq/on/wQr/bf1vwX4mf4O+MbqWbSrsfILtvkRiFCsCexCsC&#10;PZcZINeYfHDwH4V/bP8A2bJPGmurBY+JdGshNcXRlxHMiEnz0Y+gyeOcEqc9vjbwH44vrGRPAHhb&#10;xC1pcoWi1LXoJtqoA4Vobb5SsknIBfmNMEYdiVV0qsatLlktVuhuHLLyZ+m//BdT9nb4IfF3x3Ye&#10;NPgB8Pdb8WavbWkkninTvBGnBoo2UDY890cxW4+8JJGDFWAUKz7lH5c/Bz4l2HwX8cR+B/ip4euf&#10;D/gzWNUFvr1n4Dv10ydlYlJYLvUVi+3TwtGxDRLPDAwBJjIzX7x/8EZviv8ABfVv2d4/2ZrfQbaC&#10;WNJPt0d1OZrjUHfJeS4kdi8jkcZbkBQOABXy7/wWE/4I8+GfAqah8bPhppUlxpd9ITe2Krx0zsJz&#10;kEBcq2DgqM9a6HTqSpc8nv26EtKM+Vbrv1PA/iL/AME4fgPqHh1dL+CXw08NwrqMHn+EtRj0+NBd&#10;S9FtpZeMF8BQ75KyKhLKrysfQP2avi/c/EfwY/hvWYng8ReHGFnrVhNamPG0FElEeBtztIZSAVZW&#10;GBXg/wCwr+0fefDzWZP2VPjRqYbRNTjMvhTWnYlYucbck/LsICsp6Bcg/IA3uP7TPw38X+DdT/4b&#10;A+GNqbjxD4fdIPiZoyRuBqVnIwQakduciTKRzHGRN5UxLNK23zZKcZckvkzr9ypDmjv1O81TVb+a&#10;/wDIkMSiRgkhmdBHMSwO7cxAXB4OcAKx5xmqV/dqIWntmiBwPKYKepHBUMOCDnt6kHGCaXh/xRoP&#10;xL8NWvj3wHdTzWd3ZoLcSn5kkIbcrjoCHUgjnp3GCbUWqQ30Q1OSzVDHKFZBtwjYbPA9OAMYHXAq&#10;FFoyZmNaRvGL8grmX95vA3IpX7o6cjn+WPWjNpASN7ZrhJ2AIRoyCJO6kHPAOPz4OMVv6mDawSXt&#10;wxcyKBtdQuxiOD67d2M9+TWMjqs9w0gYzQyKHYfMACv3gTjvn06r9a1jzdQujDli1FgsEqsxBdwR&#10;k4KrknA7ccn2zUck9xcwuseFJOQFGPmHQ9Rjv75BPQ8W5JRcJK5BQgMJdgP8QKnH6f8AfVJaafcz&#10;NJBFNGhOGV2cKCOc/Xj19fetNRmDa37Qaq+l3qMs4TaImACg5HBP48fXip11NtNmtdZhO37Mcspb&#10;BZc+x447+/PSrt5p8V0kRmhIZIg0ThVyykElTjsMnAzx7Vna9p2paddNdhVa3KY3RA8jbgnA7Ede&#10;3UUNoDtLm4UWMHizRHkQOmZoQ/3xzlRjqeg46Y7V4z+0t8MNG1+0XxdptoGWceXe7XO5HOcMR6dc&#10;n0r0XwdrEem6VLp9/FGIreTEbq53fNk/iM8jp3FLrNhBf2ssSQJLbXS4K7vlDHv7e3PanSk4SJqR&#10;542Z8VeL/Cmm6bcTRyQXMNzFGAskUm6OU4wQD1Az2AGAcZPel4Y1a98K6rJZLKCQTkCTgf5x+OSa&#10;9N+K3gy40q8fQ9W2raSkiyu9hYErtOG9OMD3zya8r1rR9csdTQ3EAEkDgFiQqsDkq+fT1POMV6Sa&#10;nE893jI9j8G+OZpkSaZyymMKolLMY2PAz69f0+udG91CbWLaa2MSTRNAUnRo/MDxkYZWyMEckcjo&#10;a8u8G6ixvXEb4weEY7uM44P1x/jzXZaZfTRRvBDeskjxkIyvgocdM9e5Hfr9a5ZQ5ZaHQp8yPCPj&#10;7/wT2+H/AI4km8Q/DVY/DGrE+b5S7ms5mJzkYBaLqcbQyjAG0da+etY+JX7U37NGsyeFfiTZ3E9q&#10;6bDb3q/u5owRykiZVucZPzcg981+hHhpsXwa+SSaCJT5sIkKlhz0PbnB6fpVHxL4F8MeP9Em8K+M&#10;tAtNT06Z9zW95DvBbG0MG4MbYLDcpDfMcHrW0K1laeqMpU7u8T85Phx+0DHZ/Em31nx4ty2hPugn&#10;sLWcjyIWzjbx8xBJJOMn+X0fBffAH4gW8utfCnxoztaWnz6PqMcYdjsJZlZGZSu4dG2t8w4IzWB+&#10;0H/wTF1WG3m8Ufs/3kt+uHeXw9dsBOgABCwtwJTjdhTh+AoDsa+SdT0jxD4M1ufSNWsrqyvbSZo5&#10;4Zo2jeNlOGVgeQQRgg/jW/LTq+8mY+9DRo+5/FvxW+FPxq8B3fhfwV8GrPSvFOnaHFbPqeg6hI9v&#10;fFCN8jQyIzK5VQWKybQc4AB2jz7wl4D8ZaBcroc1jLHdXlr5UcLqVLMzLjHAzyB/LtXg3wv+Mvir&#10;4Za1H4h8K63La3kQdN0bEZjYFWQ4OSCCQfUV9GSf8FBLv4weHbbQ/jL4ZsdRubGAw2+pW1jHDcyp&#10;kDZJIoBcYHBKlv8Aa7VEqUo/DsNST3HeMP2ePjB+zP4v1vTvih4I1LQ5tN00OlvqNqUYFyuzOfVW&#10;yD0I7kHNX/g78b/E9jZ3gkm3i2s5DaxvhgpJIODj0b9BU3hPxpB8StB1jwJ4m+IF9pmlz2aSaPp8&#10;kkk1skqSJsQKS235N3zeo966vxb+yB/wp3T9L8QaT460Txfoeu2UU6XPhnUVlljAIEkTp96OVcg7&#10;GwenUc1nKNnaW5rFpx0OF0f41634y8Xy67qtuzXs8BNzcGIKNq9gR7AD6V6h8C9c8HwXFrrcoX+0&#10;4pJ5JZkbcUG1scdeMj2/pw3xK+Enw58Fafr/AIq+F/jK+u9KZRDa2Oq6cYLq3jMqbt+12j3KRglW&#10;blu1ee/De71GwbUL2MSSmS1K/MxyWP8AM4/zzTSbQuZdT1H4q2mmx/FO4svDd79usru9iu5rl5Q5&#10;aVgHYZ7AMzD/ACMel/Azx14/1f8AaC0jxnaandCDT5W8ieUkquyI5Vc/oBjGeK+aPCuoz6V5t3qH&#10;iZJo7aGQvasMSI+7bhgeg5z/AI16z8Avj3HHptzaXUEUdvpkE1wBtz5xZSvOeM/N+eDVOTSBJXPd&#10;bz/gpJ+1b8Jv+Exg+GnxQv8ARIL29Fj5CTZlxt8oOu4kg7FBDDBHOD6fT3wy/wCCxnxVj1P4UfAv&#10;WzBDBZzWq6xMsB3TIkOMnqOiqceqjjFfmf4g+I2j/FH4n/8ACZfaGJlMbi34BxGgHQDAOAa9L+B+&#10;jRa9490n4ha3fs8tvcTyrDhSUEUTkH6YAH9Kz5aW9tSk5o/ef9nH/gpp+zDMvi6H4q+NtL0y+sYl&#10;ubpr+ZB5sZQytj+9yRwMnOK77RPjL8HvGnwd8Jabp+sWgGsTRvbKSNxjfEg+XryuAc+lfzW/EPVn&#10;/wCE11bQNalabUtU16KZbmOQ7UgyxwcgZ4IHboc9a9Y+En7Rnxhvv2hvCel6N40u103QJGeKITEK&#10;ipFg8Hg42jg8CrXteXSWn/ABSinsfvD4y/ZZ1H4raz4i+Ifwz8TNpMSRNHbwiP5JuCSOP9nb+nXv&#10;yTfsIW/hL4HeH7PR9QeO5njRZ5VJ/eyvzuP1JP4Gvgr4a/8ABeT43fC3wT4k8N6Z4UtNWhvtc/s7&#10;TtQvASsPyqhcbSN2FBbJ4+bk9q+ufh//AMFePhv4l+IXg/4WzSzJdw20k8rThWQGKPaACD3wQMjO&#10;c1mnHZ0/V/IvmlayZxHxA/Z/+Geu6jrfhf4nJ5WpRq0UN1Mp3+WBgLvXnbgDI6Zrx/8AZQ/Z68Jf&#10;DL4C3mg6vYtJHfajdtp15LECJYTJtQZIPRRwa/Sfwqv7PvxS+CniLxt4lfTrllW4a8uJ8b4GjTB6&#10;8jnt7jpUth8EvhXq3wO8J+HtOsrFpZ44IkEaDaxZF3e/Tv71PsIcjamrN7ehXPG2x+SP7XHws8Vf&#10;DbQbjxH8EPAcuqxW+nJI5gRdiSmPLbgAOcYHGOo5615n+zX4A/aA+Lvwoi+LWi3sVxDFNLHNZX1u&#10;qGUqeQDgFSOOMc4PfkfqZ47+BHizwbJ4iHgHwUdd8OxuT5/DMG25G3kHoo//AF1538Lf2VfH/wAD&#10;fgBpmlafoCMurxG5ubdVGI3kJbbyO3Tt0FZWqQi1y69+6HpJXvofmh8efgzLfeGb2T4geGYbN2t3&#10;XUbSSQFTHg4fJHTv04I9q/NH9of9n7XfAOsSTWqNeWbkvpV/EMrc2xOVBPZ1HB9fcEV+6/7b/wCx&#10;b4j+O/wy8ReKtD1u402902xKyaeMeXL5KhgCOGHKkEdOfc151+zt+wB4D+J/7K2g618SdEV9ZELO&#10;uVBeHkoAoIyfu56962oYiNOHM/uMJ0ZOVkfgvbRSXJERX5h26cVv+HfDs9zKrrCWLHgBf8+tfWX/&#10;AAUX/YMPwS/afm0bwVZiPSJ445muCvyJIRkqcd85/wAg10PwH/ZG8A+HFtfiL8U5dSk0NwHR7LTH&#10;l3v/AHBsBKn3OB3z693tYuPMupjyS5rGD+xB/wAE+/i1+1N41s/Dfg7w7MbeRlNxeyRkRwR/xMzE&#10;YAA/HJxzwK/WiL/glnovws+HFn8NfhvfKmY0bV7pY/mvpxyC7cHyxzheQeCc4XH0l+xd4D+Afhn4&#10;EaHqP7PumxrpOpWazS3vl4muXGQ3mHqGDbht6A5FenTxxtllQ8H061DipLUafK9Dz74H/BfRPgz4&#10;Hs/DNhCDNHEPtE4TBdu/4V24jZ2BHXtntVggOuEII7j/AOvUQLBipGTkE/lTSSQXuUtZUJAY2brj&#10;n/P+eazxDC2mSQSqrxnIdXAwfwNaOtIWiIUBsjk/jmsrUJ5pLYW0YwW4bAz9f0qXe5SdkeM+Nf2N&#10;vBfxOv7jVvDF0NAu3BbzII90Er5H3kzxn1H614h4/wDgp8QPhTfx6X4t0p0toZW8jUY1LQTLx/Fj&#10;jr0P619z+H9Lis7RACAOrYHStC+0+x1BPsd3ZxXEEqnfDLGGUjHp/npWMsNTlqtDSNVxPzuldEfb&#10;HEzAAfN9oAzx6Y4or7H1n9jj4Ha3qk2q3PhN0knfc6xTlVBx2AGBRWX1WfdGvtonW/G/4caZ408L&#10;XXhvWNFOmy3MQLwzpusbpgSNwI+4fTtjPqBXxV8d/gfdfDt7bWtAsS2kXM3zsP3n2d920gNwcZ6N&#10;nAI9cV933t/CtxPLomv6xZWbI+ILmx+0wqMY6ZIPAT6YGOgNcF4v0DTvFnhu4FxbWV1uvXV47KMh&#10;HgdUydpPHJJwMAEnjnjmrJSQQm4anwB4W1G08IXcembEOhXcf2do9QmLxvI3C7S7FtpG4MCCMbcd&#10;Tj3nwzo+g/CCPXvhATZX+l3iy2kitOzx6paTYkD/ADEkpKrq245JOd3JxXmf7Rfwju/gv8Rr7wXe&#10;20dxp11GH0p5S6RzxlQ3lk7cgD+8RnBU47V454z+KPjn4f8Ah3T01nV3zp1vtWSWXzRPAHXckTH5&#10;mwWztIDDJ45BPJaTlY6tGuZHiPxC+IXiTTPj1qn7IEfiy/sfAOl6nG2u6jZttubqB1WSKx3g/L8j&#10;gOw+Ygds8fQn7Vf7OfhnxZ4M0/40fAfR7LThotpFbmw061SOOGFQFVPLGRtUYB755I5Y18E6r8RN&#10;a8N/ErXZfFmtvf2vi/URrVtrE1uVJkYblkG4Bk2bjG6fdK4ODtU19j/sX/tWKl9H8NPHDK8U4aCW&#10;JxmOaNhjaceo6HvxWlXnoyU1t+ZnTtPQ639iT9qW9+HXxBt/E2jzJZNDchb9ROMggLkkls57enOS&#10;BX7p/BL4o/Db9tP4C/YdVa2vkvLFU1K2ZgxBKjDY7EH9R71/PT+0x8G7/wDZo+K8fxM8Llm8Ma24&#10;lwmWEDsAQ5UkDrgfjz1xX2B/wTW/bn1L4AeM9Pg1KdzpepiIzK8oMeDkMDk5BOR1z3PXBr0cPXjZ&#10;NfCyZQco8r3Wxif8FPf+CYt98IfGl0uhWr2+m3N2b3Q9atoyG026xlJgf7hOBIvfAI5C4zv2Of2q&#10;taitpfCfxasoIvFfhO3aw1jTb+3Lw6tZOvltAVXIkiljJC44wcAjCk/st8X/AAD4K/aw+BskNisN&#10;0t3aebYyKQdshX7hPvnHb8jX4v8A7Z37Jvj34beL08X+ELILrugTsio3/L5Z5JFq/qy4Ozvkgd1p&#10;YrDqUbLb8go1mnd77M5/XJ/DX7IXxqg0/wAN39y/wk+I8wuvCuoXKhhplzlUlt5ZDgLLDJthl3bC&#10;U8ibAVgG9csH+zaoUvNAdmt2Zizqu1x2Gc+mB+HNeZeHbn4f/tLfAvVPhn42mih0vXQWtr66R/8A&#10;iRauilYroYG4RZzDMoB3ROWCsyREY/7KvxN8YaXqOrfsv/GyfyfGvgySS3h825ErXtvE3lgCQMRI&#10;0bbRuH3kZXGcMa4kpa826/q/+ZtUil70dmeu65fXd/G0EUSKCw3QlhnjJ4OODjjPfGf4sVlPbTKd&#10;2zEwwsoTIVowARk5PJGB6cH1rWuruBbfyN6q+QqFxtZj1H3unXHTp37mtYQxpp86Wwbzfm6qCGBx&#10;68fX+eapGRzV5LZwsk3kmNkh2TI5LbpB3HpuGPowI4FPgIvJBFBMFATJJf2yF/Ht7jBpNW0Z7Oc2&#10;oAxI+6NlX7w+XIwOSR/IjFUmhcT5ihkWPyF4K5bO3kYHpiqsykzVuXRHS5im2O/ySgt8oYcBhz0x&#10;+oPXqIvtTrcADEkXYFhyvTH4jB9Ko2k8MifaGlLQlSCpQcHBIxjJ7elTWtzZXMTpbAeaqFtjKMso&#10;HJUZOSP5ZqWrjuiLUdCtGc3GnxrFyQ8QbKkEnkZzg9vStPRtI1Wy8NNdalauyW135N1LGu5I3YMU&#10;UsOBuVGwP+mbGq1rei2uY3faMkqNydWwD146g1ekvds8ywkMk6qGIbarMBgZwOw47/zyrMZxXxE8&#10;B2Hiuylt7m3GyPMpyO/IyPT/AD17+D+Kfh6L2K50S5JS9s2ItriRDhl7ZP619L39sYrSaMqF/d7l&#10;DMTyeoHr/ngVwfjjwU1y5nmO914R+vB5HI6Yz05/CumlUaOetC+p8y241jSNRkguGK3lvJtddm30&#10;UnGMEdeleiaNZLqunPqdm6g7Q0kRIBTPU4zz1rS8Y+FotXsJLZLVBdwyKwYKFZwoIwWyOM849QOm&#10;Kw/B92NGvGtpYJEZP9aC2Pl47/Q10VEpRuc8HZ2NpI5FiZkUtjgA5yT3/TPbrV3TTGZtsoYsSzSb&#10;iPxPv19PpV17VHgFwiBQ4DFQMZyRyenPWobaG2gH2h3CSs5BEb9vxHv+ufauQ3Ro2wt2ZobtPMRs&#10;Ku9CCGGOfoDXGfG/9lj4M/tK2rWfjXRTFqi2zCy12xQJdQ9MBuMSopwNj5wCQpQkmu1b7NvSFz8h&#10;Iwc8YyOf0/WszxB4p+yRJZWLqI4ZnkEqRqCGYKCC23cRhAQpOAegBJJuEpJ6ESSe5+bX7S37C3xZ&#10;/Z81O61CC1OuaDFKxTWLGAgIhbCmVOTEeg5yueAzda8i0vV7iwnxKxiKnDA8AfUd+a/VXxR44/tM&#10;eU0gZ1yjHbkSfpjHPvXzJ8b/ANj7wB8TLifV/h6LfQNYCl3tYQBZXDE5JwP9STn+H5eANozur0Kd&#10;RyWpzzhys+ddE+IlxZyrCspBT+EjjOR0/wA969P8C/FXWJLKS0tddntBKVEhil27vTBByPquOteI&#10;eOfh74y+GWvSeG/F2ly2tyh+64+WQZ+8rD5XU4+8pKn1pukeKZ7BQDMdy88t71pZGex9N+Cfibqv&#10;gO11XRHt4rzStbt1ivbWYBgCrrIHXnIbKAEjBIJHevUNH8T/ALP/AI/fT/8AhDPDE/hHWhHHHebL&#10;vz45Z0PEqqRlQQQCvzDIyDg4r5K8K/Eh5cRX7iZM857jjPJFdxp2oW1xClzZSeUcBlZTgoeMYPHN&#10;ROmpO/UqM2j7Y/ay/Y51Jfhl/wALg8J654a1yHWHVxqdhp4s7uaVivmwSxg7Nyll+7j+8AAc1856&#10;P8C/HngHUZ9A8baS3h99RSNRPfxOsccbkFZGwpOzkEkA8CvRf2af20k8B26/Dj9oTwp/wkvgzUzE&#10;byK5RyV2n5ZVZSGDorNtkQhgNykMGYV+gPwv/Y3+Dnxh8N2Hx6+BHxivvEvhm3h8uy8M6lKLw2RU&#10;k+SkxfPlKzNhChI5BYnJrhlKVD3Z/wDDnVGMa2sD8wPG3wa8TfC3TZ9duPDME1xcQLHDq1heCS3l&#10;IIGU2nncoz26888Vk/CTx54q0ltYuL+78iVbCSK1Zm/1bSHa2OeuC3Ir7w/ab+C3hKPwzd2dn8JP&#10;Nnluglw+g2YWe3Zc4PlLw2QSeO4565HzvY/sveCtZ8QwaZ8Ldck1qFx5mo6V4gga2dcFQ8L7fmXB&#10;bbuHXII9KcJxlG4pRakeGaN4u1q88SXj+JEZ7ixQh7udt3nFhtHJ5PBzzyMe9ex/BD4ieD9I09tW&#10;SWAXFlY3BvrkoNymQ+XjOMnh/wBO1af7Tv7P11F8PrS60T4eyaNJBMkF4iTpNv2o7bgyk7jjGRgH&#10;5frjx34TeAb/AFi7m8J2Vnc3SagG3QxnD7QrDIz6HB/A1Sd1cTeux0dh4naTxpIunzY8P219LfwW&#10;2/5QxUDcfXJwMe9ek/s167qV58VNb+KuoymNLPRnMGH4XcyKFGfzx9M9a+cNX0TxF8HrO5t/Ecc+&#10;64kPkpIPuxjjAI685rqPAPxov/DPwrvtbhtdtzcXCqiNk7EUckjtwymquyEnc9ju/wBob4p33gDT&#10;/Deh/GTWHvPE2tyN4h0aHUJYl2pKTh1VtuG2rnI6V9j/AAe/4Kq/HPT/AI3+FvhfNqzTafo0DySI&#10;CSCqwMQT15Hy/pX5h+DPHFjNq9xr2jlhPGhLTEYUSMeevf1Fe+/AW90fw3a618Rb3XY7nWToT5kk&#10;lXMc0jqFX/vnLfQGocYS0aNOaSWp+znw6/4Lafsn+Hvgbqmn+LvEMkesfapLKxtVtmcXsjHykKtj&#10;aRwCSTx6GvoS0/aU+C/iCw8HfD1vEmnS3G1ZpreK4Vm8uJMMeOmSQSPUiv5s9J+Ken+M4fC3gTVN&#10;FNsnh+8lutVv8gm4YyE547AED869c+Cvx38Uv8ftb+KNr4iuBpnhzSZZLVnLEOrbVJx6Ng5z2NC9&#10;oo25trguXsfuR8W/2PNJ+Jfwz8RfEey8S3GmXF/BM7xQSjyzGBhsA9DkH6/zh8ffsPeHvD/g/wAM&#10;6D4VvJ7QLaJbIkRx0XOG9eMf56/nR4Q/4LFftb+FvB3gj4Uapo2ly6R4u1WKS4vLgO9yLDfmRA29&#10;VVmHyhiDxnjjj6v+HP8AwWM8DfEj4tw+A57d4DpXh6dppppgPLndlRQcnqN+fXiqTjyaw73/AAt+&#10;pTnJNK55v+0J+z38HviJ8PPE/hD4o2Cm9ghusXstoB0BKkNnIx/h0rjfgD+zzoPwp/Zp8O+BvEej&#10;hJpLPzUluoTlwzsee4ONv5fU1+jL3n7P/wAR/wBlyTxbcT6VdRXVk08d1I6n99KSUXdx1OBjsRgc&#10;8VqeNPhR8MfEmleHtHOn2jkWxM3yDCRIDvb2wc8e1YulTa92d09vKxfMm9rM/Mbx/wDtOfFH9ir4&#10;a+Krf4ZfCEa1pixmXRLo3Oy3tZcDzS6qNwXcC2Mgkk884GD+y5+33+3B4j+Edp8TfEnw68NeL7XU&#10;Xby44Gk02dAG5O8LIjjHAGwHjkmvq347/s+fEOL4SeKI4vh7Dqfh66t7yGzkRF8xMgjp16n8cVyH&#10;gX9k7x3+zd8EvD3gRPC/2y2TTQ0qRxgsjsxZhx0wSffinzV6cHHl1QvZQk79z174a+ObX4keBNP8&#10;bwaZNYJqFqsslpdspeBz95GKkjIOQcEj04rStHjlVpreQSIT95Dkf5618P8A7a+g/tY3v7MviD/h&#10;T3xDm0bRP3s1xptrAEuTGuPMjWYfMqnk9jz1xXnf7I3w6/aE8Nfs/wCheKvh98Zdc0XUr2DzJ7Vr&#10;s3ELkucF4ZgyBiSwPAOepzWsK65LsxdKXNY/R+9LNmFogMHIFUI7MyXW85JXJx6VwWq/tS/Db4P/&#10;AAP0/wCKH7SHjvSdDkCLDqLltokuQMP5ceWbBIyBzgVufCD9or4HfHfSYPEHwv8AiJpuoJcRhkgE&#10;3lzgc43RPhx0PUc8V0KUWkzOzTO0tf3S4I6GrlquGjTZwVzmqu3YfLZB7EHrV23KIU81cgHk+lUV&#10;ui9HFGUBKduy0UbI+5x/n6UUByo5vUvE9jY+HXTRfGF0N6JvWwiRI0O4Y4Zh0Ytg8conTOBb8P8A&#10;mWNla+TYQQanLuk1WW4WORZUZA0h3DAwflGAMn5gG5218sWv7TnjTwxCukfFfwNLYG5WNJVns2hM&#10;gBxtHOMHPXv3r1L4Y/tK+AZIkNsIg8cX7mC93uFJbcFyp6DnAPHHevKvodElZHBftpfBfVfE+jQa&#10;vpsMs7afJ9t052/5apyGTGB8xGSAeSRxXx1Jb6J4shjj1GwhuYop/tKxTxh1UqMrkNnoG7c57kEi&#10;v0wn1jwr4tRpNMhntxOJGK2t2JUPDEkxt0GNo5OeCeOg+Bf2lPgf4j+F/wARdRudN0Cb+x7yQz2c&#10;8cLFP3gBKE4+XofcKBzwK5asXe6NaMtLHyZ+3v8As/2XjDw+3xh8KGSTyir6ubaIsbd1yBfIB820&#10;DCzYyCn7zgxsx+dPhZ8SdUttRs9N1R/I1LScRsnG5kU5CbsncAOVY9VOOirn9GdFmsYdPmsliGNu&#10;ySMn5ApwCvTpxg+v04r4j/a7/ZS1b4U67J8V/hdKVsLN1ubWOGQLJBFvBMKMAMmNiCmfnKHA3+WS&#10;uuHnGrB05/IKkHCXPE+zvg98TPCn7Rvwjk+HnilI7l1twLJ7gZdWKHKn+IbunrnPpmvFopvEHwR+&#10;JR+E/ivUJ5LeeYSaDe3CAoWUgeWSRhWABHPfHTIry39mX466bpk9p4r04pBHJj+17aMYW3lPBdVB&#10;4jbkgdFYEYA2ivrr4+eE/CHx/wDhPH4j07UYG1C0uEb7VEyu9rcBVYOcHI+UruHGVbdjIGcKbeGq&#10;cj2f4G0kqsFJbn6Ef8Env23raw0a2+G3jbXY2aS4EIUyBhEOi9CT0wQfqvcGvor9vn9mOw+KPgyf&#10;x74V05J7hoR9uWGEO00ZH30zkbuQQexAI5r8MPgV8VNf8P6+VuYPs+uaLcINRt3dsNtORIoGAynA&#10;Pccj1r9uv+Ca/wC2T4e+P/w3t/AHie9gbU4LbaiOci4ToQAfbHHv717NKSnHkexy1E78636n5F/E&#10;nw9qfwK+IN34gsbIy6deXEaeILJI/ul/9XeIqnowbEgBJRvfIXJ/aQ8F+I/iBoOj/Hn4Z6hM/izw&#10;Rb747q1VXN7psKF9zsPmdoY8jncHtjj5VgCt+iH/AAUy/YzHgbVrr4o+FtEE2n3LERoijCl8l4m7&#10;spG5sE/w8bd3H50+A/E9z8HvF9l4LvZbhtJ1CQy6BfMFZrVwQXtpABgYySOMsrH7xJC8daDhK/Vf&#10;iawknG3Rno/wW+MujfHX4f2fjO0iRJlzDrGmMxD2t0AAY27kcKysOoPOCCK6TUrjTU33Nmsysz/v&#10;FdgSAxySCODjC57nn0r5s1a9k/ZE+Oq/EbwrayjwT4lKrqVnbThxbnliUzkkx5LJnJMJZMsVZq96&#10;vdQ0nW4YtQ8O35uEuVEiXKYYSIVzuVgSCDkEEevvUxt0E00XNQuJLJ3ayvJElhm32xR9o3EjLg8E&#10;fw+vT6VmzSLdXJmMYP73fLubPB+8c/XP0HpiiLxgDpii+EUeyLBlCMSFxkEegPJzjPXtxVS0vxdR&#10;/aJZY3QMyp9nbOCBxk+v+euTVAIJorcFraBSsce51IzvUE5xyPfIHqaLyaS8hF9FF5XlLiFxGdy5&#10;HXdjJyD9MA8DmpJZfMuku7ryi4iUERLjzEAOevRuOT9OKyYNavudOuriV42j3PHE+0AZ3bfXHGe+&#10;f0oE2kNg1S/Mrx6nIZI2lLpIqAEZBPIHH4jvniteO8uPJCrN8jHG5RuIJGPxHf2/DjAu5ysr2wUA&#10;IRg55HHIyOp6U/Sr+RS9zbZIMgHkbW2vjrn0Oe//ANaosCknsdTM819YOXQeZEm5SV6kKcrn6ZP/&#10;AOvNY99dRXsCm8csQMHjDDPGc+mKu6dqqWpLWyISriQkoNxGNp9yOOlVNStBY6i9qWWSN1UxkLkF&#10;SAcD061VrD3PPvGVpLpeqefEceWcjYuD0yRx3xXIeLtItLwf21pqqWjZQ6jAJ5zznr19P0r0rxFb&#10;yaiTs8xHQ7N0W4E+qk9Bn19/euJn0uayu5LWZJEgLsEllAw+Cdo57kZPHtXRF3ic0kkxNDuZ201z&#10;JGSzIpYEY3npk+vU/metaU6rOBJEu1SudkfIOfr09f8A9dYKvcWF2lzCzJFFdb5IgcBlBx7Djp/9&#10;fFb8d5FeyCfCL5hJC7OCMnHfOcZ6+/rWco2ZcXoW/EGnxXemW9xYvsWWEblOAFYepz39fevO/Fj3&#10;ShgjBNy8FhwR/nP5GvQLUTS6Zc2gDeYRuhLHGTkflx/kV5v4uZDqEnmWzNiAlEDYBbnHOcDnn/8A&#10;XShuKRwmu3l4ziJgQQDIhY5DYOemPm/D/CufbWbzRnZZI0IcZXPVugxx+P4njFa+sPcR35jmjOdv&#10;JwcqccZx35NUrnTppCYpoXOOWBPHXPXHXqOK7o2OaV7nJ+MLPQfHemNpni/Sor+3LEok2Q0J/vI4&#10;+ZDwOR1wM5HFeCfFX9k7U9IE2ufDWeXVLMK0k1oy/wClQL7gcSKP7yjOOSqgV9F6p4av9LQtLGWV&#10;sHBB6Y6n3rO0wz29ytzbuEaMhleRsAkEHoepyOldEbNaGZ8U273mnTDzVeMA/MWXg46103h7x7cR&#10;OLZpcKD68j6dMV9R/HH9nD4e/Fu2k8T2bRWGt3MIlgv7MZjuWI+7Ko+8wJILD5sk53cCvlD4ifC3&#10;xv8ACjWm0fxZozRuHJhuF/1cqj+JW/I9iM8gULULWPV/C/xGbWbCHRL26Z7eOUvEm7BLsMEnIzzj&#10;Ppk+9e3/ALJf7Y3xx/Yv8eH4g/BXxNCFZcapoOpiSXTdSQ/LiaJGU7hwVdWVxjqVJU/Fuj+JZ7BA&#10;pc4zxnt1rufCvjovKEaY7XADAvgN9f0+lTKMZxtJaBGUoyutD90vg3+1j+zN/wAFG9Cmn+HEg8Jf&#10;ESCGM6l4D1m6jFxO3lGSSWyYYF9AhSXLqokQIGliiDx7uc1vwNc+EtdnfUdJjt7vBWaQwguyjoC+&#10;M49MHFfkp4e8S3Oj6pY+IvDmsXen6jYXEV3puoWNy0NxazxkSRSxSIQ0cisqsrKQylQQcivvn9mD&#10;/grBoHxB0+w+FH7bUUaagDJHYfFG1tVwylQY4tRt40zuyGT7VEOcxeZGMS3B8+phpUleGqO2GIjN&#10;2lueg/FD4a3HjmO31PTPGlzpFxbqx+WETwzc4UshZeRnqP1rhtP+FFzfXeoar8U9A0uTUpY0EWp6&#10;S8kRRwWzNEE27CeO2Dk8V77q3hqIWkWtaLqFvqGmX1tHPp+pWE6zQXUEkYeOSORCVkRlYMGBwQwI&#10;JBrl9T0wSWpAUAYOVXoR/n/GuZyko2Rs4Lc+UP2n/ht4f8ZanpWj/wDCQZu7C1YTyarJueZmcsrF&#10;+hwmBn8+hrk/BH7PsVvpl9pXxHju7OwuLeRINRtNPa6iRwVz5qqNwUgYyAfTqc19R+L9A0e+tjBr&#10;OlwXUDcSRzRggj8eh9+tYml6fa+HrePTdKVobWORjFGHLeWWO44LE9/55q1XajYh003c+NPjF8KF&#10;+GIsbLwXrVvfxatCbmG7s0eOKRTJsGFYAj7h4I61kRax4z034ZPoGmXhlup9SEswYZ3qmQoHr171&#10;9SfFLwPrPiXVGvdY8OW+qwQ7Ut5YJylxDECxKgMQGOWyAM/hniPR/hp4Y+H/AIat9V8E6VDqNxeF&#10;jqmk+JtP32xVWbygpUrJG+CxOCQTjsOdlUTRk4NO58t6P4n1LTrK5fxCq28jt5ZZRgMqkZPJPU4O&#10;PavX9N+MXh/T/gzehI44o9YSPT4dzAbhGCWBPUjlAfxrnP2k/hRPq3iEaz4Y8HyWmkRQRlxZMzQr&#10;IybnVWJJwCxAz2Aqt4L/AGavHvxd8IxWHh3T1ng0ZWM9mko+0lm+fzPLJyy/NgHGKu6A2Phv8aPF&#10;Ok6zZeI9c1aTU00CEWuj27AGOJScBABj25+nXpXqPg7XdW8GeCfHfxS1+crqeqSx29vtQFgGG5sE&#10;EdAR0xnA6Dp8q+KBqPwgvpfCdxHM1zDKDLvJyr4zzngY4X2wa7HxZ8aNWtvBWjeGbkSym8jku9SW&#10;Nf8Alo5AwfQbEQepxVJtKxLSbPqZvjEJvFfgHwx8LfixfXNpZxwarqenrf7reOdAuwsMld4IbOfX&#10;mvoD9mD/AIKo/tAH4ueKvEHj3xF/aehaHoj2iZP+q3OMhexBVT/k8fmb8P8Axc+nxyXugXLWovpd&#10;nnHAZV6E57dT+P0r2ebxRpPw9+CGo2/h4pJNq2oK4acZkmjjChug4BbcMj+4eKhqLja2onKSlofu&#10;FoH/AAWO/ZM179nnTfBniPxG1n4m1uOHT10OSyl3NLMxDuG2bAinJ3Z6HNfQlz+0V8DPiFrui+Gd&#10;M8V6fcSWmmveS28d0rPtUbVjLdPmI+v61/Otp37RnhH4v+ONE8R3uiRaBp/hvTlE05UK7yhV5/Eo&#10;Me3HHSuz/Zo+PXjjwnqni3426FrtxbpJqK6bo8bOcS7mVlQ5zg/dP1B9BTTq8lnJ6X3t1LfKuh+z&#10;/wAb/wBhHVPGPwv1PXvDvixrNNbLtNYlAyLBM4GFHQZVjwc8msn4h/sIz/DTw9o9j8Obo25trBFg&#10;jPCkIgyD6GvlvUP+C03xr8Maz4N/Zw8YfDq1lj2QXGt6sZ28yS2iG4qiAcM5GMnjtjJyPpr4Sf8A&#10;BV34NftLePtS8NaLdz2Q0nT4rUXOoBUDyy5STI7EAH060pSpyV3C19+3kaRlJW1ufAv/AAUZ/Y98&#10;LfFT4HXfjOC7ZfFGn6klw8EkrHfK0io6benQ446479a9D+Gf7IXw2uPhFoGj6zpsdpq+l2VqYbjJ&#10;juIZgqsWR+qlWxgg9s9ea/R74z/so/AjxRoHh69l0mzN0+qWrtJnaLplcOxf8uc9vpWZ8fv2RPBn&#10;iE3E/h1BbT2uleaZISFUMflUED1PI9s+lRKlNwUYyv1RXNSbT7nwj+1F/wAFafgv+yd4L0ez1Dwz&#10;rHiTxJdIIZdOtIjAqsmFdmkkXb7gKDkH3r034R/t2fBv4nWGiL4hW+8LarrSR/ZrDWLdhGZHAKoJ&#10;1Bj5/hyyk5AxnivEv2//ANl7RvjF8PNE+H914JubXxK+tWsGlI8J3OTneVJ5wVDEnPbqBXpl18LP&#10;DHhrw3aeC/Gnh77NcaVCI4maDIGxQBwe+QDnOc0/rEo007a7MToXe59MRXSLGqkDOO8QP60V4JF+&#10;2H4j0W3i0m1+DeoXaW8KJ9pa9RfMIUZbBPrmitViadjH2VTsct8UNI1r9pn4dPqXwy8S295MYklO&#10;j6hKzJFjAJRuzYyPbPpXK/Df9jn4531jJrFlHGhiSR5FUfu41UZPzA5B7dO/qa+ff2av2jl8K39j&#10;qWneKIJPNkUyWsbMMf3QScAt17jB+pr7q+E3jzSfiILfXbXVbyxu5Cgm+zOQ1w54KbF43Djrwfau&#10;DkT3N5PTQ47UfhR8bPhXaDVvGXhSU2gbAu9NJcDkDnoQBkqSQeRjtW74Z+KTajbizn1qG7JRvMtt&#10;QG7cM7Qu/uMcfPtHHvivb9He2NjLbjxc6My4bzIyyt+7k+VxgYPOxTgEGQtkYryX4/8AwPuP7TPj&#10;bwroqWjusjzyaUwktJiHYZUDopKOoHOdoOT1CnzRWhEXd2OP+IX7LXwU+LMBudG06Tw5rVwrPFcW&#10;CKI5H3FQAg+WUZByVxk/Tj5q+NP7Ofxm+B90/idIBqWnW7ELqNpZJc25UqY2juYJEKmJ1Yq8UitF&#10;IrtGwZWYGX9rv/god4t/Y11Pwxrk3wubW/B95dy2XiVhcbJrScOhiaIHIIIE3BAyYx8ylhn6H/Zs&#10;/bT+DP7R/hO28RfDfxabtJ4l36bqLhbiIqpBjI7YJBIAKgY+bkVnyxmuY0jUlHRn4qftsfBG8/ZF&#10;8VWfx4+Cclj/AMIX48kurWPQfMctoeoqA8+nTJIzP5ah0kglLOJY8ZYSxTRRcJ+yH+014v8Agf4/&#10;uda17Uri/wBJ8QBU8SRSOSZeTtmXHV03HC9CpK8ZBH69f8FK/wDglJ4J/bG+FMt/8D5LfQvFWls9&#10;9pumqBHbXU4Ujy2UcRh87Tj7pIfqGV/xStPA+u6Ffah4V8WaPPper6TeSWeoWN5A0c1vPGzI8Tqw&#10;yrKykEEcEV2wUa0LS1Zndwd0foL8T/D39v6JZfGz4XuLy+sLRZlEHzLqNgcnGB12gkg+h9q9d/Yw&#10;/adufhZ4o0X4h+GvEc0OnXcyvMN+VtpcgMpA5BGMdRxn1r5P/wCCevxvvtA163+Cvie+t0tL4uuj&#10;PezopWSXAa05OMSMxCqOd5Iwd+V9Q8beDJf2avilcvqNtMPCfiOQGRVHFnOSf3n+xjofr+WNPmpS&#10;9nL5G8Xdc6P6E/hx4u+H/wC2t8C4zqYt7i5a2HmhXBCSlOHGOoOef6HFfk7/AMFAP2PYPgz4kvvD&#10;Gp6fIdJuJ2mac4cQzCX93IvUqVyBgddpGCG56L/gm/8Atm+LvgD8T7bwhr+vb9HlIEJdmMdzEw+X&#10;HJA9eO7cV+k37VHwK8E/tW/Bb/hKtDtre4ujZ+ZC2Q3mgjOzJ7gkYPpjHauyVq8V3MmvZS/uv8D8&#10;N9INh8WPD1/8DviYqDU4Yy2n3bfOXXd+5ulUnLH5gCCcbyVOVk2jjP2cPiFq/wANteu/2e/iXYhG&#10;82aLRZC3Hm45tSx/hIYSx56g7eTgD0P9o74ReIPhz40fTbOT7BrWlTPPpd24MceCBvhk2jmNs8j9&#10;Ca4P4kWGkfHnwb/wn+nwT2ms6aVj1PY4W4tmjPEwONzSQvhsggtG7jguNvC1yTsb6ySPa4TGqJeo&#10;hVcbfL4+U7c8+p9PpVqaYRwx6jDeBWuNzN5Z2MjA46gccYx6ZPTrXA/Cr4har4g0zUPAvjiIW3if&#10;QJxDr1pC6sjybSY7mNl+V45U+cFcggjHylTXU3Or2sFj5TjcJZNsTDGFYZHzHr3weMdCO1WnqZSb&#10;Rfvde02abz1km3uu95HY88A46DP489faud1TXrSyvVv7aKRrdMAvgDYRuIAwc8E59AO9NvL+JJUY&#10;tHukLNIc59wABnjqDVS4jhLNbmQOm1Qy46qfmDD8P8Opp7kOQ24vLP55WnSS2nVLiLa2CqlSGTjo&#10;VKkde1N0OWeK2R2voWbe7fZ2kYvGo2nkY6Hdx2ypHFYtvayJdAQ3DR20RbAKLhvmIIweMd9v+1ni&#10;mXuux2Wp3c0FzGHjDxrKiExvGRxwTkEjn149iadmK53trc2H2eKBLoC6hJEO1hkJzwT6dBg+vSrX&#10;9rT31kLi9jBkgIWU24OCOmQvbBJ9jXnuga8LycyyzLC1qSpTzOSSNwAIznIIyPU1uafrzWl/BetH&#10;9o8wbWgOdrg88kYPUDvStZlczaNyeEzzo0EwyVIWQkfMR/kVzHjlJruBfLDFIwBE69F7jHOMZJrU&#10;tLqdpWNs43bgxSTo+OMn3xkcflTppI7i3aGdQQQCFYHcOPUdevb061cdHciWp43rsWomdrs3cqEy&#10;BZJeQSc45Pv0rVstWvJJ1trpiGhwu1CAM8flW7qWiFLu6hnXbBcHKseiHBwc9hk/lXNrpk1rdyQy&#10;iNQjHjf1xnIB78/X+Va7kpmpPrTY8u7bZgYYgnJJ/Dn6VzfieQX0kohUsr4L5P3vbnjFaV7Yte25&#10;kicnywTIAOgAznr7fjmsC5u1MRwMEvsIBxnJ7d/ao2YzjtdgH9oPHHnAxlyOBz27Dr7VIkT3U0aZ&#10;GGAGT0HHIA/+v/jWhfRxTO0ccDqxYM7FMHrjnPbHce3NS2mmrBNiKHJbDBV/iGB7k1rzSsYyT3LW&#10;k+Ep9QsWjVYgw5WSQfcRRnj8unesbxD8Lprm1PlwlXjXKMi4GTzzg9eK9S8M6bbXEIjsxkYIYu3r&#10;jjPbgVu6Xo0a3GJYijZBDKoJBU5HXrSjWlB6AoprU+Y49Bv9JlewvIGMqOHjVWxuAbDA59qxvGmg&#10;aV4ps59H1vSorqGXcXjliyFxnBB6g4P3hgjPrX0z4v8AhTFrVvLeyRRm6ZWKNzySe/pyfXP1rwfx&#10;jod3o+rTWrxhHV1/djPIbggeuCK7IVFNGcouLPlL4k/s3Xmnm51bwIJriCIhjZOCZFB/u8fN9Ov1&#10;wTXmNnfX2mXP7yOSMr95SMZ9q+19R067tjPaLI0YkVPMT++AcqfXv/nFcH8QvgR4Z+JVu0reXYam&#10;gwL6OPIc5/5aKOWHXkc898Yqm0kSeG+HvHMm1YwxQoOuenavQ/Dniy2vbQR3MmGPRsnpjOPr/n6+&#10;X/Eb4U+N/hRrH9n+I9PYRtlrW8iO6K4X+8jd+o46jIyAeKo6V4ourbCM5OD8vNNCZ9n/ALM37aHx&#10;b/ZruJNI8LzR654ZupFe88K6lcOLdm3ljJbtybWVgzgugKtuBkSQom379+Dfxg+En7TPhq98QfCj&#10;XpGmscJqOi38IhvLJm+ZfMQEgqeQJELRsQwDZRgPxz8F+Nfumdi0YPKdh9OPevSvBHjvX/CniGx8&#10;c/DrxLc6ZrelS+dZX9o4WWPIwRyCHQjKsjAq4JVgwyK5q2GjU1WjN6WIlDR6o/TzxJpTzRmC6QF+&#10;VO88j6Y/zzXCapYyWs7wLITtJEYB+oH69/rXJfAH9u3w38Zvsvgn4wQ22geKp5Wit72IGOw1Fuqg&#10;FiTbynldjEqxC7X3SCIeqeJdLCIUkA3Ix3fLzj3/AMnpXmypyhJqSO1SjNXied3FxOVkcxsnP3c8&#10;k+mPX9f51Hpt2NQka2ucltpwAM8fT9frV3W9EuQ7SBQS+AFj6r7ZHQ/5zWfBpNzatGsce3dwBg8e&#10;x/z/APWNAumjn9a+H76bqhuvD2q3tg+dxSN/Mglz2eNsg8dug44rq2ttO8Y2ltDq/hiznutNsVhs&#10;9iCJtsagIBImGHQcluvJq59iluECTxgsq54Ofx/SptMsFtpUDA7m+XBAI2nqCMDqPp3q02zJ2R88&#10;fFf4F6R448Uyakbu6sNZ1K8adtN1m0aFpGeT/lmTncDu4HXjpwa7Sb9kjwv4fsW8K/EWw1KLWIpn&#10;h/trSljvbCb5iBlVIaIDhckEHBIxnA9knkvLO5ghS0huYIZ1mQXkW9UlHzbhn7rDse3atS+udC8c&#10;aXd6N50uk3ksf7q62q6o4ORgHqM8Y4yOM1r7R2Jt1Pzc+KOi6hpPiy80vw1JILOC8eKEgYBVTtU4&#10;7HAz681ueNr7x3JPYy6Wm3T7KwW3iiKgrK4GWIzwcnJP9a+uE/ZSh1jxrp8PjrSrDWtESdHm1rR5&#10;lt544g2XSSItksQDgjcMkfWtfxR4Wh8IaHB4cuZrC80SzIj06z1/TkaWBSCdiXKlGOCOMrkDge98&#10;62JS1PibSvEkGlxQWnictHItyGuol+8xLZK4+gNep+PPim9r4J0jwhoVytpctcHVpVhbbtd2+QN0&#10;ztCKw4x81ee+P/gP4+h8a2tzrvhe/jlvLozRJBAWEuW3HaV4P/166f4z/sp/Efw/eQ+LNTsZpIr+&#10;0Dm7spPMigQLnDbCQmFB4OO4Iq9LXQ1e52vw4/aW8Ut4uf4h+NJpdX1m7t/sdjC2NqAfKuPQZye/&#10;WvT/AIIatpnh7Q9GbWdbFhqvjvXne8uVcqYo1faCCCCOQ2D3LYFfHHhfxteaf4osNC0ZG80yiO3l&#10;cAAbvlLZPTuc+2a6r4mfFzStbvP7CRnSPSoktbWeJmy5X+PPYliW/wAKLaWEfo14P/bX/ac039pB&#10;dPg+Od94j8N+BINmm2c02IDKVOXbnL4QkZbOMD1xX17+yD/wVih+LVtqN98bpF0yK61Rbe2nXAiN&#10;su1QOuSA2D345GcGvxJ+HXxW8U+DvCV34W8P3KQpqNsxu5myZCSOFByRk8jp0NfRHgb9pL4TfCDx&#10;X4X8F+OUH9h2WmE6lLGWyZ2XO04Oc+h65I9Kz5IrWK1/pl3voz+gTxx8Tf2dPiP428H6Fo3inQ73&#10;UhMb6GC1uIpJUtkRlLbVJKgkqoY4HPGe0H7Qnwm+H3xFh1Yx2MLTwW6QxGNMn7Q+44GPYZ+or8KP&#10;2a/ijp3h3x140/aP+HniKXRoLgPHZK1wQzRofk4bOdxUHknkn0NfZX7E/wDwUU+IfgPTbHxT8bdR&#10;1HWkvdW+33xZTI8UDNgOBnOAAOO+T3OKtyk4+9rtfz7gm4ytF7H0Pq3wE+Oel6hJp1x4IiZ4SFLK&#10;EIOAORyKK67Wf+C8/wDwTu0DUpNH1f40WUN1AFFxC1vODG5UEqf3fUE4PuKK5fZYTz+5/wCRr9bq&#10;r7CPwE+G/wAYYX0fTdGXVZoo49ThlFrEqkPNvxw2MqSGPU46199fs4/GGC3vLe1tL17WQqoVbkMW&#10;LBceX1wc9j2yPrX5H/CvxkbEBJZ8ozBfnb5lPGCCe49fbB6193fsnfFMX8FhAZ4tYtwCHsrqfy5o&#10;2Gc7CByOvHtV1IuJlF3Vj9TPht45g1S4W8SygN6sRVoJIiXiAXbkjON4PIyDnGcZGK7YtZnUbb7D&#10;p1xYz30sar/Z0okjYMzsA0D43AfuxhjghDnhgR8sfCDx7qCNCdTtZoJV2ta7+txGBuO588suBznn&#10;Hsc/QXh+8s/E9lDexal5EwaN2v0QgQufmGME/LjAxjg8cVm9QSZ4V+2Z+yH4Y/a4+DPivwhrBgsJ&#10;9WkcaXPFbr5VvdIxeJwuflKvgqGIBAZfWvwz+FfxW+Jv7IPxj1LwF4z0+e2vdB1R7HX9LX5HEkUh&#10;UtGQANw+Zkburehr+lzU9K0aK1ezutM/sW4t8QteRRmewuxtVl38nGVy24E7jIMADmvyQ/4OCP8A&#10;gnzr10ln+2L8J/Bs8+r6cRZ+ObHTIxJ9qtAdkF+hU5lETL5TMu47GTosRaihZSdOWz/MVRy+Jbo9&#10;B/Zw/wCCivifR9LstQ13XJfEmiSxK0Ny0mLqIdCuT94gFvlbBJHLAVqft0fsZ/Db9vz4fRftZfsy&#10;aXBL4/sLRf7SsIozEdfhjUKIpUYgrdRqMIzAMQFRiVEZT8rP2bf2g9X+F2uNo/ia3umsHl8u9sXQ&#10;q0Z6F1BHysO4xg4Pev0H/ZG/aJ1D4beLLPxN4V177TpuoxLvjhuPkkXkqxB6FefcZYdzRKE8PO6K&#10;TVWN0fm58TdRtfD+sz6JDaXtpeWsohuLeZGjkhnRjvG1sMmHHQgkFTyOAP0t/Zx8azftp/si6afj&#10;xpAXUrF30i68RMCouJVRBBdse+Q3lyEA4cbh1wIP+Cv37Jfww/aP+GA/bt+A2ixv4q0hoYPG2m6Z&#10;HkapasQi3PloMi4iZ03nAzGSSfkUHzT/AIJ0fHOwsvh9N4N1W4JWSeNYbQjcrRvkNGFHzFTkdOjY&#10;xzSxE1Okpx3TNKV4yszX+HVvr+i+M7z9mbx9IbDxLpU5m8G37SYS+iGW8nOcEjHynnhSMnrX6gf8&#10;EhP+ChVzqJX4B/E/VwZ7dhBCZvlKPk4GDwMj36nHuPjr4z/sW/Ef49eCtJ17w9pOp2PiPRZjL4c8&#10;QXli9uptkOSJXkK7mThTjk/L6AV3nwu+ANt8OvGuj/EjxX4uMviZoo4dS/sqAx2st0MAylvvEcEd&#10;BkEe+SE5OF9jSfI4tPU+1f8Ago/+w58P/HVrL8VrLTLXe6gh2+5FKAxVtuQCSWJ/D8a/Mn4xfs/f&#10;Gv4SeNtR17wd4Pe+tbHTzd6rqVlclotTtUj3CQK4G6WNd2VAGVDg8nj9NvB17qnxR0PRNI8S+JLz&#10;VB9ujubyW5lLxJEi4VFHOwc8j2zySa6DVPBvh3WrTVrfUNEiNrf6lJHHahN0bxlSkmDwV4PX3IIx&#10;RaUl7xzxqKnpc/EzxtdL4D1SPxR4ZsrtfF3h4C2GkuGj/tHSWLtLZShhkzQkpJCxxmIlODDEr95p&#10;OtN4uMEXhnS9Tnlu0jkhtHsZGkV2P3SQpUsMkEAkHGOQK9a/bA+B9n4O/aL1zxHplm8UesTi587J&#10;IuJGOJSjZwcdMAjHGB0NY8Nzpfw88QprPw9DXUoMMyX1zISxhMUqT20kf3HWTzPmVwwKfIQQzkyp&#10;KOhs4uep5trWpypbqJYty3KkvhcKTjqMdyMcH19uWNdmXTYLmxIDx4heNcjb1Kkdh0Yfh3xXZ/Gb&#10;wJ4S/sy0+KHgvW9PttB1q9ljhsrm6VLiyuQUL2LbsLI6GRGDR/eSeMlIvMWNfMNZ1s2my2srkrs2&#10;/u42HXg8fhjn046VrFpq5jK6epauLxomkgmYoGKudxOWXgYIyM9M4I579qpW2oWtvrU+kw3aGG4R&#10;oRJyUQ5Gx+T2IBz2GcUzxTf392tuY/kRztjRu7cHlsDOOO+MN9ay0x9m22+AznJO3BbJx2GR6d6s&#10;m5fSO4sb4W2onyZYiSQ6jHPzKeO+0/mfat2xvftSuPNc/ug3zvyTyOB35/8A11zdzM91Kl9NJH5g&#10;QCQ7cc49vpTrPUJrmVb3CLtkIjiK9u/459/Si1wuz0CzlF5dJd2so2uhd40OPZhj1yCR7GpJJoY7&#10;lrCa4cFo/wB0Qnf+Hr1HtXK2GqXVtIYHuSiuwLL0wM5zkf54rZkngvbWOaU4LKAdwyQVxg54x/8A&#10;WotYV7keuLJdAhZAGT5QUPB7Z/8A1+veuXubS5iIlO5i7FtgHAI6/wBOldFqLpKmyNd6iTDH0GOv&#10;5Dj8aoX6LNE0aAbkwTgnP1z3/wDr+tNOwHL6Rrb6VqTG8iBRwUkVnx17+9Q/EPwfLp0ia1p1wjW9&#10;xD5kZiGVTgnj0Of61vv4LttRvXh1O8TTlaAyWxkjJTdxtXPZSOM89KyJ9Um8OpL4Z1m5hWGGRkWQ&#10;spQ7umD0bqSPrT0bA8ym8Tm5uIhdRjfGuwZXPA6j36d/Wus8F6hDfCK4BEvl4+YMCAc9P5/QVyvx&#10;G0EabdyTQqqxSN5isrfM2eq8dutN8EeOLbTZvsl2NpOAMD7wJAJHv/hWnK3Ezbd9T2nS4WUvdW8W&#10;BuBJTI9ycEDritywvljncRTEp5KkMcDDenp/jXO+F9ZtrmKGdZSYiDGNpBwef/r/AIVtXSLbjdbv&#10;wwHIPpg1zO9xm1BPa6hZlkfIlG3Kycjjp+dec/Ej4chZpL2S1YSNHvyH3ZGOAP8APv713VnIIrLd&#10;EAJITuwvdM9c9/8AGq3ii8TVLGBI2BBO0AHP3uDz7fWtqcnFhNJxPmzxR4fuheJdSSearSNCSo+6&#10;c8Z/Xn2qh/wg9+mtyaddWXkzNGSjOG2E9uR646579a9K8baK1qjvYwboOCwYc88FuO/Xv1rl7q+1&#10;b7KlpJM0zwxhIZGQ7woJwMqc11ttqxlyoyvGXhXw/rWnR6N4k8OxXdhdRK9zY3EeUD4IJVuqsOcM&#10;CCCeCDzXzh8Vf2G/FkCTeJvgpbTa1ab8nRUBe9iXnlQABMBgfd+f5hhThmr64tVPieH+x7ty06qv&#10;kMjAbyByGJPXH+RXU+AtDTSL5Dd2jJkYfjsRjPtWLqSpvQ05FJH5W2mpXemyeW2VwMMjA9ev511X&#10;hnxrcQlQLraQRkb+Biv0a/aA/wCCf3wl/ab0S41+B4dA8YPAWt9ctIP3VzLnO27jXHmZLMDKP3gJ&#10;BJkCiM/nb8d/2fvir+zF42n8GfErw/JZyqT9iv4fntdQjGMSwS4w6kEZ6MpO1wrAqN6dWNTbcxlT&#10;lBnoFr4vtNZsBBdxpLMAMSBuCMHOfXtya9//AGdf22fE/wANLa18GfE0XGueGY4zHDMpMl7ZL/CE&#10;ZmHmxj5hsc5UMAjBUEZ+ItE8T3FuQTORgZPJ+nrXf6B4vgntwjSjIGMnv/U1U4RqK0hxnKDuj9S9&#10;K1zw1468OweKvCeqwahpl7DvtbyBztb1Ug/MrAggqwDKQQQCCKoi1iGoiGSXB5Cgryv4+gr4N+Cv&#10;xu8b/CPxCNe8GansjuU8u+0+5Qvb3S8Eb0BHzL2cEMuSAQCwP2P8JPjV4P8AjTZLeaMRY6nDEHvd&#10;IlkzLGAQC4OP3keSvzgD7y7gpIrzquHlTd90dUKqmeiQafG5J2g4bjPI/Kr0VtZXOzEILRDG49Qc&#10;9vw/z1qtYzpPbYDjeTgoSemPf8altZJLK7W8j+Youc7uuenWsywm02Z5ipQ43NtGAcf1/Cqb6WFi&#10;bzIxkLjJA3DA7c/5I9q3LfUE1OdzKu5sBsjHXPb8Kj1CUW826FsEjDDAxz36UCtoc8ZrmzIFtMyK&#10;CcBHxz0z7dqL/XU1SwXTfGGmW2q2bsPOiuF5VQOqn1GeD2z1q7d2zyyLGQse5wGdl65HT68/Wsm/&#10;gltLllVtynOWA6YH1/zn8KtEM/QT9kz9iP4BaHqGj/Hbw1ZX0dzaoJLLTptQkmtoZiuBKgckqQu4&#10;jn+LPYAYX/BVX9k+H4sfCeG6+FXwOW61i7uJU1jVPDVmqXMcBTJZ40K+aMk9mOfqa9t/Ywv7XUfg&#10;Xpt/AwZXgjZVbqQY0NeqTMxmR0blSCMda7KSTpK5Em1M/BP4J/8ABKT4j/G74sy6L8OXhubfSLQX&#10;OqS3rNazL84U2/7xcLMQDgNgEDOSODwv7Zf7EF5+y9q9/d+MbPVdOZUT+zdL1S1CySMXwHEi/LIu&#10;AxBUnleff+hldL0azv59T0/S7eGe7bN1LFAqvKw4y5AG4j1NfMX7e/7AWr/tb6zY+NrLxZZ3EulW&#10;Yit/DWtW5+zTBSTxIpyjHLckYBNHs9NNwU9T8Cvhzc62fGkU+oxNJaWf70xYyJSCNqkd8nHHT8qX&#10;XfGXibxRrNy2s2qSPPcFncciJQc9c4Hp7H9P19/Z7/4IheEpH1fx18S4J/DutSTlNE0jdFfWsEez&#10;a3mAj5w2TtKlSuM9xXw1/wAFB/2TF/Zl8ear8PfCugW19dT6lv1HUtGEksAjCBh97mMlj8wycNH3&#10;qXFrVotNM8j8H+JdS1i5j8HxapKtvL5ca2scm1T8+S5AIHY4PrXtekft0t8HviffapBoI1jQv7JX&#10;T7a3YKCpQ9eTjk9f/r180/C7wJ45jOu6vpdnPdzW9iwEtuhY2yk4MhxzxkD8a5/SbXxFeWQ1O8lm&#10;/s+2nAmebOTKScLk8/wnPsKi3QaPp+3fS/HKv4y1K00+CfVJpLqWFn27C7lsYyMDnj2or58f4oWs&#10;TeX/AG9JHgD5FZsD9KKu4Wicr4ZRYLxraVRG0k3lTpMu3yJM4yeuR3z3x15FeseCvFmq+BNWQTws&#10;GjcRusc21tw6FWB689QcEc9DmvfP+Cnv/BPab4QavD+0b8ErRNa8D63aLqFvqemQBYprSVgnneUv&#10;+rw7LFImCsUuEG1ZLdT8/wCi38XxE8GNcpczS63ocMKyNcTAi602OPYhBcht0AVFwN2YtuAq253Q&#10;3GrTuiEnCVj7/wD2XPj3qPxB0uDwvF42855tgghvSgeOVSMKCTkH5ecnnPWvsLwJ4w1PRLiGHW7G&#10;W0nEIN9Z3VvtW381QQ6IeWR1IIOOMj0Ffj78F/E+rWE1r9mNtd/ZGXn7ksZ4+Xjj0565x2r9DP2a&#10;viZonjfRLefUPHt/BrFjbtEljraPJDLF5Z3Ij5OCxVVUHGCeoArk2djbc+2fDdxa2sYNt4ge1inB&#10;dLS/QPb3EY/eGN1DEqWeOIYAAZQOnQ0Pif4M0e901vDt7pX2a5lVopdPknMsF0xCqxgkAwrllcGN&#10;sD+BSSeOP+HHiuwilitC/m2twrNasJFacHlVRnIwrJ1wAMg44yK9Lu8y6QLa0MOqM8hWTQyQSMtx&#10;LaPE3QMx/djABbgPgso0StWeXX/wc/Z78cwQXPjn4PeG7y0Lm5nt5dHhYjTraIxiCPeu0GZ1XeW2&#10;swI68msbSP2Dv2Wf7Qt4NI+FnhW2k8u3EgsdNS0iW8kYzSFVRUVUghK44IL4yTuwOy1O5e3u5Iri&#10;V1WGOGLF2oWbyftTrkhnY8/LuCkAZwRjJbY8F6rcqs08c7oEsbmVmRiredJuRXOFPIz9fmPzKSSH&#10;d9QehQl+HPwq8GQGz+HXww0jR7K5kVrSJYUYSxqfKiLHvvdXlfHZAowpbOZ4P8K+AfDepb9I8G6P&#10;pFgyob0adpccDyQpJuAzGvzPI25j1GCQMciu9+IFk8GoNawQGMWk9vav8rKAVhbGfm6++R06DrXB&#10;29ybe4idg2ySSz3KT94BSAMHgjI9D1+opXsxPY9A1nwjFJ4Ha1v8LPaeGftF0YLeWT99d3Mbxxks&#10;SFJwRuGO4Javnb4p+GNRtpBrWmReZH5jCREl2gK00mMFz2C598de9etS+I7/AFDT5LiO7YNODdSo&#10;c4lKMsMCt8wyAQvHPKg9sGX4c+H9O8S+PbPRNUmWKxhkluHZ13ho7dQiqA3HJ3nOT17d6bUmTFOO&#10;rOZ/Zh8bTXOmPexiTaP3O13ZSxWUALwR+h7V9Aazq1npWmWi6mxVrW2827lDEu00uSFGTjPIY/jz&#10;nivMfhXpDePPHVxrFrHb20Wo6lJcpENsCYVWdV2qu1SQU6AAEYAx02NC8d6Z4p+NOs22p2TXGlaT&#10;cCGGWcMEW4YD98AcBwuAnp8ntiiWlg5JN8yWiPGP+CgnghJvBPhO/wBNihV5pFjkCtzMHhlYFie4&#10;YSKB9ema+FfitrvjLT5ZfDHgvQjf6tCjS3ajfstl6jzNgPzEFm25BIHuK/Wnxd8O/BPxN8LeJdB8&#10;a6nJbSWFj5mirb28jsGyZA4SKNndQn3nxwrEk4OR8h3/AOxra/ADxJJ47n0rUxqsLwIZYdTVZ47q&#10;NVaSCOKBgXkkV1uLaeORlkWIq0QIKrz1LRldnVSlenY+ef2Wf+CWvxB/aO0v/ha3iXx1eaFPPc2e&#10;o6Vqnmq1zaoN4u7QWcigTAx+SWeV4EVooyWJdN3C/GP4Uaz8GvG174M8S6dLHdQSNG32uF0YIWys&#10;hVsNyFIyQAecDHX9E/gZ8X9V8K3EX/FTXcGkFm8iWK1+1wqv+sQxzQqrxp5eHRHjWVIldMedbQkZ&#10;3/BQD9mC3+OXw7j8ffDOG+mu7JMwWFqE/wBPBX5oxGBtEmIsIIeCUbZFJGPPfWFS78iJw6n5iCF5&#10;Ukt47g7I2ypcfeJ44B9R/L2FMuTFGTI6tgDAKrwByO/PXNW59LksZjZ3MbCaPiVHUoyMGKlSp5Ug&#10;jBHqCDyMCvrGlTR20d3CxaOQELjuR1/+t/8ArrYyIRLiFfOgbY6lNwPQ4J/w5qS3l8pwyAbd2Of8&#10;giqD3skkagoQRjAQ4J5x9M/4dKuW/mxwrOAfkbAXPX9B6VSQGzbs6W4cDEhA8sFifUenNSzandRw&#10;hZF2lgCCScfLnJGfX/Cso31xfBQ7hSHbbtXGM+3+f1ptxdzvE7zIS6AbWZRgcjJ+nHSqJSNuxvf7&#10;QaSRMZhVRJvkzjLY/rnirt5Al6SlvMY3AbY4YANjLZOe3QYrmHee0Qi3mPzDCjoSvX+R/Wr1vq9r&#10;9iZ5mkSSMnau0EE+h54z/nvUNWHc001O6ijSLU3ykBygdiyhefukjOD6e9c54o03S9YileOPaJWP&#10;mfu8LxgjHA4yPStS41JbqNrUQv5EvzeVIfunAIwfTPY9B3qFY47cKJkbYW5wB0HOB79B9aS0D1OE&#10;e0TVVbw7foSPu2xfqg7Dr0GO/wDTNee6nZ3XhvWZbB7AfvEwRLCDlPUbuR0PI9DzXsGq2yJdf2hZ&#10;4yHIBYDO0g46cZxXFeNNBm1OBZHj/fRtsSRslsDqD+P+NbwmYzi0QeBvHUmgvDDMpeKWTywoY+nA&#10;55/yPavWbLxckmnRmG3LALy5PJ7Y/T9K+e7uz1CYvHclQhYl04IDeo9P/wBXXitvwt4x1XwzKkWp&#10;XkkltO2zJOdgGFOM9OPSidNS2CMmtz2lPEImunlMrbmXGM9uPy6D8qtxaqNQ090dS7AkKpjO7Bwc&#10;+/p+JrjNG1yz1OMTAhg/3nJODnpWlbTl2327HkFd2eo6H61mkkX8SLOvW66vfQWkKKoni3kAEBOu&#10;4Accg/0rlNZs7eymK267XHDgJjIwM/Q/54rsWO1VV3BZM7S2c4bk4z75rPudDt9Su2aSPqDvcLzz&#10;+FWpNC5DmPDujxxmTUOD5qgICRu69RkfrXZ+Gbi5t5DIXJ+ThX54x7/j+tVm0q3slwRtXacAr059&#10;6vW8JGnhyrNuTkgE4bp/QfpUyuy7WR6FoGpQpFFKJNq4GOmBx/n9OlL8U/hz4E+NPge58C/Ebw1a&#10;6xpNwVka3mBDRSLnbLG4+aOQAkblIJDlfuswPMeEdXe+WOywTufaCB6evFd3pEluLtdP8zKomS4H&#10;B6c4PXn+tYapmisz8xv2sv8Agnh8QfgPPP40+HJm8QeE9zvvSLfd6dGF3f6QqjBQKD++UBflJYR5&#10;UHwCy1O8srgLLuUgZAOeRjrX7YXl9F/a6TWKAeVMAX6bT1z04xivm39sP/glT4U+JVlL4/8A2eor&#10;Dw94hjgka50BIhFY6m+dy+Wc7bWQjcuABCx2f6rDu3ZSxF9JHPOlbY+EvDniyZMRK+GOCwdcbhXe&#10;eEfH2qeHtetfEHhfVJbS9s599tPGxDxtz0PcEEgg8EEgggkHxvxZ4b8ZfD3xJc+EvGXh690nUrOT&#10;bdadqFq0M0TcHDK3I4IPPqO2K1vCvi9QQbtfmAABZuAMnOfWurR7mN2mfo9+zT+1RpHxUng8M+Mb&#10;u1sNfGEhAxHFqBJwPLGfllyQDHnnOU4yq+yxXMNy0qqn7xTh1yR9BzX5c6X4jt7xFMqjdn5ctnJB&#10;BB/z0r6d/Zn/AGuWsr638LfFfVvkAWO2127kOc9As5Jye3708jq+fmccVbD296J0Qq30Z9baPYJZ&#10;ysdxbcMoAcEetTanIFkwA+ORuByMdSadYi3+WR3OMgqytkEdRx24Oc1Jq1u00Ba2BBVeTnsO/Heu&#10;U3Mu9lQYaF1ZcY3ADg8cfj6VTktzJ+7kizwDnOf8/wD6qtwRK8LWAsy9wJWbzTLnK4xjHrn34xQL&#10;aXdgg5OTkdBz/wDWq1Yh6n6Q/sC3bD9nfSmX5isSAAjH/LNK9stroS5SRMg9OcGvAf8AgnrJJ/wz&#10;7YwlsorFQ2OnTH+favdN3ltsyORXZQ/hIxn8RLcRAEFemTxxSfKy42nkdvWmh8Hlt27rinHeyZQZ&#10;GPWtSSHymW53ryR2rxL9oD9g/wCEPxl1m48c6S9x4d8UTsXl1ezPmxXBI5WaCQlGBHHGD9a9yVC0&#10;e8sAcZ69KVLZ5juVT059vzosnuNNxd0fOHw8/wCCef7N3gT4dJ4D1nwVFd3TSST3Ou2UZtrmSaT7&#10;xDKchPRDkDHqa/JL9uv4Ka34h+Jl94R+EelXN1ouk3dy0jTxLDdHcxHmOgA3HaEGR+hNfvnJaoxI&#10;BGQOO1ef/Fb9m34J/Ga4t1+Jvw/sby4t5g9rqKL5NynPK+YmGZT0weKmUYtFxna6Z/OLYfsf/FPV&#10;bRNRsPhx4hlhmG6ORLI4YZ6jOKK/p98OW+keFdBtPDehWq2lnYwLDbW0KYWNFGAoGDRS5ETzM/Hf&#10;/gkr+2x8MviX4Svv2J/2q9RgtfDGts0VpezJ8vhjU5F8kXEZH3bK5D+XImQmXwSquu35O/a7/Zk+&#10;Jv7EP7T+t/Bfxlpv9narod99t0i6kcmDU7J2BguoXIxNC4Bz2DBwQDuFeAeEvHGpaTeWXjLwteIN&#10;T03ID5+S+tiSrQyDOGx8ykEZKswJ+UCv0VtPibov/BXD9mDwr8AdT122svi54I83/hT/AIo1S6w+&#10;pfJ++8LX0hwFeTar207ZDMiqSpeVhzyXs5OXTr/X5miamrPc+cfh5daT4h23VlpqzQTRiRbe3k8q&#10;aJifmQAAA4Ib5QcYwOuQPcvgJ8S9V+H3iWOO1v2271MtjqQxuwcZz2PDH0Pavl3wa+peHNcu9O1r&#10;RbzTdUsdWez1rRrzdFPp10jMkqspGVwygc8qevavoK3sk8SaPFrobzlibat3Gw3xcE7XB78H16Hv&#10;XPVj2Liz9H/hP420zxf4dfxDpNpi3aJDqtnC+DayfcWbaDztyPQNuxgda9s8H+JY9QjXRNYuTJGp&#10;D2lyGZfMiBYgxIBwGPLcZB57GvzW/Zl+Pur/AA312GO+1aW3t2YKt5ES2FOCVYDk8Efzr7T8H/EH&#10;wD/ZVre6R8SLG++1ymSaKK0eGe2k+cZG5ABFwpIB43Lx1qVsD0Z6b8bdMu7GKXxUY9UnRodl/PKy&#10;uY3ZFZEaTh3BjViuAAXijU58wCsD4X+OYdXs7+5QRbkR2kK4Cg+bltpzgAeYAuOuOmOa73QPEul+&#10;INI/sPWba1bbGUKqE8qMO6EybusmcDHPyHkdBjzu08Bf8Kl8fRatBZv/AGBrClWaNUZrWKXzAYzn&#10;gOsTblOMYjyOmArPmuJ6nq3izVokutRZ/KkEF5Zyo8J3h1JIDEjIHGAQpABOMDBrzjWCbUNIYsPC&#10;WA44BilDjP8AwEngk9BW14u1q6mt0TVtiXMVlJpOo5n80RXdpzH8zYRFaMKowTna7fXkNa8QQ6j5&#10;1y9zuaUM6sp+951sW47kbkPTjoKTdxLRG1ayi1tHghx8koiU8jCi8B9APw/+tnO03xPf+Htfg1Ww&#10;QvdS2FzDD1GHm85Q2edxG7cOTkjGepot9XCqrowVgzyqUYbiVa5I6Hj5gp6jHUA1J4q8Oy+FvEei&#10;PfiJ1vrd5Y1jlDEiNjCAQpPVomwepJPXHLSd7jPV/A+h29l4FhGj3Qie3mjBbaHMrmzywbA3BQSR&#10;gcevTjzvwnr2o2t7Nc21rGh+1P8AaLZMASBmJOcd/es0eJfi74fvJb2LxDAlixeS8sIYym7cPmDS&#10;A/MSM54A64FR+HL7UYYLc6T4a1C8mvrjzJb0IBbxqBkDLMCxyccA4pykt2d9LB16sOWm07q71ta3&#10;R3t/Wx6S3xHsrH4jWt0t0bbdEDaX6W0lxJbSI0mDISNxhCF0lRdwdNxCswVlufEb4c6X8R9Da10T&#10;wpZzJPE1q6SMrleGlaxiJIAkjOLqynLcqrR78MY68K8QeNPEj+NvJ0nUdQS7mtka1TSHMrKu+SaS&#10;KUIpeB/KjaeJl3BhFKjxkFa9M+EXxV0260y08Pavq01897a27W7rbSQT39u0rNAsBZgTdRnEtths&#10;tzDvLFIF5ZVE52IjCyseQ/Emw1Twx4mubq3u9OvpJoFxc6TLcwLZmSczQSRTnDq04jDjz1mSG4Bj&#10;dlLYSPXP+ChfgD4V6PH8O9Z0e68Ya1f204i8PmeGC1nVE/eJLcgSogGxCItjyLvUMhS2gdfRv2+v&#10;gv8AF7R/A8tw0FtpFhcCeaY+GnYS31w+6N3Zgqi2jlDRyGFA4SVmcOBI6n889Hig1K3ufg18Qbhr&#10;eKWaOfQ9ZUDzLG+TOydDgfMpYqy9HR2BzVKLhr0M3KL0PKfib8SPGF/+0PrUXxG/sqFdblF94fk0&#10;m2khtDbMBiGJZJZ3QqMK0ck0jpIGjZi2QHXWrSPYyacSdruDHnsRnp9c9P8ACrH7Rel+F5fBlzb/&#10;ABR8R6d4Y8Q+H7wgT3E5jSG4CqWmQ/eaCWMg7u2VyRh88b4S8RNruiWV4Zi7XEAkSUrt85ScLJjj&#10;G4bWxgdenSuyDVrmDVmbMiRqGijOGUBi2f0/I/XninRsA+4Iz4yVG7kKByfYd/wqCOQvdiJIy7M+&#10;1EjUktjjGB1711cvg7xR8PLSLxbf6Mrot7LYalpt/AyusDIAZDkYTJYIDncGByMcVqRJ2RiLex2j&#10;GRnDIuQ2Djj1/SpZJYIwBlT5h4Qj9foaxhPIpls1Zt6MRv7MCCM8H6f41NA4ZlAQKuAPMJ7/AFq0&#10;k4mNzacJNYW9w6/PC7WzM3dc7ozz7bhn/YFRsoisxIJUbdIVK+YMk9enYUy0+zqs0F+SRIm3IbGC&#10;MMDn35H/AAKoEiM4Z41AgjcK7ZyMnOBn8OlZs3i7o1LeNYyzwbSM/f8AQ+gGadM0tzGkUs5IUmMO&#10;W4wKq20tpHp1z5szJKhRkC9AMnd/T9ak+1QvCyQDa4CTxhiG3ZHzZPGBkjioArajZTR+WY2Lbk3M&#10;MYG7Jz+gz/jVHVtAa8jFkwIZgJIwRzwP1BFb0DQyWqlphuCZ4XOOD371Kulw3BjuDLtkXllznI9s&#10;Dp/jQnYV+55jqfgwT3AuHt18tZdzADnp0A/Kubn8Gr9qZkYIu5hk5O3k8CvZtR8NxNISg3OzFTmP&#10;Ge//AALmsDU9GRPuKqqMgxsvU9Cfz5rWM2Q49jjNCkvtAItxkxlgDk8DPf8AE13ulTG6khkSJELO&#10;RlT0Pv8AkK5zU7JV23BJG98rtx+Z/wDrVoeGp50MokLEJH5iBRxgHn+lIUNzqo7C6cPJOQpd+mcA&#10;g/oPpWhpFmUm87yckMUfJzkj1pttewXQgQW4EZhUbm53HHU1pwXUMCvHDPnzcEEDIYhsnv3IFSpF&#10;3ZT1HT4pQIY4yAMZIXrx+naq8FobLTZYo8E4HlgfXp2yKvyXKSaq0tsgCY+TI4IxnHt1NQGM2k8k&#10;VwhZdxA9upH+fehsNhmlpJp9obu3TN064VWU8dR0/Dv+db3gi5vNRuzBeHa5UBmznHt+FYmns4uQ&#10;xU4APy4zx2/z7e1bGj3YidfIXZKSd7gZwahq409TTlkihvBbTMFI+bcWGOP59K66+tfERjhufJJh&#10;CByRkbl4xVTQvBlhrgTUbwysVA3jPDH34/rXU69p2rahax29gxiKBSqMvyFAOn6fQYpJdy27nlP7&#10;SP7FPwX/AGx/C0Ft4xt5NN1y1tzFpHiiyjBuLRSCVjkUkCeEP84iYgjc+xozIxP5UftMfsqfGX9l&#10;Dxf/AMIz8TNARYZzIdJ1i1dpLPUI1IBeGQgZxuXcjASLuXcoyK/b34W6Hq/jWeWxSIxtaxhri4Db&#10;VRPU+nQj689Aa5n9oD4NfD34weDbz4afELwzDqelTSCXZKcOkqBlSeJhzHIMsAynozKchmB6KdaU&#10;NHsZTpqWqPw28O+IpLVtkspCNngHB/AnpXoXhnxJbXRWM3y7GU4ZhwGxn6+2Peuh/bc/YP8AGv7K&#10;XiRtd0OSfV/CF/KRY6qsWZLVsn9xcgDCSDs4+WReVwQ6J4n4f1qS2mESyFCB8wz1FdkZKSujBpp6&#10;n3D+y5+2befDpLXwR8TbuW60EARWl/8ANJLpq9FHq8I/u8sgHyg4CH7H0i/ttQijurW6iube6hWS&#10;3uIZFZHjYblcMBgqQcgg9D15r8lPDnjaGcJHdK0qEYYB8FT2PPv/AJFfSv7IX7Vlx8IrmPwj4zuZ&#10;bzwrcSHY5y8ukyMSfMjAyTESSXjAzk70+bcsnPVoJ+9EuE7bn23e6ViXz5EwFbKkcY/z/jTbiaa7&#10;u0cEqQv3gfTqf8+tTxXNhremQ6lo9/HdW1xCssFzbyB4pY3UMrIwOGUg5BBwR0pbKG2txskfcWXu&#10;OFPsDXLax0H3j/wThk834CeRLcF3i1CYM2enzdK9/wDkLCTOBjjmvnL/AIJoziT4Oa1Zxhh9l1p0&#10;57Exxt/7NX0VCCyBs5I6110P4SMZ/EOyDIDyRnB96kXzFO8sQAeMelMiA37ipz7VNtYAh8e1akjo&#10;yqv8wH+FCzrH+6wee47UxflBA6E896cHABQgjB4J6UABjfcEC5yTjApmo2PnqEdFDEdPSnOJS6qq&#10;9M4HrUl1IFAYkg4PHrQBjvDLG5RgMg46UVekjtZHLyKSx6/LRU2Luj+Z39un9kXXv2TPFcvxN8Ba&#10;I138P9ZuA7zWql/7Lk4PzD04AyCAwyDzy3n3wx+JOtfCjxTa/EDwbevLp9z5Ut7Da3JjaUKwZJYX&#10;AyksbYdXxkFB15Wv0l+GvizSfFPhqX4b/FbTI73TtQtjDdW9wodNjAAnpjGCP16V8LftlfsdXf7G&#10;vxJN14Nlnvvh7rbNcWZQGSXR3JC4JUEmMlsZOOPfOealV51yz3/P/glulJO8Nf6/I9o/bV+Kngb9&#10;pb4f6T+2l4eMcfxPsoILT4gm3SOODxvo+DFHrLRgr5eo28ipDcxKGMiSCYbVhlkeb4BeJI/F2i21&#10;7ok4la4tFklbdlbpBwWIb+JSCD06ZPt8o/C/4iw+EVufCfiyZpPC+tMBcfZiJHsJWGUu4drAEHqy&#10;ZAdcjghGT1T9mHUtY+G/i27+G+psJI45Bd6Zc2cqnfCwBWWEnCupBBweMNggHgTKnyqwKXMj6Gvd&#10;Pn0e4bUtK14xI3F1FBGN2CADkdAcDPuAOT1OhfeP/wBsX9oXQ7j9kr9l2a3u9T1u2eS/VbKP7SkO&#10;QWSNypKM5iADj5gN3Kkkh/jnxbqieFXvb7TrGTy4ctcvoktvMQMnJyNoOGLccc5rx39jj49eKfhp&#10;8b5fG93FG8k7MY1uNmyLCyKnyurAquVO04ztPOSTWK0kF3sz7q/4J1f8FA9c8d2Fp8IvjHdy2/iX&#10;RLgaX9okDGSG7Xd8rLxkSYJAIB3I4xkHd9vSa2uuWctuLSGRRGv2uxuSjCZRGIlZSx5PzEhR933x&#10;mvyK/bYbRfh58RNJ/bm+Aumx2vh/V7qzsPGkOlzJgatLEbuWWOLYnkksHZRt8vzbaQqzLJsX9JPg&#10;1+0zpX7W37O+n/tF+AJ1vvFnh22t4viFplicG4VgvkavBg5+dVwwOCWJBG9WJ0nFW5kVc7TxSpW1&#10;FhY6qly00FuBKhz5c0IAtpDuCqjAboHYnhTnnmvI9Y8Q3OlfvJEGxMH5mzlAc4wMtJhTKhxlQY+3&#10;Fd7Z+IrfxJYx+INDu45IJol3xpgrIp25I3EknOcjHBB+lcF8UdMZILvWonCpcMvmOzk4divBJwSC&#10;x2nrxK5rntfUdrl3wb48tL++i0+W7l3pbuAjlCd4STtnao3vjJOeT0IyfYILfVfGupz+Kb5cQJd3&#10;B0mB4wrRJJIXLnAHc8cDGTXz/wDB7TfDvhrVY9W8VyzT3Uh/dWEUJJSLOQ7ADqSfbntwK6f9ov8A&#10;al1DwReW3w78C+G7i81LUE8hpPOEcdvHuABLYxn2FHNod/8AZuM5IzlGyeqb0v8Aed1c3aePvGaf&#10;D/RnYWNmRJrV1H/H0/dDPc/yrqfiz418OeDdPsfCEcltb6pqsi2WnW3QQocAHAzggZ/n1NfN+m/t&#10;wfC74C6HJ4E8KW17qvi9D5uo3M0LeSJGUk7Wx85Gf0xmuZ/Zt8XeJvjh8TLr43fEa8jFlocM91cv&#10;cXG1IEVA0eCDknGTx9KvmSWhy1KdSjPlmP8Aj/8AF/WfgL4113WvFfxDGnX8sstvoPh2xljGo3Fp&#10;EkJSHzAhZLZmMdza3wR47e8S5gfy3kG7yb4M/tZfEnUfizY/Ebxt4mF1INRkvLW0VB9ltpyiiTyo&#10;o1Q+ZKQNxDKpd2ZUQErXzd/wmej/ALVXxT8beNtF1Mm41TxDe3emwXYJY2UlzK8JQEkgKHbK9Bub&#10;GOa5/QvF0ngnXL3wj4xlSye2lIla6YKq7c5GScHIJx1J3ZArKMYqd+ocz5T+jv4KeMvB/wC138DI&#10;4dbtS072gjlV0HyTFFYtjs4YktyeGJ6EY/Iz/gpPq3wd/Zm+MF78OvDerR+LvF8d4zWfhrw1Ohkh&#10;ZTtYTyIoESBsqx4G4NGQJNqN5R+y7/wUM/aV1+6m+C/7KXj/APsCzlZU1/4j37BbfRIS7u0MKHYG&#10;kDOxKoVBbYGb70E36O6H/wAEtfge3gQfE3wpHqH2nXLVLnWNQ1omTXNacKiRT3dx8j227cxNvFHF&#10;tVljjSyhBsVH+7lZ7MhL7R+Rer/CHxf8S/Fy/FH9pC+TWtRLKbHRo5mOm6M6DKRluDPMMFchgykN&#10;nyOYWs6zoF7p+vPp13eMXuFM9jMsaRrPEW4wqqFBGCMADkHpjj7A+N3wK/4Q3VZfDa6d5WmZCWcP&#10;GIlBIUAdiBt4/KvJte/Z71DxvpsDavN5cGn3qw2sOP3t1NLgIsSHDTbghBVMlTzg5GT2rg9RuKkt&#10;DuP2dvhb4U+Dvgfw9+0/4sme60u7s0l1XU1iQ/2bM7FJ7JkMm0uEZAMOrncxHKvGvrP7bXxC+BXi&#10;v4f6ZrngO5tbNNf06VovDGiwyS6k9n5YVbm4MoK6dFIrSyrE4ebyzGxEQdxH8hxapr/hG7j8PeE/&#10;ibq+p6Wsj/YbGUbreCYuuZUUlg1wqgr5sQjP7xxlhIQa91rV3d+ZdXpUzzwbm88KVRM/eLS5Cjbz&#10;uyMDvjNbKUuXUx5E5XbOKvJ303V5dJnYkb5HtZV53w5yATgBiMgEjg8HgkqGRXMVxmKV18oJgAdz&#10;nt/nrioviD8RrDT9Av8AS9K8O2eplrdS+paheSW4hO7Ba0jSRVklVSyiSTeg3ygRMAktc3omvQa3&#10;YpLbTAyFPn8voTjO4ccd/ocjsa3i5W1M5Kx2MN9KzBUlwYGDqwfhsE49c9f0rZnkisYGmSRf30gk&#10;gjLjcRzzgZA/P1rhLbVriNEUtypyGBx9f8K1o9XfUbfzElBVDggtwoHYD/PagFKxdlvIIjK08x3F&#10;gojz175xT9OviIY5H3BlLxsVyPcH9azH/eyl45CXeLOFPX/Oe47mrNqxWBGOAxYse3tUM0ua+nar&#10;LbW7WkpO+TkdDx+nr/Kuh03VVgX9+MqcgBgMgZxjriuPaQrbm/XDMWAYYwQeP/11ei1Bbm3MaSsE&#10;EZ80jIyR/n+VIejOru9RiurHzEEYMWTGwPBOMBvbnpXLXcTYbKneecbuMf5/lVvTC8kwkkfYrJ5c&#10;ahuee9W2060CiabdvkIwMnjn/H8qA2OUubV5sW85DBm5UDHHB5/CnWx/si4iWGFQz7UOScENnj/6&#10;/tXSHRI7mJrKK3Yy7MlS3zbs5B+hyao6zobRRRXjquEBEpYcnHPf61adyFGxb0a5aS4S1kCjyMkk&#10;L97BOPr1FbrxvcxreGQARv0CjPtWL4H0QatfI6zFUQs0hBxwDxj867HU1t7W2W0ht1BlwiuRjGOf&#10;69KSWpT1V0ZcYEEwnhj+SNgVHuO2fypNTut1w8jtnzCu0HHUe479KsxLasskNyxUMpy23OPb/PHO&#10;KrR2MjzQtJbsN7gop7oeMn8qGiR4iMM4jMRBYgqARjsc9K0dMt2EgkKgp5mdi856ZPr61ZvrS2lJ&#10;OwO+ecN29fWreh2kNrbq0kivKWyNvGBik0y0rHoHgNrU6ZO2p3ipkqI4oz27/wBK3LCWW71WBJ2K&#10;jkIkbZPTgfqOa5vRha+G/Dj6rqMwIkjIJHJGM/zrqvAmpxeJ9LW40kRh7aclU74Ixnp60hnaW+sa&#10;Z4W+HyaJpKiLUNTvf9JlSMZeEAALnpjrx7+ma4vVbkW+qLpN9D/rIxhmXbgnoOnbjjNd3oOh2p8W&#10;2l14mcPbRxKQqxjO/HYemc/z+vD/ABr0u4tPHFxtkVhIUeBo8/KCPTim9gsecfELwzp+oz3vh/xJ&#10;pVvf2V0jRT2tzCJIZ0bOVZGBDKfQjFfm3+3L/wAE99T+D8tx8W/glYS3nhSRi9/p6O0k2jEnlSTy&#10;8HTbIcso+WQ5Akf9O/E0cj2SyybSyjk9T0NcVeSzea3ygqSwcFQQwIwQQeCMZB+tVTqOm9CJxUkf&#10;i1pGsPZy8AjkB1b8OK7/AMJeLAcKj5RlCleMDIx/T/69e9ft3/sAv4dF58bfgbosjaWpafXtDtEO&#10;dOHU3EagH9x1LKP9VnP3P9X8laVqE1jdrAwKYIyuSDn/AA713xkpq6Odpp2Z9v8A7Hv7W178IrxP&#10;AfjzUXufCl3NmGU/M2mSPnMi92iJJ3oOhJdQTuD/AG9BHaXFpDqtheRzW86LJbXELhkdSoIZSM5B&#10;BBBHGOlfkP4R8V+bbvA43qUGGDcg54P/ANb3r6p/Yt/a/g+HSxfC74k6j/xTlxKf7N1GT/mFysck&#10;N/0xY9eyE7vuliOetS+1E0hO2jP2J/4J0fFfwp4U8Ia94P1/UfKnuNR+0pD5ZJZGijXIwOfmRvp+&#10;NfSdp8Q/BEpXGvwpkcCVtn8yP8a/NHwtqmp6PPDqmmXzRzW+GgmhkzuB569CCPwNezeAv2pk8pdP&#10;8a6S5IUL9stsEHHHK4z+Wa541ZwVkbOKkz7gsdU0i+j3WeowyA91kBBzV0QMwMobKgEZXkV8vaD4&#10;y8KeJEjvPD2txOxG4NFJtZcDOT3FdTpfjPxpohH2HxDcbe6TN5gP4tkj8DWixL6ol00up7sIyQxU&#10;ZC8k4NCDeQWJB9a8y0L4+avZEReJNHSdccy27YJ/Bv8AH8K63RPi34E1rYq6qsEuf9VOdpJ9BkDP&#10;4ZrWNaEupDjJHSMNi70HSnM/nER7cDHc02KSC6XEEyv/AHdrdakUGNMqMMRj8a1FZlV4WViqoMfW&#10;inC4cZGccnAK5opWL5Y9z8bfBMuieK9FivLO7jd5YVkhuIyNsqHpIgP3kJ/yK0LmXwfqPxEsvAnx&#10;P0ldR07UtLns5re4AkQxsR8vfI4yO+RXxJ+y/wDtaX3w/t08E+KrxnsmlH9lXzuT9hZm5Vu7RtuY&#10;7c8MQe5B+rPgv488MeINevJ/Gt9by3kl2s1g0jDCxbBjY44xkk+hHHevMnB3sergalKCnKT+y1b1&#10;PlT9tL9hnVv2QvEi+JvDljc6p8MtUulNpe20RlfRnkJzHKAPni+6Ae3P48V4H1vVPh1NYWmsXEcu&#10;lsVfw7rch3RW3mEn7O5P3raTDYbPyMNwON6yfqzFeeC/F/hS68F+L7CDUdDv7Robi0ugsqsjjBBz&#10;nOQSD9c18N/GD9kTxl8KfFtz8EPhpeQ+I/h14pvDc6daz3MaXGgzKcGIMxDSwEO2FXLJneBkMX6I&#10;VVJcs9zzlh6kp+4rnVaV8bPhVrPw5bwrqkNlBqdzE1rNp4Zo5YBuTezyysVCj5sBACSAM4NcF478&#10;OeCvD2rrf+CNTV7WMExRvPu+Yq5JHJGCQff17VY0v/gmT8evHehyeF/EVpYokUY/sfWJLrdKARgR&#10;ShcklRgAjqgAOcIE9i+Cf/BGL4nDRl0z4ofFa2aJYw1pcaajCVD3RpXA45HbH1qGop7hZo8QT4h2&#10;fiDwbeeBdfvHa1neIvA2WUlNyrIflPzKD164Y4xXcf8ABNj4+/tI/sh/HSBfh34PvNctbJriODTL&#10;hJBa6lYSH/StMmYfdUhjLGxyEcHCkua+zPhB/wAEsP2ZPhkBqnjG7uNZmSEeemo3Iwp/2VXA9QB7&#10;V7WfB/7PXhvToPDHhzwPbNc2y7bWSzhETDgAKSPvYx3pe05Y2SNsPTozqpVZWXkri/DXwb451Hxf&#10;e+NtG0+40DQdYL3NvoWqXKvJZlmLhd6fLuwQGK43EE7RnA6q68LWWt6pHpXmedlQL+ZE+RQDnC+v&#10;QDJ/pWZoMOu285t4b+WC1miEcVqZdy24Pdm9cdh6VzPxu/aa+H/wP8ITo+sQRSKjJcXWc7sEdB1P&#10;ToKxje2o66pQqWpyuu50nx2+L/gP4H+C5p9KtYvtEcTxmVYQZZMjqT1A49q+BfHv7Qvijxf4ve+u&#10;dRlEzXedjsFMaZIxu/gwOSeAMc+g88/4KK/tRa3rnhnRJPCGu3FrfXd600gkjUyRKivuIBBAJ3x4&#10;6kbRjGa+I/FHxO+Lk0H2uD4iaws8b71/0xtre23oK1jSlPVGVTEyl8TbPtKTX4/FXjuLT9Nnujc3&#10;E8cUMnmsXZpQcDPc54/H617R+3P+094R/YY/Yx039mzQ/EsH/CeePkji1N4VEklvAciZ3ZiBgR7I&#10;wvRmfkgA1+VGn/tM/HK01NNSt/HU0dxC3mI620WQ4P3vu53Z7nnNVPGHivxJ8b9WbW/iR4ovdS1e&#10;ZgG1K/ujJKwHQbmzgDkAdOT0GCNI4WS1k9DGVVPY9W8G/FG4+CXiK28e2WpNDFEWlh8tt4V9o3xE&#10;EjdFIpAHQjcp7EHp77xt8RP23/iIniLVtJXR9B2x2sVnpEGJr2FMkDdwzcHlyy5BA3Rqyk/PXxD8&#10;Aav4Yl0m68R6m17avCWby5NyDDH5MdWwCjHKgfvON2CT7r8BfHq6Zqunaro2swRExbQ08mwQkt97&#10;coYhRkscKxI3cEvSlCKV1uXGd9D7P/ZUuvCnwiNnYyQ2Vg+jENb6bDGQkZU4EqqwxLKASuQAQoPl&#10;qgaSv14/ZB/aFh1LTbTQb6+litL1VEUgQuq84BGOCQ3ykHgjKnvn8yf2YdO+Hb6f/wAJNqek2l1q&#10;moGOM3s2+WU7tgS1RRgAOckIFMjsV5b5VHrvjn4jfEj9nTX9T8OqjeFtRupImsNIu1M2oWwAdXuf&#10;7luSVwEYuwCjcAeE5KtNzg0aRnFM+lv+ClPib4IfBWBoNX8rUdYvrRprPQ4WBlhYg7JZnAwiEg8j&#10;5iq/dOMV+cvxP8beIviHfp4l143stscqul2iiCOKL7qiPCkYyDk4JPOSe2p4j1/V/FOoXGra3qL3&#10;txLM8091cTl5iwGQwZ2+ZmxyWB3E/hXB/Ef4u6P8P53t9c1abUNYLtFbadEU2QoAw86QkgAYLAY5&#10;z8xBClWqjTlZc2rIlNdNjnPHeraL4Ptp/FGo3t1o1rJAJNNMbGV5GUsNqjCE84xyoURtwcEjxvxf&#10;8avE/i24ltTNJaaZLJ/x67QzzOuPnnbq7ZIIB4XIxk/Md34o6/D8Vbr+3oi73kAWOWFy20gZPyl2&#10;LKpHGAxxjA4Arym9gng/1qEMGDeYOBj8P8812xpq13uYud9jrptROuWmdRuZDGo+RN5BRuvHb1/P&#10;PWq2h6tNoN8oQFFbDJuBAOcZUtz1wR7EA8fNWHpGpmNmtbiQoVfqSR2Oc4HXIGOnSrd1czTxeVKW&#10;eP5sJg5GcdugqTSLTWp6baTW97GLy0mUpKoeHJ6545HPQ9fceopYNR/s5/mRdszY+Xjn8+OK5zwf&#10;r0Nz5dpJPullkZZVc/OGAB38AcMCqknkspbPJrobuGG5Uq2zOcqVI+VsYJHYdf6UGTVmadrdrJJl&#10;ACyEE556j1/xPatGKYzRKyZ3M2OnJGOlclbTz6fIBLNumXCsAMCQduM+nf2/Pct75p4I3tlCZjHm&#10;FXLH8cgZ/wDrUWGnY2kkT7O8TkuWdSAeQMAjPWrmmpb7FMysIupAA/z6Vmae4MSr5gZgOWJxn/P9&#10;asvdBJ8MARkds49z+NKyHzG0xudMuraZbYopCyRcclSfvfz96lOovb35gt7jYI3zvU9j/XrVdpH0&#10;6GG4vkj8wR4SN35x9PxrPu583BaPL5X5i3PI9D/npU2Zad1c6ey1DTrR2uS8vnTMNjkcBOhJI57D&#10;86bd2zaxC1mQWCAs7K2McYx68isCK9n+z7nYNt6bsjB59K9DttDn0bw1DpkirJd3UKPcrjJDdQq8&#10;8ADA6kfSgGjN8M2j6LbxRWpVjKoMrencg8cf/XrXbWltdIW1cmSZL4+YNg+VdvHP17U7XLO10q1t&#10;2QeUJSPMxgEn3P4VkLFbR3Ey+cisqBzlxkHP+f1qyG3HRGvDYK2pC1mkZd8hVZB/Cc4+n+fyu+Ib&#10;OebUftqqiKIBGoTgfKMfgf6VmX8irc28sMisrbARnOeRyP8A9fatvV7SSeVZYpCQygHa3OcZ/wA/&#10;XvQOL0szMtFHlFUQsWXdkjg46/Qf41csoxCVdEIUkIyse/vUV3bXJ1FUSMozQkSALtx75/Kn6dHc&#10;CQKs24MwyrDGBnFBaNrxQt/P4Uk8oMxtznAGRj2/z2qx8D/FbaJ4ot45o8xO372NMnbgdQO/FVpb&#10;yL+z7m2uZtiNCwyT3/zmq/wEtbbVvEvn354hY7FK8Hjkds1DVmHU9w1jxRNB4xXUXCmGOH5I2PAJ&#10;GOn5fnXKeItWvNU1KS5vrhppy3Vj90E549B/hUnjTWFfVhJbbWkCYJQ/Lx+fr6msa78+7n+1wRsw&#10;QDLY4HHbNIYt3D59mVZOWBwc/p29/wA64k6fqNxqz6eEbGOMDjr+XSvRYdLubi0893U4J3KDz+VW&#10;l0hVi3RwhWb7zYA4xnH+fWobE1c5PSdD/suFXbPmFckZ429+e/8A9evgb/go9/wTrXwTLcfH74Ba&#10;EU0sI1z4i8O2yk/2dgktcQIP+XfqWj/5Zckfu+Iv0ck0tmmQls7SOQOMY755rG1PUR/wlMUUCnK8&#10;FTyO/HPUcfpV06kqcromUU0fhdompXdhKdztkN91mwPc5r0Hw3r2nzTKbkFY3G0gjO0/5xzivpX/&#10;AIKSf8EzrjwIdR/aP/Z60ZT4fUGfxF4ctAN+lZ5aeJMfNbdyoz5Wc48vlPi3QdXltW8mSPYyv8yN&#10;/n9a9KElON0c7Ti7M/QT9iD9se08DGH4UfFTXFOheYI9H1e4kI/s7JwI5WPSA9mP+qP3sRkmP7Qu&#10;rWeO7KAKctwADx/n+VfjT4e8T42skuF5zlucn19fT3r7i/YB/bTt9Kay+DXxh1TzLHYlv4d1m5Of&#10;sgPCW0zE5MXQIzfc+4fk2hOatSt70TWE+jPsqygv7C8ivNPmkjccb43IIyMdRXReHvjp8RvC7C0l&#10;1H7UinGy6XJHtn8sdacNKPkKsz/MTkKF4+p/M/41zGqQC1vHtJBtOQR3wDk/5/CuTRmx7H4U/aT0&#10;XU5Ft/EOlPaMw/1ysGQn9CPyrsdK8e+BNezb2HiCBmIOEZsH8q+YFdkcAKcg9Me3I/WppLZpcShS&#10;GC8YTHv+BwfrRbUD7A0LxFr2iRrJoGtSwpj5I43BUf8AATkfpXceHfj5qtogtPE+lLcjjM9scHp1&#10;Kn+h/Cvh7QfG3jfwogutK8QXKomFMTNvXj1VskdPauz0b9qbxHpzxt4h0GKeEE7pYztcceh4P5/y&#10;q1KUdgep9vWnxe+Fd1bJPLrqxsw+ZHjkBB6c/LRXyhB+0r8Np4lmKTpuGdvlnj8hRV+2mRyRP53B&#10;ftbXsmnTuUniO2VAx2t7j6d/TFdr8O/jH4l8HSxW8GtztCuRGZF3+WTgZAyM9OmVz0yOGWz8ZPh1&#10;4Z1uOK/8KXUi3qW/2qN2BYMhLbY9yg72CKr56cMM+vllvqMsNw9jqKeRdpnerjCsMnkeo/zzXRVo&#10;uJlTqtS0PqvwZ/wUOTwLrq+FPiJNcaXPIVMd8Gaa1mQnCyo4AJQkHO4AqQVYKysB7j4a/aa+HfxV&#10;06WVtYtp302QGQrKPMtztGD14BABDDgivz6uU0nxhpQ8J+LGdrcNmyuolBkspSMb0BxkHADISA4U&#10;DKlUdeS0u88XfCLxWdKvNYbTroR/8S/VIGLwSRknaWBH7yBiCDxuQg5GVZDmsPCpHTc6aWLq0KnM&#10;mfrr4I/ab+I2k31pY6DbnVtPKLsnQKZVH4nDDH+cmvePAnxH+JmvbZbm2uVEyhpFuHACL9M+v8+K&#10;/KP4D/8ABSpfhpFH4a+JXhAxSWrgF7Ubo8YBDADJxjBGMgg5Br6m8B/8FSvgHe20V/H4li3soDxz&#10;MUZW9CpPTI6H8KxlRnHdG9XEUqq0S9T7P8YwfEhdYaOz8QWf2ZecIGkd/m4G3gD/AL6/kKzrT45a&#10;74Huk07UPh/cwRACN7w3SySzAHGScfKDzwMH61856N/wUp8C+Or8aD4X8RWyvHhp/Ig3ssY+84BI&#10;zjrj0BPavHf29/jV+078NfFn/CP6fqEC6RrdqL3w34m02UyQazZtlRJCxHyuCGBQ4YMrqcOpWsnT&#10;mzfDYvD04uNWmpJ+qt9x9HftX/8ABUy2+FMEPhPw94UkW4eQPLBDeIsrR55Pyk7T1xnGa9S8Yfsv&#10;fBH/AIKx/sDab8UvgdcQ6b8Wfhrp5luU0mQIviDTiD5dy8AJDSbRtZsbvMSRCW61+KEeuate38l7&#10;qmoXFxPO+6a4uJC7OeucknNfYH/BJL/goJ4t/Yu+P2kyQ6oBo15eGMwTyAQnzSolgkyQBHMqr1wF&#10;kVGyBuzrCmrWZy1KkJvSNkeRfHO/8W6r48ns/Hujmx1TSoIrC4stpXYY0A3jJ/jzvBHBDDBxivON&#10;S02OdTG0ZDEcsPXNfq9/wXC/ZI+FHjCw8Nfti/s1XENzZeOLOebTrG2lAcvCPMurAxkDEse9pI0H&#10;zHbNHtJEYr8r7kOVUDDB+jLk46cVpBq1l0OSUbHmPjbwbdWEx1WxQjn98gbJPGc1h6TqDRXq+WWU&#10;g8HoBzXrlxbpOGEqKy7CpGDjH9aX4B/CH4WeKfjZZWHxRurgaK0gleyt5DGZwGBZC4ycY5IXnGTk&#10;BcHohO+jMpKw3TYdbvfhE3i3xn4K1VvCsV19nt/EH9lyPbJcqBuAkAw20MNyg5Cvg4zV3U/hX4y8&#10;DyaX4n8JaNea34P195JdJ1qyt/NS0khRZZ7eV+FilgUq7byoMZWXiORWr9w/i78Xf2FPjT+wzq3w&#10;Z+LPj74feCvBHgHwoYPD8GoiS00/TZGtZHjhVLZg93dMEaZLaAPPMylQrE4H4CXPxy+Iz/DyX4Ja&#10;R4s1e18Df26uqJ4dkuW8iW6VJI4Z5Y9xUyrC7JxwB64BqZws9Ap1Ln1b4K+Mf7Qnwt+EWgfGjwP/&#10;AGd9sv7uSLw/r8Li5OjSwSFHSFR8tvdFcMHcM6oQyMuVYfQPw/8Ail/w014Qt/GmkxkeL0vI4tZs&#10;UXdLfzSNjeo5aWRnYA5OWL5wWJr4f/Zb/aHm+FVnq3w9+JmlXGp+BfFMBa/sRtElneImbe/ty/3Z&#10;VJRWxxJGeQSqFbvwg/4KFfHb9jD9qu0+MHwq0TRQ2kXEkd3o+s6atxb65ZXEBjmWQkbkjnt5XUSR&#10;FHVJSVYZwOd05TbVtjdOKWh9S/GD9pZPBts/gr4bXVnc6vM3l6jrMMqyRWYBKrHC/wB15OTmQEoA&#10;BtLEnb4Jqd/rWoXjXWpX0lxI7u08kshkkLAsWZmOSTnLE9OvPBrR+IPhrQBpegfFf4Y3E194H8Y2&#10;8k3h29YTMbGZNjXOkXE0kEKy3tmZYo5iiBH3xSpmOaMnCuZWtEjfIXaCoI4xjqep5yc/WtoQjFaH&#10;NKTcjW0TXptOuMGVCrKw+bpg9cjH9PTitDxX4dh1HT4NYs3t0hmyAocOVGSSXwMnkntxwO9cdJK9&#10;vdmOaUuEfaCXyuR15GQR6YPIIrT0rW4zcGOUKS74EgXIxggD1x1Ge3bpRK9tCluZE8EqXbKY1C8j&#10;A6c9vUj8e3WtC3uLmGBUuIQhZQUDAjcuMgj1HT/9VWda0yIuLqGDbEcsMkEopOQCB0J98Z7DtWYs&#10;UkJYRzMsbgeYwYgNjGM88+tZbmidmasRutN1NpLSdC0DsElj+4SMrxjqpB69CDjvivS9AvLbWdOi&#10;1K2bcjqQE83JBG0OGOAdykgHgZyrAYYGvNdMTdHyyA7BnJBI7j6Hj8M4NbfhvxE3h+/MF1OIbZx+&#10;9d4CShG75/lG7AyQwUElScKWC0ipWaujqNVtbuDUkeA7WjX72P8Ax3J6Cp9MvZI32zHI7kjt2GT+&#10;NaQht9Sh8+JVHmKQVEudvsME8c5BpYNDt7OUAgZPUkcEeue9BAebNZTC4Vw3mj5VAwRz/nmtGCGW&#10;WB5XVsMhw3mDKn657VnSQulx5hUEYwny8AYP+FX7LUy2zpgAgZ4I9RQB0fi3xnr/AMSfEt34u8Vz&#10;Qy6jfvH5rWumwWcYKIEGIrdI40+VR91Bk8nJJJrNaxxpgxZZR1xyT60PDJb28VyyAAk7CvPQ/wD1&#10;qV71mkMkYB3fN3PJ/lQXFyJdM+z3WpKfKwu/zGBA6L7Y9ql1b4vt4fvZtT1OWe5dVylnbRjd04yS&#10;AFHH/wBY9KpP+6jlkilaMMmGZe6+n0rC8feKNB+CU6XWo6NYat4uKJJpXh/UbUTWumgqGS8v4nGy&#10;c4YNFZsCrnD3CmFRBdSveZcnZHcQ3Hxl8Sa34T1X4n+GdK8MeGfEyNdaL/aGqQi7khI8q1mmR51k&#10;SCe5KxRzvCkT7mIYqpat6TT7Z53sBYRmZGKMjxbWUjg5zzkfmK+W9I+I3iZfG95498bazca/qerS&#10;O2vXGr3LTSagJQVkErsxLFlJXJPT6CvpjwLryeNLWLWpdVmub+ztkF9cXBjL31q4KW982zBMm5TB&#10;Odo/fRCQn/SkAtpxdmZvXU09G0yG4ihtxK6yRE5Utu+U/r3/AEru9A05n00yQbJAWxIRzsPsDjH1&#10;rmbLRNQS4WaCFf3iYxkZIB9P8K2dCvRYXEsDKYkZMMGz8/15pElrXbK4UfuYoxIgB3Z6rznt3AFZ&#10;FlZLNeIxlVBkbdo5Ga3ZZ7jXJRcQscCPacAYULz0H41XbSorG6jEjLtkTcBj+fNJ6I1jo7FDxzB/&#10;Z6pZbVO0kuRnkkf/AFqqeC76HSL4XUDYLsWOKm8SvLLDJLKw3SSYAJ5H+A7VhaUwj1BIyduZMFV4&#10;JHSoLPRrS7N6BPcSBnfj5gPX+ddx4Ijsr7Q/sCxo1xEzF4lX7+Rycj6//r6V5xp6rHNG08qqBxj1&#10;9x+Vdd4d1KS2uUa0uSjgfeyAPw59qT2A29XD2haztY9mGyQWOR16/lWdqeofYomuvLUhAQu7uRki&#10;tG6uoZdNaQyb5C+52zn+X+eKxL4SX0YRosgDIYj+dQJGJb69c3Tm3aYeYVJzjD9cZ9//AK1WtG0K&#10;9k1T7fd2zsmQ+WO3J9OfcUuj+HVttTfUJQcqvyhXyPr/AJ9K6FZo3lG1zkfeHXgf56j1oBIl0938&#10;1ozEpDA71IyrAjBBz1B5/WvzQ/4Kg/8ABNX/AIVFPdftE/AbRseFZ5VbXNItlJOkSucb1XHFuzEA&#10;dRGzBTwUr9J/O8uTEbAbjkgcqoxW0iWepaZJY6rYwXdvcwPDc21zEJI5o2G1kdWBDKwJUq3BBIwa&#10;0pVHTkTKPMj+fDw/4hksblUlbaob509wf/1V6R4T8UwkxxzzHYxyAuOB04969z/4KV/8E07r4IXl&#10;18cvgNpM9x4MmuN2oadGGeTQ3Y8AnkvbE4COclchHJJV3+SvC+u3VmVjOCMYZM5IGe1elGSkro52&#10;mnY/Tf8AYh/bmudO+x/BT4z+IQ1uyrb+HfEN2MeV0CW07ntjhJDyPusTlSPrLV991d5uoCrDHUnA&#10;IHH8q/Gnw14ntdRtBbJeGQMi+YsgH3sYx+nB74Ffcf7D/wC2odat7H4NfGbWs3LEW3hvXrp/9bnA&#10;W1nY87ugRz97hSQdu7lrUVF80TWFToz6ka3YShC+VPX3/wARVmxgEBIYFu+FGOfwPQev1qSa3WOM&#10;boWG3rzjOPUf/Wp3lSRv5q8hlODvJGDXObFeW5js22tHuQvw+0nBPHHpwCK1Lex0u/so5rl4lAH3&#10;Q4Bx+PSqV/ai6tfMSMljhiTk8EY554qpBFJcyeRGpGegLkjIP1/GjoBrnStARipt4ep6x4/lxRXd&#10;yfBf9msiNoviruJgjMpvJlik8woC4KFDt+bcAM9MUU+V90Gp+Peo+Bk8MeJ9H1C3nm1W1uLIx6fe&#10;wyyiKeIKVlIKlSpXMm5ThwGUcbsnzXx98KINeh+06DbyP/Z1sXvBbRNlQ0kaLKSQdqmSVUyTt3uq&#10;jqxH0PLcJq2htqh0NJrad0m1XRLhfKWYjf8A6VAVz5E8Z80K2ORuVleN5I34DxN4WuLazW98P2dn&#10;Pai6SLTtZdcuXUrIoIkwEkWQZaMufmClWkQb39W/MrM4Hoz5stb250jUptC1hQtzC5jEmMK2MY+h&#10;wR9M/hXQNa6J4x0P/hFvGDTC1R2e1vol3S2UrADeinG4EKNyZAcDGQQrr6L4r+DWieMvDCILO7t7&#10;1LaZrOdm3RXN4s+18Sso8wmKFjjczF3LHlmFeOhtZ8Iat/wj/ihDHPG2FeQ4JxwQfcVhODi7o0Ur&#10;o5fxF4Z1LRb9fBXiZoFuI13aVqSyfuZ4mJ2jeQMxsQcM2CjblcLhtnN3FvcWlxJaXULxSxOUljkU&#10;qyMDggg9CD2r17U9JsPF2jnRtVDiNWaS2lUZa3lIwWX2OF3L0YKOhCsvDX+n/bQ/hXxHELXWrAbL&#10;K7YYW6QY2wyHv8vMcvcYQ5XYY9adRTXmDVi38P8Ax/rfh7UbPUtM1GW3v7SQPZ3MchUuwI+Xg8MP&#10;zPHfGfv/APZ9+PvgL9pL4K3Xwm+KG2fSreZry701F/faJdFcNqNkM8RNtUzwLjaFWVBtQi3/ADR/&#10;fWk5imRkZHIdGXBUjg8HoR+ld/8ADH4leKfh94lsvGXhfVmtr+2kV454pCvnKpBPTow4yOoyD3OM&#10;6tO+qKjLoz3L9qD9m3xx8AvFyafr+nzNZ31sb3Q9VWIiHVbMu6i5hfAWRS0bgleMxv0Kuq+baff2&#10;1w3lNLtYd34/Wvr34dfEv4TftR/CV/CHitFs1OJLW8xh9AuctlUAx/oTu4Zkx+4dtyAIzKflj4w/&#10;CjxD8KPGF1pOs2bRiGXDOqYBGfvADgA5U8cfMCOGXPLZXNotWsz6C+CP7QfxE+K1r4c+D/iX413+&#10;jaPF4q02fWjPJLcWsGH+zx6uLZSDJLFHPIsgTDuCDyXdh6B/wUV/4J2/Fz9jXxkLnxx4XjtYbyci&#10;9FhIJLNXO0pPbyZy0EpLkfKPLZdh25Ra+LvA/jS/8N61ba3bXMaz2sgaMTLlGHGUcfxKy/KR3Br9&#10;9P2NPjh8Nf8Agsp+w/cfsqeP3jfx54b0KU+F72/l8yS5iVVDWsjOSWkjJQBiTlTE/wArblEuNveR&#10;Ts9GfhvqEIhUBEIBB3FvfisPWEeGJb6xY+fb/PCgUA715HUYHTHNeqfH/wCEXjf9nD4v6x8H/iNo&#10;0tpdaXeNH5cseQ8ecKwPdSP/AK/ORXB6noyEeZaKfLZcggcHPPQVcZGTgzy/4geOvFnxCsbGDxTq&#10;epXjaMvk6TC90TBbRMFL7IcDEjOA7yA5ck7s4GMu813wvp2q3K6fp95eW7tKttE9yiNGNrrA0hVC&#10;pYEoWVQN21gGXIYdB8R9KltMXllHJEtz8ty8RHyvkkMRgkbsnkEcj355WDQFs5BcyD5wcruAOO/T&#10;1/8ArVummrsysdj4P0TUdXt2bUNQ3HYDHEDxxnAAHHGT06Z9zWvfeFNR+KEVv4Y0W1kbXraMw6HF&#10;Hy15yzGxC9WdiWaIDJMhMYDGVSr/AIb+D/FGu6bLr3hqzeRbaJnuFRc4UDk49OtcxrI1K11eRb1W&#10;Ul8kK3H1H+e1YpvmumXsjT+B/wAfda+F8N74B13ULu48Ha3eR3epaWs2I4b2NHSG9UFWwybyrhQD&#10;JEzJkHay+73U2pac+dRhkgkuLdZlGGj3RSRh0kAUjKsjq6kfKQVIyK+efF9i3jdpvGktxJJqD4bV&#10;SRuMjd7g923nHmE87zuyd5C9V8FPiHJY2K/DLxTbt56zAaDf+eAqxksWtWXb8xZyHjfcMfOmH3xi&#10;PfSSFKF43R6Le3eLhmEe3afujkZ7YP5H35ptldeYW8zaOck7eh+vTnP+e1OVS7gq4K4xkURsI5RI&#10;zEkYwtQQdt4a1u0t1ktJ4w8ez90rLk7vTOQoB4yeTwPrVXUtPkjlURIpQnIGcqTjHXHHf3/OsfTb&#10;0TT7BJnOCRv464z/AC966jR9uqWb2zXCDCnHmHOCMEcAE8nIqXGLKUilbXDGJIQqlsqocJt3HPbs&#10;3Y5z34HWrqzQXFvskyn952UYYe3of8KoXsZRjH2xvjJXsOn5nH8qhi1B2uCkzEhTtHHQD8frUSVi&#10;4uzPRvhh4tLXA8NawZmcDMEjEN+5QA7eu4eWoJH3gIwRlRGoPdG1iZnkCjG7aMncOvavF4LO5nWK&#10;6thKrRzK0ci9Y3DDaw9weQeg216L4Z+K2jz+Fnzp6zanaTrFPZW9yMW+4EgMDl0UgbkJDAglNzGN&#10;iYHJJM6GWx3su8kSEYAVu/Tn/PauE+Knx08DfDeNrGztp9W1ICRvsGnJvZRGheQtjP3UVmbH3VRi&#10;20Csj44/E/WIPh54h1WG+1Fbix0rzNEttG0pZo5rjzo1ZJi80bxRCFpZDKomYOiKIgrtJH8Y/Dj4&#10;8eM/AnxU034n/bjdSWl3G15YTsfs95b+YrSW0qKRvhfbh0PDDg5zW1Kl7TVmcnZH2T8DP2wtA+Kl&#10;tf6L4tu7XRb6zdpoYfNYx3NvnHycbmkU8MgHOQQMBsRW37Wtz4w+JZ+Fvwn8EtrF1JbslvdLeYKy&#10;kpiWQ7GRIkyxON5Y7QMHg/KXxV0iTxr45v8AxV8K/BRsdJ17WHOh6XpgeZLTzmLR2ytgsTgEKD8x&#10;ABr6y+Ccfh39l7wHbaJ8N4Jk8balZxnxJ4pklRp9PlwC0FrJGSA6klRIpxHyUzJ+9V1acKevcqnJ&#10;vQ9Z+JPj5/g1G/h/TbmK68ZoDHfzlA0egvjBXHIa+65H3bU/Kd0+VtvCb0Ty3MmoXdy89zLI0k80&#10;0pLyMx3M5JOSSSSSTk5JrfTT2eAb42SKPYCFHQYzgZHGVqtqo07VtQM+l6SNOhCgGMTtIAc5J3Mc&#10;jqOpOABknrWUGolSbZl2li9yuVjUBTuaQclgQODzjj+tetfA7xVrWk3kNnZ2sU15G7S6RYztGkV6&#10;sgCz2LuwxEtyoUK+R5UqQSjHlpnhtI0tJIzFecgkCCMKxK8nkDIUAk55ByQDxzn1j9nf9n3xn8dv&#10;iRaeBvCcDCWeKS5vb95NsGmWcQDTXUzkhY4okyzMSBwo6kVpJKURLc9d8Oa9FNZ2niTw6Z7nTruI&#10;XOnTXcQhleIsV2SIGcRyoyvFJHuby5Y5IySVNS3uuwzXaSt8gkYHy1OcHPTj6enb61qeKNC8B6Nq&#10;uo2Xw/mkn0SLUZvsd28Ow3QMhYzbCqlfMcmT5huy5LZYmuaceZMIJCMhvl2jOM9jWIjp9M1uGaKa&#10;ymiCRXBDRyjkxNnqPart4LVrFIJJSXUAKxfnrx1+prAsYYfPjYqSqHlcdeeK3dUthJ5axsF2DcOf&#10;vevWguL0Ob1SRYLaeeRj9oTARQMKR36d6j8LQQTSDU5iFlBxg9x+PfrxWy9tbXEUpmiwzDKj1/zm&#10;s2z0240x2USAgHBABJYe9Q1Y0TuW9YurlpzKJBhU6M/fPX9a6Lwxq739qhdAMAjaFP8AkVzN/Guw&#10;EoMAcr19q3vCUkawBreQ7TwxPclv88+9SxnSaRc3f2uS2wTGy/KRzjitM28qMs/m8ZIGOM8f/Xqi&#10;sqQFfMUggYYrw3T1rVtp47+NUjYsmzgse/rj/wCt3qUgIfJWGFXikwrFiwHbnnHf8PrVSa5ljuBE&#10;zjYOGKuD0x0/StGGEgbCwOGPTjjHv27/AI1UtYDdXj/LuVemD0/+t/nvQ1YCyYRIis0R2hQEBHHQ&#10;d81dsbski3IO3GAQ2cf5/SrNvY77ImYYyMDvz61WTT1hRthAw+cYzjIGeccEc0WYEuuWdvdWL2F9&#10;axXEdzE8U1rPEHjnjKkOjoQQykHBBBBBI55r8t/+Ck//AATYuvgncXPx7+A+nSP4PlmL6vpke6ST&#10;Q5Wb15LW7Eja5ztJ2Mfulv091WSSOzQKzZB+9ng9+4/zioLN7S/sZrLVLSK6tblGhngukWSKWNl2&#10;urowwysCQVPBBIIralUlTZMoqSPwO8MeI5dMutzseoU5fnjjnP5/hXsnw58f6LNu0TXLVJ7K8TAk&#10;lbDQMR1Bx1zjjnIFepf8FJ/+Cb2pfAO9uvj18FdEnufA17P/AKbbxoXfQJnbAjc5y1uzfLHKfuki&#10;Nzu2PJ8k+H9fexk8sNgbwevv6dq704zjoczTiz9XP2Kf2uL/AMRRWfwQ+MmppPq6x7fDviGSQsNW&#10;j/hglZjzMMYWQ/6wDB/eDMv03F5aAtM2xVOGGehJ9OxH9K/GvwD8Tb+402Dwtf6pIttE5ls7jq1v&#10;JwdwIG7ggdD2GO1foZ+xV+10nxi063+G/wATLlI/FkMBNpdyLsGtxKP9Yues6qCzIMbl+cDhgnJV&#10;pOOq2NoTvoz6BuJ4/lWGTG5QQpAyxx3x6VWhkWC5WQsrbCflHAHXmp7m3aONZIjglSNo6A89OeM4&#10;9vxqiXKSBTLlgMDIIHXPp+nH4Vilc1Nd9fsJW8xrCIkgc+UD/SisEPdDjzY+P78mD/OinygfCXh3&#10;TNQm8LweJre6hitrZ4rO4VFkMkaNPNJu4AIBYkZHUqoweareLG1XRvGsuuzeAPD+m2tva6RpupaH&#10;b2Oyz1L7Na29rcXLiNlceZdxNJLKm1vOaR1bJVzifDH4j29xaS2k5DXE1tIpMgBBOQwU5Geo6j19&#10;DXpfjvQbPU5PFUGgLMyWujvHNJuYkiG7t5WkQMQfnkjZj7yk44rsjN3OWUbHnUuiaV4hP/CRw63c&#10;y6PHcQypHqd8rT2bSWbL5dwygbhsjhxKE2uQpKxnfEnnPx5+Ftj4w0+DWnSSGWWcOFTCrIJSzhgv&#10;HIVolAB9ckc16np1ndnxZeaXFdWCNqF1bWvnzhVhEbp5W1sjaAWC789FiYc0z4i+H9O1jSLjUvB2&#10;gSSWOn6hJHqeyTcbK4lWFIki2knyPMSYq2CSSsTneY3foT5kZPRnyDb3ereENXbw14o3IY2CLP8A&#10;3SQCFY/TkfWuh1Lwt4Y8c6cNG1+5SzlMbHTNZSFn+zN12SqoLSW7N94Ll4yfMjDEPFN6Z8ZvhBpn&#10;imGS5sYcSnToJbiJrfy3aQQxs6tn/lor+YPoAemMeJWM+teCryPRPFcborNthmPO0/3T2x0+vH44&#10;Tg4vmiXGSaszjNX0DWDqlxomqQldXs22PEJFk+0Ko6qykq524IZSQ64IJ43ZVpcvbvhZ3QbgwZD0&#10;YZwcfifzNeu6r4B0nx9G32a+j07W4UJ0u5kk2w3LLgi3lckeUTz5c33VfCyYRvMh8w16N7qSS7uY&#10;Hhv4pCmpW7xbCHBxvx2JPDDs31wNoTU0Nqx3/wAF/i74h+GXimDxf4YuFaS3lAvbQANHMnT7rqQV&#10;YFhtYEYJVgQSD9W/ETxH4V+L3wj0/wCIfhGwS+0yLbazWc0m9tJdyx+ysHJYwlmbyZGbKZaJy2Uk&#10;k+D/AA/eNa3JMYfcFZiUjLhkAywZcj5cDJI5GM9gR6z+z38cNQ+GPieW506NL/TL0G213RrhS8F5&#10;A3DKUypZWA/2WHBBVwrDCtTa1Q4tdSDxjoR8NXxm0/e1jM+ELfeibvG3uOf8g165+wz+2N42/ZQ+&#10;M+kePfDet3FstveJLLJbt8ylcgOBkZZQTxkblLJkbq+gdX/ZK+En7Tf7P03j74Da+s3izTtOuLyD&#10;Q7iQE+K9Kt0ElxENoxHq1lGQzABVvLURyqkVxHKk/wAU3Xgy80HV1jngkaFlElncICyzITgdMnOR&#10;tI67gfxxg7mrutT92P8AgoJ8Afhn/wAFj/2Tbb9sL9nezsY/iP4ZtVHinTrNhmUGMEyjpujfg5YA&#10;jcrYGefyV+HnwP8AjB411LVPDmieCL0jQCG8R3l1GYrfR0MgjMlzKRiJN7Bc4JYnaoZsKfTP2Hv2&#10;3f2wv2NE1O/+A+lKsd5pl07XGs2CvC1jE6i6hRZhsuHhM6Fowsoj81iyr8+P1I8D/s8fsl/8FDP2&#10;NPD3xN/ZS8LWSeNPDnh9IfGuhabHeLDqmofZt14WNxFF596j3cmLgBthkUrIVUCk4PoPnSPx7/aq&#10;/ZG8YfBNmk1iGwvNNt447a9u9OV9kvmHfDc5aWQMkqyLtkjYLlB8qnk/MXiTR5dLvPsJdjFs3RM4&#10;wXGB6dweP1wMiv1wsfgLofxF+HMXw+8VeMLbQ7CSFFe7hT7Xd2MBjAlsVLosUu5lLrI4k8kOUBlJ&#10;3r8f/wDBQv8AYyHwU8QNqfhG1lPhe4EMWmTzsjTwSLEVQSbfvCQRlt2B85dTj5C6hKVtSJct9DyL&#10;9kj4uWPw58VjTPEFqk2nXqNDdws2PMR8Bhn6AZHpXSftP/CLR4rx/Fng+Qy2N9maBvL2lM8lep+X&#10;LEDPJxz058EVrvTrkvHE6TQyYPUcjtnj1r6L+BnjrRPFfhSbwj4teNFkh8uKW4wxjzk5XPTnHTB4&#10;IzgnMtcsuZFJ3VmeE6DLd6NeieNlDJkHcDgqQQwPTIIJBHvXT6h4E07XNH/tXREHkOw2x7gr254z&#10;GWGDwWGGHXIOATgHxL0Cx8MeKrjSbK5jnVJNnnIcj2x/9ermj+LdJ8CGG7maSW1uQqalarhmdAeG&#10;UHgOpJKnjqRnDMDspJ6iWhu6Bq+o6lZtDr8inUIYUkuygGJlPyrNjHBJ4cdA+T0YAWRtMgSBsgYx&#10;jvn/AD+ld2nwj0vXdItvGvhm8t7hryETabNGpFvdxMOm7chGAcMrAFclSQ2RXK6n4Y1jwvdwDV9L&#10;lhtbuZkt7iSMj54wnmIG+UF03ox9VdGIw4qk0zOceXUhtQPsbTBFyHyylQPujjJ6gdAR06d8Vr6H&#10;qMls0dxMwZwSW2xgE/T2/wAnvS2ukOgnUjzVdSV8oqobb04G7A654GQOozWXCRDcsnlnIbHmH7uM&#10;46nr+HSm1YhO53dxpKaraLc22xyMsxR8szFsE/iSvHPLe9YL6ReQyNF5IjKSbWUyYYZ5ztPJ75I/&#10;HHFbnw8uby9lFmJXRbgYlKAKyxYOSv1+cdOeuOK3vHHw816WxGsJYSSW7NIsfkKM5C525GQMJhio&#10;zgEeoJh2ehadjw39oXx94p+GWuL4QttZtkVbSOYXNpMJInV0EinI5JG7OMZUjB54Hkfgz4v694O8&#10;dL4qs0fyr4ww6ha2uZRPswBIvmM2ZdwLDBGdzoNqOVr6yg/ZHtP2kdHtYrCG7m1K21EQW9pLbttu&#10;IpIzKH81hHHbxqsfJklUkuoj8zc3l+ceIPhb4b+E8k9t4N8L6F/b0DwLLqkHn3CRbozuWES4HzLI&#10;hZiBIjLgGL5hXRHkUOWxGrdzrfi18StM+Fvw8h8XeJNGSfUtSiePSPDt1Edk/wApV5JsEGOEEqAC&#10;FMu9QvG51+eL39kb4+a/8P7T43w+DkeHWfFY0mTQ7NSuoW9xNH51vIbUjcIJ8TrGy5CtbuHEYaEy&#10;/TXwq8H+KviD47i1bUvD0Ou+KNW1QzLaQ2qjyyyqoEY+5AsIXOVChU8zJxjHoPiz4oaX4Lju/h58&#10;OvEAup7lPs3iXxHYXB8m8UMGNpbEY3W4dVLyn/XMi7QIxmXGM3Tdki7cxw/wqj+IvwA/Zzk/Z0m8&#10;dJqNrdeIh4gvrSBo5LbStQNsbVxaygE72h2pLMjbX2Iq5WMO30l8B/8AgkV+2D8ZvhtB8TNO0rw1&#10;4a0/UF8zR28W63Jbz6nECwWSGKCKX923BWSTYHGGUlSGP0d/wTk/4JiWGsabpv7Rn7T/AISL2xKX&#10;PhfwbfQ4+1Hqlzdow/1fRlhP38AsNnyv9+3F3JcXyRsoudQmBlit2OAsYwN7H+FFJHPPOAMk12Uc&#10;FKtHnqO19jzcXmEaE+Snq1ufhF8aP2ffjR+zN4xPwy+OHw6v9C1Mxm4tY5iskF3F086CaMtHMmfl&#10;LIxwcqcNkVy9vo6q6zG3j3BdyKUzjp82O56/n9K/cX9qz9lnwh+2H8KG+EnxAv0j1W333PgjxZLG&#10;u/SNRZcGNtoJ+zygKrJyCoH8ccbV+Snh39nD4t33xrvvgFe+DHt/FGk3VxBq9reSLHFpq2+TNczz&#10;E+XHbogLmYnZ5fzAkEZ5cRh/YSt0O7CYuGKpXe63MP4R/Cfxj8XPFem+EPCukpcajJCwTISCKCFC&#10;80lzPKQFSJFZ2eaQ4RF6gKAPoubxH4N+FPg24+B/wZ1NrjSr5o5PFvigQmKXxJcRncqAH5orCN+Y&#10;oSAXYedINxVIqWta14P+F/gSX4OfBm6ku7O7CDxb4tlheKfxHIhDJEisN0FhGwBjhOGkZRLKNwjj&#10;i42OJ7hw6TYOO+On+R+tcvM1obq5ua7eFbaKximxnJKqen86q2Ima6I8rBPO5l7/AFFU1guFk+0N&#10;G5AYDpzyDWtao8aKzKRuOQFHXHPegRasEXzFVmIIOcDvW3q8x8pcttAICqWBJH49a55rt4rkybVJ&#10;JwCW49eRWpH5uoAXLTFlKYXd6UASQOZJCiYww+Y9/wD61UrgOL5md/lUng+xqZSVlXcQAPvYIPPa&#10;rGtBY5vlib5m52jP4/zpPYuDsQx2z3UWIlycHIbrxitHSY0sYNgUrnkbWzjOai0HzIv3iMGGRuR/&#10;5j06VurYRyKTG4SRic5HapszUfpcvnJ5F2/IOY2Y8irltcz6fKQHIA5OMYPvWVqdtPp7rPDKGZV+&#10;bp/Ko7jUmvlVWBjkB+YDn8qQHVWupSTqFgXG0gkcjNdVplnbwRiSNuZFDkkdOP8A9Vcb4SiDeXbS&#10;AkueAckmvQQsYtzHEyAx4Kqp5HtxStqBnawiwweSi9c7eOBjvVezLT2irGoMm75iF7H3rQ1a2WZI&#10;23BRg71A7/h9f84qO1QwqLaPaBjIOOp/zmmBU1PTrVLImeLd8uMbQccdP5Vg+bDaz/MVcqudrt0P&#10;p/n866m7jF8ptyx2hORjvjtWI2j2yaitxeFiCMbcHPGP/wBdAGlpsVleaXcaLr+nW9/YXto8F7YX&#10;cCyQXMDja8UiEEOjBiCrcEEivyj/AOCm/wDwTen/AGYtYb4zfA62nvfh7qVxuMDEyzaFK5/495Tk&#10;7oSTiOQ9fuOd2Hk/V+K0S/P2XTePmxvzwPak8feDLO48OzeHdV0WK+sLuBoL+zu7VZIrmJ1wyOjD&#10;GCM5HpWlOo6bInBSR/Px4d8RyW0nX+L7oHA/zn+fpXq3gnx/qNulvcWl7LFPaypPa3NvKY3hcMCr&#10;Iy/MjBgCCOQRkYrvf+Ci/wDwTp1n9mbV5fi98I7K4vfAl/OPPhLF5tEmc5EMp6tEx4jkPsrHdhn+&#10;bfDPih7YeVI7YOBwuSfTkfjXcmpK5ztNM/Xj9jP9sSz+PmgW/gLx9dxW/jO2h+WUEINajUEmdADg&#10;TAAmSPjIG9ONyx+5vo8jwGZ+VUkbgMZOTn/Cvxo8F+P7zTru31Gx1Ke3u7eVJ7S5tpDHJFIpBDqQ&#10;cqQwByO4Hev01/Yp/a70v4/eHIfDXim4gtfFdkgW8iXai3q/89414A/21AwpORhSMctWk4O62N4T&#10;voz2RfDwnHmiZFDdnhQn68gmiukTTrYLy8ucnOCaKx940Pxdvri78JeIDcWcoYJMD8r5xyDx09fp&#10;Xs3wo+J8F1FdwalcuTdWvlxFWI2k3MUjkkZ6orj3BPcgHyvxxpRVzdxM8q7QAWGTjJ6/nVLwf4ju&#10;PD9+s0V00LZ/durEAH14IIro2kZPWJ7pr2jD7R5tnbFoGu7J7xC4bfHJEx2kNkITubgZ65x0Ag8f&#10;W6eFvF2q3nhbWmt4rrVEvFsJI4yizMoBjZDkPDtuLhMMGUqdjZJApnwu8Rx6r4X1e21S9LzxR290&#10;6St/yzjkSM4O4E/67Ixk/KeB95Zb9JdXuJtavFYpDbGOKbcCWGMMHDdVZZMkc4I4xk51g2mYyirH&#10;O2z+HPElrI/hS2a2jaODfoSMuRdPsh2rLI+827ozoY8l1cqPmBZx5h46+Dlzr3hGa7uoRdTQ29m0&#10;UouMkfaI3kVDubcWynIxxu4yMFvZPDfw61MeNLHUfDFrNFDNrNtbGCK7Ns0BZ0AcSllCZDZVywwQ&#10;ScYU11fxh+Fmp6R8Dvh/8TvDF/Y3a+IfDskmvWhijJMNpdeULpUUYlTfBNHtK7UEe/5gw273T0ZF&#10;rM+DdP1e98K6h/wjfiBMru2x3DrgBsKSh57FlGe9M+J3hPS9Z8Nv430lbS3vdPeNdUha6KvfROdq&#10;TohXaXRsJJtcMwkicRnZPLXt/in4NQfEb4ZXevPpr3Wo22r2cW9D+8SForkSyEnk/N9mBYjA2gAV&#10;494O1PU9IvX06+ljxFvVZboIAy/6to2RyRICGKmP5sqTuXaSKxlH2cuZFJ30OJ02/vrfSTp+v6jq&#10;reHb+6E19a2F9hBepHPHBNIhBR5I/MdsMAzI8ih4/MLDM0HWbrw7qsOq2MiF45OUI4ZeOD04P9O1&#10;dX8XfBOleHLy21/wvaXMOlXsarPazSCT7Hcj78SvyShGXjMgDBS0ZaQxNI+r+x3+zbq/7V/7RvhX&#10;4K2kuo2el6prFsvifXtP037UdD0ozIt1qDxlkDLFGxYKWXe22NSWdQduaLjfoOzueq/sr/tZ3fwF&#10;10XcsV22gXrw3Zisb1oZ7C6hbdBeQTB0aKaKTLq4ZWGXUnbJIrep/Gjxr8CvFnw0m+MPw6+C154e&#10;8a63r6QeIl02aRNP8N2CW0JlvbG2cIyz3s9ztlUkR2RgkjiQLeW5gk/Ym8TfBX4Z/GS88ST/AAVt&#10;18KahZ3vh3X/AAXrN5Jdajp+nXEb20jC8SOKVr54S6vLEsCyPPeRRxW8c8Vs3J/tOx+Evgb8WpfA&#10;vwp+KEHirSo7awvLXUtF1KO5s7u0Nu6xR3RVnH2pY5GjKuDlJ5MqqlUbkk4upoapS5D2j4S/Fv4b&#10;ePPgrJ4F8feIdP8ADev+EtOW5+HviNrSV1itjIZXsGit1Lzwyl2UoEbejA7Q6SBfeP8AglAms+NZ&#10;vjB4+074q2HgrX30+DHws0tIrf8At/T5WUXrRbGSPyAAzNaxoSqkZIVRn5Rmj+COs6hd+KPgP4Ef&#10;w54Zv5WFhp15rUuoT2yD/lk88iqzfPuOAqAZHBPzNP4D8ZeMPhP490f4ieANdm0zXdB1GK+0q9gx&#10;mKWNgykgjBU9CDwQSDwTWaai3YTd0foPrVvNNdPc+G9En/tlZERLdf3sjyqp2rHGgAYjYNh6HgY9&#10;cjxFonhT4teCr7wDqsdrqdtqMZCJcRl4miLI4DKpLIcKXyjblKKyHIBFr4T/ABT8BftFeCh8TvAn&#10;hM6bP9jitPHGn32oQyRW98xd5ZUTahMLKm+NGLFTuUE/IpreI7e8WT+1NRvfs9tdX8txDbpuKJ5r&#10;jcArbRkiPg4JbYgGBhanYR+YP7Un7M+vfAz4gSaVrVk6xB5FsZ5JFPnRI5XazDA8xDhXBC43q+Ak&#10;i15zFcXds6xWKvHMuRuTIYH09sH2r9Mv+CgXgnwBf/s36t8QfF0CQ6hYTQW3h3y7hBJcamV2JFFH&#10;kli4VncdBEszYUR5T83NZ8KanZRmZLFtyxlpBb/Ou0KS3oflAzkA5UZ4wSXdGkEYWh6ZqXiPWwl3&#10;fEnOZJZDnp9TXYa38N4BpDGAO7KvV2BzXHJcz2dyt/ZuVMbcNu4rvtA8a22qaW0V2QrgbmVm5P8A&#10;nrSvfYfIrHTfsc/Gqx8D+Lo/gf8AErUoIfDeuXQi06+1BtselXcjgEGQ58qGXcVLMCkcjCQ7VMrH&#10;2743fBHUp9Im1GyQC+iVVkW7gCSB1OTtIJBwA4JyRyQCua+PPFWkW2uXTm3QbGzuGM5Hpj6V9i/s&#10;nftI2fj74V3vw8+Kerxf2/4Y0wS2F1NHibV9PgVictkb54QBubO94sPtcxzPRJuLUkKPLJcrPHbH&#10;VngspNM1LcLmzEccsTn5hx2wDuUj067gcngl09ncXmqW1k0DRny9wWCEttXJOTt4JOeSST+AAGdo&#10;PxO8A/Fz9om+8JWhtdM+2CQaKZVl2ajcAkmyUIGJlkYkx92clBuZ4xXqXwp+GqeLvFtlcS6apRNQ&#10;8u5t7zTlCyooTaQu4Fi5d925RhVUgtkheh7anLa0h/wi+EuveMtttpdjtTymMN1FLsBYvj9393PD&#10;FDnI+U/eyAPp3Sv2fvCjWbz6/o89ppWZRG2pwMstwFZz5ZUH5UZAAzFlbfwT8ua9B8B/CvR/AUZm&#10;8+GDStPjgi1HUL2AuIJG2xhSiCTzeSwWNAXkC8IANo5/xx4mAWWwgtRb6Yts1udKsrxTD5iFf3jy&#10;YJbflXwpUD5fvbWY88pXeholoeNePdNGmafPpOp2cMGlx7HiWBJVLENI+4AvwxaYEgjd8qk4ZVCe&#10;U+ONKi+NHxNh0/4Z+HIbaRbV5ZlkuEit7KBBuluJpDhIY1A3PIcDjJGSM+v/ABO0nVfHgvkudUt4&#10;oYVM0+o3b+Xb20PIMssh4QBQvTO7GOa8H8Z/ECyl0dvhf8HUu/7DuZoxqGovCReeJJ1cbGkXkxwK&#10;/MVsO+13Bk2iPWMm9hcrLPi34k6J4U8NXPwu+Ed68tpdqU8Q+JntzFLq2ThoYVb5oLPgfKQry8GQ&#10;AARr+gv/AASr/wCCUsXhuDT/ANpD9q/wiz37ul34T8E6hDzbrwY7u9Q/x/xJAfu8M/PyLb/4Je/8&#10;ErLb4Vf2Z+0n+0/oUc3ij5Lnwx4SvY9yaRkZS6ulPDXHQpGeIvvHL4Cfe8OuXUV61nbsLm9uRkb2&#10;+WIE/fc9hxx3POPWvSwmES9+Z5ONx9r06T9X/kX/ABDqF9ApitLf7XfvEXWAOBkD+JyThV7e54Ht&#10;Bp1npk+kmazunNxK4l+3SRfvDKuQMqeVAyVKZGASOpJqromraXaWsth/akNybqd5U1JJFxd4bDKW&#10;zgNGfl2jsAeDkCWyttKhgv8Axprmt2WkeGtPtJL3xFrWp3SQWmnQRRmR7qSRyERQiNuJOMANwAxr&#10;uq1IxVzyKcJTmox3NbTW0K70DVNe8d6zZ6HoujWstz4h1W+u0gttLt4UMklw8zkLEiqvmCRiuFwx&#10;xjj8ufin/wAFP/2a/wBvj9p3x58Pf2dtMj0TSZbWxE/ie4UW958QIrNFjF0UkHmJbxGNWjtvvEKk&#10;0yq4RIflT/guP/wW81X9tzXbr9lL9mDUL3RfghpU0Ul7MUaG68dToweO7uAQGSzQ4eG2YAkgSyje&#10;I44PhH4G+OfGngf4h6P4n8AGT+2dOvVk02KJNxlJ4aErg7g4OzBBBLDjtXl12661PocJQWHXmz9Z&#10;tZ0u4tHazljVwnyRuCcMMceuMj/CqQ0+aRwwH3eCVYHFej6v4fTVdKhu7nTFglaON5oFYMY3I+ZN&#10;w5ODxnHOK5+DTEjLRGHYckMpHoa8tvU9FK60MfyZ0tssqnHygH055x0qylwyRYlGCq85+nQ1JqUC&#10;wxMzZPOMLxg/1qKO3863SMr0HPeqDlk2Nmicxk7wdwwW/wA9K0/DiMT5LtlSSVHWq1nZqEAIHGcD&#10;PBJrUttPjgjDoxyBkFTgg+v6VLkaKNmWP7GaYgxkg7TjavGB/OppdKmu5gz5OB1buKv+G53VGjkV&#10;mbbnPTHvViC2WSUuBkE7QPf09qaegJIy4LB7GTERLbuCCR+ftWrZwyPH5pTaO5zyOatLpkSzKzkM&#10;4Awe+PU/pUzwyoSqxkIBwcc9f/rUJoLNIp3cds0LBAAxUDHY1lNaCeVYo15U8D9avX3nxJs8skc/&#10;N3x6VLoOkzXUxndQMHOW/D/P0qZblGv4XUWce4wYdRncTwOOn8607jUbiO7Nyl20bMQpJIAwe3bs&#10;DTbS2gBGzOAOR1IBPOKg1y0kAWRZOSMY6An3A6d+aLMDXk8TpMscCuoLJ80n5Zx6dvr2q015C/lg&#10;ThZZCNuO3qa4s3BQGLj5QcED/D8q2PDVol45mkMjGPkHOMCkB0qxRgbd2eCS3r2z70l1p0VyijzO&#10;Qvyng85wT9KFumN2QYA2Rwg4yOR2rN1bVJ4GLJC6+WOQv8XX07Ubga2mwx6XBFLHG7NkchzgnB/z&#10;z/8AWrqdUP8AbenRzKQWVF2ngNz0+przGTxvqE8ZL2KKoY4POVP0rp9O+Imlm0iluboISgU7u2OO&#10;lAE+t/DXQfFWh6h4c8RaPa39hqkD219Y3UYkjnjcYZHB6ggn6du1fj5/wUp/4Jo+L/2P/E9x8Tvh&#10;pbXGpfD6+ugY5x802jSMcrb3Hcrk7Ul6NwDhiAf2Y8Pa7ot5MbxPFUZCrkwswViMc8dT3AB9Ki+I&#10;fgrSfGnhe7t9c0m2vdMvrY21/YXMIaK6gdcMrqeGUqTxjv3ranN05a7ETgpI/nc8JeKoYJIxdHKh&#10;uRxnn0P9P1r1b4efELXvDGt2fibw1rlxp+p2MqS2d5bTFWRgThgRnHcEcgg4II4ruP8AgpF/wTf1&#10;r9ljXpPjB8JbS4v/AIfXVyBLEMvNocrNxDKf4oSTtSU98I3zbWk+fPB3iqKFlBkDK67S2fccdODx&#10;/hxXampI5mmmfp94H/4Ky6AnhKwj+IPwiurnWkgC6jc6XfrHBNICRvRCpKggA7ckAkgcYor8+Ide&#10;uPKXcNxx95NpBorL2EC/bTPXdW0JLfSBLeqWmkgJx0A3gMpIPJIBI9jj8PP9a0qOC5821jI8zJVA&#10;M857DH+Fe4rpUV1pGbdCUn3h1ByArMSowRkgYHGeMDHOa4rxt8P2s9UkiWJZFRZZMbsHYrMOpGQx&#10;wD7j61LVyk2jnPh94nu9NuzbzHJ2YdSACPmGSM9DnBr1fwZf295DdzRpCw2q2Hwy/u2XaXBzkZO3&#10;0w31rx99LNjIstxI2R1lQc546jv1rtvBGtT6bbyK7q6QtHd25WQAyOo+YA9wQe3OUHAPQImro9mO&#10;n+IrvX7m9knIsBdM1u0JXKoqwKJmXcdx8l9zZBwCM5NdX+0Z4f1Xwx4GvPAvhLTxby+GdZkhaMJz&#10;bwQ6rqfnmPczb42a8tUYN90REHg5PN6Vq2l21hqOhQeRBqdzqV9axCGZUilTzbfy0DtgKV2gZPyk&#10;dcYGPUPjV4hik8a3OvxXD20Oo61rLwXDz7olZZXkmDsMNtVbiGTc3y7kJzgmtFKzJ6HzD4x0jw/B&#10;4Rl+IHgjxZdWMuo6gbbVNOgGz7BKrtIAJAwJjk2I6sq/KfNVguxDL4b+0z4Hj1O2tvFei2EUdqux&#10;5hACAZGhSInnnJNtIce30r6WvrXQJmk8Ig38NzqmrpDd6Rpmm/aDqMDgl/JBKhsypFiNWypcMoym&#10;K8G+KfirRdM0SXw7pGpi7tp57GePzxzEVtpBLEQCQxEjsN3cBThCSi25qSsLlszy/wAAeK/C89u0&#10;XxAsZ9Q061K+bYWrxxz3ihl/ch3SRIsgHErI4TGdj8KfpD4K/tSv4D+C3iKH4DC9sfGnim5ttGut&#10;NW9ee9vAxMNi9qB+8mnhjYQosfIKRsqYZkj+Mr68k8P6yxiiJiaXK71wdnHGfp3r9Ef+CHHxj/Ze&#10;8J/G6DV9b+HNrD8RWWSLw/4hubx5VlglUR3FpBFIWS3uDEGKyDDuGkTcQ4SuOs/Zwbtc6KS55W2P&#10;Ev2iP2fviL+zT8N/Den/ABu+CXinwp448WCS/wBO1mTxJCbCfQ1RI2spIIY2Yaik4DyxtcK9vE8C&#10;Swb5VaLyXw3HDcL/AMIzFpobzy32eOJcu8pOdoGfmLc4HUsRjk4P9C/7VH7M3wg/bs+AGsfCnxL4&#10;ktbOzupFnsPECrHM+iahEj+RdorlcFfM2SRFkLxSumY876/BH9p79m/4wfsm/GLVvgn8Z/DqWGsa&#10;Y4ZZbZme01C3ZiI7y1kZVMsEgBIYqrKQyOsciOi5YXFKutVZo0r0XT22M74b/EC5+GuuH7WGn0e8&#10;fbdoAf3ZxxKB2I7juPwI9tnjhuLZZYWEqOoaGWPowx1/+vXgvhCxHju7XSjLtucqGijUkygnG9QB&#10;gH7oIzyW4HJA+l/FnwKsv2cvhzoer6/8UtOudO14Cfw9aXc0cd5cWzNMpmjiDMTFG0Kh8n5fPjxl&#10;WDHeor6owNT9mj9ofxj+zP8AFGL4g+GI0vLW4t/sfiLQ7mJXh1WwLK7xMHGAwKK6OMMjorKQRX03&#10;8W/21/2TdO186B8I/EOqeLdY1OQXGnaHY2THUEWUu0ENwUYwwzMxj3IoeThWUBWcD4U1zxJpEsN9&#10;NpvirTYEtLEzT6l9tiljgdhtji8tXLyTFmQeQitLtLNsKo5HQ/Cb9qbwz8PvhTH8O/hxoHi7Qvix&#10;Ik1vY3fw682CbxNpF66yX2masYyr3MEhWOVXYSEiMIyfK2IS7lWR63+118E/inf+C9N+L/xf8f2V&#10;rqENnby6d4D0qOeS202zu7WOeMNNMAftrsGQw/MW+yzPujh+zPc/OkHw68UXbzajrepRaS0DMtha&#10;5w32hcFRI5KmIgdAMtuHKjBU/SH7Xnxv/ap+KOv+ENb/AGnPBWleHdRs9AX+x9O0e2SK3htiSYyo&#10;hYpI6hQzSfvZC5IkmkVYo4fMNduFhsZbHSkhWDVolnktbWaRg58xgqNjahZACB8p2ksAOQacILcl&#10;1Gtj5i8d2H9iTm1ltHimzmSGYhUQ8ghMY3AkE4zuGGBB2lzz0GtGB4fLYlYpCXIXnOeh55HA69K+&#10;gfiT4EXxR4R1DVV0iSSSzQjzN6Eyxbtig8Ab12rgkAkgEdFFfOfiRJNElSzgniuHePJUAr1LDawJ&#10;GCcE8Hocg+jS1By0O30DWdNumjXTwHnY4eLgBh75PHU+g461ttrOmeEZR4onmIliUyWduh6sRjBz&#10;wRg4IIIIJBBBIPmngPWL7wvcNfyWUcouYdsilyB2APr1H0yOgrqFGm6ybq61KSSctbiSErIcKRKg&#10;PyhTuATf6djnjBrlEpdjg/FnhQXPiGDVdEjZbTVX3xW6EmSBxgPHyckgkFSM5Vl53blH6lfsTfHL&#10;wF8W/CUvxV+Jmn6boHjfRvKtNd0w3q20muXUkZMWs6fbsFkYzGKT7RBF5kcM4MoEMN1DbQfDHhHU&#10;7fwrr1rPqOkW0kFvKJJPOhiuDKgAO6OGRWjkIwTtfCurNG4KO6m9pvxM1v4SePtJ8UaPcq9rp98s&#10;ttJFHNFY6lCVBmiU7xI8bpIULMwnClAxjZQkejfPGwuVn6Tal48gj1iJE1MWEXkhVtiHCZJx5uC7&#10;szbCMudo2khV+8z8Vq2tC80i8ur7WINP0fS4RNq2sz5McK8Y4GPMkZsKiAbmYgKOcVB4m8B+EptB&#10;sv2h9O8U3UPwk8RWxu9E1zV51a8dlAMmmMFAE97A+6JsIocKsoRUljB8B+JHxM8Z/tDeKtP+H/gH&#10;w/eJpcd2I/DnhqzXfLPKRsE0u3/WzsDjPIQMVXqzPzcrbsthrbUs/Ef4tax8YL628FeCtGu7XQhd&#10;Kmm6VEha61W4LALJMFz5kpOAsY+VeAuSM1+kX/BNr/gmHp/wCtrD4/8A7Q+g29547khE+h6DcESR&#10;aACPld+qvcenaPGBzk1Y/wCCdn/BNXSf2V9Ps/i/8ZrW31H4hTR7rO12B4fD6sPmVT0ec5IaT+EE&#10;qvUk/VjajfXN6NL09w9yV3SSv8ywK2SGbuSedo747DNevhMIopTmeJjsfe9Ok/VmiLq8e6azidZb&#10;2f5y0rZWJTn5n/oOpP51FqugabY6fdW17e332PUrZ4NZuIJSs6B02G4RhyrKD24AAIxg5sWSWmmW&#10;r28eXLcvK+N7tjBYn14/DGB0FaGnaLbXVnc+J/FerR6VommxPPqepXkgWOONVJPJwOAD7cH0ruqV&#10;Ixjdnl0oTnNKKPKfhn4d8W+GPiX4i8C6/rbr4btYV1aLXdTu7RINNhVrhhcrHBBGsMPlpFEylsb8&#10;KihSTXwn/wAF6Pjt8af2u/2dLj4R/sreJNQ03wD4dvGvdd8OwxmO48ZRRYPnylQWKxOolS2OFbG9&#10;syRxKn0B+1Z+1h/wuqGL4W/C2ObTvAWnXSiK1ZisuryAnE8/coCMoh6cEgHAXxuO2KRpJHKSYDhO&#10;569q8apWcpXPpcPhlTV3ufgzaf2jeTx2kEUssysI4o0Qs3XhQPqenvX3f+wV+yP4a8O+AtK/aR8e&#10;eLGg8SweIbnT9M8NSaQ5g0xkiDw31xN5g8996Tq1oPLKKIn3uZQIvrH9o39mfwl8f/A1/wCGL3SL&#10;Wz1Xe11pWsQQKssVyFOGdgMurZ2sp6j0IUj5+/Zr+HPxJ0Lw9B8TvjTYW+leC4PiK3gjxHeS6nbP&#10;PJqtvAJ5jbxK5d3jh2o8v+pLSwEsWEajCrWnNcsDqUYx95n2F4H8UReI7BradI4r23xHe2ZJLQSY&#10;+ZDkKSO6vjDoVZSVYGmahp62W51+YHnOeB/n+tWdL8SeCta1u48HfC7xG+q+H/DGn2sOh3siIJGt&#10;JXnkCnA3MQ4lfLE8uwGMGrWqQC7bK7hkDO7I6/5/WueSadmXDV6HM3UBli8w7Q2Tyw/T3qKz0qdm&#10;KooIGAVYYxW+mjQRKJJUBCKSvrmljtI4jgLwRnJqTTm1sYsVn5Tq3lDAOOD+R/OtWzQTxYVD8p+Y&#10;EYxU7WAcmQAg7uRjrVqKARHCDnGODxQUJpED21zvc8YwR061etN8WIwoJ3bj2wPeoYQ6yfM4yBwM&#10;de9TW2IpBIB2zyP6fhQBZlZNwkfBGOu7vj/Cr1nN50X2dkG7OS3IP8qzLdftEjtu2D+Feevpz2q/&#10;BmAg2qgFO/PXt1oAv2GipcSuhGWGBhjmpxY2+nEoUOWOODnjr/n61b0RmjfNwPvcZHbjmo9bRTNt&#10;iB3YyeSRVICO2jDOQzMNy4CgHrz0qG5tYrqA2zLmQ/dLdf8AOR71a05ZY2EpXK4xkAc9P/r1NLBG&#10;rFkRgD0bHOe2OaoDk7mwljlaKRcbDlCMn/Paux8AaPKbCS6mVtrnbGR9Ov61lvqGlQ6yv2i2Zodg&#10;yOSSeuTn8OK6vRtcgRRHBgxjkBV4HNQlcCCaMWabvLIIIxkdOf8APSoL7w1cXQiuLCPKsuGPbPHb&#10;9ce1at9eJLJ58Y5287RwB/X/APVWvZ3MEtlDcwyZBXEfYE49vxqrWA821Xw3JHmPcQQcg5HJ/wAP&#10;8KrQeF41kWOe4C4XIyeM5/8A19a6+/sZ9Tvm8iF5CSdoQdQc/X2+lUdR8PO0Ua7CjyE4A5H6/wAq&#10;ErAcjd2d5JfJBbBgjEDcnH1/UE16npPjuax8DwaBf6a3l+WuJgM5LcYPTPX9RTNK+GVm8cKm/LSy&#10;jEqEfdJ9OP8APWuq1bwXplvZjSlCpsVdpA69uevXH1/nTaA8s1uy8Na/pF1YeIrO1vLG/ieK6sb2&#10;ASwzxOCrxvGw2uhGVKkYIz0r8uP+Ch//AAS/1T4IRXn7QP7OdhJf+CzKZdX0OLfJNogP8Q53S2+S&#10;Ru+9HwGJxvP6rXnw8urjVkMVuQp/1oY4BGcDHT1q1d+CLrTYJUxlNpDxtkqynggg9j3HI5NXCbgx&#10;SgpLU/nuttfvZbdJBdTAFegkPH5Giv1d+If/AARp/ZE8deNdQ8YQ6n4v8N/2jP5z6L4e1GGKytnI&#10;G4QpJA7IpbLbd21SxChVAUFbe3pmHs5niGi2Z1nw+LlHtPJsgfMBba5zNypABwoUA/iueK6b4z/D&#10;udPFYXSvBWpxaVqNu50a91ewe2S4dLGGRyS+MMWuVY7eB5qbSc5PPfDTWNU0LXJ9egeZVl8yG98u&#10;BTDcxDywUaNsBlJCEkZJKqcDFeh6h4nvviBptro9pdX96dMu5bTSbvV72QzTRSHy4kMZLeUY41gG&#10;xWIAGMsMUiW0fPfjn4XT6NaPefY2CMxeArkb12vjAPOPl69flyeMVQ0+wm0W7GlPHIk3mNFc2V2S&#10;gMitwpBwY2yT36/jn6aj8MWniq90fTQ9laJfX0XmX9wC4hiM8ZeKTY3OxJVJxjcrfXPlVp8Lbzx7&#10;qNxfafZPeX0t8koGPvyTXIRQxXICsWI7/MV69gm7K9/YeINZv5hptvqEz6RcveXsSRb2gh3l5XlI&#10;BYfPsO4gghS3AFZ2qfGe/wDFOoHSLya6FsJr5tNgLtJLYrdEB0hDEb0PA2Zzjkc8HQudJS/1uC01&#10;yAmaOBppHUITaReWjIxJ+WRc7+xGMFTyuKGt/CyKfTIbRDDJmRvs9xCGBkBA6ZAPBXoehJxxQWnc&#10;8++I+ta7P4ivZ9MhkewOoXJgt5JSSIjIcbcscYXjrkdCc1zll8K/Enxe1aKx8H+H7m9vZslLC1gL&#10;SzbckhQnLvgN8oBYgcZ5J9+s/Aeh+IviVaP8SrqaLQozsl1WEyzOLZA5Vj3k2xGMLkD5VUbSeK7/&#10;APZ/+Dmn+CNfk+KeleJ49Ov9FIm064dIlWKZ2aNHVDJjzgTvB3BVK4yQVJEDaR8a+N/2TL278MWi&#10;2ohF7e3MflE3IJjUqhCsACRxIpzgYAwRmvB9G1zxN8MvE6Xen3s1rPbSKyTW8pU5ByrKwPBBwQRX&#10;6t/E7SfD/wAQPEepaxrMA0nUrjV1vdQSPRTbJJcR2hjkmiEUr7NzAsVVdpYnbjaAfkz9qj9jj+zf&#10;Aum+LdF12wuru71TUEgSISeYoiitZQjlkXnZNyOgIOCecaJRcSVvc+0P2JP+CvfwJv8A4ATePfjn&#10;8Vb3w9498KQrFqGlRaJc3SeKMIzwSxNbIfIkYp5UhmMcStIreYquVXwj/goT+0P4n/4KJ+HNM/aO&#10;t/hU+j+DfB1xqGgWOuQ2Nv8AaknkmSW2junS4le5haFA5CrHHbyXLtHJdZcSfEvwM+LDfBHx3c3n&#10;iLwPb67pd/p11o/iLRpZfInezuE8uVrW6VWa0ulHzxzKGXcuyWOeB5reX61/Zy+NN78KPFp1r4ga&#10;FN4l8KeLtBEniHTbyHb/AMJjoPmyQ/2nbEMVN5bvHIsse/IlgmXfFcReZFwSoRoVPaRWp1xqupDl&#10;kfK+vT6f4O0Kw8SWXjGFry9nmhXT7CK4W4sQqoFlld4li2SCRwojkkb90wdUDIW9O+DXxVsf+Fe6&#10;18NrXwHeeMbzxk8Uk8NvcxyakmpQBhDdvNIjOiL9okXzHwnlXDKWLIy1pftk/s7/AAr+D/xYtLPw&#10;P4ti8R/D/wARQQ6r4fu7TUYpb1NOlc7RKAFKyhVcZZE3eXuCgEE9/wDA/Qvh94TVJPAelWNpb3AE&#10;wNmC7TDGF3PK5kYDIyu8gFhjkkVs6sXTujJQanys8f1L9jb4z+C/F/hrxx8TptCtbLxJltN/s68F&#10;7Bp08JINjMhP+tSNQQuWjdNwDttkCfUvwT8M+CPhtZTeH/D3h+JftyA3erSWoE9yT1DOoGMc4QYU&#10;ckAHJPbaKvhbxDot14C8cWlxPoOtQ+TrEdu4Eltli0dxAwBVJomVJEYD7yA4OMV5hJqWvfC34g3f&#10;wV+I3ii01a8tLdLm08QWbFVv7STeYbzyxuaJ2CSLJHklXjbBdQkkvO6s6yafT8jSUFT1R7Zpnw88&#10;B/FCKf4e+Oljg1CawZfD3iEztGYirFo4pMBlcBmIw4K/OxHltJ5sfhdv8JvH+ma5eeGx4X1HUpNN&#10;kE+q2trp0+6Bd6xnzVj5XEhVMjHzNjIzXWSfFqy1bxZpfwW0S5tpvGOsanb2Vgby7MNnZySH91Ld&#10;XOxgiFSCEQPNLwiI+/Bp+P8A4xftrfsDftmDxd47+KNxdeLtGkjudK11LVZLa708ReRttkcj/RZI&#10;W8p13bmD7ny5ONKHOvdZlUUWro0vh/8AsyeEvHXhW5tJ9TfUNS1O3c6PFbLJEhaDDXFtG0mGF3Er&#10;Rthht2nbjayySfI3xd+GvifwNJefDrVPE93DYXd7Bd6hDaqY4LvymnSC6EAfZKyJLOvzYMbSSoCA&#10;25v0M8a/Fr4E+OXtf2pPgRYXeiWXxA8SwWHxS+GcVy003hPWDFLPba9pjuygwYiuGJkkiCNvi3pH&#10;c/ueK/bv+E/hfQvhtafH34tXEOm3viHSTD4a0LSXAXWriURtPfKjAKIZVSMl1G1XiBQ5yA+aVOpZ&#10;63EkpQPzO1vVNO0XytE0rSrq9up7l4bdDlDMpcCMhEYlHI4IDMDuxg9reu+I/iP4S8X33hL4i2E1&#10;lqun6lLBq2nvbGOSwuUJWXK8ZlDJ8x5JK9c1w/ibXNV1LxFNeavZJBdxSgeVGoURheABjqeM7skn&#10;rXU6Rb/ED9ovXdJ8CeBfAWo694qkjMGn6b4e02S5ur5Y49xCwxKWYhELEgHAUk8A138iUdTFtpl+&#10;b4qafDexLbvDe3UchZTOhMbnOQD0Lkn39Oa+ifh94n/aJ/ae+BHh34XfH/4hPY/BjwDrd3feGNNt&#10;9Es4pre6vHL3NrYFY1llMzZJR5DGjLu+UK5HnH7L37KFtZwn4yftC6LdWeh2s5TS9HkJiu9YuEID&#10;xIDyiKSN8pHyA8AllB9U8ceN9W8bapBc3lvBaWVlD5GlaVYR+Xb2MPaONB9BljknAzwABzVJK/LE&#10;0i3Yu+MfHN54qstP8OWFkNM0PRIDbaBoENzvg0+EkE5YgeZM7ZaSVgC7HoqhUX9c/wDgnd/wTk8E&#10;/sd+FLL4m+N/sOu/ELVNOWU6pbbZLfSYJBnyrVu7Ho0vUjpgcD8aY3ihBG9hgfwnOTX6Vf8ABJ3/&#10;AIKBnxZ4Xg/ZA+LHiaKz1e3g8nwFrWpSAJMvQWTsT95ekZbgjC5GBnbCTpRqL2nyOTHxryoP2fz9&#10;D7hv/Gejf8JLb+A7XWYl1K7RpI0c58tB3PbJwdq5y2044U41n0u104Rz6QCLiIcySH5rj1EhHXPr&#10;24xxxXz14x8P6l4P1+4ttb+0LqHm+ZNdyyHzZXB++cdGBAHH3cDGABXufwQ8TW+v+Cbvx18Vb630&#10;zSfD8Bm1fWriQRwNAoJDgnjcQORxgg9q9SVdKN2eEsNJtKJS+Jvhn4i+Ik0LxvYa3Bpfg3TLw3Hi&#10;ee6uvsbWxhKzJM9wQdkSeVIrxhSZTIqZVSxPzf8Atf8A7cNx+0ndSeCPhkz2HgXTJiLayWJlk1Rl&#10;bi4lHUDIysZ5HDNzgL5r+37/AMFDfFn7Rmrt4S+HOjXlh8PdMuQum6ZFAQ+rODgTzr3XPKo3AxuY&#10;bsBfBPBPibWtLj+2TuiPJI2+3EjCMLnhOep7+/5CvLq1JVHqe7h6EaMUup7PY3EkVlHpyxosqj72&#10;eVXPP4YH15q/pIaW2SARrvUkRkPjd3+lYvhjxFpWqwGeKNSybg7KO/pg/nn3roNIMR+UsDhuSR3/&#10;AKVzTvc607j5bd4pMZ2hQeAMkVy3jT9nz4K/E9dSl8dfDTTL6XVZLdr+7jje3uJ2gGI3M0LJKHCn&#10;YXVgzRgRsSg2jvLO3W5uVkLfKoyxYYzyP61ZurFMvNHHsjR8fKahNoZy3gHwD4L+FGgR+EvAfh9N&#10;OsIpGk8lZnlZpGwGd5JGaSRtoUbnZjtVR91QBvW9v/aEjRyxnAU5K/w/jStZLcSKz5UBeWHB6062&#10;iaGQNbNnD7SAOtRJ3Y27lWe0SyuzDPFlMg43dSeakGmK0XnQwALyApyMjPvU2vKj3Ksr/MhGfr/W&#10;nwBvs/zElcYxgfy70jWOxBFYRzJ5gUdDjav+c/p+PSpzopjYHqSMew/GtTRtOWXaApwSdyHj9a0L&#10;ixXzVCRg7AOQ3Q0FGBbaYYWAaMEZ53AHin6nCFl80Jk+wra1y0nhs2W0BBK4LZ+hrnxJNJbbJmJY&#10;5wd3Y9v/AK1AEtjHbNEU9COfz9e3X/OKmVH88qTlcYyBjcMfrS6NZpLIY5YuvCnkA1pw6dHZSfMp&#10;Az8uTjn/ACBSuBLpV1brElqmS6joPrU80c8ZIZGx1+7x9eBWTA72XiG1uIcFCdkq9Aeep59ya6qW&#10;GO+j2RHO4HaEOSaYGfp9nNdHOwFlGWA9j6+2aXWLdrRigXAC9c98dePqK29F86zVjImAGxz3FPu7&#10;KO+t2DRAseQMd8DmndgcFeWg857tTnGNwbHB/rirHhjXfs18trImUmwCeOD169hW5faApsZIVhO9&#10;gdrE9OlZOmeC7lruOFU4ds8k8HHX+QppAdWuni6tiUhAAYgMMfXOO4/wrbg0eRLRbJwfmxxn/JPX&#10;mk0rTxZxpGrk7T0C8HmtSYIFAGO2PUVQGZptjfWbNFKBGBgoee46+/8A9arWkAWytHc26SS9VcgE&#10;D161tQWVs9mW2fOUHfoc9Pyqm2mM6FYcZAO7Jz3zj9TQBlSi4tNQivnRcSyZ+U//AF+tdE2pQamF&#10;mWJsr99iCeP8aqS2kEqozQkiLnv+P+ferFteQ20ZjSPauM8cA/lTbuC0IbhIhL5gReQM5GD+P+c9&#10;DmkWW2dPLdORyxYdgKepW7VmjTLYO4g59PapLOwVN5wMEg4IyMdfx/CoaZbRmvomju5Z9KjJJ5LM&#10;M0VoS6XI7lkyAQMAMPT3BoqSD8n/AAlFdLY6hpmpXhgitbAzIrI8qlvMjHUAeV8qdSP4QM8gDr5Y&#10;LnRrKHWtClfEVlaRypIxjWWaSKESb8Z+bzJQVOMYGCGycpoOhXSaH4i1LU9O2Rx6ZBPHGtq4Gx5I&#10;XAw2c7kCleRkAE5yM5Xh6M6jI4SxlhXUJhJ/o2AkjkHC7eTu3yNgnnjg8iuw4rWZ3PgLxn4P8P6o&#10;dS1zwmJoE07VtjQTZH2u4glt4nCdFMPmI29ckMFJ3bBTfhNPH4e8L+PfEllqmnWl1pvhaC6tILu5&#10;jWWW4bWdOTZAjZBlj8tpcHHyITjGM8j4ksLmDU5o7XWbie4V/sruq7xLE/BZo2wV2xkHA+ZS/qBm&#10;94Z1ews9EvdJvroLJe38DyhTtAEayq0ZBYlt4mjIPOfLIwcAFp2YFzT/AIV63q8N/a7rVzdTW2iw&#10;SxztE6yNbyMBkjDR7YGD/dIaRSS3OV+HOsaB4U8YW+rXFna61pVhqcIu9FkgkEwhjl86ZNpkbcPL&#10;gKk7iNtwfUGtrR9c07wtq+mr4y8bXMU2mabc6tLHqDi3uRqVxE7JCH3gkSJDbSq/LE3GQpBJqr4U&#10;vrXVdR1LxrPp04l81pUnsYCWAlKpJFIUyAWtIbhsjBY57EgDdxpmjqfh7wx4nF59liltL7TrQQTa&#10;dDYiUSzIkNu4YBlEaYBbdydwAIJbcN/wn4bfQfDyXlxBFdWN34gluUkjuHR1SJRuODH8qZmJ5OMo&#10;xIwBvbrEdrodj4F8N21vGNR8u61zUtQutBlsbwz3bBY7SSZpSbqEW1tbTo6BVBvZwCdzPX0B47j/&#10;AGf77xXpngHXj4ivNL0LS4LY6xDrtjZSxzf66Z1trizZ1dZp2UoWXcsCAtgISdR7nhUWi397BH4T&#10;0HTxqtrLE8tlPEpuJbhVRFCsgbMcmUO1gM87SdpU1w/jnwlouvpPca7o89tCL7y4Z5bZoj8wxHJt&#10;OVdNjgHBX5ZI2ycqtfTcHhbwb4Uv7jXdA+ItxBfqZp9JHifRLe1Te37uG4QW9zfBpVG5iAsIQncv&#10;3uF8a/Dvw2PA+lQaWPCXiHWBFfPc6ZYRi0nmlmEYjnk+0RJMwTYW2j0yMAvmk0gsz8iv2rP2RPEf&#10;hRp/FWn2RyJXCtGpKXJyWIDfxOAVJ9CRuxuAPGfs3/HHRtJ0G/8Agd8VPEN5ZaDqDyXvhTVpN8kP&#10;hLxCTAv9pGNMSiCeCAWd2sLKTG1vctFdvp9tbt+in7UPwO8U6stxY+ANK16S2mtjNewa1FEsCBQi&#10;BBdSEhjuYsxkEQjVgQxBLD8/P2n/ANm/WPh3ry682jxxR6hafbDbQ3KM8W55FXcF3AD5Aw55R0YH&#10;DKSTSlEabTPpD4c/GPwV4P8Ah7qH7JX7RGjQ6X8OfGkum6zqEzj7bfeDr+ayM8F9ZpGWe8jurcRm&#10;B/NEfl3W4sBI7HzXxN4E+KX7EvxcuPgp+0RolzozW8QvdMvLoROohkG+OYNFLJEyMDtdFkKxvvUl&#10;TuI8y+E/7UWjad4N8PeBfiDpF4IPDbPY22o6FbIz3uhXN0891pt3btLFHOySTT3Fvc5WZWkeGVpY&#10;vs32P3q2+Nms+P8A4c2ulfFH4Z658UfAOneGtQ03wNqM+nQfatAhdvMhle7hif7HdQPZoJIp2crG&#10;Xlh8yO6mF9xOMqcnpodKkpx13Rt+K/ilrvgqLwlovhrVES38R+GrXxB/aUETSSx6U1xJBMbKOYR2&#10;93dxmGb5fN2RSRPBORNHcRxZv7bv7JmgfDTUtO/aJ/Z41rVtb+H/AI5itlTW9QvjcTpqZiy9rcyl&#10;EOZGRjErogwPLC74pki8Q0T4k+FPCPhV/hF8QfiVeWuny6s+r6Nc2toLsaBqpgWIXKxZ3xW06xww&#10;3QiYySRx28xjumsoIT65bftHfEz4PeFtT/Zy+Knjq5tvhl4gh0681XTrCJZ11iyuo1vrd9MS6haS&#10;C3uoZra5G6NJ42zhYWNyslxhKDTjsRJprlkYQ8YH4x6Z/wAJtYWcNz4v8O+H0t/HPh61ylzr+h2U&#10;HlxaxAmcSXdlbRKl0ExI9tCt26zFNSuU99uf2mvhn+2t+z/pX7OHxBmvNS+MHhu7j/4Vr4q0uFLi&#10;C9hlC5hvSzARRMmfNRtzgklC3myQr8Q+OfGOp2HxMHjn4CX3iDRDp/iB9Q8N6xHetDqtnOJxJbXT&#10;zxOWiulIVwVkJjYnDEjdX0N8e7H4MfFzQdT+O/wK+LnjjUfGg8B6d4j+NOmyaFZ2dpD4hligt9Sv&#10;4LxLh5JopNSn3lUtowv2kjzYwQBr7NNpoy5rOx75/wAE5P2zvB37CHxP1P4U/Ej4a+FtV8RR+Ibc&#10;f8JL4jsZLyPwbdW9wzbbW1Ds1zPGxcxbmTyZZPNyxZlk1P8AgsFaeH/CN9pXxH8cw65q9nrfh9J/&#10;Bem6zNB9vnsY3aJJZoo3P2WzZ1Zo0wQ8izDzJfIeVvin4RfD+z1/4cajr8Pn3ut+HIftiaHaQgBL&#10;NAWkkwpLyNuAY9DgEnPb9GP+CJkX7Ff7Zfxx1z4c/wDBQHwDF4w1PWvBek6R8P73U9duvsVrY2kE&#10;kRitohIohc5L9CUkaYp5Zkk3t01KSfYaaUT8c7v4b/GT486rq/xG8M/D64nsoixeeztSkChEJ8tW&#10;OA7hFPyjJOOB0FfRX/BP74SfEL9k7xXoH7cXiPxZfeG9e0WX7X4F8PWM/k6jqDsGjM8mQfKtcF1b&#10;cDvyVweVP6N/8FEtD+Cv/BPf4qav+z38JbrTta8mSJNK0No1+z2RzvRrnYMFotx+YEOxO0kMXZPh&#10;DxV4n8WeJdevtY8Wa6upajdXPm3N1hGDMo2BV2jaqBQAqrhAqqAMAYftZyvG1iNEN+JvxS8afFrx&#10;dfePPH+rte6nqMzvKzKAkYZmcoi9EXLMcdyzMSWZieXkUtID2YdxV2fT5GEbB1BYZJI6e9QlCsmx&#10;0JGSME4zWUnaRaZDZtaKXFy8ijy2KhEDZbHA5Ixk457U+2ma1kW/tZ3ilibekkbEMhHQg9iPapH0&#10;26jKq8JywJVR+v0rtPgv8Ddb+LOqz3E16mk+HdKUTeIfEN5HmGyiPYDrJK3RYx8xJFUlZXYM/Tn/&#10;AIJ0/tU/DX9q74PTD9pbxxb6Vq/gDTDLq2u3EwT7VZRKAJJTJwXAwC2TkYzyM15f+2h+2HqP7Qeq&#10;xfCv4ZwNovwy0idDplgkmH1mTarrd3B7ggqUToOGIzhU+W/iJJ4d+I3hJfhN8MrSTw/oGiOZ9Hhk&#10;c+ZfXIXaZ70r99pM4I5EeQVBKcn7OPj278Rs/wAOPFi+Tq1jK6afFdf61nDHzLdieCSx3Kckbm4+&#10;WVSKVRtcrZlGlCMuZI9Hl0UhBBLbrbKsWVLJ8zAnrz26+2RWBrPhuJLyW5tmBYSYgE0gEZA5Y8HJ&#10;5xjB78A13s1tPqsNtO90QI4iibRjYodmA7+vtU1z4SjtNIW3Zyd5b97KpCKp5AA9fX+lF0U4nJ+G&#10;NS1y0kGmW+oWzy3Ee+BYY2RXIkCkFsZAzk9D93ntXqHhfW7ZrcS6ntieJAzqGySckYHqMjr3rz/V&#10;/DMml6hazeHbKOW4t2DQPtBHmAc4Bxjknrnp7VT8Py6npE8C6nZqLoxys91OxfDsS+7JwOOwGBk0&#10;SV0Cdj3bTNYW8sI7+FQsbfKBKMAdz+dbElzDLoyeW6LvOWxktn0x/iK8q8L+KxfzLpsVwsggXc25&#10;snJGfX0zz2xXfaDqNjfQiOa4PmFvlRc4Y+nHHofyrFqzLNmC3U+HjIH3s0+0jA4OM59v/rVXtlNs&#10;A4jZR7/59/5VpaXbrJo5E0afvLlgAqfdIQf5+tVJY0VjBI5bb329RxyKye4zPu7WaSZpRAXUc8jk&#10;e9W9AjluFENzbs0SgncQOvp2qS0LJuhRRgnHTqD79uprS0uwaB1+Y7ZB0zyP8cjOKDdaIu2NjHbQ&#10;BcnJ/CnizkMxlKgZOVUt16/5/KpbK2AffvBBOGLfT6H0rWMMM8amJRkqPpSugOe8R6mVtVtYwRJI&#10;uMjsvc1gppS+QrrMuSxAU881seK9MvH1pRDEzBosIE6AZ/z70yz0S5mRmS38wjkDJOCM1L3Ar6U9&#10;zBP5Uk2FGNo7fTmuiv8ASkkCOgDsTgAHr/nisT7BLb3GXDxjaAF2jJI7Zrb0eaZnSMMwTo2M5A4/&#10;HpSAwPEllHpbQzSeZvlc4O7pyPb9Peuz0qzNpAqeX8gjGHx1yOuKj1fSNKvniuLuDd9nkDru4zz0&#10;/lV6J5Ht1m3EgtgDGPb/AD9apMBywIsQfB2lhkdc98f59KeFhSMKgIYnA7j6f0pscyiZWeNgexI4&#10;HqT/AJ7VqwWiyWwSQZLknLDGOh5PX/I9KoDNeSEuLeSFdgGWLDP6VNaC0L+YqISq8NjGO/4U86PF&#10;JKVII2g9O/tWhoHh+3RmlYlsHhT3z3/z60XsBXSGUJuCsM9Rx/nvU5HmwAxRbmzwMHk/5ArUOnAx&#10;q0TkL/dHQf5/rSHTXkhaD7oIPJH4dapO4GBca7eITHBcMOAfx/zzUKeKbi11IQyuo3DHQfN3p2pa&#10;ILBjZs332OW27vfOR27Vka5ptxDtcksduc478nH0/wA+lUB3VpqdrqsKpbxkOVwQp6cVPb6YwdVK&#10;sct3HJH09OtYXg67LWaM0O5wuCOTk49P6+5rttOsp7opIsGTtGd5we/P4f1oApWei/u/N2eWm7qw&#10;4J64B6d+v+GKr3dj5b7YRtAyFUA8E/8A666y4s5ZI9wRewdX5I/X2/I/hWStglzcs0QKuCBk4x34&#10;HOM8H9fUUk7lp3OSupdYtbl7dJOEbA4/+vRXZT6DaSTM7Oy5PRY3I/Tiilyi5T8kJdRvNTsLlbbU&#10;4IYVgMTh2LNIixRjaAz7lB8tBySAOMAHFTacmqzRwB7pWt1umaK2jkKbUAIyFAYkkhcELkHP45Nn&#10;Np+oXqSlmyeHjyGKlip29ySflOcg8/nteGdZuLLw1f6pfaj5jR24s9OtCrBmdh+8b5QBhIyT97cr&#10;TR4BGcdRyNJlfVb+LVdZvtYsJVaaeSW5BSQEMrO0eVACnZsL4JUnhcgDlW6BoOpMraNFp7yahLer&#10;b75IiTE8e5WiljPbfIh6fw9uafo4tbnVBZFWdBGq3VvcShlbnO0nAKKdypwWwAedtdJFYWeq+Hri&#10;6vboBLud47CSe7FxcReVwpDYZlAaVGAIG4Rt8zYFBm1qc1LrD3TazrGkaUZtPvmey0S2vE/ffZ1d&#10;hag7MZZY4oQeg5HHzA1fj8QQaf4RvWuLXzFuLvFhIAUnt9qdCr8eW8ErqqnGcHK43AW7fw/p+msL&#10;fUb6AJppaKO7tMNBNxwQykgkbHYEFgViwTkVneKtTsDPbPdWliFe3O9rOKZfIDM8ksIDgZEbOFG3&#10;qc4LCqSuwPcvCvxN0/47ftc6P4qh8KpaaXZaTpkDWGo3a/ZmtdL0qGyVmAKpGZDaswRcASSY3HGT&#10;n6NrWt6t4k1PX/FMM95a3FzNdXxurgM8idQS4GDu3LzjJYEgZ5rz7w/4Q1fQfAurfEaLUtPhm1PR&#10;ZY4bG/vZ7a6uFdmikmiCoUuJI28uQ5J25R/mKnFXSPjpf6FpVtpuoaaLt3Z5Xj1ALbnylL4CSAsq&#10;sWAJcBBkYwabVxn0DpPxETX9AimXX0u76WW4EekiBfNtV48tvmTbKrNvCoACmMnA25zPELRDW71P&#10;EdrfaJHpUCM1vcQTRNFMUSOM+XId8SnzAc5Jw5PIwTwvwpgm+I8sUXhdp7zULu8is9O0y0kd7xZW&#10;Ycojx5n+ZyBtU8DgtXpnhK00n4h6hf8AhH4uPdhtL1NohrVoz+aI4n3eZ9nmKyOm1STgKQGJ2jBW&#10;mrXHds4fwj8bLnSviBfeDtc0zUtRtllPlrp2p/ZlhKwyrI6TLgSM6xqQpLOCwwrYCv5n+1Z8N5PH&#10;Glm1u9Pgt43lmjt7uCZbpU3Asg+0EhmjYs2c7RkE84DV9AeKvhJ4r+G1jB4k+w2WuWtxdGddYikZ&#10;4rmJsnDrGVdWOcCM7XCnOAD83oPxr/ae/Z48QfBWPwHB8FrP4e6zp2npGLHRbSC9g1UiLLEFyjFW&#10;VlbMvmNtKklkxim30EfhV8bPgZqnw91qeTTJBJbKz4YjaTtcqcDJzjjOM4DDOOg+rP2D/i58MpP+&#10;CYP7R2hfGn45aaPE/hu00Oz+C/g3XvEywSxyX97MdQns7cOs9wItqyeWm+CJ55JJIz5rNXUftUfC&#10;vUPiDZWmsSaNGzQ6RcLo9vYSPcedbQJJPcCIfM4dUSWVwRgqrnKqoWvju1sNL0DwxqXhy8+EtpJf&#10;alf20tl4jvp7xLnSYIvPMsMMMUyQSCbzIfMaaOQqbfEZG9mOcqfNGw1Jplz4h/sg/Ef4f+LYNL+I&#10;z2sMV9aQ30F5Y3YuY72CVdxaN0zl1J2ur4dG4Za+pNX/AGwdf/aP8FaN+x58QPAPhnSxpHw1tPCH&#10;gHVNM0O3trx/sMiy29hfXIj866Sd1EWGdFjkMcwVSZfM8m+Ffhn4/wD7Q/hJvh58OPAmuePp9Dij&#10;msbHRbZru/0394tugWBN0s0LvNFGyopYHyypAQqekvP2JP2gtYS2j+PN94X+GN5BHJG8XxW8WWeg&#10;6lHEqhop20+eT7fdpgsqmO3MmCBhwAKxStozVy50ef8Aw71w6nY3Xwc8R3E2gQ3EoexkgbbFaahE&#10;QU8+Igh1yGQtxtD555FKviLUvgt41i8Q2fgrTpHt5mg17Q70FoplcFZYtysGEMkZYBkIYBuCCAa9&#10;Q+Kmn/sd3kWl+L/i7+1lN4v8U/Zkt/EDfCD4f3inU2jyqXFzcax9hQzlNqPLHAxk2eZJ5krSyyec&#10;eL/2g/gxaRyWXgr4EXmrGFPKsdV+IPiI3kyxgYBMNrHAgI7As4HHXmtVe+hl6kHhDU/GuhfF3TvF&#10;n7PVlqF3FNeeZotvFAslxCG62k4jADsM7SQArABwoGFHq/wv+P17+y/+1BP4v0v4RadpuoRLJNFo&#10;HiCw8230+5niIkmgTICHd8yjO0EYxxivIvgL8c/FPgv4jad8QPBMsGn+JNFvRd6fBbqEt7uNfvQ4&#10;6Bscg59cnkmvsT9rfwR4B/bb+Atj+1/8G7aO31yyJXXrJFIkgmyA4YAfcLnB4+ViOmdtZyqqM0pL&#10;QpRbjoeMfE3xXqXj2KTxdquqfa7ia5eaeRoVR2eQ5Y5UDA44AAA6DoKyPC2nSSG41AlnsbaETSLK&#10;uPPK4Kxdcjc2VyPf6Vyfw38b/b5G8Pa7F5c6SGK4jmODGRwciu21rwo2kPKY9Ys7y3tmEafZbsyB&#10;z94hBj5gD1PTA4z1OjVjOL11C91W11mea7fRbS0SYs8cFjF5aQ5P3RySQOnJzUGkaK17qSRxWzzs&#10;8w2LEmS4B5wO568Vd1vw5a6FJDNZ6zb38E1qk8M1tuwN3WN1OCjqcgg+xHBFbXw90SytdJ1D4i+O&#10;PEA8PeFNEQS6n4illKsmDnyYQP8AWTPnaFGevuMwl1Zo3oP0DwHYeJU1Dxl4y16Lw74Q0O3+0eIP&#10;EV2P3cEXQIij/WTOflSMckkfj0/ww/ag+Gn7Q+lSfDT4ZeHJPDmh+HLhm0jQJyC95Fj/AI/ZmB/e&#10;XDc7h0QEBc/Ma+Ov2sf21fEH7RGvQeGPCujDQfAGiysdD8NRnHnN903VyR/rJ3GeeiZwO5bkvhV4&#10;91n4e+L7TxJ4UvmW5tZBJB5b5JXujeowSMdwSO9auk+W7IUtT77XSLrw7f8A20MFiVsgnp34/Oqf&#10;xZ8CTanZRfFfwPtOr2EQ/tS3g+/eW6jAlVR1kjXt954xgZZIxXp+veDYtX8HyahqtgNOuooFN8ty&#10;di20uxWaIlv97IbPIwRwa4T4a+ONAk8Qiw0zxbp94ICAws9RjkwQePuN06/lXNZp3ND1P4IfGDTP&#10;iz4FbW3hik1zT8NrXz/eBAAuQo4YMcbiP4/mxiQY7F7231C0jtnUsi4DbsANyegHHQH868L17wFc&#10;/Abx9pHx0+H9p5Phq/uTZ6wscJkjsJJR88bxICz20gYsqAEbg8K7Ga0Wvf7vwxJ4e1hGlj2Qva/a&#10;4g0yOoR40kQK6krKjJLFLHMjNHNDNFMjMsgNNpE3ZVbT7KC9aBgZHUkrsxtUkdBkc1i6/odnfyIG&#10;DHeoHmLwyc9vy/Wti81Blu5MBWGW8tgoxjPGf89ai06S4eGV7mPh1IXGTg5/+tS5mh2Rxwin8F65&#10;FcWLzTSS2EqiMpuLZyvXJIb5cdOAa6f4f/Em8slhttWhjjuXV/NODujIJIzzx/8AWFP8QaSl5Hbp&#10;PyFRyXQ/Nyhx09815r4u0vXNBvoL+xjaOSCM5IGN55zn8jxVaTJ1R9CeHfHP2uIG5AESupBRiQM5&#10;GfyFdPPeWFxCJ02le5Azn9OO1fM2h/FBbK0ktJZgkhaMQh1IyeSRjPAznA9xXrvw58ajXdOjaSXa&#10;2BuXd09/51lKDiWmduluIruNWbasrL8+MYya3NOiMd0jm8zn5U9P5VgeespRXDAcMGBznofyq9px&#10;e1u2kmkGM4UkHGeo+vH8qzexundHUySrPELeOPOOQyjA/CrWhwyRMYCN7OMqSMkD8aq6LqEN1EsC&#10;rllXBGckjr+NadvcRxOWWVQ54yTzioGQzaQ0t0y20YJ/iyeg9s1V0+zFtqItyu35gGX19P1rUsr6&#10;KO53pKrBs9Tg+9MgNvJdSXiRIZA2OOef69aAH6hoEN/dLLsOcZyACcknrUdvof2NvNwSq/wHr/8A&#10;q5qxBqUKypZ3OCXHDdAOOKv21tJcxvKzAISDgEHBoAz5LZLldjoAxHv+dOuF+zWggVAB0BUDt9a1&#10;ba3haPcgy2Mtkf1qO7sEm+/HuBJypX3HemtwI/D62ckCpMjb1YD5R/n3refSIeBCpCheM9j/AErl&#10;9ID6e0sl0NqiQbTLgAH3z/StOx8daLZyiDUtXtow3XdMvHGOmc/59qd1cDZGnIQTFF1GDhe9W4rE&#10;xIsqsQyjGM9P8axW+LfwytSy33i60G0d3LHJ9ODVTVf2ifhTYv5aa5LJgZzBZucH0yQBmjmj3A6J&#10;45onO0dOBlvwpQ6tbm4SMbwMY2k55x/hXn+p/tO/DpUCWGn6lMc874URffBLVmf8Na6VZAjTvAk7&#10;upxmfUVUenZD/kmjmQ7M9T1jw5JqcHn21uFdEGVAAPY+3tXOvpEV6DbTxhGAx06/59PeuAvv20fE&#10;0AKaV4F06MjPzXNzJJjj2C/SqGhfGP8AaB+MHiOXRvh94Rs7i8S0e5nh07SywhhTlpHaRiqKOBk9&#10;yB3FUqiJuj2fw1oQtJ9wUlmbOwD/ABrsdP0mS3u1SRTx90MOCT/Lj9K/On4rf8FUvD/wO+JMPgn4&#10;wfEbxZY6ekwj1bUPBvhi1u5dPBOC5jdoshc5I3gkZxkkV1Wp/H/xx4yZNW8IftAa3r+i3MYfS9Wt&#10;7+5tUvbZ8NHKIiVKbkIbaQCOnBzTk/IOZH3wun3LwSGJHYN15yFH9P8AGuW1zUPCOm3kFzrXi3TL&#10;N1LM/wBs1CGIDoDne2AMf5618Hahq2q6w/8AxOtWurxmBx9su2lOcdPmJP51Us9MvtU1CHS9KtRN&#10;c3U6Q28ceAWdiAo6cktilzjU+h+gdn4y8N3lutzo/i6wu7ds+XcWmpRvG/ODtZZMHByPwoqHwF4F&#10;s/AHgvTPBll5TJp1mkLSNGAZHA+dzjuzbmP1op85XMfjxpdwl/r01rBE0cWpSO8ZlYEWytKduWX7&#10;2xUHC8nOACcZt6p4m0/V7yHT9Dsbm3s4G8qzgYMzdOm7C7i0hZsdsgY9GX+m6ppFs2Y28qc5mC5+&#10;baNoywPGN7YHf09edurmCGZmWNrlWmBEcjkDk5Y9CGI6A9s9xXWcp1ujW2oWVvcX8xnQtNBE14y7&#10;gjSxvLHGeAcuiFh82GBxngiutsvG3iTXXtry51Z1OkafHp2j/ZhIyQBXdkVSWLqfMaSYZJG7cBgF&#10;VHnOl38erQRaVbW0f2h5CxAVUZnwATnaCem0AkqMsON1bJvRZxWmmxXCzCXJuyIQphVjyB0Byu08&#10;huqlTlioCZI7NPEd7quizaEmuWXm3pgt4LOG8ObdDgs0wCbRHtbaRkHAPJAxXPWuj2VzrElxBMRD&#10;JJ5Cm4kJSOFMHIdm+cYGckc4GexrXufGOlWXhp7jTtHtDcX5W0gUSt5ttAoAkcoIQu1ztVZVcMBF&#10;L5oPnGjToZDAsUau0tymAYjtITeytu6feI6Yz8gHHcINq2sUj0A6fpd/ZWEgcX1zfQxbysio5jii&#10;dYpJlbHnxsrFUBgUswCg159qz6tfajcXBWKOfyI1juZ4FdkSONEAQhMghFA3L6dea9T1O00vy4LP&#10;wnpRikhtF+0zLLuS7vGZv3qqUXaRGY42jywJRnDYfaMH7UfMFzJpYAimMRDggFssdoyMjhWbBweD&#10;zwKadhnM+CfEvibwfqceoJfFLkRGRp978Lh2kcfON0mQFwxYEAjBzXqvgT9pLWfFet3i/EjT7aey&#10;Fu0kl+FCzjefmy+DvbBchXUpxxjCg81pOtaNPFfR6voKPJPF5UUssbfuwHXLDB5ONy/NnOR14x0V&#10;r8XrvQ/Dr6MPAHgK4tzbSW7X7eE7V7q0MiCPJdo/3rgKxXdkhmyG7VUZageo6X418X+MNV/4RD9k&#10;H4XeJfE2pXGlma90nRNKutRtra3aQq13c+XEhdC20hDE2/CqGjOM+Fa5478O6P4y0W/+J3x38D2F&#10;nqF9d6c8supx3Z0l7Znkkgn0zR4ru60xTMGVUa3RfMbPOXavPf2kfAN1400ZtX+FOq3F1qkVmkuo&#10;aPPH5Sa5bYV5ITGrESTwvGrI2SWVUPDrhfmvRLmze2jvLOQbWfKqRtIK8shz3HAx/jVJuQrI+h9U&#10;+PH7LegfE8ePdb0L4jeObh7W+srjSLfU7bwvp2lJvCwy6fKV1CS6jnjy8pntreU5UAIoEaed+JP2&#10;o4NY1Wx1vw7+zv8ADXT9TsbyR38Q6h4dfWp9SRt+Fu7bVJbnT5W+YkyLaI24ZyOlcLd3F3rGo3ep&#10;6tqEk89wGmklmfc7sTkliTyTn36+1Yk2nyWE7N5gMDKX2Oeg7jHHT8+lJpXGdP4m/aY+O/i/wxf/&#10;AA7uvi7r1t4Ru7t7iTwVo98dP0EOxyxTTLUR2kYJ52pEo6ccV5zc3kelukdrbpGyKx+RcfMQeR9K&#10;lv5J9KvFs7dd8coDRqUJbnt/tDgjI67WHUEVDq6BANqgsy/Md2ct1xilogMa5ma4cblwvPA9Ko3c&#10;YPyMpA6Ak1pPHIJCJDgnk8Hgdqr3MS7eBuJfr0ou2wMYS3VneLdW0rRywyBo5Iycqw6EGvpn9jX9&#10;rmb4O+MH8S6lD52iahH9m8daDs3RzQkFRepH0yAfnA7c9Mh/nC6gCMQg575qPT9U1DQdQh1TS5tk&#10;kJyQejjupHcEVE4KotRxlys+wv2yP2ZF8M6jZfHH4L3ceoaJrMJvNLu7RsieIZLQse0idieSox1X&#10;C8v8KnPxK8PajqVrrmkWk+l2Xnva6hqCwT3GGwUhVv8AWSf7GQT0GTxWj+yT+1P4T0bw7N8Dfipq&#10;Uw8Da6hGmzl8v4dvepQf3YifmUjgdMYwrY6+LPgj8P8A4qXPjjwdfTX0sKGOG2skH2O7uwxUSqXI&#10;MYdeevDHqcgVnTlKPuP5FTUX7yPc/gp+zhB4x8Pw/EX4nXk2i+F7WK5luZpMiTUfJjaVliUjIRY0&#10;Ys/QAE8Y3V8u/wDBTXWPid4g1bQ9Q0qzSz+GcVnD/wAI9pGnAiGxuGiVpFuP79xzje3uBjnOP+09&#10;+1/8avit4z1DR/EN1qegaSbRbe00ozK4hsdybIlkjVR5LFASEzvbIZnGAPXfAvx48GfHP4MW2h+L&#10;/DkTRXUstjewG0Xyri5QiR5cdEYpLCQFAUZIA+XJ1T5Xcg+D45yACOmehr60/YQ/ZHi8dajpnxI+&#10;IkyWemi4keysWIMt1MhTy2dSpCxZfcAclyhBAGN2V8Rv2cfD3gzVdK1D4feDlhlnmxZKksk5kmVi&#10;VVhIWGWyAF65U8cEV6B8FfGfim+vP7S8Lw3P2YyoNcgQMItPlLrGJZD/AMs4zIyrk9GZRz0JVrOU&#10;bRKhGN7sg+KX7EH7Qtr8f9Q8BaVc+Jtee7f7XBrskl1cRSwP91pHjRgmOhJ4755ra+Gn7M/jnwZ8&#10;U7PwhpXj60HiKfRDeXFtJrULpaJJhY8u7YdZIpklMeN6Rr5zKI/mH13+0zqHxQ/Zn0XwdqVgIvEX&#10;iPVtMgPhVrMMd08ssYClEG64t5EMoMQxIZfJKsAhByPgt8CoPgNpuv8Axb+Iuq6V4g+IGuzy6bcO&#10;xXbJrFwf32mQPEPLit7cywyajdxgDDR6bCds8wus25Kl724k1KWmxuY0SDw7efCjxHpzXVlLdS+Z&#10;BqGY5ntpAvlo+1wyMqgMJFKuGw6FSFIuaP8AHCHRtMg+AnxmutWuJ9LjS28F6/KIpRJpLysY4XVV&#10;TBjmlkMe37kslzahVgu9JigyPiL4E1nwRqVh4t1bWINRvNctTqGoXMEKw+ZcNPNvPlIAsO4xlgi5&#10;VVZQOMVlfGL4cWH7RfwluNCsNQ+xa/YAz+HdTckeRcAf6typz5T4Ct6YVx88aEZx7Mt+R3l7ZXFr&#10;ePbThGfdgmJtysD8yupwMqykMD3Vge9QWWpBLyXTyQu0g4x1HpXmH7G/x0vvij4eb4K/EpPsXjnw&#10;27Wy6ZOCs0wRj5luONrcktHtJG4sgAV4jXokUMUniVjbyqVCIxOCMnGabVnqJPQ2zClwywHDM/yp&#10;g/h/PFVr2w0ye3ZruJVMYUIgJznnI/nVyR/LdYwm0lAUcdODn8eR+FZJD20rSSygBmYjJOB6cdu9&#10;Z83YZwfjz4W3d08dxpxAw28KMKccEdvUfzqn4S8T63oc0Nvd2s0aK4jyjcsCOT+Gcc9a9Fuoorqa&#10;M3Eh+U8EnA9c/rTpfDmjw3EV+0YcAkZVeGJOPzpurdWYrHReAviFp+s2Vta3EjQtMp8hpmx5bhsY&#10;Pscfhn0rq7nVme08qXdkMUJX1x0ryuHRIxOttbShUYlkAGArA5I46V3VqzXtglzFMfMSPbKpOd+3&#10;o345/MVjKVjWDZqaX4uvNMV7sXLKsbYbPGM55z+BrUufHqQQxXHnsrTEZmb5h+lclc2b32nO0Xyq&#10;5XzdzfxDP/66asc0FlBZwzYkSR2x5fG3Ax/Ko5mWrtnU3/jK+sw0sRaQv1kV/lP4du1R6P8AFvWd&#10;PkFrb2kO18sN2SB61z7LI4FzDEI8n5wOU9+O1Lcwyi6SKBVWSTgLjoOMnH4/nUOb6D0O1h+KGu3Z&#10;N29hbqEBVRuLZ9/b6Vd0Dx38RtU1e18K+HHhnu9Ruo4LW3jt0DSyu21FVmIAyT34GTXHqphiFtAh&#10;CqApIbOPXmrOja5rHhW/TxF4auEi1GAObOWQfKjlSobp7/17VHPLqVoRftK/F74+/s0+PZPCWrfD&#10;fxJ4nn022F54i0rwlcRfaLWzDDzHVmypI3AAHgkge9ZmnfFDVfHGkW3iXTr3XLa1vIluILTVjsuY&#10;kYZVZFXhXAOCBwCDXDv8JNe8f+NtI+Mfxk8V6je+LLCzkS4kh1R/JZ38wMwII4ZH2FehHBHJFdl9&#10;n2LmIdQAMk5xROSew0mSf2jdzqd90/J53zMev403zgQSJCcDpuzn/P8AnrUbQs+Tu4xwc8f59/ak&#10;ZckeYME+pP8Ak1mMd/aBZ/mc4CADA5qOWZ3ztiJyT8x/GmGJT90D39u1NeMheSccHPWrRDElnYHK&#10;qN5+7jgDrjgVCzSq3ykjABwPT3zUkylVIxkE5IPfj+XAqEq20KijCrjI46DvWi2K2WhWuLk7ADgF&#10;jtKrxnv69OtWNf8A2svif+zh8E9T0D4M+HrttW8Va0lnrWpWkTSGGxCZXdt5Rc+Yu/PymQHIODUU&#10;1vulUE9QBz2461XaFvMG0gHsSfQdMD+VaRMb6nzt4T+Evxg8S/FDUfEet3X9g+HbsiO90KMmW1vV&#10;RkIlCzqXEjldzONv33H3WKH2y2sNP0qxi0zSLCK1traIRQWtpAqRRoBhVVRgADgYFal9BuYqucLj&#10;aQR/h0qA2hLd9xABPbp6jntTEUjGof5oyBkHIz6dP8/1r1/9jD4eJ4x+Kb+M72AtZeGoPNQOMq1x&#10;ICIx0OcAO3sQteVPZlIzJKW3RjgcAAYHHH+enpz9wfs0/Cr/AIVd8EdPsJ7RotR1df7R1BHJDJJK&#10;BtQ9wUiEakf3lNJjS1Ojk1B2csl2hUn5SU6jt3oq+bGztj9nES/IAPuZ/rRRcu5+Puo/ECx1+W6G&#10;j2MNrBcu4kt3uyEhDNlgi4bChcYO4gBfvHrXA6oi3cqtayL5e/EXlz7xjBORuUY5HTjr0rMk1lrS&#10;+jMagNGATl/usvXpnuM9xnI6GrdnfzasUiuj58m0pGqQkvnAzwAeny9B168c16DaRzklvLHJJ++t&#10;LhsKrRhpxneMc56EcHt+ZGa10ea7eXUZVZ38sjLqBufjLkbwCBleByCO+CDnXUMNvvaaU525DBeS&#10;2B8pz3ySDnv1zipoJL2SN558ZYYIQn92pJO0fhnPoCe5pcytcDo9Eu7y4uEm1HU5PlhfyVmijwg6&#10;hxtVfm5DEgnJzyc1vx3ks9w9/bXrvIFVpGmUSK3y4xnPP6HOenBrm9Jullj+0Xke1beAJv8AMyN2&#10;9dpGeCdowEHIw7fS7YW+oqYZbmF8yMFG2YbgTlsY+8oGMk4GD1ycVRLidFJ45l0O4ju72N98c2ZJ&#10;okEzKvXLBsjnk88kkH0qfVr5JYJrfRNM1NLMozTHU4EEjLuG1iqN8uTjvnkqCwqlZR6XNAqXV4bh&#10;ICyrC1oVMwyD5hYv8jGMcEDokY5Odt7w7oGrXYvJhd2sFnaRtPO9xKAyIWRAE3kNI43FsKC21mbG&#10;1WdQi4aZeMumZfSDbyFEEy+amSNxJCKGyy5ZRuHPyHpkgRaw2lPGINDkv/Iht4/NOoaaIZFnMK+c&#10;3lEsSFc7QxPzCNXwm7as8M5WRbqxu8GF1MMaQlDIxblgXBxjAOc4yRjIpLyxTWruGKTwzqC3WoPL&#10;cTSPgoUAJJ/vBQyHdyAAjGmnYDV+H+m6I8Fil/qUUGpTy/8AErsLlzAYFCoY7lpJCBl/MZV2kkLG&#10;SQvVvIf2rv2bNQ0e7ufj98OfD0Rtb+4lk8ReG7WQh2WPazXaJjKsokAZgNpIYrkGRa9a03xD4XtP&#10;EUniOHw/bwJbwPb6cmo2kl1Dbr5DpuXaVwzSbGC4Me5gTuA+bqbfVfDUejhLjRZILnTNLa1tXaVJ&#10;BdykncFlXdnDyTMucZVEDDB20X1uM/PxbeUy/bI3LJN8yOevPqPX196tqsZuhZZTdE2QW4y3p/T8&#10;TXefF74Tar4H1S41nSrOQaa9w3DFX8hs9MDgDkDIA5+lcbaD7LdPcxzyIXBDPE20n64ouJanOaj4&#10;W03xHcx2drqNvZBYJNhuZgNq53NGoxklWO4dxn61myaf9nRre+vrDdGSDm9jTP8AtKrsG2nqOM8i&#10;u6ms7i4Zj57SKBlnY8r6devaqHiXwTDrNhHNbRh5kycoFywwflOPqvHHfrS50mVy6HJWHg2XxBD9&#10;psNbsSu/G1pnyD17IR+Oa0YPhILkBrrxEFyPl8i2MmR+LKax4GuvC+pOiWoSMNieAg8c9QSfp3ru&#10;vD2oWt+0c8cnmQqv3JHPJ6YB9aiTkndDSTPK/GMVl4H19NEu/CGs6iZl3Wk9tdpGtwMZIAETkEd1&#10;zkcHoQa6fx/4D03wImm3v/CKQ3FrqViksdxPeSSqs2P3sBK7QWRwRnGGADAc4Hdayx8y3k0a7ktb&#10;i2lE0FzGcPDMOVIOe3fnnJ+tXfC+qeEfEENz4I8d2L2mk38qrcJbpkaNeMcJcwAAAwOQAE4wMx/K&#10;RDT5r2DlPOfB2p6e062sPhfSUVl2zQi05cY6ZOT3610PiPwpaRn+0rO2DW7L89u+Aqg9Rx+XtWne&#10;fArxJ8KPGr6X4hgSRkiSeyu4D5kF9bSZ8u4hcffjYA89ipVgrBgO08SeHNOvbAapo5VljQLPEn8L&#10;Bdu72PfHNDve6FdPQ8Y8Y+B9J+IWix6A9yVvLUk6LfScZJALWsp/ut2PY4YfxofQvghq3w18JeEr&#10;/wCEWt6HLBpl9LFLNdAf6bYaiiFVnx0LBSwwOJIjkEneByYt7S0vJbfUWZIHfbI8Tf6s54buAc8j&#10;P0PBNbV7aLqsUOmapah72yiMllqenqPPubZ0YKAGBSWPftfyZB96IxpJCZC9OV2rIejPWtO8CXb6&#10;FHpfi/X7BdNv3Emk+J44kltZGUkho2ZhtlAyHhLJIEdlbCyKzdLoHxLtdR/ZT179kz4Yat4yk8c6&#10;r4siTTPCPhbQ7S/07WpGkgU3bXGxrrzIIrBbcRQEwzx/YHWNJFu5X3v2GtD+Iurz2upeIfgDf/EL&#10;wFqBuluNR8A65Dpup6hJAkeLdoNQb7PePGJreWWDbcOTdxFnBeIN20//AAUP/ZP1aW9u/hT+x/qV&#10;lZy3ENvqFx4m1DTmgmtUnIeefw7o9tYQXt0kRZlSa8VS6hWJA5zg5XvYGlaw/wCC/ggfs++ALT4p&#10;/tMfFv7ZMk7abod7Za1bxW9tdSkI9lpdy7mB52VwJ9S3i2soz+7d5nDwe9fAvSbb4r678QPgX4w+&#10;Es+ifGb4cxXMGofDia3Plat4Q3DdZaSBLKkslmMXTGIo9+t00qCZkjkPIftbfs2+Kv2r/wBjPwz8&#10;Y/hJ8V18f674A0V18U+H7eJYIpzdRi7kmsLaOGGIwzxq09k4jWWW1iawlK3emJbv8t/Br9t/xLFo&#10;Xw68Z+F9duNL+LfwivYrLwl4strvEmqaAi4gsrvzMqJLT54Ed1aOe1ufIl2Jbwq9avcnZaH0/r+k&#10;2ltHZeDNVm+3Rmyabw/rTMHW/sSQ6fMOPNQsVfH3gyuOHwvmlnPqHgjxBJaXFyGt/NJX5NoIIwa9&#10;i+O/x/8Agp+0f8PbX4zfs8Ay6r4oF9ceJPh7bpi/+HvjaFFklZYZHD/2TeSSO6sWManz03jJih+U&#10;rj9rTw94m1XUdN+IVi2m29tbtHY3Wg6YdS+23QJHyiS4tligJGDJvkcZBEb4IrOSs7IqLurm9+1J&#10;8L554bX9qv4ZWQPiDw3Gs+pQWzGM3tsigbyRg7lUctkHYincDEte7/DqfWPiP8MdJ+Net6FbWUmt&#10;BhcR2mr2c8jybiv2gpBIzRJKQQQ6riUPgFXU180J8WvFHxR8D3vwm0fw9YQ/2nBKY7iV7lbh/kOI&#10;mxN5bL1PKZOO46dz8cvDuieBbTwFZ/B3wD4w8FXEHgayGtab41VbkyaohZZr3T70IGktZl8uQBFV&#10;FkaQKirtFJqTSBNHsl08kVsIwjbJlG7cM5wep98VjwqTIVmXzAGJTjOOvT0rwmym/aEu7f8AtLWv&#10;GWstYRzLHJKt6/lo5KjDOcBWAbcVHIH3tmRVmyMr3MlrPatfzmImWS+aaQRLj52GWCAA5J8wEKDk&#10;nHJiSstykmz2a51XTbC/K6nfwLIOEinmVScjqQcZ7cVoRXgvrTdBYb4QTsa3JfH48jrXmXhz4feI&#10;viF5TaFoF3NuVYpL42ypbqiIAMnau842gkkAfKWODuLPjj8ONa/ZKm0/4o/H/wDZY8bXvw0Uizvf&#10;HelapaOIpZDIg82xO5hGylPn3oUZxjZJsQzGE57Ib5YtXZ3st21vMLiNihV+Vfjp2/pXYTR22nrG&#10;ytgXMMcsKs3ZhnH4H8q6H9nX4f8Awo8aJp+q/BLwjp9zZa3bvNa3Mqvc7YY1aSUsZ3cp5axvuA/u&#10;YG7jPrsPgjwPqWvat8LPht45gHjHR7MXd3oFzbJbR3kDNESC0USNtw6xeYjv5DTxtIshwjr2cpaC&#10;dSEdGeI6RapdONPY/wCtGUHQbh06evP5ipDb3cRLRKWWM4Yiux+Jnhf4O+D/AIXn46yfE+HwnoMV&#10;hDcx6lqUL3FrMJcGLMP/AB8PKxYBY4zvZiqhSTivLPhP+0P8KPjjpN1qvwv8eabrcCXRgN5pzSiN&#10;5AMgFZ445oywyVWWONnKSbA4jZqznSnFXsaxlFnW2TXKrJaIkZichgGQEjn2+tRWdtc35lv5LIoq&#10;uY7clidyg/e+h/lirlkltqF3BpUKszXRIl55RB97P1HGffPaul1GPT4ZGKLFbwxpgFmCqijkk84A&#10;xzWMpPZGu5yKxzrnb2GTxj6Z9enWntbyuAwLE4OMZH61nW/xz+FGq69/wjtprbLI1w1usk0GyJpQ&#10;23bvB+U5wAGxknHXr1P2UYIyOV+UgDj8vzqHcZiNZ7gS4PTgODz9KjksHkGUH0C8YrVliV+WQZPB&#10;BHfvTblEBwHwAOR3x6UBqZLWLDABxkdxgk1HLYFSIyBhhn0rSZSwClRnkAk84x7elNkSNW8uRTz9&#10;0NjPqf59qaSsK7TMw2gIJYAAng8nHFMewySRIcFehGM1osjlykmAuTwQcH/P+fWkEYH3zjB64/z0&#10;q4psVrmdLYlhtVBkjOGPb1qN9PLAh1GCv8X51peWAwAx6nNJIjFWIQcqByMj/OKpXTGtDIOnEFiu&#10;AeDxVeS2AORGCQevT8a1JjxnZk+mc4Hp/Kqs6KQSuM/wjbkVXUiS7Ga1qnOD1+8MdR/kdaieFmCq&#10;EwSoPuRirywsMhpVPXAHbj/GiSJZ8BHYuMcA9f6//rqyDqf2cvhP/wALY+LWl+Gbm03WNs5vtWVx&#10;lWtoipKt7OzJH1z+8+tfdF9F5s+SMhMEk+vWvI/2B/hhFonw21D4p31sBNrl41tZysqn/RYGKnae&#10;uWm3gr38pDXqPxC8S2fgTwhqnjDUbeR0sLV5wiYJdyMRocsAA0jIme27OCQFIUtDxb4lftXaJ4F8&#10;c6j4Rt/DtreiwlET3B8/JfaC6napGVYlTj+7RXl8ug2GtTSa14juY7jULyRri9nmbDSyuSzMcDuS&#10;T+NFK0Sj8pZLhy5ZXy5+bGOAc5/PgUlrqtzCNmDlSHj5IAIGAfyzUEn3iWcZ7AfxdqjkcZLxqOp+&#10;YjOD29q9AwtY7bw94zElylvqNrFMG2iOSaMNsYcZyBlQQCS3XHU11V54R1C3s3uZirKrlopIYzl4&#10;1HUk5JwOuBjofYeR20rCUiJyRkZ3cjnvXqvgDx1d3/kaRrd+Wh3Dm4BOAckjORlCxBOemDjHJrOc&#10;bbDS5i3oUVva3kV3FDO6QYkjWOYgvJtJXOD0GAcnHHTPNTQxz6nNLJM6wZVUhlZdw+7kfLjBGBwC&#10;CBkdia6zSvAd5qOpyLpk0dxbHb5sc4VBEDnLYbcTyxPHvgHGBVu/CsNnqG+7u2REj/dQTxqzORnn&#10;YRyBwOOR0HQ1UGrWE00XbSWeWJJ9d1Ga4uHtkhnjdwdoGcKiggIABgYGQAR2xVnUNRhS0FlFFCcM&#10;MpDCQvOeeR8xBbqM9celZVxbXWnXzC8jDtEiq6LOclsnOAoxkHg9MYI5xUtjrAiu/Plvwzbg8ipC&#10;c7sjOBjC9jg4GScHirMnoWQFt4xbSofMLEIZl6MSCc5OMAjGcg8FjnIA0dIv7m3Z7e1ugZJLRoFm&#10;Mp/dq4XcVK4ZTtz3wcjg9Kx3vZr/AOeDTW8lHyoJBKgBRy2ABwB07nnPWotJ0K1vrg+Rc7Z3YlnR&#10;G3ZwSeM4boPmIJGOD0yCOs8HXNrp10f7RLXMLEN5LAOhwp4Ybh1cLnB4Bzz27LwsLewuomsVeOJY&#10;JCsjfLuQhsK2fY4znuTx1rg9JOn+Gp4pNdtTcx+cxKJIqu7EMq/LggJuIbHRgGHynFaeo+IINDuY&#10;r+4ZrsXF4Ehgs3SfyFGcM7MVJXLHOBuAGSMkZAO+8YfD7wp8S/C0tnHbzWd1JEySZU7JGT5QWAO0&#10;8EAY654HQ18Y/FD4Iap4S1mVNNWN41VTsRt5B64IByPyyPxr7Q8K+I9Nk0651WNPKK4jaAuCJZGb&#10;ttb5AEWZ85/hQcb+eM+Ifw3sj4dbxFHOkc8sjIreYdhUkMMsec9VyccjkHoQaPi1SLdTb3KdQCfl&#10;6e+a0bW2t7y0WCIATKd0cqzbfTg5B46nH0rqfiL8O18NN5Uq/K5JScMGXacgcjpyDwccYOAK5Cz0&#10;uayLwSlmG7JVh93GP8OtZyh1RcZJmR468ET6lZrqMkCLcKSFfdlZRxjt79647wveXfhvU9pR1gaT&#10;9+hGdh6Z+n86968I28OrSi2mKbRGVG/7+MgdB1PPt1rO8Zfs6XmsRyeIvDLebIpLy2ixhWKZ/hGf&#10;mI6nHt60lLpIqUOqOPisrnU28/T4hKrcp5Qzn8Kzbm2kkkBWQJOqsiGSM7W3dUbjlSOCPT8K7zwf&#10;4Gk0WILLaKkRkAbeMbD6nPTB4Ocda0PF/wAG9XuNLbxbo7RTpHhrnyR8oBG4EZwcDox6Ag8nitEr&#10;Im6uWfhV4z0b4leF7b4G+OtbGl3kE8h8L6vqMvFjdMAzWk7AEm2mUL8652siTBWAlSp9O+GnjWx8&#10;QX2mXuizW8um3BtdStXDM0EuTmNtmQ2QjMMEqwGQSBXnep+B7rV7RZ7GJGuwoCw+YEM6g7ggY/cc&#10;N8yN0DcHgkj6A/Zn+Lk/xU05NCv7lT400i3TyoJAFXxPawRyRpC6kZF7AryLHn5mXdA2cQyoyXqz&#10;w74maJ4W0IfbprIAvMyXtuJFI4xlSM5yTnntgVxT61odpax2drqwWCGRm0y9lYbrZiPmgkH8UbLk&#10;Y6HGRk5FfQv7U37L3ijXPD8HxM8D6bI+j3aGSMxqxEybVdZV454cBvRlPAzXzJ44+HGr6VZqUt2X&#10;YgMozz2/+saLaiUnY+oP2CP2q7L9mjxze2vjWaKT4c+N7m3t/GEZR5ZvDF2jt9m162CYbzbYTyuQ&#10;Mx3VvcTx7k+0SvD7x/wUz/Yr8RCz1H9qn4d+CLRPGmmacmsfEvTfDdybjT/F2iSp5kXi/TCijz4/&#10;LJe5kjGXTM8scU1vfO/5rfD/AMb/ANk3MfhrVr4Bos/YpHI2EE5MDEj5QckqTlQWZWBVyR+on/BK&#10;r9sLw78SPDnh/wDYD+L/AIrGgyWmoSz/AAI+IfnNE+ganK4Z9HuSuWS1uXAKSocxShcrKCxGbTjI&#10;eljyf/gnb/wUPt/2WL6bTfGsA1nwbq0kcE1nczkK1tJcia5sWKMsiIXzdWtwh32N/maMql5fJceD&#10;/tv/AAi0rRfjl41+MHwDsrmw8DT69cSWNzfaY1mjqVWaOZVUGOHz0dZhEhQRmRhHGiBEXL/ax/Zq&#10;+J/wE/aF8R/AmeyTQ2i1y7t9TsnaIf2Z5ZSV2ijQnajJLGyIMqu4AErg1FoPx3+KniVNC+Fvxa1P&#10;UNd+G3gnUZb6z0LUrOW4tri7KhU8xUeNZPLULw0gRmVdyuheN7vfYlI+v/8Aglb8Wd/h3Utb/aA0&#10;l9X+Emt+H7zTPH/hXwPqV9b+JNEtmEXkeIri3Xyjc2IzIm5DPFGjSfaI1zGK9i/bD/4Jw+EbvwDa&#10;fH74Ty2/jnwHqkHmaH8RvCZ+0Q3MOQsaXsUQ321woZYyNn31EZQEMyfDOq2nw30/7B8T/gz8S9Z8&#10;G6/bzQvDYNFcS2YvpWfMdjcxH7VGqJgNKBuYsQpC8j0n4B/tBftr/Di61X4u/Brw94jaa2yuv+Lf&#10;hdqu37RNveaL7faxpLBPHsUhY76zmdgH3E/NWbXMuxpsc0fhLr3gqdtT8Oa6jx2szsJkugNhRipI&#10;cNjAKkZB7HnjFeufBb/gqJ8RfhT4ck+F/wAULLRPHXhOfT3aw8LeMdLa/s7S5c5W+hgZl2ThDKqM&#10;pRT5zuwchGVvjL9tz4WeOvEsHhf9qb9mO1kGk2Ud5q8Ft4PuPCuva7JDbB7HTbgW9z9kgtbl5oXn&#10;mgtLVltopTGjyyRFvIvhZ+ynY/H3wRD498J/tUfDFPE93JKb/wAIeI9dTRrqEByFdZb0Q2squNrB&#10;YZG2qVyBhgsRg3rJg2uiPo3xX8SP2Pvjf4U/trwN8eItF161022i0vwHr/hptPshdiJRMLe4tmki&#10;ZpZtxRp1too1IWR9gZqt/Bzwp4LvPiVf+B/FHhS11i00DYtppPhvX7a/tda1HyTIrzXdo8kMwQFv&#10;3cRKRBZIzl1uDJ8z+Hf2TfiHYePvCPhb4ufDzW9E0zXtJj1z7TdWbwTalZMMpJCsyKVhK5UPgqW8&#10;wlgMeX+gvg3wx4a+E37OemeKPhfptsG1G0kurq2vCsVtbXR1OWwhVpVClo1iSGTDZYs8o3pv3JM4&#10;U4Jym7JJt+iB1JJKy12MDw94je5+KUVt45ksrKKx1GK3v7OMpFDYKuxvKZU+WIBHVjnBAfcTlsnm&#10;PF/wc+A3hH4kfHXxTeRa1pPgq/8A2cmsfira6jBEs3ibxo13cBXh/dRblSB4pWnj3CR5WVneRmkb&#10;t453+Nnwq8OftK6T4Ntre+he80/XJbXU1uI002K9mt45jII0MwF2kPlcHyheXAGfMdj5f8U/2TNO&#10;+PtzaWvi740+PovDtvcmdfCEPiQy2EZwu2OJZd/kRKVysYBEfmMsfloERdYThTV09HqjJp1NzpP2&#10;AfDy/s/fA/wBJp+rz3WoNoyzaskd0Jc+bA1vLDHu2ohe22jBbgvk4r33Q9R+Bngbxre/GHw/8Q1u&#10;7650u7tbXwtBPCbqSS7Nrdyx+SwFwszSW8UnlylVhWSUssaZKeb+E/C+haDo1t4f0rRYLa0soxFZ&#10;WkYyIEVQqjkkt8oAyST6kmu30eNp4VtpJZFjPKKFyCPXGRnH9PasZckpKUldp3Xk9vyLlBvZ26G/&#10;4q0rUviv4G8SQaP8Z/C3wo8S6jJPfab4h1W3t4tI0ciK5uW+e4SRIoF2bdrRsPKydy7K+d/gT+xX&#10;4g+Pf7Vvwa+PvhTT7bw74j+MPwmutc+Ivhy+0UWVtLcabqllZTbrdt+UuYbxXVjkMhilj2gR7ffP&#10;G/hTxB4j8HX2k+C7rRHmmg2x2XifTpLnTLlxuHl3MMckblSpba6vujYq+JFDRScT8CfgB8f3+Lmt&#10;/tIftSfFDStS8WXltDYafp3g97iPT9N06MszQRtP+/nMrlS7SEZ2FTvDIIdlWj7Gz3BUpqpfoZvx&#10;S+Dmq/BvxB/wlHh+ee78P3rokLzMZJdLkbpBMx5ZGLYSY9SQkh37Gm5PVH0bx5Y33hG/1iNlMQN3&#10;aWOoxrOAOQpGSQCQAcjGMjivfvFPiv4cSfEeH4ReN/G9wuva401pa2MUVwLUxlXDQldnkNuWKQKZ&#10;/nZg2wqdoX4e+HH7DPhX4JftDeJtTfwZqst3Brst34d8bp4quJftFmxmt5tMltWwGEU6MfOYFpVS&#10;CQCL51fjnSglzJ/8ObQrKbskcp+zz+2v8J/gD+1V4u/Zu/4KE/AlbbwD8THEX/CfXTNdapo12Xkd&#10;dQWb/ltHJJKTOqglsI43NGVf6Y+JXg7xN+yZ4ws/hv8AFXxFDqfhfV4VuPAvj62l8601W0YbowZU&#10;yCShUhs8ggEk4LcB+0t+yP4e/af8ASeAPGnhi481Iy2l6tHasZrKbnDKccpnGV+pHPXmf2WNP/bb&#10;8H/s9XX/AAT5+P3gc+IPBltftJ4d8S6orSzaON+4C1fnCN/dPTJxjNTJQqR5lozROSep6zd+P/CI&#10;lYWOrR3R3ELIkZXjoCAefWoV8c6RN80ExOONxXpz9Oen6Vg/8M7eKfDLnTPJllWPO2Uxk7h/vVai&#10;+F+u6ex82zuAQw3fuj69f8/1rCyLuzVXxFbzgNGvRs/dA/z+NJPqEc8ZBBByduCev9f8agt/C91B&#10;KAtjIW4ywBz2x/n61YXSp49xaOT5Rk4Q8e/0ppIV2yTzUc7yD1Oc+/XOaUbCdrP1wFx/n9aEsbqK&#10;XZ9nlGCcHaffrSkbIQ7RkZwVOCCR6mto2SK2IstgEKBzgEfhzTZE3rt3hQx+bp+X61KcYDBh8q8Z&#10;9e1VyygMHlAzxg46Dim7MZXl3o+T8uSMdsZ7VFKiOMSbsjnjqR+NS+YpfdkkEHnP3h2qKZmdtzcY&#10;xyooauS1cjmXYGBGc9Bz9B+NWfC/hDVfH3iXTvBmgLH9t1O6S2t2m3bI2c43OVBIVQdzHBwATziq&#10;rPjD7hxnjPtXuv7CHw6/tnx3qHxQvoM2miQNa2Ltuw13MpDlT0OyHIIP/PcGhaaENan1Np2k6b4f&#10;0Ww8KaHH5Vlp9pHa2cQ/5ZwxoqIp9TtA578nua84/aq1Czfw9pHhE21wZtQu2vpiFPlNbQ5RAR1O&#10;6c4zjH7ojPBr0+HzHfIHzH5U4H9eK8F8Y+IYPF/jLUvE1tLLLayOINPkkYA/ZoiVRscgbiTJjtuq&#10;+gzz658L2M07SSWs24/e/dnr+VFdJLaJcyGc2jncequwH6UUgPxRdi3CEbj156U1XUsfl6j72f8A&#10;P+TS2EBvJtkSc7snjjPv+ldPqPwv1TT44b6axZVmXMcYY7mOQuADgE5IHpkrzzXfsYsw7COC6lWO&#10;KWJtueVbPAzk9OuR0+gre0UJHdNLJDJthA8sqCd7EHYvA/i5OOOFbvVZPC9xHcpFDYO0iSHLrGQy&#10;nOSfbOO/XuOQa9E0j4W674Vvv7P8WaUkd1AkdxcwzQhpFDoGUEgnB2svy8EEEHBzTJOr+CXi3xe9&#10;4unQ3M1wJSjeXKd7Mq5eSRi3+rUASEvwUALbhya9jvLHw54h0xoNK0mCW4NtG1xb22WLAYRHlcks&#10;ScYIUscsDk5GPHPDGgaFb3F3LNBeW3lhUtWR0iSJvNAw7/wYj805H8QweASF0PxTNoWqGa21e5QS&#10;SlQfOKuUyRyMnbxt+UkgHPJwMw4LdFKXRnU694V1O2uWm1G7aTc7bnXOXGTuwfmyc4znuT3HHJ6u&#10;tvo0ZuXudqpJl8FSXG3gEHAI5ye3P1x6Do+sW3jGys9PtzK09vMWluG1NkCAFvkILDP3kAIVzncS&#10;hwxrM8Z+BZ9G1m5kItIHmkeOWaG0ZnYliVDAFMuRg7VX0GOcUozfUlq+xwyXo8mHddZ+0zbh2VQB&#10;nJxnO4E9eBj1wBp6PPYC5n1Q6yyJb/LNJbOJDIzHiPjoTzk54GT7UzWvC2Y43e4afylYzEHCmTjl&#10;QFHT8ST+GaF3HO8glFu0pdwjCMk89sgA5P8AD7dMVaaZDTOksdeGmXMgttI+aWFkadpUDEMAGUhW&#10;3AfeGRydxHQ1Ndf2ndxxXN3Gsdy29WCXDOVjxjBUqNp5+o2KMYIrKttQslleynuplxDlpY44iE68&#10;DKjLYPfgZxyel261P7VBtt7h5XkwgcoFwwU5YgHjhR0BPUnOchiNOw1O80SxjstKmt388eZK8iko&#10;B2DRhz6EgAZ+Y5yCK2rPV4PEupKlxJPNcB/na4fKyPgYIB4ACgDAA5yepzXL2cUE17vkiV1CbIlR&#10;j8uRg5yev3ieeCcVtaNaNbkLBbtPHKpjWAMAR04JUcAndyeB1PQ0AY/xN8NaVeWrPZiIW8mQkcyj&#10;LYJCsvT+E9COpHJ3ZrxfxZ4Lm0iSTyIN1v139SvQcn6jP6V9G+INZf8As5PLtmJmf92gl2Hygvpj&#10;LA4HA6Y4A6ng9W8P2GoztdT6cwTrIvlYOepyCc568f7PagLtM8k8KaTNb3yTNZNKJCFjXrnI6/zr&#10;6z+APgjR2is41tbg3TIHMQRHZDjdkFvk24PIPJ245ryfw/8ADaOwFzrzRpFAbhY2CLyhYEjaDnI+&#10;U9OmDnFegeDvGd74auNyJIJImWNJ42KyqM5P8QI/DoDUSgpFKep1v7Sf7IUtzpX/AAt3wRocDPKq&#10;tPaWDKRcjnJWNcOH+8SAOQMjIrx74X20Kv8AbdUtQNKEqwsJGOEbjAOR6DOe3OeBX3d+zL8afC2s&#10;Wh8H6tpsLXN3DsnO0vNIrknY7s2BgnblmGMfKcqKwv2yv+Ce7aZAn7QnwQ0lLm4hlF5reg4VxdoC&#10;SXCAH95gbmQf6wBmXnK1nCo4vlkaSgmuZHyRP+ytBqHjiafwwFOnXDCSJplHyjAOFwDlueCB0z3q&#10;9+2x/wAE9PEPw68ERfte/AGyurDU9C06DVfF2iQWLyKsUeDJqKxlRteEBWuEGUeBllykkTPJ9Rf8&#10;E1/it8NNR+J6/CTx3fQ2ra4pGjT3VyFCXTcNbEgbVJGNjH5T8oyM4P6N2fwQt/CfigXenq0Ytkby&#10;i4yZky3zYVDxwB143gAYzjTmSdmZtdT8j/2Wf2m/hn8VP2cNQ8S+LhbRWdsr/wDCTaJuV00/UJUD&#10;m9t5gu6K3nwZXD7UZkllOHWaW5+Mvjt4Gl8OeItQ0vWNIltY7u4eS0My4zETlB06kFTnpg/hX3D/&#10;AMFKf2PfFf8AwSp/aXtv26v2TPhZHN8IPEl41l8QfBEMLppmkNcTgG0lWPBtLC5k2Pbyp8llepEI&#10;2h3W0dfN/wC3z8RfA/jjT/BnjT4caFIvgXVNOuV8JagYlRZJUEKS2MixsRb3Vpujie1O0R4jkjRb&#10;a4tA905P4WTJLc/Of4m+HdX8N6xNJNHiInJAbO3PI59xz+ddp8C/G3iLxjeHwxDpF/qV3BZzXNzD&#10;ZQSStJawRtNLOdgJjMSRtI0vRVQucbWYdB+0JoelaX8OrnUr+5hkvPNWKBQTl3cADkgE4Ac5H9zj&#10;iv26/wCDfv8A4JF/sr6X/wAEzPCvxY/aB+Bmj6x4++Ljt4hm1XxRpsc9zpumrLPHpsVjLgtapJbi&#10;O73x7Xc3RDsVWJUMRONOnd7lQi5M/NTx1J8T/wBrzUG+O/7Sf7TfhGXXtE8NaNokVt4mFvpWvarE&#10;ZjZQXUcnkRpqEqRyQiWeaVpjG25maG3doui8P2Wi+DdE/s3wz4evLaG1j8hRYalBrQdgRvkaKCO+&#10;tmlJyxdTHyxGBjj7n/YF/Zq+D7f8FrPir4g+B3wxk1PwD+z7HLp9na6VqXl/YPEFzC+nTBYLqQmS&#10;LdF4gRhHtXfbQvg7EA++vjDJ+ydpNrPrXxK/Zot5V3fOureAEupGYt0JETMTzkkZHQdOvLKo0yox&#10;uj8P7j4r+LdPe41af4WyzWmlwIDGfC5tri5dsqrYM+ZVDYZgkGCODtyDXiWv6r4K0nUo/Emma5L4&#10;au9OVr6BBpt1pk8t1kny4VjDKznAUM7rluGI5r9SP2yPif8A8EJ9J1XRvCfxL/ZiWLU76za+ubzw&#10;14bawe0Bd4gsm4wNvHlscLnAcHucfH/xYs/+CaWo/ETwxefs3XHxAn0bw9dan4o8bjxov2jQDp2j&#10;2Et5Hp9zG1wrRtf3/wDZ2mwuXj3Pe+WpMjxo1wq826ZLjbqfM3xe8e/EyXW4PAPxY16+1nUYNfu9&#10;R8YR3MRt7mfU7l421ISl4yRJGY47MDmNfIDxqN7g7Oh+FPg/qmqx6h8OvHtzpMiu0dvF4ns2WGzd&#10;o28uQyQGRmYMPkAj2hgpYhQQe0/ZL/ZO8d/GT4Vv+0f8QPDMniO38WTmGz1EXMkdy00dxItw7lyf&#10;nkkEoLEEkRAn7zGpvif+yvqulfZ/Cvg34YeKB4g8U+ObDw14D0y+ubaOLUbi5CjZ5jDnzfJnWNjt&#10;AbbkcNuv2kHPlQ+SbjzHYfCLVvhH8G/glaeMvHXxL0vSYruLbNq+qXCFpx5vlGSMKN7xidmj39AM&#10;K/Ir6W+BHxJ8Oaf4Ev8Aw5fX2keKfCmqeYkepaXdwalauWjXzbc+WzJIrgoGXcMBjnIds2fH/hU/&#10;s8fsq+BJ/AfgTRPGvgKbxZpXhDWPAlv4be58R+IPt2ktdz3MdjA+Lm5/ds/k5k+0wsMyQlH2eF/s&#10;xfsgeL/2bv2uf2lP2a/Dr3U/g/4ba1Z5jjf5LNLp2e2fc/LRrvMKnOSLhWbJAxc4OEeZMyUlP3bH&#10;0dr3xEfxU1vYaY/2HRLC2CWNnEoXKgAKXx9zYNyKiHaAzMS2UEUFlepIfPiZmViCqRscgenbpjG3&#10;8OtYk/lWARWVCnV/LBG4ZAC59z7/AJcVkeNfih4U+EHhOfxz43vmh063dYreGF1E95cOSI7aHeQC&#10;74J5+VVV2YqiORxuUpyNYxSVketadDLcgRQ7mZz8qqoJx7+npXa6F4amfTRFPaTK2cREx8Ht/h/n&#10;FflD+0l+1T+0t8Wte1Dwb4h12+8KaLGZIh4T8O6g9vAbaUKfLupo9r3xaPZkyfu8klI4wxFeNeDd&#10;Y8Rfs4a9p/7Q3wc8O6Xqd3o2ryy3WlXMbrNalY1y3+jvFKsQ3bhhwzGOTDKF21r7J23DmP3/APD1&#10;raSaVhIdkgX958uCpADY3YHr/PmqF2UFtJY3Ik/d7kMxfJYHtnjHGPYj07fBX7Mf/BbXwB8RdU0j&#10;T/H3gm70WO+iWPUcTyXMlo+4p9phkADXEIADyRlRMm9tnniPL/bV9q8F7Cur2WqW95Z3Fss9tNaO&#10;HSaN1yjI65DKwwQQTkEnkYrmlGUXqdCd0c14i8NeAtd8TaF498WXOvJe6BeW93e6Lp+mySWeo3MT&#10;TC0mKrGwYxvNJIm2QeV5gMuAuR5l+2d8GNQ/aI+FF7a6fb/Y9fs786hpckEmxUlJ/e27OoG8FCwB&#10;4LMkbHvXpnie/htIotSa8IjjBaZyN3loOdzbSTtBB564r4//AGj/AIafEXwJ4y139q/4Y+J/ih4Z&#10;8a/DDxnpuhfEXwz4z1P7XFc2OoFXs5UhjzFDDJuJEGxISiMAu5edaNPnu4pLW782YSUKb1/4ZHyN&#10;8QfFPiX4Z69ceGfF3jrUNO1G2cxyRzavKrKQen3uK5e5+NF+ke6L4w3mF5GPEcgAJx/t16d+2P8A&#10;CbxTc/EnXb34l6ULfW5LsTX9rNG3mRGRFlQEON33WXrycd+p+Ovi34ZsPC0v9nLbKkkuRtbsM/5/&#10;I12KlEzUj16++M2vSgm3+L2oDjAEfiKTn6Yesu5+MnjTnyfi/rJJXgL4km56f9NK+Z/LCnGwY9BU&#10;bIrMQcccjjtVexQ7s+iZvi74+dSV+KutsVPGdfmOf/H6py/GX4mxHbb/ABX8QgEEbY9en5/APXgK&#10;w4HHOeoxUc6qwKjAPP50exjcLs97b44fF6IO9p8S/EClgC7Nq85JPvl6+1/+CWXiH4zeJvh34z8f&#10;fE/x3f3nhWzeOSC612/ZorARBvtNxvkz5cf7yJcKcM67QCxAP5Z+FfCmveN/Fem+CfC2nPd6nq9/&#10;DZadap96aaVwiIM9MswH4195f8FAf2ivB3wb+Dnhb/gmF+zXdxDwr8P7dG+IniW13B/FXiDB+0Sk&#10;4U/Zo5GkSJAANpZzl5HYxUop2iioy5Xcv/tSf8Fbdci1G68Gfs3aZHb20DNHJ4l1G33PPjAzDEwx&#10;GvHBcEkYOF6V823H7f8A+2ZFq8F7pH7VPje1ubhyTPY+JLi3RAP4QqMqdfbAxXnvxQ8D+IfhTbaR&#10;/wAJHqOnT3fiHRbbVrODTNatb6OCynjDwCVreV/KnKnLW77ZIeFkCvuROIj1O8iYMki5Em9SY1JV&#10;s5yCRx07VtCjTUbJCc5N3bP1G/YQ/wCCnOufHDWof2bf2q7SwPiaWJl8H/EG10+Gzmup4lZm07U4&#10;4wiTNIFbyrsL53nBYpBKJVeH6oEjplVUKMZO7HHtX46/seWmu+L/ANqL4cJp0Ya6HjCxvWGAcQ2s&#10;wnkPPYRQscH0r9gDcLu3qecYBArgxMY052R00pOUdR084giZ2wuASSOnvX3r8A/hk/wf+EmmeDZo&#10;VTUWj+06sQoDfa5QGdTyQdg2x5B5EYNfJf7Jnw+i+Jnxx0uC+tVm07RydV1JG2lGSFgY0YNnerTP&#10;EpXurMegJr7jEw8x8N8qrznHp61zJ63LluYnxb8SN4P+F+r+Ird4/OZF0/Tkdypa5uAyBkwQd0cY&#10;lmBzgNGmfvAN8/eHb95bcafNtVx8qSAKvC4wpAxx2/ziu4/ap8XJc+KNK+HlnfyCHQrRrm/g8xiq&#10;X84V2yqjAZYfJTucggkcqvnFmtxFeLJagCRH4XeCN2AQfr+HarJNS6aM3Df8TZYsHGxk5H5CitOG&#10;/wBOMeW0GSbJJ81YM7ueuaKAPxY8L2xsrxJoSI2D5MhXJ6+/t/h719P/AA40zwbrPgyyj8V3lvqd&#10;zbwyN5Gnq8Eiq4GNyhj5qpGoX5njwZlAVvnx8yWHmIVkjyeMHJ+mP616T8JvGOp6Pq1vDZ6hJEm9&#10;XJzym0hgcHvnnnvzx39CcVKJjGajqz7W+DP7FPw8+JCtZWUBfxJazw/ZvtmoBf7QLwjzPIMoQyyW&#10;oieZ13Osi52yIFOJvj3+xT4z+BmkjVtdbSrm3uQTHqUMqyLJIFZ95YhT82V+Xk5LLgFST7H+wlqP&#10;w18ctp194sE8qabDJa6UZ7x7V7GSVku55/Lj8v7RFG9pb5QliyzrzgJ5f03rekahqFpfeHZbzTIL&#10;e+jaSW0W1KQ3Mn7mDzbiSVlWOQxwRjyWCqqx+WMbgIsHN03YtqM1dH5B+J9K0qOyVNKurZ5Wttt1&#10;GsmRuAG9gI+Fwuzj0DEeleeaxo99dC5vBbMI4HLLMZV+UclFJ5BYhchR8zEEDJXj9D/2nP2Z7e1n&#10;1HW9P8LXAs9m24isQAtuBHJJK5jIHzfJG25QAWlUBH25b40+Lfw51nQ3mN7HArG4ffZ/vI5bZnPR&#10;1dc87SAOSMZxhRnZSUldGbTR5QdTu9DuY4ElBQsZJ5PKUq5yRhmIOAOw6c5Occej6N4g0PxzZW2n&#10;XelvNevekRtbFxczqxVnYkkghQrOAemOM7sL5br8EsN7Jm2zGrFmKxndtA6gE4HGc/T88ew8UvbX&#10;odvMTyyyoyAFsEEArnOAM/kMdM0pRuI9816O38Nal5FtqFvFLI7eVDI6q52MVLFc5AVlI5IyMEe2&#10;JqtlatM17HFGm/bhUk+VsDqW/iJyST6nrjFZvgj432/9hRaVqVjJIIJUCpDOqMVGSCXkb5SM5ypP&#10;LMAAQGrtI9Hv9ct4tQsLpRbxrKbWEKxDNuBP7zHyDDdSCCWyfSsVJxdgOZto7O5Q7IlZGYolwG+Q&#10;ujFThgcuVI249SRnIIqypt9NsDbW5D+W3EafMzklck4HpxxwOcDmrwjsNStZIzK3mW7CERTKxw2e&#10;U3YwGzkDnOBU72Fpo17FZPattQtsJjC7Tj5QeML3PP06VtF3RD3IdQQWUDSvFGZYmURmWQBd5OT0&#10;ycDHXrwOnSiwWa90+VYb2eFJgFVVI2lTkktnnGBwARy3bNTyPYTIhsbqSa3gTywm0gZJO48MeOmC&#10;QpOfu/KCyxwOsiBk+YnDBAST8vLDHoOg/KqEJp1nL9pe2itHmQSbYAI2d7hycJtC8nBwSCMnAGBk&#10;1UimgWeZtTtxDNAxJEiks0g5KFSeTu456E+lekfDrwjZzwzeJrq8uLW30VeJbW2RlmznzEJJX5m3&#10;BYyeCxVNwwpHnuuXdrrc9xd/ZYhE1wxijtYcxdcsFLHO0ls4OSBt5zQBmNqd2LszylCd6yDcnTaM&#10;AYxgDgcEc5wav6FHmC5uJXdfItjJtRRknjODjB4UD1G7OCAcM0meys5Uk1LS/OtFlzcwQMdz8DCg&#10;DGNo+YD1HXnFZWqayY7BZbC0ljuby8ke4WOYeSsRIaNVGNw2MH6k5BUYBUlmtwPQPhL8UvEHg6KF&#10;g322wuDskKxgtEQOHRgN6OCASDwQMEMp5+1/2cv2s7eVl8I65rOmTb2RLx1mWSObByqthyTg43Do&#10;rZGeOfzz0bX49BDa9HZyR3Vy7SFBFsjkzgh+h/jzjjGFJ7c7fgTxz9lurbT57eHTo3ucy3Frpo82&#10;IDJL4yu44UnhgSQOeaJ0o1IjU3DY+qf+Cgv7AWuW2nav+2D+zXo95Jpltuu9e0HS1fzrRNvmNdRj&#10;n5VZQzkEEhhwMEn6Y/4JL/8ABTnw1+0r4Qh+B3xm1yKz8d6LZI2n3t5KN2qwrkBsE/PKuBuH8e0N&#10;zg14n+xN+19Ohj0HW72CS1kibZbX6vMrKxLFWyASMnuSflz3rzj/AIKDfsVQeCPETftk/sm6bJ4d&#10;t7G6ik1Wy0O9BhsZ2IYXFsDiQKSGLR7Nqbjhtv3MowajyT+8ptN80T9VfifaeFdX8P6j4e8VeHLL&#10;xLpmq6Xc2WraRdQIINQgmhkR7eaMgoyurFWXOME5Bycfzj/tDfDLR/2Kv2mfGv7JHiHxJqF/8MtZ&#10;1ZXtmtCs13prGFmtmCOQs17ZCdoi2Y/tMPmpmISyRD72sv8Agun4v1v9mX+w/iJo8o8a6C9sU1O0&#10;VfLv4g5O5l/gfMeflwCckelfmP8At0/tReF/j7+1Dr3xC1J7gWviq5M6BmHmWrEDbyAPmGB83UkH&#10;samEKkKrvsOTg46Hgf7XOk+LvCV5aeB9dubPUTa5mg1vSFZrDWYGXbb3luWVTskCyAoyo8ciSRuk&#10;bxvGv9Adh/wU4+Df7OH7M1l4U/Zx146zpHwk+GN5oegzS2rukqaRDJbW7MxKmQOtojbgRlTnPzV+&#10;I+gW+j/G63sfhD4w10yT2tylp4e1FEZ1heW5i3K0aKzvGQWYRJh1mKbSQ6ofZv2ZU1/xp+3D4R/Z&#10;P+JWu29p4B8deOV8I6m2nXUbQSWN3+4FxbTtHh1eGVXikIIZZVbGGp4j3+W4U5ONz3v9nnxN8fY/&#10;g/ovip/2vdZ8M6lbabbxeJPFOlTzW2reJpNVtYPE08Nyyy5uJLXU9f1mASnadrN04wnjHVvFvi/V&#10;YNGu/GnxP+IUvmIWOsaxdzRqqZ+YLLIyjaCecEYzyO/UfDj4vfsa/sNfsdfDrSNG+EUHxK+NfiXw&#10;Vo2r6zZeK4rmHSvDUV5YJco0y71a6mkEkMoh4QxSqzbT/rPA/Gv7W3xJ8eeJJtc8Y29hKbu5N0un&#10;WFlFZ6daMg2jyLOBUhi4wCQu5sZZidxNqMpyukTzJI7a31rxFa+Ibm70j4UaHqVpNImbDVY7y/Di&#10;PC/O6TpknbnphQQBwAK8t/aQ8VQaR4F+I2uXvw+8N+FbnU/+EY8E3NloWnm2iaGSW41+e4RS+TJj&#10;TLCJnff8si8rxvq6f+1D4ua1NzHdSw+cSwCScZPJOB05PT0z0rkfjDd+KPir8PrPxBcadf6rb3nj&#10;24W9vnDSILlNJhhtYieobBlAU/eEYAyExTVNc1w5rqx9afsw+LvEHwm/Zc0vTIdb1krpmivfXWj2&#10;1qsrSSB5LqVY0xlmcsGUYyWfGaj0rVPCvxS/al+D3hVZPE2u/CfwLq114reC5v3/ALU02080T6c8&#10;n2gu7OzxvahiDtLqu9cF18K+Hv7Uvxr8C/ELRvGOkaXcape6NfW142mzWXnpdJbFXZJImBV1MUTB&#10;lIwVBzkV6N+wDqvxb+Lf7dHiXNi8el658IW8P3lwVCwMkWsWd+ULY6qMN8pLD5QfvgHB0Um5Lc2V&#10;RcvkfR3jD4vftc+CV8L+PPgD+y/YeP8AWNK+0weGde0nxLDY3um3/wBniiZriyaBhLJ5Msca3cDx&#10;u8GyGTLI0k9P9j34I/Hjwn8OvEXxB+PPxCtb/wAa+M7qWTWtPsdXDfZbaSWFo7OXZJtmzMkcnlrk&#10;RrEpV3BIX3a++F+r+DdGuIfgZq2ieIfFGgXdtc6z4d1YRRx6i8YW4is3kjfdYPKfJcNJvjOFJj2l&#10;XTC+G/i/4e6lovhrxZ4NvL77Le29tqljfNb+Vc3KyyFoWaNt6oyxJADCwcK7zAlscqpKqoKMjKl7&#10;GbbicT4j8Ia/9pn02XT590E2y6RkI8hhxsIPIYHIIPQ5rufgp8EdA1O0vPFXxI+E8msSXyPYaFBq&#10;Wh+YkNiHHmzLvDYkuJkD+Yh2tDDaEAFSWp/EXxnZ+HtK8XePv7De41ezvrjVrOHzQEltYIrqea2k&#10;w2Wy6wgFeBtPQbRWx4N/ae1j4P8AgPSPh1pHhO91EeFdKg09hBq8UaxrCip5UavA4cIqBcllDspA&#10;wPmPn4mUlC0dzsw9Nc93sfIf/BWz9mn4ieGvEmk/GyDR7rVtNu7BNJvL9bEi4jmiaRomutv+tcxN&#10;5YlxyLdQ3JXPwpPrSeDruHxXa29x5yOIr6FoSGkhJGRg8ZHbPGcH+Gv3O+J37WLeOP2dPHGo6j4S&#10;bUk0HQJtSjk2IfOEMJuouAQcttXK87dxB5FfB0X/AAVC+AHjvwjqvh/xV+z5bmebTpUWQ6UkhV9u&#10;UZWDHaQQOO/Oa2wWKq1aVnG9tCa9CEKl1Lc/PvxR8PvE/wAEfjvo+nR2s8Oh+M1juvDNyYWMYndg&#10;EaL5SrLuZU2rlfLmTdkKK/SD/gl1+0Zr/iHwN4g+Avj24K3/AIRZLvQBNNtkfTpmIeHZjeVgmIwz&#10;Fji6RBgItfMH/BSX9obwj8df2Xfhp4w8CWt/peseBfEE8dgtruh8iGZCvmx4HySK9jbbWXBBGa9f&#10;/Zc+LHxA+OH7WmgfEWfw3Y2MM3hWa21ptOslhWW0eGSSKWUDlibmS3TeO5hU9Rnpm3OCv/VjKL5X&#10;Y+07jxHpU039iatbpLZ3SvDLE6krICh3A4xwQwyevzHgZzXmvxY+LfxK+JvxHvfgfYaP4o17VfHH&#10;i/R9S+IXxC8d6UYLGHSdKYS20CXAb7NKiKGOIFYvvcHzJAka9V5BWeWPCZxwdw3Abf8A9XT+gqRf&#10;hdbnwUPGvjj4iWvh3RZZDHa3Gqf6i5beyAjdLGB86lQdxJKsuBjNY0KlSN1EVWMWrs+Xv+Cknxtv&#10;vjt8Yj8Udcs7TFv4dtNLa8gg2NdGzj8sTSHqzsm0liB1wAAAB+XHxb8THxb40u7/AGgIkrLGg7DP&#10;H6Cv0Z/4KmeGNT+D3gyx0nULWEXF3c3aLdQHbHdwhYtsyJklQ2SrKxyroyhpFAkf8yb1S87zbgdz&#10;EkZzXoU2/ZpMwaSloc7cLtuWQN0JH+f1pgwfvD6jNWtUt3im8wpkHncarBSzYdc/Qdq2voA0pwDn&#10;ntk9KR1AXH86ky7fMzk8DPpSMrFDuPU4zjj/ADxTQH0P/wAEsNF0C5/agn8R309r/bXhvwfqWr+E&#10;bG5Y5vtThRQkUahTvkETTShTjiFmzlQD5bF4ovYPEep6lsS5a5nZ5jMCxIDe/OK574e+O/FHwp8d&#10;6R8SfBN+bbVtFv47uxlOcb1OdrDPzIwyrL0KsQeDX1L8Rv2E9f8AjZpln+0R+yHFZar4a8VwfbYv&#10;DVxepbXmmTsWE1sGlIidI5FZM7wwxjDAbmhtQndvcdm1ofG95K09y8rsSzMSxPqTmi1tHunxnag+&#10;+5HT/E+1fSfhL/gl9+1trlwLPxD4A0nR18zc15qmuW7Rjp0Fq0rkD0219Zfst/8ABNP4R/BXWrLx&#10;r8TNWPinWLMiaBXgENnaOOV8qIkl2yfvvnGNyopFKeJpwWjuy40pyMH/AIJp/sdX3wk0P/hePxK0&#10;5oPEOq2Ii0bTLiPD6fZsQS7g/dlk2qSOqKcHBZgPrQXR2MXORzkqDUDl0VnWQuoI43dCRx/kVqfD&#10;nwbqXxL8daP4A0iYwzaxqEdt9o8kyC3Rjl5ioPKom5yAfuoa8uc5VJXZ1RioKyPrv9hjwA/g34Qy&#10;+M76B1uvFl19oiDZwLSHckBIPRmZ53yOCrxnOentdhe6To0Vz4k8QANp2j2smo6krR7gYIhu2EDn&#10;522xj3cVWsNK0zQdLtfDeiWvk2NhbxW1pBvJEcMaBEXJ64VQMnmuQ/ab1+40D4UWfg22UG68Z3ha&#10;QKwyNOtpBxn+EPcBeM8/Z+RjFJRsSeKxf2p4y1ubxpqNwJr7U7qS6vnbk+bI7Pxn36dcZA9cat3o&#10;SCGGa1nwSAPnIG0nsdv+NT+FrexsNASwML7txyUUAtj7345OepJDDFPu1uZ7Ux2zs+AGiD9QB1Gf&#10;p+n1qgKMNpatGD5ijqMPc7CMHGMZ4oqxBaX0kKuEyCONzHOP++qKAPxkjQEBFyCR8wRf8+n6V3vw&#10;+0lboJczLtWKRd3X5+fY8Y9ucE9ODXDafAXdbh2GByyE4zz/APW967HSpYnsmLYVYU86fYu4KmRn&#10;278c88AckZ9BnHJNn0R8LPjNr2gQ/a/DF3ckfa0DNbxRo0BUFlPTB5Vsrt2jJ3Zya+ivhd+3nqGj&#10;6fbSeJLf+0NQ0+ZPsi3e+d4nHBaLcxG51L4XgBjkgHdj4L03W58QXWi6jJ9jBK+cGKqRkFlBHBP3&#10;Sew+XgblrQ0fxRc2GpCc3jPgssrg8eWDgg9mBHUHOScUNRa1QRm0fsF4N/aO8J/EbRG0m+03TtWh&#10;+yrIvhfUrpoo8pamKOJZVLgxRLIo5B2BGchndlPifx/+HHwd+M1jcvpHiu60DU00xo4NK8WTIt7q&#10;kojQzmBonaOeWYlIxHu80KoY/KqgfCVj8ctY0fV4WW6a3FvbCKO1trh02IOAI/vbCDyD1zz8x3NX&#10;deFf2zvEulbrDU7SC/ifTmtpEW3ibzIShTa6srAhlZkIKkEbFxhVBxdJxd4s6FV51aR5z+0d8L9T&#10;+GOvS+HtW0s6dIt5PDuuy0atJHJscx7wC65GQy7s4bptbPh2pS3UIYTwmOIqCk6Sb1kUeh4PpyQK&#10;+lPi18a5/iTo8Wmy4SHTLWQW9i94oV5fO80rHEY5FhG8yOwUoXafLu7/AHvnvxpouqQ3EtzLbLFG&#10;Z3MbBl2uOTlFDNtXHQbjxxk4IGqb6mbM3Q9VvdMlM9rfPGc845+U8EY6n6Dmvob4La9p/iPR4Y7j&#10;X4budEijayhtiS6tgGR1YktjJChgcnHuK+bGtyCRs3FQO/HPsP5+1dF8PvGl54O1lb622HGBLGQD&#10;uHof7w479amUFIEfdV98I9O0TTpbbSFgvLpLhi8ZuI5Uldx5u392uF3MQQMqcbOOmeL8XfD821q9&#10;raz3TNcxrIsc8bqCrN8qjcS2T83zBuFRum4Ea3wV/aqj1bSbax1XQmvLeNiL5bWNYns4k3MkgKxs&#10;zRoGaQxIN7EBVGCWHq/hnwHZeI7bULvT4bho7GcWtxPYGC5lkVy7LKxgjCvG64bzIsKR5keUeJo1&#10;wTcJalcnNsfNg0EW5SLTLdvsrACBFuDtmBwC4booxtOCAOnPcz6RbBJ31IzGNLf/AI93lTy3DLzu&#10;GCSMHGCpOCUOMAivVPGXw31WyuIxflLaOYqsEQjY/Z4nw6q43AKOwIyNoDcEjOR4q8A3WlW6aK4D&#10;suZppEjV1UBSyqrAY4BZjt/vABnyM7KomZuDR57p2sX00U/hi31Sd7XZvNo7gwgkgZ6AcEJk4zkA&#10;8bVIo2fh9fEt8/h7RJGilXfsm8vP7qOMvLcEKpJjSONnIxkKOhNbt3YLtcmyXgkOfMC9R1K7QOcf&#10;qPxWGYafZXGiaLalr7Upo4JAY0BSNXWXy8lSysziEggqVEJBBDkVoScbJoNzHZTzvqtww3hIAyLy&#10;GY4OMZL5HOO3TIOKfH4S1e+1AaDYzRXeLKaa5M0AX7NbQRPPPKDkkAIrHHVsbQCQAOy8ZWWhWusx&#10;2EUbXNnp9qlvcXcQG2eXB3yr8qsBvwq5zlV3ZG4Vf8DeEbE2Wr/ELW3hEWlW0czWcwDLfXRmXyIH&#10;GDuBlUM6ngxxSH5cjAB5J4wfz9XGnTaY1jcQpGvlTtkWYZFxFv4KsECJzggq2ec0vhbxPceH9aWd&#10;tPikjmsLlZnuLcsAksMkJG3swV32tnIYqwwQK0Na8M6pqVzJNcAzXN0WnuZ5jhmck7mI4zk4J+pr&#10;Mt7IxQfYXTdGY9qALgbR8xJ9Ox4z1OOc51i00S9Ttvhj46vYfFJu4rkW8RbdsjJXDHP3e5PPGDk4&#10;wTzX2n+zV+0DcroFx4T8VTJdwXURg+zyEmKbeuwqyMCCGVyMHgDNfBvh6/m0/VrVrSO2jaWUNNCp&#10;JDKinbng4dtq9CRz7DP0H8GPEFpaR3Eh1loJLqEQyKu3Y4wDhvmwQdoPJx8i/Qk7OIRumfOH7YXw&#10;Ts/AXxQ1C60OwMGi3Vy0lkhBBhjIDbBnnbk8Z7Keea+Kv2ifhe0XmarpE8kjxP8APGFwUPU888c+&#10;v9RX6ofH9fCviPRL7TEge4RBiO5mbdIxPIJxn+9wB/dAr40+JXw6hj0HU9cCN5saskdt5BdSDkMT&#10;wdvy9Pdh0xylK+jGfEXw7+KviT4Y+NrbxVpMrfabO9jmXzG5jnRso/bkEYIOQQSDX3F4M/aG+I3i&#10;r9pD9mP4heI7PSLS70rxp4a00WNquQJNOvbXTwswD5cm0gsYyxOSiKuflLH42/aU+FV78OPEGnw3&#10;Vq1s+saWmoxwsMHy5CfKYjqu5cOoPVHVhwRXo3h3R9fu9V8LfFLwpfJMpvbTVvKE6RizuS8Mk8hL&#10;Hld6McDJ3HoO+dampWaLie2+G/Eun/EDwXonxB+JnjtrWSLRtP0ptLs0lubmJLCzhsUH71sbQtsA&#10;oLkKu0DAwozrzxv4Xt74v4f0u7KLDKsZ1CdHZgSCGIVQFOM8DOfXjnI8TeE7fwD4p8ReEprp47Cx&#10;8QXcejTSIW+1WTMsltKCM58y2kglz6TKe9YV5cqDtsEeYEH53TaAfwJqotkO9y3a67La2sKJGh2o&#10;AqywrgY+g46V2Xhz4t3Om/ALVfBc15Isn/Cd2GqwKjAI8iW3lxZTAB2J5gzg/fJOeteZONaMKzBU&#10;VsbeMAnH4fp6VFeLdXGkzLO6JHbmSctuA+dlSMcnG7+HgZOGY4xkhu29w63Poj9kj43al4T+Ntpq&#10;1va2t1LJ4d160VLiLerm40a9thnJ6jzQQexA5719N/8ABKn9oJLC40n4XarDYW8DaffvDe+Qonlf&#10;7TCyrKyjMg8yQKpfOAwAIAr85fCFz4h0jxJYXun3JSX7Qi7wcHDfIf0Jr3P9gPUpH+KWq3NxqCRy&#10;W3huaGzgMnz+bJc2jsVAzyFgbJ7YPvUP3feNH71NxP1D+FvwR1PwF8edZ+OfiOTQYNLGm6tBatpM&#10;s8l3em71CG533TSYWNo/ISMLGG8zznJKlAH4vxDbeF9E1/W9I+H+p3dxpK6rdy6bPqBRJnWaeSZy&#10;wVE2Au7bVI3KpUMSwYnxnx/8dvA3wi8KWvir9oP4w6jpekXeot9iOptq+q2yXIZJIz5MAnis2DbG&#10;iYpHgg+WeprsfBHjLwp4w8Mx6/4R8T6brGlzkCC80m7jniZtudm5GIUgMpKthhnkZyK4uSFKnyQV&#10;ldvXux0otSbk9TS8c+JovD/gHxJeyzg/Y/C2rTIZ48qSLOXJIOeD3OM5HBFYuieIb7XLdvFugeH7&#10;m80nUfPNhfWab0RS3zRyvkLFPFyJI5CrIyljhCr1r2zafcSONXsFuLV1aO6tLkb0mRtwdGHdSrEE&#10;Hsa8n1H9lTXPi6unfEuawsR4gV5INblttOaCCW9tneC5KpIA5hM0UhjY8MhRlyGBPFiVs2d9HW6R&#10;7H8Qfi74f0n9n34q32g3UL6dbfDprGG/TPl3N/JavHIyMT8yPcSER55MewkAnA+Cf2PvgjZfEX48&#10;fDb4Ua5p13c23jPxvpWm6rDakCVbGa7jS5cMQQu2AyOWIIUKTg4rvfj38YbV9Lk/Zm0XXo7qOyvk&#10;l8VTWtxujDxY2WZYHBKONzY+6wVc5DhfHdM8ReMr74t+HNE+FfiaTRtY/tOOPStUt7hoTZFvlacu&#10;g3IirksQDhAeuDW2CpypU2++phiJqU0l0P0x0H/ghV8Evjl+0v8AEn9ka717W9N8FeBPDulXEV9L&#10;c2s91DrF+UniRhhVKtF9rOFUFSVBPADeof8ABPb/AIJRaZ8KvgH4r1z4oXNvqepaH4H0mz8NTxWq&#10;x/ZbmC1mM29eRLIw+zoHILIGYq+WzX51fGH9qX4x/DL9rOf9nj9n/wDaz1CeDxFpUY+J3iPQtVuF&#10;SWNIJV+zzSlMvNFA4VXXhZLraGDLlfvH9iz9ur4r+Hf2etb+EvizXTry6tr8d3H4kvrtncQyrAgg&#10;2FOgW2Dn52BWZu5FdTcOVJ+pjaV9De+L/wAJj4G8RNpEeoI4kZg7QMczRiCJ0lTBOQ5cMSB93JAI&#10;zjE1Hw1/wsH4bN8FXn0W8mt7TUYLWPWbb+0IJtPuvtCm5hUOmyWN7klZAd8Mu1iF8xSb/wAZ/i94&#10;e8W+KLeeG6SSCYIl2jIw8lVwHByxXkRRsqqMZVRxtFfOHxt/4KFfBTwz8ZfDnwu+Nv7NHjQ+EbbS&#10;J9Mt/Emp2D20V7ciz2R3UK5JeOFzFIQuXaPkpJvXdiqaqRcLXT3NKjXKtdTwf/gvF4k8Pv4P8AWf&#10;h+GaZ47nUrGTVmnLx3IgS0JjjOTvCNMcv3ZyOcA1+Y10iAk+o+bPavv7/guj488Pax8Qfh94C8Mx&#10;q9hp3h2S/tLiHbsninEUKyfIzKSTasWIOd2d3zbq+BZ4SOBtNehSd4I5mrOxRuokcBJACrDGOmKy&#10;bi1eBxljt+lbFwvXevzZzmq1yizna5zxlf61oIy9o3ZB4PG3FBVXO04IxyQT1qWWPbJtwMZwM9qd&#10;DaAsUcYHXFNNWArhTtIIzk8E9xX3b/wSH8Z+NIPAfjDw5qMEz+HLHUoZ9On2ljDdPGRcIoGSw2LC&#10;21ehbOCXr4cj024nkWC3tmkldgqxxrksScAADuTX6r/stfCCP4DfBLRPh59ljjv44RcawRg+ZeSf&#10;NLkgchW+Qd9iLnpXPippU7dzSl8Vz1GG+kmg86R/K3rnDcED04JGfxPWmyajGP3ckuwgYBJwAMY6&#10;9Omfy+lUX1CExeUOCxypxxx69/8AP4VEb13k+YsRs+VscY6H/PHI79vOOu5qQ3Mzqru2MgbtoOe5&#10;z+VfTv8AwTh+G0moa3rfxl1G1YwafH/ZWkPIBg3MgV7h1wcq0cQiX0Iumxkjj5QkvVtLZ5pJWwqk&#10;EKOSPQD6+n61+mPwU+GJ+Cvwm0L4bzBTeWFmDq8ysG330p8y4wwA3KsjMiMRny0TPIppCb0OwsbK&#10;61S+h06wUyXF1OkNshH3nY4H6mvAfjj4zsviP8ZtYvPDKtPoulbdI0SXeWV7a3+XzM7V5dzJJ0Gd&#10;/TPB9u8TeNZfhz8P9f8AGtq4F5DY/wBn6MUfDLfXYaONwDydsYnfI6FAeuK+d/C+ny6RYLZrYxos&#10;cY24kGTx065PfB6Hn8KRNjStj9itAg5jG0I20kqckg5456/UdelTyMzDDJiRVGNjYDrkjcPQjv8A&#10;ge9Ona0uUeGBShYHy1HHfoPzP6+lZc19LDGXnkGEbfETyWJOCPUEHr7Ypj1NuOTS5ED3Curn7yhC&#10;MfqKKyI/Ek1vGIZIrlSBnasQIAPIxntiigR+N1qG3gNGSi9eprSjvolkjiYssSuSFAGWHbr19fwH&#10;HFZEEyglfLJLDjHcnPPfnjFWkLKglI5BCk98+npXonJZdDYXWTDEqWNuqyMjKzhQhK9eOmCCScn1&#10;Pqatad4is2nOkRzb/Jh8xmkhKNI2E3hgXbaqsMKxwzAbjtJ2LhxefJK7QxZJUlnz8uT0B69SQP8A&#10;9VOX7OqPZ2LAfOTPKAF8xzyfw6/XPPWkRymk2rh2kYsxJHzE9CNvPH1/lUJ168jBjjZvL4EpDOpf&#10;PO3I5x7f5LBasttvUkAfePPBJ/8A1+9U7iTyJjCCDjtg9++D37UFx0Hy6xqM0/2lLhkMjl2G4njP&#10;IwDgD6cdKTUtYvp43tftDtHcSLI8UkhALjIDY9cZBI/SoftKhjFBu3OcMCP0xnjH88+lRttjjWMM&#10;NzEqSM8dT27+tBYxjhCR98keYc8A89Pb3oSQwuJIiVdTx+X+e1RzsrtuOSwACnGOPXH4dP8A9dSm&#10;MK2xc7uTt/l1oA6/4Z+O7vwlfNPFIAJAUbfnPIwSD0yB0z+BFfbn7LX7SfhW+tYPDniKIqv2V1by&#10;mO6JmBDHltojZgCEJ27lVirMgx8AQW/mKI2X7mTzjOM+hxn6cV2Xw/8AH174Y1GP7DqPkKEVSEbr&#10;gd8H26e1ZzpqQ1JxP0u8ReC5db+za42qxvrV+0psEjSSSz1F0CyeZA8p/wBZ8rI0GC8ZjZirBVlf&#10;zbxXZ6hcm80yLQVjawgEUtuku8o5GWY4wOCDwWOSxwSAKxv2ZP2otGTTB4b8SWVlNbApN5c8SNEX&#10;RlkQqTyCGjjYhSCz85Ga9R0vS9CvoIoLbQHlZ7qKySFoh5rSypKI1a5XmRSY1UhmwFZmaRsccusX&#10;qatKSPFrjw0XLXsdxKszA/MoCux3cHMmQB0xwfcEYJ44X2peEddhk8L3bSX0EP72c4KEMzfKzPkK&#10;3y8HHTAzyK+gPiH4Vgsbe7vdEuP7UmWAQXZs2EiWs+4qEkbhIg21nQsRuT7g24Y+Z3ngvUYNVklg&#10;CpHPHHcII3/1iSrIMqpycDbGvod3Ga6YSMZRSZ5tpPh7V7CKae6vvlkO/esjMoIJGeeDj5QRjAwM&#10;c9ei1rw3NY3Nv4XtEdzZIftOW+cSMATGegXyyWjPH3xJgkEY6zQtBt9LaS7uIkkutPQyRGZBIsko&#10;xtYhiQyLndjBDMgXGCazYoLiOze3aGTzpF/ekSb8rzkE+vBJPOc+2a1M2jI0HTNI1K4um1q1/c2U&#10;DTXTAkeZtOEiBTJBdtqA4O0MW6A1x2seERczvfpMEV3O7y8HcS2cZHUHA/EZ713pikk0ZdD0632y&#10;PdGa7lZQTJ8qpEoGBs25kOc4PnH0FWH0K1S0dLiKMiJj5cqLgemcevXGfUd+aAPIk8Pzaben7GzX&#10;UnlhNjYAOQC3y9icYz6Z+h7/AMPay9rp6R3gdZsAvHFJnywXJ2nnAP3mwPUdwcaY8LQ3U39pWIET&#10;R/6phGNvPA56g4H1/lVe08INF+91CFSPOyixkgykgcEkcAY/+v1NNybQHXytoOr6OLGRwZvJCIUw&#10;QBtAOfU9K8X8afCi9u/Fdr4Cv9U8nRtTia61CeJgWtLWFJZJpDn+5GrOFOS2AMZYY9Mfw/c2VsNZ&#10;UbmB4RVJxnPHXknnv/F2xUXiCC01bw5etDCsd5q2dKtZBKQ5gTbJcMAOmcxJyekjjB7IR+aH7Z9t&#10;f+OZJPiFNbbcXXlQoEBMFtGixwwjGBtSNURcAYVAOlc/+z34wM/hN/DUhjMmmzMU3dfKkYsMf8CL&#10;59MivrH41fs+6VrqXuk6bp5EUVq8htkU/MB/EuPTjIwONvY18Tanofin4IePBf21twjFWhkB2TRH&#10;qjZ7EdPQjPUVbaasg1sfWvxj8f8Agz4gfArwPrtvaSjxHpKyaX4gdZ12z/Z40hgkKYzn7FFYxBs4&#10;P2Z+OCR5DJqkSxFhI6H2P6cVPpk2meNPC41jwrIsa3UWWhJ+XzBzscDowP8AEPrypIPIX9xqsUr2&#10;9xb7NpKsNv5kf57VEY2Vht8zOkTV9MiaRZJHmxggr0x9SaveDrqx8UeO9L8MzaUb5NRvbazjsI5h&#10;EHnaUpGC7cKpaRc9eE565HnVzeNFII3lIY9RknHP6d6iF+gHkLcSDf2BIyecc/j+tU0Fj1PxTp+r&#10;+C/FGoeGNQlQ3mlX0kDyRH5S8bkB1OOVOMg45BFevfsx+FdP079qW21Sw0W+1iK1SK7WTTtyPBY6&#10;jHHCs0idXjRdSiLgDjZu6Ka8R+Mvi9/F8ujfFaCER/2zpscOoJDHsWO9gHlOAMnapQIFyckITXU/&#10;CH9o3UPDviPwxrepq9wlnpM3hvU4pZgBNC8kklrKWTbIvlGSLbhsj7DHg44GV24mh+pnjjwr4303&#10;4g/C3wNqvxL8Fax8P/iP4h1vwPq/wpOiQ3OoyTW8F8W1D7P5aS+QZFtxczCZraJLuKRosg18n/8A&#10;BPn4SeMfgv8AHX4ufCiw+3t4M8OeI73SYvtVk8im7hvJYrVjcAFFbyYbk7Qw8zJYA+XlfTU/aZ/a&#10;X8YeBbb4k/s4fsjeGpPGXjXwy1lffFmz12KPePM8u4imsZYYwk8EokXe0hgLq8yLsZol7j9m34Se&#10;IfgB8Bp/C/inxct/qepX9vrfi+dLvdaW1zHHJDEhkP8ArHQXMqPKx2s7lY8qvmTKrKLp2RhSjOLu&#10;zstH0H7ZemdgBjJxtH3jzn6814X/AMFFfhx+0h4f+E918Xv2cPF2rafpUoMvxN03RpFWV4Y4YoY9&#10;UVgnnBUhiSG4KSYWGGFzGI455B9PeHdJe3hVpIwouIgclsqQVG0g9SMEHI4IPGa9H+HemXFvdWzW&#10;USDy/wB4q9dhzjPB9eOh7Vxq19UdClJbM/n3srTxD8Pr9dN0W0u7qadS0gQA7c989AOecnHcn07e&#10;5+JHhf4Z6hqDeBtSm8Q+IL+SWHSppLNUaG33Ha8saPIqSFAGZFkkAOV3FAXf9Yv2l/8Agjj+yl8c&#10;byLW/DunP4QuZJY2uLHSvMGmsVyGxDHJFJGSMBVikSJdobyixLHz/wCHf/BKv9k79n7xC2s/8K10&#10;/W7u2ctGdSuby6guM54ltpp2jlGCRh1JBOa2dSNtQUW3oeBf8Ew/+CbevfFDwxf/ALS/xeeO38ML&#10;cC413VtTuSh1cpISdPtW2lpEMgYTTJgF8xIxdN0f1r438RaV4j8VX+saLpcFjbT3BENlCgCxqFCA&#10;AA9cAZI7k4xVj4wfFbxj4u+zaRqWpiOxsoglhp1r+7hhRQRgIuAMDjJ5AOM4AFebP4pt9MjN+X/d&#10;ryWVun4d/wDPTmub3pS5pG6cVHlOk1TUbhr+xgt0nmlWZRDDAqueWyAqkgEk84zznkgVy37YXwW+&#10;EfiL4MfFbX/h18dx4r8E6l8TPC3/AAq3+3vMl1GDUZAv9qRI0qh4owt0duC4kWJhlTE3maWpaR44&#10;1PwyfFw8F3tza+Us8S2sUU0kttgsxEPmea/ykkRoju/AVWJAPmfj/ULE3Z/aQ+MPxcv/ABn4e8D+&#10;Zq+geE7x7e3sRcmP90Xe3RGvHLsgjkkYsdyhmkDMX6aUvZrVGVS03o9j5L/4LCfD/wAMfDH9riD4&#10;feCviDaeIdD0vwHoS6e8NyJZdPeSzSa5spwqII5I7p58R8lIzErkuHFfI88aKfMwD/L/AD/hXY+P&#10;/Fnib4h+LdU8ceMdTlvtV1e/mvdQvLh90k00rl3dj3JLE/jXL3kbepAB7dRwM11LQwMi6jBJYYwO&#10;MjiqbE5JPc1fuIz1JPOOvYelV5IxsKRAYHA5qwKzbJFAIPHOCKtaTbx3UhUA5HtwB/jzUYjVkxtB&#10;9a2PDehzO4uAQv06H2o6agew/sOfBZfiJ8brXVtWs/M03w2BqF0rj5XmBxAh99wL+/kkV+gRZ3jG&#10;6VjvHB6kZ45NeNfsafC4/Dr4QW1/qNrs1DX3F9eA8FYyMQp05ATBx2Lt+PscYRYiwYMuTkAkFsd+&#10;a4KsuedzeHuoVgpBzxn+PHGcZH9B+NRho9nlumV6AE8dOM+gxx+PbmpREArBw4A9F5yeccd+KVxi&#10;NpAu1SRlMZ5756Z4Pasyr63PaP2CfhjN8RP2hLDWNQt3OneFEOtXTZcK06EC0jDqMbvtDRyFGI3x&#10;wS9cEV99vL0Vj90dccZx1/lXiv7AXwub4b/s8w+IL21kj1LxndLqtyXQqwtEVo7NDnIYFGluFdcZ&#10;W9AIyle7eGLbS59ZWfxESulWMUmoa3IVO2KygUyzMSOgKKV9csMc4BW5Vzyf9pvXpJPEGh/CpLqV&#10;Y9HtBquq27MQv9oXkalAV4GY7UQ/jK3NcZ5kNvHCryKUwAhJOSCAD/T8icVna54o1j4h+NdT+I2u&#10;Rquoa5fvdzbc/uS7Fljx/sKVUewA9qSw1SSORrK7UbXBU85Ur0B6nt3/AKYNNlJHQTIIZmniRn8v&#10;cG244x39xj06g+1c74hk8ySFYY8Iw3Iy5yh7kfn+GD3rfj1JWjjljZpCPlm7Y4zgnPHT9D3rDi0x&#10;E1mW7tWILEtACcbTwTn27g+hoGtyRdUubJRa3EKu6jlhN17j07UVrXckq3DL9oZCMAr5ecHHPP1o&#10;oHZH4qQ3/wBoRlnkZJA/yHcMNz+n+TWhJGXhjVcHdkAkgHt1/P6cVnRtBIjK6B13gkKPxq4yS21o&#10;I7N0kdWDSxzJ0XnGCMkAemDnn2x6Bw2RcuHgtI/7PiVWXKqZ+OO/PB54z+HtTrRIzi3iQqjkqgCf&#10;U5GefyzVaC6lkk8i4tJImmYjc6jazdMZHfA9s/jV6ylSyk8olHEeAoUYAz35555+tBSWgapbOYRt&#10;uCEjQbYywAOMguT3OT+QrLEpuDgqsmVycgf5HHb2rSW8hkt2MfG1QE3joc9/yFZyBwI4mlOBgk7u&#10;R09R/L+tAWAtbl9gYGUZ6AdsEYzxUiSGWZnKKwMfGSDjn0/PnnpxzSSqkMWHAOAMhe3GQccdOabB&#10;bNdytNJJJtUk43k5bueSenp09uhoBDSDNMWGRtXncOmeg47/AJVatbILGXmcctkZwCCOgOeD9Ona&#10;nGwRwZ3nO5vvjfhXPGcY4/L2qQPG0LROkZIbLHZg88jv/n8KBhHnAUyEbWIY5J/TjjH+RUqQ+UyO&#10;3ykDk4ztB+nXrTI48HFtbHKKc+WDk8HnA6DrVizkec5LlI0OGG8E9M8dPp3oA6DwZ4zn029hBiAk&#10;UD5NvEp9Acj8zz09OPsL9mH4zyXFjZaHdamHtjKsSWTufKljJYOZMspmwC7LExCOcK4Oa+NP7Mst&#10;PMU4AaVWCuyuRgYwRkdf8j0x6d8J7+PTtTtFnLxKWHlxeYwODwqE5BwevqOTxwaidNSHF2Z+iOia&#10;TpHxC8Na5pUXh250zS7G8lttONuwhnhLMijDRxlNs21Q2XZSIXJhTchfnvE/gnVNZtP7atLyPypn&#10;unjS004SDeskh3Mm4MqkiMAxtKWJV/lVuc74R+O7nxXotv4esZNT1k20whe8tdYlS3aQIGlRyrb2&#10;jZgVwiuVwndDj1q0+E+pwWy6xB4n1Ipc35EUVrr99FCoUFZhExld1wzY3E4G1cFwwrktKLsa6TR4&#10;Hqnw0ntZEj0WK3vI5rfeksdxiNYjuHmg5ztxg8gdcDO0kYuueF9SjWVrPTZs7o4yLiIoyJ5YOMAF&#10;eQeoxyfy+idd+FEOl+EYtcga5Oq3sCC4ZpPOaI5SIOfOWXcEKBASrsMnaRuIHCaj8PfFl7dW3jKK&#10;Z7nSERmE7QIskkWZJA3lxrlgVKHchbdvyo28V0wn3MZRaPHrzRrGJFeSMCQBsSKVZC/b5jwRyOgP&#10;T0qO10IyW5it5hIxzuUDAIxz1PPzY/nxXouo+AdTukFwlnFG3zZjhjEsZZOG6OCpPPATjJ9TWQug&#10;XEYkdLHGQxK7mDxnJGSpXqRz+PXitLoixyeoWUZhjjhKnDeU4VBlWUDd0yOpGD6EVbttHaaaGe7s&#10;0Xzt3loRwUyRx+O4fXmtTUNFuIlkvmsZZHij+dIgDkgZHQkn27nn60gRTA9sPs5+0zhEnZCrYVST&#10;gN0zlj9R+ATlZAkxml6fam9hW1QiBZDgMNwJ459OuPz7Vd174caV4vs7ddMdoLq0DpCMbkJc8nBP&#10;GcAkjGcD0rU0XRJ4IgLiNdycLJjA57/1rrPC2hww2hvJbg72JCrjPoCR+A6d81lKo1qUo9DwzxV+&#10;zF4s1C6R9GtyL61ffayq4HU5bPsT1HvXxl+19+zfJq2tSyXvhafT9SSV01TTnjwIipwJFbpg44Of&#10;0r9dPDulR2100t+qkKw3FnBB9B7cYNaPxU+BXgD4peFDf6h4Qgv3ZWScMpZhx/CeqkgAZX0UdBUL&#10;ENPVF+yP53NL0DxP8LdfkazMj2E7qJVAznHQ4/vAZ+oJ6du3v9L03xfZFlha21BYwY5UH7q6j9Qe&#10;xHvgg5BHQj9Bfjb/AME0PDni/U5bnwgwtkecI0Z+YIScBcH5ux4PII7cV5+P+CW/im18Nt/wj/ii&#10;GOZZZPsgu4yIWwcAkrkqCQckAkccHpWirxvqS6TPg7VPh5fxl2uCNynKhT19ABWO3hKYOyllJTBB&#10;GeM9D/n0r7x8Zf8ABLn9sXwnbSa5D8Jf+Ex0K3RTc6n4BuU1SeHcyqGNim29dAWG4i3+QAsQVBYe&#10;Q+I/2X/GMelQeJtF04XljdL51rd2LedFKp6lWTIdSOoBPTI5FbxqJrQzaa3PDPC1tFf6ZefDzUXV&#10;BqWLjS5pcBIb5BgDJBwHGEJxnBCgZbNc7p87W1xPpOo/ukmJguFdv9TIrHaW7fKwwTyQpbHWvWdf&#10;+FN9LC8H9mz29xC4MZZGBhfBx06qfmHHUZwQQCOQ8d+DNY1InWZ9NePVIQE1O2ZcNcEDhwB/Ht7f&#10;xqMrgjZUNJO/Qpan2H/wS7+Nsmrpf/AvXJGW7vJnvtLDoS32uJALuE46boo1nUABQY7jJJIFffnj&#10;X4rw/sy/C3S9c8PfC++8S38+h3ur3aafsia30+1iinvZi7biAkDAjAKjy9zlVyw/ED4WfEnUvA/i&#10;aw8XaTdGO706eC4SaIZcGFleG4TIIZ4ioOCDlQeOWNfsl+z/APGP9n79uT9nbR/F/wAXvAyanf8A&#10;hm5hj1bTNAs727aC4kBYIYbUPM9lOsAfZKHtnCIrvJJCwTKUZpPkaUulyamtrq662Ou034eQ+DP2&#10;oINJ8O+HX0XRfiF4MuvEer+HpbcJJpetWd3ZxzSKscrQxvcpqAEyp8jSWQkDFpJXf2fwzoDaYgup&#10;bfDY4O3DZ6cnnuB09/YDjLvxx4rsLDVvj78UdF/sez02GSDw1pF0scl5bxXEsImmu5IWYEzyw2pW&#10;BWcxpDnPmTSRr+eX7X/7Sv7V+gPq37Yv7L/7aPinULTw54iGj+OvAWtadDHB4eLztHFJ9jkiWIR7&#10;jbwDdHJK5Lyec2ZArlT9pNuIRfJBKW5+pt2s72Cw/b/MA4ZSud5xgntxnPbH0xXlXj43k+p+atxs&#10;iKlWDbscHoPmP6jpirX7Jv7Qup/tH/s1eH/jL4n8KW+i6jqVmf7RsrOUyQpcLI6N5eSWAYpvVCWZ&#10;VkRSxINZfxU8TJ4N1KxfxD4T1O1s9UuUs4tVt1jns7e6lkjjt4JykhkjaZ3Co5TygxCu6M8avzOE&#10;2tjaLSerPKPiBoq303kW4zKiNhUJPU88ew564GM8dK8M+IOvtHc2Flb3LS2N3J+6uLc/JMAxVgCO&#10;Gwcjgnk17n8ePCmrXXwr8a+MbH4Lf8J7oXhbw2NW8XaZLOUhTTWaWOR3UIcsuyRwTx+7Zm2iPcPk&#10;S8/ZF+JH7NX7WPiP9mn4RtquueFta8Mr4q0jQ7SOe7Edu9s8okRUSR/kEblXxkRhVkcqGkrSnSbh&#10;zBOa5uU+tPih4/bRfFUN3oHiTU0ltrxrQaXEgksZrR7VGiKxhRidLjLFtzN5bL9xM+Z+ev8AwUJ+&#10;J0th8Q9f+D/hHxBFcaU9+l1qEtjcB4nyodLfKnBWNmIIxwUToV43fij+1R468N20NppWuB9RitxF&#10;aXLIrPHFs29SuRgYOSc5UY75+Y9enn1K6lvb66eaeeQyS3EjFmd2OSxPJJJ/nW1KlyXd27u+vTyX&#10;kY6nI38Oxy/mEnoABjFZOoLKecgc8t/nvW9qEBUYLsT347YwKxbkBhsJwx68f0rUDKuEJJH9e2Kr&#10;SxBuQvfnj8vwrSk2D5duCM/jXo37O/7JXxL/AGjZdW17R2t9E8I+G7f7X4u8bawCthpFvkLucjmS&#10;RmO1I1yzuQo5ovbUDy7SNJvNe1SDSNIs5bi6ncJBb28Zd5GJ6AAZJr63+AP7G0kcNnqXxPtVVWUS&#10;R6Qhw7kEHEzDPy9flXk8ZI6Hxfxt+0l8Jvg0bnwV+yT4Sa5lQiO88f8AiOISXl4QVyYoATHDGSCN&#10;jbww2nCtkV5bc/Hn4zL4i/tuPx3qFnfqivHLaS+SQSudyBMAAg8Y4IPFNwqTXYaaT1P1i0oGKEIq&#10;lQowVxtBA+Xjpx7e2K0LZC0ZYqpGM5D9Mcjr649K+QP2Cf24fFXxC8V2nwW+Ml4by7u4ymh62yYk&#10;nZFJME20YZigYh+CdpB3MwNfaH2B1jwV3ZHOR0H0/lXDOEqcrM2TTRRmV23rldyqdgUAAc455wOf&#10;8iuk+Dfwr1D41fE/RPhrpbPGdUvfLu7hFQtbWsaGW4nUMQG8uFJXC/xbcDk4OG2mFlDFtiFfmIIG&#10;7v8Apj6V9Y/8E2/hLaQWniH45aoglkfGhaIjMr7R+6uLucoV3Kw/0WONw2CslypHAIgHsfTkcFnZ&#10;Qw6dpOmwWNlBGsdpZWqBIraFAFjiRRwqKoCqB0AA7Vi/G7XI/C/wXn0YpILvxpcG2/d7lZdKtJI5&#10;blgc8+bN5MWCOVSX0roEs7rUbqOxsLQzXFzMkNrGp5eRiAqj6kjrXjvx/wDGVt41+KF9YaLcrNpH&#10;hxI9C0iVSPLnjtifNmXHBEly0sgPOVdR2GAcEji7VfJupPO3YdiWYpgKeefcDkcjsCOmKsCdIHUS&#10;qAVb91Op6nOf7wzwOPf61DZ3EYn8yRkEpTbg89cc4Gc55Of6HhbuSMoI3uz9nEmZpGDbULYHbJx0&#10;55GOnoQ0NjTEAQeaoAwRIxlOOBg4U8e30wPQ0XDDT3mumVSFlX5Rls9Py9vz4JrY0lbeZZNCupt0&#10;0KNuZepVcd8Y7nnPP5mvDf21P24fgf8AsR+Eo9c+Kjy3eqagJP7E8Pae6PdagQADgE7Y4lIw0rdM&#10;4AdsKWouTsg5lHVnqEviZzIWhkYKTlcyL0PNFflDrH/BfX4yz6rcT+G/gD4TsrB5mNpaXuoXlxNE&#10;meFeRGjVz7hFHsKK19hUJ9tE4q3it2CgMECJuztHzn07fT86mIVpAoXAxy+3jGOeAM+n86qWyAKE&#10;VSX2/wAMnfjgD8MZqdWukj2pIWLEck57gex7n/61dRjYuF4ru3ME+1oZBsckA4AOCOvfp+Jqh5lx&#10;bnfGWmhYsHCqzPEBwAe7DAHPXOOueJGvbWOIK+4Bc7OPvHPXjjof5U37UyxEoWjbduwBg4/P3/T2&#10;oAsPGLi2zDIsitHu/cdmwflPGM8c+n1BqzFB+6jjgeInaPNLcY4yfwHH1yaigjibfeCWeKRUKl4i&#10;B5rMvGR3wV2+wY4IPIr2lzOkItLuUGVdyySZyMA4yMdfYe/HHNAEgjacllUM7MRwMhDnjP6fmafb&#10;WzXM6xh2jUHJlxjYeeeenT8cihleUH7BDn7pZzlcnuMkY7H270RRTMQ15FIwBGY2+UZOMZHf8f8A&#10;6xALIlgWJU0/zWkjypXbnOM9c4A6+3X8KfDDcFPKusJvJH7s9vTJwSfwB44zVi0imuIJ28kDchAO&#10;37nIPHp2/D2NTW0L28iRON4EbbRjgdPlwev16Y45NADGsoLWB4LRVAwQu8ZGCOxPOfxGe9TaPY3M&#10;sgjtnG9ceWXY4TPfBGMkj8O3OMS/Ybya4U/ZGYIA3UfKAOev6D+QrSstNisXd1cBowMEjOB/fGOv&#10;Ppz0+lAFm28PXMsKzXcHmKrh1dI+ZHB3AYBPcc//AKq6jwrp19d3KlJhGWZmLbiGCAEdPU9MenrV&#10;/wABQzXsAsUsJJJkUoI9m7dnnuDg5APHIHuOPUfCfwcsNXWP7IZ7i7ugfJkt1VFjJCMNwZh0DEYA&#10;I5HTpUuSTsB2Pwk8RR+BlOjeHZ2D3kyySLJAZVMhwpK4UkfKoUDp0Psftr4LeJtT1Hw6fC2lXqK0&#10;1yGjgS1eJnjAIEhbaFY+Y7NxjGQp+6M/Cem6BPofiZbS8V447dgFR14KhSQCRkAnjpnI6YyMfSf7&#10;OfxGitdUS81y4VYRI8xc9gy88n7uckHjhA3UFRUVIX1RVOTWjPZn8AaL4lhbw7dWQkhnAa6his/K&#10;cwLkxogaQYBCh+N2PNcjazZXIvfCviGOVFuJZW0pCLezuBNH5yq5JZHxu5wAVZeHQPt2hhjs4dSn&#10;1zVYtZ1AOIb63Eht7c7CsaFtygIOhTywen+sBGAMVLqVvJeWX9p/2LGl20iLiKYCIKMBGJQBeOpJ&#10;HPJ6Lg43satXR5Z4l8Nya3JdpquixG8tLfa08V55DW8ZUAJlULgF+wbOSMgY547xH4Zjt721sLa1&#10;CKkDFjG4eJmzhcuUDt94HJOTn5sbhXqz6JrdvdXtpDI15YXYW5WWaT52ZpGTDAL8xIDEZ4wcE5BN&#10;X9f8D+fYF7CzCZzlp4GLJgszOM88fMR05PccA57EygnseBXfhbUreJZjbWz/ADAAxbkVSS2S2Nxz&#10;07HAArLfQtUlia5/sXZcRr+4m83cFfg8EDOM9eAce3NeweM/BlylrDdQWG5Hfcyk9VXGNwCEEZyD&#10;x+PNZNrodvNFFDcQujlSUjGdrnGN3PXJBH0HajmuRySOP0fwuZZDHumhYkhVwcluM5B4zyOuen41&#10;1/hbRnhnWO8jdXiflsfKyjg4HqeOffPbnV8I6ZaRxM5gEkh3pGjoSTzhnGeoycDjj8a3dM8My3cq&#10;CQDCjCzy5ZkXuOvU7f19zWcnc0jGxWislgZVh3MoILlACv0Py9cZOBV6TUp4rQW8VyRGhBEHmEAk&#10;YOQOuPcjH61btdK+zv5c1qU2kA73yNwOOf164qvqWnf2lNuW2RV2E+Vu+YL3b69Rx+dZtMuzOamT&#10;T77Uvsek6OqeYMSxyIgK453YPAbOeM8jnqozZTwAlrY28EluhheL/VqSMKB6Y6bsHr2rf0fwtajX&#10;Xv4rQBjhEaBScISM7goPGMn8j3rq18Py+SJ2im8qVVMRkVSqndklRnI6HAx+fYdxHk2r+F7mWO4h&#10;gvXsHmIigaCVk8srlv4SGzjOD2P0rmr/AMJ+Io9WvfEVneWl/ql0EfUodRtBcwagwVI1EytkuRHG&#10;qB87lXgFcivXdY02J45LedGYmZ1Ub+RgLj8M+vvg1g3OiR2919rUo+3iPaPUHOR3Pb8KE7BufNPx&#10;K+LP7NlpfLo/7QH7FEmnzyl1l8Q+DdRyjdQCsE4O48jIMp+6M/dAHlHjD4If8Eufjvbm38O/Hu9+&#10;Ht1cOYraDxXo848jPI8yVcxeVuwdvnbh1DIcEfaHj/4ceGvFtgtvqemxzIQf3ciA7Sc5IHbGfwr5&#10;n+Jv7CvhK8ubttPt1EDsMw/dxj9DzW0aiatsZOB8b/Hj/gkn8dvB1pe/Ej4Mz6Z8UPDNsWludf8A&#10;h1qsOqLAd8IBdLZiwf8AfrnCKcwzyFEjUSt5j+zb8aPiz+zD8QLT4jfDLVFjuIQ8dxZXKl7O/tXY&#10;GW1njUqXgkKgkAgqwWSNkdFcfVHiH9hfxl4W1mPxN4HuNR0+9tXBtrvTpmimik+8rI6EEEf3h615&#10;R8Tfhh8ddZ8RXmueNtU/tp1uWmu9S1iBZby7nZER2lusefPtCKoWR2VSGwPmYmnJpb3Kja2qsfof&#10;8Kf25vgt+1V8E5/FXw38TWvg7xf4OvtO8Raj4X8RXkKfZlsrmO5kmEj7I7myVY5GlnAHlKm6aOMF&#10;Q3yh+258YfBM/wAKPF3wlsh4f8Y/Gb9oj4pweI/GkPgO5N7bWlvFJu0/SoljeRW8u4ln8vOJpRPm&#10;Rfkjz8j+OPiRqXwa1nStYh8HrDqQ1FfsV5p+pyWj28yESRurktsYEZDDBUjIIr2n/gnz/wAFDvhF&#10;8Dr+DxLrX7Jvhm01RgkUOsQ2EK6hbw7Sjqkqxp5e9GYOVUls5YNzm6dSUY7aETpxlK9z9TfgJ8If&#10;D/wR+CHw6+FllC7T6b4fsI9dNxMZPN1M2hkvH9AqzbkBXC7YlYZ3ZPk3hzwp8UfGPwq+Kfhj4wr4&#10;gisdf8Jvp93H4nZz5eoTQ3K3j2u0bhbjzrYo8fy5icLypJ0Pg/8Aty3/AO1NqOqaR8M/gB4qmv7T&#10;TZb2OPw14h0aW5eJBuLW8N5c27XLjGfKRJSehQglT83ftCf8FaPDa+LItI1H4PeKtQTTL/zE0HVI&#10;rfRUWdWzE9xtku3nePClR+7jDjfsyE2SkpTUrtNX06O/f0M5xfNZHtfx2v7jwd4bvvFOs2nje+0i&#10;9trex8WeHfANus0uqWK3DTPbTIGSWWB5GAfy2+VSSy7WaSL5xv8A9vLxB8Ovjj4r/bG8T+HLfTdZ&#10;1Twpc+Dvh78NY544rjRtIfTZrOGa4jRSLWKESRyRwvhn3BVygMi+YfEL/gpP8cvirYXunIq+FLYI&#10;5gTw9ctFOyb1KB52DSmRRgZhaEEA7gQdo+b9fnvrid5IYzK+8liHzvznPJ61VOUox5WVJRbujL1+&#10;9a6uZLy5kLyyHMjHH6enB6fzrmNTkL7mjznP3SRzzWrqVxJAN80TxM+dolQru/Pr/wDWrntRuRG5&#10;bcMddwHGP8a2TJZmagcyMV4wOR+P/wCqsi+V2BIcjB4Oa0Lx2dy28KFz8oOc+39KpXSvIGVByOCO&#10;2cVQhfDHhTxJ4/8AF2l+BfBukve6treow2Gl2qYzPcTSCONB6ZZgP/1V9u/8Fqfjj8H/ANnH4UeC&#10;f+CNX7IeqQTaT8N0F38Y/E9jH5Z8R+KDGEmaQ5LMImMqBSxC7tgJCivJ/wDgljo9hpH7U2lfGXxB&#10;BDJaeB7a+1uGOaMMslxZ2c10oAPBI8pRg/3+OlfKlt4hg8W+Ltd8S+LdSklu9RvjLJcXbeY7l3Yu&#10;WJ5JzjvRTSlUu+gncpa94a8X/DWxsh4q8I3mmnW9Ni1HSf7Qtnga5s5CwjuUVwC8T7W2uOGC5BII&#10;Nc9f6pdajLHPc7d8cKRBwOSqjaufooA+gFafjXxlrni+e0k1zX7zUGtLGG1ge+uGlaCCJBFDbqXJ&#10;IjiiRI0QHCqoAwAAMQAk4ArrWwHoP7O15fJ8YPBMtg2LiPxppvkMo53faosdPriv2bvdLaCYZAGX&#10;52gj8eK/MX/glx8Dbj4k/tGWHizU7b/iU+ClGq3rsuVa7OVtYs54bcDJ/wBsD6iv1I8yNlZkOQTx&#10;jnqTmvOxTTnY1gtDMt9Oury4itLHTZbmeeRYoLaBC7zOxCqqqBlmZjgADJJAGc1+kPgTwJbfCj4d&#10;6H8K7eaBv+Ed0xLS4ktp2limuizSXMsbtyY3uZJpF6YV1AAAr5V/YR+GZ8W/GdPHt/YyPp3g23/t&#10;FZkVwn9osdlkokUjZIkm+6UHIYWLqRg19e3H8TM5A25JzjNco2yHW/FsHw38Ea38SftccNzptl9m&#10;0NnmAb+1LoPHbMAQcmMCaft/x7jkV8weG3ggsY9L0sHMKgIoPvjv68/njnt6d+1d4rkOr6B8J7ES&#10;50LTzrWuGKXO2/vERoIyCMfu7RYW/wBk3T89QeD0vR5Y4ZbhY1HmhWwQVJ6ljjsR07c9fUuxpFWQ&#10;y/s5Zg94kBjkiUMWijPyMT94Dg4zjPPHXjgis+ozWytDdQ4kbJzwQRnPHY5Jbn8sc43XmuZbd7C1&#10;VmKjdublmzxnHG3GfXvzxXOzWY+1pYzqE+YHpjZngED06d+fXpSKIte8ZaN4J8Jah468Zar9i0nR&#10;LKS/1G/kJLQwRIZJWx/FkA4HUkgd6/Bj9rf9pDxr+1n8dtb+N3jmRw+oz+XpWnmXemn2SEiC2TAA&#10;wqYycDcxZz8zkn9SP+Cz/wASLr4ffsWSeC7XUIFuvGviC002X5/3j2UO+6mdfpJFbA8fdm2nhhX4&#10;9yRKSR5RwBzx147fpXZh4pR5u5hVetigbfcclgPbb0oq59lPeAn325oroMj6qWdYW8wT5K5BRVJH&#10;I/n1796sRzSTqI1t5GJY53LheB74Oe2O/rzVWGRlLBRhSOCZOnAz17/lVmKJkiEp3HnG51PIOQOB&#10;1zj6Dn0rM0BmUNkwrmPnkg4zwe57/wA6dC1y7mIRgHBxkgYA7f079KUXMccIiwQx5VVbHOST7f8A&#10;6xUgtFb5YlcBgMEMeB9PSgCX7XJ5RQeWI0BJVJTnA56kdzgev16VQuRc3OsSNLaAPIqnKH5UwO+c&#10;AHv75PerJs5onMJOVZtoAJOP61qaVfPoiTKtrG5mTycuASDn7zH02M4xxncAc0AMsb4rEFZ8bMBg&#10;F6j0BP3uefbPetWK1kvJ/scDlVf7wPG0gdc+gH8u3SqUcEciJ+5+fBwwX5ipHfue/wCtW4riJd8F&#10;zdeS0jDAZCiqAflUHgE85OO4+tAF7TIkSXZOQy7v3Lu+AOeo54PJz1PJ6gYrQtdGh1C93rAu2Pkc&#10;HJJOAM554/ljvRb2ZvNjzSoG27k3EAA/7w5I+X+fHWtzS7OGMMEiYJtG5gpUcA8kngGgCrLZiYxx&#10;C0/eAgliTlhngc+nQH/9dJJaywQPHHEzStgyK3JCgEg5J44P/wCqta2WG6YG3hAlYuSVQ/6sY+b0&#10;zyevt68LfWwaebbIVma3UFVwdqtwO/J69cY59aANb4aJKlz8tn80kgXcVORncMnqOQc46HA9K+s/&#10;2Ob/AEnSbi8vvENmpklsSqjZgFdjjkkYVW5B5BO489MfKnw6tJ1xd39xtRWzBChGWfnnpnA/ma9w&#10;+G2tXFvpclhp1zMl5KyxxEbiEG4sz/KcZA2Yz/eHFRKLbA+qviJ8GPCviSG2urYjyZYPNuNTudgX&#10;dHHtYlk2h2ddqABdwYSsQTkrx7eFf+EO1SVFZZGiXfEIYztZBjkBgMgheDgZUc9QK9R+DfhLw3pV&#10;pBrM8zrFbxQwm2jGfOw4O1tzcKqoobOWLIvTBNej6l8PfD+raXNd3lvNOLgiGJ0tl+VgCMjnPQrg&#10;L93fgHIBMKbi7M1lC+p518J/E6alPpmrWKxxJbwSQu8jY4ZlPmfLkg7hsXOeOccce6aH4fFxaxS3&#10;18jqEUXS+UXSNAmDHlcM2Q2CN3UHnHTgfDvwl1OO/v10G3iDqy3Mtr5oKyhQ8iYCnGQSoyOMx8hT&#10;yfRIPD+npYjUbHxFdwhoS/8AaFnj9255Iw4yfl5+UE9GxwcZzSvoUr21OU8WeEbmK6S4sZ5BbxyS&#10;K5tIt0cbEfMiod2QCeQWPRh6MWxW11d6dFZ3Vvc7gpjhEc8u5GGQQONpyDk4J4x6YrrV0HQYrJLG&#10;414lpBDmaC3527irx4PRtuWz8oPOMhhmjcJZQ6O7zQu22O4WaScEjZuCLgjgYJwS3oT0JrNq4zkj&#10;oF+1nHbxzRuDdSLbYAZ5VA+8c5bBUEgDGPmOM5NR3XgefTvC7a1cWkc1xMnk2fYq3BJbjhcOo6/8&#10;tO2K6o22rI5VQfMkSJLdTJlbeNUPKnPVAvXsQ/IqCRBr19YeHFuDHBZRyKQxbdPEj4JAJGCXbd1b&#10;gMATgGpsByNlotrZThbO2kjghCeW7EEsCAAOMjnArUGkWT3QWedPIVgCrqQSAqk429R6d/6dbdeC&#10;44ri3uRGEjW2chpX6MF43e2dvAzwfWqcdhHfXJDLnZlh5Z+bKkDnPQ8g/h7UizFvNKvIoZIZrEsX&#10;l2xEPnyySMdT0wMfVqVPDEjWaW9qqswUqSowCMZyPyP9fSt3xA6XVqkqW0rG1U+XIqY34yMAdjkj&#10;8R0qXRNJuo5EZZxvMRVAzY2nB3H3bt+JqeVAZfhTRP8ASCSrRmRyA8afLjPOQMc//W9K1N7PE1vb&#10;RnAmIG4YViFwHXIAPWtW002CF/slu+xjvaRQQADs/p1x1/Gs82Mm5IIbR5EEQMjHo3G5iM4xgtjj&#10;0ppEvc527022vAyzxhEVgEYr13E5cY9gBmsq70KCSFQiAKDgM3TGT379a6fXLS6EkVxpQk82Fl2e&#10;dtAYnJK9+OPfkD0xWS9z5088wtI4poyVkLx/OrY9up9+n49HZIRx/iiyVrh3spiyRghto7+nXnH9&#10;a5q58PyXhLywsyl1JZlABAznvmu2v4hG7pIRl23DAz1HTH41TltEFuVILKBlSfpQkBxHiK1XRdOt&#10;gmno895OILZSM5diRuIx2GW+gxXjfx48CaRHamCx0phDboY3d1+ZhkctweSQefU17/YrZeJtd+3S&#10;2qldN3RWiODu3cB3AA55AXv93Peud+K/hy61aC7hu7XEjDII5XdgYP54/wAii6HZW1PzA+Onwu0a&#10;8nnZtOjKK5dUMeQpAxnkdemK+evFHgBba4k8tvKcHIZeM/Sv0B+Nvw126hOrRCMjO48d/wCY4r5n&#10;+Inw4SG6aFY+VyN+3jP0/CtacrGco3eh5d8GfjB8TfhJ4rstW0bV545LS4WS2uLW4MUsLg/eVhyr&#10;e469819P+NIr39uTXJPiz8WrrTrbxH/ZkNvDc2cCRteMoI3z7QN8nXMhBLMcdAK+Y7vwvNa3JO3b&#10;82Rx7/54rpvA/jXVPC0my1nYoOQCe+T6H/61Eu6JjLozP8bfC/UPB17cWV7Dh4ZimCuNwyRnpg9P&#10;1rjZtNZJWAiBIOASK9k8VePIvGdkYtSXc6r+7dgCQM8fhzXneqaWnmOYuMcAufQ0JsHE5qO1LDYw&#10;BDdVPIPsfWqOoeBfC+oMq3GkxgrgD7OxjHXg4QgfmK3bq1aHlSx2+3+fakiicjym3c9Gz0OKd2Qc&#10;Zf8AwQ0m8lAsfEFxbKFORPAsxJ7DjZj9axLn4CeL0EBh1bSJhNncY55QY8dNwaMdf9nd9e9et2lv&#10;GSGOQFJxnvVqK1IQlEYkZONvH5VXtJILFr9nm30X4T6ppH2q3e7sbd3j1OPcV+1RyqVlBPUBlbB6&#10;8cc18a/FL4da98CPilqPgzxNai5jjZjZ3Y4jv7VyfKuoiCeGHzYzlTuRsMrAfauiWAuZlRQT3bJJ&#10;59a7e4+Avw6+NOl2/h/4leEYNVtoG/0YvmOaAkqW8uVCrRg7RkBgGwM5wKqlWVJu/UXLc/Ma5t1n&#10;vG8lkG4Fz1AUf0ruPgL+z18SPjz4uj8N/DvQnuSsi/bNSmjItLFD1eR8YBA5Cj5j2HGR+inhn/gm&#10;v+yTZ39vqj/CqS42YIhutZu3V8+qmQBh04OR7V774O+HHhbwDoCeG/Cfhmy0qxjGIrXTrOOGNFzz&#10;8qAAH/659a1ni1a0UNQfU88/Zj/Z98M/s1fDaHwD4XlNzK0n2jVtVkjCte3BAy5AJwANqqueAMdc&#10;59NSSQKFC/KW+XbgVO+mMo2YUHgEnHP4V1XwF+FCfF34u+H/AIc3jyRWWoXpfVJYZVR47KJWmunj&#10;LZG8W8UhUEHcwUAHOK4m3J3ZpsfW/wCyJ8Ok+G/wF0q6u7LytT8Uldbv2ZEDm3kUCxjyhIeP7Pi4&#10;QnlTfSDA5Fel2Y0mO4e+8S3Zh0u0tpr3VZ0cBo7SCNpZtv8AtbEYL6sVFR3101xcvcQWcFtG75jt&#10;LVMRQp0EaD+FFGFA7AAVxP7T3iOHwz8GIPCyyBb7xzqHkbCuCuk2TxzTMDnpJcm2XOOlvIATkihK&#10;7IWrPDpfFut+OPFOpePPEU27U/Ed9JqV+VGBHLMxk8sbicKgIVRn5VAHbnobW5CWcflIVLKNyZGc&#10;4+bAxwenp1rmNFjimnDrhQkRVhn5enTOOw7/AE9xW5bzTpDHCJSSRksU2kcn1/P/APXVNG5syJbC&#10;2E8PUfMUQFu2cc4/z65rCnu4rm/R4iEZJiVjPRcE46H9OMHg8jNak92vlubRMGNAGUH7/U/mOffm&#10;sOFvOumuLuICTg7hgEDOc+/I689cHtidQPzz/wCC+HiiO+1n4X+B45B51npmqajIoHa4lt4l5wB1&#10;tWPtk1+dM9nsT5V/hzjkH8Pzr78/4Lk6beXfxd8C+LfKf7LceF5rKKUgqC8N00jDDYIIFwmR2yPW&#10;vhG5tkJJzwTjmu+kvcRyz+NmOzIjbXAyP9kUVdbT953BXGewAorQk+jYvMQFpiETdtAJGST9T9Ku&#10;tfElYnQorkguXACgA9fQdvxHpV690S1nZ3WEhkQspIzluvI6enp1rFvrby51kMWTtyMHBB5P4Vma&#10;GnbTabKPsqXMTSKf3g3AjH489+lXJCEuFkjiXG3CqOevTp3/AM+lZthqrnMF7mVS3z55+pwePoeO&#10;orR06ztJIT9mmmCk/MMnBbrycEnH19KAHJa3Rtvts4cqzMQAM4JwMn6+nt0p0Fu626zywhQxH3lz&#10;v6EYHUjjr04601b3UI2S0tJUugjjyxIm0KTjnBySe3OT6e1izvGyLXVIJBIcncx3HOCQQcHkepOa&#10;ALNtI00nlWK7FKlVMjDLdckdh74+nNXbWS5uokhOx0t1YeXL93BHzHoMMcDr1Cj0FUPtoA2wq7qy&#10;4IXGegB4GDj6c1sWMheI31uAGZQAwG1R3wOvU9ug4z2oAuaVa2cQUWFtNaJIpzaOoWMnBwecgckn&#10;jBOOetdBYXEvkC1iJJcjChxnO0AAjPJyB+prItImhtVlcuSy7maOQEJ6dfr+PPHro6bZzSwNdrcr&#10;AFUoREBvzjJGWB45Gfp14NAFttTtNOmj0qS0YynYPmkTG7sOW4B4PT19ql0+wl1LU5nWOIb2cyAS&#10;lQFB5657YHfg9qS30ONbQBpg1z8247uG4+Yj8z065wcVpWWlSaYsF7dhPLmdgpTBOQMZOcfmOMig&#10;DTsY9luUi2wiM5XKHPbAGOcnOPx5NelfDXV7aO5aeZIkcui71+YK3zYX9QOevPsa8+0q0fV2SytY&#10;Sqqu95dvHB6n8e/Yiu88E6WrSx388RZVYi3YjG7bwG6DPB9jkHvQB9e/s3eOL+5thpwtrE/vPknv&#10;ZwqoQG25DAsQo+XgZyVx3A+ifC2o21/o17fN4kup4J4kN3aSQjbAoIyUzhsMYwuCwwSmecsPgvwL&#10;rF1pEsly0jtCEDGHJ2lsvgHHIGNxI7heea+i/hh8R7x9OOmyaiAsflxyC4XLEA87R0DYbCjkd8Eg&#10;5znDsaxnpZn0r4V0S30uRrUTxCaa3NwYI2A2pt2iLzDzvbO0dcfMx+Y8WtN0vVZtPlubq33yiZLe&#10;GJCqQgfIVjKcZAR1JIyQSfukHdzXhrx9otw0sPiLULe2YWxkYXDrIZmVTuKL/EeVyo2/LwDyproN&#10;H8YTX97Z6zfi6mjuLny5pjEYYoJU2gb/ADMMcrJubudi8EKKxl2NGM1C5vjZ+dNYFmhLq8BLKsW5&#10;8ELwOqBV6kjGcAbap6ba6k+jNZWdnAwdFYQMwPHIXcrbVK7m+YkjALZwM1pa7fWlxqcOnWVrHJcz&#10;xFo4IrUtvZiHLNkbQ6D5sdtvHULS65qWmWOsC1vNSimETqs8NuhJVV4EQA7Z2qepyD61IjBlTVnE&#10;x3x+Y0cphLMucBZAwXcEJGR6Y6Y71g2Ulna3qakY5POaERyKpcMTndt6dVZXB4ySPXk9B4nv9R8m&#10;9uDYx448uF/mEjvu2pgHKZkXnqBuHQYxm2Bij3wXlkZDLCyQiQAFxu3+Z1AGCCSRntg4oA2dP8Z3&#10;OmW1zbXZDr9nRcoThi0is3J/hxgc+g6978Go6LeJNlXtjBAUkAbln3DYAB1bGUGTztHI4zy9rHHe&#10;6hJZW8cksMKgK0qnKKuSzkMeVzgjPqR1xU2o2Go6ZdrPc3SyxiPzrbahySHbcx6buT/48OB1qGhp&#10;tHXJpUTJFZySwsY4GeeVWG3dtwMH2LYPHGKseF9GKMgurZxvZUjBXncMnHP1xn6j68v4H8Qpb30k&#10;d7qaRiRRIm7lSCRvB+vy8ew967vQ/Eq+Jb2LRxaGORbpYnJ4wdoIOe/Bz+XripZV7ks+mXsJk1HT&#10;bIiWVGjwcZdQDx1z/k+tY1t50EEs+rMfLTCIrJwzjAHHoBj8/wAuo1C3bWLrOmiTKKBbwQk/O5wu&#10;4d+qmqfibStQkMenWtgqeXJuzvGZHBOSD6bjx7DPtSJaOc1q1t4kgiRIhPNCJCWbmMEEjP4AHHvi&#10;uO1q0+zxs8cgkkkbAYgYZeuDj0GfzrqvENvNbaXP9qut0rybSAuCq5HX9P8Avn3583vdNnhYCLUJ&#10;JbaMnYjSkE5P68Y/lTtoIZ9gg1WaVsbCiHcOu3sPrzWF4hu9SstJSHS7dmu55fKt8jOCf4sHjgAn&#10;nvgd614rSRJQkcjt5oDIQMMvfH61Q0m01uW/fxHNKxs/9VbgxZJAPLdc4J7gdADx0pSaihpXZImh&#10;pYaeiQQoEWIBSSeOOo//AF96yPEdnbXdo+clujgj73pXSahBbzNJ5F4GyeqtnNZF3ZO5yU3DNYwd&#10;3qW7LQ+cfi78P49Qaa5WzXK4BCE4YDI6n6V83fEr4YPFLIsMZ4Y4fHP0+tfdfjbw41zK5MZK+XkL&#10;19+M/jXi/wAR/h3A5M8SghicrtwSTnt7HNbJmbVz4V8V+BprBiy2xC5yDt6/j+n5/jxF34ZNl83l&#10;lScFQB0PWvrPx18NlMsi/ZsIG+ZAh4556fQDFeVeIvhuiq9mIfm7lYyCo/HitUyLJ7nistvPbLtY&#10;NhmJAx0z0H+TVa4jYB13DLHkgn0969G1DwTapKJJRMrbWbAY9ccHnJPOM+vbrXL6tokkJEMcahlX&#10;JLDr7Y7n0pjUUcldWTGLect2GR1qAQoHBSPI7dBmt+ayYRmIxgbRnlScEZ4zWdLZOxKOgXGSoOBQ&#10;TNJEMMcYT90SSBgjHtV1IhsxFjOAGIPTP1HWqkceQzohUK2eeo57+v8An61dt1VlAYEAjglTxj8f&#10;T+XvQZm74YiS3mV3yMuOfbj/AB/Ovb/hlKkcJm8hVIT5Ds4bjp/n/wCtXjfh9pJVyiM2wY2EDHGP&#10;04HX0r0jwzO6wR2KKF2jkkd8Zx7Dr+lTJFJ9D2/w3LZSKsgKMeflZuev/wBateSWKQ74TtDKDhhg&#10;4/Hnj8e1eceCtUmjkKSuu3zBgo/Krnsf1+h69q6qLXy0CIkgX5jgO+M554x9RxUWdy07GtuXbhkU&#10;HovsMe/0/Svp39g3wBJpPgzXfi9ewusut3H9h6V8zLm0iaKe6k2kYZXmFqiSKettcIcd/k2yfV9e&#10;1W30Hw/pdxfajf3SW1haWqF3uLh2CRxqO7M5AA6ksK/Rnw14L074b+DdH+Gmj3EM9r4d0xNPW5tt&#10;3l3UoZpLi5QNllWe4eecJk7fO2jgCmTJ6FywtNQ1bULfStMhMl1dzJBbRkj55HYKgBJAGWIHPFeA&#10;/tG+MtP+IPx11GLw7dLNpPhy1TQ9FmjChJ4rZpBNcDBOfOupLiUdcq6e1e8614jl+HHw+8TfFXT9&#10;Rjt7zQtJeLRC80YY6pcq8VqQJAQ5T97OFHJNuoHJAr5T8IWdhZwwWLxINsahd5ZSxC7SeepJz0Ge&#10;/wBLhpqOC6mnaQ+REBHCAzA7lXg564Pvjjnmp/tcKzq6yYUZxuPCn/8AUT/+uo4ZZ40Y6mpWOE7t&#10;7ZzjOOec5757fzm1W1g88GN94YgkP3BBxyCeuR149OvDNAnnuILd7g7GZkAcRtkk4yDjsOfqOtVU&#10;u7q4CzIzO8spEKA7j1wBgjBPQCrc9/5aCFQyiNAJC752EDBP6dfamaVZWzanEJCXWIgGJQQN7HBP&#10;I6e3uOO1AHxn/wAFsvh2+t/BfwH8S7a8j8nQvEl1pktqQd5N7AsgbrwEOn7cHvIMdTX5m32nMCQ8&#10;eMHhenPbqOK/fb9pz4MWX7QvwW8UfArxHqUVrNrWmrDaXkg2iK7hdZraeR1XLqkyRsxJyyZTIBr8&#10;NviB4G8TeCPE+p+DfF+jSafqui30tnqdlI6l7e4jfZIpKkq2GB+ZSVI5BIwT00JXiYVVZ3PPyt2p&#10;2rgD0K5orUmsZDKxRMjPBGf6GitrMx1PpjUrBLS0e5guSrZVHVCSAckHA6jv1OeF461jG3W6u1jV&#10;SfmILP0OD3Pr0/EVoTXsyg209wTCc5ZTwO/ryevT+tRQ2a7gjn5mBcEg5IPPH86g1KN9psKoxtld&#10;XGN6k4+ufTnFVbO9ntJWkJchXxsLZ4z+R/8ArV0dxojWWY5Yl3gEOGIIJ9sDnoPbjvjind6KtypS&#10;MhW6DIAHU8j25A/yaAEsb+3nG7yNrIVxjrx/Xrz7/hWgYzIEkEQ2xsXMqMAcZ54OBwDnvz+Fc48D&#10;2W4SOqleTvOCc/5FTWGtXcRaGZWkVl+4eCeMYH4fhzQB0t8liztH5CPFGDt8yPoTjDDjPcGtGx09&#10;bCGOWC6SQlgY4An3OBhssccHnvk59K5221nz5fs0NmJCZMyqFyzZzyBj0GfwHPatWw1SYXhjQytJ&#10;IMBByFOeg5GB2/P6UAdLZR39vGL25Kuv35U8rd0OTgLuJ/8A1Vsxa3YTagEhtbiJRHmZRbSYGeNu&#10;dgwTx2xn15rKttWl0m3WeSCNzj50QjcnIHGMnIDZzg9B0zV2x1W0vYxEdUtoonw7G4YI6AHb91jn&#10;dgY/A4znkAt6rqFjcqsDS3ExVvktvIcKjY+U5KgjGD36cc7sU+wvdVv3h1C7tiUIYI5iMYVeSTg/&#10;dGQPfJz9KbtcXkDJAPLhtwTI+8naMYyx5Cn2yfTnFanhC4n1q4hkiLzCFcDY2Qe24FiAT147449K&#10;AO4+HNvY2V+l/wCJmc2u7Jghkw0hAz5Q3Dgdct6EgckEegRSajPcNeyQQxPIQRaRR7BDDwFQDPyg&#10;DHPv9a4ex0+7uFt5bX9zbxyYC7yGj2k4Awp255bZz1H1Hc6IiRQrFGdyqyxRl5NxPYD2GPzx9KAO&#10;s8M3P2e5jtrld0bZJlCltxByScHleeg5PpXeeHdYisLdimqtINucHCMxJyAzY4+72/u9wBXKWHh3&#10;+zjHFDPJK08K+U33drfKScHtktyePlbB+U1ftrlNqaPC5kGwiRiPlJ3dh3JGCRjt36G7Ae0fDn4k&#10;zxXRe+1S4mFzIqCRCYwzfxMOA2MkjnOcH0yPWfC3j2x1G5W4luZGeOcSyOjJvBWRWIGeCXAKHnGG&#10;Q8Yr5e0xvskUKW0SvKxRYhGeCS2MN0IPzjj269c9bpGtX5tZNIOoHAkQKsJBDuOC3HVQWYjHHGRm&#10;s5QT1KUmj6x0b+wNVhk+y6griKUizglthIsYJQbiXUgtkbywAGFUYHmYrpRpel2doNSeCcXcN6gG&#10;6TcJ9u1dqgcckZP8QC57V418N/GKQaVb2sDoVjQLGuMnIAGDxycqBnHOB6V6UvjWK7htAwaS3sgZ&#10;BsIBkkwCFAOBuZgqKeeSB0rmcWnqapp7EN1FJq0zaxdk/urpgXjkcgTMpVV+Y5GEIblifnXrjAue&#10;HNBttWDX8QtI/IiMMSTMAhI+VAgI5yQTjuFxwG5WWwkuNLi0vXJoVck3F+sMmFM7KRIwBIOAQTk/&#10;3VU1UaafR7O6m0+MeRBuk2M2QoDIS2T93kooPU55I5qRiLPaD7S96jGZ5VBnjkwySKSAp67V+bGT&#10;2BFZ0wuLjT5bqaQSNIrRrvDcLuADMyjH3sDoM55Oc0TGa/tVu5bOKOOygBlcKxEoZsiM8D5sFsEn&#10;ODShLhIAJDElvdnzmjEa7ZAodh8pHQEHA9j6VN0wMvW7FbG4aSQXQnd/mjfDKqKFJAbJPA+bAJ5I&#10;OB0q9pl94q0uwn1DTpmijBRIEIG9mb5WY4z/AAjt3bjpT7XSZ59Zt3u3jKI8i3EkSouVYBSM9Sx4&#10;UY4GTxgZre8P2f2vRPsTsTCtm5tHnYLzwoxkfLltxA/DJxyrAZ1h8Sb61vYTe3HlW0R2QpGScyAN&#10;hssM4Iznn0rvfD/xR0Gay26oQk58tY1lycISTlQMdtxP4CvO/EXhlPPGZCwgiZ5oljUKGdh83TgF&#10;jwTnAAGaw762+23E0YMsZW5/cSqeducEnPQ5H41LQ02es+ItD03V9Ka6tbnaJyXPmDgIACVGOBjn&#10;+XeuE8Q+DPteoLAr53DdK7HnLHG0/mBjtkelcleeJ9csYpLmLW5AERd0ZyBIScdOn1449+9zw/8A&#10;tG6zYJEviHRo75YmMsmY24yhHJxwR1HoT+bWisD0NTxJoE9lEbF2aOaTCIWHOByzEjphT25BK1T1&#10;KC9tbCEWsq7EjWOFR1Ud+f8ACuYm/aZ+G8/jU6R4w1OPRjcsq6DJqUpEN3HjLgzMAqyBywKvjIC4&#10;LduyvbCC6gXdLhNvmxyQv5ispHBBXIOeOn1rKopFwscVrl9Y6BYXGta3qkNna2sEk1xdTPtREQF2&#10;J9TgYA5LEgDJOK+eP2e/+CmvwP8A2i/2grj9nXQ9N1LTdWe2uptFuL5laDU/s43TxxkAASLGC5Ub&#10;uFbnjmn/AMFKv2iZ/BGtaJ+y5ZaW88nju2RpUgVvPniV5pHghZSCHkS2MIKkMGnUqQcVn/8ABJ3x&#10;T8dfjX8M/E+rftFeD5bTQvD/AIr0t/hPo1zpMVnD4fNvZalZ3b2kMUMaIklvfxxFl4fD8AYLOMYq&#10;ndkyvKeh9O6lYpeKEYkHOORxg9a4bxb4RWV5Ecn5QT90Enn9BXp17pZXLxn5c4U/1Nc94gsjKSkY&#10;HPDMvUD/AD9acXdWHY+efF3w+SS4ZlXIOc4HSvLPFfw7DSM62xQIO/THH68V9QeJdB3gpFCuWzk8&#10;fn/n0rh/FPhHzszRxjCkfL1yO1UiWrny14j+HhldmW3UE/fyoHuOe/0/wrgde8BKHP2i0KCPI4PX&#10;3z7jFfVOu+C3Ys8kIB5G7GOo4rh9f8FQlmZ4FYKMlWXJ/X+ftVXZFmj5d1fwa4RwVJwcE/qcnv35&#10;rndS8OTQsVEnyrycc4xnBr6I8S/DthIbi3txtJOBwcHB7ds9K4nWvAcyyFRASxwXYgDP49//AK9U&#10;ncW7PGjpEhLGdipPADDgHJ5/+t7U2KwkSX5yDsbPLdOAP6j/ACK7+98HTLIVNngoWXB79+/1H51m&#10;yeEZo/3y7CVzuAIBJHb9Qe3WmTyMqeHYJF2SMnBGCCeDzXoHh9JmiWXY+0YB5BJ449K5mz0RorhV&#10;VzhTjdjORnv/ACrtPClvISkQJKDGVxyP8mk9SuXW50fhuV4WSMKwG8HnAz0GB/n8fXoYLp3BSV96&#10;4+UZww5z9P8A9VZdjZhEwApYkFW2DLnGOfpWrp1k7DaV4O7K4HAx1x65NS1YLHtv7DHwcuPiZ8Y/&#10;+E2vFI0nwObfUppY2IP9omTNhGGDBlbzIpLgHDKRZOhxvFfbEpfHzMQccc9hXn37Hnwug+FP7POg&#10;27WkQ1HxPCPEOqTRlHytyimzjEigboxaCCUKclJbq4APOB6ho9ppF/qqjxFqItNJtYZbzWbwuVEF&#10;lBG0tw+QDgiNGx74oszNu549+1z4piii8MfBaxut8ljA3iXxAiSK6i6uk8qzjIA3BktN0u09Ptle&#10;RwWps5l2tICoBKtjB6kZIHI5498Vu+JfGOu/EnxrqvxY8QW/l3vifUDqDwyKcW8Ug2wwAkAny4fL&#10;iHsp6HOc5laCOIRNEWmdXYMDuBGAQR/Cc5PPp26VZslZD5pI2jjdmyuCjFe2OM4zx2PX8aZHdQLH&#10;Ixkj2JkrGFw3XnAOMgD+o9qV7S3njZkj27XwQB0ODwRyccDjHc1WEDkYViTCvH+yOpJOeOnWgZLc&#10;XqpveNc72wwPHGc/jx6enFXPD2oQQT/a5cEzSBzG4yWGex7nr+GeuayrdWYSNk/KCSQeODwPxznH&#10;fP53bdbOy0triW5USEsBEGPzDBJ479z0/nQBfuPE0V1rCQQMY/mzD1yo4yD0wB7jtXzh+3j+wDp3&#10;7WeiXHxE+Ftla2HxK0y1QQKZFht/Etsi4FpOxwsdwgAWC4b5TxDKwj8uS29uso4JNSW4mmbDHAIf&#10;kHtjPTqP/rV1Hh6Sa11aGRuSoPKdBn+Qz39c9RxTTcXdCaUlY/BXXdG1Pw9rd34f17S5rC/sLmS2&#10;vrC/haGe2njYpJFJGwDRurAqykAggggEUV+5njv9nD9nb4jeKbnxn8QvgF4E8QaveLF9q1fXPCth&#10;d3U4SNY498s0bO22NUQZJwqgDgCitvrHkY+yfc/JKKG5N4sc0gLAgbS+Bnr/ACq/Z2L3A2i52KOF&#10;j25Bwc554/8A1D3qWSy+0mJEYfImBJt557+p6UtnC8EhaRGJbKpkdM8Zzjg//XrURoaVpNiga61G&#10;KZCjfMz5Ide4+U/Kecgc4HcCrwttCYl4QjJggbX5B7nI6foMHPbFVYtSRIlhgO0sq7h5Y+bGMZ4/&#10;zjrWRqerNFfs9hP+9nVfNGeD7nkZ9s+uaAJ/FIsYVZbYbrhAVRhEV2k5OegwcYB/XoKxbHRZ9XkL&#10;+YRk5lCrk4/iz0z0BOf/ANcxlDyCSWR2YE9Rzx3yT7Ve01rlmkubOMNJg7ZGccDr75PHt1oAzwlx&#10;o1wCyh2CjDOnzD8OM9RWrY6/aSAJcAQuSCswTcFA56DGPr/9etBdCvfEMhM4ZkXEedi7geSANuFG&#10;Tg8Dpzzg5rah4F1C2ldGm81g7CVinHQEk+gycevXjA5LoC/b67bwW7zpA1yZFJDc/KR94lgOT2GO&#10;eM45qza/2hcPFOpWESrG4eLmRWLDGc8Afd4KnnI7Vzug3us+Gr1ZI49vTCyIGDDPdT065rqrfXvD&#10;1/c/Z7eCOzeZwZlhGcnnsMEgZJ465JKnJoA2dCuEXUkUACWVlZzEHd95JPGSRtwHyAAOeffpLGys&#10;dJxfR26kTDcVi/hIIUsDyBwOgA6Cub8NeHb2bW47nTtQhurL7OZHeKT5kfgKGU/MufmI4xkdsV6D&#10;ZQPeWS2xQCKN90BZd33RwRn0Izznke2KT0Glc2tA1V5JTZSK6vIodgxADbSOOMf/AF/wFeoeA/7F&#10;ilK6tK6qDuUq+UIB3bQOrMfkAyeASwHygVwHgjRra1c3eoIjvIxRQ4J5wCefbHtwT6122gXFnBOt&#10;gjCOGMqkkaEK8nchWwQrY9c9Ae2KXMPlNvXPE0ttqMGpGdiswZY0jBXaSMbj04wMemfpitPwnbaf&#10;dq+oalqK7YV80IW++eFwBxnoOOM4AyN2Rhi1S8uTMtuj+bIWwkZKon3uM84Azzzjn0yeh0iOH7XH&#10;YabGwtUUMCrHa8mDwcEZA56HP8XpTTFZnQaZcizQXc6n7S20RqzBdinO44AOXIChfQFm4+U1b8Ia&#10;m95c3DMFRLcENO3GWJOecdtwGPrXIAtFI9xDHJ509xshRjjMj5wOemM9h1Xg9K6nTNOhsbVYAxbO&#10;3bI2QN33S/pySMemXpiPRfC/ja5sxObWaVtp2MJSQSuMgD1J3A59Tx0rufA/xP1C6u4dLW2HyDzZ&#10;JZZjkS42xqq4+bndITkYwnXJx4pGkdnKZDLIkUEW5iEyzZDFF56E8degyOxz0/gyeRb6Npp2ggYE&#10;zMGJMMXzZ49wSo5Gc9s0mk1YNj6U0DxfY6nbl5ERpJVWKDzD8oBblicHK43ZHQsTUmt6tGbZvszl&#10;bQLsVJJCwLFUJXGeuxT6/f8AavGI/G9xYIsCyKsK/LIoYEop5XJxhiM5PXIA4zmuq0rxU17ZmNWI&#10;zIzRRo2SXfgk/QZPT+lc048rNYyudzpF497bNFAZHsTcGSR1fBJxwWA4XgNgnj0z1qxsinnKxLOY&#10;1EOyKNCSy42hQOvLK+cZ5J7HnJsUtLywhtooY1lnP+vdSCiAKC3489umTXWyaiilpo7cmAQvK90G&#10;K72OdoYcheWyTn1zgCs7aljdNtpfEGmwxJfQQxwyZn3qQwIDlhkjjhD3ODj1zXT6ZFDNoqaWkUSS&#10;EqjoSyiA8BlwDjKgjj+83faTXPX+jHTLiPTbaZ2KNDcBymZJXaJsK2BgL8m4g9ietamnP9msBZzy&#10;CMW2ZN04BWSRiQRgEY6k54zjvimwLFwlk1zdQDK/bli2xKpOI1LPs+bqBluOxPTiuXFhBavNpCQF&#10;98jIq427uRggewz+fvXaS6NHqUcjQsHdF27imMtJ8pweMAdBn1NY114X+0XSSWpy8W4AMcFm2lsZ&#10;PHAHHTkjjmoA43WPCyxahLCIY5Wgj8xyxP708DZkZGB1GfT8Kz7XwXYxRSapLJuM294kdON5O1eP&#10;rj8vau3urCzOmr/pAYHJlCj59ygEqFPuf1PPFJd+Dbq3lSae2YZi81uS0e3A5HPUcc+9UkM+evjj&#10;+zbp/wAYvhrdaL4hP2e5Ck2d1Eu17WVc5kGB3yVx0wT618IT/tA/tlfsIeLbnw+17fatpNlcbZrY&#10;/vQEJ+95bAq2Rj5lw3X5ulfqle2Fxd3coJSWKXASVFJUnHIVh1ycZ+hrw79qf4B6P8S/BzavdOo1&#10;u0VtrCHcHjXHysQO/OD259a0TVrMlo+a9P8A2yf2F/28bTQfD37XPwwsZtR0K9F3o+rWss8b2Mys&#10;G34R1niUBU3BWdWKgkEgV9r+BvEXgPUfBcDfC3VtNvtJhjWKOXSZlKQjAIRgDlHwRlWAb1Ar8n/i&#10;x+yZour6vNf6WW0/VUlJ8yPhJTnI3AY+gYYI9TWR8MPGP7RnwO1dp/DHiG5+32iHNu140NzKnIPl&#10;TpzIhONwYNwMEDpWM6Kasi1PU/YO6uGKCKIneHGRjjHpj1/wrH1AYZsjAVeWBztJ6/59q+Lfg1/w&#10;Vwa3lTw/8c9BaZzJhriOJLS6DHqQoIgmPOFQGJ+MkGvqL4ffH34SfGeFIvAnjK1nvJF3f2VeHyLs&#10;HGWAhfBfaAcsu5Rj73esuSSZakuha1bSrdPMD4POUYNgfh26/wCetc5rWmMcy7goZiM989s55I6n&#10;+fYV2WqYU7Sp8xgVZSvfqPqOf1HqKwtU06KWNFWRgdhOO5x9enP0zVvuQ11PO9c0ZYrfaFYBvlUu&#10;MYIyP8a5PXPDVrMjRxxOh3nc5A7e/wCtepX8UsxQNtCqpLKBkHOMHP5d65zXtO8102x7uGz8w+Yd&#10;ASP8fbtVD3PHtd8JKAUMe85+8vHH4VyWt+ETOCr2pYg59j269+n6V7Tq+jQSzPhCeCDgY3L2Brmd&#10;c8OspKNbqUBOMZOD+PUdKadiGrHiGq+C7eSR5djR5BJU8qMdOCBj/P0rnbzwGInk2ocjIIfOSTg5&#10;9vr7V7XqXhVGBaFGPynACdcdsjp2rBv/AA5bk7/LwcEg47nHfjsKakTqjyJvDM9pMARk9N344rX0&#10;bThZyDzYsbjlmGCeD05+n6YrrLrw4iyZIKgHIOe46DH6cVCNJjaUyNuGcgMOpOe36nincNWW9Lhd&#10;2RpAcDaSrYwR7Hv+Fem/s2/CBfjb8ZtA8CarFImlz3xuPERWZomGmQKZrrbIqkq7xRskZOAZZYl3&#10;LuyPN9NtTagBFXnlmDHHHUHNfZn/AATn+GsOieBNd+MF/aSR33iGY6RpJkSRM6dC8c1zKvOyWOW6&#10;SCMMFyj6dMob52FJK5LaSufQurXd1q2o3GsXeFkurh5pEjUKqsxLYAHQe3QV5/8AtF+OoPBvwsHg&#10;WNymo/EG6FhCUdhIulW0izXsgHAKySCCAZ4bE6/wkV6HDY3WoXVvYWELST3EqRQRDqzswVQMkckk&#10;Cvjbxb8SZvjL+074t8SzhoNH8LonhvQbZJCQVgkfzZE4AzLJ5k5weDMevWq1s2TCzZ0VlDbRQQ2D&#10;IoT5QgcDKLjGSM9AF78Dn3qlqq+XdQyxxRmIPk/KeQQMZPBzgfkR6VrWlmTZi7uAkiPueN8Zwc7h&#10;yejY4x74qGBD9pN3BcSq8kZWO3jTBZs9M9uV6c4HaoTsbFK1nhNw1wTGGxgqFJGCcEYHXgdf/rAx&#10;2y2zrJPbvjMe2NjIWBGMDB98Y9+agvjY22uPb28iyPIGMm1CBk4GV5wTg8jHfoau22RZSWsSMikN&#10;yDkAdQRnOckA9T1x61asBTcz22Gzj5QwjjHXAxwR2yf6dhVXUJlkt8BtpVCDlwvfoeg9Tn2rRvLV&#10;BYlCwQNHglVwXHA9jnJ96zbiSMwncCoEQyHOccHOM/5/TFWQD/CsVvqoe8uIdvlsC2flLcnj8yOt&#10;bkGvaT4ci+ysQ0cjuy5OXXbzktkjbn/Iyc4OnTxWtuyPCcOeW3ZK5Poe3zHj375rifid4xurEeTa&#10;3JRS7Ayo2AWPqO5xzx2PHarhT52RKaijd1n4qw2uqTW0epKgjfaFiCbeOOMvmivmvXvE73GsXErz&#10;XEZMnMakgL2x0NFdHsImHtmfMOnyzSDChm5yrEd//wBdab6FdrbNKCiu8Z8gvGTs5wWJ4JG5WyPb&#10;qOKzNMW4RopkgabJy8RGMjj26f4n8Nhb2GFnS7l+RHCOYifmG7BznAJOP0PXrSZRmS2D6ec7pJHw&#10;CCFADdh0JHf9Ky7y2HmrIi7HLAlyBk89D6+uK6Cd5dRnjWUbYzyBgbsdgcdc+vI+bPQiqxtbVkMc&#10;MYIJ+8v8XOePw5/EUDszFt4leYJLGfnXOzOM4xk4rS02Jkm2xBSCoPUYQZweB9f0rMvJjayjG3J5&#10;DAY4BB61b03VbaC7hskuUEzq0ir94soKjcPXBPp6fim7K4ju/CukTX80cFsfLdj8rB8FzjBAx1bH&#10;OMEcCuut9FtEihdrRLiKNgr5JBkYchGPGFGDnGODx1BGF4La503R4kmjLXUtwZFZnBAXnGGIOOOO&#10;M5BP49DLe2t9F5VtcpCu7ABkJ+YjJYg4zgYxn6Z4ycLsDlPHvhuxELC3j/0iQM7zXIwcBk3OcDqX&#10;ZVA6gH0DmvMb23eC/MVtNIQq43AbScnnof616v4lmgs5re4ktiy25KRrCUaNpMHBAPI44z0HBIwM&#10;jh7jSrJVN5lwpO5BkjOQTyPUc88Y6+lbRd4gbngXxnaafAdAljVGlId3c7gxI6kkZPYbfb1r1jQL&#10;qwi0QLOrM7HI2HaFA4wMnk8jJ78dep800HwbaXulmd4hbXkeVd3wSzjIJ9Dxx65zwOlWdGvdf0C6&#10;2XdtLGDIygbDyMZye3c/n703qhrQ908NxNqbRwQu0FtEVWNw20vMG3c4/hABJzztyDnoO3MGqwQR&#10;RwLbSiPLFTE5d8krjBPB24G7nPPHNeNeCPHW9Le5XyiUOxJpZjjaG+brnnBOMYzwM817J4R1STXM&#10;XNk5czZMkQOBtAPOWPAAx/LNTZ9SrmzpkdxZWLQeaBJdMIXJI5RWyQB1APAI7j2zWrDIlsFMc6xu&#10;x/eKFDdSOoHIHJHvj0wayrTVHEa2dyhkZM7giE8lhnHU7jnn6fWr0F9G8UjvG0nCgjJUMBjH4fLz&#10;35/GkM1LG1XU/EMNxDc/u7GBssj/AOsmZcMcE5IA49yfaujsLKG+f7Q0rCJWZptzHICj5v0z7n8a&#10;wdGtHhhSzimAk2KkbD5t7Ng5A7k5z9SOO1XL/W3tRJp9pIFgCg3Eqx5EzDJOCf4RnGPbPPFAFrTN&#10;SivbtraWI7lIYoxyFJAO0AnkHA9xgVq6Bq2pWEl3LrNnaxRGZUt9sjtJMEA2lhj5QGZzgZ4C+tYf&#10;hvGkR3GoanGFu7vmRZRgruJ+XIztJA6jjGO9aGjzHxNbS21xbSwrFBmdHl2EdjjBILEDGM85HI7p&#10;yaY1FNHSveypB/aN2SWmUtGoB+fPRiDz09f7vuK2/C/iuWHyGNyR8xBg3dAe36nn3riZNSvr+b7N&#10;aHZOXWGBpYyVBI+8MHLbQMDPU/rpaHJGmrixuLmfBwJdjHDxqTwGPXJGc84yc81D1BQSPcvCGuyf&#10;ZGurl1drlPJjCN90E8/QYOMdsfWultvG9pq2kwW1lMj2k7F5JInwGjJGPZhn3xz+fguo68by0vLG&#10;2Ty7NGkjuPmwWAGCn0IGWPp8vc11vh7xhpq6XGLuZWgiWEKIkKs5LhsHpjLbRj0FZSuiz2cyi5sp&#10;LjTdXWK3soHmvTI5CT/KViVQMYJLLHkEZVmJBAON/TrqbxDcW2ltZyJcS5mupTtG9DnKKvOSpbrn&#10;t9K8u0/xPBfRG3klUi5SN7hd4yCoGwj+797jgdTxg12nhDxOZ9TMPkRyCV87ZVOYYzuYKuOMbdvY&#10;HnNQB6DataaXJc38olZmLKguGyU5GFOfdsk/SksbMLIhLENcPI8zlVJVcZGQD/dXPQDnA7VzMvi2&#10;91G9tbY2qlEQySW8sxJyckkNxjkE8kn3raF3q8UrlIsxC2DxmSRcqv8ADlQRn19xt60AP1YWVpql&#10;vJNlQ8bBwykCNsZHPTLDINUbzxBJNE8t7epaQvGsM1pb3DB/JHzdgcZO0evXtV1tG1LxTtuzfvLC&#10;sZEaP8qkAc5Cd9wxzz3rJkHhjw9bPpfi2yzHcvGYSodSwPRQcDPzdf8Ad/CqQGPfGHXNMk0/TFNv&#10;ao6vFO3LL1xjj7pIJ9STXIR+Gj41v5212OSJYrUmG1WPy4vLXKjPPU7e/PWvXJbnR4bf+xYLq0Ek&#10;MiD5VADjBGCNvB9yeO3UViafoumO0omtPKt7gneUX5WUDBBxxkAY/H2wHa4Hyt+0j+zfp2u2cvjn&#10;w9apDdQLiW1RAFmBOMj0PfPp1r5e8T/DTTfEb/2frdkYzauJfNX5XgIH31YYKtnjINfp74p0Fbm2&#10;ZzaxlZyUhQISqryuR9MAV8+fG74IWGtaFd3+m2UEM5GZmEY6cDPHA4y27pyM01JrRgfm58YfAMNr&#10;FJJ4ksUuIiCP7VihGHQ8BZkHAOeN4G09wOtcBe+EfG/w7so9Q8PeIGhsEg86GzvAZoFwCRsIIZBz&#10;n5GXnGd1faXiL4UXtos1pqtgXVX2SQsASTz+Y74rybxX8NP7Atp49H037bpzRsJtHlkw0Yb5i0Tf&#10;wcjO0/Keeh5qWrjTsYHwU/4Ke/GL4fXVrp/xbmn1q2VSI4ddnZ2Cs4OY71VMiknAzMroqrgEV9Wf&#10;Cr9t/wDZ8+L1vaQv4ibw/qFxAhhttbZUilfarYhuAxikXLMq5ZGfPCc4r4k8X/Drw14t0x9Q8LxA&#10;+XcbZrCZNssJI6FeSDx15yF715xrHwy8ReF7trjwnqU1lMYw0sCgbJQQPmMZBViRj5iM+mKketj9&#10;aNUt2imYBNrR8OWJyPTPcev+RWRf2MTKZDL95c56naPX25r80/gz+2/8dfgk8Xhw67dwadCw/wCJ&#10;VcRm709VDu21beTMkCkuSxgbc55IGBj6s+Fn/BQ34U/ETTYLbxsDoly+IzqNozXli8mxCclFMlu+&#10;5mJSRSIxjdKTnCGtD1/VYHRQ+4YYfLgkcf0zxVr4Z/CfW/jT8QdP8B6VcwWbXSyyz3t0jGO1gija&#10;SSVto5+VcKP4mZVz82arWeq6R4h02313w5qdrqGn3efIv7G5SaCcK7IWSRSVYBwwyD1Uj1rK8W/G&#10;fXPgh4B8X+OvD8zLqD+GzZWjqhyjNcW7sxwOBtjbkdB2PdrcUmrHzJ+3L4q+NvxO8ba/4O/ZP8N2&#10;fh7wx4HvRpN54z1G7m+xNfx+eC81zHFIAzPa3X7x/Kt4zDJHu/cS7cn9jH4sfFLx94b8Q/C79obQ&#10;vsXj7wFqkdlrsbhmNzbyqTbXJcja+8xzLlS27y94wHUV4v4Q+Gfx9/avvPCXjDR9Xv8AxDp194B8&#10;OaPNBZeI7WSbU5RBbW8UJsnw2pGMRXVvJHEryRXC7n2M8Ql+sfhL4A07w3NrHiW88Ia/o+s6g8Wl&#10;alD4rgki1KaPTXmtopbmOUb0lcb2O/5zvyxydo1k0laxHLZ7l+90mJo9wGOmfp+NZN7pJDZhOAp3&#10;fMPx59a6m8TDDy4zz1YnqM/59azLyHhRtKgAg45/Pp6//rrIUjN0fRNb1zWLLw74Z0l7/VNTuo7H&#10;SrCNRuubmZxHFEu7jc0jKBzjJ/L9L/Cfgvw98MfCOkfDHwpNHNpnhvTI9OtLuGDyReMhZprvyyT5&#10;ZuJ3luGXJw05GTjNfKn/AATz+G9vr3xd1L4qXttvtfBVgj2ZJQqNVu98VpuQgtlIlu7hJF2mOa1i&#10;O4EgN9dM0ceIVwSVGfb/AD/SrSsjKe9jm/ir8Wrb4IfDvW/iSsgF/p+lzLoySIGBvXQrG+W4BTc0&#10;qn+9GvHOR8Rfs/hrHwXPOzRSTXpaaS33EGQ7mZXJ55OS3OeoGeufYP8AgoT43Mz6H8G9PmUz6iTd&#10;3vkyZaGBc8kZwoODnPYdsfN87eBbU3XxDjt7W7jkhlz5KQzOhVBsjUtGVXIxkcgZGOpyaHsaQVke&#10;3eFNUv7i9S0klcMY5ZEt7hDvwn8ZzkPnpu745xyK3bm3WNV3R+ZGyAt5K5aMjOeg545PHUZHSsvT&#10;7U2Olwy6jaySot6kcVyQANxBCqzEEquBnj7wdcDJJGtqvimKxv44bKGKKF4tsEwKNu+TGMpkKeMh&#10;kIBKZXLdYLOfudHvrrVC8TmR3Ci2us7Vk3ZwpHXPy55A4+hFaV3ZiMjYHjwAWMvVcnr079+x7cjD&#10;Uxp11cSmQFpMrh4ZCOO+enOWHUd8ZwTk3bqd7y0Ny7yM0bhSGZi6kg5DDHJGQDn72QRkk1puBX1D&#10;L2uwuI29IxnJB5x/Pt2+lYcke+AS2RZ+WD8gDHXPseox71bu9SXzvJMuUdCA24FcH0I68nG3sec7&#10;Saj8pbfe7xP5aOu4MfujafvcY9s+pA5Bq0rETdtDK12d7K3YQkRyFQqIMkDnn19Cfx44rzL4gSSG&#10;EzxEyRbTvj8w/LjnAHcc9R0r0vX7ae4dktFhKnDyxvl2bkYIwcD7w9+vHY8Xr2iTKftcO9YgMjAx&#10;jOcZGc9QR/8Arrqp2Vjnlc8KvNDeS6kkJclm3HbLgZPPZCP1or0TUPCVpHeSJJBIjZ+ZYJGVM+wU&#10;YH+NFbmR8jaXp7tewtcoiB4WlIDHc+1d21cA5Y8KMdCw5HWr99Hbw2M0M1wEJZVgwoCnaGRhtz1O&#10;A6njBVu+MZ93cyWcG20vACxJ8yJsegx8vf5QfwqhrupXrShLmTfsAzvfOQDt3E98nJ/lXOdA+8uY&#10;rST7QGIDcJMudzHOQSScj146cDtU0F4JozbWlzHGHBL/ALpWyMfTnsf096w76f7TukCkHHyoCCc+&#10;uPp39vwqFJjEVC3GeDwW/Tpg8j+X1pNXQ07Gnrtp9ohMkUaowwUbaCCD68njnPPrVbR7TfdrDM2E&#10;yGGeAi55Of8A61Ms71nAinPD5JwxA6cnA7//AFq6HwhpzSXbTRQb5NwEchb5V6YI568H+fHfNtx0&#10;KaTVzq7PxFPaTwwWkKqiuBs2g5XIHIOc8j9O5q/NrNm8klxaqA4wdrgkR5BOfTt2z+grlWlneNTY&#10;sFVZGUyKCCevyr6gY6+2AOcmFdUt9LjMsv70u/lRptwGcnHJ+oyec4JHNS0xcrtc7PwrqMpvzbW7&#10;BnuIcSorbAEYkYf5ThSATyOQO+KpeIvhvdX2uGTw60EMEjuRDIx6nkKuAV6YPJAGcAY6UNCFn4PZ&#10;NQ1CJXvntz50kjjOGCbgH7KTGBjpx0GBjorbxNLqF2VTw5eRmNAySkr5OT/EGJGenOAO2ewJdrYu&#10;6kReF9A1i00u2XXdKa3ijTyyYpkdemASVchuRz04z16HsJ/BFrLYRnULgvPcxk7urINp6Y45z0BB&#10;x6DisfR7rxEZd+sTxvZu24W9vkbgGJGS/ptzxgE7unFd7pkMNlhjYrvjjRXV26g8bcdwMe3JBPfD&#10;cne41G2h59qHw+urPUvL07zFgjcskYJ27Owxkck8YGMnIGOtd74B+K+o6NMsE1qqxsvloJDyvGF4&#10;75wDjpz0A4res7Cxv4jc3SgREFX8wfc7DdnB9vpzjtWTrXglNUuG+xW+Jtu3IjKqOhyR+Hfrjpjr&#10;cZJ6Mhxa2PRPD+vWepQm4iC5UgMCpyfU+w5xx6+3HTWP2q6SGCzYASjLehOByST0wvJz2J7mvnOf&#10;UfFfgS8is0klAUqzMXOZORgn0z1wOcd816L8Pfizp2qzxWF7qKWyEBJ5beQJkEncA2OeB6YIHBI6&#10;qSHGR7TGLjw/ofkRSs010jNaZ4IU/fbGOe2Pck9qz9Dt3eOG1hkTdcxFo2l27jgBt6gnp8wGRjhx&#10;1rHvNTl8URJqljaS3AMgWNYsuLdc7SmD1ICnOffsRmTw0RHrE+vSTM/mAwxkklSAcmQehPTvkIPQ&#10;Gk2UkdTJptqyjzreFIYkZ5SZiN78v5hxwck5Gf7vPPB1tN0e1t9Lm8N6VAPtPnpNcNNKRG5YJhlL&#10;egjOegB56GsS11bUL2YT2jN5izHaJBtMYBGW75OVGCT6k4I4S81bUY4CYpIo43ZojDGo2ybup56Z&#10;GRnkZyeaguzNfTbixtxNdQyM+EIR1YhRxnI49V/L0xzteEri3/sg62NPZp9Q3QWqSjiOMEqWZs57&#10;AevfnPHM2Fums4trW2ki3n54nXAwCNzDA+bIIXP+0K7QWiGwg0ryTmKEN5KnhP3bHb0GAQi89f1q&#10;WxbGba6WL+MNGhXzQGkZUBOGOSAMZxycDI61uW17a6bDHZ2lkfLClmffkvJzk+4GMDHce5NLY2lt&#10;bgyEyO2AqxtEdgcHLuSB0CljnGe3BxT72x1a2aNtUszarJCksUkqkYi3MN4JA67X9ec89xnJga+k&#10;eLhbatBp4jULNBHIwGSfm+cAjH935s5/iHTkHrbb4lHSrdjDKVleZIoXYgdiAwJAJwAB36jtXjJ1&#10;ae28TNqEYdUtovlkc/LnPJJHJwOmfb0FQXHjWC+vpJnDKi4W0iKZyM/eIycHr9PXpU3sWoyPoI/E&#10;iG0t2vbiZYhEkcEnOcjA+bJGccA8cc4zWvafG7UpYozvVpFVIlaR8eXECefY8Efn3FeBXOux65aB&#10;JoBLF5a7U38jay/Mck8bgOnPA5HWup8I6G1zpa2tjM8kW8CS5aUMqk53bOgJycDHA98Gpc0iuRM+&#10;nNP+IWgnTpXsroxTXEC7YQMbcnuMdNoz8vPy9KZftpev2sV680Uz2KeXbLcRciebA+UHkKiqx7gf&#10;Jjk18/aZ4gutNfybW/drdmARWckjd8iHkexwOPbjFeheD/iHp0l3Lp3iKw4tjFHcuv3j0HABI4we&#10;CP4R0FWpJkuDR6FtnMN1bnCQuynzmiyQRzjp0Of8OmKfc2cuk+HxHaW0ZBBeci4+9hgA2M89enYf&#10;TNU9N1Cz1Cy+3aVcRmz8/JRwu5QMhcfnz+uKbq85HlWcd2GH3pYYM5DE+x/u8/p9LIK1xql0huIV&#10;j5tN37tm2kL0JGe2ecEZy3OM8xTeGdL1eETWswWWVAj8liR0AYHGOnpVg6BYXOopPpxKSxsZRBcE&#10;tsORz7DjnqDweaSW/ma4nNxBDBeecGVi4WOV+gAYHr9447+lAHhnxg+EQgsjrvhi1WVYAyyRQEMB&#10;gep57Z/pXgeufCvWLC2l1rVdPTffDzk2vnYn8IAx0x29q+2tf0e/1ISZXycKFYoRkknnkDnv7fWu&#10;T8f+BdO1bS2sbqzZJQQZGMYZVUZG4Y7HjI/lxUu9wPzz8dfB2PWLj+37GH+zdRjBEF9DHG2TyMOp&#10;yGHqCCOvvXnF/Bc3+oQ+HfiLoi2V+5MUF5Ao8i46kBGIOGJyNjH6E9B94+N/hEkCeRNbQNBIobch&#10;z8xPQdPfn0Irxb4gfBvSru1uLO+tBc2bBVZJCWYE85Bxn3yOmOtN6jTsz5F8efCLRrnfaXdo2+M7&#10;hOVAYsfXnsffH6V4z4r+HWveD9RF9DcTQSAlbe7tXKMVHJUleoOBkdDjnPSvsrxJ4A1jwjpLaTq8&#10;Q1fRkbMcrqTc2agjIGTmRRj13Yz14FeeeO/h5mODWNKYX9hICI8lXZSexwORww9RjHrUPQ2Vmjwr&#10;wH+0T8UvhLqa6ho2uXVhMxHn3mllY/tIUPgT27DyLjBchVYBV5ODmvoj4af8FEtE8YaL/wAI78Yv&#10;CVvfqYjHd32jRKrtHtQZmtJCDjO5mkjfbnaEj4zXg3iX4d2c08htXyCxzA6/cb0I6juPbiuE1f4d&#10;6kjhbaN1eEhkOMFCDkH26Z9vWpuHImj7E+D/AOx/+wbN4gPxT+CfhwXU9vqP9oGGw8U6isVhO0jb&#10;XezaYeUGZCQksYBCjauAK9r1G58+dTIXMxbdI0jElsnnJ6kk8/WvzC07xx408HazDqceoXUd9ZNi&#10;3v7e7Nvcx8bcpMmCeCeTliOM17r8MP8AgoN440/7PZeOra21+LcAzXKraXoXaFCh4x5cxGMgFS7c&#10;5YZBFuTe5n7No+tbxXkUhGHHUMM8/l/nNZtzAgZgG3AocMy8lcfpx7/yrmPh1+0R8IPiqq6b4a8U&#10;i31SYgf2Pq8Yt7nJYgKuSUkPGcRuxAxkCvYv2ffhNafF/wCN/h/wBrFuH0l7g3fiJS8qD+zrcGW5&#10;jLp80bSRoYUbIHmSxjIzmmlch6H1n+y94Dk+Gn7PHhvw9Pk3etJ/wkmqKJi6+feQxGFBkArts47T&#10;cpBKytMASCMd06rNKBLOIxhmmkxkRIq7ncj0VQWPsDVjV9QutY1W616+YNLezvNcem5iScD057V5&#10;1+1r4+Pwp/ZR8VeNbW4QajrM8fh3RwfmO+ZS1wwHVSsWMN0+Yjk4q92YJXZ8K+P/AIh6p8Xv2hvE&#10;3jm3nlWG6Wa103bIuIYUAVQMjGCvGB3J/HvfgZoGs2mkRzXYZvtWxfP8tUCdAOEzhTjnrgJj0rgf&#10;hd4NkJWxjSJpxHC125QKXZm3bPu+pUZ6cDscH6C8DaHYwaVb2llCsUcCbY51T7j8EA5PGS/4/wA4&#10;lqzZKyOt0Lw7B/YQs5NNa0k2Kwtrch9kboWaVcEggnIwcDOTyCMcn45+Hmp6Xp7DTzFeB5w8XlT7&#10;gIyDkgDngHle2cleprrI/Ejxw2+jNayxyRMxCwxL+9VsswU4GHPIxkZOOpxVbxM9w08c9kzvEikk&#10;FyXDk45GO/yjBGD2zziVoM5RZIdNtoQJbi5EaYEshxIp29Dxypx3JOOvAJBothD4k1RtOtRsmu12&#10;Lj7jc5OQR1zxgcHPHTmLWru5eYQnzVbJcRFm2hM5wRn5SDg4IAyucDgiTwRFC1/A9uwQx3iCWAKQ&#10;hUsMkLjGMHJUj6HC5OgCDwnMWW11Cyxc9PKOdwGRznOTz3GOuD2NY2ojVNGL6PO8fyyFD23AjG08&#10;8cnGfwA5Br0DxbqYs7xYIUlLSAh3lkxIrchtxB/unaSecZBzXJajoslzdtdarF92QR+Y+dshAHBy&#10;PmB5PUex52jSD11Mp7nMJbFoldSrIy5B3ZIGOp659O+QOM5xUF/pltJai9VGDsxGwRnDDt25Hfp/&#10;Li/rdmdFle/tWMaK4eYO4/djruBBy6553c+p/iqaLF1a+daxgR7N/ls33eOSP549ehHbe+lyDirn&#10;RoI5ik0SBhjcFxjOPeiutee3DYkt3Zv4miLBSfoBgUUcy7i5Uflvba/axkMJGjVGGBuyzMSTkde/&#10;XFY2q61cXL4tyojbhM5ywB2jP4AVzl74isrdI7ZFG+QkBfMwemM4OeeR+dZum+MyNQSAFdqZb5n6&#10;DOOfy/T3q3Fgnc7j5mma3mBBC7GLdWx/e/GniWNmCREs2D854BHp/SsC28Qm+GFcZ5ydoGO2QB7/&#10;AK1o2V/FHGs0m1+T5eQMHGePepGX7ZLiSceUA+8gAquBk46j6HNdDpmq3GjOTC6NluXbt24x079P&#10;1rndOlgaMRyXOXeXIPG0Dj34PT9a04QYysAnH3jyseVz+OOOMng/j2VkylojobHURcSElSqs3RHK&#10;gg9ieuOv58VdewNz5ciTwxLbz+Z5sqFgBtZRhQRuxuBzkDjr1zz1tPGiFVAVjgLK7Llc8Yyf59ff&#10;127BrhrU/aFlKmEEZOFPzDC8YPXn04NRJFLVWZd0hdNtraU3qCW685i09woLFQflHHC4OBgYzgeg&#10;q/ZatNJdrZackw3sSyR5kYZIA6j0/DnrWdpgCPKk6JveM5K/Mc/T3688963vDdnYWtu+rXj5mePZ&#10;GoDZAPU8H6jGP5cxoiopI7Twrp08llc6vdyuiPEu2VliLbsgb8FcYPfPopwTzXS2lzLqF/Elz+7U&#10;SLIEESkwx8gLjAGCpTp69+/JprNvbiKOFpAsAz5TqQSSfvLk5Ax6+3tW/omrW0NgbkwhGSUPA5Jy&#10;Rkgn15PbnkfjSBvU7iK90z7MsdjdQ/vG2o0qHLAAAsVyNpyRxjpj150tCsJLQ3SXs1q8753mSHhA&#10;QCARvILDPT+62OetcnDqFhHC095dp9oDBEKhW2xlsgNnjdtJPPTP4jrPBqx6u0ZS0ZoYZcySSNyT&#10;jnaP4ieBnvg5yRQUV/FXh0T6F9se6gd3j+cyW+3aCMMVJbHCnrnvj0rzTXvA974dMd9p0aCSR23D&#10;JAABUKoJPbJIPHHbOQPa7nULQTJpstqGS3YzMjDId9wCjBBB+UnnHpnOKq6lZf2pE6xRNdpbSRbG&#10;8xUEmx9wXODw23rjockdqqMrEyjc89+G3xP1rStTTSr28aMpIEULIU2KSSRvHQcrk/THQ17H4G8Z&#10;aRqL/wBoW9yqSopjaKRyMuR8pHr7DgcVxXjD4PW09gDcWMX9pknzUiQBImBO4gKTghieAWxkcsPm&#10;PmC33ijwFrCW9zvaBJWbPOcZDZOR94Ad/wD64qylsK7hufVckpv4spM7SRsYHuVOTuzk7SOMA5XJ&#10;4yW9Ks6nHqUWoW+iJPG0USKxIIDuXO1Ub/awOW78HjNecfCP4x6Pq2jpZ3jJthyqhjnPcrjOc7jn&#10;149M16FpFjFJpsG65zqOozGceY26QZVQGOCeSvygZ7AeucpXTsaKV1obHhyyurqNb+G5DM8Zd3iO&#10;M/eI6+gIxn++PrWxqupSR2zSLPJuntzHJcCQM4i28qD2/hGc+uKrJ9jtohZ2Ejl8hMPIcpuUHqOB&#10;nKnkgkAfWn6reWMTfZJi6y3kjH93blFWMIxYBSc9AQvbn05qLhqyfT3udah3yW6Al5FjtYHYnawB&#10;JAByc4xjjI78k1dv7nUNe0SXw9q7z28csO6RJDtFkgKn7x+7vWMrgckAHacAVQ1DWLC+svslhffZ&#10;0ifIgggxGsh6uwLgMQWABJJBAH0wYoraO4N1BqMaW8Ct8kkpGGJI+6FIbgMc9j04rNsqMGyDXA+m&#10;Kml3MjhzGY0SZjvAUjIbuCOmD7dK42+1GcX3lxj/AFZwq4ySe54Hr/SneL/EN1LqY1WZXVnULAzv&#10;koAoGDkdcDPHc5x6c9balbRqZHmDtsIKk5Ofc/5/DNZs6Yrodn4d8ZXmnzNA5eVPK5iY5DHJ45/D&#10;r6V6n4d8W6xDpsNzaahIkcaBViYHYCQUJwCM9f8AOK8FtLy7viUjWHay7y5XO2PHLcdMc/8A167H&#10;wz40ilEF2GYlGVWVCc7VPTr1OP1rJtlOPY+iNHW1vLR7HXtP33MBVokGcDjAxgZzwOuO3vUdnofi&#10;bTFkgeJxc28r7WKcSKVBC45IAHVRgDk1zXw3+J7axdRW6QjzGYgSbDwCoJGOTkL+e0e1em2F+dQi&#10;h0q2aO233BPnA7n3eUFKkdQcD9aj2jQ7JozdF8a+INK1n+yY7tUimOTGmfnAH8QJBXjJwRxuPNbt&#10;v8QNG0bUYLsXsO5yPPVm3q2SPmPbBI9uQee9YuqeGLa4eWIXp+1Rr5MscR4cMxCsB24z69OvArB8&#10;W/DW30gNc6BuJijxJFHnBIwcj+6cAjnt9TW0K0TGdJvVHudh4y0TUr6SbU9iySY2CKQoB16dz2xz&#10;2707WBeJaGySK3mMhaae3dQS6gcLjpuwP59a+abHx94s0q/hAMl3ZzJHHGrAbkwedxHUD8CcYNeg&#10;aH+0db6be/YBbGVpDs2MVGwOAAwYkjPQ8f1rdTTMHFo9StL99Ngt9N8Q2rm0bmObklWIB8s5+7gk&#10;4PPBIHIAN9oo7p453uhvUloJ4WBjiQeowdwP156Vz3hjxdpPivT2cSLN5o8uaJxh4yMDj0/DuaL8&#10;6voEzNpUq3NntAljmjyqng5xwT0wT/XmquST6n4a0e7urm5n0tS0eXlhiUNuz/Eo7jt6g/gTwniT&#10;4Etq0LTaZp0lvEVaU3EsYKuo/hIDdeP8mu70bUk1O0ElxMsN3vZpZ4mKtDJ1HyntjgjGOTTL7xVc&#10;3sItfIdpA5WeLdiOcZ6pjt7eo/GiyYHyV8TfhdDoUT3tzZMhQkbUJ5JJwvTnkg4x6/WvCfGvgC80&#10;+9n1jwhHFBcOuZ7GdCLe4cjrjqjZx8w9MdM1+g/jPwbo3jKCQXmnKHhjyYMbShA9R04yOvU4xXgn&#10;xN+COq29xPNZNlI1PlgAAgFj19SP89aUkXB2Z8L+IPh1BrFzLdW0TWmqQHN1ptwccnup/iX36YPO&#10;O3F6n4A8+0nuLy0ezu0OFVhtU5A5Hvxnjj1r6w+Ivwht9R00WWpW80dykm62uFGJQSTyGGDj264/&#10;GvMvFPgz+xLVdO8aWyvDIw+za1CMLzgAS90b/aHy+uMHOTibqR8oeJfAFtdl7a+tjDOCSqZ4c84I&#10;IPXHpxXnuu+Fp9OmZmTdEwyHwSCP896+rvGnwwksZxNOrTQpFhHjGSwIOSK8j8WfDe90tHCW/m2y&#10;KBuGAAOw5AJ6DufpmpUpR3G1c8VXVNR0+NbaSQPCDhIZslR7DuuMcDp7V9L/ALB//BTv4g/sd/Em&#10;PWNeWfX/AAxfab/ZOs6Tf3O6SKxM8Up+yzt/q2V4I2CPiNgpX5ch18H8T+HI7JxcoQYnPDqeAO/P&#10;51zE+jyqpmiHyjoCOSf8/wBa2i+xlON0f0afA39pr4FftHfCwfGb4TfEKyv9AgtTNqUkkoim0ohS&#10;zpdIeYGUKx5+VgN6syEMfGf+CiPj+78cfGPwn+z6umTw6P4I0O0vdWinmYmfU9QhS6kAOSMKjxov&#10;HGXPIxX4feBfid8SvhRPqs3ww+IeseHW1zS5tN1qPSNReGO/s5lKyW86KQJEYHGGB7EYIBH1x/wT&#10;v/bOibxtN4F+Oni6eebVNh07UdQujIWnXA8tpnO4llC7QzYUqQAdwU626ow5HF3Ps/T/AAxLpmo/&#10;YNKsGz5rDyznBJY92565HJ5zjkGvRvD8UaaRPFNMQpIkLKnC5RcHI5OCCD0yG6jbzx3hu9Nu6w6y&#10;gSGWRQ7ugUqWG4Y56ZBPPsRxXewrZXlpBc2sgb5So5Em4KD0xjDAgjHfI9STk3cY24COLcxMXmiB&#10;3bWwHBIOVyRnP932GOgJ1fEGjXY8PHVbDUciD5bu2ijDOcZOCQGyfcdMZ7g1B4c06yuJZ4riH5p5&#10;QE+0gbXyhOc4yPl54zklqk1l0tbd4ki2HzN6sTmRV5+9tLZ7njseDjC0kB59rMWnPOoNwBIX4XPK&#10;nPQcDgjHrj164s+EbxbG5ujqShN8YW3yW+VgfmPCkg5HU4xk+tRT6fDe3RnLKSj4YbuJCB+nsevc&#10;8Zy06fNb27Xd/aObMTKwjEmThuMnjBGB9/tg5zg1oB02o28uuTPq9y3M6FhEGBHJB25bgjJAz1wQ&#10;MDODFFFHcwiGO3SNURdkbOMqvQkY4IyevqB0qBtUto7dLq2hjAVQrQoMAE7snaDj68c59cisqfU/&#10;s1yjSNIED7EkX5to5yffHPGMnH0xUTKad7jdU0O5imkm81pVhLCN84BzyAcjIOMc+vOOaxPEGky2&#10;+lC+0x5Ief73BAPPy8ccEYHGOnv0sMpu4ku5nCxuxChI8YBxgqSep5IU4wR2FY2qwxCCSKNSVVwf&#10;lAySeCCjYBXB9R1P1qrshas4mbV7i5ladrXJY9VmRB+R5FFZ9zpaCdvJe4Kk5G2NW/UH/wCv680U&#10;F8jPyB8VazF5yS28ucoVBzwBjDH3zn9a5iDW3tLhpGkIwr4XHquOMg8988dKbqV2Lq3O6PDb+AjZ&#10;I9/fp1/xrPvWLKjSSeWy7tzEAcnHHv8Az/Wu8wOj07xUY2S6Vstty5Bx+ZHXp+lddoviRboRGZyG&#10;6gE/Iw6YHYdD06Yrym2l8plTeChXDkr0ySOM/j7VsaHr1zaMtq2ZYi7MImPIxyXX0OO9S43GnY9e&#10;sr2K5h2A85wDkdT/AJ/CtbT7ue2CIshkjU5Cn8eB/wDX4/nXn+la4kTxss6FYziONcN6HBwOfT1H&#10;p1rpNK1+O6XfG/PIKg4/M+n+FZF3udvpmqR3N388pkIGUBHB5XPPf7ufw/LbhvCVQTNuKgZGSQ3T&#10;GT379ehPpXE6Xdo8izWjMGYdMkYOfUfT88V0cd6j24CyLwThM85PQ/5Pc0BubFheGN2ilYnruC8A&#10;nnHrxnmtuz1RjKrTQodu3O3nHI//AF8//Xrk7KSVRmLaQVyCq9v6HkD/APVmtewIhYRB42HBODjP&#10;PIB79QPwNS0maK6PQtLvY9StsxH5IyCGdiCM9ie5zk8+3YVtLHE0cksEm0Mxw5fIRAcZIHU8g/h7&#10;1wOi3nnNEkK7VDFj5bYz7evp+nSuw0u8FpCiyyIPnLyS7udoAHAHbPHB4zn6RytbjbOkhngmuI31&#10;K6SGFlY4yS8gKkbM85ycZ9FPBzXo3gzxRZCBLCC92qMAReYxVcEgYYZ3DJbOM8575FeQW99LrMDX&#10;GPJD7vs9u6khFwSASMYOB+G4dxWlbTXFuIfPMkTKBiQjO/qSQyk4PGOx5+potoCdmewuza5K13Be&#10;RwRophSUIMOCcsRntwuMHnHHNXrRWsrC21m38zzJ3jjiSVWXyUiJVQQcZYvkk+4B6Zrz3w9rUlvE&#10;Ib5SWChiDxsHJyR1B4I9Tn3GeutdQtLi382KR93mZPlOXCAYyuPU4Iz23VFmaRaZuPdR6lf3K/Z1&#10;aaV2O4EfKuThe/HpzkAD0NYuo+CD4o1RrK4tYmDxEzytANsQYEBMkemfxDdcip/CEyQaWl7qFk0l&#10;xcwiTzUZfkUAbup44Yc9zjqGOOs8Ebrt7/UTDERbQZYGNQFcbsgdWxtA7n73uai7iNK7szxvxb8L&#10;7rwlM114fDS24yJWRjlWChuM89SQevQ8jtq+Avju2gardeGNYee4uLL9z5jBCrkFeItw+btjgbiQ&#10;RyQB7ILHSrm3KX0WbNGfyFZVBmdiFwQfTJJwO3BHNee/F74A2mvwD/hG5YjemMLE9oVLSbgpwy8l&#10;fmI47HpznD5+ZWYOny7Hpng7xzZ69Ik9rfRtI0n72JEBC/ucFTg5JxwOcjYcdedu9utKimOuW1le&#10;M/lmM3RQorJtKkYQEKPmbHJ7Y9vj2HUfH/wW1GRfEGqTTLvKwW6o0quQQCrOxwmf7w3Hr8oxXr/w&#10;+/aW0zxJaRaRBM9rcJEiyxy43qw42gk8jOCCAM4H4ZyT3RULHbajqN5PaKsskVqPOK28MKHaRyvz&#10;5YsSMt1JxuGCBmsTxf4guLJf7CLDdnfdTxOczcgjcTx759+a2fEOtJex2/iq/tiFFuzoyIQruWQZ&#10;OcAlgRyOowcdz594r1uWWRpLxQ0suTlE2r8x4wAOnGP8ism9LmyQ7xR4ht9R0v8AtCe4DzuuzYrL&#10;HsAKhflHOeMk/TJ61h2+rrfyZMrOTgKvmcZIBJ4HTP6Vz+tX89xPv3vzjYEyNv1x9AKq2d/PHcqT&#10;bmIN8qFRzgZ/L6/XnPFZPU3UbI9COp/ZYYrNmYCQHzWwMMc8Lj24+pzV+DxJFpluXRXkWRtieScj&#10;cQBznooPX09K5bSrwXFg93PNFH5KjY8rjDEsoCqP73JbHopJ6Cn2An4NnLuCMCAOQ3PGR6f41nqh&#10;Hr3hbxctpaRSw2zMZZDyZdvlkYPXr69Oc459Pc/hP48jtrhLC7SMyTKywExZxkfMfwwPqW9BXy54&#10;Y8Z6dFNbW13aJbzRRk3MUp4bBJBUn8OMZ4r0nwp4jd7ZpYrlj9nAG9gDjJ9Ox6jGamSaKcbao+id&#10;Nu4NR1mVdKucSWJVY4toCMA3OT2yR+vfvvWWo2r2KjWNLb7RIjbZG/jyWJAYA8jnAz04ryH4Z+KI&#10;tPs53vZt3nSLkxvhiAO3OT3OPUe9ekLfSeIreSwkO2xDKfJ2glycdTyAo54B7HscVnqmXpJHFeJ/&#10;B1za6sbjQY5rjTZJQXnFuBtbqUQ9D9RjoepwRg+IfBenaFoknjDxbby2OngNNNezOYVh4y24k8AB&#10;WbJOABnPeu/8eprEenwvZOY47eUGVYmO1hkqOmOQD69MiuY/b9m8PeLf2btA+BWvCW20LZb33jiU&#10;xFGvGnmMkOmx45IZUJcLlhEmCMShhr7XkjzSMXS5pWR87aT+3Ut147GhfAPwp4o8SwiFpLKS0sdo&#10;uwsbyBbZCoa4GxHkDKmGH3d3Feg/Bv8A4K4/DT4hSQaH410s6JFJcLbXN5c3KFoMHHKkHIyOe49T&#10;0rwj48/ADxPpumX3i/TNKvdLsnufIVbXBXTpdpzCeNuM/JngEgAdTn5V8X/CT4h+EjJqWt2ElrFO&#10;WcWksZ/eg9G9FJxyAeT9OMqWaUpO0lYurl84r3Xc/cXSfiB8O/iR4dbWPBnjHTtatvOUzyaZqCu/&#10;y4YBvKOAMjBVsFsYJxWwlhfajpTXseoGHyzmJXQF4mDAkHaflGPbp7c1+E3wr+OfxI+DfiRPEvgj&#10;xNqNjcRTK0MlrOfl4Axt6OOBkH+lfpL+yR/wVU8C/E3R4dO+Kt5FZ3s1uYby9jt2CGYYG9o+TtOT&#10;ynT5fl9PShVhPZnFOlOG6PqhL6WOZSbMEICpKTbd2e43AgVjy3yyxTWd5pMzRKwInmhBA7D5hnpj&#10;viiL4g6BqFrZa3az28thcoI4rqxlV4ZMcBgwOMd8jitGHVtPjEz2OW+07eJPlUkZGPerepm01uc3&#10;qnwq8F+MrGXVLp4zNHwiggEnP+Pf/wCtXhfxZ+Br2ss0qwRzgZxb+WGR/Uc9R7GvqR00LULa3skt&#10;EyCcSx8MeORx2HvWFr/gWx1a3JuJZiq5eNw2W9SDuH8qbSBNo+A/E/w2vfClu32CzaS2EjPNo0/L&#10;Rg8kwsenrtJxx0GcjzbWfAmgzXcr6RF5cWzFwkiksrFvushOQwPb8sivvH4lfCCWaPMJSdSQyO0a&#10;5xnr+vb0rw/4o/s36nqenvc6Qwt73eWSbbhgflIU4PIyBwe3PFZyg2awqW3Pif4jfA6K5V5LC0Ak&#10;BbfGucbuv0x7j+Qrwrxf4D1bw7JIJrdo9nDL1ZfrntX274j0rUdOnPhnxvpp02+kdVtbsJ+6uGJI&#10;yrHvkY2kg+nWuW8Z/CfQfEKvE0BEkIKxyMNivxyf59O471mrxNdJHxFeabG8G8go45LEDP0/+tWW&#10;pm0ybeyHarZ3L1+oPrXvPxE/Z31bSP3+kwyTnOHiOAWBHUY+9+HoOBXlGoaTJFPJb3cDBt22RWQh&#10;l7Dj+laxnpYzcdT6l/Yq/wCCh138PLe2+GHx7uZ9R8OfJFpetsxeXTlHAjkHJkiHTIG5QSOVwo/Q&#10;rR9X0q+0i21nw3rsWo6ZqUAktdTs5hLDKnBRwwyGHbAyeDX4eJaXfh4eYh8yAn51weR7H6175+yN&#10;+2x8Sv2X9TW20RxrnhS9b/iZeGLyQhSCeXhbrBJ1PHDZORzmhu+5LhfY/YTwPNYam32dkM8rwGRo&#10;o5W3OB02nndznO7rwQexd4kt4dRR7b7Ssm6PbHOrZAJPHI65OOe+WPOefMfgJ+0F8LPjR4Xh+JHw&#10;R8Us8UcZi1DSbicLdaeWHMUiHO188gklJQOCprttTurnULJJ7W6XenLzPGNxOBlmBJwODyB/Eeox&#10;S2MjlNR0u50xwjWjv9p+SCNP3mWzxt28g4I49zxXUaTqWh3ngxdM+wM4NuqSbwIzuyfmVwCQ33sH&#10;hSOoIJU5EyXNxL9nnhCecw3dwed2T2wcZz2PPYUzV9Ou9Nh+0Qzu0TsqygnlVPAAOTuHJ5IGOh71&#10;e4GNfxfZA0MEhMSyAqm3JAHfkAnr0OO1U7q4iRN8KGOIkbzkFlPOQfX2GffnAFX2WdhlmzjILKOm&#10;B09v5fSszUYJ4WIgSRgy7nZYs7gT0x3ALDp27DrTvYC9DeXMMC3VtIrxSx/OoZmUA8Z98DPJxg59&#10;8ZOtyRsgEzlCsZJIB3FQMd+GBBx379OSJbY6jpgLExsok3NbSAfK+1Sccc9/b68mmeMJrWC0NzcO&#10;nmmFQJl6bW4J7gnr04OetO7CyOTm1KwjlaP+yZcqcHy3ixnvjdID19aKxLvU7t7h2QZBPX7MjfqR&#10;mii7A/FZr99ont4dzbyWyuRnrjPI7VRubm4a7laSYu0hOCrDn6nt/T6VpeKtEOjXTqVZN+SCRgYy&#10;ePfse1YTbA4JQjB4dmJJXp+Pf8q9M4yQSb8qspLDP3uMdeueOwNWTcJFJGsWWyuVbrj0/Hr9Kg/e&#10;XR+ds+ZnBQAAn6Y/zzU22JiELggoM5OT249fwoA0rHXbmCPyon287oyq9wODuPPXt/jWvo3imQ3E&#10;aC4YkNg7n6njGMn/ACDXMbZFHnIFwSSA3IJwMZHfnI+ladvNaxspniEQAAZl3bTyM7hnP4g/QUmk&#10;wPStC8aW9rdKn2ppGMmeGxuP19Bz9ffOa6/RvFEN4My8bwUbDj5TngYPTn+favDIdSuLWMZB8uTA&#10;Eg9AeAD3zn9ea67RNVnMiRRTNtKExkMW7tnOOwwScj1FZuOpSZ7ho+pqMm3vASCN4JPOBjjj0IH+&#10;edqWK3idYoIA4dd77QNsgOcnB6Y9OO4715boHiaQNGPNyXwW3c9sHofbrXaaFrkV8EgjVS00oHDn&#10;I+XAJPpyfXH0qDRM7/wbbNIQgKs8gI2twOM5IIPbHtknit5Le7EYW0hVmVgxMm0CQjrySSRweOp+&#10;ua5XRBY2XmQWOqTtPcyZdBKuGwOWK44wB1Bzll4A6b+j6tDCUs9UnPlICHgcYKjJAxtyfr14A5wM&#10;1LXUd9TtNE0G3ntnuLby8SRl0jycqBn+8CQFGemScEAnrWl9gm0hoJWmWS6lnDR2RU+TGoLYyx5b&#10;DJyoyNwHTDVzmmx63CPL0a7lmnkdz9msovNcL8hOwHr2GeSNu7HFdXpOsy6tpVqut2lokkMht3+2&#10;XEhXLSOyr5n3wpUMBjHTcwG/BkZZnvbW31K7traXCLcSYIYt8oOGII9eemT+PAs6f4othcvAfM+X&#10;ay4QknA24ALdcleuAePwbqGjpqfiCfaxilQgSwlWKsQTu2ELyoG0Y7nkZGMUNfuRYSwWMsGJVQq8&#10;MdpncMhlC55Y7h2Axg9eoltDV07nVR+JbmS6hm0+C6eMIF89VjCL0wMF9wAAH8OQOa7Lwfe6nqdw&#10;LQ34gSR0OwwKuRkE5JPUkngZODzjNeN23iKXT7pd96u9ZCqRRscbuAeg5564AwO+a6Pwd4v8RRwz&#10;tf2SiaJgkG/KERgAqdwGenPfgdupzkjaMtT3ae0uLS0aaacP9liCxxuAmScgHpyPmAG4sACeBk5t&#10;eBpLm28N3C35OWVojPHONrnhHxvxwCwXPU7+nQ1xfgPX5vEMkcFzLEvmTKkZlfgKo29AeoOe/O4n&#10;k9OiuYr6Ng9hKEEcPz5mTLbsbgTuyFwQDjGQhHTmsWrGu5W+Jvw28La/pUh1C2gaJnxCoznldoAb&#10;13AAnIGFyOeD85/EH4N6p8M9YWbTI3uMKd8bMSM7cnLL1OcdDjOD04r6h0fT31O/iGqXttawQYWP&#10;ULq48xEc4G7EIkLE7M5CjkFgD1OT488P6JbWuoeLpfiRoupPbnyrW2sUvgxdgcSDzraNTtwf4uTS&#10;Ta3DlTZ4LD8fdZt9JtvDGsx3LQ2RJMk8m47s8qv+yCTx0y2fWoR8Q4NWNxcSzndNJkEDJK88cj3H&#10;+J7UfHei209wbeNbZJwzb0UsdmccE4Aznjtzn054rUNNn05zHI4wAP4QcD8ePw/rWcnc3h2O/XUF&#10;uHE43F0GDHzxyeQcDHUjnjkc9KZHdW7gxPMwKqT5ZG1VPOV746dPXNcnoeqXJfykd96k7nQ+vXP1&#10;6fnWwNZjvJWWIDJbJKsASTgMPU9M1nqaali41S5liQCTCIoZY92SuMc+mcitzw34lijtI7e/U5kY&#10;g5j4xnA+pJ/l75rnYdPlvWMeRHGBiQt0CgZ5AP0478DuDU8lwbqFBc/LMkZVnHGRu+UD0AGB+Z96&#10;YNXO3tp7KWx80Rq5yQ6rjOOucg8cEn0rq/Dni3VtE2Q30xlhLLvUcOo9T1OcH261wegRLZ6WpO0T&#10;vIS0zklVjAXGM9f4snv+HHS2GpRyQfYZZYyygM8wbDbRzt9Oo6+nr1pWRUbI9d8KeLrbWXj1WK88&#10;g/K0OJVKqCcEnPPbv6V6V4avdceeO706eS78kBhAkpwWbOT2A78Cvm3w3qCrfC2R2CbS0sisMEAH&#10;tj3Iz7/hXrfw9+IE8dgHu70mGFDcSyooDDbxg4PAO3rnmkokSsnofWnhbRdM8I+Fm+JvxQtp3srD&#10;TX1CO1WJnBCgmNgOWlYlScdeDgZr4p8b/HvTPi38cNb+IXi8eVo/h2G4hie0UOI7mIG3SQ52ed/p&#10;YhjC8F1gQHqa6f8Aaf8A2z/HGvaB4T8IxXplguJ1uRYwndKYrR0Kr3zuuTAmM4Ks47GuK8L/ALNV&#10;3o/gjR/gjpHxE0bUorp7XVLu8gZ2kltoN6RCUMMRO9158zjccsq9QM1zYu0aasa4VOU7nv3iv40f&#10;Djw3+zTfeGdKtzqGq+JQTdXmowrmQSZMjLFyEYE4BySOBXz58QPCOma9ps0TWiSo6uXtpo93IJPy&#10;k9CAeF9/Wn6j9jvtWS10y9LW8LiK2lY5LhcjeOeCT8wH09K0544nha3WMqqDIaRuCDnHU4wSBzk9&#10;e/GfmK9ZzqeSPcp07RPkz4t/sxW8k1zq3hGOa3kkKKLZyoVz0bnqMde46jvXhUz634O1ooYLizuo&#10;16SsCCCOo5wQceuO1foxruj6Nd2dudTRYnSbdlhh89FGCMEcjg+/SvIfit8EtG8RWVxpsenQ3Ukg&#10;Cfaim0wKSr5yD8rZUfN7kdM56sNj5QdpHLWwt1ocD+yV/wAFK/iJ+zNq0ej63oqax4ZuMfbtKkuC&#10;ojOSfNib5tjY4ICkNwTyBX6P/s0ftf8Awm/aAsjF4JhnJjt0mCyFAkRYnCZVuWHPGB0yQM8/kH8S&#10;PgZ4o8Ezz3drE19bleZEQB4xkYBUDB/4D6dBWN8Ofit4/wDg94mt/Fnw78STWF3AScxsdrZHzAgE&#10;ZB7jpx9K+ioYxSV90eRVwqv5n7f+Mvjf4U8EfGXQfhPq+izNfa9pU97aXMLIyOsZIkTaDklflOTg&#10;DcBk9K7STVLW/tRPGJdkhHVsEgemehGa/Pz9l7/gsH4Vv/DNj4E/aG0uZNYhiMKeIyTJHNwAC+eV&#10;PGT1zgc19ceA/if4Z+JOkLe+DPE0F5mIBbu0kEqrk4GQucAjjtg9eld8ZxmrpnBOnKD1PSLTTBcW&#10;8iM6sG6hlB3cc59BXL+Ovh1cvpvnaMLbzCu7yGl2jI5GOuPSuv0y2u7bTra3S4Lnyw8koBBbnOP8&#10;+lR3ynUJxdGZQdu1FKhRxwSSPfp/+qtNLEHzX44+GOi+Jbe6sPFmgJLG8A2QyqrLK3OSvUH8P518&#10;1fGj4S6p8NWE+h30sunn5VtpS0hi7DHsPy5HSv0E8UaG2to1qkA/dKXWQgMsI28kkdM9cDrivJPi&#10;V8GbnWLI6hMBPFIm9HihIUZJwcH1B9frmjljLcak47Hw2da0+aH7DrEKOB8wBQ/I3uQOPrj3Neb/&#10;ABV+E/hbxVfSarp0JLMdyzRqAQD6rn8Pqfxr3n42fB/UvDl7JeRWr/ZSzgYi6cjHOPfn2NePatou&#10;u2jveWuosC3BjmJKdOhPBGOD0xx+NROi46xNI1ot2keAeLfAOreH7ia0uLcXEPeVY8cdMn2xiuPu&#10;tNvtEnF1pZDRK37yDtt9Rjv/AJ9a+ntRh03UiNL8S6attLIoUrKAI5B2w35fQ9cV5x49+EUli732&#10;hxMVX70YHzc8g49D7elYqTT1NbK2hyfwq+Lfi34b+KIPH3wm8XXOlarEjRtNBIAWQ/eikXpIh6EE&#10;EHOR61+hf7Ln7fOgfHqfTfCfiRLbw/4sjiAFs8gW2v3wNxhbI2luvltls5wWBYD8ztW8PX+nXhub&#10;VGgnDc5zjI45HccEfTFWNH8QwatILC4BhuV4BLnDYxhlPBGMdO38q1Wq2JajPR7n7j2M9te2CPqW&#10;myx3Sznfn5RlhngkYV8jGQCpIHGQSc/xJr8L3JBkUvknLptPQHoM7cY+nPHevhn9k/8A4KbeJPCF&#10;pD8Of2i5ptT06O2jt9J8SxxBrqyCgKBcADNxHgDL/wCs+U53knH1bd+IrLX9Ig17w9qdrfWV8A0N&#10;9ZFZIZ0YZDIVJyDwfXnnpxpFprQwlBxeptwz211j7BKwJJUoRgHOMYGOegP/AAE8cZq5pAltdRaW&#10;ORg6ktN8u7aCCCcD2xyDzjGeDWDpMslvpAtnUKMKVZnzuG1zz3A6e4x04FbtjpBm0SO8QS3MjzZW&#10;KOLkMOcjkc/LkY5wMdTVCKHjm7uNKhF7pdwiyTvtYLGuyMrtwcgAA52jaeA2fcDz3X7qK9drZGaB&#10;QhULEQVyeDx1C8g9Tj8q6XxpdeQ7wSSQxoSq7WUFRwSAARlWw3XpwOnAPAatdMImlj/1oO5CCu0A&#10;L0Xrjt+dADRZ3sQEYvgMDoFjOPzOaK5mVrx5Xkihgw7s2eRkk5JwrAcnnp3ooA/H/V9c/ta3E1yg&#10;OcnOBuJwPb2rLYx7DGW2hVJDFTx6dOf17e9SRxTQruKsVBOF6eoyD3pxhEiqrR8BPnCkHaMdcjv9&#10;RXqHGVUz5W0uDg4yo7Yzz+I9assrxw+YuAGYfPsGcY9PT3461CvmSyME27ApABHVc+h6/wCNStIY&#10;bcKx2nOQ4GTjJ5xj6df/ANQBEbgI29ZOVxgdd36c/jV62nzNueXapG0tu4HHcdvw9qz2cSHbC4LJ&#10;/eHXrxx/j2NIy3ciHfKQoIBKgc8dxn1OaAN7Tkja1xNeuVUMV2L91/x98Z79+1a3ha4vNJjNwZGa&#10;OMBTC3DgEqrADqcqD+Jzxiub02R7c4jly/3WGPu54/H0wPzrYS7kv44VjB81F8uYhTjAxhiR0JI5&#10;9/QcVMr9AOni1l0uGs/NX5VC/K3BAAOQe/8An3rf8N+LHiv4ykwUDAVg+GBxx+Pb/Irzee9kkjVh&#10;GxkPG5m54UYJzyOB+tWItVWOBHhcqcKCZOgbBIwe5+X/APXS5VYd2fQfhf4gvcXrm5lVnILBi+Cp&#10;x07+mPqa7nTvENnqd6JzehmjjVZMArgcHGR9Gzx1zkc18ueGvGzwk3hudmyJs54HOFGcHjkjn2Hr&#10;Xa+HPiNF5IvRfOmyQLuwRk8cg9Op/wA8Cs3FopS11PpPTrxdQv0u3MjeYf3YA+dF2+pPfn05Zjno&#10;B2dx4vvPEusSxa9cLNcSQME1S4tgZywbeTIw5kY7dm5gzjcACBwfAPDvxOeS2iSa6ACgIxPYADaM&#10;59vbqetdno3jGyvJ7Zp9SdGkkbY8THKqRjqQOMMT1GfQVLVyk+x6/pfjq5udAfR9QkhuHICxyCFQ&#10;6oqqMbmGNoXg5zlevHFZN34lvnkhMupOuyNQrRKFfA+UKWA5I25weBknsK42HxFYm7iW3lhK5YPG&#10;r4GB0B4HGR69ulX5NWijuJ4bxpmhfcRIEBdG6gjPTBHPqCe+DUSjpcuMrs7OLVr6+0dLq7u7q4tl&#10;JWIySuR5hKEL82RwCTgdlPPApseprYIsNjexOqq2EvYSQCegGAwXvzkde2Oed+2adLCYHvJbiaP5&#10;0BJB8sDG0cscKc4HB+Y9hxeuElslk3ISgbD+aCSmV+UAgDORnr17dKzNDsfD3i1dOlgndJbfbgkJ&#10;KXVRkHlWxx1Jyx4J7Yr0bSfEutroc+rWQa7tXEQmngUCGNpFZ0R3PG8KCShOR6A18+f2vdkeW9wS&#10;vyJHli2BjgBuo/xb3q3p3jTU9Iug1teyhkVxIsFyydV24wCP4W/AMB3qJK6KjKzPpe51+S10Q3ur&#10;2ErRXMirZhQy4bawDHbgIRngseo+6w4rzjx38SNMtrmRPD8PlWUQcWyzzF3ZiSC7NhfMIwMEBBkH&#10;Cr0Pmh+J90t2l5pxa0AbA3tnBYk/KoGAMdsHHcmsnUfEcl9aFEfYq/M4IzzyMEdB9fb8KxZsnzFi&#10;fV555hMsn3JNzDcAHbr755zxn/GqVzdSXspmaTJd8M5HOaxtY1cWkQYuok+bIjHcf/r9P51XtfE9&#10;q8oh1GUqznaG9fU478Y9+D+EPU2TSZ08d2kcYMGEZwF2xtx75Oc+v+TSLuLGRk5JAJyAFP8An+dZ&#10;FrOscv2zzP8AWHaOFye2RjnkVpJc7Zwp+/kBAWznHfjPfgfSptc0ukbWl6m1vbGxuHJTfnO0ckeh&#10;xjvV/dYzR+Zb3KlUUM25hhe4GM/nx6VzVzdveRiKNyQowTjHzZ6/5z0ptrPNb3jvDcMVGQPn+VSN&#10;vGO/ORzRyk+0O6sfFUkdmYbdSSiBVDqxypHXJ6Z/T0q1Y6mLdVW2nIYnDFnwCQfyH3u3XNcRHraz&#10;ybQyFuFYheRweg//AFd/atC3u5nkSVz5iAAABu59ffqfyppA5XO/8NapJb3aSrMiyoOGYZBBJHI6&#10;Yzg4r0Aa3JZeEDq8t26z6jlFLDKLEGPzHjnG0nFeS6FqZgdpSEyq7mJbLBQcgAdDk5/IetdR+3fZ&#10;658FdP07wxHqii7vPDmlx6b5UmUR7uxinaVgozlAzO2Om1u3FOMSZT01L3wA8YeFfH1x4v8Aid40&#10;8CtrV5Z+XH4XvP7QlgGi2FmZVMoj8xYn8+Z7knzFZtkcRTk5DPgv4nutQ07VPH+n2stomtlYtMiL&#10;KJfseCkSPgbclFdzkkhpOSetcV4X06xtNG0/4daPdXET+J5LexstORQZY4NiRjzSHyWS0QgjBIe7&#10;GeQK9e+JR0fw14ibwrYWSQJoaLbOsCqomkXJI4GBjAB/4FXiZlXvoj1MFTtuVtHuzHrbSJOpMS7B&#10;nPyE7u/sPx+vfpdynbPGozJtDIdxJUg5ww5OBg44x61gadpstnYm9WwkVJG3Kzx4G9hgKemMdPXt&#10;V63eeBQrQtIVwEZioC8A7cKB6HHU4zXgSR6d2jQaZ9zLGk0gTcAzKTk/dCjrnlu+DyeneoFSdZS7&#10;HbIrCVXUtnIGWByOAB79u4ObVtMrMbq3km3lgM7OVVevXBycnPf5ffBqz3GpXUiLcXKRl2SNIigP&#10;mZAO8DGNoGOpz0z2qQOQ8ZeBIfEJeC2jiMbhWaHbgOBgKc9jwPcDjkYx4L8XP2cbfUbq6uNJie21&#10;Jdzx2zQnbKvPJYF84wxzgk4xndX0zaXExmNzPt8u43vGjvgj5m+XqR/FjA6D5egxVTXbKw1bTPse&#10;oRfaImQghQDnDDIPtxzt57dCRW1KvOk7pmU6UZrU+AvEfhDW/DsgtNftGikxgNuDJnrwwOOnSui+&#10;Dv7R3xk/Z08S2/iP4Z+OLizZMGW1eXfbXGDkq8Z+Vs49PxzX0X8S/hLZ63P9mtrFb2BSuxZHcPbl&#10;oyesYO5M7e2enAUFh83+OPhlq2gXzXWiyNNp/wB5HVxuQdwSMZ6ryOefxPtYfGKb3szzqtDl32P0&#10;X/ZY/wCCx3wx8dQW3hT462f/AAjOoeWI21eEtJZSOeTvA+aIfUMOnIr62sfGui+JrRNa8NaxZXml&#10;3EBMF/aXSyRYIBGHXIORzj3r8BHtIssyQyRB1wZFiPBB5GO4xjmvQvgj+1b8bf2fb1LrwB4zuIrS&#10;SXdPp7SedazgAjmNiV6E8jkdRjFerTxUtpHn1MKt4n7Y22ryWk5tr/SmTziTcmaThc5AyuP4sdD1&#10;zWrYT6U1qNPmBZVRQc8bfx/EcfSvhf4If8FWPAXxUt4dA+KwHhvV5gkTXiEtayJkcBsZizjJySM9&#10;+mPq2XxjYt4Xi1/w34oi1OS5MbiSO6BibJ/hOfmHqOnOa7IVFLY4pQlB6mH+0P8ADrwx4it5Lawa&#10;EkcuF/iOeckdCOufcjB5x8dfFH4XvoErxDTm+cfKyD7x6np0PQc9zmvszUpo4r1J724hbd9+NnwX&#10;JPOAD059O30rjvEnhbRfGKGO9hU2/HlKcH6HAPQ8ntnPetlNohpM+G38BnxFq8WmXWm70b5WjYZ7&#10;4HHPcjj3617F4p/YC0XW/A1nqvgTxpNYagiA3Njqa+dayPt+YBgPMhOT6uoAHyenoPgT9nXSfDvj&#10;467FOLi0U74AzY65wAAc8c89eBXpt0pF3II48wkglQcnuckeuKiajJ7FRcon5l/HH4B+LPAl2bX4&#10;i+ErnS13iKHWFj82ynI4AEqfKCT2OG45A6Hwjxp4Nay1GS3MJyMMJITgjOCDn9fx+tfs7q+hadqW&#10;my215a2z28sTxTWtwgeGYEElGRsgqeeowc49RXzj8af+CfHwe+JbtefDnVD4Pu8eYIYT5+nynd2g&#10;dg0XA2gRMqqBny24ByVNx2NPaJ7n5xab4huLH/RvEYWM7v3VzICFYZ6HjAOO54Ne0/s4ftZfEz9m&#10;6+eLw5Mmq+Hr6UPqfhq9bMFwueXjYZMEhH/LRO4G5XCgVnfHj9lD4vfBTzZviL4QM2lBwv8AbmmM&#10;bqxOdv3pAoMWS4UeasZc52g9a8yt5R4fs/sv2Yy2ysdnlkh4snlRxhh0IB/PpUNNO63NE1JWex+q&#10;/wADv2hPg7+0H4eu9Y8B30iXUERN7od8VW7sTlG3MFJDLn7si/KcHkEED0ZbfWtGsGu5WPmLIrxY&#10;jHyIDkFscEY3bu3P8LAmvyK+HvxB8U/D7xFY/EX4Z+IrjTNW02cS2V9ZuPMjIGGV1YFWVlJR4nBV&#10;1YqysrEV9v8A7N/7fekfGSFPAfxJW00LxVIrLaXDSCLTdQcAYWJmYLbTFQy+TIxjlLBY2RvKgOkK&#10;ilo9zOdJx1Wx6X4w8RJeyzW6oYyr7Fwu1ffjOTnrzXH69eXUMDhVUqRucryO5yD36Y/wqhr897ZX&#10;00V4hVkGFTcQSQxUfKR8vPX0PpWD4r8XS2elxxXodd5Iw7ZbgZPPTqD+Na2ZkUptZtnlZ5r542LH&#10;KbVOP0orkZNVxIwWfjccbo8n9VzRVgfmAZTBAIoGYEKV6E4HHHP6c06KUyF5LeFeR98Ha3fr2zUo&#10;srggoq5O3kDgEn60hsVjAh52k8Bm68Z5x74rsu2jj1K4ttqRp5+Q8J2rIcjPTOM8c44phgL8gKoC&#10;nkMOOf8A636itI2YKFLpAc4xxggc1Vk0ySEOViyrL8rEjgkgcjqf/r000BBbWcskQZh5jKuTtHGS&#10;B/n6VLJbyqPPVdyoxBXH3cAfT+9imwzXFu6rvBG7GDk471di1C5jZUj2NE5feCOSCu3GcdehB9Vz&#10;TbaAYjRNESECuACpWLnHHPTODjJ/Gr+jXMdrc+Wqt5briZXUHbzjPHT9O/riqn2VWCX+l3kgKlQY&#10;ymWU9R0GGHHYD3682dXhjkQXFr5QSUtmJZSNhPJX5uSM8r+PXbmkpW3Ar3dvLb3EtizhHikYOqdG&#10;zz2J4IIOPwqWe2+02kSpcpIjl8qSAS6MpweuMBlO7gEMechsQahH9sRJIogZI4gjZBJkwPl56ZAw&#10;Oozj8Cnn3dvb3kFzBI5kt1aHLAhXEi8tn0QyDA7kHr0alcB9hNdW5lgyEljj2SBwPlG4E5B56549&#10;sVsQ6vdWrK0cpEU8QMcEROYsHhSOP4sn68nrWJb2yyW+yRSLnzEwu0ksgzhfquR1IzggdBm3Y21w&#10;swS43YXJKSqeTkc4I/pyaoDtfDvjKK0iKmZsRsPLY4QjpwevTn8j6V22jeOYEUeVdB42BUoVIJx6&#10;5z78HGfrXkV7Kq7dOnhKJGAQiRcAHJxnnP3vpipdN8SXWnx4SRjtOFMh46ccVDgmNNo+lPCHjbTJ&#10;5TcRx7JkfcCBnHXI68ZBP+ea6jS/EX2u+QXDAqhBYEfdA7e/br/jXzh4a8bxXAiCSOs4G0SB9vp1&#10;yefr+dd/4W+IscOya4kaWXcBEm7Ax3PI5+vv71m00Wme2x6tbar8ssSq0gYs8bcR5z+7XPHsfcel&#10;aWk+IbxNLjS71CaT+J2A2lnCnBbI5xkjGSfc15Va+Nbee4aaKQKFyW2jrzwcHHB569OOK6HQ/ETT&#10;WeXkCyyjzJYw5PJAx+WAMd8Z7msnF3NYyR1V/qpkAbzT5blW2od2RtY9/bnNULvVzbK6wx+WzkM5&#10;I65AGSM85+UZ7jHasW8117EgRCRmiclnLYXaQQSTj3P8/rmy+IluZi7BQzH94jZJOcd+cdfXFRJL&#10;lNLqx0qXRWUL5+yJY84eTAPYkcYxjHPuPwgutZMduY4TITjbujIBB5B4PGOPpge1YQ8VOXA1BCYV&#10;cMqo5DNgggAj3A/X1qHV75JIxd2V1vgOeApB3Yztyepwevrn6nnluXBssXepTShrm6kdhGQRjIHb&#10;jkjj735e9UJdae7lMe87WZSEUnlehXB9R6VhXOqtK4ijO3aNuMcn/OafBqAYB2UZKDADc7vT/PrU&#10;2Rpe50dh4nuNDOwYZGZd5ZuThvXnH/6vYV2tjdW+rW8eoWl1zImRt428Y/DBBx659q8yspUaRDKW&#10;LF+cLxj6Z9M/lWkmsTadML3Tjja4A646AkEj+ntUyjfVFJncR6leaaz481gqBgS2ScHAx/h9fTi1&#10;ZakbqNbmRizPFufnoScj+vp1rFj8WaNqQ+yCUiZRuIYAAHj1OCP5c+tSR3b2bJcosg3ErGwA68n+&#10;lT5FG1DeMTG0m5gucvjAbknPHOenBrS0+6kx8pDD+IYyD0wO3ofz+lc9bak9wwhjeIKkm51Zfx/k&#10;PzrU06YR4uJiGlLMSUUfM2c4x26D061dkVZHtv7KH7POqftJ/F2DwlDryabYWNm+p+ItUnk+Syso&#10;toZicjhmKIACxy4wOMVg/tb+Ko/jv+3Hc23ge6h8S+GfC0kVi2sW9l5dtMtrbWscmDMwAA3wwqzn&#10;51uWOFPB5aT9qTUvgt8CvFWmx3T20OteVc61Mg2zSwwb2SAd2UsSduRz9a7v9nLwTdeAfgFpK65p&#10;ITXboXt14ltrgbhLLe7GitZBjk+YmQOqpbn0zWdWXs6dwpx56luxm/st65NqP7RGq/HbxjBb/Y/C&#10;yXq6VYxXXmbXLMZJMfMPMyFXJwSYQdvrq+IvH/ifUvsl9o88E3iDxPq5s9HurtFeO2kZXmuLx48r&#10;vSGGOVwpOHYLHkb+Nn4nfBjwl8ALTTPhr4Xv5rj+29OiuJI/NLSWsZ+bLMecsQxBPJ2HP3hni9F8&#10;S2I8U698TIrCS7sfDKJ4X8K2fmGNLq/mniW4USbTt827a0tNzZEZtpmOFJNfPV/entt/SPXp+7Hf&#10;c0o/2T/hd4i1S48UaX4r8S2ni1nRU8cWvimaW+M8bGOXeHYwyrvQo8Bj8sAGMInGLvhD426p4O1C&#10;z+Gv7SUdtperXMxttE8Yxr5ejeIX5KqsjH/RLsqHBgkwGKMYmcOq0nwF019b3fEPxR4Uj03xfrc8&#10;8WtukXkxzBbiQQtsSV45R5Xl7ZlZi6oh3FQqif4S/Fv4SftXfCi61nQtC/tPw613Np15pmvadG6y&#10;SR7ZcNHl1IZJIXHUjcOAwIHNNyaaqe9Fdezfb/L8jZWTXLo307noU91DG6xxuXdCMQ+WqjaQuM9y&#10;cEHB5GPWpkDhybQBUWTEqQSsQCXGOfrg8eufWvDT4Y+Mn7L9xHf/AA60vVfiH8PojGw8LXNyZdZ0&#10;K3QLhbGWRs3sKxKUSB2Mg2Rqjtkk+pfDX4m/Dv43+FH+IXw18XxaxpUly6tPDlJLaZFOY5o3XfDI&#10;MhiHVSVIYZVgTzVKDhHmi7x7/wCfZmsKik7PRmixuYJHt57iErBNutViCltwYDBO75hnGOQeM5IZ&#10;aaWi81HlgZysOVMeM+Z0JzjPD5xgEnjjnFXb+RrWGKNJVY7syWrqc5JIC9iXyFHTGD94EZOdCllb&#10;SCxiluZvNk4ld2lChlIKqMtwOOAcZP1IwNUrmZrNtd2+jzXt1cO5jP8ApQt4wrBNqqsaZ5XOM4y2&#10;OxHbznxXB4Om05dWms7m3VQzwPcwqv2jYS+MFjvGc8gcY6jmvXpDp9tD5jS8TQk+WWLZU5YkYAGQ&#10;No4HPIOOayPEvhrw9rFh5dxpUDrOjJaqx+bI5xwvBDEZBHbOCcgaQqxg9SZ03KJ8M/E7wtPqOuSX&#10;+l6mmnyTklYbJmjjyoXgkHBdjyM54BB6V5N4osvFei3KQ6hc3piMf7otK2zaTnaATgDJJ9ASa+1P&#10;in+zFPMsl7pcclrp6OTbXrwhkYBtz7drFjhmBPA5Y9ASa8YvP2a9M12wf7R4kulYfNFcPpybhkA5&#10;2rPyMHOecg17WHrwa3PNq0pLoeE6R468Q6PcbJLsXEOSDE7ANnPZhzj65HsOtfQf7N37cHxb+FMs&#10;Z8C+N5ZYFUebouqZaIkDqAW+XjAJBBOOM4qHwh+wNoniDyDrPjPV74TgNBaaRp4WaUZIx/GRk4GS&#10;p69OK7jxD/wSA8Zaddae3gPxXeeZd3k0Gy6vDLLH5AQ3CiG2s3kuGRZU3JGrOC6rty67uyOKoxer&#10;OV4epJbH018Bf+ChHw5+IzW+ieO5D4f1VpGWVrwloy3JO1+MA7iMN345617ze3VnJpzX+jeILa4h&#10;IUQlWDbiRgqMdvbrz6ivhnQP+CXXxGudHKxfGTS/PtYw73GreHdb035ViMpSNbzTYFkbZHMc+Yig&#10;RPuChS1ZEPir9qb9i/WobDxXbXEukq2I7a6LNbqzIkghLAsqyBZoi+wuiGZUZtxOOqjjqU3ZO5z1&#10;MFNa2sffkV+tpZi8uGSKOArul65zgYOeoz0x9e9WLDX9Mvr5NDtrkO0K7mG3A+bkYP5jr+deCfBv&#10;9uX4TfFqzj8Pa1dx6JdMzM9nckYLbiFVTnkY56n6A5r2PRNCu7GCPxBBJFeSE7ontpC0boe2e2CM&#10;gfn1rtjOM9jknTlBakt3Jr1zqkqpdSRGJ9oCxgAJkZYHHPPHt+FPOhT6jb+fbwMIoSOUx0AB4Hv3&#10;A/wrY0jTL/xdp9zfWltKFto/3lxnHkcfMWBwTyOuOR6V6j4P8BWcXhuIW9qXmztMLKMj5sfMeuep&#10;+h9eapuxKi2eLD7cGltZbQxqRsUksSCBg8Y45yOexNfP3xv/AGAfgP8AFDzbnw3oreENTcFIrvQY&#10;B9lLY2gvZnEbKMZIjMLM3LMec/WPxA8Bar4duZHkgMc0pPyRgAdQdq8Dke3r16muYGkQW12sN3B5&#10;qgby4OevPQDPoKLJoSbifll8ev2Gv2hf2enn8Wy+HF1XRowzvrehEzwJGokY/aYiBJCFjQlnK+Wp&#10;YASk9fPtG1q01q33W+Y5uFki8zOcDqD6cjn3FfsB4mXdcCIoSm8ONg9OQD+Irwb49/sdfAj4s3En&#10;ia98K/2RrUqPPNrXh3bbzSHczM8qYMU7M7ktI6mQ5A38VnOnzGsKttz5i+EP7TuueHdPh8DfEGR9&#10;Q0yC1aCwvygkubEADZFliPNhGNgXIZFYbSyxrE3oHjDV4buC0udI1WK60+e28y3vLZt8Uxzh9pwC&#10;CCB8pAZTkMAcqOB+JX7Fvxr8BRvf6Dpb+JdKUBjd6LEWnQZUZe2BZweT9wyKAMll5A5L4c/E/wAQ&#10;eBUktdO8i/0y7AF5pt2u+KbAwGVsbonX+F0IOPlO5GdGIVJR0mipU41NYnoN54g1OS4ZljjUYAAU&#10;OmMADkKQM+pxyck5JzRUkniL4X6w39qab8QrfS4ZwGTTtTsJpZ7fjlGeJCr4OcMMbhglVJKgro5o&#10;9zH2dTsz/9lQSwMECgAAAAAAAAAhACZsJmfZtgAA2bYAABQAAABkcnMvbWVkaWEvaW1hZ2UxLnBu&#10;Z4lQTkcNChoKAAAADUlIRFIAAAF3AAABvggGAAAAaCdEggAAAAFzUkdCAK7OHOkAAAAEZ0FNQQAA&#10;sY8L/GEFAAAACXBIWXMAACHVAAAh1QEEnLSdAAC2bklEQVR4Xu2dB3gURRvHJz25y4WaRu8iTYoF&#10;FEVFFAuCCkhHpUgHRT+72FCw94IFEVFARbEAFkQQFOwCihUUaQlYsNCT93t+ezuwrAkEOOCC7+95&#10;5rlkd29vb+/uP+/8550ZYxRFURRFURRFURRFURRFURRFURRFURRFURRFURRFURRFURRFURSlmDJi&#10;xIh4/zZFURSlmNGvX7+M6667btQjjzzy+fPPP587Y8aM9bNmzfpt3rx5Sz/88MNX33vvvdP9z1EU&#10;RVGil9jOnTu3u/zyy3+45557ZOzYsTJlyhSZOXOmfPzxx7Jw4UL56quv5Ouvv97y+eefT549e3ZV&#10;/wkURVGUKOPkk09uc/HFF2++/vrr5d5775VnnnlGpk2bJgsWLJBffvlF1q9fL7/++qssX75cvv32&#10;W8T+uxkzZlT0n0dRFEWJEho0aNCodevWGy6++GJB3Incn376aXnjjTccIc/PzxfgcfPmzbJ06VIi&#10;ePniiy8W+M+lKIqiRAl169Z95cwzz5TevXvLVVddJaNHj5bHH3/cEfdvvvlmu7hDXl6erFmzRhYt&#10;WiSff/65vPPOOzcZY2L851QU5RDkE2MSFhhT6/u4uNark5J6/ZGQ0HdDQkKPrUlJrTcmJVVdbkyK&#10;qCBEBWlpaTVq1669+bTTTpOePXvKpZdeKjfddJM88MAD8uKLL8q8efMkNzfXEXVE3oo7wo4XP2/e&#10;vD9eeumlDP95FUU5xHg9Lu7czxISZv+UkvL3X4HA1q3B4LZtwWD+ttTUvG2pqVu2BAJ/bktO/nJz&#10;cnLP74xJ8j9fObCkp6ffWLt2bTnxxBPl/PPPlwEDBjjR++233y6PPfaYvPTSS46Qr1u3TnJycuSn&#10;n36SL7/8Uj788EN5//335b333ts2fvz4c/znVRTlEOF+Y2q/GR//8ifJyX//EgjI+kBANgeDkp+a&#10;KpKWtqOEQk7Zlpq6eVsw+NmmxMQ2Ykyc/3zKASEmMzNzStWqVeWYY46Rs846y4nehw4dKiNGjJA7&#10;7rhDHn30UZk8ebLMnj1bZs2a5WTP2PLWW2851s348eMf8Z9YUZRDgNHGtJickPDj3OTk/K9TUmRl&#10;ICB/B4OyDTEvW1akXDmRChVEsrJESpcWKVHCK/LbNiUnX5NvTNB/XmW/E5eenj6rXLlyUrduXSd6&#10;P++886RXr14yfPjw7QL/4IMPOqmRzz33nGPVvPLKKzJ16lTnEeF/4oknpvtPrChKMecSY45+JCEh&#10;9/XkZPkwJUWWpKTImmBQNpUoIfmIep06IscfL9Kqlcgxx4T/z8zcSeC3hEL5GwOBu9WHP+DElilT&#10;Znp2drZUqlRJGjduLKeeeqp07NjR6Vy95JJLnOyZ2267Te677z4nin/qqadk3LhxROtO4f/bb799&#10;hv/EiqIUY1oZExwRGzv/yaQkeS0lxRF3Ivc1CDYRe+3aIqedJtKvn8hll4kMGBD+n+0ZGTvZNFsD&#10;gQ1rkpJ6+19D2b9kZGTcjrgTvVevXl2OPvpooXMVgSeCx6LBg6eTlSwa0iTpbH3ooYecx7vuukuu&#10;vvrq8f7zKopSjOlgzJUjEhK2PZGYKK8kJ8v7ycmyKBCQFYh1uXKS37ChSKdOIiNHitx9t8jo0SIX&#10;XCBy1FEilSqJlCwZFvjUVMeb35iU9OsKY2r5X0fZf5QtW/b4rKysrQh8xYoV5bDDDnMEvlWrVnLu&#10;uec6Hnz//v2dLBpEHqsGob/lllvkxhtvZFtenz59uvvPqyhKMaWhMeldYmNXj0hIkEcTE+XF5GR5&#10;JzlZPklJkR9DIdmQmSn59eqJnHmmyJAhIjfdJHLllSKdO4scfbRIxYoipUo54o6wb6NCCAbzfk5K&#10;unOydrAeUNLT0xcg7pQqVao4At+kSRM56aSTnE5WovgLLrhAGOQ0aNAgJ5rHshk8eDD2zV9t27bV&#10;karKHhPLxHTGmMnGmJ7+ncrB42hjTu0SF7fl6oQEuT8xUZ5NThZ897kpKbI4NVXWlColW6pWFWna&#10;VOT000V69BDp2FHkxBNFGjQId64i7qGQ5KWmytbUVKcTdlVS0i8fGlPT/3rK/iM9Pf1cK+7eCL5h&#10;w4Zy7LHHSsuWLaVNmzZOZ2vnzp2la9euTiF1smXLls/rIKbiT2djDClPt/t3uJzm7n/YGFPO3UYe&#10;M0OUxRiz3BiT4HvO7khzn0vRHvkooqExV3aIi8sfnpAgtycmyhNJSfJiUpK8RcdqICDfhEKSU6aM&#10;bKlcWfLx2LFojjhCpFYtkfLlJb9UKckLZ8s4KZMbgkH5LRiUFcHgtjkJCZ38r6fsVxKysrIeyMzM&#10;zLMCX758ealcubIj8kcccYSTKnn88cfLySefLKeccoqTWXPUUUd9XaNGjXT/yZTix2KP0BbEGHdf&#10;vjGmubst1Riz0t3+lzEm0fec3aHiHp3E1jHmibNiY/P7x8cL1sx9iYkyLilJXk5KkndSUmR+ICBL&#10;0tLkl5IlZUNWlmwuV062ZmfL1qws2VKypGxJS3ME/Z/UVPkzEJBfg0EnhfKHQEDeTkgY6X9BZf9S&#10;oUKFo6tXr745MzNTsrKyHIG3jwg9dk3NmjWFAU+HH3641KpV65fy5cs39Z9HKZ7sjbgDnS0zjTHX&#10;eLYVFRX3KKWqMW+eGBOT3y02VobHx8vIxER5EIFPTHQE/q2kJPkgJUU+CwTk22BQlqWmyspQSFan&#10;pkpOMCi5lEDAeVwVCMjylBT5NiVFvkhOllfi4zX74gBTu3btGWeccYYTkSPwGRkZ220am01Tvnz5&#10;/AoVKuRnZ2d/FQgEsv3nUIoveyvu+0Jh4l7G8/fewrmLAivRlPJv9FDU84R2cx7INMYE/BsjQEn/&#10;Bh9V/Bt2R6WYmImNY2Lyz46Nlb7x8XJlQoLclpgoDyclyfikJHkpKUmmJSXJe6RIBgLyKV68K/Tf&#10;uxH6jykpstQV9a9SUpzO2HdTUmRVuXJ/5iUnj8k3prz/dZXIU65cuZZNmzbNw1On45QMGdIhq1Wr&#10;9lVmZuYXmZmZ32VlZS3IysoaVbp06WP2ogWuRDl7I+50iE4xxnznijP/Ax0wbY0xHxhj/nSf97N7&#10;HOXrcHD4L3E/wxjzuTFmqzHmb2PMa6Tqeq6hIPq553yGAMUYM9G9Rs7JuTp6rossjbnu8VcYY/q6&#10;17fNGHO255xljTEPGWO+d8+zxT3X+Z5jAEG/2j2ffR8/GmN6eY6hf+JBY8wqzzGfGGOOdfeXMMZ8&#10;5Z7jHs/zoI3nnvGjA+4Zx3M9VBST3HPmGmNKe57L8W8YY9a5+3l9Oq7reI4plIrGXH1YTEz+CbGx&#10;0jEuTrBnrkLgExKcCH5sYqJMTEqSqcnJ8mZyssxKTpZ5ycmyICXFEfrPkpPli5QU+TwQcET9g+Rk&#10;eTcpSWaEQrL5ggtkW8uW+dsyMr7ZlpBwQb4xKf7XP9Rp0aJF/MiRIxs88MADg5955pl7Jk6cOHbq&#10;1KnXzZgx46ypU6cSBESMWrVqTWndurXTSXrRRRc5A5i6dOmytWXLlvX9xyqHJl5xJxL0l6cLEHei&#10;3h/c7Uvd/wGRtuda6wqMFVyEFOFu4BN3BNT+7S1v7qa3Hv+W4xDA1QWci4rCCikdwOvd7fa6baGS&#10;AIbJ236EjcaYNcaYXz3XP8zz2kyHyrY8Y0yO+/q8tzmeY6hM7DWxn/Ntcu8nZHmu4RXP84Brsvvo&#10;0AaiXf7nHB969vO+OBec6N5nu53X5b3wP+9lt51kmcacWM2YbQ1iYuSU2Fg5PzZW+sXFyRUJCXJL&#10;QoLc66ZIYtNMdr34N5KSHKGf6Qo5gk+kTgolUT7RPsf+Ur68bOneXfL79JEtDRpsffaMM2a2v/DC&#10;Oh06dPhXiiQi2LRp05SzzjqrbOvWrdO7dOlS6qyzzgqwfTffi6iF93DNNdeMZUQoE3cxh8vcuXPl&#10;008/ZQ51ZmL8/c033+w7bdq0PZl4LYZ74t4XG8yYlJSUoypWrLiVkakXXnih9OnTx4neW7Vq5Q3G&#10;lEMcr7gjVP6ywd1XFHEn4mbb627FgF1htxHZVnaP9Yo7heiSaJUo2r4ewlnXc51+rLjbcqMxpoYx&#10;ZoJn20fusV5xpyD81xtjrvK8xm2e99nK7TRGDJe423/yZAWtcLcRERPFUzGQE2zvD2JFRzPH3ODu&#10;53xEz03cY/ZW3G3hvtNSuIPfsltoJbFvvnt+IvyGbgXD+9rtRFDljKlY2Zic6jEx0jgmRlq5At8n&#10;Pl4uTUiQ6+LjnSj+voQEeSwpSZ5KTJQJSUkyiaya5GSZ4gr+lORkmZycLM8mJcmYxES5Mj5ebk9I&#10;kDnBoPxRt658deut8tyLL+bfeMMNvw8YMOCOzp0702oyNWrUSDvppJPObd269XNt2rT5umPHjqu6&#10;dOmS07Nnz1U9e/b8sWfPntN69OgxtHv37pX81x7NtGjRImvIkCHf33nnnc5qSK+99pp88MEHsmTJ&#10;EmfhDB4XL16MyOe9/fbbs8ePH79LW7B58+bVTj311GFt2rQZc84558w7//zz3+vYsePUrl273tC1&#10;a9czMzMz59WqVcvJiDnhhBOkQ4cOlN81C+a/hVfcd1WKIu78zTaE1oI4sQ0bxOIVdwTJaxmM8uw7&#10;1bPdj1fcL/FsR8htBE5BBLzijtD18BxvWejuR8S9kc1Az/Osb06lx7ZvjTFHeI61cD/+cY+h07mg&#10;5va+iDv30r/W5Zme/aS3ennL3f6bb3tBJFY2ZkyVmJi8GjEx0igmRk6OjZVz4+Lkgvh4GRgXJ5cn&#10;JDiZNKMSE+WuxER5wI3mH3dTJymPJyU5Pv3diYlyc0KCnBkbK01jYvIHxcXJg6GQXNS+vYwaNcqZ&#10;qGrMmDHbrrjiik+bN29+U6tWrT4688wzN+ETd+rUSXr06OFYCkSeF198cf7AgQNl4MCB2/r167e6&#10;X79+9/fq1YsKPaqpU6dO6Xbt2v18xRVXOEvdMVHXu+++6yxzxwpIlL///luWLVvmCDxT8c6cOfP5&#10;ESNG/CvCbtq0adeWLVvOPOOMM/5BsLt167bTPWLU6QUXXJBfqVKlfCYNY9DSUUcd5cwvU6tWLdtq&#10;VP4jeMUd79dfrOgVRdxtlI5gH+b65kTxbCNyt/g9dy9Eo3Yf0XxheMX9aN8++gPsPiJlr7jzfgoC&#10;4WM/wvmZp3Dd9ly2EiLn326j8HrNPJE9toEdB2AL/vvhntfbF3HHFvIz2LOfPgPve7DvjUJLY5eU&#10;MaZ2NWN+qhIbKwg8Fs3xsbFyRlycdIqLkwvj4mRgfLyQC3+1mzJ5c2Ki3JqYKKPcDliybG5ISJD/&#10;JSRI37i4vFbG3FnemEcON2Z9vTJl8hs2buwMhWeeE+Yzad++vbRo0SL/9NNPl3bt2jmjJ7t06eJY&#10;CXjFjKJEuBhJOWTIEKcwonLgwIGrevfu3bZJkyZ7OtbigNGkSZPB+N5XXnmlM4fLhAkTnKl2//nn&#10;n+0rIbFgBvOqs1j1Z5995sypPn78+O1WYJ06dWo0bdr03VNOOSWf0aV24JFf2Kn8GGHKKFSi9iOP&#10;PNIR97p1664vV64cv0nlP8TedKgWJu7YGfZcRLr4vdazvsVzzv0t7rafgHJ8EcSdLAF7nYUVrBys&#10;FUBI6Mj17sfrxiKxYMXM8x2DX24XQIi0uPttqoIK96BIVDTm0qqxsVIlJkaqxcTI4TEx0iQmRk6K&#10;iXGi8A5xcdI9Pl56x8dL/7g4GRIfL8MSEuSS+HgZmpAggxMSpE9CgnPc0TEx39cIW1wxZYw5Mjkp&#10;6fNSpUrl1ahRwxlEgwg1a9bMGUSDcDH3CVE7UalXuKywM0SeMmzYMKcMHz58S//+/S/1v4dooVGj&#10;RosQYqbbpbXCOqbvvfeeI+ZeWDjDroQ0Z84cefnll38eMWJEoFKlSo0bN278G+mMdJC2bdvWsVmo&#10;MKj87P2x98a9J47XzgCl+vXry3HHHff54MGD98TLVw4BIinuz7nb6Ey0fj3ZHV19o1j3t7i/49lX&#10;vQjiDja75Au3xeEv3owUC5H8lZ5+gs2+6Jz7woCQ+9x9HMOxpHzSJ2Gv8X3Pc2BvxH2AZ3+XAq6f&#10;sifZKUmVjXmgakxMHhF81ZgYqWGMHG6MHEkk7/rxZ8XGyjlxcU5mzfnx8XJ+XJwj6GfExsp5oZC8&#10;lJEhSxIT5/9tTCPPucskJSUNKFWq1E/4wkSXLVq0cKalPfvss52o1Io7kT1RO9EogoW1wURXPPI/&#10;E18hZoMGDfqzT58+Qz2vERWEQqFa9erV20RrhNWQmKCLWRcnTpwoCxYskN9++03Wr18vq1atciwZ&#10;fHii9rfffpt51Td06tTpojp16qyk8mO6AHLWzznnHGeKgO7duzutGu4Nos49ufrqq50Wwv/+9z+5&#10;/PLLne3cP167X79+85s0abI/UnKVKCVS4o5gE93SEUp0agW/ICIt7nRs2i8tHjjXwfY/XEErirhT&#10;CbGf6Hp3+fb+zi7E1F5LO3ebX0i9kT4zJHJNNrOFTBqnQ9EYU88Ys8xzbFHFnf4Ju5/O4X2mtDFp&#10;lYy5u3JMzF8IvC1W5Osa43jyR8fESLPYWDnOLUfFxMg5sbHyVdOmkt+3r+S1aJG/tVSplV/UrHlV&#10;y+7d7b0tU6lSpfeJKps2beoMsiEH24o7ka4Vd6wGhGrkyJFCh+Tdd98tt956q1xzzTWOiNlodeDA&#10;gWu7d+/urVwPOunp6c2pwLCgsFCokJh5kYUynn/+eSeCJ2OGFZDeeecdR9SnT59u+yLy69evn9eo&#10;USNp3ry5cw4WvLYtG87Xr18/55zM6Hj//ffLww8/7CzEcfPNNzv3h30U7g+VwIUXXvhW+/bt/d9N&#10;5RAlUuJOsRki/oLt0NLTURlpcaeQekkfgc2v53rpDIWiiDv57/Zc+NTYOQguokkO/SI3C4ZKhOib&#10;PHesFco093mINR24WBD43HTckjHENnL8OYaKx/re9nn2+vHu2e+1iIoq7lyb7R+h0C9AJVLNGMN8&#10;6lw/+f17TGVjOlc1ZilRfNWYmHwnkneFnoi+ujGON0+pHhOTXzcmJv/6uLh80iNzq1SRvD598v8e&#10;Niz/rhtuyBs0cOCPAwYMOKZkyZLXVKtWzbFkmIqWyB1xx5axkSnijuWAeCNWdmm4KVOmOCsIMec4&#10;Amajdzz43r17zyKF0v8eDhZlypQ5ihGgvEfsFCJtImwqKjpXH3/8cWdxDN4X6ZG8L2wb/uY+MDUA&#10;naIFiTuDkhBsFt6g34L78uabbzqtAloH3DOi+Msuu8y5P9g2AwYMyO/WrdsF/utUDk0iJe4wyHMu&#10;f0G0iLDpbIy0uHs7PW0hErcRdlHEHdF+tYDz2GLFnfdaWG4+aY+A326jcm+hVUAlZ2EEqb9C5D55&#10;M4aKKu7AGAJvyqe/9Pc/oaiUNqZ8RWMurmLMkqrG/FMtNja/qlsQ+WpuqWzMR1WMealxTMymnnFx&#10;8lBCgnycmpr/4ODB+S+98oo8++yz2CrrK1So8KcVd3x3a8tgO9gOVTxlxB1xQsgRPCwLOhzJEWe1&#10;IESS/Qg7Qjdw4MC/e/Tocbr/+g8WwWAwIzMz8zfeK/43rRIEnmu+4YYbnAWr7WpIPPJ+r732Wifa&#10;ZmoA5nzBtkLc6ZOw94fKD3GnRUOkToXAuqd01E6bNs3ptCWSt9G7R9zpx8g944wz7NgI5RCGOWKe&#10;Msbc7d/hQifpk+7IzQruNgQaIcdqwHPmf5rDRM3YMne6Oecnu3476YWIC74zc1cgknSw8nx/WiIC&#10;9bj7evjlheEV95PcdMjZbgVC55q384jrIzLn9byDkfwg3FwPUe9U93xMfXqdL+eeSg4fnTRHKieu&#10;l1RErxXV3hjzhHsOznVvAX0DwECr+93zcM7j3I5bWiFcB5E30OnLcXwWHFMYVGiXG2PGua9NecyN&#10;2ve5Q62MMaEKxpxQxZielY25saIxd1Qy5voKxlxYPmyJ8RqJ5YxpU8uY+SfFxOR1L1nSyd5AjIgw&#10;iSbLli3LMHins49sDsQLT5kOQ681Q4cq4oQdwzqf8+fPly+//NKxMkgppIMSgUO46HDt37//tu7d&#10;u3O//5VGeLDIysoayyRdCDU550TkdIRSGXEv8OGxmRBg0hcRcB6Z4IvnkMZ43HHHOfeHbCLboYrn&#10;zr2hgnviiScccZ83b55T8XFviN6vu+46p2VjKz/EvW/fvlQOezMnlPIfBeFBaLEs/KJs0yERdztt&#10;8L6yqw5VJToIlTfmpjKh0NpKlSvnEYEiXPXq1ZMyZcpI1apVHRFDvJhfHN/dWg8IGNG7tR4QPyJ1&#10;hMsKGIOB8K+JgvHlyRgh8u3evfuW9u3bR81gnezs7CblypXbxnqmderUcd4r94Hom8oLwUXYebST&#10;eZUqVcp5tPOv29YN98dmFFH5IdT0O9CymTRpkuPbs8A1LQHuGZWH2+Hs3CM8eloO3bp1I+lBUYoE&#10;oz0RWuwb5lAhou9gjJnl6eD81I3aI4GKe/GACLp8IBB4EUFHrEqUKOFE7oidV7yIam30ziISCBi5&#10;7nSqIuCI1WOPPeaIOkJPNI/tQFSKsFvhQjDbt2/PuINoISY7O/tuhLtChQrOe6ZC4/0SiRPJ27x+&#10;8v3pQC1ZsqQj9HjuDRo0cPolsHVs9E7rhuidyo9KgQwi7JkxY8Y4nbXcKzJn7MpKtvKjMuD+dO7c&#10;eV3z5s2jpgJUohs6Dl8swOelIO5jC8gg2RdU3IsXKcnJyZ1CodDXqampeaVLl3aEDvHCmiGqx3qw&#10;0btXwGzKHxYEnYdE6xQEjagUUSdi5xjsDrJIzjnnnGhbGCQmMzPzYTvVrve902FKxhARPY+0bNLS&#10;0vLT09Md68qONGW/jd6t906FgFjbdFEidWwqmybKNu4P+7lHVJRUCOeff37eGWecYedeUpQiQSch&#10;HXd46nT84bn7bZpIwOyHvAaFGRaVYkBiYmLNYDD4F9E7njLWDItE2Ogd7x1/ns5Va8/YATsMykGo&#10;sBgoRKxWsBA4hJ0Mmy5dujCKMyoXd87MzByUnZ39Q3Z2dp530QxaMZUrV95WsWLFb0qXLj0qFApt&#10;owJkO7470Tv3hwrQ3h+bWUTmDBWgnSAMIbeCToVnKz7vPcISOu2008iiUhRFiQhVg8HgH6FQyPHd&#10;WdeTkarWe7fLviFgNkK1HawIkh2VaecnR9QoCBb7EDp3ENS7Xbp0YaK6aCSmdOnS56anp0/Myspa&#10;mJGR8XFWVtbksmXLnsXO5OTkZqFQKN9aM0TvVIDYNbYCZFk8UkdtBegd+EXLxRbukS3cJ7tGKpbX&#10;iSeeeLH/whRFUfaW0mlpablWvIheWeoNH5roFPuB0ZhegceiIUrFhkDE8KcRKMSMTkVb2IZnzfF3&#10;3nln3g033JDTt2/fEW3btt3doiYHE7Kgdhrwl5KSUi4YDP5m+yaoALFwsGu8FSACb9NH6aMgiuf9&#10;e+8Nto0tbOPeIewc36JFC/8Ec4qiKHtNSiAQmEfkbqN3bAkbndrJrvCerUVjBZ4olSgekUfIECnE&#10;zBa2sZ/j6VBkUM8jjzwi115++ey5hx/eViLXmb+/iQ8Gg9+lpaU5WTNUgHZRazz6glo4dELb++O9&#10;N+5Uv06hYmQfwt6qVastjRs3ttNPK4qi7DvJycnX0amKuBOd0nFo7Rkr8LaTEYGnE5EsEStiRKpE&#10;8ogUYkbhb8QNq4IsFI7t36+fPPf88/LmM8/Ixrp1N+bFx09hiT9xF/toYUz8g8akPmVMxUnGHDbL&#10;mKz3jSk1y5jkEQc5Tz4YDI5D3ClUgNgz9E9Ygef+WIvG3h+ieNvKsfcGy4bKkML/3DuOO/744xl7&#10;sqspQiIJ8xoVNhspSRZMiW0XYOHvXS1byTUzViZqZwFVlP8y1UOh0CobvWPPsHAzGSTVq1d3BB6L&#10;Bo+ZFECyRBBsMmmsiFEQesSMR0SdEZxMG1ytWrV8bAye1/rcc+Wjtm0lf8AA2Xbeefl5Zcqs25aU&#10;NPgmY9rdFRc3eXxCwtK3kpLWfpKc/Nu3SUm/rUxOXp2TnLzoj5SU21cZc6T/wg8UKSkpba24W3vG&#10;DoRC4G0fhb0/RPHe+8P9sPfHFraxn3t55JFH+mci3Z8warqwueQZVOidW4mFcFg6srABd0wpwqpn&#10;3onoFEWJEmJTUlLGh0IhJ3pPTU11BD4zM9PJDkHgETE8ZgQem4YoFS/eRqoIGZYEBe+Z/9l31FFH&#10;rQyFQqNTU1OXZ5crJ8dXry7PJyXJd+XKyeY2bUQuvlhW1Ku3+eG4uL/HJybmT0tOzmf9128CAVkZ&#10;CMhvwaBsCgZlW2qqbE5J+X1zUtKUvxMSGsuBj+RTU1NTFyLu1r7ifdq1UMmaYUCUbeV4Rd7eH46n&#10;IOjee8T9rF69up3g7kBAuvIL/o0ujIdhCg67ZjJTbzBWhpHqfojaWSuC1dEO9OehKEpRCAQCTYLB&#10;4CobnfojeCwIbBoEDBsCkberCmHXUBB7BI1HxK1Ro0abatWqRWQXk5CQ0CiUlPTS4TExm9rHxjpL&#10;A7Km66KaNeX+rCx5KD7eWduVtV4/T0mRHwMBWRsIyD+usOcHg5KfmipbQ6H8rSkp67elpAzILzya&#10;jBisJztixAg6WU1SUtJpwWBwC/cH0UbYyVu3+etE77YSROSJ5O39sfeGSoDC/1SQNuPmoosuutRd&#10;d3U7ffv2Ddx2222lRo8eHSpoXdt9YE/EnSmyOb6g6ZuZ0oRR7jxHUZRoJTU1tb+1ZmyxHjxD720U&#10;z5S5iLwVMXLiETLEnkf+R+SOOuqoNX369DnK8xLxWca0qGDMUuagvyg+XgbFx8vIhAR5KilJXk1O&#10;ljkpKfJlSoosCwTk12BQNgSDkucKu4RC20teKLQtLxgc7Tl3RLn66qvb3nHHHWMeeeSRt8eMGfPx&#10;uHHjnnvqqaeuLl269AyyX5gCmLnemUuHHH9y+xFyMo2woHj/iL21s+z9sYVtVJJUmmTRDBo0KO+J&#10;J554YfLkyYk9e/asfcUVVzxx1113/TJu3LgNEydO/HXKlClvTZw4kQXvI8GeiDsT+HE80177YWpt&#10;ovqDZpcVN5gegJvJqknRDjPZMUFZJKMK5eCRnJyc/L9QKLTZK/A2S8Qr8jaSR+jxnPHlEXxEjQqA&#10;DtRHHnkk78orr/yz38CBD93RrNn2HPdKxgxqGBOTx4Iiw1moOzFRxiLuSUnyfnKyLExJkZ884r5d&#10;2EuUEClZMvwYChHRb9iWlNQ/Ulk3zH8zaNCge2+77bYVjz766DbmhmHyL+aHYXbH2bNn58+YMWPj&#10;5MmT81mZ6ZtvvpGFCxc6E43RaYoHj5VFS4dsGlsRck/s/eGRQgXAfaQCIGOGAU/vvPNO3pw5cxbe&#10;eOONfzDJGJONvf76684c8x999BErQm2dP3/+3FdeeWVfxXRPxB3ucp9DFO+FBe/x452WTQShRcbC&#10;O94Skc/4YLO7KX+jBWYctNepgy8OHWJSU1OvJ6/bK/D48DxakScdEKFHyMisQagobCN6ZcAO884w&#10;adbd998vy2vU+GZbQsKFXY3JrmrMV8fFxEhXd3HvO1xxn5qUJO+lpMgXgYBjy+QGg7IRcU9LEylb&#10;ViQ7W6R8eZGsLJFSpUTS0mRrSsqv+fHx+yp25tRTT63dp0+fT5jRkXRNhPW1115zFs4mQmepPaY2&#10;/vTTT52ZMFnMg+1MmsYcMrx3WwnS2YqdZac1sPcGweeRbZmZmX+VKlXqNypJIn5Gr9rWAILORGPM&#10;usnr87qs5crKUJT58+fnTps2rSAPvKjsqbgz4pxgk9llLaxNwHn2ak0CH/j1J7rLYlJhbLbfMwrf&#10;O3fKlK/c2VyZ3bZYrmC1t+JuU5cOFEyza6+zID/Oz57WvLt6P7va52dPjlVckpKSTkpJSfkqFApt&#10;ZYCTX+StkDEkv3Tp0vmlS5felpaWxkjXP6tXr+4shkGa39BLL5X5jz8u+V27yrbKlbfOT0r6vbox&#10;206IjZUu8fFyqbuA9+NJSfJiUpLjw3+ckiLfBoOyKhiUf4jYy5QRqVxZpEkTkebNw4/VqomULk30&#10;np+XkvLW4n2IHps0aVK2Q4cOa1i0g9kcWaCDueqJ2D/55BNZsmTJ9oLILlq0yBF59lMJEHmnpKQ4&#10;98SbUcO9oeMVgULw+btUqVLcy7+SkpJaJSQkHBEKhdbXqFEjn8oQi4dFQigsGoLIE7GvWbNG/vrr&#10;L2f5vx9//NF5/dmzZ/82bty43a1QVhh7Ku5gF3e3/M/NutmX+anoY0Co1yUlJTk2HytY8f7Wrl27&#10;U6GV9OSTTzotneTkZK6fa0SD9lRXDip7Iu58ACPcNT+Z4XGSMaan7xjW/2Qu9lt926mN2U5hjngv&#10;J7jbmc+8oE4rInVWKbLXyetzPMvJ+Y/nWObz/tIY86xnQWoL4ot3yvN5XWpkVlX60BjznmeZPGBe&#10;HKZGne++b38PPZ13nMc+hznlP3aPZ/54/7Upu6ZEYmJim9TU1GkpKSk5rsjnpaambhd75lxJSUlZ&#10;EggE+LFXQ7BSU1PfKVu27FbsiJObN5fZ2dmy8cQTRQYNkp9btcqvExMjzWNjpZO7ePfNiYnycFKS&#10;k0UzPTlZPggE5KtgUJYHg/I3FgwRe6NGImedJdKrl0iPHiLHHy9SqRLee35eaurW/Pj4vZ2sLv64&#10;446b2atXr3zmWmeBDma5xI4hikZM//77b/nzzz8dcV2xYoUj8tgxCO8bb7xBRfYxVpZX3AsqwWBw&#10;XTAYZAGZ7cLpLh4yA8uGSoJrGD16tDOb5Kuvvuq8fn5+vrNgN4+5ublO9E40P23atME7v5UiQxS8&#10;p+J+s/s8InZ4251t1v8bLCroz5uBQGAbM4lSWVKJ+UXdX1jE/IsvvnAmrIuPj+d6ZhRwrVFLUcX9&#10;Ijcf1R5rC4tzcOPtPO3ks9p9Xs+MGtNu96++xPPZTs1ckCAW9LqU3z35sVVdIfYfw4pILHBha1xW&#10;SbL7mKmSL4z3eDpsWIiEff5zsfC2vT6+ZFRwbGcFpzkFHM8XYW+/jP9lEhITE2uTLRIIBHoFAoHL&#10;U1NTB6SkpLRLSEioX8CAmISkpKS+JdLSvjkyFMq/Li4un87SX6pWlc9OOUVqxsRIUxbsjouTAfHx&#10;cn1CgtyXkCDPuJ2qs23GTDAov5csKfkVK4ocfbRI794iN90kcvvtIhdeKNKgQTiqT0uTTcnJ1/uu&#10;oUgcdthhHcg/Z2IvvHMr7qybiojn5eU5wmrF9ffff5fvvvvOEViierz3V1999bWkpKQqoVDogtTU&#10;1AdCodDMUCj0HiUYDL4aCATuSk1NbR8IBApcbSkrK+sy7BlaO9gzrAjFNMFYWkSs3muggkHcWMx7&#10;2rRpeyuurNZG8FQQ+OssMemfIoJFaljxjIVw2PdPEVvsBdGC1yBtlv4Ev4AXtbCEIVlL7uJDNf0v&#10;Eo0URdzx2+wxCCrCR82KJ2W3W38MQUfw2fag5xys/GKPXe35kvDB2e2selQQnOcbz3HLXWF90428&#10;ORetCPaxKDYRBlkTbEOsuR6idPCKO8V6a9/5tvM8Xofl+hg0Ybfj1YFX3G351hV07/G7WvlJiSAp&#10;xpSrZMzY+sas7xoXl/9AQoIj5tViYqRJTIycFRcnvePi5MqEBKdT9YnERHkhOVlY6/XDlBT5OhiU&#10;NSVKyLZKlUSOPFLkootEbr1V5O67RQYOFDnmGJGMDKdzdVNKCokIe0ydOnWm0BmKqLKcHot9jxs3&#10;zhGOH374YbuoWjZv3uxsZ/UpInfE/eWXX95w88037/VMq+np6a9iN1DJkF6JPcRyfyyBOGvWLCei&#10;3bZtm2zcuFGWL1/ueP508L766qu/jxo1yq7Gtie84QZo/tlbk91lL/ltFxTUEUzluNN7E937F6Yv&#10;CifFxsY60yD7xXpvyurVq52R0O6SmVG1GHtBFEXcsTfsMWd7thNBsRC0FUmid5aIo0ebbaw7anNp&#10;sVK8QsgC1MBMeHYbi3sUxq4891M8FQprsFqwYLBn7LWAX9xZko5rxEPFUrHbWT3KdqJ4Kya7uLBf&#10;3Jl62A6JrudZQ5X1Xffan1X2mNhMY46ubMy8Y2NjpUFMjFSJiZH6MTHSMjbW6VTFmrkpMVEeSEyU&#10;8XSsJifLrJQU+ZSO1VBI/kxPl/y6dUXOOEOkf3+Ra64R6dYtLO7p6SKpqfJ3ILD0sT0fAp92+OGH&#10;r6BvgFRG5l7HEsHvJnLH+920adNO4r5161Ynoidq//DDD50OTzpC77nnHjoD94aYjIyM94jcGdDE&#10;RGKkVmI73HPPPY7As4Qhr0m0jti//fbbzvVNmDBh8x133MF3e08hpZJgiXWXbcSLf080z2/ErhPs&#10;hymJ0RU6VwnU9hQCug3M+4+94hfqvS2rVq1y5u5xWyRUUFFLUcTdRrUIuf8LTW+yfT6C7RW9dW5t&#10;y1wRNLEQYNZZZR/rmQJfUvv8w3zn9rIrcR/i2YcHfpmnMJrN7kNkveLubyrST2D3eRcyYMFlux3L&#10;Brzvk6jEG1Wwj5F0Be1TDgCpxpStYMytVWJiWMTbsWYQ+3Pi4qRPfPz26P1R13t/Izk5nBaZmior&#10;SpaUTRUrSj4dqSefLNKuncgJJ4jUqiX5pUo5efB/BwLLP/+3lbBLUlNTD69Zs2Y+0yQw/S4Ljdx4&#10;443OWqfPP/+802G6dOlSJ2KmYMksW7bMEXayZBDaGTNmOFktd95555t7O9CIyJ0sI3Liid7pXGXF&#10;Jq4FgacjkU5WXgerhgnYJk6cSFbPX4MGDcL+3FMIslg8xQZ9LMXJI1MN7GpRFSoC+7vr5t+5OxrX&#10;PfrUyuWr/8PYCBZW94v0vhRaN4wb2MW0ClHB7sSdqNbu9/ZeW+hEtPvtB4Ufyf+IOSmMdGryP8JO&#10;Zyd/M0gBsbVeNXbKriYy2pW427zYXRUqF5p+XnHntb3QuWP3sRiIhQ5gu70gcV/l84H5MtPcZN+v&#10;nn4B5QBS3pgTqxqzDXGnHBETI6e60fuQ+HgZkZAg9yQmypOJiU7mzIzkZJmXkiKLEfhSpWRj+fKS&#10;X6OG5NeuLfnVq0teZqZsSUuTPwMB+Ssl5ZuF4Umuikzp0qWPJmJmxCgzNuK7E1XedtttzsLhZMJg&#10;fxA1E8UTOeMRE60j/ETPiO348eOZ9fLjvn37+gOtIpGZmXkFaZOkSuK7M6EY8+NT2dAPgEVDhUMn&#10;K0LP4tsPP/yw3HzzzWjF3njuXhBs9ABLoyjnokOVxemLcux2Fr6wpsEXU1d/N2/St3LiMaduTkhI&#10;zOc9Yav4hXpvC+v4Jicn00Jv7H/9aGF34g74S+z/2r/D9d7t8+m4ADpyaIaxbYwx5gH3bzx1Mkv4&#10;G6HnODpR+Z9e/V2xK3HHErH7yJahOeYvzCQHB0Lc2WdbDBq5HySyjald2Zi/rLg70XtMjLSNi5OL&#10;4uLksoQEuSUhQe5PTJSnk5LkJdd/R+AXpabKshIl5I+yZWVDRob8U7q0rA+FZF0gIGsCAfk5Kenz&#10;yWELssikpaXVyM7O3kokScTMwhpMI4D3jj2D+CCmRMovv/yyY7+Q+05B1F944QXHNiEv/oorruC7&#10;u6tgqFCSk5MrZ2Rk/EP0zsAnpilgFkkieNZaxYMnimfaZK6LlEk6Xfv06cNvPer5bMovp382ZZV8&#10;/vJq+eLVNbLw9TUy+sqHtsTExG5ljh1sFb9Q722hz8K1fqMyBboo4o5fzX78L3+zbIHn+d4UIToi&#10;2YaIz3P/RmSJ1hF0xN9WDJx3d9EtA0fs67B8n5cLPfvO8+3zsz/EnZ5878AWcnHZxj7sGeu589oM&#10;obaZRcp+JM2Y0pWMWWDFnY5VvPeTY2OF0ar94uLkioQEuTUhQR5MTJRxrsATwb+fkiKfkCKZmirf&#10;IfTBoDOKdWlKivwQCMhnSUmsF7ynBDMyMn4mekdQmY6XiJkFvhF4Ivh7773XGVDEAuBE6Ij5hAkT&#10;nL/ZRgSN2F588cW0Vvea9PT0kXaJP0b8EsEzayQePIKFyBPJY9cMGTKEFZz+OuWUUyr5zxNtLHju&#10;lwc+mrhy06cvrpLPXgoL/JcI/Gtr5JWH52yrUqHmXwx6oxXkF+q9KaSwur91lheNOrzijnftLeRx&#10;I0xXeY4hX5VJ/klJI/fbbrceuuVuzz6aLtgultc8+yh0tOyu2UUT2B5PCwIfnI4Yro/MAbJ42Efm&#10;C345AktnR203X936+ftD3Cn4iHTmcqy1ZCi2IqJmJ5uGbXwZdOX5/U9sJWP6VomJ2WoFvpabOXMa&#10;g5rc1Mir3IFNDyUlORH85KQkeT0pSWYSxQcCziAnUiW/DATkc/5PTs5/IzaW8Rx7TGZm5uMIKnnm&#10;zNJIrjkCbxe3JmImWsb7JpLHrkHQSVUks4YRrUOHDt183nnnYVXsNaVKlSqRlZX1VnZ2dj7Xw9QO&#10;tChI9aNVYVd1YoGP008//Y9jjz32JP85oonZj/6U/eH4X2bMn/CLLHh+hXw8aaV88sJK+dQV+C+m&#10;rpYvX1sjH774fV77U7tuCgSCW2iN7KtNs3LlSmdMAbNJ+K8pGrDZJIUV8k0RVjpHrdXiLWxjn78z&#10;1NovtiCEFq9PT5nm2bcrbAvCFm+e+3BPxkxBxQ5b3h/iTuVF68P/mis95yANzLvPP2+Gsn+IrWLM&#10;D1bcq8TGyuHkvcfEyBmu/z6A9Eh3QrF7Gb2akCDPJSY6s0ZOS06Wt5OSZJY7VQGCPzUx8dcHjdmr&#10;9VnLli17fLly5VgI2xkhyfS8LKSBRUN6JNEyPjze98033yy33HKLI+iMpCS6Z3+XLl0YbBcJgllZ&#10;WVMzMzM32ijeuyJWo0aN8urVq7e8cuXKUS3ssx744cg5T/zy69yxy+WDZ5bLh8/+IgueWyEfTVwh&#10;H09eKduj+FfCUfyX2DRXPLI2GEjddswxx+QvWrQo3y/ae1Jo7bjp4VEHQmvT9goqpd3jeLS55N7C&#10;yNGChiWTSWDTJCn3e/YR+XvPUdS5pRt6PHrKL65YA51LeP5UNP5rZMSovUaOs30I5NF68WbdeCsr&#10;cubt9j7uNq+4k7dPSqd3sBX7/DnBNvWL4/ZlGLWyB1QwZkDVmJgNVuCrxsQ4At/MFXgi+H7x8fK/&#10;hAS5MSFB7kxIcEawMnPkBCL55GSnw5XyQlLS1ofj4wkk9tZjjcvMzHzYzomDwGPRsJgGkTILWfft&#10;29exRbBrsEUQdNIVmcedFLxmzZo5C2lHiPiyZcs2KVu27Hgso8zMzM3MQ5Odnf1hdnZ2nxIlSuxR&#10;RtCB5t1Hlg6d/eiyv+Y8/rO8/+TPMg+BH/eLzN8u8Cvlk8lE8avksymr5YtXdvjwb4/9dHOJtDI/&#10;M50F2UB+0S5qwTZzdanYg9VBDzbitzuBIlWrfCHLZtEZhPjtUaeUK+bM64wtVFiOKa/ZzC0FVTz8&#10;MHntgrIN2F7QJEFcp1esC+pQ5XlE5Lx+QWAhcY7d3TclsgSqGHPPdnF3Bb52TIwcExsrrV0Pvrc7&#10;PcHV8fFyS3y8M8HYfUlJ8lBCgjyamCiPJCbm3R4f/9bwHQHFXlGmTJlQVlbWPDvjJZEyC2iwQhKW&#10;CJE80aB3YWtEvVWrVnmNGjViWov9RSgzMzMjNTWV1vBeddYeKN4e9WOJt+/78ZG37/txy6yHlsl7&#10;j/4ksx/7Sd5/4meZ+xQCv1w+fOYXmT9hhXz0vCvyCPxLrsi7Ns0Xr63YdsF5A3OSk5M3UaFis/jF&#10;e3eFTCZXB5RDhILEXYlSShuTVtWYxyrHxGypGhvr5L4j8LWMEeZ6p5O1XVycY9P0YaBTfLzT2Xpt&#10;QoIzXcF1CQl5V8TGzum1oyW7r9C5+kZWVtZWRJ60RObGYW56OjdJl8SyQfBZaKNhw4Z/Vq1a9cZC&#10;ApL/FG+P+rHSW3d+P+fte36Ud+79UWbev1TefWiZzHpkmSPwRPFzn/pZ5j2NTROO4ud7o3hsGrJp&#10;sGleWyML31gj91wzdmUomPZHo0aN8klB9Qv4rgpTQ6i4H1qouBc/YisYc3llYzbjvTslJsZJkSSL&#10;Bh/+lNhYOTs2Vs6PjZXu8fFyYXw8Ef22zjExU08uvEW2t8SWKVOma1ZW1h943rZ457CnVKxY8aPS&#10;pUszx/h/npk3f1f9jdu+X/fm7T/IW3f+KG/fjcAvlZkPLJV3H1wm77kC70Tw2DRPhyN468N/PHHl&#10;Dh/eieDXhLNp3sihs/WvEqklv4+Pj3dSUv0iXlhhLIKK+6EHkxqRbfRWIXNjKFFIBWOOYg6aysas&#10;qxaO4vOJ4msYI3WNkcau0B8XG7vlhJiYBccbc/6x+7HyDoVCZcqUKXMig4syMzOfyczMfDYzM/Ox&#10;jIyMYWXLlmWAjNp4pNjd9P1Vr9/03eY3bvlept/6vcwY/YM4In/Xj/IOUfx9S+XdB5bKrIeXyexH&#10;f5I5Y8Iijw/viPz4X2TBhBWebJod6ZKIPD7856+u2tS709AvEhISNmKFMWLYL+b+QgqrL2FEUZSD&#10;SFwFY+qzSlMlYyZXNub9KjExn1SJifm4gjEzKxvzQFVjziqxh1MMKJFnwpULS710zTdjp17/rbw6&#10;4lt57abv5I1bvnMEfvqoHQLvRPH3haN4BN6J4l2Bf9+1aRD47dk0Nl2SKN6TLkkU/8gtExcmxCd/&#10;T9YQk7r5Bd1bGK/gDtZUFCVKwWorrJNeOQiMH/Zx9pTLv/5pypVL5OVrvpFXrv1GpiLwN34rr9/8&#10;nbwx8nuZfpsbxd/hRvHWh3/QjeIf+yks8m42zTw6W8dbH94TxftGtX7++qq/KmZXXhgbG7uNMQcF&#10;zf/O3D9uOngb/7UriqIoBTBh8BdtJg9btPaFy76SF//3tTgCf/USeeW6b8IR/I3fOQI/zRH4H1yB&#10;/1HedgR+qSvwy+Q9onhsmsd/cnz47dk02DQIvGvT+PPhF76eI5+/uvKPwT2unMG0wUxdwHz3XnFn&#10;3VvPVCqKoijKrpjQ/8sbnhv05caJQxfLpEsWywvDwwL/0hVfyxQE3o3gX73hW3kdm2bk9zINHx6b&#10;xo3gnWwafPgHw9k07z26zPHh5zjpkj/viOALG9XKgKfX1sjiN1ZveebO199MSkxeyBKFzPHDClWI&#10;uzu3O3P7726EvaIoyn+Xx9svLj2+75czxl/8pUzov1CeG7RInh+ySCYOWyyTL/1KnCgegb/KtWls&#10;FH/TzlE8Pvyb3mwaJ11yqePD2yjesWmcdMlCRrVOWb0jin8jRxZNy1lUpUL11+Pi4jYxRQRzALmD&#10;l/yDFRVFURTLA90X1Hqi18crnu7zuYzr+4WM7/elTBiwUJ4biMAvlknDvnIF3o3gXYGf6rFp3nAF&#10;nggem+YtbBpH4MM+PAOerA+/PR++kFGt29MlbT68k02zcv3QHlezdvM2Uibd9SwURVGUfyMxj3Zf&#10;0HNM9wW5T17wsTx10acyttdnMq7P50IE/6wj8ovk+cGLZSIif8lXHpvG9eGxaa7/Vl5zbRongt9u&#10;0/wYzom/50eZabNp3FGtNl2yoFGt/06XtNk0q5lfilkgWZs5UoPaFEVRDh1Gn/1K6NFOH177SNcP&#10;tj7W7UN5vMcCeeKCj+XJCz9xBP5fUbxj0xDFL5bJw7+SFy7f4cM7Ufz13+zw4YniXYGfYQc92VGt&#10;DHpyffjCRrXiw2+P4p1pCxD5VT/LZNmrFbAURVH+E4xoMSv+gfbvz33w/PfloU5z5ZEu8wSBH9Nj&#10;gTze8yMpNIofuFCeHxz24Z0o3s2mecmfTYPIuzaNI/JuNs32zlZPuuR2H54o3rFpwj48na1OFO9M&#10;PobIr96fc/soiqIUb+44e1qdu8+Z9cN9570nD3SYIw92fF8edgT+g7DAd58vTyDwF37iCPzTvT9z&#10;IvhnLv5CnqWjFR8em2boYpnsCPzX8uLlNl3S9eGxaVwf3hnVavPhPaNanY7WQka14sPbUa1E8Ng0&#10;c6f8zNoRiqIoys6MiL3zzDf73tHmzS13tX1H7jnnXUHg728/Wx7oOGd7BP9o1w8cgSeC38mm6f25&#10;PNMXgSeCX+TYNOF0ya8cmwaB3x7Be3x4smkY1UoEv9OoVjddsqBRrUTwdlQrPvzHz6141v9uFEVR&#10;/vMMbj0t6bbWMx4ZdcZ0uf2sN+WONm8JAn93u5nbRZ4o/qHz/x3FOzaNL4rHh0fkbTaNE8V7smkc&#10;kXezaQob1YoPX9ioVu8c8fOeWb5p7tPfadSuKPuLlStX1l67du23Wva95Obmzv/xxx9ZIWy/M7L5&#10;pPSbWk39dmSrN/JuO32ajD5zhow+c2eBv/fcWdsjeHz4hzuHI3jrwzs2jevD2wh+ez68a9M4Ha2X&#10;hiN4O6r1FW8+vG9U65u7GNUaFvjwqNb3n/h5yaxZs6J6jntFKdbk5OQc4Z/fQ8tel7XLly/f76l8&#10;I45/4dQRJ7/y040tp8rNrV6TW059XW5tPU1uO326I/II/J1nv+2IvNem2e7DuyLvRPBuNo3T0do7&#10;nE1jfXiyaZ53bRp8eGvTIPDkxFubZns2jZ1dsoDJx6wPj02DDz/viZ/O9L8vRVEiiIp7RMt+FfcO&#10;ZnLcNcdNvvia41/cfP2JU2TESS/LjSe/Ijed8qoj8CNPe0MKiuIR+H9H8XP/HcVvt2k8UbybLkk+&#10;vB3V6kTxBY1qpbMVH76wUa1OuiSjWn/83P/eFEWJMCruES37Tdz7mscSLj/6+VevavZ8/rXNX5Dr&#10;TnhRrm/xktyAwHsi+LDAT5dRZ8xwfHgieCyanWwa14d3InjXh99dPjwRvB3VyoCnwka1bs+H945q&#10;tQJPR+v9S+Wdh39kzVxFUfYnKu4RLftF3Ic2Gnf48CPHL7jimOfliqbPy1XHTpJrmk+Wa49/wRH4&#10;7RG8K/IIPDYNHa02grcij8A7Nk2H2U4EX+R8eMemcX14N5umoFGt2/PhCxjVig//1j0//PnmHT9k&#10;+N+joigRRsU9oiXi4t6//oRSlzR8es3wJuPlsiOflcuPmiCI/FXNJsrVx04SG8WPOHFKoVE8Nk2R&#10;onjXptk5iv90uw+/PYof7Ebxl/x7VGvYhy9kVOvo7/PfuuP70f73qCjKfkDFPaIl4uIOQxuMHXlJ&#10;w3GbLm38jCDyYYF/bqco3to0BUXx+PBFieLx4QuL4vHhw1G829layKhWx6YpbFTrbd9vnTbyO127&#10;VlEOBCruES37RdyNMTGD6jx18rCGT//lFfj/Hf2cXNl0RwR/7fEeH97X0Wptmj3Nh7cdrVg0ZNPs&#10;yIf3jWq1+fDbFwFx8+E9o1qn3/zdlyNGiM7TrigHAhX3iJb9Je4O/es+VXFY/adnXdJonCPw2DQI&#10;fNimmSRXH7fDhyebBpG3EXw4XfINR+C9na3+dMkCR7X2WOBE8FbkieCdbBrP5GPO7JJuZ6szqhUf&#10;3na2htdq3fL6td8e7n9PiqLsJ1TcI1r2q7hbhjYY+9AlRzyzZWeb5vntUfw1/ii+5VQ3it+5s9Uf&#10;xVubpqAoHoG3o1odH94/qtU7u2RBo1qvWTLf/z4URdmPqLhHtBwQcR9hRsQOrPvUaUOPGLsVgfdG&#10;8FfS0Xrc5O0+/PaO1r3Oh98Rwdt8+KcKyIe3Nk04gnfz4Zl8bLsP/21f//tQFGU/ouIe0XJAxN0y&#10;sP5T9Yc1HPe536Yhgieb5hrHpnE7WhF5V+ALG9WKwPttGu/sklbkEfjCRrU6PrxvVOsLl321bPKA&#10;xan+61cUZT+i4h7RckDFHS4/7InQsCPGTkTgd47in9sexePDO9k0rsAXFsV7bRp/FI8Pb0e1eqN4&#10;/6jW8CpPO49qnXjJomv9160oyn5GxT2i5YCLu2Vw/ad6Dzti3JaConjHh/d0thYWxYfTJQuO4sNz&#10;xM9xo/h/TyFso/hxfW0UH55dcsLghfkvDlpY23+9iqLsZ1TcI1oOmrjDoDqPHz2s4dPLCkqX3Nd8&#10;eCL4QvPh3WyanfPh7ajWL1/yX6eiKAcAFfeIloMq7jC4xvgKw44YN21oo3F5/06XdH34Qka1jjyt&#10;8FGtXpuGCL6wUa3haQvCo1rH9fliwxMXfVrZf42KohwAVNwjWg66uIfpEDes3tiHhx4xbqP14Z0o&#10;3vXhC43iXZtm5yh+h02zI4ovfFSrd474cb0/+4SZLP1XpyjKAUDFPaIlSsQ9zJB6T7Ua2ujpv/c8&#10;H/7fo1rtgKei5MNv72i94NM2/mtSFOUAoeIe0RJV4g5D6z9x2JAjnv7UdrRaH76gUa3WpiloVCs+&#10;vN+mKWhUq5224LFuC74kH99/PYqiHCBU3CNaok7cLcMaPD12WKOnN+8qivfPEe8d1RqeI373UTw+&#10;PFH8I53m/89/DYqiHEBU3CNaolbcYUjdsZ3+nQ+/Y1SrzYcvaFRreMBTUfPh58nd50zP9r++oigH&#10;EBX3iJaoFncYWP+pxsMajlu263z4f49qvWWP8uHn3uF/XUVRDjAq7hEtUS/u0LfaYyWGHfH0i/+K&#10;4pv+O4r3zi65I4ovfFTrfee8u+G+djOr+19TUZQDjIp7REuxEHfLkAZPDh/acOxmf2drQaNaEfii&#10;jGq9p+3bH/tfR1GUg4CKe0RLsRJ3YyRmYL0njhzS4KlVO+XDFzCqFYtm1/nwRPAztt7R+h1daUlR&#10;LHKmES1aIlXyzjAL/d+xXTG47tPVL2n41Jv/smnsWq2uD7+9s5XJx0iX3Gnyseky+owZH/rPrSj/&#10;aZwfZceSIpccrUXLvpW9EHfoYEYkDmnwxOPYNAWNavXOEY8PX1AUP/K0N4b6z6so/2kccb/hTFGU&#10;fWYvxd0ypN5TZww94ukN/nx4Z8DTLvLhb2712u+DW09L8p9PUf7TqLgrEWMfxR2G1H6m3q5GtRLB&#10;+0e13nDyy1f4z6Mo/3lU3JWIEQFxhwHpD6YOZhGQI8Y5a7Vam2a7D++L4q85doqmPyqKHxV3JWJE&#10;SNwtw44YO9Cu1bpTFN/0+R3ZNM1f1DnbFaUgVNyViBFhcYd+9cc0vaTR2L/8Ng3pklce+/w/lxzx&#10;dHn/cxRFUXFXIsl+EHcYXOO+tCFHPP2qf9qCK45+dh758v7jFUVRcVciyX4Sd8vQI56+idklwyL/&#10;TP6ljSd09R+jKIrLfhP3dStF7uwu8tVc/x6lqHw9T+SOriJrf/HviU72s7gbMyL2kjqPHz2k4bg/&#10;hzV8ZonO2a4ou2CPxP3TN0UeHRwuTwwXefV+kZnPiPyx1n+kyML3wqMWp9zp36MUlRdvD9/Dbxf4&#10;9+wbVLxXnijy/E3+PfvGfhf3MIPqja09+IinT/VvVxTFwx6J+5AmYbHpWELk/FIiHdLC/58bEHnv&#10;uZ2P3d/i/usqkU9niPy22r/n4PPP+vC1LfvSv2fP2Fdx/2a+yKL3/FvD13ZWjMhVJ/v37BsHSNwV&#10;RSkCeyTuF9cWaZcksmaZyLZtIps3irz5hMhZseHiFdr9Le6v3BM+/8xx/j0HH/veb2zj37Nn7Ku4&#10;D2ks0i3bv1UkP19k/VqRvG3+PfuGiruiRA97LO7nJIvkLt95+7PXh0Xo2tN2bFNxj15x31+ouCtK&#10;9BARcaeZz3nap+7Y5hX37z8RuaObSP86Ile0EJn2qMjWzd4zhMHOmHybyMhzRfrWEhl2pMiD/UV+&#10;WrTjmN9zRG48S6R/3fD5BzcM/09Z+Z33bCLzXxW5+4LwsZTbOoh8MKXg1yaSfeYakeHNwq991Yki&#10;74wV2bxhxzEfvR7uJGa/c31Hi0y4MXzdQEtm5Hnhc3BtXTN2XNsHL+84z6LZIg/2ExnYIHwerm3M&#10;MJHcn3ccA35xp3Oac/G+/Pz9h8joTiJPXyXyyYzwcR1KiLRN2nENT14ePnbDX+GK58U7dj5Hfp7I&#10;kg9E7uohMqB++Nru7iny7fydjysMFXdFiR4iIu6IDedB1CxW3K84XqRNrEjXTJGhTUTODYa3v/WE&#10;9wxhwRl6VHhflwyREWeKXFhJpG2CSJs4kQWvhe0EOm97Vtzh9zOjZffscFn+dfhceXkiT10e3o/A&#10;XXGCyCVHhfsK2PbIoPC5LAg757GvfX3rsDBjNb3+UPiYL2aGr4PXQcApF1QKPwcxRBgR9351RDqV&#10;CW/HwrLXNtvtk8CH57z0WfA6nOfiw8MeONfJtVv84v7LEpGzE8IVpJ/vPgofS0f3vCnh1+RYXste&#10;w6jzw8fm/Bw+lsrOy2dvho+nD4X3wUyP3Ocu6TsfVxgq7ooSPURE3BEozkPmjMWKO2XyrSLbtoS3&#10;08HHts5lRbZs3HH8Y0PC219/OCySgND98KlI+1D4tbdt3XH8rmwZrq9dsshVLcPCbYX8tzUiF1UN&#10;izSZPxaiZs71xiMiWzaFt23ZLPL+C+FWCdBiIDWRSsjy128iPSqInBkjsnrpju27smWIsD+eHn6u&#10;hde8/HhXyD/esd0v7twXbBYEePmSHcfBqI7hY2kVWAqzZQoS9z9/3VHBcc8tf+SKTLlrx/+7QsVd&#10;UaKHPRb3s+PDokNHKlEtPjvidtmxOx9rBe6h/jtvR7CJBNn368od2y+oKNKnpvfIHYzqFD4+56cd&#10;23Yl7kT97CPa94O1wfViN1h6VxfpUV5kk8eCKSr3XBh+rSUf7ti2K3EvjEkjw8+ZNWHHNr+4w6sP&#10;hLcRoVvWrQi3jqhoNruVE+yJuM99MbwNu2hvUXFXlOhhj8Wd420hokYU7++9w3e27KpDlYqAfWvc&#10;aJeInErjOk+HrJeJrvARSVsKE3fsEWv9rF+38z4L+23nr/PaCSKDGoYzgHYF50ZIEVt87dceFLny&#10;pPBreQdr7U7caUnQEiBCxu7hPAgtz3nn6R3HFSTu0KmsyKAjdvw/69nwcYw78LIn4k50zjbbUtkb&#10;VNwVJXpwftB7Iu74yEsXhpvxCPqmf8Ki52dPxB0bhf9vOcd/ZJjX3Gj1JU8HYGHivvHv8HaK11f3&#10;giduWxqINcfSX1DY8Rai/XNSwpG/fQ1b9kTcX7o9XMFgr/jPUxRxp8MZj/73NeH/GcV6Xmp4cJKX&#10;PRF3OmLZtvIH75F7hoq7okQPzg96T8S9IM+9IPZE3PG3iZ4Li9zHu6mWeN6WwsSd3O0OofA+KqCC&#10;oIK65dzw32TO0Gogc8Xr6ft55tqwqJO9w3VTqcFjQ/dM3LFdEObrWov8vDjswYOtwIoi7vNeCm+/&#10;s1vYhz+/ZLhT1p8FtCfiTuYM2z54xXvknqHirkQJzEtxrjEm27/jv0RUiDv0rCByYWXvUTvAQiHS&#10;pRKwvPVk+BxvPu49MgyVBPvmTPLvEXnXtTBIYbTguZMds9EVbC/48Fu3iFxYpeAK4/4+/xb3b93M&#10;lasLGAFK9M++X30ja18cXXRxpxJCtKmUbCU3Y8zOxwDZLlg4fgoSd+u5k07px3Yy7w4Vd2UPiHPL&#10;riYIOsMY87YxpqR/x25oZ4zJN8Yc5dvO6yUYY/xTidprKawUBtfO+Xb1Hg4aUSPutmMS8SMqxv8m&#10;Ep32SHg7ka7XNvnGFdAxl4TFjmNtGiGZK2TE9Kst8tfv4f0UMkx4Du/BRsxA/jfb7+sdFjKOJb/9&#10;novCogvkfHPM1x+Er4NjPpke3kbxivvvueFtpGFiE1E52FbBwwPC+z58JXweWhrkt3Ms24si7vD8&#10;zeF9VHqkeBaE09ntdkTbewQFiTvXSQok2z9/e8c1Y1sNbrTjuF2h4q4UAYT1dWPM554ym6mdjTHx&#10;vmNvQ6OMMVV923cFQvudMWa+R8RDxpiHjDFfGGO+d/cNdPed57uWgsqjnvNDI2PMJGPMx8aYZcaY&#10;z4wx9xZw/QcV58ccDeJOmqJNByTrgw5DImp86cuPC88l4wXRJuuGPHgGAV1UbYcIIpjjXA+5U+nw&#10;gBzyttunhe0ff6fh2uUi/Q4PH0/uOseTF87/77nZK6QYEilzPvLRsXHoUL6317/FnT4IKiO28x64&#10;bwg1YMWQpsl9xOcn9x9ht5VbUcX9+0/D+/wi7eVNt3VDrjrXe93p4e0FiTtQ4bRNDFcYFx8Wvq/0&#10;MfSquvNxhaHirhSBFGNMniuKo40xzxlj3jDGbHZFN9Fz7N6IO2sucq5+7v8I7jxjzK/GmHuMMdca&#10;YyYYY1a5+092r8GWn40xfxljJnq2Xe8eS2Ux1D3/EmPMU8aY240x040xf7oVR0P32IPOHon7hBvC&#10;IuSNeguD6Pn2LiKfveXfI/LK3eGRnn6Lgxzy524M77umlci9F4m88fDOueUWot7F74vcc4HIVSeF&#10;o24yULwseDUcKV9zSljIuH4i0YL4+/dwp+Kt7cMzJmK3cH4vn74V7rykcsJ7XzgrPM8OVsaqH3c+&#10;FgElDfTqliKjO4ss9UwiRpYMA5+4bq5/9vMi//wZPvc3HiH/4p3wub2VoAWLqltWWKRnT/TvDUPk&#10;zWhg3vuI08N5/LDhz/A9nvaY/xnhlgn3DGvrhrPCn4e/o7YwVNyVImDFHbvFy82ukOOVW/ZG3C9y&#10;n1PL/T/dGLOVZRt9xxVm9RCRLy0kCj/JtXvmGGNSffvOcUX/B9eqOejskbgr0QMVmY3KC6r8DgYq&#10;7koRKEzcT3BFeaRnm1fc8dGxcx40xtT1HOMHccVKsZYMvjvnuNh3XGHsStynGmPW7qJiwJrhtdr6&#10;dxwMVNyLKVgofHZPXeHfc/BQcVeKQGHi3sfdjshbrLgj6utd+wNxxWIpaPHc491z8Gghwv7dtVEO&#10;92wvjF2JO6/9YQEdshbOv6WAVsJBQcW9mEImDimVzCkTLai4K0XAivsCY8zRxpjmxphLjTF/GGPe&#10;9VkaVtw/cJ8HTVwB9VcOcJ8xZoXPt4cbjDH/GGM2uh55Td9+L4WJexn3WvDZC4MK529jzN3+HV5S&#10;arSokFqrxT+hWifcarelHnbiPWm1TxKn1GzRacf2FjPt9lD1E5pt316rxad2e2rNEwqstFTciynj&#10;rhZ5dsTO0w0cbFTclSJgxR3v2hZEk45OP4V57p+4Yu3nW2PMNP9Gl8OMMSvd8/GaCH5BFCbuTQuw&#10;jfxkuS2Mx/07vKi4K8UOFXelCFhxf88Yk2mMaeBmy5Ch4u1MhcLEnagdgfZCZyfnbeHb7oVWAfup&#10;BOhk7eE/YBfibiN3Mm0Ko4Jb6Vzp3+FFxV0pdqi4K0WgIM89ye0I/conqkUVd3Lb3zLGfO3ZtivI&#10;pNnm5sP7KUzcAe8eO6mwQUsnuu+tq3/HwUDFXYkYKu5KEShI3GGEG01X9mwrqriXMsbk7sJq8YM4&#10;I9T48352Je4vu8+jxeGHVgGdrfQHVPLvPBiouCsRQ8VdKQKFiTvRNEI+w7OtqOJ+pntOOmj9kJ7Y&#10;xreN0amc90bfdtiVuDPgiecx0Kmibx8drYX1HRwUVNyViKHirhSBwsQdXnMFspr7f1HEnbRE8toX&#10;FzIPzFWuBUMqJIOPGAVLC4Gc9YLYlbjzWgySIiMGb/1L95z0F/A/LQcspqhAxV2JGCruShFAgO8w&#10;xvT273A7V+83xtRw/ydNkv/9o0F7GmPudP+u7wr99k7IAqATlakHEOKHC+i49YJfTvRdWC47ZBhj&#10;BhhjnjbGTHbnxbHXHDWouCsRQ8VdOQiQI0/64X96et+CUHFXIoaKu3IQYFIwBjkVZMn8pzkkxf3R&#10;wTuvcsRi3F0zRYYeGV5co6Dl91b/KHJ+qR3PYTZEnjOgnsgjg3Ys2u3l5nbhBTw4/2sP+ffuDFMJ&#10;MxEXs0GyWIh3ge5DBRV35SBQzp3SV/FxSIr7/9ypg+/uIfLcTeEy6vywULOdhS4Wz9n5OcsWirSJ&#10;D0/9a5/zQN/wlL32HvkXrWBBb+aN53n8zVTDhcH5mW6YioDzeaf2PVRQcVeU6OGQFvfPfNExC1Aw&#10;DTFzsnQpG55m12LFfaRvHVemAratAOao94Kgs1AGU/eyn9WMCuOBfuFj7uyh4q4oyv7nPyXuFtY2&#10;ZT/zp1sKE3e4uW34eP+86VbcmfedCoBFPAqK3pnbnYU+hh8j8sIoFXdFUfY//0lxZ+EM9nfJCK+R&#10;CoWJO0v3Xd48fDyLZ3ix4s7c6hzD33+v3/kYYJ1TxJ9K4CV3IWoVd0VR9if/SXGH80uHl7f7w129&#10;yYr7TW3C64lu/Etk/VqR6WPC5+pZMbyuqhevuLO6FMdNuWvnY1hyjzVIL6gYPqeKu6IoB4L/rLhf&#10;cnQ4a4UsGbDizjayZCgdS4b9+aGN/72EH3jFnTVeeU2ev/GfHcew9ioZNSy5x9KAKu6KohwI/rPi&#10;zqLVLAS91l1T1Yp71yyREWeIXNEivFg00f38qf5nh/GKO9zdc+fXxX9n/VbSH+0C3yruiqIcCP6T&#10;4o6Pfm5K2Jr56/fwtoI8928/EulUJizwBS0S7Rf3JR+GvXVEHsi0IfqnQ9ai4q4oyoHgPynuiDD7&#10;idK3bA5vK0jc4aU7w8fee9HO28Ev7qRWMviJ4xH2ibeE/353/I7nqLgrinIg+E+K+zWtwvsn3bpj&#10;W2Hijp3Cdiya3J933ucXdxh/ffjcj18i0j4k0jl9Zw9exV1RlAPBf0rcc5eL3NU9bJ0wFQGDmiyF&#10;iTs8eHH4fNMe3Xl7QeK+6R+RDmnhyoDnIOZeVNwVRTkQHNLifss5ImOGhd9fl8zwNgpTDPg99F2J&#10;+y/fhKcZIMOGjBdLQeIO154afh0EfuX3O+9TcVcU5UBwSIo788JYIbelbZLITWeLfDFTZMNf/meI&#10;/LQoLO63dfDvCee3X1ApfB6E3kLGTUHiPmdS+NhhR/17xKoV9/ee23n7oYCKu6JED4ekuO8NROTY&#10;Nl5/3Ms/6/8d7dNp+tvqnbdZfl1Z8EySWEFrf/FvPTRQcVeU6EHFXYkYKu6KEj2ouCsRQ8VdUaIH&#10;FXclYqi4K0r0oOKuRAwVd0WJHlTclYih4q4o0YOKuxIxVNwVJXpQcVcihoq7okQPjrgzopPVibRo&#10;2Zei4q4o0YMj7lq0RKiouCtKlJB/uul3sMrmQQ1v+WvS7aIlAuXZkX9t61RmuP8eH/Byhuno/44p&#10;ivIfIycn54i1a9eKloiUtcuXLy/tv8eKoigHHBX3iBYVd0VRogMV94gWFXdFUaIDFfeIFhV3RVGi&#10;AxX3iBYVd0VRogMV94gWFXdFUaIDFfeIFhV3RVGiAxX3iBYVd0VRogMV94gWFXdFUaIDFfeIFhV3&#10;RVGiAxX3iBYVd0VRogMV94gWFXdFUaIDFfeIFhV3RVGiAxX3iBYVd0VRogMV94gWFXdFUaIDFfeI&#10;FhV3RVH2H7OMid9oTNVtycnd85KTx+QFAq/kpabO3JaU9OLW5OT7Nycl9V5vTM0RxsSquEe0qLgr&#10;ihJ5xJg4RHtzUtLd2wKB5RIKydZQKJ9Hb9mWmrptY3Ly738FAo+uvvzy83NXr/aLlJa9KyruiqJE&#10;nl8TEjpuSUn5TVJTRdLSwqVECZFSpURKlgz/7Qp8fmqq5KWmyq+pqX8vf+AByVGBj0RRcVcUJXL0&#10;NSbh5/j4KzekpPyBaFMcMc/KEqleXaRmTZFq1USys8NCn5YWFvdgUDYEg7KqZEn59qqrZM1PP/nF&#10;SsueFRV3RVEiRszHCQk9V6ekrN8UDEoekTnCXrGiSJMmImecIdKxY/ixQQORChXC+93I/W/EPRCQ&#10;L1NSZNFtt/nFarclNzdXvv/+e5k7d6688MIL8thjj8n9998v9913nzzyyCPy4osvyrx582Tp0qWy&#10;Zs2afz3/YJTly5fL119/LZ9++ql8/PHH8vnnn8s333wjy5Ytc66R9+R/ThGLiruiKJFhhjE1liQm&#10;rsoNBOTPQEC2EZVnZISFvEsXkSuuELn5ZpGhQ0VOO02kVi2RMmWcSmBLaqr8HgjILykp8lVKisyu&#10;WFG+mjrVL1gFFgTwhx9+kHHjxsnll18uAwYMkMGDB8uQIUNk6NChThk2bJhccsklcumll8qVV14p&#10;zz33nPz444+Sk5Pzr/MdiLJy5Ur54IMP5Nlnn5WJEyfKm2++KbNnz5b58+fLwoULHZGn8L72siJS&#10;cVcUJTLMSEh4cGFKSv7yQEB+T02Vrfjs5cqJHHWUSI8eIqNGidx7r8jw4SLnnitSr55IejodrfJn&#10;aqrkBIPyY0qKfJaSIu8kJ8urp5/uF6x/lVWrVsn06dPlsssuk969e8vFF1/siPugQYO2izqCTkHc&#10;+R/hZ/9VV10lL7/8sqw+wB7/d99957QkaFU8/fTTMmXKFHn77bedVgUR/KJFi5yyePFi55FteyHw&#10;Ku6Kouw79xtT+7WkpPUfpaTkfx8IyOpgUP5KS5M8vPbGjUXathUZMiQs7ETxLVo43vu2MmVkfWqq&#10;rAkEZFkgIIsDAfkwJUVeT06WFzIzZe348fLrhx/K2mXLnAjda1NgaTz55JNywQUXyIUXXuiIe79+&#10;/WTgwIFO1I6YI/pXXHGFU/73v/85Im8F3kb4TzzxhPzyyy9+cdwv5aeffpI777xTbrjhBkfcx48f&#10;L1OnTpX33ntPvvjiC+c9UdnwSCWAwBPJf/nll0607z+ft3BvqOx4je+///73119/vfXLL79cZfz4&#10;8Wn+z0tRFKVIPBAbeyGCPCc52fHMfwgEZE0oJBtKl5ZtVauGBf7kk8PluOMkv3Zt2ZaZKX+WLCkr&#10;gkFZ6gr7R27U/kJSkswoW1akYUPZVqeObD36aPmlf3+Z9sYb8uGHHzoRLcLeqVMn6dKliyPwfnFH&#10;zK+77jq59dZbZdSoUTJy5Ei55pprHMFnP8f17dvXifbx5xFGv2BGsmAB3X333U6lgrg/8MAD8swz&#10;z8irr77qRO1E59u2bZO8vDzZunWrI9ZLlixxhB0/HvH3n9MWPPpZs2Y5dhNl6tSp+W+99dY/7777&#10;7oYFCxa8P3v27CtnzZpVQURi/J+doihKoYyOi3twYnKyvJmcLPNSUuTLQEC+w0MPhWR9mTKypUIF&#10;ySdTpkYN2Va5smzMzJSctDRZlpoq39CJmpwsCwIBmZmSIlOTk+XpxER5kY7YPn0kf/hwyR82TL4f&#10;NUqenjBB7rnnHkccO3bsKO3bt5euXbs64n7RRRc5Qo1oE7Uj7HSmjh071vG1EVKi5euvv96J3q24&#10;8zwK9s4+dGDutnzyySdy/vnnS//+/WXEiBFy7733Otf2yiuvONbL5s2bJT8/XywbNmxwOogRdbx4&#10;PHoiev9533333Z3OR8fxjBkzHA9/wYIF8tlnn+UvXLgwf/HixSvnzJnTzf/ZKYqiFMp1MTEvj0lK&#10;khddgX8/JUU+RrQDAfk2NVWWpqXJilKlZGXp0vJzWpr8EArJ18GgfJGSIgtSUpzj30lKcoT92aQk&#10;eTAxUUbFx8u7waB8WqqU/Fipkjx84YVy26hRMmbMGHn88cfl7LPPlnPPPdeJ3nv06OFYM3369HEi&#10;YzpWb7nlFkfs6KxE5GbOnOlk0dx1112OTcNxiDvPsxUELQK/eEaiUGnQajjzzDOda7z66qvl9ttv&#10;l0cffVQmT57sCPc///yzXdgBsceaIWp///33t/vythOYRyoGrCYqMsTdevhvvfWWc04qBrJvvv32&#10;W6cVsHjx4vVz5sy5dfLkyXH+z1BRFOVfDImJmXZ7YqI8mZgok5OT5Y3kZMdemZOSIvOSk+WjQEA+&#10;CQTk00DAEf35KSkyNyVF3ktOlreTkhyP/cWkJBmXlCQPJSXJLYmJMiQ+XrrGxcmQuDi5LjFRTjzy&#10;SDnxxBPltNNOkzZt2sipp54q55xzjhMNI849e/Z0InCsGQRv9OjRMmHCBMfP/uqrrxyRxALBDqEz&#10;FXHHyuF5WDuch47O/ZFBQ9ZLy5YtpVWrVs7rcX0333zz9mj7tddec6yVjRs3OrbMli1bHO+diJ7U&#10;TiqmN954w+kAtt4774vKjfdBa4RWCuL+0ksvORUB2TZUKlQaf/zxhxP1I/BfffXVptmzZ583YsSI&#10;WP/nqCiKshNdY2ImX52QIHcmJMiYxESZkJgoLxGJJyXJNPzz5GR5yy1E9vyPoL+SlOT460TrVAwP&#10;JCTIyIQEuTwhQbrHxUlVY6RmXJxUiYuTUKlSkpWVJTVr1pQWLVpI69atpW3btnLeeec50bsVeCJj&#10;OkqxboiMbYclAollQeSOuGPhUBl069bNEXYqCloA5J37xXlfCx2jXPfxxx/v2ElYM1wD/QHWe0fg&#10;qYDIw0eEsWKwXGh5vP76606Ez3EcQwsDS4r3z/ugVcD7okXDcYg7Hat4+BYqDtI/ee6CBQu+f+21&#10;12r6P0dFUZSdaBUTc2ff+Pj8qxISZDQinZgo2DRPu8L9fFKSTEpMlElJSTKR/5OTZXxiooxNSpLH&#10;3OOJ/EckJMilCQlyYXy8tIyNlU4pKbK0Rg157bjjpPsFFziiXrduXeeRyB2bA1Hu0KHDTgKP3ULH&#10;KdYMgkdWClHtww8/7ES5dKgi7Ih5586dnecjlKeffroTIfvFeV/LRx99JFWrVpUmTZrIGWecId27&#10;d3cqIOwZK/BPPfWUTJo0ybFVsFtoZRCp8z/b2Y/Ir1u3zrFcjjzySMeaovWBzXTbbbfJQw895OTO&#10;039ABpDXw6dFQNT/2WefcT3bXnvtteH+z1FRFGUnjjCm41mxsdInPl6GJyQ4Ij0qIUHuTkyU+xMT&#10;5aHERHk4MVEedR/x1O9LTJS7EhPltoQEuSEhQa6Mj5dB8fHSIy5OTouNlfaxsfJGYqJ8mZAgD9Su&#10;LW3OO8+xNho0aCDHHXecnHzyyU70jkWDwBPJWosG0SaipeOUqPbGG290InmiZYSd6J6IHWEnksbe&#10;OOuss5wKgw5bvzjva8FeoVKqVauWE723a9fO8frJxUfgqYSIvB988EGnMsKqYVAWkTqPbMPCQeSJ&#10;vhH9GjVqOO+f98r75D2SjUMWEfvJsvF20hLF//zzz07/A979q6++Ov2uu+5K8X+WiqIo2yljTLmG&#10;MTErEPju8fHSPz5eLouPFyL56xHv+Hi5KT5ebklIkJsSEuTGhAS5FkFPSJDh8fEyMD5eLoqPl/Nd&#10;YT86Pl7mM03B6ac7I1wnXnCBXDp8uNPpWb9+fTn66KMdkTzllFMcgUOYbQcrUTgij3gjoIg8NojN&#10;juEcVACIOsdSMfBcznPSSSc5Eb9fnPe1YJHQX1ChQgXn+qmYuFauhesibZOMF9I1yYOngiGzx06f&#10;wDb2U1HREUsfAeLOOXkP9DMw8pZKwg6OInon22b9+vWOyOPhk7GDRYVt89JLLy29/fbbs/yfpaIo&#10;ipeYqsZc0zgmJg875dy4OEfke8XHSz83Ih8cHy9D4+OdjlL+7peQIL3i4qRbfLx0iI2VM+Pi5ISY&#10;GDk8NlauSkmRv+rVk82nnCLbzj9f3nruOXlzxgzHl0bQGjduLM2aNXPsGQSeTlbsDqJ4omJr1SDg&#10;2DVE6BT+RviJ8hFXjqViwI7hPM2bN3fE1i/O+1ro2KTSKFeunFSuXFkaNWrkCDyvT0VDpUMUj8gj&#10;4Aj5TTfdtL3FQXRPBUXlw/UeccQRUqlSJTnqqKMca8pr82DPYPMg8Ng75L9jC5Eaiahj7RDZP/vs&#10;szmjRo2q4P8gFUVRdqKUMZWqGbOsfkyMNIuNlZZxcXJGXJycExfniDdReSf3sYO7nUi/VWysHB8b&#10;K41iYuQwY6SaMXJJfLw8nJAgzyckyIulSknXdu0cjxxv+ZhjjpF69eo5nvOxxx7rRPA2E4XoG5FH&#10;8IjG8dGt2FP4m8I+jqFQMSC0J5xwgjRt2tQR2v2R744dQtSenZ3tCDx/U5lQsVDZINB2IBZCbefF&#10;YaqEXr16OfuJ2HnPFStWdCqKOnXqOBUc7437w/FUDvj42Di2v4E8fzpaKTbnf8yYMT9dc801Vf2f&#10;o6Ioyr/INubUKjEx62rGxEi9mBhpHBMjx8TEyLExMXJ8TIyc4Ap5c3d7k5gYqRsTI7WNkRrGSNXY&#10;WKkdCMgJZcvKCcGgnBYfL2cFAlK7Th1p2LChI2yHHXaYk3mCOCLwCDICj8hZkcc7R+gRTsTeCr79&#10;m+2IOscSDfN8zsNrIJB+YY5EIcUS2wVRJuunfPnyUrt2bec90Brheql4EHo78pZH/uea8eQZRUth&#10;G+eoUqWK0wqg1UHWEDYUFQMWDZE/Fg62Dh3JdnwAj3j7I0eOXNy6desk/2eoKIpSIBWNOb9KTMwG&#10;hLpqTIxTqsXESPWYGEH0KTXcUo1jdpT8OoGA3HHttU6mx+yZM+WJ++6Ti84/X2rVri2lS5eW9PR0&#10;ycjIcCwJOicReMQNDx5xJhImAkcsicYRPX9hO4LOMRxLhUFrgPMcfvjhTsTrF+ZIFgQYYaZYm4bX&#10;5fWxmrgmro/rpNLh2ojevdMjINw8n1aAzcLhvWE1kS2EhTN8+HAniudYrBry/u+44w5nKgZy7IcN&#10;Gzbe/9kpiqLsioRyxrSsEhOztFpMzDaPeO9UqngK/x8WDK4e/+ijstojYtgjzLlChyQpfAzQIWpH&#10;4BFFBB5rgogbHx6RRyARbIQecUQsiep5pLCNbBuOoUIgcub5nAehnDZt2r8EOZKF0aJk7WCtINCZ&#10;mZlOFE9nK5E4749Chynvj5YEI1W95yBnv1q1attbABzP+6BSwIqifwGLh0qBAVN4+bwmhb+J7jt3&#10;7tzO/8EpiqLsljLGhCoZc1nVmJgvqsTE/L09kt/xmFc5JmZzVWOWVDTmztuvu+68okxti3CVLFnS&#10;EXgEsnr16o69QaohHY1EwESydDYi9kS+3sI2hJBjEHX8e6wehJ0KAfH1v2akC/nm5K8TadP6IIJH&#10;pG00TySPzYI/XtCUxETxiDbHUjnYCJ73z3vAcsLiwdYhksezJ/3THZGb36ZNmxl16tRJ9X9miqIo&#10;e0Ig25jGFY25oooxEyoY83oVY6ZUMmZUOWNOMcaU4KCcnJwj/CJWUCEDBIumRIkSUrZsWUcUETYi&#10;XUQeYUSwyYe3Yo+I20e2I6hUBhzL87B5OA9+9P7oTN1VIT0RoacTlDx1Oj3JbtndLJWMpKWyshYP&#10;hdYM94CKixYKfQo2i8jtRM4/6aSTljdo0EA7UhVFiSjMZ8KkVf+a16So4o7okT6YlpYmoVBISpUq&#10;5UTxiDPihtBjWWBpEJEjdrbwP9sRdI7BBiHqxcvHsvHbHweq2Lnq/XPW76pwHAJP57G1d2wU7++T&#10;QOyxrerUqfNdlSpVjvHfe0VRlP1GUcWdwqRYiBbiTiGKtyKPuCH0WDaIHAJuC/+z3VogiDoWD0JI&#10;Drj/dYpDYTEPZoWkJWIzcbwdthUrVtxWrly5leXKlXugTJkyh/nvu6Ioyn5lT8SdtEI6PolGrcBT&#10;iOYReUqZMmUc8baFqJZHrBz2UyHwHDoysWP2x2yQB6pw7cx8SUYMo15POumkLZmZmXPS09MnlCpV&#10;6vKyZcs2pqPbf88VRVH2O3si7rawKAVZL16B9wq9v7A9NTV1+zFYNcwUWZSO3OJQsGoQ+lWrVq39&#10;5JNPyhZkfymKohxQ9kbcKaRIkuJH1oxf4P3FCjuWBRNuMVd6UT3uYlZ0gWxFUaKDvRV3CtEqc6iw&#10;AhOpgPjrZNQQrWO/UPDZyZbBtiDj5hAVdVtU3BVFiQ72Rdy9BYuF5eVYag4vnXlUSDVkkYoVK1Yc&#10;6qJui4q7oijRQaTEXYtTVNwVRYkOVNwjWlTcFUWJDlTcI1pU3BVFiQ5U3CNaVNwVRYkOVNwjWlTc&#10;FUWJDlTcI1pU3BVFiQ5U3CNaVNwVRYkOVNwjWlTcFUWJDlTcI1pU3BVFiQ5U3CNaVNwVRYkOVNwj&#10;WlTcFUWJDlTcI1pU3BVFiQ5U3CNaVNwVRYkOVNwjWlTcFUWJDlTcI1pU3BVFiQ5U3CNaVNwVRfHQ&#10;RUSLloiVTnkL/V8xRVEOBv4fpxYt+1JU3BUlSugicubtoij7jIq7okQTKu5KhFBxV5RoQsVdiRAq&#10;7ooSTai4KxFCxV1RogkVdyVCqLgrSjSh4q5ECBV3RYkmVNyVCKHirijRhIq7EiFU3BUlmlBxVyKE&#10;iruiRBMq7kqEUHFXlGhCxV2JECruihJNqLgrEULFXVGiCRV3JUKouCtKNKHirkQIFXdFiSZU3JUI&#10;oeKuKNGEirsSIVTcFSWaUHFXIoSKu6JEEyruSoRQcVeUaELFXYkQKu6KEk2ouCsRQsVdUaKJgyju&#10;q34TeeNzkS1b/XsOPT74TuSzZf6thxYq7sqe0toY088YE+vfoUSACIn75q0is77efZm9RGTjlvBz&#10;hj0TFoQ1f/jPdmjx+9+u8HXx79kZ7uGH3/37nlE+XSaydZvI+9/8e5+/vPe1yD+bdpw3P1/k+9Ui&#10;MxeLTPkoXNH89rf3lSODivvBI94tcf4d+wjn8547xn/APvKdMeZ93zaEPsF9zYJez14PpaiVgn0f&#10;+wLnKOz12O69LlsOLhES90+X7hCw3RUEBlTcd+a5ef++V7aU6C2yNFckuee/9xVUxr8fPmdensiQ&#10;ceFtMV1EYruG/47vFq5oI4nz2iruB5Q2rjgikkuNMYuNMXcYY1L8B+4FzYwx37rnpSwxxrxrjOnj&#10;P3AvOc0YI8aYxp5tFxtjvjTGrDDG/GyM+cAYc7RnfyvPe6V8ZoyZZYw523OMH+7Fx8aY740xNf07&#10;iwDCPch93dv9O939b3muyZYfjDFH+A8+oERI3P/aGI4MbZn2hUh6v/AP3rud8vs/4eeouO/MQ2+H&#10;j+ny4L/vGRE7LR4ic7vt7YUiNS4p+B7/+lf4nDdNCe8/eWT4HJ8sFXlxgUjt4SKXP+e/gn1Dxf3A&#10;gaBcYYzZaIxZYIwZbYy5yhgzzhjzlzFmuP8Je0EPV3xHGWMuM8bc7YpkvjFmmP/gveBFY8zXnv8v&#10;MMZsM8Y8Z4zpb4wZaoyZbox52HPMJe413eweg9h+YozZsguBP8t9zj/GmKf9O3fD4caYV40xG4wx&#10;mwt5PhH6SmMMX/w7PYVrK+s/+IASIXH3s2GzSMXBuxY0FfedseJ+9ST/noIhKm909a7P2+gqkcAF&#10;Ij+v3Xn7hk07KoBIoeJ+4CjnitVk/w5jTAk36i6IJP+GXWDF3Rs5lzTGbHJfuzCLoihgt/xijLnP&#10;s22KG+0merb5seJe37OtvDEmzxgz27PNwjXS+pjj3itaA3vSqpnvRuUZbmtiV+L+uH/HQSdKxD13&#10;fTiiHDRWZOrHhQvPpq0iny8Teeit8PPpkOX5+MoW/n5nscjUT0W25Yks+EFk8NMi900XycsPb3t2&#10;rsjHP4aj4Te/FBk4Nly+WbnjHN+uFrlyoshVE8PH4ol74TzL14o8MSv83EvGi4x979+V1cEU94x+&#10;IqkXhjuv9zcq7gcO7BdErqp/RyFgZxCBLjfGzDXGDPAfUAAFiTt87m4v7dn2XgHRPBUJkflxvu3A&#10;9dAC8J77bWPMst1UQAWJO6w3xvzo2wb13Ncheuf9bDXG1PEftAvSXfEOqrjvYE/EHYFOv3iHAFKq&#10;DhPZ5Ha8ejnpFpG4bmHvGNHi2DJ9Rd5ZtOMYBPyY68Ov/9R74eM5rnSf8D7E177vo67Z4UNTUi4Q&#10;mfyhyD3TRJJ67HxNeNdebn9dJOheg7eU6iOy8Ocdxx1McT/x5vD+yyf490Qe5z2quO93yrgC97p/&#10;RwHQCXi/G22/Zoy5wRjzihvp8vxdRbEFiTuCju2DCHv53RjzkG9bwH1+R992rgnRxy/3dpje5l7X&#10;k26kXBAFiXtzd9stnm2WIW4ro6IxJtMV94JaO7ujKOI+yRhTo6hWTGqtE/+XVvskSa3RfHtlEzys&#10;xQ9so6TUbEqLxCF02Elr2RY67MRck9mAazHBai3qhWqdtNXdTsX4b6JA3CnDnxX5eZ3I8nUiPR4O&#10;b+vzeFiMASHr/1R4+4Nv7RD+z38KVwyI8ko3OrXinthdJLFH2Hf+eoXInCXhiNyKO/urDg13LP7x&#10;j8jTs8MdjWm9woL/wAyRnD/CKYwle4WP/9aN7OGBN0XufkPku1Xh/4nsidzpuGx/747jDqa4v7Vw&#10;x2ufdpvI9C/Cz9sfqLgfGGp7vPDdQQci4najb/u1rtAd69vuxYo7nYlE2njgtBhyjDEn+o7dE3FH&#10;ABFxf8dsmtsCYB/n+59rP3mx4j7VGPOMMWaCG7UvQgN9x1JxUIHQQWstJI7n+Vm+Y3fH7sSdFhHn&#10;tSXXGDNwV9lL/xVxH/R02OKwrN8gEt9dpMqQHVbI92vCgnv66B3HWR55J3webB2w4s62bg+JbNu2&#10;8/FW3FMvEvnJ50XXvyL8OvfP2Hn7ALdieWzmztsLouoQkSbX7Ph/T8WdjugGV+5chhcQeRdF3GHG&#10;FyLVhu24hla37Z+cexX3A0NTV0D8NkhBIOocW8W3HTuH7bf6tnux4u4tRKgFeeJ7Iu69Xauklm87&#10;IMinGmN+dY+hw7iJZ78Vdzp2qQhWuf9TIZAl5OUY9xznerYd5R7rv6bdsStxB+wfm/54pDHmK/e1&#10;vZ3BO/FfEffVv/v3hMWo4qDweYD8byLiZ+b4jwx76pzHCrJX3G3k78WKe/mBO3v1QFYJHZB+eF2e&#10;gwe/O+pcLtLgih3/76m4F1QufMx/dNHFnfdI5UmqZYJrUVGBPfeB/8h9w7lWFff9DqKIoD3m31EA&#10;77jH+iPIVHc7GSuFYcWdqB2rAfuDiJROyVK+Y/dE3PmCEGnvqkOW66MS4Pm0FLLd7QXZMnQg3+tu&#10;7+DZ/qh7XQ1c8aUcb4z50xjzsuc47sFaT/Hn3cPuxN0PrRDeJ9eEb39wiAJx93dAQvVLdhZ3cuP9&#10;gucvNqr2intBbBf3Qf49Ii1vDfvofibPDz/HK+6MrL1lSjhK51zkottr2Rdxj6Qt44fBS5c9G35O&#10;pcH+vfuG8x5V3Pc7iBmiwY3e3UCZN9xjGRTkhawXtj/h2+6lIM+9nRuRdvNsA0T0Kd+2gsQdG4jI&#10;+STPtl1By4Jz8LpQkLgDfvrfvjx08vI5tqBCH4S1ZjgX4wVsIbr3s6fiDtxbXqugFsqBoZiI+4wv&#10;w8eOfFnkm1UFF+slHyhxJ0+cCLj9fSITPwjnkHMd5J5Hq7hbjr423BL6c4N/z96j4n7gmOgKh9dy&#10;sGBtJLt/kw/Ocd6BQtDIFenBnm1E0t5ouiBxp0MVq+RTX2comSq0ErwQKfvFndRH/OmCKCiS7+ye&#10;gwFPUJi4V3Jz0Ue4/x/mHud9fxZsHiqY6/w7dsGeijv3hhYA95jK+OBQTMT9ox/CYlSUrI8DIe4I&#10;a8neItkDdlyjpe7/ol/cT71NJKbrjqkgIoGK+4EDmwSL5DdjzIUeYUTkiNatyOGtE9EyGMhG+Qg/&#10;I03JeiGLxG4jRdIbyRck7mAtEG/0TQYO12PtmjNcsfWL+zfGmJc8/1sQwJm+qJnOYGwSzovNAQWJ&#10;O/0JdJoipNguQF47A5vs8/wwWpUc9qKyK3Fv71aWXi51B2QxmOngUUzEnbx3vHDKslz/0TtzIMSd&#10;6+L/cgNFNnsEkr4BUjSjQdxnfy1y00v+rSI/5YqkXSRSZah/z76h4n5gOcEY84UrdmS+IIT8zUAg&#10;m82C6DNalYySde5AH45DqDp5zkV65R/GmA892woTd4SOioFsFQu+PF42r0FnIpUOHb6c04o7+e5E&#10;zC09z7NwnYy0RRB/clMtaSHg73sHZJFhwzXRscsxPPI/rQFrFWG38NxnPc/zQ046WUS7i6qpiHgd&#10;rol7bNNAKVbQr3evmykHqFQ4ltGsvEZBc+McOIqJuAO+O3OrsP26F0Qee0fk9tdELng0nOu+aHn4&#10;uAMh7kDWCamT3R4WeeTt8ECmOPLvL4oOcSftkX1ZA0Q6PyBy7eTwveL9YSc9XUDn9L6g4n7gQRTJ&#10;CunrThFQkHACmRcM13/AHabvHYAEpCcSaV/p2cZz6NQsSADbujM6eqHTk7RJXgeB5doQXNIZETla&#10;C8zPsivIBCIXn5x1f0cs0HfAObkuW5giwAvROq0Zf4aQF1o0PNffMewHO8j7Wt7ibRWQIUN6KWMK&#10;mB8HW+jgs5/EneY+Alt5iH/PDm6eIlJhUHh0qp8Tbgr7wht9lse7i0WOuCocMZOPntlf5LDh4Zx4&#10;OxMi4t7u7nDlUhC0AtjXdIR/T3heF87n582F4ewaKhPLD2tEjh0RvgYql9qXibz0kchFj4mceuuO&#10;4/C16bzcXaTMqFle4643/HsKBnE/4/Zdd4xS6WATMVKV+8X9Jt3z3a/8R+47Ku7FFwYQYX/4c8Uj&#10;BTYS0fye+NzKvrKfxJ30OwTe70d72bJN5J/N/05HBAYp8dyC9jH1LUJOPvzfG8O58P7j7PMLg30F&#10;jYBleoOCnkeFwWvy2l5IMeQa/vRcB49+L5tz+isqP5yroNcoDF5rd+8TuM9M7MZArT05/56i4l48&#10;qe7aKftzBkM6dLE1/B27yv5kP4m78t9DxV1RogkVdyVCqLgrSjSh4q5ECBV3RYkmVNyVCKHirijR&#10;hIq7EiFU3BUlmlBxVyKEiruiRBMq7kqEUHFXlGhCxV2JECruihJNqLgrEULFXVGiCRV3JUKouCtK&#10;NKHirkQIFXdFiSZU3JUIoeKuKNGEirsSIVTcFSWaUHFXIoSKu6JEEyruSoRQcVeUaELFXYkQKu6K&#10;Ek2ouCsRQsVdUaIJFXclQqi4K0o0oeKuRAgVd0WJJlTclQih4q4o0UQXkdJ9RI6/UYuWfSsq7ooS&#10;TfCD1KIlUkXFXVGUnJycI9auXStaIlLWLl++vLT/HiuKohxwVNwjWlTcFUWJDlTcI1pU3BVFiQ5U&#10;3CNaVNwVRYkOVNwjWlTcFUWJDlTcI1pU3BVFiQ5U3CNaVNwVRYkOVNwjWlTcFUWJDlTcI1pU3BVF&#10;iQ5U3CNaVNwVRYkOVNwjWlTcFUWJDlTcI1pU3BVFiQ5U3CNaVNwVRYkOVNwjWlTcFUWJDlTcI1pU&#10;3BVFiQ5U3CNaVNwVRYkOVNwjWlTcFUWJDlTcI1pU3BVFiQ5U3CNaVNwVRYkOVNwjWlTcFUWJDlTc&#10;I1pU3BVFiQ5U3CNaVNwVRYkOVNwjWlTcFeW/xooVK8qsWbOmbRSWoQWIlJa9KDk5OevXrFnTtYB7&#10;fFDL2rVrz169enXQ/51UFCVCrF69ulNOTs7vOTk5+X5h0KJlf5ScnJyfV69efYz/u6goSoRZs2ZN&#10;5rp168b7f4RatES65OTk3Pzzzz+X8n8HFUXZj9BUzsnJ+cr/g9SiZV9Lbm7u/Nzc3Bb+75yiKAeI&#10;5cuXp6xevfrRtWvX/uX/gWrRsqclJyfn1zVr1lzv/54pinKQ+OWXX2quXbv2W/+PVYuWopZVq1Z9&#10;sWzZsiz/d0tRlINMTk5Oam5ubp81a9as9/9wtWjZRVm1du3aLiIS6/9OKYoSRaxevbru2rVr3yjg&#10;R6xFi7dsysnJeW7dunXl/d8hRVGimJycnPNImyzgR63lP15yc3PX/Pbbbyf4vzOKohQT1q5dW27N&#10;mjVP+X/cWv6bJScnZ+vatWtvYECc/7uiKEoxZN26deesW7duif/HruU/VeZpeqOiHKLk5ORo2uR/&#10;rDClQW5u7gj/d0FRlEMIEYlZvXp1vZycnB/9IqDl0Cu5ubnz/vzzz7L+74GiKIcoIpKYm5t7KYNW&#10;/IKgpfiXnJyc3HXr1l0gIvH+z15RlP8Aa9eurb1u3bqZOTk52/wCoaX4ldzc3I25ublTfv/995L+&#10;z1pRlP8gubm5HdSLL76FWUJXr169fvXq1Sf6P1tFUf7jrFixomJOTs7jfuHQEvVl09q1a2/+448/&#10;dPZGRVEKhg7XtWvXts3Jyfm6ABHREmUlNzf3g7Vr12q0rihK0cnJyXkMD9cvKFqiovy1bt2666iM&#10;/Z+boijKLnHTJuuuW7fumwLERctBKjk5Oe/qfDCKouwzIpKwdu3a/+Xk5PzmFxotB7Tk5ubm9vrk&#10;k08S/J+RoijKXrNy5cpKubm5H+bk5GwpQHi07KeSm5u7KTc396WVK1cG/J+JoihKRGDO79zc3PNV&#10;4A9cWbNmTTP11hVFOSCsW7euwtq1a590Zxn8lyBp2beSk5OzOTc3945169al+e+9oijKficnJ+dc&#10;XaQ7ciUnJycvJydnQU5OznH+e60oinJAwapZt27dg/91qyY3N5d1SGXx4sWyYMECpyxcuFB++eUX&#10;RNvZ73+O7/lMHTBCLRhFUaKGESNGxK5aterw3NzchX7R8pcff/xRvv76a/nqq6/khx9+cATRf0xx&#10;K99++62MHTtWxowZIxMmTJCpU6fKzJkzZe7cufLxxx/LZ599JkuWLHFE3v9cSm5u7ps5OTnV/fdV&#10;URQlKvjuu++S1q1bd5V/nprly5fLG2+8IQ888IDce++98tRTT8mUKVPk7bfflg8//NAReo7ZXXQb&#10;bYXrnTNnjlxzzTUyevRoefzxx+XFF1/c/r6++OILWbRokRPBU4jqvZXZmjVrVuTm5vbW9EZFUYoF&#10;zEqYm5s7F6sGURs4cKBcfPHFcvXVV8vtt9/uiOCkSZNkxowZ8sEHH8g333wjP/30kyxdurTQ6DYa&#10;Cy2Qvn37yhVXXCF33XWXjBs3Tl555RX5/PPPncpq/fr18vfffzvvjWMRdyL5lStXbl23bt0rS5Ys&#10;CfnvXTEmpm/fvgkdOnSI8+9QFOUQgsFP999//8UtWrSQdu3aSZ8+fRwRHDVqlDzyyCPy3HPPybRp&#10;0xxB37hxo1N+//13WbZs2b9ENBoLltIpp5wiPXr0kCuvvNIRd6wZ3tPPP/8seXl5kp+f75QNGzY4&#10;7xNx//TTT7FsXhaRQ0IEmzRpUmL48OFD7rjjjimPP/74vOeee+7tqVOn3v7SSy/V8x+rKMohQGpq&#10;anrlypW/Ouqoo+Sss86SCy64QC655BK58cYb5b777pOnn37asWqI1C0I4po1a4qFwL/00ktywgkn&#10;SPfu3eWyyy5zKq3HHnvMeU8IP6LufV+8Txu5v//++1teeOGFRv57Vpxo1qxZRseOHR8YPnz476NG&#10;jcp/8sknnXvy5ptvOn0NCxYs2PjJJ5+8PXv27KP9z1UUpRiTlZX1RKVKlaRhw4Zy6qmnSpcuXWTA&#10;gAGONYM/jRC+/PLLjie9bdu27UL4xx9/OJ2u0e6/9+/fX5o3by7nn3++DBkyxKm06FPgPX3yySfy&#10;559/OgKPsNv3RNSOFz9r1ix5/vnnb/Xfs+JCjRo1qp988skf9+rVS6666iq5++67t/ejvPPOO9sz&#10;hehE/vrrr9d/9NFH5/rPoShK8SQpOzs7p0KFClKnTh0nwsWaueiii5zo/YYbbnAEAY8aG4Oo1loY&#10;RO5kl5BC6BfUaCkrVqwQWiRHHnmktG3b1vHdsWZs9P7qq686fQlE8JTvvvvOidiJaN977z2nr2H8&#10;+PEf+G9acSA9PT21bt26K2iN9e7d2xH3O++8U4jc6UzmfdJpjM22efNmp7/hu+++2/D+++8f4T+X&#10;oijFjIyMjLZZWVl52dnZUq1aNUcITzvtNOnUqZPTsfq///1PbrnlFrn//vsROUfs6IQkawZxQBjp&#10;gPSLarQU/PN69epJ3bp1pVWrVk6rZPDgwXLdddfJHXfc4aREEsFjUZASOXv2bCei5X8qM/aNGTNm&#10;eYsWLZL99y7KicvKynq+YcOG+WeeeaZTWfNZ2kpt8uTJzueIsFv++ecf22r55ZNPPinhP6GiKMWI&#10;jIyMpxB2CtE7Inj88cdLmzZtHI960KBBjj1z6623yoMPPuj47zTp8aunT5/upBJ+9NFH/xLVaCn0&#10;CdAiqVy5shx99NHO+6JPYdiwYXL99dc7GUF0GvO+6DhG9IhqKWQJPfPMM6SELm/atGmK/95FMyVL&#10;ljyCz7N+/fqO1datWzcZOnSo3HTTTU4/Cu+VihlLyrJ161anpbN48eL8mTNndvCfU1GUYkRmZuab&#10;VtzLlSvnRO+NGjWSk046Sc455xxHCIl0EfiRI0c6wkC0i+hNnDjR6Zh7//33/yWq0VSwJcqXLy+1&#10;a9d2bCfe14UXXuiIHXnvvC+sp4ceesh5b0888YTjS5MGSovlxhtvXOS/b9FOenr6FXyeVGwnnnii&#10;tG/fXvr167c9xZX3RwuF1Fb6UehvQOj5n8p69uzZT/rPqSjFnhEjRiTfc889hz/88MP1nnjiiXL+&#10;/YcS2dnZ0624UxDBmjVrOvYM6YPnnXfedoHHq8aiIZXQCiH+LR1yfkGNpsJgLN5blSpVHIvG9iv0&#10;7NnT6TgmgwabhvdGBzJ2Dd40FgbRff/+/Z/337doJysrayLvuXr16nLMMccI1gypoFRoI0aMcCoz&#10;KmhsNgZwYa1RsNoY7DV9+vRFI0aMiPefV1GKGzFXX31109tvv/2Bp5566rNJkyb99uqrr26YPn36&#10;xrfffvuvWbNm/Thz5szXpk+ffsGkSZNK+59cnElPT7/cK+7Wnjn88MMdG8MKPELIAKfLL7/cEQds&#10;GkTw4YcfjuoOVQqCZVsmVatWlQYNGjjWE4JHBg1+NCJPBzK+NJUY5dJLL3Uybc4+++wz/fct2snK&#10;ynrbVtZUaETvfI50rFKZYc9Q6dFRTqcyIk+fw1tvveXYbZMmTVp11113FSsrSlF2omfPnllXXnnl&#10;43fffXceX3S8VjrSyJSYN2+ekypGuhypcWSGzJkz5/sZM2a0mjx5cqL/XMWRzMzMKhkZGf/4BR6P&#10;2gp8y5YtnUi3a9euTrYJ6YSIPE38UaNGLVq7du3SnJycfL+oRktZs2bNpw0aNHgwKytrG++NtM/D&#10;DjvMeW8nn3yy48N37NjR6WPArkHseaRTuVWrVh+RdeK/b9FOdnb2G/azpEJr0qTJvzrKb775Zrnn&#10;nnucFhjffXx4+hnod3j66acXauSuFFtat26dPnTo0BUM7Hj00UfJZ3aimHfffVfmz5/vZBOQ220n&#10;z8J+YNtnn32WN23atMf95yumxKSnp8/3iztRLiJYq1YtRxgYvUqk26FDB0cEEcBevXptOP/882tR&#10;0eXm5j7gF9VoKOvWrRs0a9YsRCo2PT19ln1vFCowOpCxoLBqaKW0bt3aKVRoRx111JrKlSuX9N+w&#10;4kB2dvbT9r1WrFjR+RybNm0qZ5xxhnTu3Nnx34ngSXXFiqJvgY5l+hkQ+3vvvfcF/zkVpVhw0kkn&#10;Vb/wwguX06GG/4h3/MILLzgpcAg4WRYMaGHOEXK7SRGjswmhx6Mkon/rrbee9Z+3OJKRkVGfXHe/&#10;wFNo1uPbYmXg3dLRivgR7Z555pk9vOdhJSLmOPcL7MEozN64Zs2a+t7rK1OmTCgrK+tB7/tD+BB5&#10;+hkoiD2tlBYtWnxTvnz5mt7nFycyMzM7eStqonc6V4899lhH4IngaYVhRZH/zsAurDaEnmDnf//7&#10;X0f/ORWlOBDfpk2bl/GQiVzIAGGuEVL8GLzCfCPekZhkEpADzCAPRvLZeUewbV544YXRTKPrf4Hi&#10;RpkyZdplZGSsQwiysrIkIyPDebQCQRRfo0YNR/waNmz4W6NGjfoR9fvPIyKJa9asuS43N3edX3AP&#10;RMnJyfll7dq1XFuhZGRktMrMzKQjOTczM9PJ8aezlRYJnYnr1q2j8n7f/7ziRGpqatmsrKw1XoG3&#10;HcpE8KRH4sHTyWqttuHDhzvR/KBBg9Z27969jP+cihL1NGzYsD1fbL7QiLud2hZLhs43hNwPIzKJ&#10;4IneEXf8d3d4+j/33Xdfi7vuuqvXk08+ef+UKVPunjJlSsd77rmH5vy/xC+aycrKGosdQecpA34Q&#10;hMzMTEccsrKy8rOzszdnZWXNC4VCtfzP9fP3339nuYt0HxAvnmUEV61a9U5OTs6e+OMp6enpR5Qp&#10;U2ZAkyZNNuFDM90Ak6J9/PHHm8eOHVvb/4TiRJkyZc7OzMzcwmdoK2o6y2mhWKvt9NNPd0Qeq4Zc&#10;+K5du25u2bLlUf5zKUqxoEmTJjPxjhmgQ6obqX34jHSm4rVjx/hB3BERbBm8dzpZGQTy1ltv5T/z&#10;zDObJk+enEemAdH8Rx99tO2zzz5bN2vWrKfHjx9fLNbWLFGiRNUqVapsJnuEJjo2Fa2Zxo0bf5SV&#10;lTUhMzPzitKlS9dhugL/cwuDOeN//fXX03Jzc3/1i3EkS05OzvK1a9eetC8rI1WtWvUzxI0FPFav&#10;Xu1kAM2YMeNe/3HFiezs7EC9evWWMW6hbNmyjsDb/gbGM9AKY1oGMocQ+hNPPDG/efPmA/znUZTi&#10;QtKRRx656txzz3U6lfAbyWcmb5vh9WTJYL94bRlgmDbbv/zyS8eSoRJg8A4e/bPPPuvMDY7YMzfJ&#10;999/b+2b/Pnz53/y+uuvV/NfRLSRkZHRjx86qX/keJM98cQTT2wbNWpUJf+xe8qaNWuqrV279im/&#10;KO9ryc3N3bBmzZrRK1euLOt/zT0lIyNjNB2qpHdizRHB33rrrT+0bt26yJVZtFGxYsUe55577lZS&#10;V5nCmewg2xKjL4UoHquGPpVatWr9WK1atZ7+cyhKsSE1NbV2gwYNNtAhSLobPiORqjd6Z34RRJrm&#10;OaP2fv31V2dSKawYOlIRcbxZ8oIZho8QslwbXi2VApMwMVMiAk+UP3v27FmPPfZYNK/gE5OVlTUT&#10;SwYRIHedCPb++++f5D9wX8jJyTk1Nzf3B79I72VhmcCI2QclSpRoXLNmzS10FjOD4rXXXssUBf+0&#10;adOmhv/Y4kCpUqUqHnPMMX8zaImEAaZXIHhp2bLlb5mZmSszMzPXZWdnr8rMzPwsIyPjemNMcZs7&#10;R1F2pkSJEicdfvjh+XjK+Ix0qjJghSHoeO+kgpHny6AOBNyKuZ0lkIiOVEnmVCEfnk5Y/HoybZib&#10;w4LAM2kVmTUffPBB3sSJE6O2uZuQkFA/PT19K813PFgE4bHHHtt47bXX1vUfu6+ISGD16tV3FCDW&#10;RSqsGJWTk9M/Pz8/0hF1TIkSJd5n2mOsKcT9qquuyu/Zs2exnO43KyvrfmbB5HtN0IK40zodMmRI&#10;K2NMsFSpUiXc/P1oDjoUpeiULl26abVq1baREkbKm3eOEVLBEHhmzSPKQeSxW1577TV5/fXXnUKk&#10;TiFSJ8onwiXSpVIgWrcLP9Apa2dOxL6ZNGnSZyNGjIjKgU+BQOARmufHHXecMw8LA3rat2+/eH92&#10;COfm5h6/du3aT/zivauyZs2a19esWdPAf65IkZaWNhgvmgqO0amM4rzoootyW7du3fyMM844qU2b&#10;Ng3OPvvsci1atIjqwT0pKSlHVqtW7S9y9xl4RuTOfDmXXXbZq3Xq1InK76Ci7DOlSpWqVKFChT/J&#10;28ZjRchohjNLoJ1ECosGweYHgeWCgDNJFmJPhM4jA56Ym4OoCJ+WyZiwaciHJ0eeDleGcRPZc/yz&#10;zz6bc9lll2XtT8EsArEtWrQoeeqpp9Zo3bp1A8TqjDPOOLxMmTJL6Vyzk4XRojnrrLNu8j95f7B2&#10;7dobcnNz1/qF3FdW5+TkDPQ/N9LQgsnIyMijkmOiLSJ47DuySfi7S5cu+WSTdOvW7fNu3brd0rlz&#10;52bt27c/oEP0a9SokdS8efNaJ5xwwkmnnnpqj7POOuvydu3a9Wzbtu0Z7du3r9+qVatgRkbGHAZm&#10;UUnRt8R7Ib2xTZs2mf7zKcohRXZ2Np1HzqAcfgD8cJlzg9RILBo8eAZzMDSbaW4ZvUpkjv1iC6JO&#10;M5eKgGH4PIdjSK10xdFZHAJhoAJhHvHOnTtv6NSp07MdOnRocoBFPq5+/fotmzVrNqVly5ZbGWnK&#10;dTGQxU1/c1oxZ599tjMCtV27dn+1aNGiiv8k+4ucnJysNWvWfOVPm8zJycnLzc2d4T9+f1GpUqVq&#10;hx122D/Mw8L3goqO7wb3h8nTCAJYX5bh+3TGMx8NQt+pU6eI21cFEFu3bt1eTZs2/YYcdb5biDbf&#10;NTttAtfXuXPnP1u0aJHPe+AzdT/P/GOOOWa0/4SKcsiRnp4+mXQwhmRjz/BDRoAZUk96JPOm4Lky&#10;9waZNGSPIPQMdmKYNo+I+m233WZnDXR+SHb4On8jCggnosB5vaLQp0+fTb179/6yc+fO5/mvLcLE&#10;1qhRo/8RRxzxfbNmzbbSYcp7tT96hIFBLFa0GMxC6dat2ydNmjQ5oF4sUwT8+uuv5+fm5ua4FsyK&#10;3Nzc0ydPnnxAFqeuWbNm3yOPPDLHjsBFPLlHXmHn8+Oz5jvCLJkU/r744ov/6tGjxz37a873KlWq&#10;tG3QoMFXzZo128ZnSOVMRO6veOz18R1zhd45rlWrVgvr1KmzJ/n/ilI8ycjIaJqZmbnBznfdrFkz&#10;Z1IlolmiIAQOHx6RJ1USAScix4O1hSliySwheiOCIlJiWDfCSUVhhZ0WAefjR0fnLWJgy8UXX5zX&#10;q1evhzp06BDxVW9KlChRpXLlyq+yWAMpcPivdCLTorDCwDUS8XGNCAPvhWukBTNo0KDZF1100WH+&#10;8+5vVq1aVRmrZg8HI+0LiZUqVbquUaNGm7BjvPeIlo2Niqn87OfH/eH7gZXHoxX5Cy644Nm2bdtG&#10;ci6a+IoVK95et27dfD5DctH5ntLCslE7lbMNHrzfMXtN7DvllFMu9J9YUQ5ZMjIyHrIj9pghEI+S&#10;GQJthyI/avuD4cfMD5lONubi4G9+RERHiDn+PD9ynmt/dIzytNEUosmPzQqCLVYYevXq9VmXLl1K&#10;+a9xb0lKSqqRkZHxK++L7A9aJ0SkCIP1kK1w8eO3lY+9Rt4jZciQIRv69u17pP/8hxIZGRnDyJ5C&#10;PKmgvVE7VpqtoLk/3BtSZ6nUebSFe8U+xPTCCy+cECHLLSE9Pf0JWpdkMfEZErUTQGAX8R21Ubu9&#10;Pm/Fw3fVfscGDhy4+KKLLgr5X0BRDlVKZmRkLLEDOvDg6WQliudH5I1w+RERISHYPPI/P347Pwed&#10;q3Sq8oPzigKiibDzI2PODloCPFpB8IhCfu/evd8566yzAv6L3AvKly5d+qdKlSrlM2WvFQYr7kR9&#10;fnGnAkIYuC7vNVKGDh26+uKLLy62E2jtilAo1LRixYqbaN0w34r12q1tZcXTzmOPVUerjawqWnK0&#10;6rhXttKncuzXr9/Wzp0773Paa2pq6t0VK1bcxmfIVAG0KgoSd1oVfM/4/LgG+ozsdfH5WZHv16/f&#10;bPpe/K+jKIckJUuWrJyVlbV9uls774adAZFh2fygEEUiOn5Y/M02xIBj+AHhw/Pjsp2TFKJ2oin2&#10;21V+EAZGC5KV4xV51wZBaEf4r3FPCYVCL6anpzsjD8mAady48b8id68tY6M+xAv7ieukcxghY5t7&#10;jTMjFI1GFWXKlJnBZGhHHHGEc49ouXnFnftD5cdnxD2xabJkUfE3Ik9nuhV4N0rmnq7bl8yUYDB4&#10;YunSpbfZz5CRw82bN3f6dLzibm01vjsIOt8t+oHI3OK7ZkXe/Y5t7dOnz1D/aynKIUuJEiVKZWRk&#10;TM7MzNzoFXmmSMXW4MfFjx97A9HnfwSBaJ/t/ND4kfGjw5IhareWDj92UivJuCHDhtRJ/kZA+eEh&#10;njayckVhfefOnfd6sqrU1NR2JUqUyGNGR67fijutEaJS/GQ647ziwHVSuSAGXBvzyTDghdxoKiVX&#10;HPL79+/f1/96xZnk5OQWmZmZ27A9+Gy5R97OVPtZcn+YUIyOdVpoDGQj5ZW/yZZC4K1Nw+eI0Pbr&#10;1y+/S5cuV/lfs4gkpKWlzfF+hlbcbeXj7eyl8uF7RkuCz4/xGZQHHnjAEXoieXttAwYM2Ny5c+dD&#10;shWmKIURU7p06WPS09M/sgLvnSrVzsPBY3p6+vLs7Ox85gEvU6bM9jVH7TSq/OiwbrA6+GEhkuS5&#10;M6KVaQ0Y+IRHTyaOV9xp0hNBd+nS5UX/xRWR5GAw+G2JEiWc+UPs/N3YMlwbnXGIu+30teJAC4PI&#10;DvFijhzmykHAEC+u3SNca7p27VosJkErArGhUGguny+fHeJubRlvvwTiTuYJLS0idQa0MQUFcwsx&#10;sI10WMQd8beRu9tRznOXV65ceY+H9AeDwVYlSpTI94q7tWVs5ePtUEXc+XwIIvj8mPOIEdUsXM73&#10;jBaHFXcq8V69eu1tpaMoxZpEFq7IyMjokpmZ+UhmZuZzmZmZL2ZkZNyfkZHRLSMjo0EwGBxSrlw5&#10;x88msi9ZsqRTaEIjoLY5j9eOzcHqNggmE46xCAhTFxAZ26jKioLr19LMXrE3owgTEhLqhUKhDWlp&#10;ac5c7CxAUbt2bad1QWchFhORn11ow07zijhQydBnQMWDeNnrJL+f9+B6ylt69ep1nP91iyklSpQo&#10;4SxOQiuMFpk/o8jmuONnI96Me6DlxWfJ7J+MUEbc+Ry5f9ZeowXGc7BLzj333D2+X8Fg8BUqaGut&#10;2X4TW0ETQHivj8qZChgrhgoZYf/oo4+cyofPjxYZrS9b8fTt2/fzDh067PH3S1EOdWJSU1PfIlpH&#10;2LE8yLKx6ZTWz0Y0+YHjx5ITzw+NHxwF0cT6wJrhR2mjdkSBiK9nz55bzjzzzFNat25dYU9KqVKl&#10;rkDYEQamd7VLq9FZSLMeT9kfvWPN0Mqw9hHNeaYsZsoEoncGZeHjWuHq3bv3bf4bUhxJTk6uHAqF&#10;/qaFQ0c6C1hwj4iOrfVhO56pqBFF7oO1PRB5KmgqbiJjr7BTQdOPQed7x44dp3fs2PG+jh07jqSc&#10;d955N55//vlXdujQ4cqOHTsObt++/aD27dtffN555110zjnnXNipU6eOaWlpy62427VebQWNNWPH&#10;KljryH5+XAdizneN6TEYGc3nh7gTudvr69WrVx4jWf33RFH+65RMTU39wzbn+dHRqWpF0/7oiKjI&#10;suBHT7OdDjiayUR7TGWA4BMRE1Eh7ET5WDL4u/xYsQNsx2xRCgJEZBcKhQSBL1WqlGMnMZWrtWa4&#10;TuvbYj0Q/VnrgdelIsJ64PpYtITpFvgfS8LTUfix/4YUR+iwDIVCW6kE7ULghdlXfJZ29lA+Swa0&#10;0crBxrIVNPfGVs7cS47nvhJVI/b+Ygez8Wj/plCJYPXxGVrLj5YFlQ/WjO07IXqn78ReH69D64Lr&#10;Yh5+uw4qlRGfn7fiIejo1KlTe/89UZT/NOSPp6Wl5RPxIZw2KraiieXhFU0iOH78RE8IOh1w/ABt&#10;NGWF3f7o+JEi1DY/vqiFigFBSk1NdYQBm4iFGWjWE/lhO9DCIHq3HauIFxWRzennx48Q0LxHFPDb&#10;uU4sGfbxGr169VrWrVu3oP++FDcCgUBrxB0BpS+FFo69RwVVgKSNIthU1jZF1KY+8vnxGfD5IezY&#10;XFTQiC6PPI/CdndR8e2F74e3cC4qHPsZEkTQsqDyoV/Am8Fl7TWbess12MnvaIXRp2MtNe93jNfp&#10;2LHjcP89UZT/NKmpqXX44dFk9mejEPGRqubPZuDHRERGlE50hT/rZi5sj94QBY4j2ueHynMR3aIW&#10;hAThtuJum/VYM3bdU67TioNXvGzmDELE9SBa9jr52ytePXv2zG3fvn26/74UN6y4ewXU2/mM9+4V&#10;UJs6yj3yzjFD8Yo1Io4dw+eOZUKETUXKI/fbptRS+J5QwVKIwilYQaVLl3Y+Q9t3gjVD5WOtI28F&#10;7f2u8b2xa6Ha4hV1e61c/7nnnnu5/54oyn8aG7lje/gjPvxab1RsM1K8oxz5kSGU/F2YKPAcokdE&#10;pqiFyoXoztoy3sjPG73bpr0VL2/eu02NtCNWvZUO27jGrl27LmPWQf99KW7guaelpW0oqH+Ce2T7&#10;J6zA20qQz8ZOtkZrB7H3FrbxeXMv+fz5TGjhUahksfJ4HQqfCR3eHEOhckHAuSb7GSL0dkk8b+c4&#10;3w9/C4zKxF6bnUSMYlsMfAf5jrH/rLPOusx/TxTlP02JEiXw3H/nh4ftYdehtKl0/OhIV/N6ojTr&#10;EQU6WRFvBIAfmS1WFNhHdMhzaBVgGRB9F7UgBF5xty0MKiGEBfFAHKw9421pIPBWvLgGm6vvvVau&#10;s1OnTh/570lxJDU1Nd1+jlTU1sJCQBF47z2ylSCfJyLKfUJIbYsJQeWz5ZH/uYccg+hWq1btwWAw&#10;ODA1NfVKSigUujUUCo0KBoO3B4PBR0Oh0KOpqakTSpQoMTEUCk0OBoNTqXRs64sK2t8C8/af8F2z&#10;ETxRv62kbZ8NQm4L/3OdXGPr1q3P8N8TRfmvQ7bMm/z4iPjsiFYiLmwPBN5re9imtl8Q+JHxA7QF&#10;YbCicPrpp2+pX7/+KUwjkJKSUuQSCAScbBlvQfARLjoNiRatOBD90dKwnYfWoqFiQSCsyHuvk2s8&#10;55xzDpVpYxOCweAnVkSpSImQqfwQTMTdRvC0cvg8qbARbDuVM58V94rK2xb+Zx9ie+KJJ25p3Lhx&#10;df8L745QKLRwV5+h7VwtSOC9n6Gdj95WQHz3uMYzzzzzz6ZNm5b3v66i/OchEguFQvmIgvVEre3h&#10;F3gEgR+dFXnvD89bEApEAfE4+eSTf9mbPPdgMFg3NTX1H68wWOEi68KOuLUVEeJgrSQieFsZEcVz&#10;LVa4uD4ezznnnC2nnnrqsf7XLS6Q233ppZeWHTlyZOaIESNKBgKB7oFAYJtt7XBfEEI7Myaibm0s&#10;Pk9ElPvk/UwRU+4Xhb/t9BQnn3xy/lFHHfW8/xqKQmpq6gPez5CWBYEElQ+fIa0La7HZ1qK1aGwO&#10;vP0MbQXEI989tp9yyinT/a+pKEqYWqFQKM/+8LxZKQiEPzKmWc8Pz85Nw48PobeFHxxCwX4qhCZN&#10;muztotTJgUDgO3/0bn1lv8BznbavACGzESDihCAQrdvro7Ru3XrVYYcdVuxmFuzatWuFSy+99Jpb&#10;brll9b333rt1zJgx+WPHjt387LPPLmrbtu3f3Bs+J4bv2wFlFKwoWxHyeRLFI/Icy+eE0FtBtR2n&#10;fNbsb9as2ZZatWrt1eLd8fHxRxI8eD9Da89Ygfd/hraF4RV522HLd4tHvl9sb9asmaZBKkohxAaD&#10;wTHeyMr+6Gyz2Qq8FQR+dFYQbOaEzZrgf7YjCk2bNl1/+OGH7/XcHykpKWenpaVtK0jgaWX4BZ6+&#10;AsTBRqdcLxE9gmA7VxGGli1b5h1//PG9/K8XzZxyyiklevbs+dy11177OxO7sVwiYw0Y4PPOO+84&#10;C51TXn75ZWfYPuvcspg5c7LQmYyNQUenvU/WCuFeES0jphQ+Nx7t/eN+Hn744VPQaf81FZFYfHj/&#10;Z8j3zH6G9PV4P0OyaIjibUBBRW2DClvp8B08+uijV9avXz9iU0sryqFIKDU19Qf7w8MXJTMFX5SO&#10;L0QB/xZBQOStINjIjx+aLQiDRxRu9L/QnhIIBF70C4NfHGxFRCerFS5en+gQ4eB6aWGQNUM6ZPfu&#10;3b/3v04006hRoyM7deq0kMnZWDGLSdsQ9hkzZjjz+3z44YfOKFzWuV2wYIHMmTPH2cecMXPnznU6&#10;j7knWG58nlghCCmfKRU3Ysr94rOl8Dfb2F+zZs1FpUuX3qc5eJhKIhgMrvd/hjbFlb4eWov09/AZ&#10;WkvQijzfJ75vtvA/n+mAAQN+GzBgAOv4KopSGIFA4DSvx43AM7iJzAZvZMUP3k5TgBDY1EUeiQRd&#10;UcivVavW25zW/zp7QflgMPiTv2lP8TbvvRUR14lI4D9zDKJB5MpgJiLdefPmrZ8zZ05669at0887&#10;77yW/fv3H3zVVVfdNWrUqJH33ntvvzFjxjQcO3ZsSRE56NMCZ2VlpZ955pk/4ZszgpTJs5577jl5&#10;/fXXnUidKSCI0BctWiSLFy92HplPB1FnZC4LoFPh2s/TCin3is+U+0XHNFk1iCqP3DsqgCpVqvya&#10;mZlZz39Ne0NKSsq5oVBoo/8zpGAlEUxQ+ZBmaWcv5VqofKzQU6ik2E7mE6NXBw0atM8BhKIc8qSk&#10;pLTzi6eN4u0PjwiZH75XEKwoIKrsq1ix4kdMPew//95CPn5ycvI6vyjYa6STlb4CWxEh5lwHwo/A&#10;I2hE7njQzFfy5JNP5rdr127F+eef/2v//v23MlUBI1kRTuZYmTJlysZXXnkld+rUqU8988wzGf7r&#10;OYDEN27c+D2yfBg0xhQBDMWfNGmSM9kXkfkPP/wgv/76q/z++++ybNky+eabbxyRJ4pnPh0mArO5&#10;5vZe0eLhM+V+USnS8uG+8fnyN591RkbGL8FgMJJztpCZ1SstLW1rQZ8h3zOui4qa1+d6bCuDQoVD&#10;RWTHYpD7zpQEN9100z8XXHBBJK9TUQ5NgsFgy2Aw+I3/x0d0hYAilAiCFQN+gDwSDVaoUGFbRkbG&#10;g6TQ+8+7ryQnJ1cKBoOv+oXBe42IuVe0uCa2E7ESDZJhQaeq9eERCASfaQlYMJw5c5iDhjlzEE8s&#10;jw8++GD13LlzL502bVqS/5r2N5mZmceccMIJm+kMZcZNKiDEnSmXmS2Rhbe3bNkilr/++kuWLl0q&#10;X3/9tTMTJscw4Rafmx3t671fduwBokrh71KlSv1ZokSJ+40xZf3XEwmCwWDnUCj0i//zo9hsKK7D&#10;ftcQegqfZ1ZW1qbSpUtv4TtHPw8jjxH4Sy655CX/6yiKUjAl09LS3kMAEAWbXsf/eN1+UShduvTG&#10;kiVLfp6SktLGf6IIQ+dcv2Aw+CPD7QsSB66PKNBeI5UQ0ajNAqIioq+AdEg8eObKYe4SOh6J2rEx&#10;sG5YwAJrAw8bq+Pjjz9+7NVXX42EzVRUYitXrvw2HdeIu52mFzHjGonM//zzz+3CDlu3bpV169Y5&#10;0TvijheP987UC0S93B8+z2Aw6BT+drf9k5qaivX1fCAQaOS/kP1AVjAYfD0tLa3A1pgd8MRn6T7m&#10;lSpVanZKSkrTQCDwEJ8rVg0tGiaDu/POOzd27969mf9FFEUpgMqVK3+JCOKt01T2jxalBAKBP4LB&#10;4FhXEGL959iPxAeDwZPpbA0Gg84ISK7Pe41E76TP2VkOeQ9E9dhJZF8wsIksEvYzOZVX3KdNm+ZM&#10;ZYw4Yn0wd/2SJUvyP/rooyf8F7K/CAQCWZUrV97KtdIhyuReeO5M1oYtw7UVJO5r1qyxlZFTOfFe&#10;mJJ5+vTpTsTPe+V85Pu3bt16a0ZGRu8SJUpUPQjrkdKfkR4MBm8IhUK5aWlpTjqut1Ah8zkNHjx4&#10;Y//+/Q93nxefmpr6IxU194Y5Z2hxDRo0aNWhMJWEouxXWLLt8MMP32pXYqIz8rTTTluRmJh4OEIe&#10;DAYbJCUlMVqRH9PB7HSkQkkrVarU6ZmZmX/SikAQ8GjJqsCGYQ4SUiDJqqHQN0A0bMWdiJgZB0kv&#10;JAsFASRyx5IhOsbi+O6775xo+Jtvvtm0YMGCs/wXsT8oW7ZsI1odVLAMRmLGRmZFZHZLUh3x07mu&#10;zZs3bxd3vPdvv/3WEXbmsafDFYuJiou1UhF5UijpiOT9Dhs27KMWLVrsbYpjJElMSUmpEAgEjggG&#10;g6ekpqb+Rb8J1hnzztNaGTZs2HbrJSUlpR+tMz5LxjDQr/Dwww/n9evX76KdT6soipeYrKysiUTs&#10;/LgQdoSwZcuWL/gPjCbKli07NCsry5mb3k6jQDYPufdkXNhMEQSBlE1sGSYSo6OShSG8njsLRBAZ&#10;I55//PGH/PPPP05ETOfl4sWLfyPTxv/6kaZMmTJH0vqgf4BKylpIRN5k/bDKFK2Lr776SpYvX+5c&#10;25IlSxxhp2LCViJqJ8pnznaeh2ePteOuZrSpXbt2TfyvGw0EAoG7MzIyGBXrZMXQWrnttts2d+3a&#10;taV7CEswzqeyJheee0OFdfXVV6/t3r17Jd/pFEWBMmXKhE488cSVDPpB2Gm+t2vXLv/4449v6z82&#10;2ihRokTj9PT0RVlZWRvcdWFZPjC/fPny+Yg+YoAtQ2ogw9npUGW6YiJi5qUnk4aomBRCUgxzcnJ2&#10;sj3owPzxxx8R0M7+1440JUuWbICVRGVEC4rPg+j92muvdUSaVZOoiFgmD5EnkqcwoAlRp4KiAqA1&#10;wvvDviDHn9Gqffr0yT/rrLMm+18zmmD9XFouDIjDknKtlxUdOnRIZX9CQkJjMm9opRGEsPg5Ef6g&#10;QYPoDFYUxU92dnbzjh07biHSQxhozl977bVLGzRoUFz8zOSyZcvWTE9PPzczM/OC9PT0wRkZGRvt&#10;4uCk0jEIxo5aZW56BgfRtLe+uxV3v6e9ceNGx5755JNPXvG/aKQJBoMZmZmZG+gMZhwBlREWk62M&#10;EHgiWmwW8t6J0OkvsIVt2DC0SJjm2M7NQkpos2bNXq1Ro8Y+DUza3wQCgd50ijMojSCD1sf999+f&#10;17t3737uIXGBQOAlWmS00OhH4Lt60003/dWqVavrTj311P5nnHFGw2OPPbbYTTGhKBGjRYsWqf37&#10;928yfPjwTo0bN55NByQrLdm1Na+//vq7/M8pLqSnpx+blZWVh7hTyJahuU80jJdNk57IEGsGPxuB&#10;wHdn+D4ethc6LL///nuZP3/+qg8++CDF/1oRJiYzM/NNWhtkulgrif4DInAieCpgRqxi03DdRLfY&#10;ExQie/ZxHAPMaLHUqVNnRc2aNa/a1xGnB4jk1NTUd7GmaGnxneR9XXnllb/26NGD/p6YsmXLHp+e&#10;nr6B8RVMS4B9iAePjUWLs0OHDnmdOnVa0blz5yldu3Y956yzzjqQ2U6KcvBgvpJu3bpdOGTIkJ8Y&#10;IEOzlg5GBAGLgsWTEYlBgwbt8ar30UJGRkYrLBor7mRZYHUwbQKRLNEwdgdLunEPEEoqtLffftvJ&#10;Gc/Ly9su7ps2bXIyUebOnbtpypQpezz97Z5SsmTJ+lhMXDMRLB3BCDx2EtfMZ0UUj8jjpRPdIuhE&#10;9aR3Mjire/fuuVlZWWPT09O747r5XyOaIfWxZMmS+QxgouVBXwHfx/79+z+cnp5+Re3atbdSUSP+&#10;2De0xuxKXEwU511pikr8wgsvnNe9e/cDndmlKAeWRo0alWO+kquvvjqPzAmidCadIi8aYbND14kI&#10;H3nkkav8zy8ulC9fvgGDX6y42xWniGaZRIxcaRu9M5Mi3jvvGZuDQUB0Vm7bts0R9l9++cWxa2bO&#10;nLlp6tSpNfyvtR+IzcjIeMMuDo7AE8EjdCxWQYewXfKQQU7YSwg6f+Oxd+3addMJJ5xwIPLW9xcx&#10;gUDgBT43rClaLbROBg4cmFetWrU87oddZJuOc7uCE58pHbFUglhSZEWxPB/r5g4YMGBjjx49iu33&#10;WVF2Sf369Q9r167dz4gCkR6+LcKOqNuBO+R3I2T8P3369K1jx4693n+eYkJyZmbmcivudsZLu5AF&#10;TXi7oDaiSC45PjUjQanc6KwkJZJBQaQXkoXyxhtv/D5hwoSITa+wK9LS0kpnZGR8aq8bewVBY4Qm&#10;187CFUSoCJ9dQpD3g9A1b958hP98xZC0tLS0VWQ/IeBUwmQ/cR+Ya4ZUUW/UjtVGxWeXgkTY7Zz2&#10;tHYoVIgXX3zxbf4X2lO6d+9epl+/fhk9e/ZM9u9TlAMOYtG0adPFRKs0c7FfiFIZ5ILPjJAxaAf7&#10;YeHChdtF7fXXX//9tttuq+Y/X3EgPT39VSvuNnpnOgKid0QSr5amO5kk2DPYHPQ5IPDPP/+8vPLK&#10;K85EXbRmKJMnT57rf439SYkSJaqkp6e/m52dnWdFHmuJ68deov/ATrmM0DVr1uzvunXrDvOfp7iS&#10;mpp6PWMYEHXeO60YKmfSRO37Z45+LCsqOxu18x0nWkfMacnQGU3hcx48eHB+nz59hvpfa3cceeSR&#10;jdq2bXvLxRdf/Pm1116be+edd6577LHHlj///POTJk2a1HnChAn7ZdoGRdktNWvWvJyIjy853iyd&#10;VMw/QoTK7ILYED///PP2SajIo0bwGRDz+OOPTzvIg5b2ivT09PZZWVnbfXfrvdMRx2An7BlEAZuD&#10;+4LA41kTwTOZGFlD9D+QgUIZM2bMFf7XOADEpaen/y8zM/NXRJ6ORju7Ix2utWvXzq9Zs+bWypUr&#10;f2yMOdRyvWNDodCX3oXc7Tq/WDJ2YXSvuNOCIWpH2PlMaaUS9dvCtksuuWR9+/btizpmIa5GjRp3&#10;UZFQcdDKw8KzE7nZgW+zZs364/XXXz+mOP5OlGJO/fr1v6TpynwjdMDRecgoRoR9/fr1jr/MZFRk&#10;ipDTjbhj0ZBD/eyzz/41cuTIov4YoomkrKwsIt/t4k4WCuJINEj0hzjQCUe0xw8f75qRq/yA6ZOg&#10;Iw8v/sEHH8y/9dZbD4TfXiBMAVyqVKnjsrKyRmdlZT2XlZX1amZm5jOZmZmD3el5DzmLICEhoX5q&#10;auqfVtxpdRVF3G1/BJ8lrVT6VBBltpFxxOfcu3fvz9q3b7+7zKdQZmbmjCZNmuQRGOHf05FN5e/O&#10;Irrd0mQQ2cKFC/+ZO3fu//wnUZT9BqMeGzVqtJkOJzItEC5yoRnw4h+ww7D2lStXOtYMX1gi98mT&#10;J28aPXr0Xq+sdDApVapUPTuC1eu/E/kyCRX+OzNGIvBE8DTjGRHKjxgfnkyaUaNGbbvuuutu8p9b&#10;2b/YdVjJe6fF4hV3a8vguZMGSeCCuGOzMeMngk4mERU0k4zxOdIyI3pH4CkXXnhhc/9resnIyLiV&#10;WSkZH0GHLR4+0yJwPttfxeAx+qr4vTDl8tdff73h/fffP9d/LkXZL2RlZXVHyIhu+HIzcIf0R8Sd&#10;TBAvRO8//fSTs/ADWSNMgTtx4sQtI0eOrO0/b3GhbNmyLTIyMn7z++8087kvCAUigUAwEyN+Lf4s&#10;kd4VV1yRf8kll2BLKQeYUCj0lRV3+3kxpzuDl2yHKtYaUTVpkAxOo4KmdYqYY6nRZ8L4BfqYEHsi&#10;eISdSrxv376j/a9pKV269NF8TwgCmOqA1gHfC0bEMi6C4IhVseivYh4iRjEzMydTVyxZsuTnWbNm&#10;OSNqFWW/kpGR0Y8fBVkFNFkZuMOoTJqV2DJYMpbffvttpwwROhXHjBmz+corrzxolkQkKF26dNPM&#10;zMxfvAJPNGg76fDgiQTJNrFRIB5r165dn+nbt68OgjnwMJjpT8SdycKw08icoUOZHHc+L9ZUZQZQ&#10;PjM6x629ZpclxHYkSYDvMlM2IMrs84j79y1btmx08sknNyZ19H//+9+x1113XYsRI0accMQRRzzP&#10;KFhekywlKhAqDp7vnV+fIOjvv/+W/Px8pyDwS5YsyZs7d25//xtSlIhTpkyZs4l6+CGQJmYXgKBT&#10;lSwQBJ6OVKIO0iDx2YnY2cecK7fccsufQ4cOLek/b3GjdOnS5cuWLTs6Ozs712vRsCgEc5UQxROl&#10;uQuBf9eqVatuTZs23Z0vq+wHQqFQm7S0NGeJRcSdz4k5ZxjYxOdk89ypkJlagcCFlimdqVbcEV+E&#10;nbVl+ZtMKHx4xJ0gh99Cjx49WBRlc7du3TaPHj1669SpU/NeeeWVvGeeeSafDB36Z1jijxYCaZa0&#10;fOl0ZwqICRMmOJYMi6V4W74Mgps7d+6nIqKDppT9S3p6elalSpV+RbiISvli4ynTsUpGiO31Z+Ip&#10;BJ1oncmnaNYS4Q8aNOjpQykLICMjIzM9PX0QA4UyMjK+zs7O/qlcuXJLy5cvv7hSpUqvVK9evQf6&#10;4n+ecuBIS0vrb+d3Z+EOu+gKlTC+O+mQdoQqwmsHMtl5eOgUx3rEF8c+IbUVr5w+Jyw3/HP8eTuK&#10;lagcK4fMFzshG69D647WAq0EKg/y5rFmqDzoVKVPKjc3d7u4M5Mos3S+//77m6dOnZrpf1+KEnGY&#10;zpcfBhkGWA7eWRGJQmhm8mW188rwP1kBV1999W/169c/IAN3DhJEVyxYQdFIK0pIS0vr513Ag1WY&#10;EFprzTCQiWCFDnG+097oHaGmdYoNg9dOWisdq/Q10dmKQBPhY7th5VBINiAqJ9ChImAgGxUIrTs6&#10;cnktKhAqA/pi7AIqBEJE72ScbdiwQVasWOEkIrz11lt5L7/8ckX/+1KUiIPnXL58+W2kABLpIPCM&#10;2qMJS5RDZxPRCD8IInq28WXv3LnzwcjtVv7jpKamtrW2jNeawSohv99G73SsElUzkIusJ7x3Rqoi&#10;3mTHkDVDhou1Y+gUJVJ3LRnH2kG4yYghrRIvnt8F0T2vQ4sB247Xo5VA5UHUz/mI9EmTpe+KjtX5&#10;8+c76wHQVzV16tQNTz75ZHFMH1aKIyytVqFChc18UZlNjwwDIhG+zEQjNFnJNCCqZ3ubNm2YFfKQ&#10;sWOU4kNKSkq5UCi0yYo766syWhWhpf+IgWh44YgyAo3w2s5V7BnbuWrnluGRiN5O1UBWVOfOnbdW&#10;rVp1FrnslKpVq86oV68eZfphhx32g12i0abOUpnQQrCBkZ1jn9YBHbbYPxTE/qmnnvq6Q4cOB3oJ&#10;Q+W/TFZWVofy5cvnHnbYYfnkC9MhZWfUIyo599xz804//fRfGzdu3Mf/XEU5gMSEQqE1XmuGwUyI&#10;LdE7FiNZTmTO2E5wr/9O6qKdbwYhx4LhkYI4s719+/a/+F/UUrZs2ROysrK2elNnieTx+e0yjkT3&#10;CDwRPJ21dvrlxx9/PP/222/v4j+noux3gsEgHYpXZWVlfV65cuUt/FDq1KnD/Njz6tSpM7xOnTpZ&#10;/ucoyoEmNTV1ul/c8d4RWiJpJhHDZiSiJjUSgadFSgSPxULQQhSPyBO44KtT+B/75swzzxzrf00P&#10;senp6U94s6rI1iGlmHERCDwVBckJDHrD/sHTJ5K/8cYbl2r6rHKwYYHi8kxQRTNYOxSVaCI5ObmT&#10;V9yxZhjQRP45I0etPUNqpF/g8eCxUIjiEWJGsRLNUxB9tp166qkn+V/TC6tiudlUOwk8LQYieDt1&#10;BVYPNg2dtcOHD/+1T58+uzyvoijKfx2smbkFCTxiS2okmSxkz1iBtxYNnaxk0RDFM/qYzlYKgo91&#10;06JFi6+LuIRkakZGxntei4asHVq7jJTldRD59u3b53fs2HHtmWeeeY7/BIqiKIqP5OTkFl5xp5D3&#10;jj1jJ4FD4IngsWjw4OlkJYvGijyRPH1LFHz5E0888e+jjz66qv+1dkFCRkZGt8zMzN9tBM9rM7qZ&#10;QVUNGjTYUq9evRfVzlQURSk6MSkpKYNDodAWfwRftmzZ7RE8+e+u0DpZNETVjGLFqkHosVF4PPbY&#10;Y/MbN258895kgbkLqDTLyMjok5WVNTw7O3soC7KXL1++WE6qpyiKcrCJC4VCo0Kh0NZQKLRTFG8t&#10;GlIkiaSJ4uloxRcnkkfoieYZ9NS4ceP8+vXr7/NKTIqiKEqEiI+PP7Js2bKbEffU1FSxIk8ETxaN&#10;jeIReTo9ieTxxUlfJKI/7LDDNlerVu2QWaVKURTlUCCldOnSi7FcsFYQbK/AW5FnFCsiz6hSfHE6&#10;PinlypWbjZ2i2WCKoihRRDAY7FKlSpWtZMLYefdPOeWUPNbITUtL+zAUCq0OhUIbPEL/a4kSJRaV&#10;KFHikbS0tNasyOU/p6IoinJwKVu9evXfGE1N1gv56oymPvPMM2d7jklLTk6uFAwG6yUkJNTlOZ59&#10;iqIoSrSRnZ19AymMzHtEcafIIJ2xhf9YRVEUJQpp2rRp+c6dO7cZMmRIr+uvv75Pjx492tepU2cN&#10;k9jdeuutzuIyzNE+YMAAlj1M8D9fURRFiSIOO+ywKieffPJj3bt3X89Uukw9zXoCiDlT9zI3+4MP&#10;PuisM/DYY4/9OmTIEF0EQ1EUJZrJyMho2qxZs99Y3Jrppu36pCyawapgb7/9trOaEiuGsSj1jTfe&#10;+LD/HIqiKEoUUbJkyfq1a9f+jTlfWACDmRVZ1pHlHV977TV55513nDVQWemIRTBmzJiBwHf1n0dR&#10;FEWJEkqUKFGyfPny35AFQ2ojC8QwZa5d+IL1fFnYmgXbv/zyS1m0aJF8/vnnLDy9bPz48Wn+8ymK&#10;oihRQJkyZboxkpS50bFkWAmMpR7pMGX90jfffNNZto7FppcvXy7ffvutfP31147Av/baa7f4z6co&#10;iqJEAZmZmR+w4AYLXFtxJyMGcZ88ebITtf/888/y999/y7Zt2+S3335zBJ4ofubMmesnTJhwKC/a&#10;riiKUvzAksnMzPyNyJ3ZGlkdCVvmlltukYcfflief/55x2f/559/xILAr1q1yhH3jz/+mOi+kf+8&#10;iqIoykEkMzOzXmZm5hbWQmVKAZa8Y7m6ESNGOGuR0qE6d+5cWb9+/XZxz8/Pl9WrV8unn37q2DUT&#10;Jkw4zX9eRVEU5SCSmZlZNSMjYwOTejEVLysZsVQd+ez47qQ8vvfee7JixYrt4r5hwwb55ptv5IMP&#10;PpDZs2fLuHHjVNwVRVGijKTMzMwVzN7I3OusjsRapEOHDiWP3Yne8d0R+KVLlzodqt99951j1ZAe&#10;OX36dHLhj/afVFEURTnIZGVlTbarKLH2KQtZM80AA5lGjhzpjEglJZKsmZkzZzqiTnokA5qeeeaZ&#10;jaNHj2ZBd0VRFCWayMjIOIc51ynMz37yySc73nu/fv3kiiuucDJn7r//fmdkKh78hAkTnEcsm1tu&#10;ueVZ//kURVGU6CCQlZX1BdF75cqVpWHDhs4C1mTOWIHHomE6gnvvvdcReh5vvfXWtQMHDtSoXVEU&#10;JVopVapUxfT09GXly5d3lsZr3LixM2c787XTwYoHj8hfe+21Trnssss29+nTp7//PIqiKEqUUbZs&#10;2Zrp6emLsGdIjWQpPXLfyaBhWoIePXrIBRdckN+zZ8+/2rRpM8j/fEVRFCVKKVWqVImMjIyhDGyy&#10;UfwRRxwhRx99tDRr1mxz06ZN32jevHk1XQNVURSlGJKZmZlRtmzZ47Oysrqnp6cPqFChQrvs7Oza&#10;/uMURVEURVEURVEURVEURVEURVEURVEURVEURVEURVEURVEURVEURVEURVEURdkV/wdND9KrgZy7&#10;KQAAAABJRU5ErkJgglBLAwQUAAYACAAAACEAr9kbkeMAAAANAQAADwAAAGRycy9kb3ducmV2Lnht&#10;bEyPwWrDMBBE74X+g9hCb41kBzuNazmE0PYUCk0KJTfF2tgm1spYiu38fZVTc5thh9k3+WoyLRuw&#10;d40lCdFMAEMqrW6okvCz/3h5Bea8Iq1aSyjhig5WxeNDrjJtR/rGYecrFkrIZUpC7X2Xce7KGo1y&#10;M9shhdvJ9kb5YPuK616Nody0PBYi5UY1FD7UqsNNjeV5dzESPkc1rufR+7A9nzbXwz75+t1GKOXz&#10;07R+A+Zx8v9huOEHdCgC09FeSDvWSkjiNGzxEpaLdAHslhBxFNQxqESkc+BFzu9XFH8AAAD//wMA&#10;UEsBAi0AFAAGAAgAAAAhAD38rmgUAQAARwIAABMAAAAAAAAAAAAAAAAAAAAAAFtDb250ZW50X1R5&#10;cGVzXS54bWxQSwECLQAUAAYACAAAACEAOP0h/9YAAACUAQAACwAAAAAAAAAAAAAAAABFAQAAX3Jl&#10;bHMvLnJlbHNQSwECLQAUAAYACAAAACEA8Stw6JYGAABuGAAADgAAAAAAAAAAAAAAAABEAgAAZHJz&#10;L2Uyb0RvYy54bWxQSwECLQAUAAYACAAAACEAB4V139AAAAAqAgAAGQAAAAAAAAAAAAAAAAAGCQAA&#10;ZHJzL19yZWxzL2Uyb0RvYy54bWwucmVsc1BLAQItAAoAAAAAAAAAIQBvyzrGc28AAHNvAAAUAAAA&#10;AAAAAAAAAAAAAA0KAABkcnMvbWVkaWEvaW1hZ2UzLnBuZ1BLAQItAAoAAAAAAAAAIQBFwopbqB8C&#10;AKgfAgAVAAAAAAAAAAAAAAAAALJ5AABkcnMvbWVkaWEvaW1hZ2UyLmpwZWdQSwECLQAKAAAAAAAA&#10;ACEAJmwmZ9m2AADZtgAAFAAAAAAAAAAAAAAAAACNmQIAZHJzL21lZGlhL2ltYWdlMS5wbmdQSwEC&#10;LQAUAAYACAAAACEAr9kbkeMAAAANAQAADwAAAAAAAAAAAAAAAACYUAMAZHJzL2Rvd25yZXYueG1s&#10;UEsFBgAAAAAIAAgAAQIAAKhRAwAAAA==&#10;">
                <v:shape id="テキスト ボックス 11" o:spid="_x0000_s1028" type="#_x0000_t202" style="position:absolute;width:31476;height:33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6knygAAAOMAAAAPAAAAZHJzL2Rvd25yZXYueG1sRE9LS8NA&#10;EL4L/odlhF7EbmwxadJui0jV0puND7wN2WkSzM6G7DaJ/74rFDzO957VZjSN6KlztWUF99MIBHFh&#10;dc2lgvf8+W4BwnlkjY1lUvBLDjbr66sVZtoO/Eb9wZcihLDLUEHlfZtJ6YqKDLqpbYkDd7SdQR/O&#10;rpS6wyGEm0bOoiiWBmsODRW29FRR8XM4GQXft+XX3o0vH8P8Yd5uX/s8+dS5UpOb8XEJwtPo/8UX&#10;906H+XGaLOJZmibw91MAQK7PAAAA//8DAFBLAQItABQABgAIAAAAIQDb4fbL7gAAAIUBAAATAAAA&#10;AAAAAAAAAAAAAAAAAABbQ29udGVudF9UeXBlc10ueG1sUEsBAi0AFAAGAAgAAAAhAFr0LFu/AAAA&#10;FQEAAAsAAAAAAAAAAAAAAAAAHwEAAF9yZWxzLy5yZWxzUEsBAi0AFAAGAAgAAAAhAPovqSfKAAAA&#10;4wAAAA8AAAAAAAAAAAAAAAAABwIAAGRycy9kb3ducmV2LnhtbFBLBQYAAAAAAwADALcAAAD+AgAA&#10;AAA=&#10;" fillcolor="white [3201]" stroked="f" strokeweight=".5pt">
                  <v:textbox>
                    <w:txbxContent>
                      <w:p w14:paraId="70C42D59" w14:textId="77777777" w:rsidR="000F5470" w:rsidRPr="009058A5" w:rsidRDefault="000F5470" w:rsidP="000F5470">
                        <w:pPr>
                          <w:pStyle w:val="RSCI02FigureSchemeChartwithtopbar"/>
                          <w:rPr>
                            <w:b/>
                            <w:bCs/>
                            <w:lang w:eastAsia="ja-JP"/>
                          </w:rPr>
                        </w:pPr>
                        <w:r>
                          <w:rPr>
                            <w:rFonts w:hint="eastAsia"/>
                            <w:b/>
                            <w:bCs/>
                            <w:lang w:eastAsia="ja-JP"/>
                          </w:rPr>
                          <w:t>Table</w:t>
                        </w:r>
                        <w:r w:rsidRPr="00EC2FC2">
                          <w:rPr>
                            <w:rFonts w:hint="eastAsia"/>
                            <w:b/>
                            <w:bCs/>
                            <w:lang w:eastAsia="ja-JP"/>
                          </w:rPr>
                          <w:t xml:space="preserve"> 1</w:t>
                        </w:r>
                        <w:r w:rsidRPr="00DA59FC">
                          <w:t xml:space="preserve"> </w:t>
                        </w:r>
                        <w:r w:rsidRPr="00DA59FC">
                          <w:rPr>
                            <w:lang w:eastAsia="ja-JP"/>
                          </w:rPr>
                          <w:t>Contradictory thermodynamic conditions for DRM and FTS reactions.</w:t>
                        </w:r>
                      </w:p>
                      <w:p w14:paraId="310CAFE9" w14:textId="77777777" w:rsidR="000F5470" w:rsidRDefault="000F5470" w:rsidP="000F5470">
                        <w:pPr>
                          <w:pStyle w:val="RSCI02FigureSchemeChartwithtopbar"/>
                          <w:rPr>
                            <w:lang w:eastAsia="ja-JP"/>
                          </w:rPr>
                        </w:pPr>
                      </w:p>
                      <w:p w14:paraId="4EC54BCB" w14:textId="46C7E96F" w:rsidR="000F5470" w:rsidRDefault="000F5470" w:rsidP="000F5470">
                        <w:pPr>
                          <w:pStyle w:val="RSCI02FigureSchemeChartwithtopbar"/>
                          <w:rPr>
                            <w:lang w:eastAsia="ja-JP"/>
                          </w:rPr>
                        </w:pPr>
                      </w:p>
                      <w:p w14:paraId="01F995E6" w14:textId="31368163" w:rsidR="000F5470" w:rsidRDefault="000F5470" w:rsidP="000F5470">
                        <w:pPr>
                          <w:pStyle w:val="RSCI02FigureSchemeChartwithtopbar"/>
                          <w:rPr>
                            <w:lang w:eastAsia="ja-JP"/>
                          </w:rPr>
                        </w:pPr>
                      </w:p>
                      <w:p w14:paraId="5EF8424A" w14:textId="77777777" w:rsidR="000F5470" w:rsidRDefault="000F5470" w:rsidP="000F5470">
                        <w:pPr>
                          <w:pStyle w:val="RSCI02FigureSchemeChartwithtopbar"/>
                          <w:rPr>
                            <w:lang w:eastAsia="ja-JP"/>
                          </w:rPr>
                        </w:pPr>
                      </w:p>
                      <w:p w14:paraId="7513F164" w14:textId="77777777" w:rsidR="000F5470" w:rsidRDefault="000F5470" w:rsidP="000F5470">
                        <w:pPr>
                          <w:pStyle w:val="RSCI02FigureSchemeChartwithtopbar"/>
                          <w:rPr>
                            <w:lang w:eastAsia="ja-JP"/>
                          </w:rPr>
                        </w:pPr>
                      </w:p>
                      <w:p w14:paraId="19207860" w14:textId="77777777" w:rsidR="000F5470" w:rsidRDefault="000F5470" w:rsidP="000F5470">
                        <w:pPr>
                          <w:pStyle w:val="RSCI02FigureSchemeChartwithtopbar"/>
                          <w:rPr>
                            <w:lang w:eastAsia="ja-JP"/>
                          </w:rPr>
                        </w:pPr>
                      </w:p>
                      <w:p w14:paraId="0DB6B5D9" w14:textId="77777777" w:rsidR="000F5470" w:rsidRDefault="000F5470" w:rsidP="000F5470">
                        <w:pPr>
                          <w:pStyle w:val="RSCI02FigureSchemeChartwithtopbar"/>
                          <w:rPr>
                            <w:lang w:eastAsia="ja-JP"/>
                          </w:rPr>
                        </w:pPr>
                      </w:p>
                      <w:p w14:paraId="356AF76F" w14:textId="77777777" w:rsidR="000F5470" w:rsidRDefault="000F5470" w:rsidP="000F5470">
                        <w:pPr>
                          <w:pStyle w:val="RSCI02FigureSchemeChartwithtopbar"/>
                          <w:rPr>
                            <w:lang w:eastAsia="ja-JP"/>
                          </w:rPr>
                        </w:pPr>
                      </w:p>
                      <w:p w14:paraId="63A3409A" w14:textId="77777777" w:rsidR="000F5470" w:rsidRDefault="000F5470" w:rsidP="000F5470">
                        <w:pPr>
                          <w:pStyle w:val="RSCI02FigureSchemeChartwithtopbar"/>
                          <w:rPr>
                            <w:lang w:eastAsia="ja-JP"/>
                          </w:rPr>
                        </w:pPr>
                      </w:p>
                      <w:p w14:paraId="08F247A3" w14:textId="77777777" w:rsidR="000F5470" w:rsidRDefault="000F5470" w:rsidP="000F5470">
                        <w:pPr>
                          <w:pStyle w:val="RSCI02FigureSchemeChartwithtopbar"/>
                          <w:rPr>
                            <w:lang w:eastAsia="ja-JP"/>
                          </w:rPr>
                        </w:pPr>
                      </w:p>
                      <w:p w14:paraId="51B2FD13" w14:textId="77777777" w:rsidR="000F5470" w:rsidRDefault="000F5470" w:rsidP="000F5470">
                        <w:pPr>
                          <w:pStyle w:val="RSCI02FigureSchemeChartwithtopbar"/>
                          <w:rPr>
                            <w:lang w:eastAsia="ja-JP"/>
                          </w:rPr>
                        </w:pPr>
                      </w:p>
                      <w:p w14:paraId="5AA398F8" w14:textId="77777777" w:rsidR="000F5470" w:rsidRDefault="000F5470" w:rsidP="000F5470">
                        <w:pPr>
                          <w:pStyle w:val="RSCI02FigureSchemeChartwithtopbar"/>
                          <w:rPr>
                            <w:lang w:eastAsia="ja-JP"/>
                          </w:rPr>
                        </w:pPr>
                      </w:p>
                      <w:p w14:paraId="51303E7B" w14:textId="77777777" w:rsidR="000F5470" w:rsidRDefault="000F5470" w:rsidP="000F5470">
                        <w:pPr>
                          <w:pStyle w:val="RSCI02FigureSchemeChartwithtopbar"/>
                          <w:rPr>
                            <w:lang w:eastAsia="ja-JP"/>
                          </w:rPr>
                        </w:pPr>
                      </w:p>
                      <w:p w14:paraId="42D9CD19" w14:textId="77777777" w:rsidR="000F5470" w:rsidRPr="00986C70" w:rsidRDefault="000F5470" w:rsidP="000F5470">
                        <w:pPr>
                          <w:pStyle w:val="RSCI02FigureSchemeChartwithtopbar"/>
                          <w:rPr>
                            <w:lang w:eastAsia="ja-JP"/>
                          </w:rPr>
                        </w:pPr>
                      </w:p>
                      <w:p w14:paraId="389E1ECF" w14:textId="77777777" w:rsidR="000F5470" w:rsidRPr="00EC2FC2" w:rsidRDefault="000F5470" w:rsidP="000F5470">
                        <w:pPr>
                          <w:pStyle w:val="RSCI02FigureSchemeChartwithtopbar"/>
                          <w:rPr>
                            <w:b/>
                            <w:bCs/>
                            <w:lang w:eastAsia="ja-JP"/>
                          </w:rPr>
                        </w:pPr>
                        <w:r w:rsidRPr="00EC2FC2">
                          <w:rPr>
                            <w:rFonts w:hint="eastAsia"/>
                            <w:b/>
                            <w:bCs/>
                            <w:lang w:eastAsia="ja-JP"/>
                          </w:rPr>
                          <w:t>Scheme 1</w:t>
                        </w:r>
                        <w:r w:rsidRPr="008D4155">
                          <w:rPr>
                            <w:rFonts w:hint="eastAsia"/>
                            <w:lang w:eastAsia="ja-JP"/>
                          </w:rPr>
                          <w:t xml:space="preserve"> (a) </w:t>
                        </w:r>
                        <w:r w:rsidRPr="00EC2FC2">
                          <w:rPr>
                            <w:rFonts w:hint="eastAsia"/>
                            <w:lang w:eastAsia="ja-JP"/>
                          </w:rPr>
                          <w:t>Sch</w:t>
                        </w:r>
                        <w:r>
                          <w:rPr>
                            <w:rFonts w:hint="eastAsia"/>
                            <w:lang w:eastAsia="ja-JP"/>
                          </w:rPr>
                          <w:t>e</w:t>
                        </w:r>
                        <w:r w:rsidRPr="00EC2FC2">
                          <w:rPr>
                            <w:rFonts w:hint="eastAsia"/>
                            <w:lang w:eastAsia="ja-JP"/>
                          </w:rPr>
                          <w:t xml:space="preserve">matic diagram of </w:t>
                        </w:r>
                        <w:r>
                          <w:rPr>
                            <w:rFonts w:hint="eastAsia"/>
                            <w:lang w:eastAsia="ja-JP"/>
                          </w:rPr>
                          <w:t xml:space="preserve">photocatalytic reconciliation of DRM and FTS and (b) photograph of high-pressure durable </w:t>
                        </w:r>
                        <w:r w:rsidRPr="008D4155">
                          <w:rPr>
                            <w:lang w:eastAsia="ja-JP"/>
                          </w:rPr>
                          <w:t>gas flow chamber</w:t>
                        </w:r>
                        <w:r>
                          <w:rPr>
                            <w:rFonts w:hint="eastAsia"/>
                            <w:lang w:eastAsia="ja-JP"/>
                          </w:rPr>
                          <w:t xml:space="preserve"> with a</w:t>
                        </w:r>
                        <w:r w:rsidRPr="00FB46A0">
                          <w:rPr>
                            <w:lang w:eastAsia="ja-JP"/>
                          </w:rPr>
                          <w:t xml:space="preserve"> </w:t>
                        </w:r>
                        <w:r>
                          <w:rPr>
                            <w:rFonts w:hint="eastAsia"/>
                            <w:lang w:eastAsia="ja-JP"/>
                          </w:rPr>
                          <w:t xml:space="preserve">light </w:t>
                        </w:r>
                        <w:r w:rsidRPr="00FB46A0">
                          <w:rPr>
                            <w:lang w:eastAsia="ja-JP"/>
                          </w:rPr>
                          <w:t>transmission window</w:t>
                        </w:r>
                        <w:r>
                          <w:rPr>
                            <w:rFonts w:hint="eastAsia"/>
                            <w:lang w:eastAsia="ja-JP"/>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103" o:spid="_x0000_s1029" type="#_x0000_t75" alt="ダイアグラム が含まれている画像&#10;&#10;AI 生成コンテンツは誤りを含む可能性があります。" style="position:absolute;left:2226;top:11529;width:15595;height:1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KaFyAAAAOMAAAAPAAAAZHJzL2Rvd25yZXYueG1sRE/NasJA&#10;EL4LfYdlCr2IbhJIaKOrtEqph15M+wBDdkyC2dklu5q0T98VhB7n+5/1djK9uNLgO8sK0mUCgri2&#10;uuNGwffX++IZhA/IGnvLpOCHPGw3D7M1ltqOfKRrFRoRQ9iXqKANwZVS+rolg35pHXHkTnYwGOI5&#10;NFIPOMZw08ssSQppsOPY0KKjXUv1uboYBae3RB4+9taOxZny+e/FfRaTU+rpcXpdgQg0hX/x3X3Q&#10;cX5e5C9ZmqU53H6KAMjNHwAAAP//AwBQSwECLQAUAAYACAAAACEA2+H2y+4AAACFAQAAEwAAAAAA&#10;AAAAAAAAAAAAAAAAW0NvbnRlbnRfVHlwZXNdLnhtbFBLAQItABQABgAIAAAAIQBa9CxbvwAAABUB&#10;AAALAAAAAAAAAAAAAAAAAB8BAABfcmVscy8ucmVsc1BLAQItABQABgAIAAAAIQDd8KaFyAAAAOMA&#10;AAAPAAAAAAAAAAAAAAAAAAcCAABkcnMvZG93bnJldi54bWxQSwUGAAAAAAMAAwC3AAAA/AIAAAAA&#10;">
                  <v:imagedata r:id="rId17" o:title="ダイアグラム が含まれている画像&#10;&#10;AI 生成コンテンツは誤りを含む可能性があります。"/>
                </v:shape>
                <v:shape id="テキスト ボックス 12" o:spid="_x0000_s1030" type="#_x0000_t202" style="position:absolute;left:397;top:10257;width:3319;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KjEzAAAAOIAAAAPAAAAZHJzL2Rvd25yZXYueG1sRI9Ba8JA&#10;FITvBf/D8oTe6qapShJdRQKilHrQeuntmX0modm3aXaraX99tyB4HGbmG2a+7E0jLtS52rKC51EE&#10;griwuuZSwfF9/ZSAcB5ZY2OZFPyQg+Vi8DDHTNsr7+ly8KUIEHYZKqi8bzMpXVGRQTeyLXHwzrYz&#10;6IPsSqk7vAa4aWQcRVNpsOawUGFLeUXF5+HbKHjN1zvcn2KT/Db55u28ar+OHxOlHof9agbCU+/v&#10;4Vt7qxXESZqOx9FLCv+Xwh2Qiz8AAAD//wMAUEsBAi0AFAAGAAgAAAAhANvh9svuAAAAhQEAABMA&#10;AAAAAAAAAAAAAAAAAAAAAFtDb250ZW50X1R5cGVzXS54bWxQSwECLQAUAAYACAAAACEAWvQsW78A&#10;AAAVAQAACwAAAAAAAAAAAAAAAAAfAQAAX3JlbHMvLnJlbHNQSwECLQAUAAYACAAAACEAUvCoxMwA&#10;AADiAAAADwAAAAAAAAAAAAAAAAAHAgAAZHJzL2Rvd25yZXYueG1sUEsFBgAAAAADAAMAtwAAAAAD&#10;AAAAAA==&#10;" filled="f" stroked="f" strokeweight=".5pt">
                  <v:textbox>
                    <w:txbxContent>
                      <w:p w14:paraId="2510C62A" w14:textId="77777777" w:rsidR="000F5470" w:rsidRPr="000618C9" w:rsidRDefault="000F5470" w:rsidP="000F5470">
                        <w:pPr>
                          <w:rPr>
                            <w:sz w:val="20"/>
                            <w:szCs w:val="20"/>
                            <w:lang w:eastAsia="ja-JP"/>
                            <w14:textOutline w14:w="9525" w14:cap="rnd" w14:cmpd="sng" w14:algn="ctr">
                              <w14:noFill/>
                              <w14:prstDash w14:val="solid"/>
                              <w14:bevel/>
                            </w14:textOutline>
                          </w:rPr>
                        </w:pPr>
                        <w:r w:rsidRPr="000618C9">
                          <w:rPr>
                            <w:rFonts w:hint="eastAsia"/>
                            <w:sz w:val="20"/>
                            <w:szCs w:val="20"/>
                            <w:lang w:eastAsia="ja-JP"/>
                          </w:rPr>
                          <w:t>(a)</w:t>
                        </w:r>
                      </w:p>
                    </w:txbxContent>
                  </v:textbox>
                </v:shape>
                <v:shape id="テキスト ボックス 12" o:spid="_x0000_s1031" type="#_x0000_t202" style="position:absolute;left:16936;top:10495;width:3524;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mxMzAAAAOIAAAAPAAAAZHJzL2Rvd25yZXYueG1sRI9Ba8JA&#10;FITvhf6H5RV6qxutBhNdRQJiET1ovfT2zD6T0OzbNLtq6q93hUKPw8x8w0znnanFhVpXWVbQ70Ug&#10;iHOrKy4UHD6Xb2MQziNrrC2Tgl9yMJ89P00x1fbKO7rsfSEChF2KCkrvm1RKl5dk0PVsQxy8k20N&#10;+iDbQuoWrwFuajmIolgarDgslNhQVlL+vT8bBetsucXdcWDGtzpbbU6L5ufwNVLq9aVbTEB46vx/&#10;+K/9oRUM+8nwPUniGB6Xwh2QszsAAAD//wMAUEsBAi0AFAAGAAgAAAAhANvh9svuAAAAhQEAABMA&#10;AAAAAAAAAAAAAAAAAAAAAFtDb250ZW50X1R5cGVzXS54bWxQSwECLQAUAAYACAAAACEAWvQsW78A&#10;AAAVAQAACwAAAAAAAAAAAAAAAAAfAQAAX3JlbHMvLnJlbHNQSwECLQAUAAYACAAAACEAEwpsTMwA&#10;AADiAAAADwAAAAAAAAAAAAAAAAAHAgAAZHJzL2Rvd25yZXYueG1sUEsFBgAAAAADAAMAtwAAAAAD&#10;AAAAAA==&#10;" filled="f" stroked="f" strokeweight=".5pt">
                  <v:textbox>
                    <w:txbxContent>
                      <w:p w14:paraId="0F8F005E" w14:textId="77777777" w:rsidR="000F5470" w:rsidRPr="000618C9" w:rsidRDefault="000F5470" w:rsidP="000F5470">
                        <w:pPr>
                          <w:rPr>
                            <w:sz w:val="20"/>
                            <w:szCs w:val="20"/>
                            <w:lang w:eastAsia="ja-JP"/>
                            <w14:textOutline w14:w="9525" w14:cap="rnd" w14:cmpd="sng" w14:algn="ctr">
                              <w14:noFill/>
                              <w14:prstDash w14:val="solid"/>
                              <w14:bevel/>
                            </w14:textOutline>
                          </w:rPr>
                        </w:pPr>
                        <w:r w:rsidRPr="000618C9">
                          <w:rPr>
                            <w:rFonts w:hint="eastAsia"/>
                            <w:sz w:val="20"/>
                            <w:szCs w:val="20"/>
                            <w:lang w:eastAsia="ja-JP"/>
                          </w:rPr>
                          <w:t>(</w:t>
                        </w:r>
                        <w:r>
                          <w:rPr>
                            <w:rFonts w:hint="eastAsia"/>
                            <w:sz w:val="20"/>
                            <w:szCs w:val="20"/>
                            <w:lang w:eastAsia="ja-JP"/>
                          </w:rPr>
                          <w:t>b</w:t>
                        </w:r>
                        <w:r w:rsidRPr="000618C9">
                          <w:rPr>
                            <w:rFonts w:hint="eastAsia"/>
                            <w:sz w:val="20"/>
                            <w:szCs w:val="20"/>
                            <w:lang w:eastAsia="ja-JP"/>
                          </w:rPr>
                          <w:t>)</w:t>
                        </w:r>
                      </w:p>
                    </w:txbxContent>
                  </v:textbox>
                </v:shape>
                <v:shape id="図 133" o:spid="_x0000_s1032" type="#_x0000_t75" alt="飛行機の模型&#10;&#10;AI 生成コンテンツは誤りを含む可能性があります。" style="position:absolute;left:17065;top:13805;width:14224;height:1273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iVygAAAOMAAAAPAAAAZHJzL2Rvd25yZXYueG1sRI/NbsJA&#10;DITvSH2HlStxQWVDpCISWFBVVFGO/Bx6NFmTRGS9UXYbwtvXh0ocbY9n5lttBteonrpQezYwmyag&#10;iAtvay4NnE9fbwtQISJbbDyTgQcF2KxfRivMrb/zgfpjLJWYcMjRQBVjm2sdioochqlvieV29Z3D&#10;KGNXatvhXcxdo9MkmWuHNUtChS19VlTcjr/OwCGrbzsKtunxuj1NfLH/uexaY8avw8cSVKQhPsX/&#10;399W6qfvWZIt0rlQCJMsQK//AAAA//8DAFBLAQItABQABgAIAAAAIQDb4fbL7gAAAIUBAAATAAAA&#10;AAAAAAAAAAAAAAAAAABbQ29udGVudF9UeXBlc10ueG1sUEsBAi0AFAAGAAgAAAAhAFr0LFu/AAAA&#10;FQEAAAsAAAAAAAAAAAAAAAAAHwEAAF9yZWxzLy5yZWxzUEsBAi0AFAAGAAgAAAAhACQH6JXKAAAA&#10;4wAAAA8AAAAAAAAAAAAAAAAABwIAAGRycy9kb3ducmV2LnhtbFBLBQYAAAAAAwADALcAAAD+AgAA&#10;AAA=&#10;">
                  <v:imagedata r:id="rId18" o:title="飛行機の模型&#10;&#10;AI 生成コンテンツは誤りを含む可能性があります。" croptop="23050f" cropbottom="10264f" cropleft="10794f" cropright="6829f"/>
                </v:shape>
                <v:shape id="図 1" o:spid="_x0000_s1033" type="#_x0000_t75" alt="図形 が含まれている画像&#10;&#10;AI 生成コンテンツは誤りを含む可能性があります。" style="position:absolute;left:1033;top:3339;width:29585;height:7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kurxwAAAOMAAAAPAAAAZHJzL2Rvd25yZXYueG1sRE9La8JA&#10;EL4X/A/LCL3pxgRf0VVUUErbi8aLtyE7TUKzsyG7jfHfdwtCj/O9Z73tTS06al1lWcFkHIEgzq2u&#10;uFBwzY6jBQjnkTXWlknBgxxsN4OXNaba3vlM3cUXIoSwS1FB6X2TSunykgy6sW2IA/dlW4M+nG0h&#10;dYv3EG5qGUfRTBqsODSU2NChpPz78mMU5B/7vc9uhT3MkzpbyM493k+fSr0O+90KhKfe/4uf7jcd&#10;5sfTKJ4ly2kCfz8FAOTmFwAA//8DAFBLAQItABQABgAIAAAAIQDb4fbL7gAAAIUBAAATAAAAAAAA&#10;AAAAAAAAAAAAAABbQ29udGVudF9UeXBlc10ueG1sUEsBAi0AFAAGAAgAAAAhAFr0LFu/AAAAFQEA&#10;AAsAAAAAAAAAAAAAAAAAHwEAAF9yZWxzLy5yZWxzUEsBAi0AFAAGAAgAAAAhAK3KS6vHAAAA4wAA&#10;AA8AAAAAAAAAAAAAAAAABwIAAGRycy9kb3ducmV2LnhtbFBLBQYAAAAAAwADALcAAAD7AgAAAAA=&#10;">
                  <v:imagedata r:id="rId19" o:title="図形 が含まれている画像&#10;&#10;AI 生成コンテンツは誤りを含む可能性があります。"/>
                </v:shape>
                <w10:wrap type="square" anchory="page"/>
              </v:group>
            </w:pict>
          </mc:Fallback>
        </mc:AlternateContent>
      </w:r>
      <w:r w:rsidR="00A64637" w:rsidRPr="006E2484">
        <w:rPr>
          <w:bCs/>
          <w:iCs/>
          <w:lang w:eastAsia="ja-JP"/>
        </w:rPr>
        <w:t xml:space="preserve">1. </w:t>
      </w:r>
      <w:bookmarkStart w:id="3" w:name="_Hlk208318419"/>
      <w:r w:rsidR="00D503DB" w:rsidRPr="006E2484">
        <w:rPr>
          <w:bCs/>
          <w:iCs/>
          <w:lang w:eastAsia="ja-JP"/>
        </w:rPr>
        <w:t>High-pressur</w:t>
      </w:r>
      <w:r w:rsidR="009A57E0" w:rsidRPr="006E2484">
        <w:rPr>
          <w:rFonts w:hint="eastAsia"/>
          <w:bCs/>
          <w:iCs/>
          <w:lang w:eastAsia="ja-JP"/>
        </w:rPr>
        <w:t>e</w:t>
      </w:r>
      <w:r w:rsidR="00D503DB" w:rsidRPr="006E2484">
        <w:rPr>
          <w:bCs/>
          <w:iCs/>
          <w:lang w:eastAsia="ja-JP"/>
        </w:rPr>
        <w:t xml:space="preserve"> photocatalysis</w:t>
      </w:r>
      <w:r w:rsidR="00A64637" w:rsidRPr="006E2484">
        <w:rPr>
          <w:bCs/>
          <w:iCs/>
          <w:lang w:eastAsia="ja-JP"/>
        </w:rPr>
        <w:t xml:space="preserve"> </w:t>
      </w:r>
      <w:r w:rsidR="00D503DB" w:rsidRPr="006E2484">
        <w:rPr>
          <w:rFonts w:hint="eastAsia"/>
          <w:bCs/>
          <w:iCs/>
          <w:lang w:eastAsia="ja-JP"/>
        </w:rPr>
        <w:t>enables</w:t>
      </w:r>
      <w:r w:rsidR="00A64637" w:rsidRPr="006E2484">
        <w:rPr>
          <w:bCs/>
          <w:iCs/>
          <w:lang w:eastAsia="ja-JP"/>
        </w:rPr>
        <w:t xml:space="preserve"> innovative gas-to-liquid </w:t>
      </w:r>
      <w:r w:rsidR="00D503DB" w:rsidRPr="006E2484">
        <w:rPr>
          <w:rFonts w:hint="eastAsia"/>
          <w:bCs/>
          <w:iCs/>
          <w:lang w:eastAsia="ja-JP"/>
        </w:rPr>
        <w:t>(GTL)</w:t>
      </w:r>
      <w:r w:rsidR="00A64637" w:rsidRPr="006E2484">
        <w:rPr>
          <w:bCs/>
          <w:iCs/>
          <w:lang w:eastAsia="ja-JP"/>
        </w:rPr>
        <w:t xml:space="preserve"> </w:t>
      </w:r>
      <w:r w:rsidR="00D21B5C" w:rsidRPr="006E2484">
        <w:rPr>
          <w:rFonts w:hint="eastAsia"/>
          <w:bCs/>
          <w:iCs/>
          <w:lang w:eastAsia="ja-JP"/>
        </w:rPr>
        <w:t>process</w:t>
      </w:r>
      <w:r w:rsidR="00A64637" w:rsidRPr="006E2484">
        <w:rPr>
          <w:bCs/>
          <w:iCs/>
          <w:lang w:eastAsia="ja-JP"/>
        </w:rPr>
        <w:t xml:space="preserve"> that</w:t>
      </w:r>
      <w:r w:rsidR="00D503DB" w:rsidRPr="006E2484">
        <w:rPr>
          <w:rFonts w:hint="eastAsia"/>
          <w:bCs/>
          <w:iCs/>
          <w:lang w:eastAsia="ja-JP"/>
        </w:rPr>
        <w:t xml:space="preserve"> combine</w:t>
      </w:r>
      <w:r w:rsidR="00D21B5C" w:rsidRPr="006E2484">
        <w:rPr>
          <w:rFonts w:hint="eastAsia"/>
          <w:bCs/>
          <w:iCs/>
          <w:lang w:eastAsia="ja-JP"/>
        </w:rPr>
        <w:t>s</w:t>
      </w:r>
      <w:r w:rsidR="00D503DB" w:rsidRPr="006E2484">
        <w:rPr>
          <w:rFonts w:hint="eastAsia"/>
          <w:bCs/>
          <w:iCs/>
          <w:lang w:eastAsia="ja-JP"/>
        </w:rPr>
        <w:t xml:space="preserve"> </w:t>
      </w:r>
      <w:r w:rsidR="00D21B5C" w:rsidRPr="006E2484">
        <w:rPr>
          <w:bCs/>
          <w:iCs/>
          <w:lang w:eastAsia="ja-JP"/>
        </w:rPr>
        <w:t>CH₄</w:t>
      </w:r>
      <w:r w:rsidR="00D21B5C" w:rsidRPr="006E2484">
        <w:rPr>
          <w:rFonts w:hint="eastAsia"/>
          <w:bCs/>
          <w:iCs/>
          <w:lang w:eastAsia="ja-JP"/>
        </w:rPr>
        <w:t xml:space="preserve"> </w:t>
      </w:r>
      <w:r w:rsidR="00D503DB" w:rsidRPr="006E2484">
        <w:rPr>
          <w:rFonts w:hint="eastAsia"/>
          <w:bCs/>
          <w:iCs/>
          <w:lang w:eastAsia="ja-JP"/>
        </w:rPr>
        <w:t xml:space="preserve">reforming and </w:t>
      </w:r>
      <w:r w:rsidR="00D503DB" w:rsidRPr="006E2484">
        <w:rPr>
          <w:bCs/>
          <w:iCs/>
          <w:lang w:eastAsia="ja-JP"/>
        </w:rPr>
        <w:t xml:space="preserve">FTS </w:t>
      </w:r>
      <w:r w:rsidR="00D503DB" w:rsidRPr="006E2484">
        <w:rPr>
          <w:rFonts w:hint="eastAsia"/>
          <w:bCs/>
          <w:iCs/>
          <w:lang w:eastAsia="ja-JP"/>
        </w:rPr>
        <w:t>reactions</w:t>
      </w:r>
      <w:r w:rsidR="00D21B5C" w:rsidRPr="006E2484">
        <w:rPr>
          <w:rFonts w:hint="eastAsia"/>
          <w:bCs/>
          <w:iCs/>
          <w:lang w:eastAsia="ja-JP"/>
        </w:rPr>
        <w:t>,</w:t>
      </w:r>
      <w:r w:rsidR="00D503DB" w:rsidRPr="006E2484">
        <w:rPr>
          <w:rFonts w:hint="eastAsia"/>
          <w:bCs/>
          <w:iCs/>
          <w:lang w:eastAsia="ja-JP"/>
        </w:rPr>
        <w:t xml:space="preserve"> overcom</w:t>
      </w:r>
      <w:r w:rsidR="00D21B5C" w:rsidRPr="006E2484">
        <w:rPr>
          <w:rFonts w:hint="eastAsia"/>
          <w:bCs/>
          <w:iCs/>
          <w:lang w:eastAsia="ja-JP"/>
        </w:rPr>
        <w:t>ing</w:t>
      </w:r>
      <w:r w:rsidR="00D503DB" w:rsidRPr="006E2484">
        <w:rPr>
          <w:rFonts w:hint="eastAsia"/>
          <w:bCs/>
          <w:iCs/>
          <w:lang w:eastAsia="ja-JP"/>
        </w:rPr>
        <w:t xml:space="preserve"> the </w:t>
      </w:r>
      <w:r w:rsidR="00D503DB" w:rsidRPr="006E2484">
        <w:rPr>
          <w:bCs/>
          <w:iCs/>
          <w:lang w:eastAsia="ja-JP"/>
        </w:rPr>
        <w:t xml:space="preserve">complexity of conventional </w:t>
      </w:r>
      <w:r w:rsidR="00D503DB" w:rsidRPr="006E2484">
        <w:rPr>
          <w:rFonts w:hint="eastAsia"/>
          <w:bCs/>
          <w:iCs/>
          <w:lang w:eastAsia="ja-JP"/>
        </w:rPr>
        <w:t xml:space="preserve">GTL processes. </w:t>
      </w:r>
      <w:bookmarkEnd w:id="3"/>
      <w:r w:rsidR="00A64637" w:rsidRPr="006E2484">
        <w:rPr>
          <w:bCs/>
          <w:iCs/>
          <w:lang w:eastAsia="ja-JP"/>
        </w:rPr>
        <w:t>The present concept</w:t>
      </w:r>
      <w:r w:rsidR="00BA5FCE" w:rsidRPr="006E2484">
        <w:rPr>
          <w:bCs/>
          <w:iCs/>
          <w:lang w:eastAsia="ja-JP"/>
        </w:rPr>
        <w:t xml:space="preserve"> </w:t>
      </w:r>
      <w:r w:rsidR="00A64637" w:rsidRPr="006E2484">
        <w:rPr>
          <w:bCs/>
          <w:iCs/>
          <w:lang w:eastAsia="ja-JP"/>
        </w:rPr>
        <w:t xml:space="preserve">is further emphasised by its scalability and potential for C1 chemistry applications, such as </w:t>
      </w:r>
      <w:r w:rsidR="00897810" w:rsidRPr="006E2484">
        <w:rPr>
          <w:rFonts w:hint="eastAsia"/>
          <w:bCs/>
          <w:iCs/>
          <w:lang w:eastAsia="ja-JP"/>
        </w:rPr>
        <w:t>olefine</w:t>
      </w:r>
      <w:r w:rsidR="00A64637" w:rsidRPr="006E2484">
        <w:rPr>
          <w:bCs/>
          <w:iCs/>
          <w:lang w:eastAsia="ja-JP"/>
        </w:rPr>
        <w:t xml:space="preserve"> and methanol production.</w:t>
      </w:r>
    </w:p>
    <w:p w14:paraId="2E2155DF" w14:textId="2E11A639" w:rsidR="00897810" w:rsidRPr="00D503DB" w:rsidRDefault="00A64637" w:rsidP="00A64637">
      <w:pPr>
        <w:pStyle w:val="RSCB02ArticleText"/>
        <w:rPr>
          <w:bCs/>
          <w:iCs/>
          <w:lang w:eastAsia="ja-JP"/>
        </w:rPr>
      </w:pPr>
      <w:r w:rsidRPr="006E2484">
        <w:rPr>
          <w:bCs/>
          <w:iCs/>
          <w:lang w:eastAsia="ja-JP"/>
        </w:rPr>
        <w:t xml:space="preserve">2. </w:t>
      </w:r>
      <w:r w:rsidR="00D503DB" w:rsidRPr="006E2484">
        <w:rPr>
          <w:rFonts w:hint="eastAsia"/>
          <w:bCs/>
          <w:iCs/>
          <w:lang w:eastAsia="ja-JP"/>
        </w:rPr>
        <w:t xml:space="preserve">The </w:t>
      </w:r>
      <w:r w:rsidR="00D21B5C" w:rsidRPr="006E2484">
        <w:rPr>
          <w:bCs/>
          <w:iCs/>
          <w:lang w:eastAsia="ja-JP"/>
        </w:rPr>
        <w:t>photogenerated electron–hole pairs</w:t>
      </w:r>
      <w:r w:rsidR="00D21B5C" w:rsidRPr="006E2484">
        <w:rPr>
          <w:rFonts w:hint="eastAsia"/>
          <w:bCs/>
          <w:iCs/>
          <w:lang w:eastAsia="ja-JP"/>
        </w:rPr>
        <w:t xml:space="preserve"> effectively drive DRM at low temperature, </w:t>
      </w:r>
      <w:r w:rsidR="00587849" w:rsidRPr="006E2484">
        <w:rPr>
          <w:bCs/>
          <w:iCs/>
          <w:lang w:eastAsia="ja-JP"/>
        </w:rPr>
        <w:t>as opposed to the</w:t>
      </w:r>
      <w:r w:rsidR="00D503DB" w:rsidRPr="006E2484">
        <w:rPr>
          <w:bCs/>
          <w:iCs/>
          <w:lang w:eastAsia="ja-JP"/>
        </w:rPr>
        <w:t xml:space="preserve"> energy-intensive </w:t>
      </w:r>
      <w:r w:rsidR="00D21B5C" w:rsidRPr="006E2484">
        <w:rPr>
          <w:rFonts w:hint="eastAsia"/>
          <w:bCs/>
          <w:iCs/>
          <w:lang w:eastAsia="ja-JP"/>
        </w:rPr>
        <w:t>thermal</w:t>
      </w:r>
      <w:r w:rsidR="00D503DB" w:rsidRPr="006E2484">
        <w:rPr>
          <w:bCs/>
          <w:iCs/>
          <w:lang w:eastAsia="ja-JP"/>
        </w:rPr>
        <w:t xml:space="preserve"> process.</w:t>
      </w:r>
    </w:p>
    <w:p w14:paraId="52868CE2" w14:textId="0F42C902" w:rsidR="00C659F3" w:rsidRPr="00C659F3" w:rsidRDefault="00A64637" w:rsidP="00A64637">
      <w:pPr>
        <w:pStyle w:val="RSCB02ArticleText"/>
        <w:rPr>
          <w:rFonts w:cstheme="minorBidi"/>
          <w:noProof/>
          <w:w w:val="100"/>
          <w:sz w:val="22"/>
          <w:szCs w:val="22"/>
          <w:lang w:eastAsia="ja-JP"/>
        </w:rPr>
      </w:pPr>
      <w:r w:rsidRPr="00A64637">
        <w:rPr>
          <w:bCs/>
          <w:iCs/>
          <w:lang w:eastAsia="ja-JP"/>
        </w:rPr>
        <w:t>3. Future work will focus on utilising solar light and designing catalysts composed of earth-abundant elements to enhance sustainability.</w:t>
      </w:r>
      <w:r w:rsidR="007A78A5" w:rsidRPr="007A78A5">
        <w:rPr>
          <w:rFonts w:cstheme="minorBidi"/>
          <w:noProof/>
          <w:w w:val="100"/>
          <w:sz w:val="22"/>
          <w:szCs w:val="22"/>
        </w:rPr>
        <w:t xml:space="preserve"> </w:t>
      </w:r>
    </w:p>
    <w:bookmarkEnd w:id="2"/>
    <w:p w14:paraId="30F44B85" w14:textId="59C3D9AC" w:rsidR="004811C7" w:rsidRPr="00501C7B" w:rsidRDefault="004811C7" w:rsidP="004811C7">
      <w:pPr>
        <w:pStyle w:val="RSCB04SectionHeading"/>
      </w:pPr>
      <w:r>
        <w:t>Introduction</w:t>
      </w:r>
    </w:p>
    <w:p w14:paraId="429E96B3" w14:textId="4C04FDE5" w:rsidR="0095066C" w:rsidRPr="006E2484" w:rsidRDefault="00C77F4A" w:rsidP="004811C7">
      <w:pPr>
        <w:pStyle w:val="RSCB02ArticleText"/>
        <w:rPr>
          <w:b/>
          <w:bCs/>
          <w:iCs/>
          <w:lang w:eastAsia="ja-JP"/>
        </w:rPr>
      </w:pPr>
      <w:r w:rsidRPr="00501C7B">
        <w:rPr>
          <w:bCs/>
          <w:iCs/>
          <w:lang w:eastAsia="ja-JP"/>
        </w:rPr>
        <w:t>Methane dry reforming</w:t>
      </w:r>
      <w:r w:rsidR="00740763" w:rsidRPr="00501C7B">
        <w:rPr>
          <w:bCs/>
          <w:iCs/>
          <w:lang w:eastAsia="ja-JP"/>
        </w:rPr>
        <w:fldChar w:fldCharType="begin"/>
      </w:r>
      <w:r w:rsidR="00CC2C1B">
        <w:rPr>
          <w:bCs/>
          <w:iCs/>
          <w:lang w:eastAsia="ja-JP"/>
        </w:rPr>
        <w:instrText xml:space="preserve"> ADDIN ZOTERO_ITEM CSL_CITATION {"citationID":"8cCXtcsC","properties":{"formattedCitation":"\\super 1,2\\nosupersub{}","plainCitation":"1,2","noteIndex":0},"citationItems":[{"id":"vaIVFQb1/pLpbijB9","uris":["http://zotero.org/users/13971775/items/JUUFIG9S"],"itemData":{"id":415,"type":"article-journal","container-title":"Chemical Society Reviews","DOI":"10.1039/C3CS60395D","issue":"22","language":"en","note":"publisher: Royal Society of Chemistry","page":"7813-7837","source":"pubs.rsc.org","title":"A review of dry (CO&lt;sub&gt;2&lt;/sub&gt; ) reforming of methane over noble metal catalysts","volume":"43","author":[{"family":"Pakhare","given":"Devendra"},{"family":"Spivey","given":"James"}],"issued":{"date-parts":[["2014"]]}}},{"id":123,"uris":["http://zotero.org/users/13971775/items/9578LD5E"],"itemData":{"id":123,"type":"article-journal","abstract":"Converting methane and carbon dioxide into hydrogen and carbon monoxide is significant and attractive because it can mitigate the greenhouse effect and produce useful chemical intermediate. However, these two greenhouse gases are challenging to convert due to their high bond energy and chemically inert. Although thermocatalytic dry reforming of methane (DRM) achieves high efficiency, it requires high energy and often causes deactivation due to carbon deposition. Recently, a lot of research results show that photo-enhanced DRM is a promising and green route for this reaction under relatively mild conditions. This review first introduces the importance and challenge of CH4 and CO2 conversion. Then, we summarize the related reports of photo-enhanced dry reforming of methane in detail, including material preparation, experimental conditions and results, and mechanism study. In particular, the related studies have been classified according to types of input energy and the types of catalyst. Finally, we provide insightful perspectives and prospects for the future development of this field.","container-title":"Journal of Photochemistry and Photobiology C: Photochemistry Reviews","DOI":"10.1016/j.jphotochemrev.2021.100468","ISSN":"1389-5567","journalAbbreviation":"Journal of Photochemistry and Photobiology C: Photochemistry Reviews","page":"100468","source":"ScienceDirect","title":"Recent advances in photo-enhanced dry reforming of methane: A review","title-short":"Recent advances in photo-enhanced dry reforming of methane","volume":"51","author":[{"family":"He","given":"Chengxuan"},{"family":"Wu","given":"Shiqun"},{"family":"Wang","given":"Lingzhi"},{"family":"Zhang","given":"Jinlong"}],"issued":{"date-parts":[["2022",6,1]]}}}],"schema":"https://github.com/citation-style-language/schema/raw/master/csl-citation.json"} </w:instrText>
      </w:r>
      <w:r w:rsidR="00740763" w:rsidRPr="00501C7B">
        <w:rPr>
          <w:bCs/>
          <w:iCs/>
          <w:lang w:eastAsia="ja-JP"/>
        </w:rPr>
        <w:fldChar w:fldCharType="separate"/>
      </w:r>
      <w:r w:rsidR="005F392F" w:rsidRPr="005F392F">
        <w:rPr>
          <w:rFonts w:ascii="Calibri" w:hAnsi="Calibri" w:cs="Calibri"/>
          <w:vertAlign w:val="superscript"/>
        </w:rPr>
        <w:t>1,2</w:t>
      </w:r>
      <w:r w:rsidR="00740763" w:rsidRPr="00501C7B">
        <w:rPr>
          <w:bCs/>
          <w:iCs/>
          <w:lang w:eastAsia="ja-JP"/>
        </w:rPr>
        <w:fldChar w:fldCharType="end"/>
      </w:r>
      <w:r w:rsidRPr="00501C7B">
        <w:rPr>
          <w:bCs/>
          <w:iCs/>
          <w:lang w:eastAsia="ja-JP"/>
        </w:rPr>
        <w:t xml:space="preserve"> (DRM: CO₂ + CH₄ → 2CO + 2H₂) is a promising reaction for converting </w:t>
      </w:r>
      <w:r w:rsidR="00AD2B4C" w:rsidRPr="00501C7B">
        <w:t xml:space="preserve">the two major greenhouse </w:t>
      </w:r>
      <w:r w:rsidR="00AD2B4C" w:rsidRPr="00501C7B">
        <w:t xml:space="preserve">gases </w:t>
      </w:r>
      <w:r w:rsidR="00B94677" w:rsidRPr="00501C7B">
        <w:rPr>
          <w:lang w:eastAsia="ja-JP"/>
        </w:rPr>
        <w:t>(</w:t>
      </w:r>
      <w:r w:rsidR="00AD2B4C" w:rsidRPr="00501C7B">
        <w:t>CO</w:t>
      </w:r>
      <w:r w:rsidR="00AD2B4C" w:rsidRPr="00501C7B">
        <w:rPr>
          <w:vertAlign w:val="subscript"/>
        </w:rPr>
        <w:t>2</w:t>
      </w:r>
      <w:r w:rsidR="00AD2B4C" w:rsidRPr="00501C7B">
        <w:t xml:space="preserve"> and CH</w:t>
      </w:r>
      <w:r w:rsidR="00AD2B4C" w:rsidRPr="00501C7B">
        <w:rPr>
          <w:vertAlign w:val="subscript"/>
        </w:rPr>
        <w:t>4</w:t>
      </w:r>
      <w:r w:rsidR="00B94677" w:rsidRPr="00501C7B">
        <w:rPr>
          <w:bCs/>
          <w:iCs/>
          <w:lang w:eastAsia="ja-JP"/>
        </w:rPr>
        <w:t>)</w:t>
      </w:r>
      <w:r w:rsidR="00AD2B4C" w:rsidRPr="00501C7B">
        <w:rPr>
          <w:bCs/>
          <w:iCs/>
          <w:lang w:eastAsia="ja-JP"/>
        </w:rPr>
        <w:t xml:space="preserve"> </w:t>
      </w:r>
      <w:r w:rsidRPr="00501C7B">
        <w:rPr>
          <w:bCs/>
          <w:iCs/>
          <w:lang w:eastAsia="ja-JP"/>
        </w:rPr>
        <w:t>into syngas</w:t>
      </w:r>
      <w:r w:rsidR="000C1DDA">
        <w:rPr>
          <w:bCs/>
          <w:iCs/>
          <w:lang w:eastAsia="ja-JP"/>
        </w:rPr>
        <w:t xml:space="preserve"> </w:t>
      </w:r>
      <w:r w:rsidR="000C1DDA" w:rsidRPr="00501C7B">
        <w:rPr>
          <w:bCs/>
          <w:iCs/>
          <w:lang w:eastAsia="ja-JP"/>
        </w:rPr>
        <w:t>(a mixture of H₂ and CO)</w:t>
      </w:r>
      <w:r w:rsidR="000C1DDA">
        <w:rPr>
          <w:bCs/>
          <w:iCs/>
          <w:lang w:eastAsia="ja-JP"/>
        </w:rPr>
        <w:t>.</w:t>
      </w:r>
      <w:r w:rsidR="0090405E" w:rsidRPr="00501C7B">
        <w:rPr>
          <w:bCs/>
          <w:iCs/>
          <w:lang w:eastAsia="ja-JP"/>
        </w:rPr>
        <w:fldChar w:fldCharType="begin"/>
      </w:r>
      <w:r w:rsidR="00096371">
        <w:rPr>
          <w:bCs/>
          <w:iCs/>
          <w:lang w:eastAsia="ja-JP"/>
        </w:rPr>
        <w:instrText xml:space="preserve"> ADDIN ZOTERO_ITEM CSL_CITATION {"citationID":"a0blIH3D","properties":{"formattedCitation":"\\super 3\\nosupersub{}","plainCitation":"3","noteIndex":0},"citationItems":[{"id":26,"uris":["http://zotero.org/users/13971775/items/2K4Z99PC"],"itemData":{"id":26,"type":"article-journal","abstract":"Power-to-X concepts promise a reduction of greenhouse gas emissions simultaneously guaranteeing a safe energy supply even at high share of renewable power generation, thus becoming a cornerstone of a sustainable energy system. Power-to-syngas, that is, the electrochemical conversion of steam and carbon dioxide with the use of renewably generated electricity to syngas for the production of synfuels and high-value chemicals, offers an efficient technology to couple different energy-intense sectors, such as “traffic and transportation” and “chemical industry”. Syngas produced by co-electrolysis can thus be regarded as a key-enabling step for a transition of the energy system, which offers additionally features of CO2-valorization and closed carbon cycles. Here, we discuss advantages and current limitations of low- and high-temperature co-electrolysis. Advances in both fundamental understanding of the basic reaction schemes and stable high-performance materials are essential to further promote co-electrolysis.","container-title":"Angewandte Chemie International Edition","DOI":"10.1002/anie.201607552","ISSN":"1521-3773","issue":"20","language":"en","license":"© 2017 Wiley-VCH Verlag GmbH &amp; Co. KGaA, Weinheim","note":"_eprint: https://onlinelibrary.wiley.com/doi/pdf/10.1002/anie.201607552","page":"5402-5411","source":"Wiley Online Library","title":"Power-to-Syngas: An Enabling Technology for the Transition of the Energy System?","title-short":"Power-to-Syngas","volume":"56","author":[{"family":"Foit","given":"Severin R."},{"family":"Vinke","given":"Izaak C."},{"family":"Haart","given":"Lambertus G. J.","non-dropping-particle":"de"},{"family":"Eichel","given":"Rüdiger-A."}],"issued":{"date-parts":[["2017"]]}}}],"schema":"https://github.com/citation-style-language/schema/raw/master/csl-citation.json"} </w:instrText>
      </w:r>
      <w:r w:rsidR="0090405E" w:rsidRPr="00501C7B">
        <w:rPr>
          <w:bCs/>
          <w:iCs/>
          <w:lang w:eastAsia="ja-JP"/>
        </w:rPr>
        <w:fldChar w:fldCharType="separate"/>
      </w:r>
      <w:r w:rsidR="005F392F" w:rsidRPr="005F392F">
        <w:rPr>
          <w:rFonts w:ascii="Calibri" w:hAnsi="Calibri" w:cs="Calibri"/>
          <w:vertAlign w:val="superscript"/>
        </w:rPr>
        <w:t>3</w:t>
      </w:r>
      <w:r w:rsidR="0090405E" w:rsidRPr="00501C7B">
        <w:rPr>
          <w:bCs/>
          <w:iCs/>
          <w:lang w:eastAsia="ja-JP"/>
        </w:rPr>
        <w:fldChar w:fldCharType="end"/>
      </w:r>
      <w:r w:rsidRPr="00501C7B">
        <w:rPr>
          <w:bCs/>
          <w:iCs/>
          <w:lang w:eastAsia="ja-JP"/>
        </w:rPr>
        <w:t xml:space="preserve"> Conversely, the Fischer–</w:t>
      </w:r>
      <w:proofErr w:type="spellStart"/>
      <w:r w:rsidRPr="00501C7B">
        <w:rPr>
          <w:bCs/>
          <w:iCs/>
          <w:lang w:eastAsia="ja-JP"/>
        </w:rPr>
        <w:t>Tropsch</w:t>
      </w:r>
      <w:proofErr w:type="spellEnd"/>
      <w:r w:rsidRPr="00501C7B">
        <w:rPr>
          <w:bCs/>
          <w:iCs/>
          <w:lang w:eastAsia="ja-JP"/>
        </w:rPr>
        <w:t xml:space="preserve"> synthesis</w:t>
      </w:r>
      <w:r w:rsidR="000C1DDA">
        <w:rPr>
          <w:bCs/>
          <w:iCs/>
          <w:lang w:eastAsia="ja-JP"/>
        </w:rPr>
        <w:t xml:space="preserve"> </w:t>
      </w:r>
      <w:r w:rsidR="00035F88" w:rsidRPr="00501C7B">
        <w:rPr>
          <w:bCs/>
          <w:iCs/>
          <w:lang w:eastAsia="ja-JP"/>
        </w:rPr>
        <w:fldChar w:fldCharType="begin"/>
      </w:r>
      <w:r w:rsidR="00096371">
        <w:rPr>
          <w:bCs/>
          <w:iCs/>
          <w:lang w:eastAsia="ja-JP"/>
        </w:rPr>
        <w:instrText xml:space="preserve"> ADDIN ZOTERO_ITEM CSL_CITATION {"citationID":"1Bjq7tXD","properties":{"formattedCitation":"\\super 4\\uc0\\u8211{}6\\nosupersub{}","plainCitation":"4–6","noteIndex":0},"citationItems":[{"id":237,"uris":["http://zotero.org/users/13971775/items/JHHMGGES"],"itemData":{"id":237,"type":"article-journal","container-title":"RSC Advances","DOI":"10.1039/C2RA20519J","issue":"19","language":"en","note":"publisher: Royal Society of Chemistry","page":"7347-7366","source":"pubs.rsc.org","title":"Reflections on the chemistry of the Fischer–Tropsch synthesis","volume":"2","author":[{"family":"O. James","given":"Olusola"},{"family":"Chowdhury","given":"Biswajit"},{"family":"Adediran Mesubi","given":"M."},{"family":"Maity","given":"Sudip"}],"issued":{"date-parts":[["2012"]]}}},{"id":238,"uris":["http://zotero.org/users/13971775/items/29TB7BNJ"],"itemData":{"id":238,"type":"article-journal","container-title":"Chemical Reviews","DOI":"10.1021/cr050972v","ISSN":"0009-2665","issue":"5","journalAbbreviation":"Chem. Rev.","note":"publisher: American Chemical Society","page":"1692-1744","source":"ACS Publications","title":"Advances in the Development of Novel Cobalt Fischer−Tropsch Catalysts for Synthesis of Long-Chain Hydrocarbons and Clean Fuels","volume":"107","author":[{"family":"Khodakov","given":"Andrei Y."},{"family":"Chu","given":"Wei"},{"family":"Fongarland","given":"Pascal"}],"issued":{"date-parts":[["2007",5,1]]}}},{"id":91,"uris":["http://zotero.org/users/13971775/items/ULCM4KMS"],"itemData":{"id":91,"type":"article-journal","abstract":"A study was made on the influence of ruthenium as a promoter of supported Co/SBA-15 catalysts for the Fischer–Tropsch synthesis (FTS). The catalysts with 20% Co and Ru (0.1–5 wt%) were prepared by incipient wetness impregnation and were characterized by XRD, N2 adsorption-desorption, TPR, AAS, oxygen consumption, SEM and TEM. A significant reduction of the specific surface area (SA) and an increase of the pore volume (Vp) were verified in the series of SBA-15 based materials, which can be attributed to a partial blockage of the pores, due to the presence of Co3O4 aggregates within the channels, together with the partial destruction of the pore arrays with the increasing Ru contents. The Cobalt dispersion and its reducibility degree were found relevant for explaining the catalytic activity and these parameters seem related with each other, as well as with the number of surface active sites (Co0). A high selectivity to C5+ hydrocarbons, together with a reduction of methane selectivity was obtained with a higher concentration of Ru, which can be attributed to a better reducibility of the metal phase.","collection-title":"Special Issue on XIV International Congress of the Mexican Hydrogen Society, 30 September-4 October 2014, Cancun, Mexico","container-title":"International Journal of Hydrogen Energy","DOI":"10.1016/j.ijhydene.2015.09.061","ISSN":"0360-3199","issue":"48","journalAbbreviation":"International Journal of Hydrogen Energy","page":"17264-17271","source":"ScienceDirect","title":"Study of Co, Ru/SBA-15 type materials for Fischer–Tropsch synthesis in fixed bed tubular reactor: I. Effect of the high Ru content on the catalytic activity","title-short":"Study of Co, Ru/SBA-15 type materials for Fischer–Tropsch synthesis in fixed bed tubular reactor","volume":"40","author":[{"family":"Coronel-García","given":"M. A."},{"family":"Reyes de la Torre","given":"A. I."},{"family":"Melo-Banda","given":"J. A."},{"family":"Martínez-Salazar","given":"A. L."},{"family":"Silva Rodrigo","given":"R."},{"family":"Díaz Zavala","given":"N. P."},{"family":"Portales Martínez","given":"B."},{"family":"Domínguez","given":"J. M."}],"issued":{"date-parts":[["2015",12,28]]}}}],"schema":"https://github.com/citation-style-language/schema/raw/master/csl-citation.json"} </w:instrText>
      </w:r>
      <w:r w:rsidR="00035F88" w:rsidRPr="00501C7B">
        <w:rPr>
          <w:bCs/>
          <w:iCs/>
          <w:lang w:eastAsia="ja-JP"/>
        </w:rPr>
        <w:fldChar w:fldCharType="separate"/>
      </w:r>
      <w:r w:rsidR="005F392F" w:rsidRPr="005F392F">
        <w:rPr>
          <w:rFonts w:ascii="Calibri" w:hAnsi="Calibri" w:cs="Calibri"/>
          <w:vertAlign w:val="superscript"/>
        </w:rPr>
        <w:t>4–6</w:t>
      </w:r>
      <w:r w:rsidR="00035F88" w:rsidRPr="00501C7B">
        <w:rPr>
          <w:bCs/>
          <w:iCs/>
          <w:lang w:eastAsia="ja-JP"/>
        </w:rPr>
        <w:fldChar w:fldCharType="end"/>
      </w:r>
      <w:r w:rsidRPr="00501C7B">
        <w:rPr>
          <w:bCs/>
          <w:iCs/>
          <w:lang w:eastAsia="ja-JP"/>
        </w:rPr>
        <w:t xml:space="preserve"> (FTS: </w:t>
      </w:r>
      <w:proofErr w:type="spellStart"/>
      <w:r w:rsidRPr="00501C7B">
        <w:rPr>
          <w:bCs/>
          <w:iCs/>
          <w:lang w:eastAsia="ja-JP"/>
        </w:rPr>
        <w:t>nCO</w:t>
      </w:r>
      <w:proofErr w:type="spellEnd"/>
      <w:r w:rsidRPr="00501C7B">
        <w:rPr>
          <w:bCs/>
          <w:iCs/>
          <w:lang w:eastAsia="ja-JP"/>
        </w:rPr>
        <w:t xml:space="preserve"> + (2n + 1)H₂ → C</w:t>
      </w:r>
      <w:r w:rsidRPr="00501C7B">
        <w:rPr>
          <w:bCs/>
          <w:iCs/>
          <w:vertAlign w:val="subscript"/>
          <w:lang w:eastAsia="ja-JP"/>
        </w:rPr>
        <w:t>n</w:t>
      </w:r>
      <w:r w:rsidRPr="00501C7B">
        <w:rPr>
          <w:bCs/>
          <w:iCs/>
          <w:lang w:eastAsia="ja-JP"/>
        </w:rPr>
        <w:t>H</w:t>
      </w:r>
      <w:r w:rsidRPr="00501C7B">
        <w:rPr>
          <w:bCs/>
          <w:iCs/>
          <w:vertAlign w:val="subscript"/>
          <w:lang w:eastAsia="ja-JP"/>
        </w:rPr>
        <w:t>2n</w:t>
      </w:r>
      <w:r w:rsidR="00D6648A" w:rsidRPr="00501C7B">
        <w:rPr>
          <w:bCs/>
          <w:iCs/>
          <w:vertAlign w:val="subscript"/>
          <w:lang w:eastAsia="ja-JP"/>
        </w:rPr>
        <w:t>+</w:t>
      </w:r>
      <w:r w:rsidR="003D2268" w:rsidRPr="00501C7B">
        <w:rPr>
          <w:bCs/>
          <w:iCs/>
          <w:vertAlign w:val="subscript"/>
          <w:lang w:eastAsia="ja-JP"/>
        </w:rPr>
        <w:t>2</w:t>
      </w:r>
      <w:r w:rsidRPr="00501C7B">
        <w:rPr>
          <w:bCs/>
          <w:iCs/>
          <w:lang w:eastAsia="ja-JP"/>
        </w:rPr>
        <w:t xml:space="preserve"> + </w:t>
      </w:r>
      <w:proofErr w:type="spellStart"/>
      <w:r w:rsidRPr="00501C7B">
        <w:rPr>
          <w:bCs/>
          <w:iCs/>
          <w:lang w:eastAsia="ja-JP"/>
        </w:rPr>
        <w:t>nH₂O</w:t>
      </w:r>
      <w:proofErr w:type="spellEnd"/>
      <w:r w:rsidRPr="00501C7B">
        <w:rPr>
          <w:bCs/>
          <w:iCs/>
          <w:lang w:eastAsia="ja-JP"/>
        </w:rPr>
        <w:t xml:space="preserve">, </w:t>
      </w:r>
      <w:proofErr w:type="spellStart"/>
      <w:r w:rsidR="000C7790" w:rsidRPr="00501C7B">
        <w:rPr>
          <w:bCs/>
          <w:iCs/>
          <w:lang w:eastAsia="ja-JP"/>
        </w:rPr>
        <w:t>nCO</w:t>
      </w:r>
      <w:proofErr w:type="spellEnd"/>
      <w:r w:rsidR="000C7790" w:rsidRPr="00501C7B">
        <w:rPr>
          <w:bCs/>
          <w:iCs/>
          <w:lang w:eastAsia="ja-JP"/>
        </w:rPr>
        <w:t xml:space="preserve"> + 2nH₂ → C</w:t>
      </w:r>
      <w:r w:rsidR="000C7790" w:rsidRPr="00501C7B">
        <w:rPr>
          <w:bCs/>
          <w:iCs/>
          <w:vertAlign w:val="subscript"/>
          <w:lang w:eastAsia="ja-JP"/>
        </w:rPr>
        <w:t>n</w:t>
      </w:r>
      <w:r w:rsidR="000C7790" w:rsidRPr="00501C7B">
        <w:rPr>
          <w:bCs/>
          <w:iCs/>
          <w:lang w:eastAsia="ja-JP"/>
        </w:rPr>
        <w:t>H</w:t>
      </w:r>
      <w:r w:rsidR="000C7790" w:rsidRPr="00501C7B">
        <w:rPr>
          <w:bCs/>
          <w:iCs/>
          <w:vertAlign w:val="subscript"/>
          <w:lang w:eastAsia="ja-JP"/>
        </w:rPr>
        <w:t>2n</w:t>
      </w:r>
      <w:r w:rsidR="000C7790" w:rsidRPr="00501C7B">
        <w:rPr>
          <w:bCs/>
          <w:iCs/>
          <w:lang w:eastAsia="ja-JP"/>
        </w:rPr>
        <w:t xml:space="preserve"> + </w:t>
      </w:r>
      <w:proofErr w:type="spellStart"/>
      <w:r w:rsidR="000C7790" w:rsidRPr="00501C7B">
        <w:rPr>
          <w:bCs/>
          <w:iCs/>
          <w:lang w:eastAsia="ja-JP"/>
        </w:rPr>
        <w:t>nH₂O</w:t>
      </w:r>
      <w:proofErr w:type="spellEnd"/>
      <w:r w:rsidRPr="00501C7B">
        <w:rPr>
          <w:bCs/>
          <w:iCs/>
          <w:lang w:eastAsia="ja-JP"/>
        </w:rPr>
        <w:t>) is used in industry for p</w:t>
      </w:r>
      <w:r w:rsidRPr="006E2484">
        <w:rPr>
          <w:bCs/>
          <w:iCs/>
          <w:lang w:eastAsia="ja-JP"/>
        </w:rPr>
        <w:t xml:space="preserve">roducing fuel, as it can convert syngas into hydrocarbons. </w:t>
      </w:r>
      <w:r w:rsidR="00E125A6" w:rsidRPr="006E2484">
        <w:rPr>
          <w:bCs/>
          <w:iCs/>
          <w:lang w:eastAsia="ja-JP"/>
        </w:rPr>
        <w:t>Numerous studies have been conducted on combining methane reforming with FTS to convert greenhouse gases into sustainable</w:t>
      </w:r>
      <w:r w:rsidR="00E125A6" w:rsidRPr="006E2484">
        <w:rPr>
          <w:rFonts w:hint="eastAsia"/>
          <w:bCs/>
          <w:iCs/>
          <w:lang w:eastAsia="ja-JP"/>
        </w:rPr>
        <w:t xml:space="preserve"> fuels</w:t>
      </w:r>
      <w:r w:rsidR="00E125A6" w:rsidRPr="006E2484">
        <w:rPr>
          <w:bCs/>
          <w:iCs/>
          <w:lang w:eastAsia="ja-JP"/>
        </w:rPr>
        <w:t>.</w:t>
      </w:r>
      <w:r w:rsidR="00991EBA" w:rsidRPr="006E2484">
        <w:rPr>
          <w:rFonts w:hint="eastAsia"/>
          <w:bCs/>
          <w:iCs/>
          <w:lang w:eastAsia="ja-JP"/>
        </w:rPr>
        <w:t xml:space="preserve"> </w:t>
      </w:r>
      <w:r w:rsidR="00991EBA" w:rsidRPr="006E2484">
        <w:rPr>
          <w:bCs/>
          <w:iCs/>
          <w:lang w:eastAsia="ja-JP"/>
        </w:rPr>
        <w:t xml:space="preserve">Some of these studies have explored </w:t>
      </w:r>
      <w:r w:rsidR="00CA59F4" w:rsidRPr="006E2484">
        <w:rPr>
          <w:rFonts w:hint="eastAsia"/>
          <w:bCs/>
          <w:iCs/>
          <w:lang w:eastAsia="ja-JP"/>
        </w:rPr>
        <w:t xml:space="preserve">the </w:t>
      </w:r>
      <w:r w:rsidR="00991EBA" w:rsidRPr="006E2484">
        <w:rPr>
          <w:bCs/>
          <w:iCs/>
          <w:lang w:eastAsia="ja-JP"/>
        </w:rPr>
        <w:t>integration feasibilities using two-step reactors in experimental</w:t>
      </w:r>
      <w:r w:rsidR="00B806A3" w:rsidRPr="006E2484">
        <w:rPr>
          <w:bCs/>
          <w:iCs/>
          <w:lang w:eastAsia="ja-JP"/>
        </w:rPr>
        <w:fldChar w:fldCharType="begin"/>
      </w:r>
      <w:r w:rsidR="00096371">
        <w:rPr>
          <w:bCs/>
          <w:iCs/>
          <w:lang w:eastAsia="ja-JP"/>
        </w:rPr>
        <w:instrText xml:space="preserve"> ADDIN ZOTERO_ITEM CSL_CITATION {"citationID":"Zz2ES64s","properties":{"formattedCitation":"\\super 7\\nosupersub{}","plainCitation":"7","noteIndex":0},"citationItems":[{"id":193,"uris":["http://zotero.org/users/13971775/items/6JRX8ZFJ"],"itemData":{"id":193,"type":"article-journal","abstract":"Biogas produced in landfills contains large amounts of methane (a potent greenhouse gas) and hence requires collection and treatment according to EPA regulations. Tri-reforming of such biogas (CH4 + CO2) is a combination of dry reforming, steam reforming, and partial oxidation to produce syngas (CO + H2). This syngas can be converted to liquid hydrocarbons using Fischer–Tropsch Synthesis (FTS). A novel technology of combining tri-reforming and FTS (TriFTS) is proposed and utilized to convert landfill gas (LFG) to high value added liquid hydrocarbon fuels such as gasoline, diesel, and jet fuel. This article explores the feasibility of TriFTS from an experimental and process economics point of view. Landfill gas collected from a local landfill was used in this study. After removing contaminant gases such as H2S and NH3via condensation and adsorption, NiMg/Ce0.6Zr0.4O2 pellets were used in a tri-reforming reactor to produce H2 and CO in a ratio suitable for FTS. The conversions of CH4 and CO2 were 99% and 60%, respectively. The H2/CO molar ratio was 1.7. In the FTS section, a Co/SiO2 eggshell catalyst was used to synthesize liquid hydrocarbon with high selectivity for middle distillate cuts. The CO conversion in FTS was 71% and the liquid hydrocarbon product was similar to that of low sulfur diesel. The experimental results were used to conduct a preliminary economic analysis of a commercial scale TriFTS process. The results indicate that 45% of the energy contained in the LFG can be recovered in the liquid fuel generated, with the rest going to meet the energy demands of the conversion process including heat losses. The breakeven cost of diesel fuel produced was estimated as $3.24 per gal but reduces to $2.71 per gal if the LFG is assumed to be free of cost as would be the case for landfill operators. Additional renewable fuel credits will make the process even more economically attractive. This study suggests that conversion of LFG to liquid fuels is a promising new technology ripe for commercialization.","container-title":"Sustainable Energy &amp; Fuels","DOI":"10.1039/C8SE00344K","ISSN":"2398-4902","issue":"2","journalAbbreviation":"Sustainable Energy Fuels","language":"en","note":"publisher: The Royal Society of Chemistry","page":"539-549","source":"pubs.rsc.org","title":"Conversion of landfill gas to liquid fuels through a TriFTS (tri-reforming and Fischer–Tropsch synthesis) process: a feasibility study","title-short":"Conversion of landfill gas to liquid fuels through a TriFTS (tri-reforming and Fischer–Tropsch synthesis) process","volume":"3","author":[{"family":"Zhao","given":"Xianhui"},{"family":"Naqi","given":"Ahmad"},{"family":"Walker","given":"Devin M."},{"family":"Roberge","given":"Tim"},{"family":"Kastelic","given":"Matthew"},{"family":"Joseph","given":"Babu"},{"family":"Kuhn","given":"John N."}],"issued":{"date-parts":[["2019",1,29]]}}}],"schema":"https://github.com/citation-style-language/schema/raw/master/csl-citation.json"} </w:instrText>
      </w:r>
      <w:r w:rsidR="00B806A3" w:rsidRPr="006E2484">
        <w:rPr>
          <w:bCs/>
          <w:iCs/>
          <w:lang w:eastAsia="ja-JP"/>
        </w:rPr>
        <w:fldChar w:fldCharType="separate"/>
      </w:r>
      <w:r w:rsidR="005F392F" w:rsidRPr="005F392F">
        <w:rPr>
          <w:rFonts w:ascii="Calibri" w:hAnsi="Calibri" w:cs="Calibri"/>
          <w:vertAlign w:val="superscript"/>
        </w:rPr>
        <w:t>7</w:t>
      </w:r>
      <w:r w:rsidR="00B806A3" w:rsidRPr="006E2484">
        <w:rPr>
          <w:bCs/>
          <w:iCs/>
          <w:lang w:eastAsia="ja-JP"/>
        </w:rPr>
        <w:fldChar w:fldCharType="end"/>
      </w:r>
      <w:r w:rsidR="00991EBA" w:rsidRPr="006E2484">
        <w:rPr>
          <w:bCs/>
          <w:iCs/>
          <w:lang w:eastAsia="ja-JP"/>
        </w:rPr>
        <w:t xml:space="preserve"> or virtual </w:t>
      </w:r>
      <w:r w:rsidR="001F5842" w:rsidRPr="006E2484">
        <w:rPr>
          <w:bCs/>
          <w:iCs/>
          <w:lang w:eastAsia="ja-JP"/>
        </w:rPr>
        <w:t>modelling</w:t>
      </w:r>
      <w:r w:rsidR="00B806A3" w:rsidRPr="006E2484">
        <w:rPr>
          <w:bCs/>
          <w:iCs/>
          <w:lang w:eastAsia="ja-JP"/>
        </w:rPr>
        <w:fldChar w:fldCharType="begin"/>
      </w:r>
      <w:r w:rsidR="00096371">
        <w:rPr>
          <w:bCs/>
          <w:iCs/>
          <w:lang w:eastAsia="ja-JP"/>
        </w:rPr>
        <w:instrText xml:space="preserve"> ADDIN ZOTERO_ITEM CSL_CITATION {"citationID":"qJMyzps2","properties":{"formattedCitation":"\\super 8,9\\nosupersub{}","plainCitation":"8,9","noteIndex":0},"citationItems":[{"id":194,"uris":["http://zotero.org/users/13971775/items/2Y2SK7WN"],"itemData":{"id":194,"type":"article-journal","abstract":"A two-stage, one-dimensional configuration model including the steam reforming of methane (SRM) and Fischer-Tropsch (FT) synthesis has been developed for the production of hydrocarbons. This configuration is used to investigate hydrocarbon product distribution, such as gasoline. The first SRM reactor is fed by methane and steam, and the products are converted to hydrocarbons by the second FT reactor. The model was solved numerically by applying the finite difference approximation, and the set of first-order ODEs was solved in the axial direction. The results show that complete conversion of hydrogen in the second reactor can be achieved although a small amount of carbon monoxide remains. Furthermore, at higher H2O/CH4 ratio (and low CO in feed), lower C-2-C-5 yield and selectivity is obtained.","container-title":"Korean Journal of Chemical Engineering","DOI":"10.1007/s11814-016-0242-z","ISSN":"0256-1115, 1975-7220","issue":"1","journalAbbreviation":"Korean J. Chem. Eng.","language":"English","note":"number-of-pages: 13\npublisher-place: Seoul\npublisher: Korean Institute Chemical Engineers\nWeb of Science ID: WOS:000392132900012","page":"87-99","source":"Clarivate Analytics Web of Science","title":"Enhancement of gasoline selectivity in combined reactor system consisting of steam reforming of methane and Fischer-Tropsch synthesis","volume":"34","author":[{"family":"Ghareghashi","given":"Abbas"},{"family":"Shahraki","given":"Farhad"},{"family":"Razzaghi","given":"Kiyanoosh"},{"family":"Ghader","given":"Sattar"},{"family":"Torangi","given":"Mohammad Ali"}],"issued":{"date-parts":[["2017",1]]}}},{"id":195,"uris":["http://zotero.org/users/13971775/items/TXQ6FXIL"],"itemData":{"id":195,"type":"article-journal","abstract":"Integration of Tri-reforming and Fischer-Tropsch processes is a novel approach for conversion of CO2 into C5+ liquid hydrocarbon. Tri-reforming converts CO2 into syngas and does not require external heat source due to methane oxidation reaction that occurs at the beginning of reactor. Fischer-Tropsch synthesis converts produced syngas in the reformer to hydrocarbon fuels. In this research, plug reactors have been modeled in a heterogeneous and one-dimensional form, and the mass and energy equations governing them in steady state have been developed. The accuracy of models is validated with literature data. Then an optimization problem aiming at maximal C5+ production is compiled with specific limitations imposed on operating conditions. Based on the modeling results, 95 % of CO2 produced at Fischer-Tropsch and 92 % CO2 produced at Tri-reforming process is captured and injected into Tri-reforming reactor for conversion into hydrocarbon fuels. Modeling results revealed that the mole fractions of C2-C4 and C5+ at outlet of Fischer-Tropsch are 0.117 and 0.023 which could be purified in separators and used as clean energy carriers. The suggested integrated route for CO2 capture and conversion into green fuels offers both environmental and technical advantages.","container-title":"Renewable Energy","DOI":"10.1016/j.renene.2024.121794","ISSN":"0960-1481","journalAbbreviation":"Renewable Energy","page":"121794","source":"ScienceDirect","title":"Optimization of C&lt;sub&gt;5&lt;/sub&gt;&lt;sup&gt;+&lt;/sup&gt; production by CO&lt;sub&gt;2&lt;/sub&gt; recycle at an integrated Tri-reforming and Fischer-Tropsch process","volume":"237","author":[{"family":"Bakhtiari","given":"Mohammad"},{"family":"Binazadeh","given":"Mojtaba"},{"family":"Farsi","given":"Mohammad"},{"family":"Mousavi","given":"Seyyed Mojtaba"},{"family":"Althomali","given":"Raed H."},{"family":"Rahman","given":"Mohammed M."}],"issued":{"date-parts":[["2024",12,1]]}}}],"schema":"https://github.com/citation-style-language/schema/raw/master/csl-citation.json"} </w:instrText>
      </w:r>
      <w:r w:rsidR="00B806A3" w:rsidRPr="006E2484">
        <w:rPr>
          <w:bCs/>
          <w:iCs/>
          <w:lang w:eastAsia="ja-JP"/>
        </w:rPr>
        <w:fldChar w:fldCharType="separate"/>
      </w:r>
      <w:r w:rsidR="005F392F" w:rsidRPr="005F392F">
        <w:rPr>
          <w:rFonts w:ascii="Calibri" w:hAnsi="Calibri" w:cs="Calibri"/>
          <w:vertAlign w:val="superscript"/>
        </w:rPr>
        <w:t>8,9</w:t>
      </w:r>
      <w:r w:rsidR="00B806A3" w:rsidRPr="006E2484">
        <w:rPr>
          <w:bCs/>
          <w:iCs/>
          <w:lang w:eastAsia="ja-JP"/>
        </w:rPr>
        <w:fldChar w:fldCharType="end"/>
      </w:r>
      <w:r w:rsidR="00991EBA" w:rsidRPr="006E2484">
        <w:rPr>
          <w:bCs/>
          <w:iCs/>
          <w:lang w:eastAsia="ja-JP"/>
        </w:rPr>
        <w:t xml:space="preserve"> contexts</w:t>
      </w:r>
      <w:r w:rsidR="00823B61">
        <w:rPr>
          <w:rFonts w:hint="eastAsia"/>
          <w:bCs/>
          <w:iCs/>
          <w:lang w:eastAsia="ja-JP"/>
        </w:rPr>
        <w:t>.</w:t>
      </w:r>
      <w:r w:rsidR="00991EBA" w:rsidRPr="006E2484">
        <w:rPr>
          <w:bCs/>
          <w:iCs/>
          <w:lang w:eastAsia="ja-JP"/>
        </w:rPr>
        <w:t xml:space="preserve"> </w:t>
      </w:r>
      <w:r w:rsidR="00823B61">
        <w:rPr>
          <w:rFonts w:hint="eastAsia"/>
          <w:bCs/>
          <w:iCs/>
          <w:lang w:eastAsia="ja-JP"/>
        </w:rPr>
        <w:t>O</w:t>
      </w:r>
      <w:r w:rsidR="00991EBA" w:rsidRPr="006E2484">
        <w:rPr>
          <w:bCs/>
          <w:iCs/>
          <w:lang w:eastAsia="ja-JP"/>
        </w:rPr>
        <w:t xml:space="preserve">thers have focused on achieving simultaneous methane reforming and FTS within a single reactor </w:t>
      </w:r>
      <w:r w:rsidR="00823B61">
        <w:rPr>
          <w:rFonts w:hint="eastAsia"/>
          <w:bCs/>
          <w:iCs/>
          <w:lang w:eastAsia="ja-JP"/>
        </w:rPr>
        <w:t>using</w:t>
      </w:r>
      <w:r w:rsidR="00A43CFC" w:rsidRPr="006E2484">
        <w:rPr>
          <w:bCs/>
          <w:iCs/>
          <w:lang w:eastAsia="ja-JP"/>
        </w:rPr>
        <w:t xml:space="preserve"> local</w:t>
      </w:r>
      <w:r w:rsidR="00FA0783" w:rsidRPr="006E2484">
        <w:rPr>
          <w:rFonts w:hint="eastAsia"/>
          <w:bCs/>
          <w:iCs/>
          <w:lang w:eastAsia="ja-JP"/>
        </w:rPr>
        <w:t xml:space="preserve"> </w:t>
      </w:r>
      <w:r w:rsidR="00991EBA" w:rsidRPr="006E2484">
        <w:rPr>
          <w:bCs/>
          <w:iCs/>
          <w:lang w:eastAsia="ja-JP"/>
        </w:rPr>
        <w:t>furnace heating</w:t>
      </w:r>
      <w:r w:rsidR="007E0E7E" w:rsidRPr="006E2484">
        <w:rPr>
          <w:bCs/>
          <w:iCs/>
          <w:lang w:eastAsia="ja-JP"/>
        </w:rPr>
        <w:fldChar w:fldCharType="begin"/>
      </w:r>
      <w:r w:rsidR="00096371">
        <w:rPr>
          <w:bCs/>
          <w:iCs/>
          <w:lang w:eastAsia="ja-JP"/>
        </w:rPr>
        <w:instrText xml:space="preserve"> ADDIN ZOTERO_ITEM CSL_CITATION {"citationID":"v5gsSV9B","properties":{"formattedCitation":"\\super 10\\nosupersub{}","plainCitation":"10","noteIndex":0},"citationItems":[{"id":233,"uris":["http://zotero.org/users/13971775/items/V2XE2FRR"],"itemData":{"id":233,"type":"article-journal","abstract":"Gas-to-liquid (GTL) technologies offer promising pathways for converting biogas into sustainable fuels and chemicals, yet conventional approaches require multireactor systems operating under significantly different conditions. This study investigates an intensified, integrated approach that combines bireforming and Fischer–Tropsch synthesis (FTS) into a single-reactor system with distinct temperature zones under uniform pressure. In the reforming zone (700–850 °C), a Ni3Zn/SiO2 catalyst converted methane and carbon dioxide into syngas, achieving single-pass CH4 and CO2 conversions of 82 and 23%, respectively. The syngas produced was subsequently converted to hydrocarbons in the FTS zone (350–400 °C) in the same reactor by using a potassium-promoted iron catalyst, yielding 16% total C2+ mass, which included 9.8% C2–C4 (6.5% olefins) and 3.8% C5+ hydrocarbons in the gas phase, along with liquid diesel-range products (C9–C19). Catalyst stability was demonstrated over 15 h of continuous operation using landfill-derived biogas. Parametric sensitivity study of the reaction conditions revealed that the hydrocarbon yield and product distribution could be effectively tuned by adjusting the FTS temperature and pressure to balance reaction kinetics and thermodynamic constraints. These results highlight the potential for this integrated approach to significantly enhance the economic feasibility and sustainability of small-scale, distributed GTL processes utilizing renewable biogas and stranded gas resources.","container-title":"Energy &amp; Fuels","DOI":"10.1021/acs.energyfuels.5c00551","ISSN":"0887-0624","issue":"16","journalAbbreviation":"Energy Fuels","note":"publisher: American Chemical Society","page":"7815-7829","source":"ACS Publications","title":"Intensified Biogas-to-Fuels/Chemicals: Optimizing Tandem Bireforming and Fischer–Tropsch Synthesis in a Single Reactor","title-short":"Intensified Biogas-to-Fuels/Chemicals","volume":"39","author":[{"family":"Johnson","given":"Olusola"},{"family":"He","given":"Yang"},{"family":"Joseph","given":"Babu"},{"family":"Kuhn","given":"John N."}],"issued":{"date-parts":[["2025",4,24]]}}}],"schema":"https://github.com/citation-style-language/schema/raw/master/csl-citation.json"} </w:instrText>
      </w:r>
      <w:r w:rsidR="007E0E7E" w:rsidRPr="006E2484">
        <w:rPr>
          <w:bCs/>
          <w:iCs/>
          <w:lang w:eastAsia="ja-JP"/>
        </w:rPr>
        <w:fldChar w:fldCharType="separate"/>
      </w:r>
      <w:r w:rsidR="005F392F" w:rsidRPr="005F392F">
        <w:rPr>
          <w:rFonts w:ascii="Calibri" w:hAnsi="Calibri" w:cs="Calibri"/>
          <w:vertAlign w:val="superscript"/>
        </w:rPr>
        <w:t>10</w:t>
      </w:r>
      <w:r w:rsidR="007E0E7E" w:rsidRPr="006E2484">
        <w:rPr>
          <w:bCs/>
          <w:iCs/>
          <w:lang w:eastAsia="ja-JP"/>
        </w:rPr>
        <w:fldChar w:fldCharType="end"/>
      </w:r>
      <w:r w:rsidR="00875236">
        <w:rPr>
          <w:rFonts w:hint="eastAsia"/>
          <w:bCs/>
          <w:iCs/>
          <w:lang w:eastAsia="ja-JP"/>
        </w:rPr>
        <w:t xml:space="preserve"> </w:t>
      </w:r>
      <w:r w:rsidR="00221015">
        <w:rPr>
          <w:rFonts w:hint="eastAsia"/>
          <w:bCs/>
          <w:iCs/>
          <w:lang w:eastAsia="ja-JP"/>
        </w:rPr>
        <w:t>and</w:t>
      </w:r>
      <w:r w:rsidR="00875236">
        <w:rPr>
          <w:rFonts w:hint="eastAsia"/>
          <w:bCs/>
          <w:iCs/>
          <w:lang w:eastAsia="ja-JP"/>
        </w:rPr>
        <w:t xml:space="preserve"> </w:t>
      </w:r>
      <w:r w:rsidR="00991EBA" w:rsidRPr="006E2484">
        <w:rPr>
          <w:bCs/>
          <w:iCs/>
          <w:lang w:eastAsia="ja-JP"/>
        </w:rPr>
        <w:t>photothermal effects</w:t>
      </w:r>
      <w:r w:rsidR="007E0E7E" w:rsidRPr="006E2484">
        <w:rPr>
          <w:bCs/>
          <w:iCs/>
          <w:lang w:eastAsia="ja-JP"/>
        </w:rPr>
        <w:fldChar w:fldCharType="begin"/>
      </w:r>
      <w:r w:rsidR="00875236">
        <w:rPr>
          <w:bCs/>
          <w:iCs/>
          <w:lang w:eastAsia="ja-JP"/>
        </w:rPr>
        <w:instrText xml:space="preserve"> ADDIN ZOTERO_ITEM CSL_CITATION {"citationID":"mOcNcWHF","properties":{"formattedCitation":"\\super 11\\nosupersub{}","plainCitation":"11","noteIndex":0},"citationItems":[{"id":250,"uris":["http://zotero.org/users/13971775/items/JSTEIH2I"],"itemData":{"id":250,"type":"article-journal","abstract":"Photothermal catalysis is a promising approach for converting renewable solar energy to storable chemical energy. However, a critical challenge in photothermal catalysis lies in the temperature gradients formed under irradiation within the catalyst bed. In the present study, this temperature gradient is utilized to promote tandem reactions of the highly endothermic CH4 reforming at the high-temperature zone to produce syngas and the exothermic Fischer-Tropsch synthesis (FTS) at the low-temperature zone to yield C2+ hydrocarbons. This study demonstrates that C2+ hydrocarbons such as ethane and ethylene are formed using a single photoreactor with a temperature gradient from CO2 and CH4 as carbon sources via the tandem reactions over SiO2-encapsulated Co–Ni alloy catalysts. Almost no C2+ formation under uniform temperature conditions in an electric furnace highlights the essential role of the temperature gradient in C2+ formation. Moreover, this study reveals that the fabrication of the porous SiO2 shell and the addition of steam into the feed gas have a crucial impact on the C2+ formation rate. This work may open new avenues for tandem reaction systems from two greenhouse gases of CO2 and CH4 into value-added C2+ hydrocarbons.","container-title":"Solar RRL","DOI":"10.1002/solr.202500021","ISSN":"2367-198X","issue":"8","language":"en","license":"© 2025 Wiley-VCH GmbH","note":"_eprint: https://onlinelibrary.wiley.com/doi/pdf/10.1002/solr.202500021","page":"2500021","source":"Wiley Online Library","title":"Photothermal Tandem Catalysis of CH&lt;sub&gt;4&lt;/sub&gt; Reforming and Fischer-Tropsch Synthesis to Produce Syngas and C&lt;sub&gt;2+&lt;/sub&gt; Hydrocarbons","volume":"9","author":[{"family":"El-Naggar","given":"Hamada A."},{"family":"Asanuma","given":"Hisashi"},{"family":"Yoshida","given":"Hisao"},{"family":"Yamamoto","given":"Akira"}],"issued":{"date-parts":[["2025"]]}}}],"schema":"https://github.com/citation-style-language/schema/raw/master/csl-citation.json"} </w:instrText>
      </w:r>
      <w:r w:rsidR="007E0E7E" w:rsidRPr="006E2484">
        <w:rPr>
          <w:bCs/>
          <w:iCs/>
          <w:lang w:eastAsia="ja-JP"/>
        </w:rPr>
        <w:fldChar w:fldCharType="separate"/>
      </w:r>
      <w:r w:rsidR="005F392F" w:rsidRPr="005F392F">
        <w:rPr>
          <w:rFonts w:ascii="Calibri" w:hAnsi="Calibri" w:cs="Calibri"/>
          <w:vertAlign w:val="superscript"/>
        </w:rPr>
        <w:t>11</w:t>
      </w:r>
      <w:r w:rsidR="007E0E7E" w:rsidRPr="006E2484">
        <w:rPr>
          <w:bCs/>
          <w:iCs/>
          <w:lang w:eastAsia="ja-JP"/>
        </w:rPr>
        <w:fldChar w:fldCharType="end"/>
      </w:r>
      <w:r w:rsidR="00875236" w:rsidRPr="00875236">
        <w:rPr>
          <w:rFonts w:hint="eastAsia"/>
          <w:bCs/>
          <w:iCs/>
          <w:lang w:eastAsia="ja-JP"/>
        </w:rPr>
        <w:t xml:space="preserve"> </w:t>
      </w:r>
      <w:r w:rsidR="00875236">
        <w:rPr>
          <w:rFonts w:hint="eastAsia"/>
          <w:bCs/>
          <w:iCs/>
          <w:lang w:eastAsia="ja-JP"/>
        </w:rPr>
        <w:t xml:space="preserve">to </w:t>
      </w:r>
      <w:r w:rsidR="00875236" w:rsidRPr="006E2484">
        <w:rPr>
          <w:bCs/>
          <w:iCs/>
          <w:lang w:eastAsia="ja-JP"/>
        </w:rPr>
        <w:t>form temperature distributions</w:t>
      </w:r>
      <w:r w:rsidR="00875236">
        <w:rPr>
          <w:rFonts w:hint="eastAsia"/>
          <w:bCs/>
          <w:iCs/>
          <w:lang w:eastAsia="ja-JP"/>
        </w:rPr>
        <w:t xml:space="preserve"> </w:t>
      </w:r>
      <w:r w:rsidR="00875236" w:rsidRPr="005F5566">
        <w:rPr>
          <w:rFonts w:hint="eastAsia"/>
          <w:bCs/>
          <w:iCs/>
          <w:highlight w:val="yellow"/>
          <w:lang w:eastAsia="ja-JP"/>
        </w:rPr>
        <w:t>and plasma proces</w:t>
      </w:r>
      <w:r w:rsidR="00875236" w:rsidRPr="007C49DD">
        <w:rPr>
          <w:rFonts w:hint="eastAsia"/>
          <w:bCs/>
          <w:iCs/>
          <w:highlight w:val="yellow"/>
          <w:lang w:eastAsia="ja-JP"/>
        </w:rPr>
        <w:t>s</w:t>
      </w:r>
      <w:r w:rsidR="00875236" w:rsidRPr="0056445C">
        <w:rPr>
          <w:bCs/>
          <w:iCs/>
          <w:highlight w:val="yellow"/>
          <w:lang w:eastAsia="ja-JP"/>
        </w:rPr>
        <w:fldChar w:fldCharType="begin"/>
      </w:r>
      <w:r w:rsidR="00875236" w:rsidRPr="0056445C">
        <w:rPr>
          <w:bCs/>
          <w:iCs/>
          <w:highlight w:val="yellow"/>
          <w:lang w:eastAsia="ja-JP"/>
        </w:rPr>
        <w:instrText xml:space="preserve"> ADDIN ZOTERO_ITEM CSL_CITATION {"citationID":"OxONgTCY","properties":{"unsorted":true,"formattedCitation":"\\super 12,13\\nosupersub{}","plainCitation":"12,13","noteIndex":0},"citationItems":[{"id":377,"uris":["http://zotero.org/users/13971775/items/IW6VCSYI"],"itemData":{"id":377,"type":"article-journal","abstract":"The conversion of CO2 with CH4 into liquid fuels and chemicals in a single-step catalytic process that bypasses the production of syngas remains a challenge. In this study, liquid fuels and chemicals (e.g., acetic acid, methanol, ethanol, and formaldehyde) were synthesized in a one-step process from CO2 and CH4 at room temperature (30 °C) and atmospheric pressure for the first time by using a novel plasma reactor with a water electrode. The total selectivity to oxygenates was approximately 50–60 %, with acetic acid being the major component at 40.2 % selectivity, the highest value reported for acetic acid thus far. Interestingly, the direct plasma synthesis of acetic acid from CH4 and CO2 is an ideal reaction with 100 % atom economy, but it is almost impossible by thermal catalysis owing to the significant thermodynamic barrier. The combination of plasma and catalyst in this process shows great potential for manipulating the distribution of liquid chemical products in a given process.","container-title":"Angewandte Chemie International Edition","DOI":"10.1002/anie.201707131","ISSN":"1521-3773","issue":"44","language":"en","note":"_eprint: https://onlinelibrary.wiley.com/doi/pdf/10.1002/anie.201707131","page":"13679-13683","source":"Wiley Online Library","title":"One-Step Reforming of CO&lt;sub&gt;2&lt;/sub&gt; and CH&lt;sub&gt;4&lt;/sub&gt; into High-Value Liquid Chemicals and Fuels at Room Temperature by Plasma-Driven Catalysis","volume":"56","author":[{"family":"Wang","given":"Li"},{"family":"Yi","given":"Yanhui"},{"family":"Wu","given":"Chunfei"},{"family":"Guo","given":"Hongchen"},{"family":"Tu","given":"Xin"}],"issued":{"date-parts":[["2017"]]}}},{"id":373,"uris":["http://zotero.org/users/13971775/items/X9GRC4ME"],"itemData":{"id":373,"type":"article-journal","abstract":"A plasma-catalytic reactor consisting in a vertical coaxial dielectric barrier discharge reactor filled with solid catalysts was developed to directly synthesize liquid chemicals (alcohols, acids, hydrocarbons) and syngas from CO2 and CH4 at atmospheric conditions. Co and Fe catalysts prepared via incipient wetness impregnation method were loaded on a SiO2 aerogel support synthesized by ambient drying method after surface modification. Discharges were generated in different ratios of CO2/CH4 mixtures at ambient conditions and the performance of the catalysts was evaluated. In this study, the total liquid selectivity was approximately 40% after introducing the catalysts, where main liquid products were methanol and acetic acid. By varying the CH4 and CO2 ratio, a small number of long-chain hydrocarbons and alcohols were also detected with our catalysts. The synergy of plasma-catalysis in this process demonstrates great potential for the direct synthesis of value-added liquid chemicals and fuels from CO2 and CH4.","container-title":"Applied Catalysis B: Environmental","DOI":"10.1016/j.apcatb.2019.118228","ISSN":"0926-3373","journalAbbreviation":"Applied Catalysis B: Environmental","page":"118228","source":"ScienceDirect","title":"Direct conversion of CO&lt;sub&gt;2&lt;/sub&gt; and CH&lt;sub&gt;4&lt;/sub&gt; into liquid chemicals by plasma-catalysis","volume":"261","author":[{"family":"Li","given":"Di"},{"family":"Rohani","given":"Vandad"},{"family":"Fabry","given":"Frédéric"},{"family":"Parakkulam Ramaswamy","given":"Aravind"},{"family":"Sennour","given":"Mohamed"},{"family":"Fulcheri","given":"Laurent"}],"issued":{"date-parts":[["2020",2,1]]}}}],"schema":"https://github.com/citation-style-language/schema/raw/master/csl-citation.json"} </w:instrText>
      </w:r>
      <w:r w:rsidR="00875236" w:rsidRPr="0056445C">
        <w:rPr>
          <w:bCs/>
          <w:iCs/>
          <w:highlight w:val="yellow"/>
          <w:lang w:eastAsia="ja-JP"/>
        </w:rPr>
        <w:fldChar w:fldCharType="separate"/>
      </w:r>
      <w:r w:rsidR="005F392F" w:rsidRPr="0056445C">
        <w:rPr>
          <w:rFonts w:ascii="Calibri" w:hAnsi="Calibri" w:cs="Calibri"/>
          <w:highlight w:val="yellow"/>
          <w:vertAlign w:val="superscript"/>
        </w:rPr>
        <w:t>12,13</w:t>
      </w:r>
      <w:r w:rsidR="00875236" w:rsidRPr="0056445C">
        <w:rPr>
          <w:bCs/>
          <w:iCs/>
          <w:highlight w:val="yellow"/>
          <w:lang w:eastAsia="ja-JP"/>
        </w:rPr>
        <w:fldChar w:fldCharType="end"/>
      </w:r>
      <w:r w:rsidR="00875236" w:rsidRPr="007C49DD">
        <w:rPr>
          <w:bCs/>
          <w:iCs/>
          <w:highlight w:val="yellow"/>
          <w:lang w:eastAsia="ja-JP"/>
        </w:rPr>
        <w:t xml:space="preserve"> </w:t>
      </w:r>
      <w:r w:rsidR="00875236" w:rsidRPr="005F5566">
        <w:rPr>
          <w:rFonts w:hint="eastAsia"/>
          <w:bCs/>
          <w:iCs/>
          <w:highlight w:val="yellow"/>
          <w:lang w:eastAsia="ja-JP"/>
        </w:rPr>
        <w:t xml:space="preserve">to </w:t>
      </w:r>
      <w:r w:rsidR="00823B61" w:rsidRPr="005F5566">
        <w:rPr>
          <w:rFonts w:hint="eastAsia"/>
          <w:bCs/>
          <w:iCs/>
          <w:highlight w:val="yellow"/>
          <w:lang w:eastAsia="ja-JP"/>
        </w:rPr>
        <w:t>generate ionized gas</w:t>
      </w:r>
      <w:r w:rsidR="00991EBA" w:rsidRPr="005F5566">
        <w:rPr>
          <w:bCs/>
          <w:iCs/>
          <w:highlight w:val="yellow"/>
          <w:lang w:eastAsia="ja-JP"/>
        </w:rPr>
        <w:t>.</w:t>
      </w:r>
      <w:r w:rsidR="00AE1890">
        <w:rPr>
          <w:rFonts w:hint="eastAsia"/>
          <w:bCs/>
          <w:iCs/>
          <w:lang w:eastAsia="ja-JP"/>
        </w:rPr>
        <w:t xml:space="preserve"> </w:t>
      </w:r>
      <w:r w:rsidR="00FB6A6E" w:rsidRPr="006E2484">
        <w:rPr>
          <w:bCs/>
          <w:iCs/>
          <w:lang w:eastAsia="ja-JP"/>
        </w:rPr>
        <w:t xml:space="preserve">However, none of these studies attempt to fundamentally resolve the thermodynamic equilibrium dilemma between the two </w:t>
      </w:r>
      <w:r w:rsidR="00FB6A6E" w:rsidRPr="006E2484">
        <w:rPr>
          <w:bCs/>
          <w:iCs/>
          <w:lang w:eastAsia="ja-JP"/>
        </w:rPr>
        <w:lastRenderedPageBreak/>
        <w:t>reactions.</w:t>
      </w:r>
      <w:r w:rsidR="0072477B" w:rsidRPr="0072477B">
        <w:rPr>
          <w:rFonts w:hint="eastAsia"/>
          <w:bCs/>
          <w:iCs/>
          <w:lang w:eastAsia="ja-JP"/>
        </w:rPr>
        <w:t xml:space="preserve"> </w:t>
      </w:r>
      <w:r w:rsidR="0072477B" w:rsidRPr="00A969CC">
        <w:rPr>
          <w:rFonts w:hint="eastAsia"/>
          <w:bCs/>
          <w:iCs/>
          <w:highlight w:val="yellow"/>
          <w:lang w:eastAsia="ja-JP"/>
        </w:rPr>
        <w:t>(</w:t>
      </w:r>
      <w:r w:rsidR="0072477B" w:rsidRPr="00A969CC">
        <w:rPr>
          <w:bCs/>
          <w:iCs/>
          <w:highlight w:val="yellow"/>
          <w:lang w:eastAsia="ja-JP"/>
        </w:rPr>
        <w:t>See Table S1 (</w:t>
      </w:r>
      <w:r w:rsidR="0072477B" w:rsidRPr="00A969CC">
        <w:rPr>
          <w:bCs/>
          <w:iCs/>
          <w:highlight w:val="yellow"/>
        </w:rPr>
        <w:t xml:space="preserve">ESI </w:t>
      </w:r>
      <w:r w:rsidR="0072477B" w:rsidRPr="00A969CC">
        <w:rPr>
          <w:b/>
          <w:bCs/>
          <w:highlight w:val="yellow"/>
        </w:rPr>
        <w:t>†</w:t>
      </w:r>
      <w:r w:rsidR="0072477B" w:rsidRPr="00A969CC">
        <w:rPr>
          <w:bCs/>
          <w:iCs/>
          <w:highlight w:val="yellow"/>
          <w:lang w:eastAsia="ja-JP"/>
        </w:rPr>
        <w:t>) for more details.</w:t>
      </w:r>
      <w:r w:rsidR="0072477B" w:rsidRPr="00A969CC">
        <w:rPr>
          <w:rFonts w:hint="eastAsia"/>
          <w:bCs/>
          <w:iCs/>
          <w:highlight w:val="yellow"/>
          <w:lang w:eastAsia="ja-JP"/>
        </w:rPr>
        <w:t>)</w:t>
      </w:r>
      <w:r w:rsidR="00FB6A6E" w:rsidRPr="006E2484">
        <w:rPr>
          <w:bCs/>
          <w:iCs/>
          <w:lang w:eastAsia="ja-JP"/>
        </w:rPr>
        <w:t xml:space="preserve"> </w:t>
      </w:r>
      <w:r w:rsidR="003F4542" w:rsidRPr="006E2484">
        <w:rPr>
          <w:bCs/>
          <w:iCs/>
          <w:lang w:eastAsia="ja-JP"/>
        </w:rPr>
        <w:t>Ta</w:t>
      </w:r>
      <w:r w:rsidR="003F4542" w:rsidRPr="005A53EA">
        <w:rPr>
          <w:bCs/>
          <w:iCs/>
          <w:lang w:eastAsia="ja-JP"/>
        </w:rPr>
        <w:t>ble 1</w:t>
      </w:r>
      <w:r w:rsidR="003F4542" w:rsidRPr="005A53EA">
        <w:rPr>
          <w:rFonts w:hint="eastAsia"/>
          <w:bCs/>
          <w:iCs/>
          <w:lang w:eastAsia="ja-JP"/>
        </w:rPr>
        <w:t xml:space="preserve"> shows the</w:t>
      </w:r>
      <w:r w:rsidR="003F4542" w:rsidRPr="005A53EA">
        <w:rPr>
          <w:lang w:eastAsia="ja-JP"/>
        </w:rPr>
        <w:t xml:space="preserve"> </w:t>
      </w:r>
      <w:r w:rsidR="003F4542" w:rsidRPr="005A53EA">
        <w:rPr>
          <w:rFonts w:hint="eastAsia"/>
          <w:lang w:eastAsia="ja-JP"/>
        </w:rPr>
        <w:t>c</w:t>
      </w:r>
      <w:r w:rsidR="003F4542" w:rsidRPr="005A53EA">
        <w:rPr>
          <w:lang w:eastAsia="ja-JP"/>
        </w:rPr>
        <w:t>ontradictory thermodynamic conditions for DRM and FTS reactions.</w:t>
      </w:r>
      <w:r w:rsidR="003F4542">
        <w:rPr>
          <w:rFonts w:hint="eastAsia"/>
          <w:bCs/>
          <w:iCs/>
          <w:lang w:eastAsia="ja-JP"/>
        </w:rPr>
        <w:t xml:space="preserve"> </w:t>
      </w:r>
      <w:r w:rsidRPr="00501C7B">
        <w:rPr>
          <w:bCs/>
          <w:iCs/>
          <w:lang w:eastAsia="ja-JP"/>
        </w:rPr>
        <w:t xml:space="preserve">DRM is </w:t>
      </w:r>
      <w:r w:rsidR="00E54AEF" w:rsidRPr="00501C7B">
        <w:rPr>
          <w:bCs/>
          <w:iCs/>
          <w:lang w:eastAsia="ja-JP"/>
        </w:rPr>
        <w:t>a</w:t>
      </w:r>
      <w:r w:rsidRPr="00501C7B">
        <w:rPr>
          <w:bCs/>
          <w:iCs/>
          <w:lang w:eastAsia="ja-JP"/>
        </w:rPr>
        <w:t xml:space="preserve"> </w:t>
      </w:r>
      <w:r w:rsidR="0028340E" w:rsidRPr="00501C7B">
        <w:rPr>
          <w:bCs/>
          <w:iCs/>
          <w:lang w:eastAsia="ja-JP"/>
        </w:rPr>
        <w:t xml:space="preserve">highly </w:t>
      </w:r>
      <w:r w:rsidRPr="00501C7B">
        <w:rPr>
          <w:bCs/>
          <w:iCs/>
          <w:lang w:eastAsia="ja-JP"/>
        </w:rPr>
        <w:t xml:space="preserve">endothermic reaction with </w:t>
      </w:r>
      <w:r w:rsidR="000F5470" w:rsidRPr="00501C7B">
        <w:rPr>
          <w:rFonts w:ascii="Calibri" w:eastAsia="ＭＳ 明朝" w:hAnsi="Calibri"/>
          <w:bCs/>
          <w:iCs/>
          <w:lang w:eastAsia="ja-JP"/>
        </w:rPr>
        <w:t>an increasing entropy, favouring high temperatures and low pressures</w:t>
      </w:r>
      <w:r w:rsidR="00A25116" w:rsidRPr="00501C7B">
        <w:rPr>
          <w:bCs/>
          <w:iCs/>
          <w:lang w:eastAsia="ja-JP"/>
        </w:rPr>
        <w:fldChar w:fldCharType="begin"/>
      </w:r>
      <w:r w:rsidR="00875236">
        <w:rPr>
          <w:bCs/>
          <w:iCs/>
          <w:lang w:eastAsia="ja-JP"/>
        </w:rPr>
        <w:instrText xml:space="preserve"> ADDIN ZOTERO_ITEM CSL_CITATION {"citationID":"1OSb2UBf","properties":{"formattedCitation":"\\super 14\\nosupersub{}","plainCitation":"14","noteIndex":0},"citationItems":[{"id":247,"uris":["http://zotero.org/users/13971775/items/GJ7AAHH6"],"itemData":{"id":247,"type":"article-journal","abstract":"Thermodynamic equilibrium of dry reforming of methane (DRM) was studied by Gibbs free energy minimization at elevated pressures. CH4 and CO2 conversions, carbon formation, H2 yield, H2/CO ratio and H2O formation were used to characterize the DRM performance using the reaction temperature as the primary parameter. The result shows that DRM is unfavorable at high pressure. CO2 and CH4 conversions decrease while the carbon formation increases as the pressure increases. With increasing CO2/CH4 ratio in the reaction, CH4 conversion is enhanced, carbon formation is suppressed, but CO2 conversion is lower due to the excess CO2 supply. The simulation results indicated that the introduction of inert gas in the system did not produce a significant effect on DRM performance. The performances of combined DRM and partial oxidation of methane (POM) and combined DRM and methane-steam reforming (MSR) were also studied to suppress the carbon formation. It was found that carbon formation can be reduced by introducing oxygen. However, the resulted H2/CO ratio is less than 1. Introducing H2O into the reaction system can eliminate carbon formation when amount of H2O is large. However, the system must be operated at high temperature to produce high CH4 and CO2 conversions.","container-title":"Journal of Natural Gas Science and Engineering","DOI":"10.1016/j.jngse.2015.07.001","ISSN":"1875-5100","journalAbbreviation":"Journal of Natural Gas Science and Engineering","page":"617-629","source":"ScienceDirect","title":"Thermodynamic analysis of dry reforming of CH&lt;sub&gt;4&lt;/sub&gt; with CO&lt;sub&gt;2&lt;/sub&gt; at high pressures","volume":"26","author":[{"family":"Chein","given":"R. Y."},{"family":"Chen","given":"Y. C."},{"family":"Yu","given":"C. T."},{"family":"Chung","given":"J. N."}],"issued":{"date-parts":[["2015",9,1]]}}}],"schema":"https://github.com/citation-style-language/schema/raw/master/csl-citation.json"} </w:instrText>
      </w:r>
      <w:r w:rsidR="00A25116" w:rsidRPr="00501C7B">
        <w:rPr>
          <w:bCs/>
          <w:iCs/>
          <w:lang w:eastAsia="ja-JP"/>
        </w:rPr>
        <w:fldChar w:fldCharType="separate"/>
      </w:r>
      <w:r w:rsidR="005F392F" w:rsidRPr="005F392F">
        <w:rPr>
          <w:rFonts w:ascii="Calibri" w:hAnsi="Calibri" w:cs="Calibri"/>
          <w:vertAlign w:val="superscript"/>
        </w:rPr>
        <w:t>14</w:t>
      </w:r>
      <w:r w:rsidR="00A25116" w:rsidRPr="00501C7B">
        <w:rPr>
          <w:bCs/>
          <w:iCs/>
          <w:lang w:eastAsia="ja-JP"/>
        </w:rPr>
        <w:fldChar w:fldCharType="end"/>
      </w:r>
      <w:r w:rsidRPr="00501C7B">
        <w:rPr>
          <w:bCs/>
          <w:iCs/>
          <w:lang w:eastAsia="ja-JP"/>
        </w:rPr>
        <w:t xml:space="preserve">, whereas FTS is an exothermic reaction with </w:t>
      </w:r>
      <w:r w:rsidR="000F5470" w:rsidRPr="00501C7B">
        <w:rPr>
          <w:rFonts w:ascii="Calibri" w:eastAsia="ＭＳ 明朝" w:hAnsi="Calibri"/>
          <w:bCs/>
          <w:iCs/>
          <w:lang w:eastAsia="ja-JP"/>
        </w:rPr>
        <w:t>a decreasing entropy, favouring low temperatures and high pressures</w:t>
      </w:r>
      <w:r w:rsidR="000C1DDA">
        <w:rPr>
          <w:rFonts w:ascii="Calibri" w:eastAsia="ＭＳ 明朝" w:hAnsi="Calibri"/>
          <w:bCs/>
          <w:iCs/>
          <w:lang w:eastAsia="ja-JP"/>
        </w:rPr>
        <w:t xml:space="preserve"> </w:t>
      </w:r>
      <w:r w:rsidR="00A25116" w:rsidRPr="00501C7B">
        <w:rPr>
          <w:bCs/>
          <w:iCs/>
          <w:lang w:eastAsia="ja-JP"/>
        </w:rPr>
        <w:fldChar w:fldCharType="begin"/>
      </w:r>
      <w:r w:rsidR="00875236">
        <w:rPr>
          <w:bCs/>
          <w:iCs/>
          <w:lang w:eastAsia="ja-JP"/>
        </w:rPr>
        <w:instrText xml:space="preserve"> ADDIN ZOTERO_ITEM CSL_CITATION {"citationID":"kPfWNcCo","properties":{"formattedCitation":"\\super 15\\nosupersub{}","plainCitation":"15","noteIndex":0},"citationItems":[{"id":239,"uris":["http://zotero.org/users/13971775/items/8C7JXHRX"],"itemData":{"id":239,"type":"article-journal","abstract":"Thermodynamic equilibrium analysis is necessary to provide a fundamental understanding of the distribution of the products formed in the Fischer–Tropsch process. The thermodynamic equilibrium distribution of the products formed at constant temperature and pressure was studied based on the minimization of the total Gibbs free energy of the system. The effects of temperature, pressure, and feed ratio on the product distribution were investigated under typical operating conditions. The distribution of the total products obtained from the reactions of added ethylene or ethanol was also studied. The results indicated that the products formed in a state of thermodynamic equilibrium follow Anderson–Schulz–Flory’s general polymerization distribution at carbon numbers greater than about three. Both olefins and paraffins are primary products and there are essentially no alcohol and water at high degrees of conversion when the conditions for thermodynamic equilibrium are satisfied. The olefins formed in the Fischer–Tropsch process consist essentially of propylene. The product distribution is very sensitive to feed composition, and to temperature and pressure to a lesser extent. The product spectrum can be described broadly by the probability of chain growth relative to chain termination. This parameter decreases with increasing temperature, the feed ratio of hydrogen to carbon monoxide, and after the addition of ethanol to the feed, but increases with increasing pressure and after the addition of ethylene to the feed. An increase in reaction temperature results in a shift in selectivity towards low carbon number hydrocarbons and more hydrogenated products.","container-title":"ACS Omega","DOI":"10.1021/acsomega.9b03707","issue":"26","journalAbbreviation":"ACS Omega","note":"publisher: American Chemical Society","page":"22237-22244","source":"ACS Publications","title":"Thermodynamic Equilibrium Analysis of Product Distribution in the Fischer–Tropsch Process Under Different Operating Conditions","volume":"4","author":[{"family":"Chen","given":"Junjie"},{"family":"Yang","given":"Cheng"}],"issued":{"date-parts":[["2019",12,24]]}}}],"schema":"https://github.com/citation-style-language/schema/raw/master/csl-citation.json"} </w:instrText>
      </w:r>
      <w:r w:rsidR="00A25116" w:rsidRPr="00501C7B">
        <w:rPr>
          <w:bCs/>
          <w:iCs/>
          <w:lang w:eastAsia="ja-JP"/>
        </w:rPr>
        <w:fldChar w:fldCharType="separate"/>
      </w:r>
      <w:r w:rsidR="005F392F" w:rsidRPr="005F392F">
        <w:rPr>
          <w:rFonts w:ascii="Calibri" w:hAnsi="Calibri" w:cs="Calibri"/>
          <w:vertAlign w:val="superscript"/>
        </w:rPr>
        <w:t>15</w:t>
      </w:r>
      <w:r w:rsidR="00A25116" w:rsidRPr="00501C7B">
        <w:rPr>
          <w:bCs/>
          <w:iCs/>
          <w:lang w:eastAsia="ja-JP"/>
        </w:rPr>
        <w:fldChar w:fldCharType="end"/>
      </w:r>
      <w:r w:rsidR="00114229">
        <w:rPr>
          <w:bCs/>
          <w:iCs/>
          <w:lang w:eastAsia="ja-JP"/>
        </w:rPr>
        <w:t>.</w:t>
      </w:r>
      <w:r w:rsidR="00380715" w:rsidRPr="00501C7B">
        <w:rPr>
          <w:bCs/>
          <w:iCs/>
          <w:lang w:eastAsia="ja-JP"/>
        </w:rPr>
        <w:t xml:space="preserve"> </w:t>
      </w:r>
      <w:r w:rsidR="000F5470" w:rsidRPr="00501C7B">
        <w:rPr>
          <w:bCs/>
          <w:iCs/>
          <w:lang w:eastAsia="ja-JP"/>
        </w:rPr>
        <w:t xml:space="preserve">In practice, DRM typically requires </w:t>
      </w:r>
      <w:r w:rsidR="00104C8C" w:rsidRPr="00104C8C">
        <w:rPr>
          <w:bCs/>
          <w:iCs/>
          <w:lang w:eastAsia="ja-JP"/>
        </w:rPr>
        <w:t>high-temperature furnaces</w:t>
      </w:r>
      <w:r w:rsidR="000F5470" w:rsidRPr="00501C7B">
        <w:rPr>
          <w:bCs/>
          <w:iCs/>
          <w:lang w:eastAsia="ja-JP"/>
        </w:rPr>
        <w:t xml:space="preserve"> above 700 °C to proceed efficiently at ambient pressur</w:t>
      </w:r>
      <w:r w:rsidR="006B78F3">
        <w:rPr>
          <w:rFonts w:hint="eastAsia"/>
          <w:bCs/>
          <w:iCs/>
          <w:lang w:eastAsia="ja-JP"/>
        </w:rPr>
        <w:t>e. In contrast,</w:t>
      </w:r>
      <w:r w:rsidR="000F5470" w:rsidRPr="00501C7B">
        <w:rPr>
          <w:bCs/>
          <w:iCs/>
          <w:lang w:eastAsia="ja-JP"/>
        </w:rPr>
        <w:t xml:space="preserve"> FTS generally operates below </w:t>
      </w:r>
      <w:r w:rsidR="0096198D">
        <w:rPr>
          <w:rFonts w:hint="eastAsia"/>
          <w:bCs/>
          <w:iCs/>
          <w:lang w:eastAsia="ja-JP"/>
        </w:rPr>
        <w:t>30</w:t>
      </w:r>
      <w:r w:rsidR="000F5470" w:rsidRPr="00501C7B">
        <w:rPr>
          <w:bCs/>
          <w:iCs/>
          <w:lang w:eastAsia="ja-JP"/>
        </w:rPr>
        <w:t>0</w:t>
      </w:r>
      <w:r w:rsidR="000F5470" w:rsidRPr="006E2484">
        <w:rPr>
          <w:bCs/>
          <w:iCs/>
          <w:lang w:eastAsia="ja-JP"/>
        </w:rPr>
        <w:t> °C at 2</w:t>
      </w:r>
      <w:r w:rsidR="00CE1ECA" w:rsidRPr="006E2484">
        <w:rPr>
          <w:bCs/>
          <w:iCs/>
          <w:lang w:eastAsia="ja-JP"/>
        </w:rPr>
        <w:t>–</w:t>
      </w:r>
      <w:r w:rsidR="00D54CEE" w:rsidRPr="006E2484">
        <w:rPr>
          <w:rFonts w:hint="eastAsia"/>
          <w:bCs/>
          <w:iCs/>
          <w:lang w:eastAsia="ja-JP"/>
        </w:rPr>
        <w:t>4</w:t>
      </w:r>
      <w:r w:rsidR="000F5470" w:rsidRPr="006E2484">
        <w:rPr>
          <w:bCs/>
          <w:iCs/>
          <w:lang w:eastAsia="ja-JP"/>
        </w:rPr>
        <w:t xml:space="preserve"> MPa to maintain high selectivity towards hydrocarbons.</w:t>
      </w:r>
      <w:r w:rsidR="00957801" w:rsidRPr="006E2484">
        <w:rPr>
          <w:rFonts w:hint="eastAsia"/>
          <w:bCs/>
          <w:iCs/>
          <w:lang w:eastAsia="ja-JP"/>
        </w:rPr>
        <w:t xml:space="preserve"> </w:t>
      </w:r>
      <w:r w:rsidRPr="006E2484">
        <w:rPr>
          <w:bCs/>
          <w:iCs/>
          <w:lang w:eastAsia="ja-JP"/>
        </w:rPr>
        <w:t>Therefore, these two reactions cannot occur simultaneously</w:t>
      </w:r>
      <w:r w:rsidR="00F87E42" w:rsidRPr="006E2484">
        <w:rPr>
          <w:rFonts w:hint="eastAsia"/>
          <w:bCs/>
          <w:iCs/>
          <w:lang w:eastAsia="ja-JP"/>
        </w:rPr>
        <w:t>, and c</w:t>
      </w:r>
      <w:r w:rsidR="00F87E42" w:rsidRPr="006E2484">
        <w:rPr>
          <w:bCs/>
          <w:iCs/>
          <w:lang w:eastAsia="ja-JP"/>
        </w:rPr>
        <w:t xml:space="preserve">onventional gas-to-liquid </w:t>
      </w:r>
      <w:r w:rsidR="00F87E42" w:rsidRPr="006E2484">
        <w:rPr>
          <w:rFonts w:hint="eastAsia"/>
          <w:bCs/>
          <w:iCs/>
          <w:lang w:eastAsia="ja-JP"/>
        </w:rPr>
        <w:t>(GTL) process</w:t>
      </w:r>
      <w:r w:rsidR="00F87E42" w:rsidRPr="006E2484">
        <w:rPr>
          <w:bCs/>
          <w:iCs/>
          <w:lang w:eastAsia="ja-JP"/>
        </w:rPr>
        <w:t xml:space="preserve"> requires multiple reactor </w:t>
      </w:r>
      <w:r w:rsidR="00BE38A1" w:rsidRPr="006E2484">
        <w:rPr>
          <w:rFonts w:hint="eastAsia"/>
          <w:bCs/>
          <w:iCs/>
          <w:lang w:eastAsia="ja-JP"/>
        </w:rPr>
        <w:t>systems</w:t>
      </w:r>
      <w:r w:rsidR="00F87E42" w:rsidRPr="006E2484">
        <w:rPr>
          <w:bCs/>
          <w:iCs/>
          <w:lang w:eastAsia="ja-JP"/>
        </w:rPr>
        <w:t xml:space="preserve"> that are operated under widely different conditions.</w:t>
      </w:r>
    </w:p>
    <w:p w14:paraId="4019FE3E" w14:textId="7AC14A9A" w:rsidR="002F36E6" w:rsidRDefault="00084A80" w:rsidP="002F36E6">
      <w:pPr>
        <w:pStyle w:val="RSCB02ArticleText"/>
        <w:ind w:firstLine="194"/>
        <w:rPr>
          <w:bCs/>
          <w:iCs/>
          <w:lang w:eastAsia="ja-JP"/>
        </w:rPr>
      </w:pPr>
      <w:r w:rsidRPr="006E2484">
        <w:rPr>
          <w:bCs/>
          <w:iCs/>
          <w:lang w:eastAsia="ja-JP"/>
        </w:rPr>
        <w:t>In semiconductor-type photocatalysts, electron</w:t>
      </w:r>
      <w:r w:rsidR="00114229" w:rsidRPr="006E2484">
        <w:rPr>
          <w:bCs/>
          <w:iCs/>
          <w:lang w:eastAsia="ja-JP"/>
        </w:rPr>
        <w:t>–</w:t>
      </w:r>
      <w:r w:rsidRPr="006E2484">
        <w:rPr>
          <w:bCs/>
          <w:iCs/>
          <w:lang w:eastAsia="ja-JP"/>
        </w:rPr>
        <w:t>hole pairs generated by photoexcitation se</w:t>
      </w:r>
      <w:r w:rsidRPr="00501C7B">
        <w:rPr>
          <w:bCs/>
          <w:iCs/>
          <w:lang w:eastAsia="ja-JP"/>
        </w:rPr>
        <w:t>rve as the driving force, enabling DRM to occur under low-temperature conditions</w:t>
      </w:r>
      <w:r w:rsidRPr="00501C7B">
        <w:rPr>
          <w:rFonts w:ascii="Calibri" w:eastAsia="ＭＳ 明朝" w:hAnsi="Calibri"/>
          <w:bCs/>
          <w:iCs/>
          <w:lang w:eastAsia="ja-JP"/>
        </w:rPr>
        <w:t xml:space="preserve">, </w:t>
      </w:r>
      <w:r w:rsidR="00141CB4" w:rsidRPr="00501C7B">
        <w:rPr>
          <w:bCs/>
          <w:iCs/>
          <w:lang w:eastAsia="ja-JP"/>
        </w:rPr>
        <w:t xml:space="preserve">such as room </w:t>
      </w:r>
      <w:r w:rsidR="009E066C" w:rsidRPr="00501C7B">
        <w:rPr>
          <w:bCs/>
          <w:iCs/>
          <w:lang w:eastAsia="ja-JP"/>
        </w:rPr>
        <w:t>temperature</w:t>
      </w:r>
      <w:r w:rsidRPr="00501C7B">
        <w:rPr>
          <w:rFonts w:ascii="Calibri" w:eastAsia="ＭＳ 明朝" w:hAnsi="Calibri"/>
          <w:bCs/>
          <w:iCs/>
          <w:lang w:eastAsia="ja-JP"/>
        </w:rPr>
        <w:t>,</w:t>
      </w:r>
      <w:r w:rsidR="009E066C" w:rsidRPr="00501C7B">
        <w:rPr>
          <w:bCs/>
          <w:iCs/>
          <w:lang w:eastAsia="ja-JP"/>
        </w:rPr>
        <w:t xml:space="preserve"> </w:t>
      </w:r>
      <w:r w:rsidRPr="00501C7B">
        <w:rPr>
          <w:bCs/>
          <w:iCs/>
          <w:lang w:eastAsia="ja-JP"/>
        </w:rPr>
        <w:t>and overcoming thermodynamic equilibrium constraints</w:t>
      </w:r>
      <w:r w:rsidR="000C0E30" w:rsidRPr="00501C7B">
        <w:rPr>
          <w:bCs/>
          <w:iCs/>
          <w:lang w:eastAsia="ja-JP"/>
        </w:rPr>
        <w:fldChar w:fldCharType="begin"/>
      </w:r>
      <w:r w:rsidR="000C0E30">
        <w:rPr>
          <w:bCs/>
          <w:iCs/>
          <w:lang w:eastAsia="ja-JP"/>
        </w:rPr>
        <w:instrText xml:space="preserve"> ADDIN ZOTERO_ITEM CSL_CITATION {"citationID":"8pcB1PdB","properties":{"formattedCitation":"\\super 16\\uc0\\u8211{}20\\nosupersub{}","plainCitation":"16–20","noteIndex":0},"citationItems":[{"id":88,"uris":["http://zotero.org/users/13971775/items/2YC2QEDC"],"itemData":{"id":88,"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86,"uris":["http://zotero.org/users/13971775/items/EMCQ7VVF"],"itemData":{"id":86,"type":"article-journal","container-title":"Chemical Communications","DOI":"10.1039/D0CC00729C","issue":"33","journalAbbreviation":"Chem. Commun.","language":"en","note":"publisher: Royal Society of Chemistry","page":"4611-4614","source":"pubs.rsc.org","title":"Visible-light-driven dry reforming of methane using a semiconductor-supported catalyst","volume":"56","author":[{"family":"Cho","given":"Yohei"},{"family":"Shoji","given":"Shusaku"},{"family":"Yamaguchi","given":"Akira"},{"family":"Hoshina","given":"Takuya"},{"family":"Fujita","given":"Takeshi"},{"family":"Abe","given":"Hideki"},{"family":"Miyauchi","given":"Masahiro"}],"issued":{"date-parts":[["2020"]]}}},{"id":31,"uris":["http://zotero.org/users/13971775/items/HZDXRAWD"],"itemData":{"id":31,"type":"article-journal","abstract":"The conversion of methane and carbon dioxide into syngas (dry reforming of methane; DRM) has attracted attention owing to the potential to reuse greenhouse gases. Titanium dioxide (TiO2)-based photocatalysts, which have been widely commercialized owing to their high efficiency, non-toxicity, and low cost, are strongly desired in DRM. Here, we report a monoclinic-phase TiO2-B nanobelts-supported rhodium (Rh/TiO2-B nanobelts) catalyst that efficiently promotes DRM under ultraviolet light irradiation at low temperatures. Photogenerated holes in the TiO2-B nanobelts were used to oxidize methane, while the electrons were trapped in rhodium to reduce carbon dioxide. Rh/TiO2-B nanobelts exhibited considerably higher durability and activity than Rh-loaded conventional TiO2 (anatase and rutile), owing to the lattice and/or surface oxygen reactivity in TiO2-B nanobelts, which was suggested by X-ray photoelectron spectroscopy measurements and photocatalytic performance tests under an atmosphere of methane alone. This study paves the path for the effective utilization of methane by constructing active TiO2-based nanometal photocatalysts.","container-title":"Journal of Energy Chemistry","DOI":"10.1016/j.jechem.2022.04.022","ISSN":"2095-4956","journalAbbreviation":"Journal of Energy Chemistry","page":"562-571","source":"ScienceDirect","title":"Photocatalytic dry reforming of methane by rhodium supported monoclinic TiO&lt;sub&gt;2&lt;/sub&gt;-B nanobelts","volume":"71","author":[{"family":"Kushida","given":"Masaru"},{"family":"Yamaguchi","given":"Akira"},{"family":"Miyauchi","given":"Masahiro"}],"issued":{"date-parts":[["2022",8,1]]}}},{"id":213,"uris":["http://zotero.org/users/13971775/items/67DSY8ZX"],"itemData":{"id":213,"type":"article-journal","abstract":"Dry reforming of methane (DRM) is a promising technique for converting greenhouse gases (namely, CH4 and CO2) into syngas. However, traditional thermocatalytic processes require high temperatures and suffer from low selectivity and coke-induced instability. Here, we report high-entropy alloys loaded on SrTiO3 as highly efficient and coke-resistant catalysts for light-driven DRM without a secondary source of heating. This process involves carbon exchange between reactants (i.e., CO2 and CH4) and oxygen exchange between CO2 and the lattice oxygen of supports, during which CO and H2 are gradually produced and released. Such a mechanism deeply suppresses the undesired side reactions such as reverse water–gas shift reaction and methane deep dissociation. Impressively, the optimized CoNiRuRhPd/SrTiO3 catalyst achieves ultrahigh activity (15.6/16.0 mol gmetal–1 h–1 for H2/CO production), long-term stability (</w:instrText>
      </w:r>
      <w:r w:rsidR="000C0E30">
        <w:rPr>
          <w:rFonts w:ascii="Cambria Math" w:hAnsi="Cambria Math" w:cs="Cambria Math"/>
          <w:bCs/>
          <w:iCs/>
          <w:lang w:eastAsia="ja-JP"/>
        </w:rPr>
        <w:instrText>∼</w:instrText>
      </w:r>
      <w:r w:rsidR="000C0E30">
        <w:rPr>
          <w:bCs/>
          <w:iCs/>
          <w:lang w:eastAsia="ja-JP"/>
        </w:rPr>
        <w:instrText>150 h), and remarkable selectivity (</w:instrText>
      </w:r>
      <w:r w:rsidR="000C0E30">
        <w:rPr>
          <w:rFonts w:ascii="Cambria Math" w:hAnsi="Cambria Math" w:cs="Cambria Math"/>
          <w:bCs/>
          <w:iCs/>
          <w:lang w:eastAsia="ja-JP"/>
        </w:rPr>
        <w:instrText>∼</w:instrText>
      </w:r>
      <w:r w:rsidR="000C0E30">
        <w:rPr>
          <w:bCs/>
          <w:iCs/>
          <w:lang w:eastAsia="ja-JP"/>
        </w:rPr>
        <w:instrText xml:space="preserve">0.96). This work opens a new avenue for future energy-efficient industrial applications.","container-title":"Journal of the American Chemical Society","DOI":"10.1021/jacs.4c02427","ISSN":"0002-7863","issue":"13","journalAbbreviation":"J. Am. Chem. Soc.","note":"publisher: American Chemical Society","page":"9465-9475","source":"ACS Publications","title":"Highly Efficient and Selective Light-Driven Dry Reforming of Methane by a Carbon Exchange Mechanism","volume":"146","author":[{"family":"Xiong","given":"Hailong"},{"family":"Dong","given":"Yueyue"},{"family":"Hu","given":"Canyu"},{"family":"Chen","given":"Yihong"},{"family":"Liu","given":"Hengjie"},{"family":"Long","given":"Ran"},{"family":"Kong","given":"Tingting"},{"family":"Xiong","given":"Yujie"}],"issued":{"date-parts":[["2024",4,3]]}}},{"id":124,"uris":["http://zotero.org/users/13971775/items/RMNCE24N"],"itemData":{"id":124,"type":"article-journal","abstract":"Photocatalytic dry reforming of methane (DRM) is a promising green process for converting two greenhouse gases into syngas. Nonetheless, achieving photocatalytic DRM with both high activity and stoichiometric products ratio remains a grand challenge. We report here a Ru single-atom-modified hierarchical porous TiO2-SiO2 (Ru-TS) as a photocatalyst for DRM, achieving a remarkable syngas generation rate of 98.52 mmol gRu−1 h−1 for CO and 96.50 mmol gRu−1 h−1 for H2 with extraordinary durability under mild conditions. The local microstructure of Ru-Ov-Ti on catalyst provides matched active sites for CH4 and CO2 adsorption and activation through charge redistribution and electronic localization and optimizes CH4-CO2 reaction route for inhibiting side reaction and promoting effective C–O coupling. This work provides guidance in the active site construction of robust catalysts for photocatalytic DRM and other multi-molecule synergetic reactions.","container-title":"Chem","DOI":"10.1016/j.chempr.2023.06.021","ISSN":"2451-9294","issue":"11","journalAbbreviation":"Chem","page":"3224-3244","source":"ScienceDirect","title":"Constructing matched active sites for robust photocatalytic dry reforming of methane","volume":"9","author":[{"family":"He","given":"Chengxuan"},{"family":"Wu","given":"Shiqun"},{"family":"Li","given":"Qixin"},{"family":"Li","given":"Mingyang"},{"family":"Li","given":"Jiaying"},{"family":"Wang","given":"Lingzhi"},{"family":"Zhang","given":"Jinlong"}],"issued":{"date-parts":[["2023",11,9]]}}}],"schema":"https://github.com/citation-style-language/schema/raw/master/csl-citation.json"} </w:instrText>
      </w:r>
      <w:r w:rsidR="000C0E30" w:rsidRPr="00501C7B">
        <w:rPr>
          <w:bCs/>
          <w:iCs/>
          <w:lang w:eastAsia="ja-JP"/>
        </w:rPr>
        <w:fldChar w:fldCharType="separate"/>
      </w:r>
      <w:r w:rsidR="005F392F" w:rsidRPr="005F392F">
        <w:rPr>
          <w:rFonts w:ascii="Calibri" w:hAnsi="Calibri" w:cs="Calibri"/>
          <w:vertAlign w:val="superscript"/>
        </w:rPr>
        <w:t>16–20</w:t>
      </w:r>
      <w:r w:rsidR="000C0E30" w:rsidRPr="00501C7B">
        <w:rPr>
          <w:bCs/>
          <w:iCs/>
          <w:lang w:eastAsia="ja-JP"/>
        </w:rPr>
        <w:fldChar w:fldCharType="end"/>
      </w:r>
      <w:r w:rsidRPr="00501C7B">
        <w:rPr>
          <w:bCs/>
          <w:iCs/>
          <w:lang w:eastAsia="ja-JP"/>
        </w:rPr>
        <w:t xml:space="preserve">. Furthermore, </w:t>
      </w:r>
      <w:r w:rsidR="008F4B04" w:rsidRPr="00501C7B">
        <w:rPr>
          <w:bCs/>
          <w:iCs/>
          <w:lang w:eastAsia="ja-JP"/>
        </w:rPr>
        <w:t xml:space="preserve">photocatalytic </w:t>
      </w:r>
      <w:r w:rsidRPr="00501C7B">
        <w:rPr>
          <w:bCs/>
          <w:iCs/>
          <w:lang w:eastAsia="ja-JP"/>
        </w:rPr>
        <w:t>DRM has been found to exhibit high selectivity independent of the</w:t>
      </w:r>
      <w:r w:rsidR="002F36E6">
        <w:rPr>
          <w:rFonts w:hint="eastAsia"/>
          <w:bCs/>
          <w:iCs/>
          <w:lang w:eastAsia="ja-JP"/>
        </w:rPr>
        <w:t xml:space="preserve"> </w:t>
      </w:r>
      <w:r w:rsidRPr="00501C7B">
        <w:rPr>
          <w:bCs/>
          <w:iCs/>
          <w:lang w:eastAsia="ja-JP"/>
        </w:rPr>
        <w:t>partial pressur</w:t>
      </w:r>
      <w:r w:rsidR="008F4B04" w:rsidRPr="00501C7B">
        <w:rPr>
          <w:bCs/>
          <w:iCs/>
          <w:lang w:eastAsia="ja-JP"/>
        </w:rPr>
        <w:t>e</w:t>
      </w:r>
      <w:r w:rsidRPr="00501C7B">
        <w:rPr>
          <w:bCs/>
          <w:iCs/>
          <w:lang w:eastAsia="ja-JP"/>
        </w:rPr>
        <w:t xml:space="preserve"> ratio of the reaction gases.</w:t>
      </w:r>
      <w:r w:rsidR="00E54AEF" w:rsidRPr="00501C7B">
        <w:rPr>
          <w:bCs/>
          <w:iCs/>
          <w:lang w:eastAsia="ja-JP"/>
        </w:rPr>
        <w:fldChar w:fldCharType="begin"/>
      </w:r>
      <w:r w:rsidR="00875236">
        <w:rPr>
          <w:bCs/>
          <w:iCs/>
          <w:lang w:eastAsia="ja-JP"/>
        </w:rPr>
        <w:instrText xml:space="preserve"> ADDIN ZOTERO_ITEM CSL_CITATION {"citationID":"K7tsuPpu","properties":{"formattedCitation":"\\super 21\\nosupersub{}","plainCitation":"21","noteIndex":0},"citationItems":[{"id":105,"uris":["http://zotero.org/users/13971775/items/YSD4IEAW"],"itemData":{"id":105,"type":"article-journal","abstract":"A syngas was generated at a near-unity H2/CO ratio independent of the reactant gas composition over Rh-loaded strontium titanate in the photo-induced dry reforming of methane. Moreover, light irradiation inhibited side reactions, such as the reverse water gas shift reaction and the precipitation of the solid-state carbon. These results were not explained by thermodynamic equilibrium, but were presumably owing to the unique effect of the photogenerated electron–hole pairs.","container-title":"Chemical Communications","DOI":"10.1039/D4CC03088E","ISSN":"1364-548X","issue":"75","journalAbbreviation":"Chem. Commun.","language":"en","license":"All rights reserved","note":"publisher: The Royal Society of Chemistry","page":"10406-10409","source":"pubs.rsc.org","title":"Sustaining syngas production at a near-unity H&lt;sub&gt;2&lt;/sub&gt;/CO ratio in the photo-induced dry reforming of methane independent of the reactant gas composition","volume":"60","author":[{"family":"Kaneko","given":"Hiroaki"},{"family":"Cho","given":"Yohei"},{"family":"Sugimura","given":"Tomotaka"},{"family":"Hashimoto","given":"Ayako"},{"family":"Yamaguchi","given":"Akira"},{"family":"Miyauchi","given":"Masahiro"}],"issued":{"date-parts":[["2024",9,16]]}}}],"schema":"https://github.com/citation-style-language/schema/raw/master/csl-citation.json"} </w:instrText>
      </w:r>
      <w:r w:rsidR="00E54AEF" w:rsidRPr="00501C7B">
        <w:rPr>
          <w:bCs/>
          <w:iCs/>
          <w:lang w:eastAsia="ja-JP"/>
        </w:rPr>
        <w:fldChar w:fldCharType="separate"/>
      </w:r>
      <w:r w:rsidR="005F392F" w:rsidRPr="005F392F">
        <w:rPr>
          <w:rFonts w:ascii="Calibri" w:hAnsi="Calibri" w:cs="Calibri"/>
          <w:vertAlign w:val="superscript"/>
        </w:rPr>
        <w:t>21</w:t>
      </w:r>
      <w:r w:rsidR="00E54AEF" w:rsidRPr="00501C7B">
        <w:rPr>
          <w:bCs/>
          <w:iCs/>
          <w:lang w:eastAsia="ja-JP"/>
        </w:rPr>
        <w:fldChar w:fldCharType="end"/>
      </w:r>
      <w:r w:rsidRPr="00501C7B">
        <w:rPr>
          <w:bCs/>
          <w:iCs/>
          <w:lang w:eastAsia="ja-JP"/>
        </w:rPr>
        <w:t xml:space="preserve"> This suggests that</w:t>
      </w:r>
      <w:r w:rsidR="00287F39">
        <w:rPr>
          <w:rFonts w:hint="eastAsia"/>
          <w:bCs/>
          <w:iCs/>
          <w:lang w:eastAsia="ja-JP"/>
        </w:rPr>
        <w:t xml:space="preserve"> </w:t>
      </w:r>
      <w:r w:rsidRPr="00501C7B">
        <w:rPr>
          <w:bCs/>
          <w:iCs/>
          <w:lang w:eastAsia="ja-JP"/>
        </w:rPr>
        <w:t xml:space="preserve">sufficient DRM activity can be maintained </w:t>
      </w:r>
      <w:r w:rsidR="00C3773B" w:rsidRPr="00501C7B">
        <w:rPr>
          <w:bCs/>
          <w:iCs/>
          <w:lang w:eastAsia="ja-JP"/>
        </w:rPr>
        <w:t xml:space="preserve">even </w:t>
      </w:r>
      <w:r w:rsidRPr="00501C7B">
        <w:rPr>
          <w:bCs/>
          <w:iCs/>
          <w:lang w:eastAsia="ja-JP"/>
        </w:rPr>
        <w:t>under high-pressure conditions.</w:t>
      </w:r>
      <w:r w:rsidR="00AD4AF4" w:rsidRPr="00501C7B">
        <w:rPr>
          <w:rFonts w:cstheme="minorBidi"/>
          <w:w w:val="100"/>
          <w:sz w:val="22"/>
          <w:szCs w:val="22"/>
        </w:rPr>
        <w:t xml:space="preserve"> </w:t>
      </w:r>
    </w:p>
    <w:p w14:paraId="3CE1E4FA" w14:textId="4967A426" w:rsidR="004811C7" w:rsidRDefault="008F4B04" w:rsidP="004811C7">
      <w:pPr>
        <w:pStyle w:val="RSCB02ArticleText"/>
        <w:ind w:firstLine="194"/>
        <w:rPr>
          <w:bCs/>
          <w:iCs/>
          <w:lang w:eastAsia="ja-JP"/>
        </w:rPr>
      </w:pPr>
      <w:r w:rsidRPr="00501C7B">
        <w:rPr>
          <w:bCs/>
          <w:iCs/>
          <w:lang w:eastAsia="ja-JP"/>
        </w:rPr>
        <w:t>Herein</w:t>
      </w:r>
      <w:r w:rsidR="00C77F4A" w:rsidRPr="00501C7B">
        <w:rPr>
          <w:bCs/>
          <w:iCs/>
          <w:lang w:eastAsia="ja-JP"/>
        </w:rPr>
        <w:t xml:space="preserve">, we demonstrate that combining a photocatalyst for DRM and a thermal catalyst for FTS enables the generation of hydrocarbons from greenhouse gases under </w:t>
      </w:r>
      <w:r w:rsidR="00AA79B4" w:rsidRPr="00501C7B">
        <w:rPr>
          <w:bCs/>
          <w:iCs/>
          <w:lang w:eastAsia="ja-JP"/>
        </w:rPr>
        <w:t>low-</w:t>
      </w:r>
      <w:r w:rsidR="00C77F4A" w:rsidRPr="00501C7B">
        <w:rPr>
          <w:bCs/>
          <w:iCs/>
          <w:lang w:eastAsia="ja-JP"/>
        </w:rPr>
        <w:t xml:space="preserve">temperature and </w:t>
      </w:r>
      <w:r w:rsidR="00AA79B4" w:rsidRPr="00501C7B">
        <w:rPr>
          <w:bCs/>
          <w:iCs/>
          <w:lang w:eastAsia="ja-JP"/>
        </w:rPr>
        <w:t>high-</w:t>
      </w:r>
      <w:r w:rsidR="00C77F4A" w:rsidRPr="00501C7B">
        <w:rPr>
          <w:bCs/>
          <w:iCs/>
          <w:lang w:eastAsia="ja-JP"/>
        </w:rPr>
        <w:t xml:space="preserve">pressure conditions </w:t>
      </w:r>
      <w:r w:rsidR="00380715" w:rsidRPr="00501C7B">
        <w:rPr>
          <w:bCs/>
          <w:iCs/>
          <w:lang w:eastAsia="ja-JP"/>
        </w:rPr>
        <w:t>(Scheme 1</w:t>
      </w:r>
      <w:r w:rsidR="00EC3E40" w:rsidRPr="00501C7B">
        <w:rPr>
          <w:bCs/>
          <w:iCs/>
          <w:lang w:eastAsia="ja-JP"/>
        </w:rPr>
        <w:t>(a)</w:t>
      </w:r>
      <w:r w:rsidR="00380715" w:rsidRPr="00501C7B">
        <w:rPr>
          <w:bCs/>
          <w:iCs/>
          <w:lang w:eastAsia="ja-JP"/>
        </w:rPr>
        <w:t>)</w:t>
      </w:r>
      <w:r w:rsidR="00114229">
        <w:rPr>
          <w:bCs/>
          <w:iCs/>
          <w:lang w:eastAsia="ja-JP"/>
        </w:rPr>
        <w:t>.</w:t>
      </w:r>
      <w:r w:rsidR="00AC0F5C" w:rsidRPr="00501C7B">
        <w:rPr>
          <w:bCs/>
          <w:iCs/>
          <w:lang w:eastAsia="ja-JP"/>
        </w:rPr>
        <w:t xml:space="preserve"> </w:t>
      </w:r>
      <w:r w:rsidR="00C77F4A" w:rsidRPr="00501C7B">
        <w:rPr>
          <w:bCs/>
          <w:iCs/>
          <w:lang w:eastAsia="ja-JP"/>
        </w:rPr>
        <w:t xml:space="preserve">Leveraging the characteristics of photocatalysts enabled us to induce the desired reaction beyond the constraints of thermodynamic equilibrium. </w:t>
      </w:r>
      <w:r w:rsidR="004943F7" w:rsidRPr="00501C7B">
        <w:rPr>
          <w:bCs/>
          <w:iCs/>
          <w:lang w:eastAsia="ja-JP"/>
        </w:rPr>
        <w:t xml:space="preserve">This research was made possible by the </w:t>
      </w:r>
      <w:r w:rsidR="0042531B">
        <w:rPr>
          <w:bCs/>
          <w:iCs/>
          <w:noProof/>
          <w:w w:val="100"/>
          <w:lang w:eastAsia="ja-JP"/>
        </w:rPr>
        <mc:AlternateContent>
          <mc:Choice Requires="wpg">
            <w:drawing>
              <wp:anchor distT="0" distB="0" distL="114300" distR="114300" simplePos="0" relativeHeight="251665408" behindDoc="0" locked="0" layoutInCell="1" allowOverlap="1" wp14:anchorId="72D7AEF7" wp14:editId="18A37294">
                <wp:simplePos x="0" y="0"/>
                <wp:positionH relativeFrom="margin">
                  <wp:align>right</wp:align>
                </wp:positionH>
                <wp:positionV relativeFrom="margin">
                  <wp:align>top</wp:align>
                </wp:positionV>
                <wp:extent cx="6471920" cy="3484880"/>
                <wp:effectExtent l="0" t="0" r="0" b="1270"/>
                <wp:wrapSquare wrapText="bothSides"/>
                <wp:docPr id="1984043770" name="グループ化 19"/>
                <wp:cNvGraphicFramePr/>
                <a:graphic xmlns:a="http://schemas.openxmlformats.org/drawingml/2006/main">
                  <a:graphicData uri="http://schemas.microsoft.com/office/word/2010/wordprocessingGroup">
                    <wpg:wgp>
                      <wpg:cNvGrpSpPr/>
                      <wpg:grpSpPr>
                        <a:xfrm>
                          <a:off x="0" y="0"/>
                          <a:ext cx="6471920" cy="3484880"/>
                          <a:chOff x="0" y="0"/>
                          <a:chExt cx="6471920" cy="3485418"/>
                        </a:xfrm>
                      </wpg:grpSpPr>
                      <wps:wsp>
                        <wps:cNvPr id="1778534591" name="テキスト ボックス 16"/>
                        <wps:cNvSpPr txBox="1"/>
                        <wps:spPr>
                          <a:xfrm>
                            <a:off x="0" y="3094893"/>
                            <a:ext cx="6471920" cy="390525"/>
                          </a:xfrm>
                          <a:prstGeom prst="rect">
                            <a:avLst/>
                          </a:prstGeom>
                          <a:noFill/>
                          <a:ln w="6350">
                            <a:noFill/>
                          </a:ln>
                        </wps:spPr>
                        <wps:txbx>
                          <w:txbxContent>
                            <w:p w14:paraId="1F75DFC9" w14:textId="77777777" w:rsidR="0042531B" w:rsidRDefault="0042531B" w:rsidP="0042531B">
                              <w:pPr>
                                <w:pStyle w:val="RSCI01FigureSchemeChartwithbottombar"/>
                                <w:rPr>
                                  <w:lang w:eastAsia="ja-JP"/>
                                </w:rPr>
                              </w:pPr>
                              <w:r w:rsidRPr="00816327">
                                <w:rPr>
                                  <w:rFonts w:hint="eastAsia"/>
                                  <w:b/>
                                  <w:bCs/>
                                  <w:lang w:eastAsia="ja-JP"/>
                                </w:rPr>
                                <w:t>Fi</w:t>
                              </w:r>
                              <w:r>
                                <w:rPr>
                                  <w:rFonts w:hint="eastAsia"/>
                                  <w:b/>
                                  <w:bCs/>
                                  <w:lang w:eastAsia="ja-JP"/>
                                </w:rPr>
                                <w:t>g.</w:t>
                              </w:r>
                              <w:r w:rsidRPr="00816327">
                                <w:rPr>
                                  <w:rFonts w:hint="eastAsia"/>
                                  <w:b/>
                                  <w:bCs/>
                                  <w:lang w:eastAsia="ja-JP"/>
                                </w:rPr>
                                <w:t xml:space="preserve"> </w:t>
                              </w:r>
                              <w:r>
                                <w:rPr>
                                  <w:rFonts w:hint="eastAsia"/>
                                  <w:b/>
                                  <w:bCs/>
                                  <w:lang w:eastAsia="ja-JP"/>
                                </w:rPr>
                                <w:t>1</w:t>
                              </w:r>
                              <w:r>
                                <w:rPr>
                                  <w:rFonts w:hint="eastAsia"/>
                                  <w:lang w:eastAsia="ja-JP"/>
                                </w:rPr>
                                <w:t xml:space="preserve"> </w:t>
                              </w:r>
                              <w:r w:rsidRPr="00BF4792">
                                <w:rPr>
                                  <w:rStyle w:val="RSCI01FigureSchemeChartwithbottombarChar"/>
                                  <w:lang w:eastAsia="ja-JP"/>
                                </w:rPr>
                                <w:t xml:space="preserve">TEM images of </w:t>
                              </w:r>
                              <w:r>
                                <w:rPr>
                                  <w:rStyle w:val="RSCI01FigureSchemeChartwithbottombarChar"/>
                                  <w:rFonts w:hint="eastAsia"/>
                                  <w:lang w:eastAsia="ja-JP"/>
                                </w:rPr>
                                <w:t>(</w:t>
                              </w:r>
                              <w:proofErr w:type="spellStart"/>
                              <w:r>
                                <w:rPr>
                                  <w:rStyle w:val="RSCI01FigureSchemeChartwithbottombarChar"/>
                                  <w:rFonts w:hint="eastAsia"/>
                                  <w:lang w:eastAsia="ja-JP"/>
                                </w:rPr>
                                <w:t>a,b</w:t>
                              </w:r>
                              <w:proofErr w:type="spellEnd"/>
                              <w:r>
                                <w:rPr>
                                  <w:rStyle w:val="RSCI01FigureSchemeChartwithbottombarChar"/>
                                  <w:rFonts w:hint="eastAsia"/>
                                  <w:lang w:eastAsia="ja-JP"/>
                                </w:rPr>
                                <w:t xml:space="preserve">) </w:t>
                              </w:r>
                              <w:r w:rsidRPr="00BF4792">
                                <w:rPr>
                                  <w:rStyle w:val="RSCI01FigureSchemeChartwithbottombarChar"/>
                                  <w:lang w:eastAsia="ja-JP"/>
                                </w:rPr>
                                <w:t>Rh/STO</w:t>
                              </w:r>
                              <w:r>
                                <w:rPr>
                                  <w:rStyle w:val="RSCI01FigureSchemeChartwithbottombarChar"/>
                                  <w:rFonts w:hint="eastAsia"/>
                                  <w:lang w:eastAsia="ja-JP"/>
                                </w:rPr>
                                <w:t xml:space="preserve"> and (d-f) </w:t>
                              </w:r>
                              <w:proofErr w:type="spellStart"/>
                              <w:r>
                                <w:rPr>
                                  <w:rStyle w:val="RSCI01FigureSchemeChartwithbottombarChar"/>
                                  <w:rFonts w:hint="eastAsia"/>
                                  <w:lang w:eastAsia="ja-JP"/>
                                </w:rPr>
                                <w:t>Co,Ru</w:t>
                              </w:r>
                              <w:proofErr w:type="spellEnd"/>
                              <w:r>
                                <w:rPr>
                                  <w:rStyle w:val="RSCI01FigureSchemeChartwithbottombarChar"/>
                                  <w:rFonts w:hint="eastAsia"/>
                                  <w:lang w:eastAsia="ja-JP"/>
                                </w:rPr>
                                <w:t>/SBA-15</w:t>
                              </w:r>
                              <w:r w:rsidRPr="00BF4792">
                                <w:rPr>
                                  <w:rStyle w:val="RSCI01FigureSchemeChartwithbottombarChar"/>
                                  <w:lang w:eastAsia="ja-JP"/>
                                </w:rPr>
                                <w:t xml:space="preserve">. (c) </w:t>
                              </w:r>
                              <w:r w:rsidRPr="00BF4792">
                                <w:rPr>
                                  <w:rStyle w:val="normaltextrun"/>
                                  <w:rFonts w:ascii="Calibri" w:hAnsi="Calibri" w:cs="Calibri"/>
                                  <w:color w:val="000000"/>
                                  <w:shd w:val="clear" w:color="auto" w:fill="FFFFFF"/>
                                </w:rPr>
                                <w:t>ADF-STEM image of</w:t>
                              </w:r>
                              <w:r>
                                <w:rPr>
                                  <w:rStyle w:val="normaltextrun"/>
                                  <w:rFonts w:ascii="Calibri" w:hAnsi="Calibri" w:cs="Calibri"/>
                                  <w:color w:val="000000"/>
                                  <w:shd w:val="clear" w:color="auto" w:fill="FFFFFF"/>
                                </w:rPr>
                                <w:t xml:space="preserve"> a</w:t>
                              </w:r>
                              <w:r w:rsidRPr="00BF4792">
                                <w:rPr>
                                  <w:rStyle w:val="normaltextrun"/>
                                  <w:rFonts w:ascii="Calibri" w:hAnsi="Calibri" w:cs="Calibri"/>
                                  <w:color w:val="000000"/>
                                  <w:shd w:val="clear" w:color="auto" w:fill="FFFFFF"/>
                                </w:rPr>
                                <w:t xml:space="preserve"> Rh nanoparticle on</w:t>
                              </w:r>
                              <w:r>
                                <w:rPr>
                                  <w:rStyle w:val="normaltextrun"/>
                                  <w:rFonts w:ascii="Calibri" w:hAnsi="Calibri" w:cs="Calibri"/>
                                  <w:color w:val="000000"/>
                                  <w:shd w:val="clear" w:color="auto" w:fill="FFFFFF"/>
                                </w:rPr>
                                <w:t xml:space="preserve"> the</w:t>
                              </w:r>
                              <w:r w:rsidRPr="00BF4792">
                                <w:rPr>
                                  <w:rStyle w:val="normaltextrun"/>
                                  <w:rFonts w:ascii="Calibri" w:hAnsi="Calibri" w:cs="Calibri"/>
                                  <w:color w:val="000000"/>
                                  <w:shd w:val="clear" w:color="auto" w:fill="FFFFFF"/>
                                </w:rPr>
                                <w:t xml:space="preserve"> STO surface</w:t>
                              </w:r>
                              <w:r w:rsidRPr="00BF4792">
                                <w:rPr>
                                  <w:rStyle w:val="RSCI01FigureSchemeChartwithbottombarChar"/>
                                  <w:lang w:eastAsia="ja-JP"/>
                                </w:rPr>
                                <w:t>.</w:t>
                              </w:r>
                              <w:r>
                                <w:rPr>
                                  <w:rStyle w:val="RSCI01FigureSchemeChartwithbottombarChar"/>
                                  <w:rFonts w:hint="eastAsia"/>
                                  <w:lang w:eastAsia="ja-JP"/>
                                </w:rPr>
                                <w:t xml:space="preserve"> </w:t>
                              </w:r>
                              <w:r w:rsidRPr="00ED616D">
                                <w:rPr>
                                  <w:rStyle w:val="RSCI01FigureSchemeChartwithbottombarChar"/>
                                  <w:lang w:eastAsia="ja-JP"/>
                                </w:rPr>
                                <w:t xml:space="preserve">The EDS analysis results for the </w:t>
                              </w:r>
                              <w:r>
                                <w:rPr>
                                  <w:rStyle w:val="RSCI01FigureSchemeChartwithbottombarChar"/>
                                  <w:rFonts w:hint="eastAsia"/>
                                  <w:lang w:eastAsia="ja-JP"/>
                                </w:rPr>
                                <w:t xml:space="preserve">circle </w:t>
                              </w:r>
                              <w:r w:rsidRPr="00ED616D">
                                <w:rPr>
                                  <w:rStyle w:val="RSCI01FigureSchemeChartwithbottombarChar"/>
                                  <w:lang w:eastAsia="ja-JP"/>
                                </w:rPr>
                                <w:t xml:space="preserve">area marked in </w:t>
                              </w:r>
                              <w:r>
                                <w:rPr>
                                  <w:rStyle w:val="RSCI01FigureSchemeChartwithbottombarChar"/>
                                  <w:rFonts w:hint="eastAsia"/>
                                  <w:lang w:eastAsia="ja-JP"/>
                                </w:rPr>
                                <w:t>(</w:t>
                              </w:r>
                              <w:r w:rsidRPr="00ED616D">
                                <w:rPr>
                                  <w:rStyle w:val="RSCI01FigureSchemeChartwithbottombarChar"/>
                                  <w:lang w:eastAsia="ja-JP"/>
                                </w:rPr>
                                <w:t>f</w:t>
                              </w:r>
                              <w:r>
                                <w:rPr>
                                  <w:rStyle w:val="RSCI01FigureSchemeChartwithbottombarChar"/>
                                  <w:rFonts w:hint="eastAsia"/>
                                  <w:lang w:eastAsia="ja-JP"/>
                                </w:rPr>
                                <w:t>)</w:t>
                              </w:r>
                              <w:r w:rsidRPr="00ED616D">
                                <w:rPr>
                                  <w:rStyle w:val="RSCI01FigureSchemeChartwithbottombarChar"/>
                                  <w:lang w:eastAsia="ja-JP"/>
                                </w:rPr>
                                <w:t xml:space="preserve"> are shown in </w:t>
                              </w:r>
                              <w:r>
                                <w:rPr>
                                  <w:rStyle w:val="RSCI01FigureSchemeChartwithbottombarChar"/>
                                  <w:rFonts w:hint="eastAsia"/>
                                  <w:lang w:eastAsia="ja-JP"/>
                                </w:rPr>
                                <w:t>Fig. S2</w:t>
                              </w:r>
                              <w:r w:rsidRPr="00ED616D">
                                <w:rPr>
                                  <w:rStyle w:val="RSCI01FigureSchemeChartwithbottombarChar"/>
                                  <w:lang w:eastAsia="ja-JP"/>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4724865" name="図 155" descr="テキスト&#10;&#10;AI 生成コンテンツは誤りを含む可能性があります。">
                            <a:extLst>
                              <a:ext uri="{FF2B5EF4-FFF2-40B4-BE49-F238E27FC236}">
                                <a16:creationId xmlns:a16="http://schemas.microsoft.com/office/drawing/2014/main" id="{84CC77D7-8503-A62B-7B3A-1085A497C18C}"/>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893299" y="0"/>
                            <a:ext cx="4690745" cy="3077845"/>
                          </a:xfrm>
                          <a:prstGeom prst="rect">
                            <a:avLst/>
                          </a:prstGeom>
                        </pic:spPr>
                      </pic:pic>
                    </wpg:wgp>
                  </a:graphicData>
                </a:graphic>
              </wp:anchor>
            </w:drawing>
          </mc:Choice>
          <mc:Fallback>
            <w:pict>
              <v:group w14:anchorId="72D7AEF7" id="_x0000_s1034" style="position:absolute;left:0;text-align:left;margin-left:458.4pt;margin-top:0;width:509.6pt;height:274.4pt;z-index:251665408;mso-position-horizontal:right;mso-position-horizontal-relative:margin;mso-position-vertical:top;mso-position-vertical-relative:margin" coordsize="64719,34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cUkOxgQAAAkKAAAOAAAAZHJzL2Uyb0RvYy54bWykVl1rG0cUfS/0Pyxb&#10;6Jus3dWs9qOWgyRLxmASU6fkeTSalZbs7mxnRpbcELClEkIJNJTSUlroS6HQUFzIU6Htn1mc5mf0&#10;zuyu7Fg2CSnYo/mee8+599zdvrNIE+OYchGzrGPaW5Zp0IywcZxNOuZn94cN3zSExNkYJyyjHfOE&#10;CvPOzocfbM/zkDpsypIx5QZckolwnnfMqZR52GwKMqUpFlsspxksRoynWMKQT5pjjudwe5o0Hctq&#10;N+eMj3POCBUCZnfLRXNH3x9FlMh7USSoNJKOCbZJ3XLdjlTb3NnG4YTjfBqTygz8HlakOM7g0fVV&#10;u1hiY8bjjavSmHAmWCS3CEubLIpiQrUP4I1tXfNmj7NZrn2ZhPNJvoYJoL2G03tfS+4eH3IjHgN3&#10;gY8s1PI8gCnDKXBVLP8oVi+K1V/F6vuLZ98ZdqDgmueTEE7t8fwoP+TVxKQcKQQWEU/VL/hmLDTQ&#10;J2ug6UIaBCbbyLMDBx4isNZCPvL9igoyBb42zpHp4JaTLrJ9ZVWzfrip7FubM88hrMQlcuL/IXc0&#10;xTnVhAiFQY2c5/luC7mBvUZu9aRY/l4s/yxWT41i9VOxWhXLcxgbdrvEUJ9XABpy0WMAiV3PC5i8&#10;FceWFSA/aKm9OLwZzcByHfcNSHCYcyH3KEsN1emYHNJCRys+PhCyRK/eoi7O2DBOEv1Gkhlz4Kvl&#10;WvrAegXwTjKAXQFcWqx6cjFa6GBCtTcjNj4BJzkrM0/kZBiDDQdYyEPMIdUgCEA+5D1oooTBW6zq&#10;mcaU8S9umlf7gUdYNY05pG7HFJ/PMKemkexnwHBgI6RyXQ+Q66lA41dXRldXslnaZ6AOQB5Yp7tq&#10;v0zqbsRZ+gBUpqtehSWcEXi7Y8q625eloIBKEdrt6k2Q3TmWB9lRTtTVClWF8P3FA8zzigYJBN5l&#10;dUzh8Bob5d6Sj+5MsijWVCmcS1Qr+CG+d7bzmITwX0kE9DYC/e1SCqfkTMFYynH6TnekmD+c5Y3S&#10;33gUJ7E80coMPiujsuPDmKiIVoPLnAlayHOQ33brlLn48aVhuzAcU0EAz+JKCn380aL7iW66+8a/&#10;3/786unzYvmyWMHfE91+WZydv/7tl2L5VbH85uL5i2J5evH1+evV369Ofy3OnhVnS7V09k9x9kNx&#10;utRsAPYQ+3Uaaal+NBw6PXcwRI0h9BrI6qFGb4CCxtBp+QPHG/adVvuxOm23Q8IpllD09sd12bDb&#10;G5jfKMtVAVOCj5q6cOiUeeSjft/zdr2G71qtRrft9Bper9Vt2JbvdlHg9W2//7hKbLBea17tRXON&#10;7iXQJewQdzE5YOShMDLWn+JsQrsiBwGoJGd9styuh29wNkriXMmBgkr1K3eBoms16IYAK+vbLiOz&#10;lGayLNicJho4MY1zAYkW0nRExyBK++MyT2qfSoErmXH8rmUFgEjftfrAjDdodAPkNTxr4EHV8u2+&#10;DdgoZlA4ExT8xcluHq+pQRvWvo0aq6LmGOsvh1IkN2AvIVHQCMmpJFPVjQCtTwHh8sx6QUN7iaZi&#10;7BatB4V3gsA0NgsnageWhyBLdOG0oPDAoHynrru1kL+T1mubSit0F4zSqqK/N3SEVd9G6oPm6ljv&#10;uvyC2/kP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NWJIm3gAAAAYBAAAPAAAA&#10;ZHJzL2Rvd25yZXYueG1sTI9Ba8JAEIXvhf6HZQq91U20ljTNRkRsTyJUC6W3MTsmwexsyK5J/Pdd&#10;e7GXgcd7vPdNthhNI3rqXG1ZQTyJQBAXVtdcKvjavz8lIJxH1thYJgUXcrDI7+8yTLUd+JP6nS9F&#10;KGGXooLK+zaV0hUVGXQT2xIH72g7gz7IrpS6wyGUm0ZOo+hFGqw5LFTY0qqi4rQ7GwUfAw7LWbzu&#10;N6fj6vKzn2+/NzEp9fgwLt9AeBr9LQxX/IAOeWA62DNrJxoF4RH/d69eFL9OQRwUzJ+TBGSeyf/4&#10;+S8AAAD//wMAUEsDBAoAAAAAAAAAIQA52FSGwQIOAMECDgAUAAAAZHJzL21lZGlhL2ltYWdlMS5w&#10;bmeJUE5HDQoaCgAAAA1JSERSAAAETAAAAtIIBgAAAMe9RLMAAAABc1JHQgCuzhzpAAAABGdBTUEA&#10;ALGPC/xhBQAAAAlwSFlzAAAXEQAAFxEByibzPwAA/6VJREFUeF7s3QewbVtV/3n7311/q9u2q7ur&#10;utr2/29Dt4GoCK95CDxQMWLOOeecc85ZAUHwIe8ZQERMT0QwoCgoqKAioGQU5UkUAcWAVbvrs+p9&#10;73+47jnn7n3uOffec98+VbPWWjOMOeaYY60zf7815tpv8ib7v/3f/m//t//b/+3/9n/7v/3f/m//&#10;t//b/+3/9n/7v93+HvGIRzzusY997OYXf/EXNz//8z9/7vizP/uzy/HRj3705lGPetRydF36mZ/5&#10;mc3DH/7wpd4jH/nI5dzxEY94xOanf/qnl6SOttK63s/93M+dy3fU7y/90i8t+dIv/MIvbH75l3/5&#10;XF/aOJKvTeeO6mijTvqpo1ye1HiSrz9jku9a3429OsrSW6JnstSlo/HUz9Rz2oysyqbM5EnZWT31&#10;Gzc76iMbqadcPjl0KDUWdVyT4TjzyCixr6Ny57/yK79yzg6O6mvn+qabbjqXL6WzNsrKf8xjHrP5&#10;1V/91XN9OH/c4x63+bVf+7XlXP3yJL6n7Dd/8zc3v/3bv70cf+M3fmM5/tZv/dbm93//9zd/+Id/&#10;uByf/OQnb572tKct13/8x3+8efazn7358z//880zn/nMzXOe85zN8573vM0LX/jCzSte8YrNa1/7&#10;2s1LXvKSRaakvrp/9Ed/tMh//OMfv9jQ3LHTAx/4wM1DHvKQzQ033LCcP+hBD9pcf/31S/rJn/zJ&#10;zcMe9rDN/e53v6WOvB/7sR9b8n7iJ35iSfKUPfShD13mS/n3fu/3Ln1kZ2M3pic84QnL8alPfeqi&#10;91/8xV9s/vqv/3oZh7EZI7uwZfdAdqYvfX7qp35q8Y8bb7xx86M/+qNLv3T4kR/5kaVfuhrD933f&#10;922+53u+Z/ODP/iDmx/6oR9arh/wgAcsbZQ3DvLySfNuTswPO9H3iU984qIXfV/wghcs+r761a/e&#10;vPjFL17Gwb70S69sa67lp39+3v2oz8ZDD2OgWzY2H8p+/Md/fKnXM4ev8ZFspD/jMW7t1GcbfdHD&#10;udQcmzP1zDXbsc23fdu3Lek7v/M7N9/1Xd+1HL/7u797OX7zN3/zUqYe2WzENk960pM2z3/+8zfP&#10;fe5zF5vpTz57/cmf/Mnio+b0Wc961mI7df/yL/9y8/SnP/1cUu8Zz3iGOX/j+vm8/9v/7f/2f/u/&#10;q/fv7d/+7TdXYnqHd3iHJa3z92mfDkun7S97nzy9dCG7Xu22N7b1s/m8v0c+8pE3AXOThIgAAE6A&#10;GEADWAFK5CsHGoCOCANH5YEfR0mZa3UBFbL0I891YK169ZNM9bUNhEXEBGKVB7boVHl9Okq1DXA6&#10;TpIiMkN+JIV6ZCTTcdpC3QCzlC5k1SeZjb12ZDf+6tXWueO6P33RNTunU/pGwkz9s2Fyk9PcBlyn&#10;LSrvurrJ1+ca9LrWLiIJgI0IirQpP3IlAC0BvcA5cB0AlpAG8n/91399Sc6Bd4A0MgVYB+QB9sgG&#10;BMRLX/rS5agfbX/3d393SUAtufQCzBEJgDMg/eAHP3gB3QgFyTUwrUzd+9///ksekA2Y//AP//By&#10;LiUDYaEOuepkW/1FKgH6xipFkvzBH/zBck5H1+mqfnPJ5vlNc6tfuvF9evzAD/zAAvaRJs4dESaR&#10;APLoJmkn0TufI9OxedUn+9EPOfCUpzxlsTXbIqcQBXM85i2fp2PkIxnGE6GpD6ly/Uc6mQN2LKWn&#10;8u6ZCAtH/TR+NldXO7aJzIpM+f7v//5ziW0czeN3fMd3LIQIguTbv/3bN1/91V+9+Yqv+IrNt3zL&#10;tyz1lEuukSf8Q79sgojjd+ylT/PPV1/2spdt/uEf/mHxxb/6q79ayBKkHhLl937v9xZf1l5beU95&#10;ylNev34+H/X3hV/4hZsv+ZIv2Xzpl37p5nM/93M3X/7lX775yq/8ys2XfdmXLXlf/MVfvPm8z/u8&#10;zRd90RctSX11jOszPuMzNp//+Z+/XGurTDvpC77gCxa52rv+hm/4hs3XfM3XLDKVkfW1X/u1S9tv&#10;/MZvXGySDtp82qd92qIHf1NPm6//+q9f6n3VV33VohP7asvm7EmmOt/0Td+09PV1X/d1Szm/7Zwe&#10;6WOeHOVLdHFtPiO4kIPqmTdHc+Ne8L8CoeU+0x97fNInfdLmcz7nczYf8zEfs/m4j/u45XlpPulF&#10;Ht3f8z3fc/nHeqc73Wnz2Z/92ZuP/diP3Xz4h3/45sM+7MM2H/qhH7qMS6I/O3zqp37qYmN2+cRP&#10;/MTNZ37mZy62IV+Z/thG2Sd/8icvbcyDPNcf9VEftfmUT/mUpT75H/3RH720+4iP+IjlXN77vd/7&#10;LTqrRyftnatDd/XpSQdjJPPTP/3TNx/5kR+56P6BH/iBi/7aKP/gD/7gJe/jP/7jl3ryyNXHe73X&#10;ey3X8j/hEz5h0Vv/9773vTfv+77vu+isP3a6733vu1yr//7v//6LXDrRRRn92UIi3zW5ztWjJ3uw&#10;kX5ca0tPvmvs9FRuzOooZ2Pt2P2zPuuzFn30bTzaasee+tGfvthC/9obp7G827u929InG2onn2z3&#10;hbGry1/J148+HfNBfq+t+nQxp3RQn3/kF+rz3XyAf2vrfuK//udo637yHOKHZNKJPt3X9Cff2MyT&#10;MdNRW2M07uaYDmTka9qpSw/90kF/3Y/s9EEf9EHLXNHxuuuu23zAB3zA0pdrR3P8Hu/xHktd7d0H&#10;7nX6sR3b6C8bKDcHbJkvm0/9SOTd4x73WM7J5DN3v/vdF1na6ZPfmjt1+Fx+Z97kOa8OG3zIh3zI&#10;Uoee5BgDW6nnXF113ud93mfpnxxl2iinnzJ1yDQmdqb7+tm8y9964X5a6WoGO5c6veM7vuN5eReb&#10;rob5Oa0xXAqwfin62KcrN93mNre58HP8xhtvvOkosB0RENgPYMsDJiMzAuauexMcSJfUB2omQTBJ&#10;F8dJntRmEgnJngSA88iT2tMxYFlZfUVeRAxEAgRIs4H2Et0m6dDYIx8aX2OWJ9U+vdMzmbNN4y+v&#10;OukRoVPUS7o2Z4FP58qldC6fXOOOaFGufdfJy0bO5WUTSf/ZrUiX+stv1AeIkxdRUiqCpWiZSZoU&#10;xVK0S2VFKCA6gGQA/Xd+53cW0kT0CHJB9AlQL/3pn/7pEgUBnAL3f/Znf7YAJHUk8o2ZfSJI+AhA&#10;BWjLA6wsVgF45AJfz5/4kkgD9Yy5yAh1gHULXSArgoWM7Omc3YqkoQ/SRwQC0Gw8xqYM6DZu9i3a&#10;Z/o9P8y3nes7AoDOzhEkjsYDNNLbOVKA/tpHZDrmL44RYHQB8OkVoVNUz9/8zd8sZUUxmV/EiHMy&#10;spnxIk1mBFNRN449E7qPG5f5YEfJ+PJp8mcUmtT8mYfI1EgYcxwRQxY7RCyx17d+67cuwNsRUADo&#10;ARvXbCWpD+DI69nHr0SHiBLhw82LOX3961+/ecMb3rD5x3/8x80rX/nKxVYicxBN5trcz+idpz71&#10;qTsRJkAPcEVvoF8CgIA3CfiRFxESuIoIAZACTpEv5SMpjD/yJBDlnBx1Imik8uon4DflB6CARecB&#10;Mn25Jsd5+ebAGJQZo7KIFrohRZAh+pHMDQLG/DSv7kP3YxFX8vgkv+O38vSrjfsCICWbj7h3AHKg&#10;UB7wZEEFfAFLQFNA+t3f/d0311577QJIjRG4VAZcOUZ0AKaAGKAoXz1AFmCWtCVDOdsrc649PYBH&#10;wA1gVA5sApDGzsYAHOCnjXzynQOo2pLnXB/AK9IkAicAbDzAvGu6qhvZQmfy1advoBSgRJ4gG4yT&#10;bG0C1nyObO2V00k+G2qPBAmQ01MZPSIbslEEBDnGHgmonG0BZUf1zJ38CCvjpjedySbXtf6MLVtE&#10;oPBhZc2ZuvyR30U8ktm9Zgza00++dvxEmfGaW74skWW89I84oyf/rg6fZI/ITLLSydwag3HRl631&#10;E3Fk/JETEXXdm8aZnzbPZDtqY2z0Icd9JY8fG69++Z/xNGfamo/3fu/3XsgD+epF/EnqR5RlazrQ&#10;zXnza/66V/hFZBiSQ7/aq4/Qiszgc8rvc5/7LGTOve51r+WafGOie/cF/ZyXz2fpTYZEvhQR476O&#10;qMv/82Ey6Eaf9bN5l7/1wv200h4Mnn66GNB93Hb7dDLpOHN3WJvygPCDys9COg1S8EpO5mn9bD7v&#10;74YbbrgJmAu8B9IjMiIQHCuP3AiYBPDllxd4jnBRJ2AWMRCBMvsNEMmbESjJqV955Ad8J+CaJEa6&#10;Boh7S61+fU7CgoxA6SRrHAO96uu3MWSn9AyEznyyJikiTR0iciqrj0mIyJMiKdJBmvUiK2qfbciX&#10;3zadbBcwDuTO8Ua2OLa9KLDqWD+RbumtHj0iOyJY9FP/UtuJir7QJiJlEi1kIEskwLutNq4RC2vi&#10;BKAHTP/u7/5u86pXvWoB+ZEsM0pBn8ZmHoEnBAdbtSVH1ALAle8on9tGsk8RDuoCbcA10gJAC8Sr&#10;A7iTT++2GdEdwBaBIIKjCBrjcUQUFbUTedX9YCxk08E5oKc/fQOAkSfOgUjnjsgTumjbPZlMehYV&#10;AtAjO9pGRFc6IgiKMmFbZEEJwYI0MYd0JrO5N4626RR5FBE372X6uI/YG9g1LvYlS8rHilYiR546&#10;5ibizhwZD9JEqtzYi0BgGwAdUI8okOQhSgAXIKk55Qvk05MO5slWLwA8culFL3rR4ne2hiFNkCfO&#10;ESd/+7d/u/il+c6PkU/PfvazdyJMADWABsiSgCQACFgDblw7AkDKIzwAK0ft1ZdcK48gAdiKGqms&#10;yIkiSYD0QCMw5ly+evoEdoAycuhJZm/ikxfRUVl9Na55bj6KFolYaW6UtaVKHpJQvaKGEGTy2rLF&#10;T/kN/zTHQF7gkV5FCsj3tpl8wBHgKioEoFIOMAFbwFeREFKEhTYREhIgp11ATJ3O1QuwR7xoD6Dp&#10;M+AGhCafnc0BQAgMFokSWKW3NkVRBAqLVIm8KZqEzMD4jAIosoR+xhGRI9GryJXKiwwBdMkzZiBX&#10;v/piN2OrXiRL0S/qNwbnZBTlZBzqyEOgRY6wgyO96WVcEQP8Thn58ugrjzx56kcmaaeNOvLUI5Of&#10;RyQWhaNeEV2RksYU6cV3HOnavRqJZlz6c784J1999wHfdeTnnj3Nj74kYzbfdNen/vgkIsAc6jMd&#10;6Og+co/Smxz3VuSUMeVv7gf1kAXGzs76ichAgjnKJ5/uZIrW4IP0QhpJ6pgr9lDHuM25dvpy35fn&#10;PiODr/EZ/dHTmIoEoqtydZElopvohvRAWDpPXz7lviTznve85+J7ZNBfuRQR01joWVSK9mzJ7vqM&#10;/HNNN23UIX/9bN7lb71w36fLnw4Dwus667zTSmcZeJ9mAuovp1228ZN9OhtpK8Lk4Q9/+E2AC6Ab&#10;eRD4Akx6kxrwXoP7QJZzZREB6hd5EFkQmeCobsC1vpwH1ANP5c++yiuSImJiTbDUJhA2yZzKtQvU&#10;AVYByMBopMYkJdIzsNp1/c2+IxDUJV//5CUn/QLe2UuaNnesbgST8mmjqev6fJItbbWoT/nysmdk&#10;TP3XPmIksoPdpGTWjuxktRWl+o4RL9UtFS3Qed87KboEGAXa297RMXIBqAdWERF9b8N3TABXW0eA&#10;WnUBZvPWONgPgG5rivEC2vmKBLBXR/2AdzZCUnib3bYNycITGAfWAvxkREggRoyL7RxFxSAijMs4&#10;kCm2bAB32d+9Ssfuy+6pfFV+/bT1ZBImSAI69gaeXsbaPUcGMiNbin6Y35pxzb5IEzYWGeM7HHTs&#10;uzN9/8QRkdE95ly9CKCIPSkf6J7I1yM6+95KzxI+la9Ewrkuyke97mvt2kLVHEZusYV5AiYC8IFx&#10;oLnIEtEGZPPrnm3dP8Zi3JF17IEQEVmCKPn7v//7xQeRJTfffPPm5S9/+eY1r3nNQpzURvnNN9+8&#10;E2ECmABYgFqRJEWXFJ0hz7EQewnAAQADNUCJ9sYNXPXWvBB9SR15M8okYqFoE/WKHinqJPJl2pZ8&#10;Zer0Rr3IF3Xo2Fv78uoLiAQo5RUJ07abyBHnSBPn+X9Eofuk57K54yv6AYaAMKCubUBsos+INMDP&#10;NgHAl77AFCA1QaA65kVbYJT+gDC5yuVFMABmRVsAX22bIY+cQDVgSUbtzAV5ziMA2p5DVtEg+kI2&#10;RJLUxpFM9ZQ7SvKASP0aY2ROhIZ+6VyEi/HTmy9FmtGl7Szqk6/vCIQiCyT2rj159AwQB0bbQhPg&#10;1wc7FPlBjryiHdg+4kUdsiIBA9zGp091I7GyufquyVPevZQ9+GwESSQIfSIhHSNjyGGXtn1pT6a8&#10;thKRoYzPFQXjf0mkpDGT6f+JvvU155P/dL+af6SAfiJhsm8EW/aNqFFXX2yovGeBcSEq1FFOtr6N&#10;jR3Jc2Q39ya/0Lc6xkWuvuSTEwlBH22KOtGP8bj/EDTaJJufIUK0Jc92GCQJv0OEiChBhMhX9853&#10;vvNSTr7rtoGpH/mhHz4lkYvsIMf49KuOeSiKpPvatfqNg53ore2eMLn6EiC+fsM+wbHjuvw00+1u&#10;d7tL2t+VTgRc6fqdlZQdD7PlUWW7ppOSc1rpWIRJREGgvYiO8iMDIgkiQMpvIRqYkB8JMNuX1JMX&#10;AaNub9LTp/7SKYIg+c61l/QfSErmBGG1SU6kQpEplRUREDkRKG3c9T+JkGxYn8nIjnRyBEyrm27z&#10;Ohnp5po9Au+BZ0k5+WRks/qcNor4UKeU3ZQHALUrgsQ8qAOUBqYDi64jQCJ/6BUJUR+TYClaZJIt&#10;ziNYAr4Ba+dFmnQeGAe626JT9APA3nc2RGzYKuHbEb4hAaD6GCyAal4sSpv3vkFifIFwdYxLX/oH&#10;suUVyQCAydMemAeoe8PdlgELZWAbeOvNOAAHpCEqij5hc7r7Fga9kT+Iicgg/Zsn9jQ39C4SJt+k&#10;WwQemX3PoygX571l73smbdmJBJLYve9riHzQPxsjrtjbNRvT0RHBY9sTUiuShI7VbxuR+WXbSDH5&#10;bbviA23RYft83jmd2IuN+XX3ef4QAZf/0N+RfbKR9mwvTeLE2BEiwHAREMBRkQtFCmlDn6KwIoC6&#10;pxqfMRu/LWGiSv71X/91+TAuYsTHcRFiokr4pK05kq05bW167nOfuzNhAigBO4iKyA2+F/khRWgU&#10;zQEAATZtBQCCyFBnRpf0xhwgC5RFzChXTz/a1EekTaSJ+oHJeU5H5VMW/SQRI20fcIwkMS/uLXMU&#10;+QJItlXKdd/oiRAs0iRf7xsz5socIhKLKgByI0kiNwDLxg8o9VZa/UgNoA/QKpoD4NIW4Cp6RJlx&#10;T8Ki+oHrCIYZ2aF+JEsEAXtFGgCCQGVvxNsiADjSFRAE6ABIupKnbdsT6FE/zts2pB/jol+kQEDZ&#10;OOhXxAt/iqSIIKku8OxIDzbSV9Eiro0boNe+b6eQTYbxqJ8f8ldl9eNaUhbxQx/yuw/yW35ev2Tw&#10;I/4HQOuLnuyh/8gUec2PdvRxn+kvH0+uoz7ZpAgrNmbLIiyyF3n6jrDsPmELtvVMynbdB/xcHTbL&#10;HyLA1NNHBEFzoY6xaUcf45bHJnw8MqznhzG6r9SLdDGPbIHc0q9x8jft9Klc/+o2xsjOIoLyB7rR&#10;kX21TVfzjmTTh7zmve0y2rpmzwifyBfJFhykCdnImaJKihxxv2ojkRm5qG5RKG3vcTQWiS7NYfco&#10;HbWjt3lHmJiT9bN5l7/1wn2fLi6dFjA7SfB4padby1iN8dYcvXMpCZNLSfgdJ21FmDzsYQ+7CeiI&#10;TIgAmEAdIIjUiEwBjgPYAXL1A/ldTxIjUiKgGuCbxEH9BkSSERicW2pqM3WPJOiDnZMkkSIUqhvB&#10;E+lBJ+e9zW6c6gYqG0e6Tb2TIc95USvrcc20HoNjdg8M1zZbZfv6q002aWzaNGezPbDQ2Gsraaus&#10;KJT0jtBxLBohomNNjhSd4hhZAtQCyIDxJIyKPIhEiTApgqA29JGcA8WAqdSHYue2nD4Ei4AATpEk&#10;gL5tOqIj1C2qgU2ck6tvMpEXdHD09h/wbxzqsQkAD4gDXACeBWhg26LTItdC1bVyi+AAeCDNwhEw&#10;52v6pXNbYPqQqvyiMbI9Pdna3Jfydf5GtwgZIFHqGyCIlIBkW3TILurHtiV2NOZJktAncooNI3XY&#10;h33zh7Zf9ZHeSTA0h4iO5lZ/bauKbOm+M0bjKSqHnAgq82be9UnPfvmoLTHyi0xBIEWQZBNjl8zJ&#10;3PZhgQ9MiT6R1PXMIc/cG0fPQjbP9vqio2Qcokn++Z//eTkiRhAltjD5hZw+/Opcikh5xjOesRNh&#10;wsckYIg/0T1wHwgDZovkcAzkRYgAO0BaEQLayIs8iTDRdkacKCOHXG3m9hnlAJh8JIZ2+oq0UQ8A&#10;dG8kT16RHFJAkb59qySiZPbZx3i1dw8iR4qkcp+1LQ1ZaC4j3syXe9y9TD4dkDLZgA9ELEm9sXYO&#10;MAFdgFbfzADYgEWgqo+jkgX4RpgAXZEwgXv1i4xwBMT0oX5tEB3Anj61ZUt1tS8iQj39u1Y/HXuD&#10;T3dt25YCCGpj3PK1AxCB5QgQ5eaeDIBVuXr6dizSwVF9fQKo9Cmag7zIHHXUz9fkkWmcRbwUiZI+&#10;Raqk47RVdmSv9OYz9M3/iq6IhFLGfua6aInsUIRQxIY+1OeXfF2eMv1FnNDFveCeIV9/5NMtcF+k&#10;hrrk0dO9oL36/Nj/B3qQQRdlRTmRrSzSIVKMTHPMRqWiNvIF9dnavVGkTeSIunShF1nGqx8kBd2L&#10;EFG3SB96OWrX1iN5juq4DyIE+SEConvH/YJwYL+23+TnRZLII4ddjLePrWrfnCM7Irr0gTBpCw8Z&#10;CIyiSJSLXKEXm+lXW7Klvl1Cvr6LVqlc0g8dGwObquec3uStn827/K0X7kelkwQwZy1tO/Zt6lxN&#10;yXgv99aUKyXtbbBPx01bESYPfehDbypSoRShEJAGpCI9AJWAeKA3YkAb5wCFstq4jmwIXJM9yYfA&#10;IHlkTdAfYZIc9Z1PwkF5USWuI1aSU5KXrunUdf12XVRFfTSWIkfSPYIg+Y7qTjJl2isSovLqTP0a&#10;X/pMwiPbpUNjTIdp0/SfRIfzIlSap3TMTtVP5zkPziNHkj3Jk/qeUSiTZHENGMsrMgCA7jpioo/B&#10;Vu4YiC+6BDgNKHcE5EU92C7ig690ZC+RJ7ZLAP1tISGzj6/KB+DV62Os6usjgipwXERJADEwWZi1&#10;RabkHOizYPXmsbf/yiwALZYBPHOmf30ZGyKi6Ja2m7Ar+2fnCdS17x7oQ6d9gwUp0kcvi6YpX17b&#10;SZAcbBJJEzFVBA+9nLOP6BKJvdg7Usf8RHAVBVJkhjpsHSEjv18+kqdMW/5mjORFkuR7UtE/yl3T&#10;M13IMG+u9VlEAXsAzcYcYVLUibkxj8CEBECrWwQRX+aT6cLefcumrULlsSv9jEvkiF/JsQUHadKH&#10;iJEl/FIEVB/PtWXsT//0T3ciTPK13lQDdgAW31LWmPgf/4wcAZD4qrqBKHVcO58kCxmRJ9qrE5kh&#10;X5/qOVdWuxlpoi8y68cRYQK0KmN/qQ+ukhOxkuy29fS9Ev06ukY6KkNyuCf7qLGETIkok3qGy3NE&#10;2pk77QOGAF//p8yncbflgE7qAWLqAVQAVkAaCCWjLTYAMDsU0u+c/QOrZDsG7IExoA4YiyyIJHAN&#10;2EYEtG0AoKNboJlejoAjXQN7+ixqwDl9gV9HsoogAEqTwa8QHIgEespru4w8uhWRUv+RBexAN4n+&#10;RRbQSV9FQhQ9UPQFW7aNg+7K6SXfeLWnkz6UkU2WcsdAOZ/RZ89a9SKNjKsoEn5TZEXER+SWtkUM&#10;aqdMP0WG0INMdbV1Xzjn/3xUHpuo55zO3X9thyNX/8rNDX8vAtD/Cn2rH7ljrrJzRJbkvCgadiDf&#10;Nbn0MX9k5VN80X2nHr0iisyvvBk5VMSFPiK3igwyZu0idLQvmqUPvcozp8gFeQgHRIc8bY2nX6ch&#10;09wjRuT1Czb5JV+mb/dfkSfqXnPNNef67H5yf8rr3uxXhLQV2UI353yz8vyvb+7QwT2pbv4qRU6u&#10;n827/K0X7vt05aSzAMC3IZK2qXMx6TRl75IuhR7b9HHa9j7NdKn1vlJstTVhEtAOtEsRBADJBNNr&#10;AqG8QHxERaRBYD45gNB8S1t5AL6+e3MeSIzEkNakjDp9kBNYKUVm6JOO2qZzRERviRtrZdMOc+yR&#10;EI3XMaIn/SJASo014Bfo0nd2aQ4iQrSJ0HCeTumiXnLqL52zlbbNwSROmrtsEeEzbdOcy59zQ7Yy&#10;YDX9IkvSq/4CvJN4ijyJKCmipLqSsiJJIgwkeQH5voXRh0mlyBLgH2Fiuwjgqn+EQ9830Y6uZGlf&#10;O2luRZEvAd7Nl2gFYBpIswgNPFqUShaTvTWzELSo7M0noFh4uAWpo8W4xTEwFxGkP/3PSAxjbz6l&#10;fEcC7CNKIg0l58qKhhFl0S/39PO75oIN9KsfhAmb6Rv5kX3Yu2032Sh7ISrYFbkSOVKEVpFC5l37&#10;on0ixNZRLJE1ES3mqXuOv/MP8slyztfaRuQbNZE7+sl+5p9tgGQAem5HEonQ9hCgxbzKM8fsZN67&#10;D/TPZpElkSSSMnPCxkgZ9RB4okpsx/EtHUcRJbbsSAiTzhEnf/zHf7wTYRIJMaM0EAx8DECLzAsg&#10;BtZ7kx3poR0/BPAiOvJt7YvqCFC2DQdwR1pEghR1Qma/ahPY01eRLeTqU1nfiWlLjb6K8nBe0v+s&#10;q23fMonwagzmsGiTIqz6+HHf6ynKKh9EvABWfdCS/fqFpKJJAsiICPakA1sCTkUjRJw4BkAnOaC9&#10;I3DGlmwXkCcD8AMeIwOKnIgwIKctAurpG8ikU8AQiFMn4KgNoBe41b/zSAw6udaH51YglNy2uACv&#10;ESO92adj36RQr36Nq6iYQCt9+Ydr8rSTL4/d9Gd8xhyZ4TrbyA/Y0pOP0IUOfCq7BubVo1PROvku&#10;efNeiDhwnr87lxe5oB353Uf0ilSkfyQGHbsPIsrUoQe5fFN790dbAZ0bD39Vbh7IRvypS65yZexg&#10;zs1F5AkbNi/0zl/o0v8a9ZSxlTEVVaLcHEXw6Zs9IozoHckWMeA8eWyCeNC2/3na950RurXtJQKi&#10;iA5lxqBtBI/+IlzUTzY/tK2m6A/ytDUeeumLDeS3rYbeknr0Uqau9sYbMSlCJBIw39Z389kY9EEW&#10;3ZPZfXJrJkyuFLBzWumosV3pWwwuZTrKTmclbevL29bZpt6lTtvodVj5Nm3PctqKMLn++utvCuwH&#10;zAPHERMT1EcCKJ+EQEB5gvvZtiiJwM9so26EwQTryQogFtkRGaBOupbUDUBGgJQ/yYXImEk8BM7k&#10;a6us8VU3fbNZ+ihzDMgqD+RNEifAq106NM7IkGRm32nneT77S//sVvvO9dmcqdt8NJ5IIEf1Z/vs&#10;AmhEfERsONa29vKKIplkSeRKcpwjQtRr/GQGiPuOSREnkSfOizYJIAP2fV/Dr7YAz7aNRK4ARoF/&#10;ydj5iH7IpLN6RZ8UXSOxFaIB4ApwA2stmHsr2dvc3n5JFuwWYjNsXD1HC85Ap7fi7GFc7GBsfe/D&#10;eNmFLfPV5tT8ewvO5+VVXnRJH4BtS073RpERRWoYr/6QFo1f323N6cO7EVWIE3YswqSIE3aOQMsv&#10;8i92LhJEvQivok6S41yfbBGxVtJv31CJbCEDYYN4QFIEgovMaX6NnS3ajtM3XtpG5dsu8gFp9mLH&#10;IlSkab9JlvQRWXnOAXRH/dKDviJLfEsnwkSEiSQaBtmD4Hvyk5+8E2HCpwKAAbXICUfXfKw6RXoE&#10;DttGU3RIiT8DWkVIqNv2AKlIFn4rKiSCAxiLaCk6BRBMryJaIhfbRlPUlWsgTpm+izqRH3HTtp0I&#10;rnRw7GOv+m67DtLEvDq6b/k9nzA/5hlBx6c9YxAuveH3lhmI6n4Fnsh2j9ElAsBYAWj3uHOgGgDT&#10;LiCtvXEXGRKJ0jjJBviAL20jXQOZRYEEVoE6eRE8RaNI8gKP82OXdJCK/vBsKiIhsoavGIvrCJ/q&#10;A6/k0iMShe7Gw158Shn9jNV5b+3JUU8emwKsxhYpFNkUOdKz1HmECjsG6svnKxEayvXn2jjavhNB&#10;Q68Iq/TXjowIFNfqSfSiT/OibSSZeVZu/HzQ/RZhQw7f05aciBY2MY4iONgiojbC07X2SLSirehP&#10;BzLINC76pKO5JStiqH4j1egWgUoG2UWPyItg0z6b0YUdzVtyIg/6sGtRKcaiXdEn5qdfy1Ee2RDx&#10;IF/9/CviRD/aIjHya/XoTD/9kkOGNvpwZM+iRdS3/YYM523zYXdjICvf01c6d//SITnqaWuszpFU&#10;+kn3/M01G6yfzbv8rRfuZyUFoE4TRB0m/6C8fdqni0mH+dqVlg7S8aC8g9Jh9+w2W7oOanc1JWNb&#10;P5vP+/MNE6AQ8JpkAODVL4VYJAZ6JzCOzAAUIgMmiRAwV4+cSVJERtRXAD7ZUkRH5YGVCAZl1StF&#10;6qR3oFKSHyFCViRDukYQRCqsx5TeAen0LaWvNMkLfWXf2taXums7RlikWwAt2fUbGTP1S/+O6THt&#10;JL+okWnv5DbmxkVWkSJ0Ty/nyaiv8tquIxU5kuzqAC5FAESmIEsAYyRB0QkRK4AwUC8VodCWnCJN&#10;gHHRBZJ6bQ0hwzUAixTQ1hjoyY6AdOCczn3vA3AGrIAtgAo4sJC1KG4PeotVRwswCy2LsYCOo9Si&#10;zWLTYrW3jb05F72Sz/YLQPRkH/ObP+Uv5p5vFVklLzKkqBJJtARyIB/s3nadf7BDZIhz/SFN2E7/&#10;ESrSjEDpZ3GRHr4Zg6wq+qitfN1P+urDvNqQgYhxbt6QB7b7IEOQCEWdkN0v8BTN0q8idWwrlWtj&#10;KELJ0fiMmX34oXGzGVub90A10qrvlph75UXjREpFnBSxI39G7DgXvRChqE9HdhFtUmRJW3Lk0xlh&#10;8tSnPnUnwiTiDSAKGOVbAFpHQF29ojwc+S/wpE3bdXojzh8DctppUxSJtkWHAHXly4vIiLwhV9KX&#10;sr4RIiUTAdKWodrXh6gP5coiYSR5+pec97HlCJI+2Gs+iyLq48fmiC9GFno+mLt+DhzBEODsLb17&#10;FxADqtxX7mlvvJV5LgSC2dB5H+YEOt3v7A9k9ZwASosuAdzbcgCYFV2ijrIIiiI4lNPD88Ubd+BP&#10;+6Ie9F2kgDbqKnfO5q4jHsiLpJmAsv7qf5LAXVdnAmzl7MYvA9xkmE9+yZ76Iav25BUFQW4EShER&#10;ZNGLP0XuBFLzhQiBfFWKAImscFQu0ZE+9HI9n910psu0oaQ+n/T/QL9sV5m+ECfqRAhG9NCrfrKD&#10;PtThn3wuUo7f6ltb8hzNDb3MG3sUUZHt8onsSu/u80iWZPJDZe4leYgJfk2W/tlUO/PZdia2Zi91&#10;+i6IfDbrQ77sZExIjL7rg+AoAoOvqicP6RApog3d+bE+yuc7ZDvXLxvqjy7q9+0QYyCjKBFjV0ZH&#10;44kU6V6ObJr3mvr6Uk9/bCBfeVEs9Ou+dCRvEn/GtH427/K3XriflXQpwNNBv1YjXYq+r7a0DSg+&#10;KK2B8nHl7NP56Th2PKjNQXm3hrT2zYtJWxEmN9544/INk0C+FNERiJcCagHxSZhMYB0gD9gH5idh&#10;EiFQdEIALtCtXXnzWyRdB8TJrSxANMF/+kUsrPPKdww4kldZepc3o2AiTDqf9khm9pqETe2Tm90D&#10;lZM0qZ7rxuqYfS36JwhOz+akvPRzLt910R/aOmb35jfyozHLK8oh2097942S2rTtKvnatm1HHedt&#10;tXEOXBdNMr9vgjDp+xdFmQSGAfaiDJALSIZ+khf4DvzTgY7atv3DMT3SW72iBfr+QR9HBagBSYtl&#10;C88W8BZQkoWbxZ1FWou3FroWe73plCwALVrbDgFIkm3xDNCxdR+xTc/pU45FjQBwQDpfaAsO/ZEk&#10;fezSUZ66yvsQqvlj5xkR5Nrcktl9nUz+w1ZF/yCXHCOskFSICzalS6RBESzGYI5FkqgXCWY+JFuo&#10;kB7G7fszrn3LBUFCNmKhOW4bVtusJOSDvPyhKBN6dw8Zc4CZXZWZ4751ATxHfqhj3JMwkcf2/epQ&#10;kTt9Hyabtw2pb2ewmzEjSXyzpAgTRIkxGuvTn/70nQiTyA/+OAmHojl6Cw98yZcHCAFr6kd2tBXB&#10;ecQJuerIDwjy3foC8tSPoCnyJLJlRrA4zo+8apsObcHRJ0JSe3o5ShEukZSV6a8xtf0GAHV07/br&#10;Of0iVD/vze/Nt3nkt3zYvLkH6QX8RQixp/uWzsAT4ASAFvGgjr4Bp96Ad38HvumrPrA2CVPjZ+O2&#10;CQBjQJv+1SkaLVDo2SKfrEiFQFtv2JMlny5tVZACvuQVeVEe+frvjb++nJMtn66RJ/IQMGTQQ79k&#10;Nl7tI1iKMtBHoDqSL1LKnJJvDJEjRSyR05j1rT05ZAK6RYZIM4ogQsI8qOsZnL3JbuuZeY084N/0&#10;av74tqM5VlYkBb2K0OCb9PLsyIflaeecLt0/zvNfY1DHNVKw+ylf0bZxRjjpWz6/MD9FOtDLvLNV&#10;hEMkib6d69uY3RP6pI/62tPDMfJCn9nB2PTd3Jl7/fbMUF57+XyBbhFQ+T296MkfkCqSvLaMzaio&#10;CIsiSYqSkq+euYzQiAC5293udo7U4Jt8kR7ass2MECGHbfofrYyMvlUScaSMHbS5973vvZSxI3lF&#10;xcxf8Vk/m3f5Wy/cTzOdJMC4UFr3s76+tadt7bFtvQulSzn3+7RdOivzcVb0vJi0FWHiZ4UBpYDv&#10;fCMc8A5Euy4vciWSYOYBdH1PQeptdsRL9ZMZCIygqE7Xk4SJOIgUkciOcImEiCSoPjnpWH+OkRSB&#10;6uo0hvRyPvWe9SI4Ok+Prh3neX1mm2wgBeImSVK5/pqXOSZl1ctmJfmVN87Gmg0bd2Pqmi5dqxcR&#10;Utv8Jd1cq5PtkyMPaJaAyEB0kQuTMIlYKT8Spa0VfSMjsN73LoqOAIIC0H1ElJ3pr55yib70KgLF&#10;OTDVB0GRFxaY3vpJffgvwGnxZFHZW9Xe7kkWkBZ28y1qR4u19rdLFuMBL8AucsL4kQhAPx3NXyAe&#10;OKcjXQH2Ih3o71rqzXrbS7RtfOomyxyR3zOAP9JBiqBUL4IAkaJeZBufMsdFlLB35JX544Psi2Rx&#10;rZ9IK3WKIJHXd0gkH9uV5ClHIPXLQeYaqdJWHKQDskRd5dV15Df67blWpFTPFUe2BKjZMTLEkb0i&#10;UNgwIkVZUTuTMImIch0hmd2U8T9j82tIIk2MDxHUlpynPe1pOxEmgbpIjiJFLPojFAKFrpETSAB5&#10;6snLD+WpT0Zv5SNOelOtTlFWfFidwD9dgLK2N6kLnEXeRISoS1bkTdEljnPLjXsvMNnWnABnH37t&#10;57rpJDnvg6+u22LVL1Qp635wD/Tdo55vfJkNjM29w27AXeQpcFQEB9CUzQA0dnCPA2Ls5pkAOCqP&#10;BAj4k+8IiAJ6niPyyHTe9hblESP6NNf68Gwh1zPHNxsANvUBP+f0DABqX7/p6ZoMgLMIAQkYdFSX&#10;nECucRiP/ACrsauvL3LoHVjOJ5QbS4RLZEnEcuXKgE82iCShK1Ikgi0CBmgueo9N+Z1y8sjS9+yr&#10;cjKNjd/xBXVdkx+JxL7synfql/+3RYhuEYMRHnQgr/tGHnkR5PpnN3p5DvDHiCNtevbzGXaJKEs/&#10;srQ1XtfsTx75riM55JkHtonwiBBNB+VFipg3OuiPDOX9D4sMUd84I7yQB/KNXzv16Ync6FeiIioi&#10;zvhh5Acyg78WESKPTPOazhERZOifD6rPF4qeYZMip/iQPtoqFIGUv5Dnw64+MBuJSC/99z+aPchv&#10;GxAfi+ShoxSx4lxbfWjT91LWz+Zd/lqsXwpQIjrAz6iu808jXYrxnOW0t8/B6VLY5bTvt11k71L3&#10;cqWzoOPFpq0IE1tygFeLRuAhEGwB6brjmsQIqAfeZwpk9XHEAHXExyQTIhj0S3ah8vUTETCJg/Jn&#10;WaSM60iRdKzfQJP29Gscc6xFvUSCaFu5NAkWddNHmltvSpEe8iNI0ntGz7iOtOh85kVI1L921Zm2&#10;bYzKAwLZOwKothEa6UpGdRt79WaqP7JL1SvCJNIke7vu2xbKS4gBqW03+WJkCsDbR2EjWxzlqa+8&#10;72EgQgBxoBRgThf9F0WhnTbZXB7Z/K5wfglAA9wsOvt+Q2/WLIxbRAY8XEeeRJz0VljqLayjhWpv&#10;ISWLZgAQYQLMOQLe9GJnfiO/n8QF4Pr51CJgtJevzqwbOIxQsTWhaBMLeOC+CJDmip9EAEh9yLSt&#10;DbUnz3mEjXbmpwgPMtkYiQKYmh9kh3lDZoi4QHo4j/ASYWJrj4gLERgRXwgXAFd0inptr0I4IB60&#10;U0+/bdPqHLmiT36VnyE0nBu/cRWlE2nCNmxbdE6RIs6VsW22yQZF+7BhkVjOI7DMpTHwT9tz6G17&#10;UkTRrltyEAz8B6ACJEpFPwE1gJ868org6LsLRXlIRWuo37YCfqlM+yKh3A/qONafOuQnE2iMbIlY&#10;0b7tN+pG6MxolLbt0NP9R89IlUmWIC/axuZe7d5R3keU5amLNDG/RZrwWX5qvjwH2N8zga/yC/NE&#10;dtt6esPfFpP5Btz97X52L5Pv/LrrrlueB5EekVGeC9rI0w4oi+RwDIBq2xt04Aww0y6QqLzINc+f&#10;3nb3fYi2CxRxUn+RJEVHFAWgT7KNM0BNF88szzB6Osor6oD8nnPqB+bZJ3ItUO+oX/nqqqM/+cZZ&#10;1Ic6Re+Q7Rq4LqqiKAbj1d749BnRpKzIAfZWRk4kohTZoA86F3UiRSo58tf8POKoZz+fZD91+HP6&#10;8zXykHLGYS7Yn2+QSR9t6aNv49JGXnooa/wRic7NWYRW5FWkkvnhK81xc66cbfJddomcQAZE6BXp&#10;oZw8eXQzBuPOZlLfO6EvmX3Xpv9pESRFTEUwIB3ntjO+ihQxp/p3Tn+yEBrIF3aX+Jg28rTXhvwZ&#10;qUKerUXyyXIdiWMMdIoA6WeLu1eMxzjkKZeyq/NIPOOI/ImIIbPxrJ/Nu/y1WL8UoORS9XO5061h&#10;jFdruhRzd5r3AbkHbSM7KB225ewspF3sdxbGuBVhMn9WOAIhwiFiAREQARHwjzSYgHkC7zXJ4BqA&#10;CJDPMkdtANzIgIBb3xohNxDvGPmQnKJZeuPtGIGSbrPfElmTJKjuBPvOax9hETkw5TYWek37kNPb&#10;+kl4KMtm6tSffAA/wmLatnbyHAG+iBr1AdZ0y971M4/Ns1SfzovWyY7NZ3O61nPOeQSF844RLJEg&#10;czyORZIoA2DndpyiFgAaR/lFl/Q9k7Z1AN3AMdAs2gDQLhplkjKRNMB24Nk4AB4ADNBqa0EkSW/e&#10;LRR7Q9si0oLSIq5rCzCL98CExWRvHOX11tCiO6ALDK4/YAnkmVcg3SK8N+W9XW/rQ2/Xe2PfL+70&#10;KyAIDoC9yJW5nQQ4BCDz73zAEfif0Sq1ad89/epHeeRMRGNzzCfMZb/AUzRJ5AaipG+Z9EHXtteI&#10;xECEzF9AkiJQtO8XkZAOffB1EjRt35EfWUcnvsU3itgJRBsnmxhX43SPZQvnfQ8DOVIUSvaInCIv&#10;8pJt+JQ5MEZkyV/91V+d23JEd+N90pOetBNhwicBG4v6CIUAem/fIzeK+gD01OV3QJWyfEc+nwKM&#10;JbKU6SeZ2qnbByrlt62iN/qTEAEYA25FusiPVOneoh+f5t9SvyDiiLyoHFniXmVP9eihzFzVvsiT&#10;yE/zxW+1a3uVueYLfIyfmpu2w9EXAHMfsxcd2Nm5+7toD3NuXO57fuB+BtiMyX2sDZso9za6aA7t&#10;gS7PB6lniPwJyIBYoA6AI0u5c/IczREgp08pQtazJvAK0EXa9uZdX8mJHAmIFxkQqUA/4yaX/kAk&#10;XSJGmqvInZ5zgd2elcZIfmRIz0x2JEe+viJl2Ml1/gjUtu2CryWLr5GhLzo555P0iJwpWoo85a7p&#10;29j4pHlMr7Z/qStPUoeeziMIIrnU49t80vOXLLKNoXtIO33RjRzPbH0Yq2u+071CtjHLM8YiP4w7&#10;sim7RiJEhGnnGMlE9oyAUj/ijmx+iRxAaJizol+a814KFBnGn8wzu+e/kWnmhpzIh3wAsdBHlCV9&#10;mkv3l7q+B2Q+9FMUCp3lGTu/E2VStAe9jePud7/7QlDqR7u+k+JeoKN8ffUzwo0zHZwX6aKfxkBn&#10;stoqFCniSGeyuhfYi5z1s3mXv/XC/WpJp/Wti9MEu2chnQXweWtPF+Ojx2l7nDb79B/TVoTJQx7y&#10;kJsC1kV8THA+oyICVYFq5xLwHBAOLAXEJ0FS3YBZfQLnroGY8qbsGZVBh0mGOLfQrU59RYSUkjXl&#10;zHHOsvRLZm/667cxTpKk9o19jjU9XUcUpFe2m2RS+rlOR3muI1z0oR19jN+xOaiMrOY0Aqe+I0Fq&#10;I825bH5mGQAoVcd8Nb5JjEScOHdsm01kziR0ApV0iySJ4HBeRMk8Nx+RJm3NCXwD40A3IKS875/0&#10;/ZK2YwDSgDVZABQywmK3aBILdQvfFsOFNUeC9EbNgqmFo3Mp0NAbO6nFuEWZthafgbDexgcQLab7&#10;JgNypLflRQIAhu3D7+1+INUivK1ExlNkCKDYB0nJld8Wk/wi27NP3+RAkqgLEDonEzjtI6npidCJ&#10;SEAs5Lf5Uluf+JTzPrzbd2icd63MN2jaruLbJaJE+klj133TRD2kg3wkiqgB9RAr/UyxfvlZfqT/&#10;iBP3RVuZIoaMw3gC3n37QuoDwPIC3rWd23Q8O4ybDZSZP/XpgAR6/vOfv3ynpXHesqVoJ8IEsAOE&#10;+FDkSG/TixzpPLJDva4BHcdIE0ArQNe2Cr5JPp+N4JACUI5kuE/qm5yiQfgj2fM7Ko59byXyRL48&#10;vt22n/L4V2/n28LQNjkpElEyX33DpCiRyFDn5qItZ+aG/fkMf+cXjsCUBBABjBGa9AnY6ZMsdnKf&#10;u8eMG6AKuBYVAtyxNTsCV8Bf5ILynhNs7Lkhz3UEB3nJVJc8erEHEAckRgwEpCNOAoJk0k1eUSqe&#10;R0gGc04/KYJXu55ZESqAbySb+Q6I84t+kUSedpHHxsM/0qW+XesnX2TXohzoG8kzn6HqGC8bAsXG&#10;ra8Ilwigokv4u3M2ieDjn/TPjtq6JyKB1GUPumgbsa2dcnJdd99kW+V8Wf1IhKI8yqODdtrM6DDP&#10;FNd0MAbzqE7f/InkUj/iih0ivfTDN5t7fUSQ6Zsfa2ec2ZBMc9YHT8k3p9rlS3TWh7oRRBE4+TM9&#10;kQmTKFHHvEc8IEci9Proq3p8AamBMCHDHGtrXskrIobcIjyMiS7KbLOR+mUcdYs00Zd2+kWY0EGi&#10;D/2LLHEku3uezmyYj60JHvpG4JDPVtqvn827/K0X7ldLOi3CZJ8uf7oaAfph4zlorOvrS5UO0kXa&#10;32sXn3YiTIDeokkC7RECk1QoDyCYID2AVNSHc/XICaRHSFRf3cLYIxTkFVUyiYOugZxkASTq9i2G&#10;QH6y0k2bNUGz1m0SQJEifceBbPXIrO/IiLWdkjnJiuplo1LjnTatXREzya/vzrOhvOpl8/qsrpSd&#10;5Ks3o0+AyMBdJEeEUX3oD5juOnIjH8hG6dExEqUtOM61c46skKpfFImkfJIkwIxj3zNpS0bfLym6&#10;RAKugWh9069fy+mXdbRXDxjXFsjtOwUWtYVpt1C2aHXem08LZAsrCygLKgum3qhZ9KnXgtHCLZIl&#10;gBQ4CpxY1Fosy7PoLsolIOs8ENlCHZCka2SJFLhVJ3DaVh0LcsCxyBKkQFEh+RZ78R/AHpEiqYMU&#10;AQh7S48w6Kd5+05EP7eMMHFP53/mlR8V2UO2+Y7wMg+RY31ANiIEqeXcdhXbd8wxYgQhptx3QKrX&#10;dp8+CIw8iUDpXs+n5EWYuCfoPaNxipqZUT3OlTVWtmiLEtKkKK9s1/NGfpE5bf1B5jz72c9e9Dc2&#10;ZIlx/O7v/u5OhIn55ZeRIAHfwNsM9weGSkV6OHaeLIkcvsXvuh/IactMBEkEjL60yQcDpYiNIrXy&#10;V7aM8NMmAoVMeeRHpjSmomc6Ko/AqE1bb8wjskQqyqTzfNj93rMdeeWZQqeee8AbUGQc7ulIgsBn&#10;oFS5+5mO2jsav/s+kOn+Doh7XhSBBqBqG5EBKAJwETKeGY6TCJHXVoDk912GgLvnjWdJ5Gykh2Mk&#10;CP3017OK3N7aS8gC/cijT88mdc27/tqqUnSDeuxhHgLS2hXRoa2+2afoEf2zKZ2lIhTI045d2j6i&#10;vnx6tL1DWVtd+L066RnpF5ntmi2LetCuOnQqAiXiiBzlEVNS7cynPvid9mxg7unReNQh0z3B75Xz&#10;mSJi+JP2ESfsp8/qsE33k/N0Jd88RpZk28g0/uW+dK1ehHx+Y+7Uc41IQC4YdySnvrSRkATGS9/G&#10;3jwWHSIahBxyI7W0m9tV2t5Cn6IzmhNjNJ/qRcyp69q3R+ipnvrNe34RWYgk4Tv6oU8fd1WWr0bi&#10;uM6n1Mv3yag/4ysaRiJbct490jNCW/O/fjbv8rdeuLd4vxgAdDFt9+nypLO2PeNqA+mHjeWge3F9&#10;fanSQbpcqnS5+r1UaSvCxJYcwCFg00Iy0G7RD+QG6gNBRZ4AP71FTkbtqhPojxAInLuWgIhSQGvK&#10;CaRHRkR8SEVXBMzVTQZ91bUQdp0+yVYvMFWfk0zRNgJCeWN1PckUdeVFaGSnZDbuKSPZgdX6jvTI&#10;HsrJTkbt9Dl1bKz1P4kL132PQnnkRraNUIpgSu5BOkeQRJ4obz6167yxTNmuI0wiQ4o6UYfMfhWn&#10;6JMIlD742s8MS5Embefop3jl9e0L9VzT05wB1ACrcsSKfgFagMeCMZBmIWfx2lt7C0gLOgtRi8be&#10;1FlEOfYWrFDgFmgWWgEZ+ZKFIxm9ObUQjTjRZ2/TLZAtfgFDYJEukrJ0pZt6LXItuulIloWucfTN&#10;B+CxbSdFhjhvzruf+jYJgqCokt7cA5193yOSpC05kSfa57/8lt31EVGhL/OJ2DBHfYem75nMX7xR&#10;jiAp2sTcyVe3X5jRBmHSt1D4S/7DZyNk9Vv0k3vBM4Cu/aIKmxhX43NdRE0kSd/HYEtjZb++Y9Iz&#10;IZLPubKievTjnJ624/A/YzFWwP2JT3ziToRJb7gBCqDMNT8y73zG3LcVho/wX3X5jTK+46gdUNVW&#10;nUAkYiKSIhLOed824W+O6gQKI1vUI5seACiZZJAZGehafwFLcthWWfdAxwBmW9HkF0HSt1nMTVFZ&#10;/VR0kVb8s7koakria5435rc+3Dvmyv3gPgUI2VU/wJF7nB0jjvRhjMZh7NoYr2dAWwCAOUDP86Bf&#10;7PDMAL4iA8iNyAgAN2c9e3qmqBeRQF/PmKIiIlfoKk+/ESVkOteW7gHggOoEgfqTP5977EBnsiJ/&#10;Ik8C9o7p4lrbxtZ1+tDB89B5pE4y2KwIA3akE5kRBhFLRXJI9DF+cxmpxz58lb8rk68P7QFfR75X&#10;RA/9tJOvfz7sGWJ+82V1+bp6bJIvN2+RQz3THV3zM/5M56IE61c5vSMO6Jtt9Mvvs5d50ge55qU5&#10;k9e8akcev2UXbfidOuwoqUNvflvUiHtLGduQG+Ehr/9rPXfKIzO/a5tLpIR+zV/fN+mbJuSzVREi&#10;xkzP2iBe1CsKpOsiR8jSrvptTZNfn2T3QkP/6qqTrIil2k2fo5s6Un6urnNHdelm7Otn8y5/64V7&#10;i/eLASgX0/YspKt9fBdKt/bx79OlT1cqmXexz8opZ/1sPu8PYQJcBPglQKI93YAmsBPZEIEgTcAe&#10;uJ4kRKC7vPIdp7xJKEQKHCS3pK1kEVPkxAT1M0UCkFE/Af3IjOoabyRNesx6UuRF4Cg9a+e8t82T&#10;fGicc0zpMm3V9dRt2qi62UJ9oD+bpHc21y5bGZ+yyJbs1Xmy5GkjP3Ilm8krQiTZ+klOBIc2cxtE&#10;W28cAcqIFHX76OjchuPcEZhxVKdfyolUkVeECVKkj3wCpCITfAA2IE1/bYpi6Cd7AWcgCkDqDWaL&#10;ayBOnoWkc/ktzANOFlG99bKICkRYRLXQs/CyeJxvquZbZuUWi0W2WFC32E4PyQI9MFl4t/oW2BL9&#10;LGItlnvrKM/YAEkkQFtOAE2g0tib9+ZTnYgDddXrGxHAJ9Kk7710DZACjkCAvvreR/dVZB0/RC6Y&#10;O/YXOYIQMR/msF85uuUjqAtRgiRxjEjpJ6PVte3GEbFinhFifDPS7qDnhHG2zYju9C7CyHhmBI08&#10;Y480KkKisRepw1YRREVD9QwF1MkCXByVGXcJ8WO8u0aYTKIsciKAyH8iPgCtrvMv9SMHI1X4VVEp&#10;ZBQxEVGi/iRNIu/qu2gCNuJz6rqu30mQtM3FtftJf86LKCGDvfiT9vrpmpyiSsxJ22/aVhdIVEeK&#10;0OsbMxFi5obPIF7No370TVZRLu5f92Y/V0yPwHIkpnEDYsahPwALmAIIgUNAzbOBnPvc5z7nftkG&#10;qFPm+eFZ4NnjPiYf8PSccE5+wBQ4D+y79uwoQsU5MNu3S3oeRV6o17NGHfmu9Ut3OtFZfqQuedo5&#10;V65/86dcn9rSPZK4aBo+5PljbOkgKdfWedEe8tQLeLuOfAjUR9IYe3qo17i7LgJEkmdOyTQ+81U0&#10;UzqZX/X4FT8m21gjqXv2G7NxRXppow4dG2+ER0QNH+weKHqF36lnDviYPPXlRWS4zh+0dW84V0e/&#10;kWD66n5iU+0iZyKg+v/F1yKH6BKZxW/p4n5mx+7D2ho722dfdV3nN/qxZYVOzpVHprGjuvkTnYs0&#10;oY+f63WM0Ii8cO/Qy1z4Rol65CA5Imy6Z7RDmpChvjq26YgWca8hQrQx9rYfRZ64T5Xl93SOOHHd&#10;SxHjUyfSKd+NSCFj/Wze5W+9cN+nfdqnfTpL6SRIi4tpfzFtp4z1s/m8vxtuuOEmACMiIOAuTSAc&#10;WRDxERmgHmAgBcQD89oGviMYtAuYRSB0Xt9kADa1nzr0tpj8tg1M8kJ7ZdXTn+MkJSIK6jeiIrlz&#10;HMrJT88ZgdP4A2RkNqb0zmYRGdpEXkQ2BOSSl55k1VckTMTFBIHNVX01ltKUk9wigtK7fosQIXeO&#10;oXmpTiRNtpPviGAp0qfz3vZr4wgsF1XSVo1ImOpEkrQNx3lkCtJEkt93S9qWA0ADoQA2wkSZCBT1&#10;+44JgK0OkN52HKDYotciz8LQ4tO1cwtLi1ILZEfXFqEWjS3UWsjNZAHWIrI3hS0WC78PxJBnoWqB&#10;rA9Hi9QWyqUJXtXvran2RZs417awZ20ClH1UtrfwiIwIhoiN+WHYPphZpEVv88kLsJLrmkzn5AKo&#10;CAnyyClFrvApEUNIEL+GE3ngl2Oe8YxnLMSI6BHnoi+UuRaZ8cxnPnMhGESZFKnSzwwXTcavkTZ9&#10;wNWYjM990zdLXBdF0nYjYzBOxAY9lRlTPtL2jrZ7tNXDON1r5OenzvUrAUp9n4ati4jip8aPBHrC&#10;E56wE2FS1Ee+EenhyFfbDgPU5zcBxsgN10ARP+c7bcGJgIsMUU9qa4F+jCfyJFApKWOrua1Mnmsg&#10;VApgRgbyZ3Kdk9f3SdhbPxEmxhSxI0WiqNP2G/LlR4KZn4g989R3aMx/W8J6hqkfceLono1o1Afb&#10;uN+cs6G+6QZgsY/2/aKH+x/g8nxwL/Z2HeCKUJXnOSAVaeL+DeR5NriHlRW1wE5FaZgj8uhUZEaE&#10;rPJIE+Pw3An8RUwo15951ScQalz0MUcRMo4RFfrUTl3HyBPl2hoDXeQbg2cdHY2B7vKUkaVdJEeA&#10;1DM48E+Wa30ZQ6C7qDzt6ao8wigwzxY9V/M1vqWdOaKjMRp7/bTtQpl5JYcukeT6Z3t5/Fp7uuiD&#10;T+hH/45FQ7kHyCaD3/FNY5PYUlu6TdIjYkrqf1L/U4yZPY0vO7Ax/dSVn39FvPQ/ibz+L9C3OScD&#10;AcD+vs/BL8mKAKJnBLzxRZqQqZ25p4t+IxT0E0Fh7JK5p1/+0ouHCDH9q++7JogSyVyxDTJDeaSN&#10;RIZ7qp/SRp4UedK2nSJP6KU9ImWSR/qLrOrbRUWyaIPgdG7u2+ZDn+ylzvrZvMvfXLAfZ+GvzZX6&#10;9vdqT8eds33ap23TrcXHLvcYtyJM+pUci8VJLAS0A8uRAIH/UsRCgCGwMts6dh6BEcCfYJ6sdFi3&#10;K0IhgJ+cyAwL3t4eR4REMKjjzeKMhoi86LwFc/1FKERMRFT0xnpNtJTX2LJZ+kQo9SY/8FZZ9pi2&#10;m3pnu8bdGJOTraRJZrnOPs1fZEj2jyRZE0Xaz3qNS53GPdtFhtHHddsfABLnSBJAchIjEhmu+WHj&#10;1CaipOTNfVEmlfWtCqkIBaSJqARA1MdfgWmAu5+7Bbx9Q0I+MFTEQG/JLey8abOI7o3bXNg69hbQ&#10;Qqu3ap1bDPa2NNLD0YJMuQWWBZhFbm9HI0om6aGdRaprugVOAUXnvbFPbttwXFvskltegNJiHZgt&#10;goQvTJ9se0kgv2+YRBL0fQjkQpEnogGA077TUSpao+9LOKqvLvnmD6klwgSBYN7Ml1+RMb8ILj8x&#10;bC7NKxLFdz8k+bboFGmEfHCMWESI0CfSpyMihC59pDZCpAiSiKU5vrZ+RAoFvp2zK1l83r3SljM+&#10;HWFSP9VH2BQZxQcjTHbdkmP+gb3IsrawyOOnwJq5B47U7ZskkRsBZb6VfyMKlPEbY2RPYydXO/2Q&#10;QXb9GVPRKPzSed8pqa58qS0+k3zhk+rpy/+RtvgU1aE80kZ+JEVRAJL+JLo4FgVVFFXfpOEH5qRn&#10;L/9pCx9/0xcgBggBY2zivuDjzntjTo/8hq3ca0gV1wE/97jnAMAHaAF2kSAAl/sfeOsccGTDCAgJ&#10;oCvSQjJn8nqzbT4CymQXDdKbemOI7FCfXm0lICuA29v0gKMxRKiQX13PJEd90Csyxfjrm37kyzd2&#10;Y1S3pK5nWuPp+UVH/em7iJ2IA/0q07fyiGR59CdjkjoSvc1Zz0z3QWCfLeS5zx3T25Fs7fim6563&#10;+okoIZs813RSl0+61qb2fFz/7q8IPueRHRGF2kVSRuAYP1n6JQ9Aj8xhx4g3YzVuNueL8iehEFGv&#10;TXaOGMtWyiKbZuSFdsZLx+SpE1nClxAKjuY/AhBBob48c8m29S2p457Qj3HqEzkiMoT+kRZID9fs&#10;QF5Eh3L55NdfRA/5kTZsbKx06H7sZQU56tu2oy5Zbf9Sp/5cq4/E6TswkXd8W731s3mXv7lgPy3Q&#10;cKV9b+IokudK0nOf9km6zW1uc9n88jSfC1dTOuqZsk3aijB52MMetmzJCegHfJ1bvE5gH7kR8SAF&#10;fAHdwDJQ+/rXv37z7//+78sbvIB6x+ROsqDy6pATQVE/9VFdYEMfr3nNaxYAAqRMgiAgri8AqvGR&#10;M1MkSMSAVD36RVikX3pPXRxdRzDUTn7ERTLlR8w4Jl9q3NrRG7iqvDFFahRdo0ze7Kv89Danc8xz&#10;TiI/6K9dbbMf2REopcgbqbGkd/bTlvzILvLanhOBMqNP2v6jztyqg2DhU7ZbzG05riVAB/gsygQ5&#10;0kdBAet+YhapAqCLYpDHfsCsRbNF7Vyo9qbPotwi1nV5Fs9FdkgtyhwtDJ1bHFrk9XZQKhJEeW+B&#10;LVZ7g1cIdAvZ9NDWQtjCNQAKJLq24FZmEa291NvnQq/JsFhHdAB+xmzszb2j67br9Es3fdR1Eh2O&#10;EnIBIRHJACj2CzEB3X5ylL7IgiIAHAFYftIHfc0N4sT2FGSWeTWXIkmUi0ZxLrrEr8sgVpAk7nvz&#10;z1fSv29VtFUGeEb+GAed5UcA9Z0LY+obLEXORJJEonSt3Hj7dRbnRc3wXb7fM8WzTv/aqhvQ5uvG&#10;5BnGT5Emv/3bv70TYWL+I8T4T+e9NeervUWP+DMXvRmPZOFz/APRUBv+0B8dI0zcD86NQ/4LXvCC&#10;heAypilHeW/RtYnw4Mv0iNRxL2njmdOf+5he+Q95ETnq9+ZeHxEoRaRECJrn+V2Tok34pmdqz3rj&#10;ROIi5fgUPa699trlnycAGoFYhI37C4hkI3X5lTG538wBQFV0BzAGXCEN/ARq30wAytz/UtERAJu6&#10;5kl7gEwfjsojTnu+qON5om+ATbnzotYAxoiVCIVIBLoZW8+vIt6AYGPQZ3LSbZImUpEsxlj0i/YR&#10;F/Qhu59T5mvk0kU+efRl0wCtPtMzHfStLzZ3jDyK8AOA64seju6Bxu7I99RXTz/miG35VFFDxkJv&#10;ejbP9COLr6pDlj75Lfu5zqcjY3rGs4d8Y6G3vrqH6K8/fUS+q6se+/P9nuURBeljvJE7/Y9w3RYr&#10;utKN3fofo09t9UvPCKP0JIfezTlZjmyOMFAWqapN5BV51TN280iX5lP/dHFedJVz8vtYLL3IdI8g&#10;JGYUiTHQlewIxaJFlNMXSRLBqA59I3v033YdctQjI52KPnHsPmSPXmb0UVzyHPv5Y+3Vkeit3vrZ&#10;vMvfeuF+UikC0flJA6673OUu5wjRddk26SgQeDGg50pMfcz1sPGeVLqQ/AuV79Ph6VLM3z7tntbz&#10;ctAcHZRX2/ms2YowEWECNE1SoAiCFv2RJBaXkSLqTuAfUFf24he/+NziF7gFopVFDpAT2I9UmGRA&#10;/UUMRE5MHV1b6Panz4iWSUBoK28SC5EafahRfcBmEiDqRp6oK79x1Cb7RIZEyDhWp3Fnp3X75BcV&#10;kr3JqE5ERMfktuBnt0grso2LnPSJSErP7Jw9snnzWnl9pWP10yO9S8oiZtJXXoSJ80gSBEmRLeWp&#10;4xhREnFiniNLgOe213gzHFkiQqFfvrFtI0CtThET5lh9H9qkewCyrQsWqgFJC08L3AkUiwAp2sO5&#10;RaTUWzoLxhagFpQBAAs8i1wLxAgTeer15jVyo8gW5xa4ETGFlAc+e7ve23Y608kCVOrNt3P6Rgj0&#10;/YZIyO6FCI+5fSbAOYkFwJOcGYGhbh83BWADsb15dd63LSIdkBv81Xz2LQ8Ely045g9x8pznPGe5&#10;lmzP8XO8z33uc5etLP1cNN/oOyFkGh9deuPfR12LGlHHGOjUFpzIlKJiIkOKNlEmNV756zI25eue&#10;H5HC9NJn3z4B0JzL589IIpEzCJPf+I3f2Ikw4Rt8MlLCfPOvopUi3/JR9fgLP4lA4TfqOLJHhApS&#10;qj9jLGKFDO2kv//7vz9Xx3gDm+wT+dK9E9HhWr56/KLoLuWve93rFlmvfvWrF/lFpNBLO3prw4by&#10;8zPX7ou24dC3b6CYF/PdVqo+/oo06X8CQtYzh6+ZDyDLm25gkHzPP3I8v+jLdkUIuH8jK91nAJsj&#10;WwBXkrfQvqvQW+uiTTwDevsPfBRB4Vhe4f+9Mffs0L8+2Eh9MntG9C0G/WqjT0m5/CINepsur8gC&#10;wLBnlnx9e34Yn+ScXD5GF3W0icygC/3k55ueh/qK+Ahs6tN5xI++nBuTdvqoDvkBczrQjz9HGuSb&#10;runDPs7ZhU7q8zk+Epk8I0qKvCCrCKiiOCJn9JEt+KBjBAfd2NjYiyqJjIx84Xuu85G2gZgjtieb&#10;Lvqhf/8Lsm/37ySjyFOvMWpfeRET5osu9FVOtjJ60DeCr4gf9uafysnqux9spa1yJFi/NFM/fRw1&#10;P2B7bfNH53xe277bk/+RhYwQ6RH5oR2SIiIogpEM8vlJpB2ZZPEhcuSRTx9lRboYD1nyEC36BfjV&#10;d+Rv+lbXUbkyuhRJIiVfG7KMbf1s3uVvvZA/ieQ511+kyUkmz87+2Gddvk//LUUOHQbczmK62saz&#10;T1dvOsxP1z68FWHiZ4UjRwLhUqA3AkKKuIhcqL66AS+AV9SHv5tvvvlcJAkQoX0EhnxyAuIRNVMH&#10;/QfkIyZKkSAve9nLzj249d0vdAT29RN4j3zQPrLDMTJkAn39RmykSyRB+mWPxjAJhWRIs6/0N/bs&#10;2Jv+2qRr9bPNJFHKT59pK+URUOrUvzryiiBiG+1rm32yUXnZqLpFp8x5ingpf9ohIqUokqJLHJVF&#10;+EhFlKR/34OQNz/+KrJAVELfJGnbDdKk75ogUdQhl62BaPK1B6osLHuD2FtEC1OL1gBaYLQ34haN&#10;gT7n8i2KI1Ra8PfW0EI18sR5bxgtzlrgz9BqdbULFCUjEBbw7FskAVxgQH4RJxbA6msvaQf0sUHf&#10;52BTtuEbfeSUndxDQCagX0RG0STy2tJS5EagtCiD7NP2DLoBsIFYegLVZACvSA+RP+bQ1gikl2gS&#10;4BVw/+u//uvNi170ogXQSggx84xoMZ/80XzSkx7pV6RLYNm1VFkRH3RSp/pFIxRlEkGUDWbUgvLk&#10;IWj6oHHPOvcYvYwX+O77MezGt5F3/WrTk5/85J0IE/Nq7iPw8tWilXorHNjiF3w+sqTokogQMrQx&#10;nv5Ej+Rvvaknj0++6lWvOlePz9CHvIhGdYuEUsYXIib113lRJsjN/viFOlJbdrofESRsmU0jT9Rp&#10;PiL5miPzxuZ83TwVEdRPUfNBW/XMB52AL/cp2YEz7fiW/tmw8RUxQzf3fUSJMQOAQF8AvQiH+Ta9&#10;Xw1RF4gN/Ll2lEduz5HuZ32TWSJXX+r0BjziQdKHZ41nSc8g43L0/OEbQKWUDj23ANsAeeSKPns2&#10;SWSxC8Cpn/yxiBr1gWDjmqSMNsnuuWms8upHfckzEgAkM1uku7qORbW5B/gE3ehBZgQEwBspF3HY&#10;fcC/6ysSkI7sRFakuKQunfWrzJz0f6Xnnr4nEU+/CCj1yadT0YMRVPQvmqOtXGzmaMz6IMM1G/E5&#10;53Rif/PB3vTO3trQ0zj5lfrmJmKLXSNvRIHIY2Ny2ImO5Mk3d5FP5DQv+qGLc3YumiOf0q/U1hey&#10;EIruB/LIV099xEZ+qq6+8l99asvvnZNZdEyECT3Icu2cDPnqRWC27abxR06q4z4taiW/6fso6nRP&#10;rZ/Nu/ytF/KHLei3jby4wx3usHnFK16xPEcdXa/rXGxik/78H1uXX+lpbdtLnS53/xeb1m/n9+nC&#10;6azP+dWetiJMHvzgB980t1W0yJ/gvnNAOEKisgBzIBuY6Q8IihAIuCcfMAvYA83OveWORJkERsA9&#10;gsKxsGoL3P6E66dbbSMV5E9iIdCvP/KKKqn+HP9Mk9hJz/RzrE62bOyRL+pLET6NJ1npPEmJ+qre&#10;1KUxNA7XkRNFligDQBp3ZET9ZatSdppjm8SJ5Nw8Zu906TxSJgIHQRIp5B8s4gNgVy8Chc7zmycR&#10;KEWbIDr6dontDMCO7170sVcRJdo0VvUQK8A1ucA0/URRWKhakEZ0WEjOha8Fa6RFC7SIjN7aBzwL&#10;t25LAPAW+NQHWRao6gDL+ktmi8sASW9Q04E+kSb61dfcLhI41WeECdAaqJXoqH4fPzUf5oht2JRN&#10;IlKKzlBPlAkioO+dsFsEibpFpCAQ6GLM+o40Mn669Y0TOhTVQVfX+jGn5rNfzQFcRV2IIhFZ4plS&#10;1FCg1nyLNnIvehYEiAFaOkd4AM1FkZQ3oxDYEwiIVCmShp5tx4nkUKdoFH0035EsbMSP+XgRJnQr&#10;Eifyhiwy+Gjf3TGmpzzlKTsRJua4N9nsnp/wGWXmg49Kgfm2DAT21eM7gFrkIaKqP+NRD8jTV0Sc&#10;PkWC9OfZQ4Y+2VM52Y7kBp61JUu9CMYISzZ64xvfuMgTbcR3IgjZjD9FmMhra9CcOz4Q0cc/i2bK&#10;p82H/zPmpl9rQpiIbOKHnhGeSWQHNI2LzdhYP/pmB3brGz9toWB7wM+9rB4A1rcaAFNvqoEsQAyQ&#10;k9dWgggDzwLgjyxHYNHcGju52vRcIQtwizBwbo49R8j3bFE/YFmEib4iSuS51gc95Duvf+3VkRdo&#10;11dgWR3XETvOAd2iDYBhduCHPZPUcaSXOuaRLPrXh/4B1PKMiQ16bjo3N0VqGKs5YhvnQH5kYZEv&#10;dJBHJt9y/0ZeRGJ3r0QI8SG+p58IKPUjm3rGdj+yf+QCf4zA5Lf045tkk6Wcr7GH+0HfZBg3fdWL&#10;xCDTNV9Unx3cm+pr67r/TUVN9As2dJRH3/Rkb33oq/mkE1ns0zc7ilYyB9pI2vBr9ZJTNIZjpEjE&#10;Azl06f9dW3CMjVx1RJhE8ERaqKeta/5MT23I0Fdt8smIjMhIOqgXaVeESFtt2Ew5u2rnGPFS35Es&#10;fJpcZRK9ySFv/Wze5W+9cL/Y5FnZn2feuvykkm3P/l772tceSMrsweE+7dN/S2eVMFlHYfiey7rO&#10;1ZC2IkxsyQEyA+yOFvIB+UkkBM7VmYB4EgX/9E//tDxE3/CGN/wH0sKRvD5iGpAuCiHwrc4kN2o/&#10;SYeAiDoAU32KbImoKDWuSCDlAX8y9ZVOkSSNR53GsL5O/9lX7WebSXzM8TZO9nScY474qF1t1Zny&#10;nDs2tvpXXoTHnFdz1nw6LwKl6JBIlGTXjtz0zBfkT3JKSobyiLDs6Ty78reiSACySJG27kSoeFsv&#10;uQZm+naJus4RIUi59JZPXr5Unrbk0NFcA2cWkBaNLTADghZQFoAW6xaQFlAW2RasFpPVl4o6sTC2&#10;qLb4lQC/IhYcLYjbNhDo622/RbcFWhEmrvWvn+pYINNPfxb4AOAE730jo7ftkj4iaRAD+Tj7I5oi&#10;HwB2Nlfmnip6AhEyP5IKGDa+8thZPf2yB1v0pjYSp++mSHRsm0ugVx/mpu/PIL1EmADtSAQ/D21h&#10;Rl/f+kCoqKOsLUXGFsExiRL2R2K4jvTQr2NzU9RHc0ZGxE42rmx93bgiQNrmwVYSvdgrgotd1S+q&#10;xWIWWDcm4zvOR1/ZHcBBTASi82XnbRtQhz+ZH37Ev4qY6s06P3Pu2d0zXN3ak6cNoMmOkzDhP/mc&#10;cvp0f2jb/HcvSN0LjvmOiBZ/iBNzlC85auOcPdk/goY/uuZPfKttVXy0yCPJNX8wL54NRdjld55x&#10;5sa8SHxDX55bjY1O+nHPAm3q6J+NAo2RG2zsGljrg68RAMBYb657y9+b/hnJoNyRzAC8a8+pSAH5&#10;nhPAHfk9O9o2kGy+oF4RHUgQzx19kOXcsUgWILWkDgAKKGoXUVKkBTCvX30USWKu+EFRJcbAJ4yP&#10;rQL+AVdji6ghswgb13RiYz6ibtf8XN9FOOTTAG62JjNyI4LBWB3pkH4BdbLVczRGPuB+pSdd6NAz&#10;1lgjiZW5jiiX5543FnXU1697QR492YNcOrKVe0VdurOxeuxCT/ZVLo9e8l2zQ6SVcdDBOaBfdIZn&#10;lL7YiXxjjyRS13zQuW08ERR8l+xJYqmvnfr8uvmL0GBz7YswKbokIpE+9dELCH2IaGkLkHuDPzvK&#10;T5eiUvo/WR/5pb7lda5u23KyCaImEk7dSB5HY6ydsu5V8pXzFXohT9rWo8362bzL33rhfrGpZ+i/&#10;/Mu/LN9OWpefVDJ3/fGpdflZBIennQ6KytjFTmcVdF8J6SDbHzfdmuZhT5iMvxtvvHH5lZwAv4Xk&#10;JAIC7JEFayKjaAbX3pT251sDEQN9U8PiNIDt2oK1fnsjG2CXX3nER/mB9/J906A/C99klyINAuz6&#10;C8QH/NND0kZ5xEfkQePXRp221EgRGo2x+hEy5dWP9hblbYGQirrJRlN28qfdmovIEWW1r8x14wgk&#10;lNcY+75I/cy2k4xpfJEi2SbCJCIlEgZ54RiBMuvWbx8NbnuIPCkSpW04CBIRBa4RIP00MPl9cLQo&#10;lsLt608b9fUFtPUW0oLWQnVGkURg9HbUolLdCAEJUAOaLHwtpvVn/pqXjnSyYAbmLLADkRa5vQW2&#10;uNWPvnvzayFoQavP9AjY9sZd321r6VdYIgwC/fIiC+hSZJHoDBEbSIl+mre5ynfMtbfy3bsRQUVv&#10;kG2MfDgQEriNDJGKwqBD3xMJ8BqDPsxr26gQOHRChDkidUSOWQTamiMSQBnf4JN8hYy2aBTJ0rYa&#10;fTovWqTIhPST6Kss8mOeN8dt16nMmBy1l2cOun/7/gu95LO9czYE4CNjlBl7P6e86zdMAA02B9D4&#10;Mv9yjHzorfeMJuF/xh9ZGJDrmu/2h6CK2NDWPaK9a364/oYJOeRV13VERz7R1pqIG7rl1+rzg/5E&#10;QMnTpnGpG4A1XnLIlk8ePyiSp605fdfGdURq/5v4D4LOs4Ivk8V/6GMc7GGO3N/6I7ftMM7Jd4+Y&#10;b2N2P7uX3ceeGwAVwNUbesAL+AtU9rzRrmdCkQXOATf1Izs8C4DVCI8iBcgA+oDB3rg7Ap8Bw541&#10;9CSPDsoD2EVp0JtM15EXgHQRGJEb+lAnkB7hEfhkS7K0IzeSxJjoRAfnETDkkkMv/RX5EjhO70A2&#10;ucbPB+jJl/h2kSxkqeM+Nmfs6151lMyn9saQfHbkc3w1osIY+Fe+bYwdjUt/ElkS/+EfRbDQjw+T&#10;Z0yNQR3y+YjrSGb1AHz2iACKUKFLftD/r0iPIiQC/dmX/5Apj09ka23J0b/xRPCxBxl81TnCwTjp&#10;zo+ac235W8RB5EVkRCQZPbSJ1CjqQ5t0MYYiOcy9fH1G+jmXTwYdp/9cd911S77+6ZJ+2had4poM&#10;0U5FpeiraJOIOXmRMsah3PeMkDZ0jsyJVOlnj9fP5l3+1gv3i0n06s/LBnmnBe5ElYgu8eelxrr8&#10;tNOFxrT+IOSVmnbR8bTmcp92S3zrJIiDC83lhcrPQjorPrsVYXLDDTcshElAO5Ac+J4g2tEis8gG&#10;9YsqWBMXwunVi4yoXaCsvDVZEVng2DaTQNzcsqNuYM43APp73vOet9RVr0ReY3DtrXj9S+kUqVE7&#10;bSIFIggiXtLX9RxDRIjzoioC0+Sr27havNeuNPtrrBEctQvUdp7+EQXpli0jgUrNwbpONqnP+kjP&#10;6keqJM9YKyt6ZUawRIRIzTECw3XbcbomR5u25yA8fGMAcFHXW3nRJeoCQtlMfe1c9x0J4NW59uoH&#10;nC3mLWiBLAvS3thKFp8WgxZtvd208GtxbqFLRiRAb62zg/76qW5gOQBXBEiL7QiaFp+dBz4sYPVN&#10;D8dIiSI3AvJ9pJUtgMPeqPerMb0lZzuA1AdGbXUBSJFRbMPG7N53Ztiuey0/nPdhJJ/xB4gjGegX&#10;qVD0hnp966OPybKha3PsezOIMP33bRrJd03o6hsfSJOXvvSlC5DXxnxqY9z6mREi+o+coJsy50Xg&#10;ADCRHUU/0Dtg71xSzzGZ1Yks4T+RZvRgc7ZjG88Zz4Lu60C7tuYR2ObTnpXm5PGPf/xOhAk/Kpqj&#10;rS0RD5EVk8CKHHHtqJ3x8UVJnm/H9MeHyZQf8cInazsjTIy3ehNAGiv/715LL0nd5KY73+oPQVYE&#10;R/MYCWcOA5j5nBSZ2P0RcTXvCXPBt53zIYSVOeOL/EEb43Pvi2hzD9GT7nRxb6rb/VX9trMgGAAw&#10;YBiIA6j6rgeQVRSK+z0AGEERQUpOEQsRKmwPKEZeaMd2zntOtEWArN7oFzniuRbgDWQnXxtgK5Cr&#10;L/3or8iRno+RGkUv0NNYa2fsbFE7/Rch4FwfkSGBX/qTTecA+ySI6OJ5KfEt+REwriM20oEvaK9/&#10;88NHzEsRGvrUhs8ZP5Ds2L1Apvb5p+e+OfYcKKqlbUTO1ZFc06NneARstjBuMslydB/QQ1/kFtkS&#10;WUU23SI46Kh+NokQU17kh374gcT32N29T55ycoo60rYtU+xZpIj5a6sY0oHs5Jl7iV5FTiFV5LFt&#10;ZI05oqNzfUWURWYgN+QrZy/9qkMH48zvyXdOdzpqH5nBTgiNyCDnkR18SZ3+v0Yi0olMeebZ+CJN&#10;tC/iJFJE6sOyZLh27Jd+1F0/m3f5Wy/cLyZ5jvXn/5+80wQsXr70x3br8tNMFxrT7W9/+xMBtTNd&#10;qM/TSJe6z0vd3605XWpb79rfrvUPSoc9fw7Ku5xpK8LElhwAKTDsOAkAACmCxELTwlh+b++r7/pf&#10;//Vfzz08+5hkhEQkgz7kAV8RLRP0z/7adtOWixa69dm5hX1/dJhEg77IUD9SQLv0UCcQn77Kpw1K&#10;8osEiVhQzyI/QiRA6RgREXia2yKSqc7UpWM2qV/HIknm+KWIjuYvPSIwqhsRMe0T+VGb5Dc/2gb6&#10;mssIpuRpE8kTgRYJ0vgcI04iUyJL+Iq6yUhe5UAxkqQtOULogenmtvZ0ytecN6eNs21AxgL4AFe9&#10;ZWxxbWEotUBrMWrxq576AdG2gfRh1OyjjyJm2F1ZoM8i2+K10PoWhvqxgHPuKNHJgi7CpreS+iSv&#10;74rwK3079nPAdIokAxjZgQ36WWXRG3Q0N45s1cdSi5ghs+8+REgVDUQ2MBD5QKeIIclirUgAABZZ&#10;QA55QGZv/REn5hgB1narfvUIkePoTZkoANtWkLJAfR//de8HdPVlbpzrewLtQHbREeavrTQRK22V&#10;USY1tgigtn1EWKkD6JNDh7YzRZCwueTc3LRVhG7kyesXgpBAuxImRWkE5gNgbZ8pEkJe28F62932&#10;nd4s51ttx/HHLsnULtkRHfOjr8ZIh7YU6IM8PsFmta9/428Lgv6lCLZJxEQ0qR8Jx+7Gpq65jSiJ&#10;TOmbMsr5gOTake3Jc0+QzdfcD47K+KV2gWU6RnAEloE095725l2ZZ4Y31+5pYwKunANh7m3l/Ryq&#10;MjI9XwA17c2j60AnOxUJ4ZosR/2bK/UiJXprDzyTpz+ATt+9EY+wieiY0W3a06c26tKpugC6FPGh&#10;z86BZnKMCwhWv60UAV/ylas/I1nIYeeIJufK+GZRB9lTH9KM9oiAQCoUvVFfbKSe8/zSePRJJzqa&#10;W/djc2JM+me/orPIdU6edkWdmIcIGu3pqtx8Kde2KBN+GzluXvmXczrxXXL0Pee5/0GR5uRlC76i&#10;vXLzFokVEdL2IIREBIL7Ij81lggsctQxZveI4z3vec+lDZ3MadtqIrPYUXv+EilRfWPv2ybq2BLi&#10;XL98pSgUKWLDuTGkk3FGikSuFM1kzJEhbG7c5rIIE/qnIzKDzIiWdO5eUF+9fjWHH9a2vvJlNurj&#10;zK6LUGkM62fzLn/rhfvFpL/927899+y8FAQGH+/vNL+XciUkgOokt3Vsky5Hn2clMmefdkvH8aV1&#10;/ZP0i5OUdRJpK8JEhAnAEjiPXIgMAJQAQGArgA5kAbOBcQtH4KY/C14ADCAo2iIgrn1bVIqiAIaF&#10;3gNCQBGARF6Ew2xb+1IEw1y8C+svP+Iloicg03iliIaIgkleFMUSAJ+yslXkhKOUngGmCJXAe/VK&#10;ysqvnwiM2lQeuRJRks7V7+1/BAobO0/niAtl6Ve/tam8thET2Uq++vlBBIx2RYlIziNU1El2eer0&#10;3ZGiUdqiEwkCnPsgqDfxfaDR9hr+oc/8kI5AED27zo/lqdeWHj4J2EZeWFC3KO5NnUVV5EVkiYWq&#10;BULRKUUptFXFG+fmo/HlQ4BYUQ4W8hbCFnsWhBZ0vQULXFmEObfwLdIlEKA/xEhA3FF/jsbWNp3m&#10;il6ObNYvConiYNts1XaZ3ogChHyGLH01bz0LgGljZw/AIzuwK1vov+89kBsJQ99ImcgYc40AE/HS&#10;rx/1M9Ly+7lov5jzwhe+cCEY+AaQa24jado2Q7fICYAEwDZXzVkRMY0VoIlQKFJBXbaONJGK1qhO&#10;+ZMsAsa7T9iq50E+R0fj56v8BBnYd1oe85jH7ESYAE98d5IZfJSv8ms6uubb6qgbmRHgK+JDPXPW&#10;n+02bKC++Y2caYuAvuYz1xgjPRCa5sl3SF7ykpcsJB3/U9a2GrYvOqbok/xPtE1/fEFexFf30Ext&#10;u1KvqBJ2zg/5WsSmuq7dK+aGn/n5ah+ZpUM2IVd99x3ARmdjUAeA1Zf7KkLFvezoHgZuixoAytzP&#10;bU1xDWwFIj1j1NWe3KIq5PUM6G19YJ5+jtrQxzlgN4FrURqO+vFcU8+zpGiDQKp6fePBtX49/8gr&#10;ioFu8m1/cE2/9FcW6RY4DfzrU5lnqHx+FyAuUqJ+tGc7wJ6+RYJoK/UMVKcxqOf+ZZP6JZd/evZk&#10;v8iCSVJro4427EQPdmS/IvrMG/35P53JacsSXdLL0RiU6btokSJf1NFWnnZ0VaZd5BWdyJVHV/0l&#10;Xxmgrpxs80Wea/PSPLCH+saNwLvHPe6xyHGP6U9f6vR/R79FoLi/EAfXXHPNkscmIkr4BJnqR2Jl&#10;16IuZtQT/4ggE71iLGwaEZG/JUu+vPxVe+f6yA9r17dEIlmS2T1lfOohQRA/SIP+t0b8qKtOBA79&#10;iiiJ+HPtiJix7aifQ2aPPgbrA87a0Gf9bN7lb71wP26iV3+Ik3X5rmkbQMO+/flFnnX5Pu3TPp2f&#10;TmpLz6VOVzOZthVhIsLEwh5oCngHNAPQJYtii8yAk7yA/PxlBT8BGgBfEwWBJiDpL//yL/9DVMr6&#10;z8dcAaVkaReJQJd0du2bKf0hXyqPLAhYaj9lyKseHYtwCEjONvpSp2+PkOFcvVnfQjqCQop0iTyZ&#10;JIj6ZCU7wC8VcRG50XgdG8Ocn0gNqbmLSClPGzJd0zHigx6Ntf4jNiIz0slRm4717brvkGgT8eFa&#10;uyJMatf2jyJS+tiroxR5AlT20VcRBwAZWWSyJxBkLMaWbzbGxiuRTR4yIMAf+SFZiFpMRlxYfEWW&#10;WPQGRHtTHtgMqAFoyAW6AGX5l2s6qgfwtYXCwlk/Fm8t4i3uLBIDSy2mLVgtxIFd/cx7as55PqbP&#10;fNu5egijojaQUGzMVm0bQngYRx+SLTKGHHbt/jB3bX1xZENkgvO23rT9BOhsC04f3XTsHonsQY6Y&#10;XwBWKqpIApr77gogbgsLYsXRfCIG6N83QwLL9FHWVg7HIkaKSJjkR9EPRZsUnSEZX8SC+VPWfLbl&#10;RBv2z7/ZnD+0JYRuRTywZWP0i0Cec8chTOgFQBb9RIcIQHlFfERKSPKKXIrscpyRep7NEUdzy0HE&#10;jLwZCWLc7u3Xve515/LWf6JosinZ6dz2JvZ0nL98hshQ35yoN7dQsXt5+a1rvsbmfMy94Bh5Ij+y&#10;iu/wZ1s6kez6ADrch+4RzwvjpBd9Pev5NZ37xSgAC5gC/oAryZwEcoFUeYiMgF0ERkDXddEi5irw&#10;7P5XT2Lz3q4XgeEaqANM6aAP8j1DlHl2SG1nqR3dJtiNkAn4S8Yjjy7O09dY9MF/ivpQBrxHlhTl&#10;4Vrf6siPeCl6Q75y4wyAZzdl6kSC0EkfkWxFlNDRfVtETCRKRAuZZKnDt4pm6jlPH+XOA/BFbPFP&#10;dckmK9JrPp/1Z47VMxeRrj0n3I+RO0C4sagbidAcOhqrfH3RK2JSPXqlo/7ULbKmCAxtI/vzKaSB&#10;fo2BHuSxW/9PjElbco3bHLX9pF+EKbKkOY5Y0Id6kSnTnzpGbDTeiJOiYlxHWvDf/K+6+pX4uBRJ&#10;EqEjD3nhaLzyjdfckIcAanzyjadflmInvpx+knp920RSHkETeaM/dZAF8h3Xz+Zd/tYL9/Uifp13&#10;WPL868/zbF1+VGIvzzf/Z5H3kjUCf13XXad+wtgfW63Lt03rt9m3hrTL/B6Vbo22O6vp7d7u7Ta3&#10;ve1tN7e73e2W83X5lZJOyjcvR6L7rvpvRZhcf/31NwGmFvAW+gHxCIbIhMiACcYDURafk7DwsK1u&#10;YH8SD0CaL3hv++f7BdpNXSZQB7wsrPt78YtfvPTXGGY0hr7Te02Y0DMA6jzSo36qp52yiJhsoE7R&#10;JYFZciyuA9IRJr11jgTqbXT6Oo/wiMyYOkawSJWVn50bR+Wus0mguj6mXH6QnModA8uOtZlzwa6T&#10;MGm7TREr8ruOONFHJEcEi3bz54T7GWHAGbgB+otccgTCyY/Ey+50M04pgot8458EQeDYYtyisIWs&#10;hWALbIs4RwtMC1UL6hbFfdMCeAbW2uIBpCEMAlzygDuL6t46WqhYwEot2PRtsWmx4qiOBfQkTPgT&#10;IGi87Nj8GSd76BNwM762D/QtmD70yhZ98BmgV9cY6GgMvdkHDNWJ9HIeUDW+tkBMskWffd8hXduK&#10;U/RKRCG9zTXdECfm2zUyoXkXGWPukQui0ESbiERQt8iWiInANP0kY6Jv5BgA7lj0iDG2BScyRX4k&#10;iKP8tuBItQvs8wNjp7f5YCO+2bdNkCTzuUBv40H6eF6KmnnsYx+7E2HCDyPe+EZv3vkKf6WTxG8r&#10;ywau+ZexRATRpT9RSHxce3XJiGxqi8P86Ot8/vpDbHkOr/+e85znLHL0WeRL90YRJmzYn2/WBDzZ&#10;me6RXeaj8+mH5oG9I+fajtOzm5/we9FLfJp/RaoAQICWul4CKKdbfbOhe5Qfe964h9/1Xd91eZMP&#10;RAFYEuAG2HqeAG0zfB9AixDpbbwEFAPykQGREwHAIjEA+d7Ek6ed7QL6nM+MgG/X6rc9p6i1QDB5&#10;PYeU09VReYRGJEPAvXp0VBZYJ7cIDInMSIFJAsufETBsS9e2tXhGakMWPZTJa7uSPPKLtNA+okP7&#10;7KkPdtKnczr3fRe60s2Y1DUufXS/8Ef5ng2S+pEZEZORPZFH876MpO3/SPZWV3k6Oqcj4M/fyZbU&#10;V25M6c9+/Y+SzKsxZC/X2qnLB+jXM4vu2huf5Jo9+IW2zRddHBGI/fxvUUby1TNvkSdIiYjByAdj&#10;m5Ek+Q4fye87N0bndJZfvQgafRa90rlx0auPKrOdc3oUOaV+MslhD2P1/REROPLI0iZ/VB5Bow95&#10;fePGvSyyxDjp5mjb0frZvMvfYQv8g/KOSv6n99f3Sy6UkD39qs5hf57l6+09802zCMn+3CPrPrZN&#10;u4z1LKRtxrNNnQulXf1kn/bpak/HuR+2Ikwe/OAH3wQEBZZbUBZ9EOie4Ly3qBaTAfXXvOY15x6a&#10;WOrZJpCgLpkWqP35JoG3eRPkKvfBv/78XHDfWYm0CCCnMxn9ecsZcdEiOdIgcO88HSMVZhSKc4An&#10;cqO+O5eSH3kQKdN5R/UmuTLJj2wTEI3IqDxipjbK6zMiI9tFlChPDynSIPKlcTaO+qr9nLv8Yuaz&#10;e2RHRMkkTSJcetM+iZZ8JvBNnrrO28IT2dJPAgPRgLO3JuZZdIE2kU3OaxshVYREv05ivFLfVQGO&#10;AtZFGEgWkRZXFkMWcVLkiQWphaLFuAVswNHC2iK+75o4KnMEqCNjAEILmd6uW0TqpwVmgEO+PlrA&#10;y7OABKTIAv4iIIyp+xcx0TYUAE9d+qjP3kWXIEzYM5uZA23ZpG0qfQS1a3IBUHNXP+ojSYqu0Sby&#10;Yn4PpTnhx3SO6MmHizCxxQaRUESRPDr3EVikgsWZSIWXvexly6/nGHf9teUiPdJd6rsXzYXUt00C&#10;6oGi5q+ICgBmkicRLY4BIvPPLqJ48uHumcZtrPzaVii+bBwSYH4cwoR+gBBwVnRC5B7/6q26895s&#10;V5efq6dOkTVz/7vFd35dhNUEcvqdhEl/L3jBC5Z5z75sOYkYf4g6stivrT5FmJgPfjb/+Je62piP&#10;SJG2Ummbv0XiFVESgTlJPD7cT5a7f/gi+Z7T7kG/fIEEUM88RaDpG0BzP7Kj/ozPNdIkUGjbClBV&#10;hIM28vsGAiDmmWIOIgvMT6REUSHAGBAnX5vAo2eRo7ZAoTbqAdRArXNHfQF7RW30hj4Aq74yMtRr&#10;S0dgnB4RyD0L9VlkkvFpp30EBZnppa26RU/Qiy2AaLr1XFNWfWNNLzbOb8lx9PyNGKk++eREZETG&#10;VKYe+WQlk678ra026cw+ET76K0pCXgS6Pvis54Zr40hPuvGJIhGLiKITmUUaaUO/7sMiIOhCJ3kR&#10;QRGXdCE32yvnB/Rz5LPkswMZzgFdsl0bu+iIyCtjdnRNFzbs2xyRLtrKU+5cmfxIu8gMssiJZChK&#10;xJgiBJtb+fkNmewqTx2yigIhrz6MSXnfR4lM0Y5cdREdRcTMaBM6FS3CJs4RJ/LpzSYRKXSKNFVO&#10;36JN6IKQaXsOPRzd1+tn8y5/64V7i/eZ1uUHpUl8bBMZgujpV276Ey2CwEeSzL+jfgXH/7v+nK/L&#10;b61pH/Vx5aT1fbTtPbVPF5/Wtr9S01aEyQMe8ICbAvwB4AiGCZQD7JN4qBzgmX9ATqRE9aUIBg9V&#10;QAE4AtYiCQLxvaG1Jac/gEJZgDu56QeIzD+AJdKisUUOOC/qIAJDokMkiXq9BY/saLyOjSdSQao/&#10;+clwXiSJ8upFEkQmRGZE9GSL9M0u6dlcpUt914fUPMkH5tJ9LXe2T/eImPQMAEZ00EWUiPOuI1kC&#10;whI5kWvOs1d59VFUiiNA2bYc4KpfcgH0AWd5gXC6F37f3JHnOuKvMclHEtDDQtaC2WI2MCxZjAKH&#10;FhwWaRZMkkVibwh7y2ixq25AtGgTC2YL1IClPIvn+ZZcfYvOAEVgy4LRtcWghWCLfotF/dHXmCKf&#10;2LEP5iKG2v4CMBZF49z8slsRG47srF33AJsiOMgAUumqv7ndQR/szL7OI00iKwKn8vtWB7kRPH27&#10;pPnQN/+ZW3HohzwB2p37honkGSAqQ/SDbX++j6FtALpokggc4LvvXgTQy4vcihxSp3mKUCnywlwh&#10;J/ITdokoSZ65BsjNBZ80L937xu6crkB6v/Lkm03Gg2D2nY9dCRP+wId6o05HevA9uhqzc/UCmpLr&#10;fDPiT5rbacxPRFFv3MmPLGKbNWEiykR5kVcRIuw3IxCR5BE16dk9E7E1/9iP71XedrpJiEXUdU8X&#10;JSW/7VB8omg082RuivzRxrPFM0ee+41/uwYegSfXfC2wFyHo+fBWb/VWCzgtxD8SIlKUnYGzQFz3&#10;ecAsYjbQ5qhdYDTyAxA1F+rQsYgSdQLi+oggkRcwlto2QceSeoBfMj2HakMHR/0aS+QGHYxbe+PR&#10;JiKhZ2RytPVmHpD1vFOuDcAZ+O5Zq4+IF7IdPV/JIrNncZEd5JCvb9fsUeSGsUt9u0Pia+RMYF/b&#10;xuF+lh8pY7w94wP2dO5+a7zdLxJf8xzkr5I+zA0wrjzyRLvu4wgrdd1z7ENn91F9uO/UqW5EjnlC&#10;0uUn6je35k+dSVxEIvAzkRbas5NoknyGr9ChuZU/CSUy2gJW1Ac/MtcRVuqr01yowwb5jfPp79oY&#10;Q36v/8hB5ZEZjqVIGP0gM/rYaz5WG1ElEXWRmBEpfZ+EHhEr+lM3fbqn+9Ur+cgW9dbP5l3+1gv3&#10;9SJ+G7DhJ37nHzJkXWedkMH9IU7W22nIiAxBoKzb0wsp4Jnbn3X9ut4+7dOVlra9r6721D28zj9r&#10;6STmcyvC5IEPfOBNAfGAfKBesvgPUK0BdwAd0J1/vWVVP1AbIKuPAHnlyQpoW8zOMG8PYv0GsiMW&#10;ar/WwYK4aIyIBXXJjXRAIpCRXpEjkTfVixgJ5DtPdkRAOjXOSAvnkn7re5Iv0z6OUsSNfrKLY4RE&#10;YLP2lZPbmJKrnmMgtTbN4ZyLyhzNH7lz3OpNgqRoDfUnIeJYUh4xVJ/ySmRElhRZ4lpyDmAC0QgT&#10;oBLQNE7gJX37LoGx6yP/Zcdsqjz7u27LCQAUcC4axELYAlFav/l1tJh23kf7LKYBBQthi2My+taD&#10;MgtpINNC3DnQqr5yC1vyLYDJc7QYtUC0SLOosyAMjNCb3diGfQE6xIcx9esfFuoRCPo0zrbxsHEf&#10;0O37Mc1jxKAjMCjCRGqLQ9te+Aw7Ap8AI6JEmf4CpZE3gGr3QNtx8jt9Oooksngzx8gERzryAcSJ&#10;CAxkmegYPqDcNz8s4nzPhuxIGrqaU+d0aiuNuTHPba+QzzbOkSWOAfgiSSJMZoSFuU1mW0nU1TYC&#10;qzHna/KMEUllPKJkfGfJWFwbg/H96q/+6k6ECZ0i+YAugC7yQ5lUBBQdnc+oGUd6k8G/5p/7ipzI&#10;oN6em2PtnM9vmNgq1T2gLGLFNb3cl/OPL0ao1E/t2Hb+sSESDPkRuRIpYq4j69pOlt+2Ra5v8Tga&#10;V8+w6psn8+i5aasX3wOyzKM569skfN/9oo36RbIAWHe+852X+xWIEqESKIuAMBeeHYAcUAd8uccl&#10;4BFA04YsADcihEzPBM8IYE1ZIDAyt7fmkS7kFcFQe/OXzAB3ZIhnULK1BR4jK/RVdIbrxqM8EGyc&#10;gWHlE+DSQ1/ayK/vIuzkF8FT9JN+2MuzNTK5CAN6RBC09SLyWjm9ek6zEfl8jFy+z38iZJTpQz59&#10;AWH5czsNf4w0kK/cczqynO5Fe3RPRTS7Jrv/HcC1uZLHVvojhz+TbVwRs+4JdieP39M5oi1Sic3n&#10;uPvWRjYzLxEBzVd18zN98Nm2ajmyZwSIa7aJwFKfbOVsj2yR795lI30V5ZI/RUiQL6VLMvtJ4uqa&#10;V31PYk+7/H5GgKhTlErES8RROhZxgsiJTGGbCBhy1S+qRT3EER0il/TnnB7K1DOfjWP9bN7lb71w&#10;P06aH3z1ty5fJ/boz/b49ZabmfiuNcQ6f5b3dxIfmz3tdLHAap/26UpMe7++uLQ1YQJ4RRwEyif4&#10;tmCdZRNwKwds5l9RIIHniAPtIi8mWbA+r743yf15KxnZUF0psoAe889Ct34mCRQpEuESQIwgiSQI&#10;/JMdiUBOwD9yJH3Lm/UmmRIRk7zqJ8dYpl2r63zOQ3lzTBEykQSNz3VvuAPDc4zZOwLE+UH6ND+T&#10;XOmYTyRLnT7y6lr+9AHX+osQAfb7nonUd0gC8gFNpIk3wMAlcCwF3Pu4Y+PLFs1337boOzLyAHeA&#10;J+Ik8GXxGmFiYSxZ+FkMllqQ93avt75tYbBQBh4D22S1EFYnYOvcQp4MdZxLhWm3sFcWGWMsbCL6&#10;Ituw9fRntjEmC3dtIjKQGGyKhHJk/7Y+sT17FGHiyB5zi05bm8wNf4ioaksMW3ZemTZFWLC/ueEL&#10;za9kDP06jiPAKt9ciYrp13Mas606vmniGyYiNOQZdxEFfU8l/SMVgB82KUJkEgaBlKJQIs6KMGmL&#10;SxEmkxgzj/ph1yJ9gG3jjBBEUCH7bE9BBN/ykddz41b2uMc9bmfCJLBV9EgfoExX5ZO8i9TgY1LE&#10;kbz5Zx61MW7yyVAvAkX9SZiY40gSfbNHJI187eZPFpvXtq+lJ30iF6ds9zlZZKrH/m25ck2OuTfn&#10;EZ/yizrJp9vCZo48g5RJfLnvn5gTfuqeR7L4AC193Id8TFuy6GnMAKiPtwF17lngCvjwjAC4XHtm&#10;FJ3m3NE8ua97Qy3f/R6AiywpciTwp6zIkwCt/IAbuYAjOZ4rxqEuX1FOj8gH9fTLJ+irr0A3XbSt&#10;/55FkRyObdMBJCN4yaYXHdkjsoQu6uk3siF9+RcAyy7qA64ANjl00KbnYGQzf4iYIUsd5fSJFCoS&#10;gdwiXeY5GepFjhpn5LixJBNIdm3O9eVcvmv3h3q14/v80biU83tjZ/cIKomPGF/PIvdJkTB0K7pC&#10;vrzIBHNNXgC/CBhJmTz12bOPtpKjzwgsdqmNuSnyJfnGFxmW36mTXcguUqktPNmV7Agm4xPV0UdZ&#10;zSGZ6junUxFX8iNCgH9yI/2aR/X6iGsRI+SqHwEZ6ZHfOqrDfvLVjeBjG/5OX/ltBdIHnecvT/XT&#10;w5VFvOhXnfWzeZe/9cL9OImd+hMtsi5fp/m9ExGO6/L5jZILAbHZt791+T7t0z4dnC50b22bTiLC&#10;4kLJM+FqiEY5LG1FmDzkIQ+5ySIwIBkJIkUkWFBOkiHw7GgRCeDMv8Bq9QK2XU+iYwLbohIiKryB&#10;7c+vNkxwHvGibSTB/PPGGghUP/lkBuInoeB6DfzJT8dIiuqR61xbciIUIgRcJwMwVL+xRlwkLx3S&#10;p/7SeU1iNC8W9eoFkotIibRoLLXNpnOclcvPVsmr7nqetGkeswX/Se90aC47r7/e7kpFkzSX8iJM&#10;nAeo+/UUb+EBzL630ZgjQgB0b5Sl7KNe3zMIyAZmtQGqIksAsAmCLXJb9PdmtWSxF2BowWwhO9/y&#10;WzBHngRqe+uYbAtuAMJ123vUk9ebTICNbsYEaEaYiLRw3UddIyTamjC3KmSHPqYbQTUJrqJT5jaG&#10;vlHCPm3HYfPIwCKn9K0NXSR5/IjMbC5fHttrb64RYeYU2YA4iRxDpOUf6hpv311Rzhds0UE8aE8W&#10;3elZBECkEfuZg4B8ICVAH9kQWOcDgSHtlEV4FWGSXHlkAemRgD036cSP2Uk+AtgHa+lctBQCsG+0&#10;/PIv//JOhEkAkm78yxEQ4TORFG194dOSfGPKxyNT1lEd5nz6cESFNkXbTFLDmNXvI7hSpKA+2Gnu&#10;i+e7kVmlCCpt53YfZJP+enNvfoueKiIloqSokraERZ4VgebIB/l9JLH5Mafspg0dAsj05Ht8fkYs&#10;RZq85Vu+5ebN3uzNNu/8zu98DuQCXgHV3rj3rIgAcHSvF/oP5CIhtHFubtUDxrzR7k26dsAp/chW&#10;hx7K5PMDehR1EcFBbnl8JPJCXe3Mk+dRhIx2+qSz6wA20Al8aiefLG2A2yLvgN3Gaxz67+2/Y882&#10;YyArgkUenQBaYFTKLuqRZ6z5tzbpC+gae+PTZ89kfqUte/Oz7MI/I0XYoOiMSIie5+S57vtQkQdt&#10;h6Nj0YY9Q8hn7yJlnCfXWLJxkS/y6MsWUrbTtsgjbQD9CBxt2JQPsVkkij7YpegQ7dQpckjdCNPm&#10;pTpszg7y68uxOaQbGfpR31GUSfNFz3zLOd91pA97GhcZ+ZJEnxlBwq8REupEmESgZDv6aFdESeQK&#10;HYpmoUO2i1TURwRMEUptF4vMcYzMUbdIkuqS18d0I4XWz+Zd/tYL9+OkGSG4TZTHhb53sgthMn9a&#10;2N+6/NaWLgV43afd0nF/DndbguC4c36cNqeZrjR9jpuOM46tCJMHPehBC2ESGWKhH6CPKJikQUA+&#10;skKyqOzPB1ojFgL767YB/IB8QOLmm29efhXhoF/Q8YCPTAm4k5POjvOPThEDRVk0Fov7AF36pUvE&#10;gmt1JsGRjZTPthECQKH68qo77bcmJCR9BCSTa2GfbRtDMpVHmKz1miRFbYsKcZQvrzrJVnfOkWNj&#10;6rq+kwsIBjoAw+RlP2X8KlAeiaRu+REnESQzFQGBEEDIIcD4CSCdzdihfunF/t40Nw/mHIACdGoD&#10;9DtGmPSWWbuiDgJwFssWvBa6Fs2BB4tQC7ZIFAsnCyyLYgvgSBOL54BqKQBKpgWzupIFd6DetYVy&#10;i31A0TiKxuijoXzcvCAqzFHfFTEewK837pFI7KIt+2Y37c1F91bEE5lFhpBJnvblRWZ072nXnLiO&#10;QAmoFuU0/Y8uyA6kgXEhcnr7r7yP/jrXX1EmAHTfteETtur0bRv9Actty2BzcwgctOWmCAnljvLZ&#10;PrKsyAogUpn25lZ+5AP/KOICOcNGSJ+2ErWdzBjlIXdElnibJzqGzhKypG1IuxIm/CRCJ3KH39CR&#10;zxhb23L4QVEc6tFZPW3Zg6/MP/5mnBEE6jlqQ96aMDFvgcXaaF8kjuOf//mfn6svcgPBUf/aOdLN&#10;+SRM2CcCzDiMzTmfjqChL3KkrTl9wyjST36RU4580XY2ESX8jB7utyLO2JE8PtXHYc01YKKcX9Ll&#10;rne96+bN3/zNN9dcc80CHOfbemBLkke2sXle9GZc3ozWAL4CjgAawBipoZ468noT7pnjuRGBotxz&#10;yjn9nQd4AU3ASB6Zve1XTiYZfGiSGEXN0DOd3Af6oVOkiPauydVGSg/l+lAOgDbWADegSjZfUQdY&#10;Zj91AqT6VVc/fIk+dE0PNsjedMgO2Y4ekc98jP/2zC4Sy7jIVM+5/IidntF8iJ7kSe4t9xjbRVpG&#10;jCSLDHXZ3v1hLJErxuP/iTo967NTbdkmUqNIxCIqivYo2oJNI8DUZTtH9Yq8iPzSv3x1+KJyR/2Y&#10;k/yGHvlKJExRF9ogDtpCo02kjHlWt7kvQoTNi+6IKCFHG/nq6Kf5dJ1NigihZ3PbfWI+810Eh/ru&#10;GTKQHI6uI0Uk4yLDTy/Xpv7IieiRX5k+GqM5ZU9l62fzLn/rhftxkvuiv20Ik7nGPmo7zjZpTZhc&#10;rLzTTscFz7f2dFbtdlwy46B0Vm2wTTIuP3e8zr+1pK0JkxkBMMFxgDmQHkEQoAZkXFs8zr8JnJMR&#10;aI+EkP/sZz97IVi2+UOYkAnckQeERSwExuefhbA+6d5bxQiKAJzjBHAB+wBgNlBnliczEEgHZZEl&#10;2TBSJvJDWQSE5Fob9cqbY8vmU4a68iYZEpmylj11T07EjTL52hclMAmXzsmcBE22yebNdYBbXtEq&#10;8gLAESURIq6LvulcOYACcPaxVwno9DbeW/lsnw2ya3ObfQLsESTZFIByNH7j6NsXjm0RkNp6EGFS&#10;CmxYLEWYOPZG0YI2kGrRHQgPZAfaA7mBxCIYAo4W1+q4BszoHYEQ0APkGq8jUsOivu+NAHwRSOwg&#10;sbFknooMyrfyP7LYw1E9RzZnr3zSnEgRYtpOYsRRv9oVdaKd+ogf84o4MA5zLb9oowgc+hmro7mO&#10;PNO2LT3sUaQKYK0OPdquAcQADb1d760tm6sD3JsjtmfzooN6Wy3PPJn7iJeIrbaDkMGnET9066ew&#10;kTuIHBElf/Inf7Jsx4koMe6+1UJvBNiv/Mqv7EyYIOgCgensOuItX6RrvhVBpMw1/fnN/CuCI0Kp&#10;aJa2D8ibpIb5KXolUilf79wvLfSHOMrPs31bbRwnGcMfuiebM2NxLpkDvt62sT5S3HdLnEt8sOc2&#10;n+U/bE93/gFYsaf7qvEU1eIZQRY7AH36pTfg9DZv8zabO93pTguQ6u23esCZ5NkAGDoCu36CmE/y&#10;Q37V2/femkuBQPPJ3jPSAkAtekLbiBEJoOtZFGnRVgdAUJ3I3cBzEQHOyYsQAEzVicTRBoCWD2Dq&#10;hw8VnaB9kSnGDdzS1/0TuKWT8RkPnyA3Qimwq655CEDrDzCXxw/Yrb75G73uda97LXYpSkUdxAmZ&#10;+pDnmcY/Iqf0SYdIBclY6EtmfUg957Xrf4Bj+rCpPDoaG9/WPtI14kUfEUvGqa7+I3qau/qINHOM&#10;nNeWHICeDO2Mne3IU9d1ZIFoDZEekXfKI7nIiAzQN1tJZJo/4yqqqAgZyXURPsq1LQKGHtoWZaVP&#10;8vXT/86ILG3MbzK1qb/8ybiNJ6KIzuT1bSGyigyJwChqhuxsoR5Z3UP6p19bgNoGlg9HIMnrF64i&#10;ntglvfWzfjbv8rdeuB8neR71dxBhMt+U+5jr/PPB2Fl3V0B41giTXcd3nHSSIP2k0sXqc7HtL2U6&#10;LV0v17xeqn5Po4/j6n7cdsdN+lo/m8/7a0tOIDuiA+iIIAFSA0IBbQvOAKuF5/wrYiUyQfuiESIi&#10;5s8G+/NzlN7A+uUIb12BCR967Q9hQpdImggCx3SZf97wygvkBwQjQSI1GnPgf11X/ryu3DgC4slx&#10;DHSqG4ESeVFeID/9s71yiUz9JTOQOvWfOk97RGRIyWUfKf1rH3iuX/mFqWeXxiJln3TLFxr/7F+e&#10;+hEvkxSJNAkYVzYjS/rWRgDZG3qEQcCFP9IjWwXWI036RkmEicUyIOVa+8gA1wCRun3AE1CKPAmE&#10;9sbWYsqCr8WtxWyLW3kWlQELIDCZFs6OFvgW04FIdQKWFj0BRjr1Ztz8sweCop/aRRDkK8q169sh&#10;MyKkqI+iPdifzc1dH9c1b+W1rSaChN+Ym+4Z80wXAB8ZYH4iEiNs2Lb7ixzXRaZEmCAXjIPsfL/7&#10;hS6Nly90T6mLEFHm2MeAPS/YxVj4iHr6KoQ+gsC8Ap8AivlgZ3NcZEQRQBEmQG/f8ACagCG+ALjX&#10;1pHdkSTAd7/s1MeKRcB4rvnQa5ElbfNoC5Ik/zgffaVPZIKxGSc9+R/d87H8mJ8piwCJ0HCcf+aT&#10;TG21i2xiQzL1sf7OCLupEwmT3ehBt+c85znn6rON/vP/iJxIxfln/ttixN7qGDOfd484F1XSLyS1&#10;LUt5ZF3Phkg84/O86Z4qckAf/Mc8GgN57mFA1djkGbt7NaB77bXXLv9s+4UOAAzQcgwUez6we2/q&#10;2cbzwzMD+GIjNu45EiHiuu1/ZAFp2kX8BToDcOQHgIv+ABCBvEgM5/rTvkiPiBKA0nkRAyIXApfz&#10;2afP9A/ky9NXJBHbGAOfpBu55pkOgecIEvK10x7IN/7ALTArj/20Z39y83NjJ4cuxqUt2c2PfuV7&#10;Vpo/cvXXvRGpBDDTmw9ELNRPsj3f2V5eBHqREpEBkSD6ibwzt3y3uaKT8ZITWUJvtpj2NC5jVM/H&#10;hEU0sZ/29KN7JIp8OpHh3JE/msuiniKh2DPSIeKFPPUjK/ivcdHNWOjDH5AvbVPRVn060iP56U7P&#10;iAvn+nHNRuwQcaNtfiiPvvo0nqJZymdvx6JWHJV3Lzg2nsgX44gAipiha/WcS/SMDCuiRIoQjLQh&#10;z9jZxvn62bzL33rhfpx0oQiTSZiw9fxbg5L19YXSmjBBwFxqsLNPF063ljkxxm230lzKdDXa/jR9&#10;6lJH82xFmFx//fU3WSAGjAPCrqWAUoA5kB5pEMCZf3Mff+0D6eTMN40+UAXkkBG5EKkCZPTno69A&#10;0NQxUEauhe/8sxieZEGAOsIg8EdeRESEQoA/MoQ+JdeRBkVdBFxrH4iV1ItQyI6zP+fZuvrl0Tsd&#10;0yNgGemSHLKbm5mq47w5mPWKDKluREtz63rOZUf1A9PpGVky+0z+jDYBbLUrkkQqYsB5HyMFWoAZ&#10;b+O9kTZ/gArSJDuwC6BuUYooaAvIBEf0RQREKqjnWJQReRa2bcUp/B+IatsD4DcXxOs3gwGJjkUx&#10;WJSXgFIpoB3w6y25RMeAn3HRPxvw8SIX2HJuOzCmfKLvj+SXbMFW5oBdHc1TW0eac23za+31rx2S&#10;I3JNfQRF22CQBOaUTDrQqe+sRLRElmpbdBGSQH/6oDcf0W/kp/rmX93msWgkMgDuojSQNwgYOuib&#10;TgiL2rJvBBQwZG7MrTkAoPpQrLkwT8oAnObT3PODCAZtzJVFKpnsVzSM/umBSGIjBLBfxEGW0LOf&#10;S+7bLfQ2v2y6K2ECpNAlXw10FwVD16I4IotcG09RT9qXP//4gfZtLYhwCWQCjZMwUZ99Sur0dl4b&#10;fUyS3Dyzf98hKdLEHNBr/pnDImS6b9oG1faryvp1JPdQ0VX8Soo8bXtOc+G+4osRUHxWufMiVtzn&#10;+nD/RRoFEgHZO97xjguYBahKwBn/6RnBho5AYcCMDAAOSC46ojf/gJhrMgA2ABRYC6TLB6SBRHUn&#10;8QAc9tZ/gkzt6WAM2rfFAdkT4NRefwHdPn6pDzK0m3WKIjAO5wFj9jOv6gOoALB5oBeAK1+/nqNs&#10;XyRC2zHYJ/Db1h31Im6UF5kX4C2yhl76k1yro65r86Lc3BWJ0lYRR/W0Ue6ajSP/5vNdXvKLLmxO&#10;JXXYoOg09yQbRYpFHmibXuTrtyM7RVjwM3YhozFEhLCbuWUjNm1ekBtkIEgiyyTXfMJY+VMklnxz&#10;FSmgrb4bN7+29axfttE3ec2V67b05JP5Oz9ylBdBZCzy9VlZpEft6CWPnvrKx9TRb+Nmg74ZRCY9&#10;yaWT8clXx5i6Tne66qv7Up/IIz5BdsSi9vKUFeml//WzeZe/9cL9OMn89PeKV7zivPKZ1gSH7YTr&#10;OgelNXgJmK4JmHW7fdqny51OE9hL25A0p9n/5UqnbddLmbYiTESY9JY3QgKA6TywLwW6S4Fv9ecf&#10;sBKYrV5tycGA9wcwyAcyLKInQbH+6GsgPpmRPNqsCZNAWCliYU1YSMls7BEKERQRGhEZ8ou4ieSY&#10;bzHpU3t5ydRPZEpyIjvUj4jJ1upUPz1mm6mz8/TUdpIt9VeZ/PKcOwZUnWcXMiOPJgkiz3wBroBi&#10;USlS0QYB5fTqer0lp2gSKQBflAlw0i+i2JLDFsAOQiD/ok/fHYgUU+7csYgJwMm59n23RD6dtAGK&#10;yAC6Sr19jzgphL7FY4SJBa88C3l5jr2JtFAOtAKfwGQ/Zyr16x6TKOmjq8bGRkAdcN1WFHbiJ32L&#10;Ib+R8jNjKrqEHOfmry00kSYRis2/eUp2ETqu3V9IEB9b9ROytpcgAkRQILOQmwgBRAgiRXLdL8f0&#10;DRJEAR30FWFVv/TuWcRninxTT0rniBGyizTxHOk+RlZI9EVisEGRRWxbRAJw7bqPgxbZo6xvWgA8&#10;gSXzGAkBPKtHF/PSNqO22RgrO0meY3y4D7yykTpsJL9fAXr0ox+9E2HCz/oGSKAsUkcCivlciR8b&#10;O4JBOQBnbAAh/3zd61537vnpvpuROREm6gFZ8uaWHP4jr7pFUumHreYbUH/Z3j1AL/XpxabIsfkX&#10;sZh81+YpokvqPu2bPe4j8x3p2Hd8ipwyb+4rc1Nkm/YAmyPZ7EIOn6Qff+BjABUQyf6RBj48efvb&#10;3/7ctxAkdQrp9+xQTzi8bya0XUG9yJHIDnYOwOlTW8+ZQH5vybVzLkWWSNqQo4058HyKfFHmWVW0&#10;S1EB9CgiQL8AofrAYISJej33jK1tKwFJfbtWFtB0DKSqb37Ipb++2a2+6Aiws5GxkSOPDtlJvQgo&#10;fRUFWNSGes7J5vMBanMpnw5soozNXBfp4B4yBvZW7n7yDJdPjqQPspRpo5/KzE99k+FejKDSZ/8v&#10;6CvlI3RoDoq0kKd9hAIigK0iBtRpS4qkH/Ygw7U5Nj5t2U1+xAiSgK5FXujTURt1zYe2+nEeeaV9&#10;REnRTM7JicjQpm98RJZEaNCrLS3poYws19mTLt03zotuMYYII0l5hJY50iYCxzG5zumdr9GD7nyt&#10;D9bSVdKHa/ZuC44+HLU1l3Qhl23Josv62bzL31ywHxd87EpazD9jWZcflA7Tb/Z9IbLmrKVtgPCs&#10;e5B99unKS/t5unLSlXLfbEWY3P/+978pwBJgDpgHyiNMALNIkMBWbebiGbhNZqB+EgnzuyVATwCJ&#10;zEgHeWvCJN1KkwwARvqjS+BeWfvW1Q34N570Ss/aKY9YicTpvPzqRIzUT2+c5bdtp/76lkPANJAX&#10;KdF5fc4tDfU7SZL0r+2MFqh9oHltuzn+IkCmL6znT7v5fQlAYxIk2igL2LqeulZW++pIk0gBrgFh&#10;YBcY5gfA6HxjDNAXkRAwiiwI7EeeeBtdaLRjb421oV9RJsoBtgCat9+OwBIQY5EcYWJx2ltICzqL&#10;yY4WXs7VtfC2WCaj87650LdTADl90zlg19jYyvy0RSVyKrKhe1XbthqwbUREHx5t3vO95qv5Q8J0&#10;P+uz+ZdHXr/kghwRIeb7Qy9+8YvPRVD4oCdyoC0yyBKAFPBGEDhHEpjjfrUnf9Z/yfgibByNo/uB&#10;XuaXPvyjX9DhG3Sjqzbyi07pGyHqJDsiKD+iC7KkeWF/wBxw5gsIgiIl5JtLfsI+fBUx008EiypB&#10;KiFCnvSkJy3nbKGMHlJkTrr1s8qPetSjdiJMIjqKGqEXkEVfR6DMeVt12mKjzLXzwv219zPN/fnu&#10;irEWAZJsPkwe28xnvp8MZk/2Si82YjOy54fBfdibzkWTFA3TPcem/SFxyFBWpExb19wz5qvtc+qZ&#10;R3nmdZJ+6vZ9H/cDvyl6i9/wGfrSiwzPGc8IPuN/S6CY/xhPb9SLDPCxNN8xmQC0qAjXgWlkCdAH&#10;pPjuBhDWdxs8O9Qnu7ff7C0/MgI404a8UhEIAWNATtsiEYoUCOAWZQBw0iPQK5FTpEHl6hqDevwF&#10;+AyoqltkRsBS/XTyLFRuTBHN9CEbKYBYIANYJtu42ch4A/2Be0c2oEsEtvmiBzKCbDL4A7/iL22l&#10;dF1kCj+mU2RGY1Omj0gqY6dHBE9bcPwvUK6Na/IQK0UIGRu95PVdG7qQp7xtOGwckWbcEUPOyY5I&#10;ifQgq60p6gD1+Y9rdaSIEATBddddt/QbmY8MUF+5PiI3zFWRNnTQhn76iLgim8wZYdL/P3Ij1SR6&#10;JrtxRWREfkjmV51sY8wRHMnVLh3ILQpEXiReZJG6zs1b94A+6G086ou6IV998voOivGwtXrKI23I&#10;yP7aRzhFoshfP5t3+ZsL9vUifttknubfXe5yl/PqzDR/scyzcV2+S5rfTyF3XX7W08XMy3HSlQIg&#10;92mftknb+Ou2pONJJjrd5ja3uaBus/762Xze3wMe8ICFMAFcAtoB6UB4wEk9ZZEKzgPyz3ve8849&#10;NH3gUFupeiVt/+mf/ulcXUAjcC9FQAAUs5797xEZyemo/lOe8pRzdekSOQIkBrwiV7SbpEF9IzMC&#10;cer3hp6cCJJJQmQvZexgka39JAuqv+6rtumRTeXrW5KX7vO7Eo1DXcfs4qjvNSnSPDYHzU16R5oA&#10;B1KyspXy/CGdA7elgHeEinq1Cfgry5eA2eqRVx35fVAUKAa0/KIGXYEkNo6cikxqKw5dnQNGbVEB&#10;kIrkAIgm0IpokfrGiTILbsDNG+8+fBnpYbFrYWzxbKFm4RZ5EmFigWjBZvFnYW+xrr1jUQxFyphX&#10;/Uee0LufQpVn7tUzNjbpg5T5QHMYEWcO2JBd+g6MI4DYvRCp0hYZdgcYm3PtEQ7aApRteYk0Aabd&#10;Y7bJue/6mVzRJggAcpEA6iMOHMmnn/GYQ0A2vzeWiJr8NzJIubzunXwl/ygSqegVektFPynveykB&#10;4+zHrvm/8+bf3PCBGWkEjBcBYf601x89HIuoQZCIvnniE5+4kEt9s0QdtpQ827Kt5JyNHvOYx+xE&#10;mETitVWGnoCZcyCuN+VFehiTuoHGgJ489YyhP9+M0iZypciVSf7NLTn+kCbmlU6RKurypze+8Y3n&#10;6pkX8tjWYrvoEfLZlg37e9aznrWMJ6JGXUnb7tUihrq3utcd3VOO7iv3viMfaBuf5xH79/HXIoz4&#10;hCO/Q2z1xt+8t0XH/e85AEDe7na3W4AUW7r3PQOEvvcWHCAD1HpLDeACZ4BX2yY8QwCyyAFgVCID&#10;SCRHW0DOub4jTAKhQLG+m9MiNIoKiFjQT2SP64gPMgOVdKLjJFWKQnCtT/Idjb0IFX2oGwkEfBpD&#10;0RiRN0XO0MG15yg7+U5GdYFR5Z65RRuQLy9ihl9kI/rzOzpFaPXNEfLrj2y+V+RHBI32dFCf3SJN&#10;yKGvOnyBPskrCkVZUUKeFe5FOtLPObnatAUnQkwencjSH9tFrMiPGDMnwDz7Gy956gH8xs6nGm/R&#10;D8bQ/yM6k8cHA/rmwpypk2/QoXypyKV8JJ+Tlx9E9NAp/8rvJkGnT3UihSIX+YgjmcrUU6audgiB&#10;+oiUy7fZwLizrTGykboROGyhPfnaG6O2ESbGrj912VI9+WRFeGYP/Zojbemtr/WzeZe/9cL9uMn2&#10;9v7ovC6fyf+q/g765sk6HRWF4hnaH7nbApR9unzpUszRpejj1pQuB+lwVlMkzi4+uBVh0kdfA+KR&#10;EAF2172NrsxicoI1yVvm/nzANeJDPUd1A/cvetGLztV95StfuSxIIxYcfeBz/es5FvDJ0V9gSz/a&#10;TcYciFM3oqB6jau31pWrK2/WCZRHFgT+G0/yA6FtyZk2bMzK5TnXJpslp3FFTkTuJKPIlcaRvHQl&#10;E9iMFJm2XxMz9ZsuyZRnbiJ6Zv3sJa9+yQVk9Qucts1iRpzkO6Xy1S06RRv+B8SUX4QJYAl0ik4o&#10;YiT70h34Ab6LNjEOoKi60iQf+klSeQATkExGiQz1+oYJ8GTh2zcSAoAWpBaFFsht02kRLq9FuUWY&#10;+kWpAIVkkeOoLzq2Vag34B3lG2/fKMmO8qZ/RpSxZ9/GQBoA8xEHQGukVFEjysgw7mwv37m2bRtB&#10;ACA+IgZcP/OZz1wiTZwjtABO86RfumiPLNCOzsYTIWnujMk4Iki67hkhdU/lp/MeneRaBAR9EbAI&#10;FHltkynapY/CGgf/Yl+gmVz90cGctD3HnDdf5o9fqM/H2ArJwdb6RHywja1JiCMkTSRK31qhQ3ZC&#10;KJVH7+P+rHBbB4CyQv2BwK6VFWlSNIo2RZoEJtUzF/29/OUvX8YsX30AnD20d+5YhAmi5J//+Z/P&#10;tfUsNm5+5Fk8yRKLc7qwbx9mRUr2bRTXfmK+P/8L2v6kft/6Ud/96T7Vvq123avqFz3UvcOfun/M&#10;vTK+xR/aGiU/P0Dg8JOnP/3pi4+4p43d/dzbedEQwJzvSwBSkReBQGAP0JUQK307AhAEzCIbABJt&#10;AtX6kgfAAT+eKZ4t5gqYI7ctHr39BxCLJIjIDehpE8APbPILdfmA9kC2fEARaaGtMbTtgC76B0p7&#10;m08n+UXERIRFKvCfIh8ilAFNKTsZq/GkF9nsqG5EQEDXMbDuSH86RCzJl0enIkac8zl+E9nimc0e&#10;fW+k/EA2m9DFHEckOBbNorz7w7kxs2cEUuRihIX/E303Rr+u1Y0gMXb9kxXob5xFoeRj2hTRwa58&#10;K5LDvGtv3owl2/YxV+0jtfgaW+cjZDqKfDL/ESl0SL42RdKwTfXyyaIvzHVzVmSGvtJLu/ytCA5t&#10;I4EiXIyHXuoq654q8iQfkiLZnOujMnUjafJjbclXTtcIue4Zbdyr6Ug2/SOqnBsXvZ2vn827/K0X&#10;7sdN89uAF4oaMZ/zz/+zdR0J6evHF44iVazR+vP8XJeflbQrwNqno9Pelieb9vY8ndTHZbciTB74&#10;wAfeZGEbGLaYDEQF4gEs5x6GgfgJ8iVAoD9MdyBcWeAuwAfkrAkRodceyjN/fiTQm8YAVMB5EhyT&#10;XbfwDVz11lw9i+M5xsYygVjjyR6VdaT/JA6SSadkRFI4j+CQx46O6lqUz/Fkr8ia2bboCanIitqZ&#10;kwDfJHMaS9fKIm/oBhylu7w57ogkx9pG9ESetK1Gv+oGcpPbeCNrHDuXP4kV55Ekjn3HBJDxtllf&#10;ADc92+LkPDDkGCB33haXUmQJMGVhi0CRAGPtjUtbegBZvakOzPXmvq0NFsYWpRa/fdTPIqs3XBZf&#10;yix+LZotlNsqEeBs20Rv1dsKQtfIAzqZX3rQt20C5j8fZNO2M7EZe1nAAOEIgrbySNma7ZLbm/oi&#10;dypj46I3EAN9SNWcBPyB4r5jggAo0oju9EICIAuMw9jyS/q35SYi1vx1XzvKU4cu+RfZ+Sn95E+i&#10;J33p6cifiuKInECY3EJOLHXo2RYffbPJeltW3wNpC5fEtmxcJA2ChB1E2tzyE8FLHxEqztOF7dgx&#10;koeMW7bq7ESY9DHVSYDwrSKg+F95kSYRE/Pjrcrz1fmHjADWIl0QR2ySnCJMHPkP4uSoP1txzCc5&#10;fN492daniCly7YPvz70vz5xEZDnvvmn7lHx+Raa5c3RvI1F6piqPWOzeytf4Ud/F4SP9/zOPtoMq&#10;A5bYyRHgcwQoADDgkJ6RWH13IiAJoABXgUggLIIAkENK9NY9gA78OWf/nh+9vVdm/iYQjdAgt+80&#10;6A8g7PsvQGKRIOYd+Gu7QeBWe+f0UaaNc+PorT/gSQZ9Ap76pmegnI7K00d7z8ciIFwDx8kzDu2c&#10;t60IcKVDhEaRAPrKHo2xLTNS232cezara7zZhM4AsWc2XyqKwHOb//AndekSIV7Uh/8BRZg0xsoj&#10;vPTdc15f3TNFYCg3ZxL56hQ5ol+6RWJI/Me2EjaJoIi0iyiTx4ZkuaZ7BBDCBGEXQUNfKfBfxEsR&#10;F3y3bVnqR3oYo37buhKZpn1+bv7pQL56tWXj/Mu1cZFHb2OfpCF5RYKoG8HYfRe5E9kzCZEIDzIj&#10;SCJE6JMv0yNbZE96q09P9Y3POXn0USalJ1kIq/WzeZe/9QL+uMn/wf68uFiXr9MkOvwhXKwFzJNn&#10;hf+X/R1FmMyXle6fdflZSadJmJyW3H26cLrDO7zd5qXv/T9sNu//JkemF77Xf948+p7/y+ZOtznf&#10;D264+/+21HnAtf/7efIvNpH9rPu86ead3uHtzisrNYbfvPf/fF7ZTLd5+7fb/NTd/9fNP7zvfzo3&#10;rl+655tv7nv7tz6v7nHavPtt32ap9yXv8hbnlV1paZdf2VHX9p31s/m8v/vd734LYbIG0IH2CXh7&#10;o91b4MoC+5PsANRadE7Qra58oGJuuVn/AWLa9jcjTMhJriPA0x8d5OlDecRGxEGkzSQqWlDPKJH6&#10;aWzlaZuNXBuX9hbf2pcXmJVX/iQNtOl7HGQ7Zq9AofzmYoLJFv/pHvBs/qaMiJLO0z9yQ93GKD/7&#10;pOf0geyqvrxJksxtOQHc5LQdJx+bUQ7lFS0AmPQBWP+wARbAB1id42fTvk9QREbRJkiFPv6ojvPe&#10;RgPEvYWOfCAvksCx6JI+zBpA67sPFr69xZcsxgICbYEIZE4g29tIi25lbe+RP7frROLQPX2BRdcW&#10;NEWeFFUUuSSiAWgH0iPnIqJcG0s2MKZIICC4j2f2iz1sZ77ZR745J8u8lMwfcGmOLNDoF9mgjTJ1&#10;zG8+3tv7xtCcdo86Vy9/M4a2DU3fbMsV/+Fr6lSXL+kX+EVGGH8RM2xDX8SFyBjPIUf2Izcikz8Z&#10;A5vxEzZzfxgne2tfNE+RNr7d1C+vIEiQIJEz1W9rTuRT3zNB3jziEY/YiTABuvgNn3OM2HGtrPK+&#10;98APlRWVEuiMCHF8/vOff+5ZSseIvfyELfqmycte9rKlnmgUdZT5ls36T4SJn1bmF9pFaKhPJr35&#10;Pn/k3/2JWqGT+8k9wDfVyYfbmoPUUk8+md335rFnFT/2DOLDfINvtUVQG35HHlvxlX69KH/i18AR&#10;ueS3TYtdAKfuZQALyHMEhoEPtgeytG+bSd9RCLyrD5AFhgPgPTfIUAbcAmuAnnpkApfKAEBAue0Y&#10;vW0H9oBy9QHniAiy6Fxb9YtCCDgDnZEygGhyiiCQIlGKWNG/NnQ2X+Rp3zX/87zUX9EzkUjZgh7K&#10;6Qbc6ltd9m77S4BZe7KL8NB3USfIiSLE1GUvdbQxtu4R4+DD6is3v+SoY27VKwIkssQ5XbqXHNlB&#10;OV+S55r+6heVwHZks1NRQ45F69DN+CPNIgwiH5SRyWbG2Fywh6S++USwaNN8Bfrzo+TxiebQOf9V&#10;7tz4+WnfM1E2yZN8MFnakSOfL0zyRIoAinRgFzY0JmRIfURekJf+kSeRGsoiMCJAzLH6+qA3kiiC&#10;Rn/kGxP59ZONyc3fXM98Y8uv9RuRRP497nGPCy+0j/hbL96Pm/hjf9bL6/J18nHlGZVy1N9hESi+&#10;ldLfv/zLv1zw2yn7tE+XOm1LmJTe8H7/aXO32/6//0HGaREmH3PH/7rIvRABUf9HESZHjdOYrr3N&#10;/3MibehyWNlppNMkMksIE9+hWz+bz/vzDZPAyATXgfGAdhEMge2Ad0DbgnN+x8QHDycA1zbQFEgl&#10;B9DwsUEMtsW2N+QAif7VE+IuJBrwCVRNkO8I8PTnuwrlOwJARZPIi+iIBIhEUHcSJtWNyHAeiFPH&#10;dTYgXx3j0TbypLIW7pEj5LgufxIBkR2OERQRJJVpn07ZJJIikqe5mravb/mVqU+G/GxSfjrXb37h&#10;OqIk8kMCQICRrosKKC/SpOu+WaEv10B4ESZALuBpW4d2kRtS3/soAsExoOsauAK82K1vThRpAggD&#10;WUAf0FVkCgBeBJV6ESZFo/RdkyIOgL5IFADAYiXwGTB1HSkRWdIb/d7ct00iOcroBqzTg959gyVy&#10;CGijq0UMwA6QA7e2Ffh2BrDXr+kAfezHRsZbZEHfgih03Dm7da1PNnV0bfx8wZw1593H+jLXbKYu&#10;AEBWvhURQfe2UU1iwnjKm74WuRbA5Xvy9FV59xJbzGgTZc4RHGRog5TgT0gNJIVnyzOe8Ywlks13&#10;WBApwLLnj/o9//RNN/IjSRBTCCokiW0nbF6kSISJaylixBxJfQw3AqWImJ/92Z/diTCJiGNz/lgk&#10;U4RIUSFtzamM7wF1/IDfASxkqEvf/nzQV7n8tie5n4oy0Z79I2n4Tj7N/mzA7/KtiEHX6nRvuqfc&#10;Y/LYoj8ki3bq8z/11e27J32kV9v0c58o7x4pksk8FsFGZ/Xo6KidunQxXvX8LzK/2pIV6AcCJfXo&#10;454CwlwDW2/7tm+7ALSiCQA45IA2yoGsvh8RwJSHQIkYAMq0AZiVB4oBU+eSPtpCUj8AJ0BMHtJB&#10;20gJ9QKq+iGPfLbiQ8Bj20D4hjbqScbnWj396I9c9clxpI/51Z4ORdgF5IvISw/5AWYyjV8+UHq3&#10;u91t0V+ZMbXtoYgb7fRpnBGBfJiOZDjqSz39GA/QG/Amh7+3LUd7ddwnrrXj08arLt0907Il2eSx&#10;gzEX7aSN9vRVRx/qB8zVb16mHkXJ0IH+gX5jpUMkFNKCLDKNPzIrMiIigYx+Dca5+ZvROs6LPHGM&#10;eHEdYcG2jsr0ax4QMGQoy6e0oVtbZSI5lEn5uDpkNffy0p/N2MN1ZIa2ES30lZ/tHcmor/xhEifK&#10;JH0WvaK8D7oaA50iSFyzuyMdyYh8qk4RKWQ2RvLUXz+bd/lbL96Pm+5whzsspEV/ot/WdQ5KnnGH&#10;/SFe3MfrNiU+35//p+vy46aLAUi7AKxd6u7T2UyRAhcC+Z/4Tv/lXJTFmpjYhjDZ1ZcuFDVC1u3e&#10;8R3O9X2QXjNVT7RK0SH3uu3bbp5w7zc7l7+OYjlOmwvpfVbTVltyHvSgB91UpEHg20LSAjNyIgBd&#10;XkAlYiFwDYz0J/x6gvIAuTYRBwHggEnlZEUSBNID7o6AVmBN8s2U/pAntZHqozfXyQmYBdbpWXkg&#10;qXPH+UY8oqN+skkgyyI9gqPxSpExES+RD42545yLdG8e0rn5KAUca6O/yI/6yo71kx5SpBlZvbVv&#10;DtSLaJm2q1+6aNvb2BllUtTJJE5m+SRZ5AOrMyIggNu2EboHlMwJUoGO2QS4AcroTjeAHyg3J30X&#10;BMiJhADilRWl0tjM8dzaAxwBVvqOKJlRJFKgNQLE0WI8MsTC0OLY4ntGmqhXOH9vlLVrnEW6GL8x&#10;GRudECK+94Ak6Xsj/B+IL3KBLY1pAstAMF0DwHQohDwAUERKvxakLRvlV3ypOuQHpCV5ys0JW2ZH&#10;9g/INidFBHXfIFXMcz7h3DyT07MkIlB525H4Hn+SKsu/IpAQE/0yDTux39/8zd8s2y6AZN9mQeLy&#10;u/wy2WypLWJFubdziJM+7JrcCBJH/UmIG+3bghNJEpHi+PM///M7ESbmD8gqqsm8mju+k091nU/J&#10;r4x/OVdmziIB+nv961+/lEdO5Mf6zR+c833y+BQ5bQVSpv8iQPg3v0BYRtAoSyd15y/1sH/fEcon&#10;u6az/vM993SRJxIfkh8x0jeKzIH7iP76JkP9tsSZb/OIpDcnfNPY1PVGPeBnjPzYPfyu7/quy71N&#10;JmAVIaUuEFZkRmQLOQBXwKyQ/8gQzwh2brsLMBkBAcBFjCgnG8gFju9617suoJbsZNKBbhLdzEHb&#10;tejonqcDGa4B0SIH5OubbHqbU+AT8I/MIcs1vcxL388oCoQe2iAH2IredCxKIqDrTX0AVT6ZMyJB&#10;fbqwbcC/55X50a+x0snYXGd3bYFbY6AHW/A9PqQPftp2nmxOboSJMkndSHF1lWnr2vOrZzjdJeMB&#10;Wn0TBGCPYIj0YJ+II3aaviKffPccuwXcJeXK2DmijV3Yp8gJ9dnCOXvJZ58iPpQVOdGcZldzxMfM&#10;/4xs0Z8yR2XOlUUkqJtvJ4PvRPDJn2QGnYxTyvfl0aMologpY8zmrvMFbbN35J62yW7uu9+UzSib&#10;8s0t/9DnJFj079pRvUg47Z0b45WyJUeaH3Plm+vyoxLb8UlrQ3OxDeEyt+3s2t9RaVfweZbTrWms&#10;x0kXa5ttCROpLSfrutsQJtukOZavvcv/ufm3+/53mw+/w/99Xj3pk975v27+8D3+p/8Q9XEYSXGY&#10;3lLjX/d1nDalC+l+FtPWhIlF4gTiwEjgO7AMdDmWF5HgWGSD/LblOFrwTmDdm+GIB+0jCIpYiISQ&#10;ACR1HAPLkxAI9M8+A/qRKupPsiTQP4kJuivTR3U7TjJD3fSZpI2ybEef2Vf5c6yB8sgG11NW+s2+&#10;1Z+RH+q4zo4ds6866mbPdNdHtp3Ex/QBNpxzHcGhXXU6j1wx122lKbokUiRiRDlwuyZSgFEJaRNZ&#10;oi7AEjhVt20Y+UFgWLvsA/RYwAJA8400oIVMAbyBv751AhABVeoD72zUXOiPDIth9QN6gINkYd5b&#10;fPLVJVs9i+f5tt/RQre3lYFbC3BAJTALfJIXoIykcaSjcUY4sBVwL8Khb2X4hoa9yUWZzCiVSB99&#10;WNzQszHRg176nG/+ladPOumbrdlTO4ssdQvJNxYgNMLTsegfyX2mLduzMT9sexW7q5PPzvus54Rj&#10;vmnu+Zxj9zLdIvD4jbLyRRiI7ugXh5AmIil82A5ZIkLNTyb7Va7f//3fX6J22NJPJouaQ071q0A+&#10;SIqkQoDw1ZnK6wO0CJO23iBS2n4mr1/a2ZUwARgm8J2kSNFD5qQIp7Z/8T156naM+OMXfi66P/cX&#10;WdoULRUZwpciHZQlh4/IS2YRJVIEjjrS/O4Hn+kDsb5ppQ9lfDCSsq043RttyYn44OvuYynihA/y&#10;Lz4TYRJRqA/PAf7l/up5hwDjn8BRUQe9pQekAArl9AL2AUe2JVdeoDHAC+gBWQAkmQAZEFbYPwAY&#10;KPaMMJ/Ae+QGHQLOACs9Asn6F5XRNyoC5PShl37Y3DHSVrtAoLfkQCX/MEZ9qANsGndHMskLBAca&#10;lQOcngOAqzxyI0Q8E9Qhv60nxu1oftUBPB3Zjp8YP4BM354xkvLGXbSJOmyqP0dy2Eydtv9oq766&#10;jo1dH3yIbeUHxvklG7CFfDKMIeIqEkpdc0SGtuZbPjtGGOgDEaJP5+ZJfuDcGCKLit4wh2SzTyRW&#10;88aO6pHhQ7DGoW955PTtHHaST2d9AMDsHtnCXggE868tXYpKiXRom0wETLoXfaSNtvTtPALFNb0j&#10;HRqnY/NpTEWm0LUj/ZUX5aJNRFpznc3SQx3+WYQMPUqRJ92DxmWc+lPf/HSPkiXJcx1BpH4EjX5c&#10;K7tStuRIM+IDmbEuP+kkMtyfyJZrrrlm/0seV2Da5VsOp5Uupv+LaSvtQpgcVncSJoiGp777/3iO&#10;xPC9j3UUxmGpsdTPQREcEkIi+b6r8mnv/F+OJEyqf6HySfgcp00psuWwtmcxbUWYtCXnIFAeAA+E&#10;T/Ik8B1ZUNl8QyhEryiFyI9AesRBwDsQVP1IjwB++c6lZM7tOPpO7wiKwPUkMaT0Jae32hbZyY2g&#10;mWML/FXHsXH0xjuw5jzQVz+NZRIPyZ9bEqQ57uSkd3akXzZyXp057vLqR93SLCvKyHXEVfrVdtYF&#10;XNvqgPQoukRy3haJmeb3JbSR53p+6LWPlAKYQCTgYpsWkAqAagP06LfIghbRQBOwaJEMIPSGPWAG&#10;TBkDQB5glwJYfMA8mYdsXYSH+oBZJEnESKCx8HzytEc49La9SBLXjnQDCtri4zoQqzyde4NeX45F&#10;w/CBohj6ZRZESR99dTRP9OnbKGSRCyhGllhgFWEwIw9qR6++z0LniB7j1ZbdLXq1tzgGVoyHHfPV&#10;tuFE3szIkqJ6+HGEldQ92L0S+ebY/ZpfGqdz9bXTRj2+Ir97qogT/sUH2Q7hhBjhXxISRB6CRPSJ&#10;pNz2EN9VUoetES3IvAiSiBHnbblxza/7ZR512m7Wzx/3a0bKH/nIR+5EmPCVCBBzEykSAZbvRYYB&#10;fu4N9YuOausYgBrZ4t7sz0/E85nIj4gRvtlRHvnp4ljESCQgnysSRl/yul/zK/d6f4gofcqPMFF3&#10;En7uN35Ntnz3hfnnX/ys740453t8wPzwoyKiIo75E19uy5t7BYACqAAywPSOd7zjAt6MtYiESBe2&#10;YHt60JMsgA/ABbLYfgKxABiiAgh1dJ8VJUAW4B3IduxNPIALpAV6i9oAbF0DgAE67YDfAKytGu5R&#10;1wBwkSfqyY9IcSwFlovQ0LakPV09A4w5cNw4eyNPZ+d8Qz1t1XUeUG0bhvGyXTZiF+MuAqOIArop&#10;U185PcjSTzZznW+71j55knw6RYyQ61xeYD4Ci3x1zD3fNM+u80868wU6RyqwAz3p4WheRJzo27w0&#10;H/pI90iLnssRdObVHBepoi2/TCd9mSe2VR4h46gvv+ikL3aIMJjzq++26NDRsW/tkBlJEakmj420&#10;M7/l01+/ET10bxtL5EX+bIzmJL+rj+wRQelovOYnH4ggIb8xRhgah6M+I4bagkMX13SLfInQyhbp&#10;23akxiYlQ3nky/rZvMvfeuF+Mck3RNqW42ibTmUnHcnA7v1Zc6zL9+nyp5Oec7J8HHOdf1TS5nIS&#10;aYeRIAelvimyrhth8pjr3vw/fBy1dBjxcVg6ioyo/Lnv+aabz73T/7Vcp9dhBEX6HfYtlIPaH6dN&#10;yYdibdu5mqJMtiJMRJh4QxvAB7ID6BPkB6Ydi8SoPPIkUFLEh58Mrp4yIIaM2tSut/qRADPJo9sk&#10;PdLH8eabbz730AZGKq9u1xI52slLnrEA0AFl+pSnzYyumHImWRGoy3bZKT2SXT/ZOTLCdWW1K0WG&#10;TNLGdaQH+RE1U4dA4pzX2qdzcuZb+PoJoErZKuAa8OwbJBEkESb9WklbD6SiSwKMtYkkiShpSw4g&#10;2fYJESaAqy0QgG6EBMBk0Woh1Bs1C61AI0DW2+gICsBIKnS/yAbJOdBuvG3jMObmDujSxjGCrS0+&#10;SIaiTJQhWXqzD2DRKWAKOAJWbbUBzlynawQP/enc23zyATr60E34rXsX2EYcWrSwFVAvMqJtVuq3&#10;ZSGgCTCms6PU9hv9TxDYm1SAwCLTOTDO3i2IW3CqS9eINf5FZ+NEkDhnPyl7u4/y26JMum/p79o8&#10;SPImmaJMX8rcP93zfD+CRUICSPLzMfYTnSNaRHSOSBLJeb8CxKYIEgQUEF/q464lPl4USUSWa/Ok&#10;v6JLug+KcIkwuSXtRJiYo/xlRnnkb/xMGTAXaNQGCRFxF9ERmSFPWW8O/+3f/u1cFFKytHcdwcZv&#10;JW2Vk0Vu27/Ij3zL//mPtslRZhunP1EmSI7Iu+RE8Ml3n/Gn7uMIwcgSfiy/aCn+zl/MO1/r2x38&#10;jw/xxexnLHxKHiAa2eT7JMAjkMjv5Rc9494GvALqgT/XxgqothWlN/7KAbBAqnraKXNvSeSy1wSA&#10;QNp11123gNkAXMQJYKmOt72AHJmuAUQyAFn600eboiiA0wgq/fT23r3dNogiBNzjxmUsbMhG8swz&#10;HYpwoEvjigwJoMuLkOKr6huXtpLnOD302TYZ7QLMnvl0iKwjw7V2xtZziq1d09FYlLNnUSqR2eoX&#10;ScIuyrUx3tpFYESY6JssfsU3i17RxlzrNyBPb+UBfwBcvrEq006f+UPRMGRFLpFXFEd1yeu+yke0&#10;KTqC/LbUFEmib+fasy3bK+cn2tEPuUJe/iTPR0Jda58vsGFEXCSWMnqoS24RMREPkT/KI78i18ji&#10;M5FXdI/cMy/y6NX/G2X5FH0i9PiSvvWRPvrOl7VVn9yiRtJXe2VS96n2jq6lyBn90Gf9bN7lb71w&#10;v9jk/0t/nnPr8pNKc/uPOV2XX+npSoi8OG46LQJiG3tsU+dyprVttiFMEACiOC70DZPIkb73Mdsc&#10;Rjys03HIhoslL4oIidg5Tpt1+YVIn7OWtiJMHvzgB98ExAY6AvmB6RnBEOCepERgel77CeD+gILA&#10;eWRLb5wD4fUVYaIf4Ga+HVZPfkSBMgCkP98xiTyQAk4RD2Q0xvqexEPkjzxjBoQjOypPpvMiZmpf&#10;CqxFmpSfnYxdWylwmH06ptu07SSOqmc81StPol/2avyl6mbrbBaobMtD+hctU/+RKn2Ms29D+CcN&#10;/CFJ/CNtq8KaQOkjpQBkUSgBWHltUSAL8FQfoPVxTlsmgFNABrCxaLSotHiyAO8ttPNICQArYAdE&#10;AVPsDkj1zYNAe1tzzIlxGzOb5E/5kPKiUpyTp13bfJzrr+0LhaLPLTkW2G2Tmd9miCQJAKd/Ww7S&#10;mf2LYmAnJAmbs72ICICefYu86E17W4zoGOkUsCS7bUzsR+fAiEVli0iLTuOQ12JTvgU9IOHeyWci&#10;m7JLduutf9+gyc+7P+RJ3Y/Ku2fk9dwgP3/VvntEPXmRfpP05K+eS8gQ22z61Ry+JjnnZ84RJ45s&#10;q17+e0tEyFKXX/etkn79JjJk/rLQJEeKLqmdejfeeONOhEnkQ5ElrtnfeUQIH4xkAO4dlUd6FC0R&#10;6cHn1JmLbuPlr3y5KCjtimwhx70XAcJX1edHgcraBlDl6U+eOuatP75M5/wzIhF50ray7hEp8lGf&#10;EYHaR9Ll2/pge75EX3L5ifaSekUp8FnPJgRMRA0Swj0REUoG20nkA59AGZAKXAJT5PFR424bR2A2&#10;MAqsA2H6DQj21tuzzLwCccAkwkZbgK0PcQKY7kPADXBVbvuFPLrJ16/7073quak/fetLNAGAaj4D&#10;s0UARFKQQz9jbHsLGRESye5NPv0dtW98ETX07m09G6hLl8CzceovIDyJgqJw2JhM13TgX47GQDfn&#10;3RM9c+lRRESEj8QXI5CaH+0dlfFX8xDZyF97jvJP80tftidXn/Rldz7gGzfGqQ9zM6MW9BmxFoCP&#10;QJCykbZ0K0pCfWXy9Jc/GRt/kG+s5raolLbWqKuOuTbHdCWXzzgXtSKZy57vykVCtc0ossRRGfl0&#10;r1/9FJXBNuyZr9Kx8l52yIsUi0g0Hik/zCeL7jB3kVL0YC9jilQpqkk5nfWnXj6V7ZNNLn0iSfRd&#10;n/rq/51xs416ZF5J3zCRPHv6s9V0XX4SaUaybPOLPPt05afjRo9c6QTKHd/x7Q/9JZiD0kEEwfw4&#10;6mFl2xIH2xA463Q5CJP3uN3bHkmYHKXTWUoRp1sRJtdff/0SYTLBeWDEMdLCuTfGUqTEBOqOwKN6&#10;FqU+pOgtpTfeyiwqShELE4RGxEQgRJTUf2RAwMkReHnJS16yJGNId7qtdU9fSR/pMQmR3lpLkQ6R&#10;G1Nv50WDBOgilmY/0hxHAK/vOCRzyqnvbJNdu17brPLAZeOpX3nqRgA0XzNlN/WymX4CnH1vpGgb&#10;eUWTFBkC9Jlr2xmARUC4RSV5AJg5Mmd9yBXYBBp7A9+b+d7Gq2u7CZl92JQMOgJQFjO9wQXU+n5A&#10;IMwCVwKugCPH3jQbX1tyZlRDRFl+Y+yTHGobUnNbZE4g35was/4BE4t3iZ4WdBbv9AvsSZPosbCP&#10;JLEQBkJdN54IFXqaDzYB5tsqwl62jgD3gDy9gb6iOyJP+kZJJE2yizYBFAAOYIH+FqItaJ1beBbu&#10;7doC1HgDpm3zK4KHbfrQa+TJjO6R333kvCie9b1qbiLt2D+yq/ugY2RWkWLm0nW+yz5F4iBH2BE5&#10;wicjT1z3YdZ+iagoEj7ft0n6gGvfJ3GNACxSyjHi0Hn1lbVVx/lP/uRP7kyY8Bd25zuRGXymyI7e&#10;jLfNyzxro37RJG0vKOqErzmnl4gb81FkCVlFYUSQBCrJ1oe8SAjt1M+3tZe0RURE6JhvBJb5IFsd&#10;/llUlHP3d4RJW3HIVgcB5zrCJHLFdaRo9zF/0oZv8IvIGO2NkZ8r5yvuCWOTJ6rDm/fAF3AYmVJ/&#10;xuVeADiBLkCR/LY16EOee6YtNeR7Njhv+4IUoJfcZwCac7q49wDQPigaoQL0AosBUfMP5GobGeJZ&#10;pAzoBKKVA4EAIpBZuTmjF13MnTp0BBbbQjFBPvlFCEjswEcB6MgZzxT2iwwJVBeVom5kQQRNoF69&#10;CA96BICVka3/SCn6GmtRJEUNsD3dgPjIFPePskkOq6e/IqbaUqNf9cyzMr5Ehr7po062CKjzG2QK&#10;meZaGZBNb3JdGy8b0TlSiizPXnXY0rj7fk0RNNoZm771YS7NYaQbskabyBt5+o2A0kadfMlRe8ci&#10;fIoaIoeObKUsYqmokkgG/qENnfShnE2LYnFN/4gPdmIzY2xMkUnG0Val+mgutdHWdT7vOhLPNTnZ&#10;IlKvMRgTfbU3XjIi6tRJf8fuMef0Jk9dMhFJ62fzLn9z8X5SANSztD/jLP8kZEuet/15TqzL92mf&#10;rpR01E/nzvTC9/rPm6+8y1scSA4c9bO+F/oWyDpFNBxGRByUJjmxJra2IT/WH3jdpk2EyWHEzlrm&#10;uvyspa0IE98wAT4CJZELgfKAvusiDObWmkk4lAIuk1iRyg+QR9AEYCX1tJkAKFCfDEDLIr42s0/X&#10;EQbpLkV01Kf2FszqzlT/kRHSlJ8saa1n7aa+2cviO5n0iPSJ6Cg/Gwba6y/dpPqo3bSf8/ppLI6R&#10;Jeoo75rcOQ/KmoeiK6S2z/TtkYAfUAnk+PaDI1AIMFn0AR8AEfDR9yvIBza18x0IIB954lx7wBRY&#10;BWjbZsKGwDMZbRtBALSNJWKkiI3ebkcCFK4vXznbG4d5aUsNYMXu2UCfkSWICUQNgAxw9W0Kib5s&#10;Qyad+t6IBXWLyRaIFlcWwBbqvcnPRkXMWHwUYm1B1pv4thU5GgN76Bf5VPQDUqlvbog0YVe2plvA&#10;0RywRW/piwwgt7f2zgHW3gzSvwW7hWILVecWwhb86mlLfiQFH+LT7KJ/9xy95wdeAdnsXwSJee7+&#10;LHU/OEZO6qP7JVKzOXQeCWMu5ZHDZuYMsWSbTVtq+mWbfrEmQs91JErf2SlKpO1m/CGSZE2iTMKk&#10;7TiOtxAk587VffjDH74TYRJZwn/4TIkv8R9zaF6koq7MrTraFpHCB4pMIcu1uSQnksU9XZSI8vyG&#10;jIiatuSQH4GTbzkWWSLxZfPOD4tSUY9vFpVSZEj3cVvY1OtejqiIQMnHq8vX5tavnsWuHT3bikDj&#10;L8bgXHnj0zd9+D9Q2c8CuyfU5/+O7h990U894Mr97lkIZAGpbAJ8aR+Jwu6Am3JAzj3l3gP83WPd&#10;ZwCdduoETrUBhIFDoA9R41nTlhPzEMgkL2IiYog893NRJfQMsLa9QRl9IjiMhyz9aR9RYC4iXeSR&#10;I5//BUDZTB98k2697deHI93ZEwmhD3VmRII6ZDmSq78IIXnZqudTujqPxGAz42EjbeRpY77pHBlB&#10;p+zknP+SRzc+GWEXWWF+Av4RX+xnfsxLERDqKSMzQj2yIJJCv2RFdDUu5W1Zym76ZhMkTN8eYRd9&#10;ImvkKTNXESVtWSErIpAscswf4s2x7TlkIAbYij7KlfGRiAO6akNu+ipnz/xY3+VHcBWdEjmifgSJ&#10;6wgafecLzadr7RzpU1RIJIy2zZ9zbdwr2UE7+eZwEl3ppDy7F/GivnLtPUflrZ/Nu/ytF+3rLQXH&#10;SaJMWtM5L/+kCBN2Ituzdl22T/t0JaXDIjqQBt/2//0fCxFxFHEgHRVFclzCZNv6ngdrwmQ+Iyb5&#10;8ZHv9NYH3uPHiTBZt1mXH2bXs5q2IkxsybFwjGQIpAfMI0/W+Y6B+EB20RNAi3aFwjsP0CfLwzYS&#10;JlmTKJACQ/Ux8yIc9FkYf/8g6OA6oiD5RXZEjgSuAlgRKOk032w31nRO//TKJrVx3pvw7FZqDI0t&#10;UqJ+sk/6pW9jiUDJTuUH9iXlER/ZPvnqzfmYdWpDnyJLeisP4PVrOG2zQXggOtQBbiw6i1wILIko&#10;0Dfb5Bf6IL9fdgFI+YojMAv0A7HAUNEVgLcFqkWKMSAzjFUd5cBSofmRJgEqi9uIE6Cmj9Cyh3/6&#10;dGy7RzYNXLFBH+Y0/iIH2AAwZrNICP1YWLfo621pwLW96i3YgSWpc8CM3YA0i+bAobE0LmMC6OiP&#10;KJGA/j74irxiQ0QKPdkIIQHMFgUQGKYv+/amP7BLFwv4QpgtGluYSi0uLZSNj/4BXPqZC7Z1H0Z0&#10;BWABU/oX+aK+Y4RJESdFoRR1Eikyt0Ox/azTs0e9wuXl1V7UDfsgmm75ZZqFvIv4kOS3zSZSRL2i&#10;R9ThA4iVCBLHSBHXfQw2wsS9w4e6j8jhP64jWI5LmLT1ZZIdRX7wpcC3Y9EdESaRH0U5aRNBwQ/U&#10;dV2kyCT51CUvsqT+uwe0d10URu3kpXMEXdf5vjp9vyRwKnUvyHceMVJZZIlj0WNS2+3cz+zfVjD2&#10;55vGEtkUgeNcO2NMz7YCuDeA57Y3saX7ozlxz5BJRhEL2vZcCLC5jwL1AbKAIltVV3v3W2QB0Afs&#10;AnLAr3bygOWAoaN701Ff2gHH6nZvA9KVmS9AUH5v/gOk9NNGX67J7TsYdCPDuI0vwqRnhrZ9i0J9&#10;ctjYGJXrj96RK+qoi1Aio+do9duO0xjYx7l5Mo4IIKRCwFwqesW5uaFXciO19W3sgXsyyXNOZ/oZ&#10;m7bksyWfjfSiDzsWURF4j9hKbuSEfunjyH7p7jyiJ3vQU3k+4lw7tm3uiwRRX5/q6jc/kadt24KA&#10;acTKtddeuxAOEnLElgt56vAJ+UXyGJvzvonCbmybbnSOaJDkNXf0iJQzLsfq1ab/MezC1vl2uuiT&#10;bckqgiS7ue6emf+r2LroHCkdmlv90seY3BMzwqb5i6hkc23I9P9c+frZvMvfeuF+VDoJMmWfjk4H&#10;Ac59ujLShebmoPILAfv5izSHfYfkJAmTXesb01EkyyQ/PuKOb3VeubQmP06SMDlKxnHSQc+4g/KO&#10;SkdF6h1WthVh8tCHPnT5WeHAcoA6YmAdpREwr07nAfyASWCGDICtvNo7Bu7ndaRIYEuSF+CPKFHf&#10;OeA0iQ11nctzboFsDJMQiISItGjM5E2Sov7JSsfZNrIh8mK2m2REtnCMzKmvxk3P6shLL3mNLzs3&#10;BilSq7wImvpvzNllJvV6+54eHYuscCzSQgLyAEdRIAA6UFkIPZCDlCiCANgAYlwHYIETAMMiE7DR&#10;hzf+gXokAJnAPsKit9baKQfKgZ3sTHfASh2ERSBK35K+i0YpOoWcxoE4WZNxrosMUq5uEQUAMcAV&#10;2GUbPt+bcCCnxaMFX5ElFoySMkm+BbEFF9tp19v6wCK9e0PufI4r8k//bRcxJyJLROYgnBBRxqgO&#10;2wdI9RFgbvuFRT49AIlC1S0iLUAtEjtGmijrbSwgTg692jLh3NxEcPSdFGNg/76p4tjWqKKQjLeP&#10;whaVol6/YBIIZgPlZEaYkNN9pN/8kC7sZBsOUilChH3mNjDESFvDnJt3hEfkSaRK3yGR57zv8PAJ&#10;Puy8fAnR5rrv/UQ6tk2HzONsyem+A/DNa3Mc2SD1nYdIgaIezHv3YoRLBIX7Tj1tItOKNnEP5Ucl&#10;ZZE16kjqyKtudSJh6N72nchWYyraJFKk+79tZJNAmfo49sxRny/wu4iUnrfmzRy4z/kQP1HXPeBe&#10;5ePGTqb2/InPsgmgdec733kBpnSN2HAeERC4inSJgNDWveO+Z3/1ga0iOYC1SXZUz7l5MIfJ0K4t&#10;Ep417sciS3qbr50+1AeW1el7E0U40FV/AL/26hXtoB293OfGok6RImQF/OnFZuQqSy4Z1VsDVGNW&#10;T9/yjJ3N+aSxBYizC3lsrC9ji2hyDMQWMcLf64PO8ugRKc0u2rqOTIrcIF9dxyJckhHRrU+6RBDw&#10;Q/Le5V3eZfn1IrpEkESwGUvj1acxtf2DHHOpPzqzI1t5RpNLF/UiaegSGVI0DJ21ZX9lbKJeUSjZ&#10;NEItPyg6Sf+RJUWkyCNPahtaY2Ir49JP9ZoLfZCZbZXn65Fj/d8gS57xRnY40o3e7BTBZ1yReNrR&#10;pagedmWfiBFtHZvXiJf+d0VkRajoh+7qaOvoHi8qR4qwMQf6bkuPsvWzeZe/9cL9Qgv7i0mnIXOm&#10;05R9qdJJjeGk5FzpaZtxblNnm3QhOQf594UIEylC5LA6l5MwkY4iTKTj/OLNcdrMdBhhgtw4iOBo&#10;XhwPKj8orefyNNNWhIktOcA6QBEhEZCWAtERFpMwCLwHwAufD8yqE2APjAbIA/iutQFY9RfIn8B+&#10;fT3Jl3R2BM7StXEUDeJ86h7gcl15b6Nrn46d17d6yVdeVE3XjbX26a1cuxnpEpkRcTHbp2fbF+Y4&#10;smukk/NJekw714cUOUDeJArILCLGMaIJoQHsIUuADEBSRINvGwB9QIWFpCNAXEg8cOsc2AmMW3QX&#10;Og/c9I0BsntDj6Qw3kgOi1UyAOXANF0D4UByb5ddB5KzsbGpo6zvFADjdEcwRChk92xNjwijGU3A&#10;Luq3ncL51NdCuqgS4w6sWhwaS4tki1vnyoHWgGDROYE/so2jiIu2MUSo0Jle5sZR5ASyxM/iIrQA&#10;cvOMVGibhbmgp3mjoxQY6DsTLXB7S2dRa9EZkOutrDaRVb3tp3vfSykapPnLP+Z8Ko9sUd4v6RRp&#10;4th9E2Fi3JFJyZC0i5CU3y+kiMDx08C2LRWR0zaayIuiS2akCXDdNpyIEkf12bxtOny379z0vRI+&#10;wj/ailOElrzqRJiQ+9M//dM7ESaRHOY0so0/mUNzgnQAtPldkSWREnxOHfPuulSURfUA2IgVR3kR&#10;lOq1nSVSpGvnkS3qFbnh/os0kUemczLTN12LEOv+RoIUeeVeqYzvdc9IRZpFMqrDN9zT8twPkWXm&#10;ocgtMgPEgBfb9Ezme/r11v32t7/9uS0BACG96Gw8fBfgcp8EZhEBwJtnQlEDZJsn+cBbYE0iUzvy&#10;y1NHGwA6skMqsgCwA+bId3QdGUPWJCfoob8AIRnaRYhIdNc2YlQ79TwLIk7V8SZePX5XZEbPP+Xa&#10;6T+ihQ7GTDeyXTtGQLGx8dryAew3Hv0auzIy05dNepZGeOm3qIHI4YB8BJD6fEb7wHM2V8dRPc9u&#10;cp3L46Pmk6/QgRx60TGiwzU9+p4M/YBtY4yoMJ7IOefsyGfoSkaknTLtjFlfkXRsaYtMpBK75C+R&#10;Atklks69aZ4k8iPf0gEJUBSKdsaez0rsSn52oX/kRaRNNibHeCKv2Le5lhfZhaQxvmyvDXn6ULf/&#10;PfpuDl0rU6//T3Sprb66P7JxMtmUrPSmm2tyjU0f2qvLvqJv1ItAIUuKgKS3uVg/m3f5Wy/c5wL+&#10;UgKGk0jb6nsl/0LNSel1UnKu9HQp/HRXf5k6bUOYzO+cHEQQnCRhciEi4qB0oTZH/WINO3zdNW9x&#10;XvlRbbYp38auM83523Yut623bf2jypWtn83n/f3QD/3QEmESWC5SohT47nqSH5O4CHBGJjifhEft&#10;A+3qBfLVDcSXnz6RFNWNuIgEiBCIUEg/bdJpkjgB6fSsTcdJikS21H+ylBUpsiYwtJ+EBx375suM&#10;OMk+ERtF4pA19Zv6OGa/+suutU1+fUlrO1VXfjZOrtQ2qoiTgCBQZwsNIA4EAgpFgARo+mULwMbi&#10;zgLQQqg32sBL0QIWrPKAHP3QAUDWtkWeBQn5bcEAlgPGExTp15yICKFvPpJPqdeWEX0bHxIEeAaA&#10;3QOTOGw7GZ0AWts2AF7tkCiBaHn06Y0+4NSbTecWngHLFu/tW4+4AA7Zgn6Ig4Ch68ba9gLlFvDa&#10;qSePnsZq3G05QQ4gteS1JaYImAAtOXQFGsyDhWwAz3wFaiTnRZkoj/wBggOqfCAA2z3SvRfxETFi&#10;viJ91EFq5DttoaLzJEAiwLoXii7rviyvCBVy9Akc+zUc38npY7jrD7Sax7ZaFT1yC4mxJL6i3S2R&#10;IOcIM8e5JactN5EkESVFllSnepEo+njUox61E2ES6cC3+FVkQ+TJJFLablOKwKh9ZAZA6FyK6JRH&#10;RrLV73sk6hVNory3+FOfUve6+3Xqrt6MTsmX+EfRJuoXddIvStG36/xH/aKYJH7hml/kH3zDs00E&#10;Efvrh6/xUX0bq/uiyBRj6u1+b5+NpcgD90xkknECVt5YO1dH8jzTnk2dR6CSF6kgPxKgKIAJsj1H&#10;A6B0cF8WPaFOZEtv38lwrwK3jhGd5gZInG/09e+eV0c/pUngBF4jTfVbZIQ+imDQJgLC3EYYKQ/o&#10;qkN3REH12Y8f6A/B0PikCL36l9iKfPL0bw4CxRFF9c+ORdMExJEzkRvmynxrNyMgGqe8fMI5ffXH&#10;JyfhJT9iq5+RjkDQjl+wRVt7JPLlO9KVnYD1IirMrbFI5r8IDrrpm//QP79lpyJpjNNY8h3X5LBT&#10;86E+G0Qm9T+pPDqxo/b9H4jU0XdROerKi6TQr3O66p9ujt0rbEYH86c9uUUTFSFT9JJ+jUcf2YwO&#10;xiI/0jAyDxHD5pF+kntNmXtwRkVFNOqvvs0RssSc6o88fSiPFKJTpNH62bzL33rhfpx0HNC6a/3L&#10;mU5K123fbO/T6abj+Otx01HAng75xFFbc06SMLHV5bXv998futXloHQUYWIMR32g9bBIkKM+2npY&#10;m5mOan850pzLg5Kyo34FaivC5P73v/9N3qQDXMBgpEnESUB/AvUJ+gPikRmB9ADrrBugD5SuSZVZ&#10;L5BfXqSFsupPYiQiQH5ERueSuuXVR2C6t/j1Fyky5UXoJCu58iYRkj7Jqm19l2Y715MwacyO2Wzq&#10;Ud1pW+cRL+v22XLaqzQjcJJdZNEkB4BCAAMIBzQBD6AFwIkwCcQAUW35CJj1VtlixTUwK8+ilAwE&#10;BWDTwtjCysLTYs2iFAg2L+aqKIwiE4Bu/Wo/CZMIH2MxdkCpbT2Aubq2rRhTH4EFmp23Danvt8gH&#10;eNmkaA6A2r0TOGcD47NYtriku2sgzlgt0I1X6g2zMqCviJsiVchyboxtLTAm4E57siKf8oNIHnr3&#10;PRO6sh35kVvOA8EWnBaLkScWwI4WlM57o2YRaZHYgtuCvIW1+QNWJXLpmg/xLWOI/DBf1Q3oyjPm&#10;rtnBOIs2KbJEPbImORIAjjTJZn03R8SNXw1ClrT9RjJ3bZmZZEkRH225ivDoI67O+Q0bO+cHtVNX&#10;WdEm83s3bdfRpvIIk2T9zM/8zE6EiTkAPiLjIkm6/4AoQCeyQX1+Wb3IkIguNle3CA5l6pDFPyI8&#10;+WsRLOo6mj95AVTHokHqj+wivWqnjF5tJSrqRJm+5PEz8ly3HYfs6pBX9BU/c+1ZUJSS/MryEb5U&#10;tJBnvTIyyOP7+vHMRKIYF/9nA/cO3elUdA59+WxEaESv/BnhEHiVzEMg0v3cW2/yAoE9Q4C97sNA&#10;qPKunQN9ERHmjGyATt+RIAHbiE9y3OPakAUMqlsb1/2aC5n0DDADo3OLAr3bptB2mvonGwBt200R&#10;AJOsCayzF12NhUzt9Wv+e0Ypi0QgT33jiHiiq7EaF/voXz/5ZSCX3vIdI6fVVeae4gPp23PP3PPX&#10;CCHnye+7IJ7/UkSOtgFxY9S2vovyoGvtkCXsbl4jterHeSRTJEV+RB95riMVIhayW3OWj5GnLL9y&#10;LGqHnq7zwUj0/I48/dAhsozfRPalB7to47qIqOooV+a87S8RI8acHvVBF/URGI6NSzn7ass2xik/&#10;giwSJILPWNJJfceIFz6MLOknlOkWIUk/fanrvPt4/Wze5W+9cL9QupRgc59OLu0aJbFPJ5OOIkxm&#10;6rseiIk1mXGShMm2+sx0GGHSs2Dq/tz3fNPNfW//1kv5vW77toeO6ThtttHprKVIlq0Ikwc+8IHL&#10;lpxAd+RIxEngf5IpwNAkRnrLW6h85Epki/a9bY4siXjoOvBeO3L7iGPEQ21cRzp07Ziesw3dnEfU&#10;REh0XTRHbZz3Nryx0zu7NO7G0BaO2jbG9G27gPpSxEw2qo+IjcY27RJxo21jSJf0iCCobjopS55j&#10;c5YNmmOpbShs2AdPEQeAIMDo+xiOZAa6e9Pcm+BAFKDTG2MARv2iTpSrb2HrHIAhszd+Fsbaq2Nh&#10;RiYbAkGRHUUmmCtAuzfNxiVffePtOyRtMWKvyBe26qeQKy+CIMDbnCgHislik7ZlALvq9B2TFviR&#10;JmxjzL1BVx5IAg4n8KO/MUYWkNmWE+fGxGZswjYRLMZiLo01fxFJYWx0lEc3cyWxrf70T08LPgto&#10;C1PJdeHPFtSAyHyjZkGtbSC9OTZGCVmR79G9rRNtx4kkobvztk3QsTlWFkkSYdSWnyKU+qZJ91db&#10;o/TLj82RaJu+tdO3SOa2m6JLpLbXFDlUJIi8CLPuB/L7vo3yiJe299Ru5k0Shm/VrvOHPvShOxMm&#10;7pUiRvgb/0KAuJfkRUwgJNSLvIio4A+RLEWcqGdOpRm9kp82V/opuiiixTGCJtIlP1GubmRL5EOy&#10;1XHeePQ962inb9d0dUzP9MiHHKXpQ5FoiBT3Ex91/4oeMq/qRZiwC7+ig/u3qJfe3LsXALIIK/q4&#10;V9wbZLBZADRCQP0iF4A1eUWuBKSVB8gC5J4XRS/QTb57svvReeAOqKRHZK36Rai0/aToBPc+0Beo&#10;jqTWJ7lFPETGaKudumTQk22MJ1IgUlVdOmsnPxnqV2bckvEBqcagP+NDChif/tiErsqMlSwy1dGm&#10;qIO+AZP9AugBYnr2/C36R7lxdi9FBtRnz7siFPgcv+Cr2di46ArE24ZDfmSXc+0izMhx7BmrTd/b&#10;YFeJLZSzlbFEWqjXM1k9bZQ3fxI7sI1xNIfyIgToyn7y6ca+yTMGOqlfImcSMdpGxkRcIRfaEqYP&#10;siIXmn+ylRsbvbWLRMpOxqI/7btv6Kadsaibz8srwqR7QJ5j9x099eXaef3zm3y1e0kZ+VLkTTpL&#10;9NI2cibiRz/ar5/Nu/ytF/DbpiuROLkc+hynzwmSjtP+OOmwfo56K36hdDFtTyodNq4rJe1CUBQ1&#10;sSZHTpIw2eaDq+u0DTmB6Djs55MPG/tx2pQutGXnpNIu9+gudddJ9Mn62Xzeny05k0QIbBd5YIEZ&#10;uA9gR4QEviMCALeIi0B4QF2a5EZtJnESeO84SRJpEhnpWjRI8iNo+v7BJFmkxhSgq+/0TK/6jBQJ&#10;iEZSNN4IF/UspJKp74B72wpqQ0bEzhxjuk19mpt07ph96pvMokImCdJ8JneWq99WGOfzI68RA/KA&#10;RdEl6hZNAYgAEBbkFna9de7tb1t0AjTlOwIfhekDGvItQFssWUABXd5aW+Bqz55FiLAh8NM3MOSz&#10;szrZo7H0Nr9furkFmC55xghA277iV2VsN+oDqsCtMZOhH7KNnxy2Cgg7yldO3wCmMVhoR5hELFmY&#10;W3hajBd5oyywOYmDtuJELLAbWWRrMwkkNjHPSB/ECRCI4DIO9gh4Bo71w/4Wqr1x7W1hC/nC0Okr&#10;3xFAMF8zGsE1mUUgzPnozX5jWEeQsG1kiHoBX/mTVIlkcQz8unaMqHUkhw38epOP3yJLbKVpi80k&#10;Q/h1hAlfkCJM5taayI4iS5T1HZIIkAiStvioG/GWL9ZHBI362hVhcv311+9EmESCFL0Rccmn3E+O&#10;bZkpCqWIjfzAdWSG+fv/2bu3GN+2q87vSSsJ6U6TQNMWtuyOMdBpH+O7fXyMcXxpQki6o7wkkToP&#10;SFEeIuWtX/LQyRPBxkcGbB8bUKNGCKFI4SrrSBhbgI05xpeDb/gKPtgY2SY+2BgBAqTkpaLP3/u7&#10;e5xZ/6r9X7Wr9q69d5U0tdaalzHHHHPM+R/jN8daxakMhPFc9Il66DTfU1f1Q+elADSptW0dSIEo&#10;7Q9ozfqBedYRuvQksCcwVp/6S/+MKzAOzSKX3Ktnf6Aj6vT7Ia+rfdA89ApoeqR//VlrrTlrwdpA&#10;O8efE2Vs9NKzfOvIfxnhXOlXO06VNWa/JFuOWsBqjjQn0zqTOoUnn8DMgAz5rp6LgOAEotPrAsoD&#10;ZazlHPCAF/ts/xWlD3riDa9FHnD6ex0pwMO9PM47virTn3s8BUpMXotocA2gNf/4N0b8ADy0Ne8B&#10;C/0ukLs2+Iy/ogHwVZkUAFGe/o0lfs2FZ/OrP7TUwXN8thfmoAfkSHTOHAZAqc9xFhnCkSbH5se8&#10;kK8+0AoUyyHXR/+eGZ2AjoAMPAUUGVdRQORDXsauPl3SL5rRMS/koH9868t90Sny1MMzOnSx/V9/&#10;5iRAyr062vfve+XjKaBKnmfjwztezZH8ytFN1wNw8GE+0JMfr/jSnzraoRtIlCzx3LjNmau+0aj/&#10;wEW8oYVGfGkT3/hSr8gXdJK7vrXtFSJl+FAPj+vevOVvNdwPTTfjHFxE2srPlrrnnW4GaLidfF+2&#10;tM75zch1ppXuzaQtgIm07wOw5wmYSAEg++jtS4cAJhIA5Ode9k1PAD7e+vJvPDFK5KxtzgL6XPZE&#10;39a9+djfm970pocZihzrDMYAiBztGbEQ+MHQZGTmfAdAKAsEcB+wMcGBaAQ4aB/wUIQGuurmCKJT&#10;nfqI16I8Zv3AhHhewYPaBSy4X9vKywGf9Gsz60rozvFWHh3XeFWnCJrAj2SU3OTLKzWGypMnegFY&#10;RejEX9fKojvnsMgUibMdUOKeQ+fjqPI4NX1gET8cjpwXRm6nuhwfTk55OWbqcjYkhjDHKYef8czw&#10;KfS/03BGJwe6aIucaO16hSMnJ3mQda/mcIbcGwunt/9qwkHtw54iTL7yla/sPpSaAwxI6QOhZKUv&#10;/ZBzry2RkXro0AvOUR8SzOns5JKz4r7XcTwbXye0hbWTUeBBgEiABDmQtXpklWMpj0zUJ0t89gqJ&#10;cZNRp/Xqd3oPMCnChKHYaSADcP53AsYyozwH2hyQR6fu+qcbroGGOaSBGlL6gUdt8Y83V/phnMrR&#10;bp4DVAJK0hf0POc066u9wZz97u/+7u5VK9+eAZgUVUIHih6iA71yU9SH+V+jRiYoUt35PZJoBJAE&#10;rMwUWEJnAuwmnWt6ugkw4eyZw2QX+EGHyGRGP9AZiU4GbFhzEsdRPlra0MVezUCr+VEWuFe7Ij2i&#10;jW4gRq/XxBM6RZspTweVR6c9osgrZWgEtkSDntCJ9I8uuLYmJPUD2+a6ol8Bbr12aO9rn5ZHzwB/&#10;RUhZAznz5rl6xo0unSEjybrJsbPm3QdEcbSsN3XcFxXAIUNfGSetiAT5E+SwPnOa1eHw5vDnaJo/&#10;zl/RJta19toU3Wb/0C+H2L8aDqjmHErxFIgyT+HRyWlFu9drilzIycz5Vl8yjr6tgjZ5KC/iQ306&#10;QLaNydzn8M7x4rlIGaBJAFOvXQTy6i+wxGsu6qKjrOghY6SreC4KQTl5kIv6rYsiLoo00K/5SD5F&#10;FhoTnouu0U5Z0Sv4Sl6uzVPAlr61NVfu5aNRnQCvACR0jEOZPDIwjuSNBn7RDBDCszx64qptkRMB&#10;KHgzDrTpsnaBcr3WQj7JwZypAwRyDXwpCgnfyQYNz8lJ3XjTP5rmBE1l+AuwiIb5DyBCPzAt3XMN&#10;mNEHOUloprPqBSA1D3jWV5FU6nv2H4TIHd/q4pGs1715y99quN/qdF5O7tZ0Xg7xrU63mm/9rXO0&#10;Pl+WdKtlc6em5/yTf3z0/3z/v3/qKy+npS2A0j79udlUJM6NAJw7KR0EmPgvOYz4HO7AhJx5zrZ7&#10;jggDMaeUsz2jUNQrTWCj8hza8uqrvO4nQJIBm5OvvOiMAAbl85WX8gMrup/0u8oL/IhOvLsPRPHs&#10;OkGVQIcJsngOlGicOfC1n079BE+k6LgWxVNf7ouemXzXfso/3gKz9IOnPg4qTR7JU3+BJ72aI3LC&#10;ybzICzQ4G/jLAdaXPjgMHBrOS98y4PDkWOfsq9NpuDp9HwFd7ZQzmHO8GNQMLQ4y5yVwQCraAF2y&#10;xU+RFnjFF0eIQ2o8EkeHYwNI6EOdogEAKB/+8IePPvShD+3ytPNfVHz34h3veMfuWyAiFkRsiNxA&#10;g2yKUOGgy8OD8XaCz8hmqBZJIxlv5dVhiAJR3HcSTqZk1GsVnZaTQ6f/5BGIkgxdySCHnBzIRfsA&#10;k4CanGRG5zxBZFhybjJgGYacAO0DLnJKixbBL7m3zgK44rk26hdlok35RSzILzrJfcCIuo3TeAJV&#10;AgqsJ3MAJBEt5N9S95+N+nfA89sk5txzOhI4UjRJ4IereQ5IKTLEVdvkHJhSdNYERwJjAlsCUAJK&#10;uv7Mz/zMJsDE+giMIIO5tgLoAiCLMCnfvAdYBFAWrRKgV8SKPG08W6Pycja1BUyog1a6HXjjmf4G&#10;mgbcuZfXGrAu0C5CpPWhnvauga10IAAmQC2wDU16hCf6o1y9Ip1qE8DWbwcdsRem13TYfJs/dKyR&#10;6Gpr/zRvdJKuW2ccOE6VceiPzKwfa4fDycGUOISSvIAN660oFvcSJ82a5LRZi5w79Fw5dJ2ecxbR&#10;CmRoPXM2AztFP2hXdJor2vgIWEEDPX0Yi2tRCAEaaNEpfBtLffX9ksAUr6bgOzAESEAeaKEtX8JD&#10;gA5HVB6ZBqTQoaJNigRwr1z/fh/IAfCD3yIgcqDxb7xFj+A1QCMgCG/0Sz9FdqgnKVOPHhcpVWRC&#10;0SXGneM/QZv20Rx1/XL63ZM/GmRV5Ap68iV18Sbfc7pgDslRfwCgoiGat3RJ6nUkbQMK9NGY00Mp&#10;wKyIE/2YZ3nRTIaNG53aBFgFUgS6oavcszrGr28ywb97YzW2AA903UtotDbMt3poopO+B3C46is+&#10;i3QJvKuteUJTHdf61lZ/aDY/gVlFpOBbffSUSXhZ9+Ytf6vhfqvTeTtT92I61HndkqK5xTle25+l&#10;3VW6uNR8WHP/x/1P2UVzrB+YPSRpf+i6vRnA5CT9EXFzN0WXSAcBJj/xEz/xMOM953o69wEAOeHu&#10;c4hy6KeznxM/gYsACClQIYfec6BBAErOvLxeqYk+GoEJ8rRl8AZ0BCYEHESvthNUaZyTz/lKR/SS&#10;SeHcgSa1qX3PyaG+y9eu8XQ/5VSER31P4CNgIrlMOTZObabsk6lrQI3yGYUSf4FQOXg5eTmWIkyU&#10;c3wDJ3ptAg0ORIAHh4XD0+sW6jF6ledk5Th1GtZJNockoKQwfHV7xQPdXvPAh+S+0+Ucev0abx99&#10;bTy9kpMjnT67Fmniux8cWs6SyAQJcPLJT35y9+qOVzxymotYAL5ob46KpOBYGUuOaeNiiBW2Lp8z&#10;OEEU7YzJeORpQy7m0BwYP+ew1xr0NU/a8RBo1+sewAZ0k3v84E2fnA5GZiHJGZQZhuZJHfOhj/om&#10;707uzQ89CCjpg5vyZ/QL5zNAzX2RQoE97nvtIidZW/n4Vs99DjHa+rGHAUvMH2AroMT8AEbMFx0I&#10;9CivV2zMoRRQMtfBBDjSoyJVknHASyCKa5Farp7TG22LLqm/a202ASZ0yfwFRAI0AuY4iX2zgazN&#10;G/kFjhTVobzoJvkBLOlKYAldKWIqMMMcBaCgJ1WmLt12j+aMqgq40D/etFdHn8qs38AP9c21vlyL&#10;4uo58ExduqKcvtDNIpEC29Sjj+hL9kzl9gpzb92k0/KApuYnQFMb8x3gEpDfq4I5qdG1jjhhvcLC&#10;gTOeogw459ZYDjNnzhpUVzvPHNC+c9EJfhEURRTkBOvbMz5EYIgS6wS9V2/Q4AByVtXJuZWPh6Jg&#10;csI7jTd3+kGj0/nK8Km+Z/0XqaBf+kUHjNs8B6jk0AbOuAc8BKb0XYzAlhzx+++/f8cvOvQ2kKLI&#10;EbIxNm3xG0ClvyJ4tJ2Aj3L6WmRg0SLoeW4u8JXznDNdn/KARP23G7TRwZ861qp7fJJ1USLyqm+c&#10;1qwUQGmM8vHf3OIBDXNa9AoZBByhGagyI1zQiR/zpixAw1W/8uM7HSD3dAyf+pKnPfnhK12XyEw9&#10;c4AuuSerIkLi11jIBj39Bbz0bH3Ia4zpaWCQe3SLRkmu6ge6oFHEDT7Rdh/9+buHfnwFQqlvLPrR&#10;Z2umMctf9+Ytf6vhfl7pVjrMt7Kv80znxfN50blK907qVaGzRpncirRPr+P7booukQ4CTProK8c6&#10;EIMxyBllDOaABRzkvOds5qjPCJUAhRz3aOeglwIfpvMfSKCc8xWosYIXrgzVvmEQECG/6IkJnARu&#10;REs+2vIbV7wHcFRffsDD5Km2jSeQorHFZ3RzKAN54i85xVe0opvsmp9ORQO5KqvNlPtKz7yJtggw&#10;ke++/7AyT8gnYMLRy+nNgeWwGl+gSQ5sgErRADk3nUIznnt/nWHCGM/5yqHjSOW85OCgZbyBJVOu&#10;nSAXSh84RUad4HOSOaaAFGV41S4wwpi9wiFqhKObQyvCRgSKV3b8Vx3gCKdcXY45+q7ao4WHnNMc&#10;SGPNSWKYdprPmFRGBsYrBQCRFScSj4Fc5j7AofEGsBhzETXm1dW4zBV5o6fvHFf8ydM/ZwB/DF0G&#10;ZKdnGbSBOkUSoVlkiTkhU33SB3NlDEWYBJTI0w7v9CHAhwMsr9ct5Of4pwfaa5PeBdygba6AYKKA&#10;+i9OASBFkgRUBJyY16kXRZYEXqAZ2GFe5ys0RYsEoMwokl63qb62lQeOBNwVldJ6+6mf+qlNgElz&#10;EvgVuBDQyAEM4AgASQcCUwJWOGbpa6fpriV0pZ7RMT9oBlIo91zUj3or6OJ+gnczgsQ8m1+06EWA&#10;Yq/oqKOte2sgsLRXd9SbgOV8fUcZUMO6p5/6SFftI9ZJ8+VqLQFLzReniHyME31r1z5vLQLC7Df4&#10;5qxZM9YBWYrq6EQ9ICBHupN6DhpZk4s8DhyHk+zcd4LOcVMfPeszp5pzx/mzTgNkOXNeidBG25xv&#10;jh0wgaOoX44fnuTnbHqOZ4ljil/9eQYKBOTk+GtTlAAeycj9d3/3d+/qaaceHgOJetUC6IMPcgmU&#10;IDvtjNM84pcsXTm+6FRfPpBiggdAnb4JEphDtminh+oW+YNe0R9di94xN+2NeNIWzf79LR7RUK/5&#10;0y/+ApPQsVY42wAf5figE80xfda3fvUjtf/qXx30A4TQMka0lak/x4svdciFfFvjAQjkpJ42RbAY&#10;R6/eyAe+6MM41Y2nomfQ1U/AQmCCsbv2yhCePGtb38aCF20CgqKrjVS0EFnTQ3pe1BQ5qdua0D85&#10;KQu4a3xS/6lHnwF07vGkPODNeOV5Ng6yQQu/xpneq+MZ39baujdv+VsN94tM+xyguzEdCuDME/+z&#10;nsLfTDqUz7Omi6Z/lW4u9W2Ss0SZ3K4kuuTQ78FcVLoIvT4IMPHRV05lgELAgJTDziGSckIDUDir&#10;6lWORoBDzqz6leW4B1p4DnQItAg4qG5ggD7xqb8iHdSZUSEBMBN0cZUX77OPAIj4jB5D2DU5qMdA&#10;bnz1E3hRnwE1tVOW015f0Y9ufQYCyE9WgS5TTrUJpJrzE58zWkg52XEIlEl94FCdZNF3TAIOOnkH&#10;HgAHPDP6imjgqMSP/ooA4SC7zxnm1OTs5AAxiDlH6nAU5HfarSxnmRGZw5QTng40/4xz/QXmqJd+&#10;NMfG2X+50R6POWXaSNpIHFkAifroc3bJwL+m/cAHPnD0yCOP7BxzAIpXP4BJfS8EffJEt+86BJgw&#10;QhmsHAaJgc2JUUe+e/LrxJtzJo/DF7gmH1hARn3TITAB7+mwMQJL0kflRbIw+LXXr+dOzzMgO+nu&#10;VJEhPaMUyK1T+5xO/U3ANECtdTRfwTGX3eO91xxymHOOc7bLK0oALTTNIX0wt16/MS9en+q/4QSO&#10;lIoE6jWLAIzKPQNI6HyASZEl6gduKAvgCCTpufo53uUVYRKIEoBTW3metwIm5rT1FABXZBbnubk2&#10;vxwm9xJwwZxqG8DR2nRVX9uAF22AD+ZCubb6K4rEHFam//RSGT7qK7AjPsyxfOu8iKWiiwJFPBfZ&#10;pDye2hfSF/ypG8AW8EjX0p90pr3dXkdvrS16Zf8TVWJ9mzNrGxBqXVgfaBsfR8qc2SeAKu3n+sqB&#10;tIY6gdbWlfNXuH+ONCeRoyZfW86w/cG67BsdRRigoZ354dhyHjmR8zsLAR8cuhzK2inDQyApZ08b&#10;jqWy6XAGBOT0mke8aNOrRJzWIjkkTqm+zQOe0cRbDql77fTT6zrq5twWMWA/xDv50BMO6fOe97yd&#10;bPDbKyPKfVPCc1Ey+BGd4tkYk5N2ychacE9fjVceXW6vc5/zb9x0SV8568aCx0CsgMOiOuojXsnC&#10;nAEAAE7GGnDU61DpTK+t0PH25EAsV/1x2l3xqI1ntLWdr5LgVwpUqM3Ui+bGWNXBc7JKf7Up0kM+&#10;Xl3xh6fK1TeefkMCfALNtEnXlQdmpIPWQhEfyRm9dNxYZuSQq7HI1w7/RXD2alV9kI8UsITHQKSA&#10;q4A8vOBVncAbYw70U4a/ZKPNujdv+VsN94tM5+1k3MkJQJI8ztsBQ+sQAOa8+53pImlLh4zvKt04&#10;ASAuc5TJTH275GYBnovWzbOkTYBJznkOMMcngCGjMmBiBQYCIZR7nkCCesoCLCZoIeXsV5YjnDM/&#10;eZCHPodNXzOSpLYBGeWpN8EStBtbfE4Qo/zayat+daIRwKGsvPrtHXk8NlbltZ/yRDdAJMBEajz1&#10;U1+Fggea5KgGyrhyBuJRvQCT+tauvKJO+n4JR46DWISJb3g4we/9/6krjdszoIABHADBUdGm13Fy&#10;zgJApKIJGKYMHXXU71S8KBD0pU5zycc4iibRd6fJnB9lyam2xowWHqtfKlKCg8TxNu5kSiZAo/e/&#10;//27CBOv6ABPPvaxj+2cK21Em3DIAS3odELO6XPlpEgMNEZdzqxx5jQaK77pTvnoBGgZA1579Sl5&#10;TnkrJ5uiaNyTM1poMv7V0Z4zQe4caLJnuMpj3LpndHpWlzNIlwJLo423qa+BUYE/nl3xWBRCMi9q&#10;ISe3a/OPZ89k4Eof0CAH9IENwBJz4iqypMiNIkcCJuT1ek5ARylwsEiSrjNKpPUQ8FH0SZEoEyyR&#10;Tw9mCnQpKkWar/pcizrZBJgUxSFx8uhT0SMciua7uS8iRTv6R3/okhTgoV66ac6tlQAZiS5MoIYj&#10;iC4dosPoyI+2Nugp02/gqWuAoXtpvt4TL+qWAoOUa9d619baac21vnsVzH7guTXf62L9PrVP2i/M&#10;i/+URVd8OPizn/3sbv6K0ugEnd4GrrYH0VtOYhEgndbjlcPFkbf+8Z/Tx0kESnAKrTntOaHWHkdO&#10;O3UDFDhqzS8H0FpVt5N/5WTNseNM5sh6znnFkz7QxKt6+pZXlIZx6qcIATwH2phzfQIy0Os1jRxp&#10;/SinF9qijwd95WijywEvYgMt8tE/XowFuIC+ei95yUt2csJ7QBF+okk26vnvRC996Ut3feIBv4En&#10;6OKVfMxNwAkZBULjuWgSdc1dQNEEE/QdwBM4aW6VN/4iJgBJ3/M937Nz9o07AMC9PG3w3nygM2mh&#10;4eqZjNXBX3ODT8/K8avcmBqHeviUGm8RFegGkDU+KSAm4Mg9XtHEGz4CVNBLN9N/5QF+yWyCLs2r&#10;+hLavU6EL+AEGngPmKoeHgLwzC06+ldXWVFcaOk70CQwKp2Qhye84Ml6kk8mATboqq+t/PIk7au/&#10;7s1b/lbD/SzpMjoglz3tk9fNRJqsbffRv6wp/dnC81nldFq6EQ83Kr9KZ09Tru4vYn4vczoIMHno&#10;oYd2r+QwGjk9OYldc6hnXqk2OUsBBTn9Oe+BBQEOaOZwyQ/4yHCNbnTKQ8d9UQXxMwGFaHLqcuAY&#10;s9FxH6/x7j5gIpCkcteiNSZgEgiSjLTr9SDlAQvKy0OrvMCfeMnx7HmCLJM/bWbfObDJIkClD7xW&#10;Vx4netbh6AFNzL8yeZ2+d0LvCizg0AEcjJMDMuXvii/5HAkGKcekk2DGds4bRzdnRuJkdOLJaNV+&#10;ghno67NxdGoc0BV4k8OkDB/mgrz6oG0OU5EKRZjoD9CgfX2RnX8p3Gsm5AswApIAj3wnQ0TD7/3e&#10;7x295z3v2TnQgBP/VQdwQm7o5ST2ykRRAJ5zABl+8vCBb+PBF7mRTfxI5KetdpxC41CncQc4tKbI&#10;iP5z6PTHISCXgBc85bzGV04uw7soHzTxRg69uiLagnwCNuc89PqMPlqD5B2PgSRFJgT0FClAR5Jd&#10;TnGAinL0zKl/GwzE4rTOCJIAjzVypOgR+fjv1TTAxYw0CUTpw75Fl0RLO2Xdt2aKJOnbObWdkSTK&#10;tQk0qeyaXDcBJkVzFMFEl3K2OBPWU0CTOVXH/JJjIFlACxpFdAV+qKusKBH6op78QBh1izTBi/lB&#10;P0BFnvqu2jff1ZlrQZ1AxsAT+eq64iEgRrteuSmCpAimXusJSJyv9NFBqd+p9mnrxV5h7qwfuvCl&#10;L33p6Itf/OIOQKGDdLk1ZyyAUq+ABczYw7wiAnjw3Ak0p40zZ1461Tc/aHTaLV85WavP8ePcdeLO&#10;+eYslhf4kWPPkQMwKCcnjlwn+vpyfeCBB3Z0cuY5oHhWD3+16fQeHfwEAOlXG/MNNDFWjik9KmoB&#10;DbTxRQ69IqQtkCJ5cEg5yHOcaBTZ0kl+TrbXewAm7kWaoE9u+ui7IQEPRQqg4RlAgTdjoLP2HfII&#10;nOIoa0//ikpoPPqJr/ZGstZOGd4DoORHy1zmbPdvg8kYLeMwhoAk40gmroHZxjGBhyKH8Ec25Nfr&#10;WMapL3PnHi28BoooKxpEwju6+tO/OcO3OgEL6s1XnfCjXBvyDdxQZmzaFK0RkFE0VYAQWvp29SwZ&#10;S+NRL/lL8WsMff8lwAXfASPy3AcwBmbI1xd51le06E00GwM5BIbID3BKrwKJ5JGF/lzXvXnL32q4&#10;38npyqG9M9ON5ozzfN999x3Lv9XpsujXSXycBWQ4idatTpeBh9uZNgEmgRGBAQEBExzIwVeW019+&#10;YEKRFZVNwCMAYoIAARgT/AgYiFYgQvk5ytWpvLqueA90yaGvXYCKa3wpM4aczJWv8uOjcSjrNJ/x&#10;HZAwv6OBfjKdII3ywIBAmUAVVwAFh85YqhPg0TijXQROcg9IaZ5yCIpIUc5Rw7vE+ZNPF6ZzCSgB&#10;FnQKr70x5njrq/k0fg5Rp9Y5QoEl8xSYccpwVYfByTjPeVembvJvrEUq6IdT1Ade5ffKjmv5xs7x&#10;Ma6cOe0CbvDBqHSvbfNvXMZsvM0RJzcH/bd+67d2/xlHVIP/rCPPR2F7TccrOnjQn36NK5AgB7ZT&#10;dUY85wMvnD3yIZeAAfMhKoIMOFjkRJ7KcxLR9Jwzmp43FvIpikC+uTdfHMeid5JpAEvy6PUbOhRw&#10;UPQGOuY/wFB97ZpXzqU8vOXc5uAGVCWXopECf9KhypWhi0dzQ9YBVOSNr8CcgIl0tigROh5wEVDR&#10;t2rUC2ypLdmrh3ZAR6+zFTUSSIIOebi2pup/jVapPnpFmVwDZDYBJpxZ60uix0VmFNUhP8COnnFe&#10;6E7RG9Zd0RrqmwMyD8ADaHD81CtqJKArYCNgdEaDxI/27vURb+mCfgLj9BUQqE26IylTp3HKq175&#10;rq2BgMRe+6LLdJqetoe3N9Bp5elwOm5OezWHrnk1Rx06339b8kzn6YI5NDaOJIeKg5Zcc1Y5bMac&#10;w8fJyslWhzMWeMKJ47ya38qLVHDfv/zOqQ448RFXz5zm/ksNWjnVHFIOHrpFPeSMoq9/bdDg5OIv&#10;AAc/8jiheCT/vm9h7tVBh664oq0veoNeH651r706+jK+eLK3ye97IGhywhsb4CHgyJiAE8kLH+rm&#10;dJfiFzBDXvRcX8Yin6ySPV0LAJDIBg39aGOOpaI1OM2iWdQrIiEwwzjwbdzG6RkP2uFRG+uRXONd&#10;216BUt4rJO4Dq5K59axNAEPgDz4AWb3qoy2ZqUueZDgBAePEU3oQuNZ48JJ8AiT0iU/lpWSGjwAZ&#10;stcnGRf9oQ97irmI7wCVF7/4xdf1Fp8BfuYXDwEy2sSLOvoNeMN/fRu3pA3ZlKd9+qissUv6iy/y&#10;kVdfeDAObfRRZI6ydW/e8rca7fe643I3pzt1fvF8FjDgXkrN7Z04v+edTpLDvrzLkg4CTN70pjdd&#10;fyVHyjFnQDIqAxpyWnPG9oEcE1RBA90JkijvfoItE6Conxy+2gc8BIpIOWnl1U7d6NdOvXg2tgAG&#10;dSRlnMPCtaMZODGjWjw3TuUzyqL+17KAhcZVuefkGBjSmJqDaNT3HL+kTXUDguZzjm1yL29+t6TX&#10;CHLyii7hIDhhFUnBOcVv85qscsyL3uB4cVxyXooYASJwbDgTOciF9bvmQHGYcvybQ330ikCvZdQ3&#10;/SmixD0QQJ/GZ1zxJT8HMofQvT6NhdMqmianyTjl60NbsvnoRz+6izThNEnAE7IJSPE6j1NnMtVv&#10;wAjei3Lh9MvjQHESjL2T9BxFffY9GfOAD05oYFNOorquyZvcAk6SU4AGRzGZ0o1O31sL5FdETnqn&#10;HM/mgHyUcfSN3bX1Yy7URbNTeOP0nDMbyOU6IxLMe464shx3/aZLaOqbDorukTiz+OgjqkWG4LNX&#10;b9JlZeaUPHuVpnJ5RYz0qo1kfEWJFOUzI0wCO9wXraLcMzlWT53AmSJSatN6M4af/dmf3QyYcFAD&#10;K+hGIIXEOewVnSJJpMDJQLaiSOQVvYFWTr+rOoEa+nM1L+or06828rumo+579cZzOhy/RZxET3Jf&#10;H9roMx7oywR30JkAbcBbOlfUEx2l5+0n1oJ9jJ6bLyngDBhn30uvtUNHf8AUbfQlv9cV7T2uvdKm&#10;bpEOnERXjiGHi8NobNWRAik4iEUIFW3Ribx7YId7DndAGCcP7cAH107U5Wufw64POuAVGGUcRo6f&#10;PkWh6MPYXDtdx1/fTomWfM6tseGZE4oOB9Y9R9n8FhXRKxR469sRRS/0apc2aHiejnWOqqtyERpo&#10;BRygIR/IUKRAYwtYJF8JHwHVEvmRCx3Cm7krMgZtqbFbR3Q3oCBAh0ytN3XIXD/kR8Y53AEfvTKk&#10;z/RCvnL5vsuCBj4BH+6Ni4zd4926b8x4NQ+eyc+9seNFHn3ptZ0+GGtswImAg/gL7NAOnUCJ7vGM&#10;Lzwbf7pee3XV6RVPKfDJvOhL+6KitJMXyIMfr1/FJ/0AMClHu1d3ApIktIr4UaeoGPeBQ+QXcCUP&#10;HXme9R8gmT5qg16RJdrId59eKW+NrHvzlr9ptK+vdVyluyud5EhepfNNt1PGt7Pvs6QtOnmzwNn8&#10;btBlSHPsBwEmr3/96x/OUQ+cmIBA1wlcBAxkdObw1zanLCesOjnzUuBH/eb4a1dZ+a61DwSYYIir&#10;eiufOXPuta9+dXIK473TyDk+dXPE5cXf7G+VEXpzDIEigRbJdfIUkDHpJev6KqnTuKbctC8qKPo5&#10;wPKTQw4CQKFTc84c560TdQ6cb0L4qKF/pfupT31q98wB4VD4jgdwQbl2Od8c4uQIZCg8PgfGfdEv&#10;8nr3u3f9Ox3mELkaX6CIq/YcF+PRX6BAYFfRJq69goQWuhytHC5GL4clJ45MfTDUKzeu5JBzFbhA&#10;dj7+KpoEMOK1nf51LSfKSTSZ+PfEXhPhGJNBDl7AQfeBNox5eb2SQz69AhIP6BSJoZ02vbaSc8rg&#10;z8GtL3wDRMxzumE89GiCg520KyO7oqncmye8BQ6g1ys565qLVq9GtXYmaFWUUfOQ41xkw4wuyaHG&#10;G5mSbbLvNRygXq/EpMczmqP7GT3Sc2WBhwEhASa9XjOBlBVUCfxAp++b1E9RLdUtAsV9r+WMSJbN&#10;gEnOr3n3XCQInQjwkAIW5KnnmT7J82wdBqhIRY2o7yoVNWJuzKX2+imyJNAkAMO8pf/oBxAU/RJQ&#10;SFfRKtJE/UC0ALV0pEiY+g/gCXwLTAxoo3f2IPWKQJP67aLf7dN031zQg/7bkrZ41h9HkCOsDZna&#10;s/qN6TVBcmhP045Dy/nCO8eKQ8bhko9HTm0RC2iby07dOWicOQ4iZ45zqV3l+uDooWsO1efABTxo&#10;0+l6USOcxpxxDiPHET315T//+c/fOeboqRP/2nvu+xX41Q49oAE+OZABHtrkNAMAOJj6BxYAM8w9&#10;Gi972ct2fAMBlJOduuSCB7TUC/gzFnSNjbMu4U0f5CrfVYQCWWgbkIG+ttJ8xrN65sjYyq8vYElr&#10;zbzTn/k6BlrqBbyY9/jCv7GSrXk03iJ+yN78FNFgPvruSXL0HOgVIKFMUoZmQAL546Eopl756vUf&#10;/aqHL/3GA7oBVPFs3tCoDt7wWLte4aFrASqBE3gjk8Az8pSPBzQCodAJcOiVJTJF2/yZS+MLBEOf&#10;nukvIIb88R4QUnSKfgJcpMBD7eUXtRKwVYQKPtVxDSBJ/uoYk/bJSFK27s1b/lYj/ipdpTshXSbH&#10;9yrdunQ3zfsEqA8CTESYcJ5zdqYD1DWAIyfeNeBgRofkyFc/0IGBESgQ8BEoIK9sowAA//RJREFU&#10;kQMXACAvhw3NAIEJtNSmvHgqaRNoo9yVszjp5SjGx2zXeIouCLRpfAFB2iWn+KovV22lQI/ouNZ/&#10;PMxxTUBojjWHN/lL7mebnN7kzQHwzMmdUTU5gjl5ncz3WkP/OpeD6lsdXjVRv3nm6AELJE5gUSQ5&#10;SfrgrDBCi6zgTMhz+q9/dTlhDBPGCEOTU0M+OSDomIece3qRLNJH46IznC8OTvPU3OErR69TacZk&#10;of9okoGxcL6Nf0YeWB/KlXHUgSPy8GMcOe5OpDlaIk4+8pGP7KIgtJsOIcePY0dG+panrNcGzE/R&#10;CMaRDvSKT45ip/4M+RxlRjtDjgGZw5r+pZtzPdMLjrurOjn5yd9c6bdvPuDJeALbyL01t+onXiX9&#10;GRNa5EAPjHlGCUwnP2c9cEv/gBLRO74d494cmIuioOgTvpor4EQ6HTASwKFOoEi6H8jRqzQTJGmc&#10;tQkcQSuAsb7KlyY4M9t1DVRRt0ion/7pn94MmJBXr+AEfHBiihLh4PX9EeV0o7WgTq/yqBPIIs8a&#10;UWeCFdUtEiU69DFwpfrmON3Go3JXfCgvWiQQZ0a3qItO+0lRKQCQQDR1Ah+rr7wIrvSsiKX4QTOQ&#10;1RqwbwSyAkoCxPqejXWqb+vIOjFnRVFZFwGHZMdRzMnnRJEpeXcS75RcfpESnLGiDzi6nbz3DRCO&#10;HGePU6aue3U8K5d820M9/HSSzglEvxN0fXcibq/NGZ4n6J7R57jqXx5n1LyYd2Pquxz4x686xmSM&#10;aHKI8VFkRFEZ6hsXvkSwuJqDQJ2iWLSjHxxXfaknz76GV30Yi3Ead3yi8fKXv/wJUR6BAvow7wEj&#10;gXf6MJYir9QtYsN8uDdGfBSRQs9c6ZN5xk/Of4AJeaMnjzyMQb+ccPMh4iSQQpl+c+pFRshHi+7o&#10;t9dQzI9xS/EHCBEl0pzm9PeNF/QDtbRxT2Z4IB88uS9qR3nAQLzhGQABuAh0ma89aad9kSp4wUMA&#10;B3moo106GB/qFCmirTrpqDL90q/AE3JzbW3oPxAHn8nU2Fo7yjzXpnH3GlfrULsiciaAYyzk4V47&#10;fDdOc6FPZevevOVvNeKv0lW6E9Izn/nMu8p5vpXpdsvtZiNF7sZ0EGDy4z/+4w8z4HN8cuJzRnPw&#10;Ky8vYMA9Y1J+r4HUXrsMUnVy2tRRf005iNoGxAR8SAEPaMVrfMVjAMgEJOq3NvooakE99+XXf+Oq&#10;zymTxjjz6ycQRZ34D5CRAlECQaLTmMpHI1kFNOWQVlbfOdryq1e0CQet9vM1HNccPo5BIAln1Pc5&#10;OKj+S8SnP/3pXdQFA7fTasYCA6wTR0ZkAEQnzJyZToRzcjhPHBB8kX0gAkOTkcjYJqsiR3LM1zFr&#10;H2BSJIRr393wrF3f6MipiifGJSOOc6Y+cAQ4xAnPiZ7RCukEObnnhOXg0W3tpQAXDjzn3n9v8R0E&#10;r5GYB+PK0cIr3uK5+SgaSJ76zac2nbp3+s9oZ+SRX+H2xmY+GO3qB3bM9Zo+zqiI5l90DYCgiBD8&#10;SfgIVIvP1rGywJP5Wo6U/hdtNF/TMi947NULukC/qkO2ZCiiB3AHkMIfcErCS8BF4ENghbmSVxRH&#10;4zRmiW5N0EKeMbU2KnPf6zXyAkUCVGYfZFCUClkHtLTmAnPwPaNaXK89bwZMyKqoooCTok0mqBbA&#10;ERgizcgTOlSESHWKHKFzrX1zZL6knM1o66+Ik6I/8IOW/F6DiF/lRcfMCJGp44E2yoqqCsCRR4/I&#10;QKLr2tdGXiAjHQ7Eo599GDpwni6bn+aSrrniBd/WD100f/S4140CZa3D9kBjE/HAscx546AV/ZDz&#10;yVnlELraj3LyOlHPSUTDFU1XzjPHTdv+DbG+y+cccpLRwReHnWOtnANo75avnvbaKNe/cvUCMeiF&#10;/b7XR7TBa326D2RQn65pYxz6NYeAjAAT/8VGXXINfFEX4GHe7BN4a+wBfTm8aInSkPRHJvfff/9u&#10;rL0u4rfEfmgc6uvXld4oK2Km8gAUvBhjrwsFuKCrXF26gHa8uMdbIAbgQHtlRUEYn7HiVTl62rR/&#10;q6Mvcya/vtHMeddGPTyTt3qBC8p6LYszr7/G02s3+ldXItvmXKKP2tCnQAHPZFX/ZK1t9/pClx7j&#10;k/zxlr4Zi/L0Da/aBMyh0Wsw1ob6+iZX+co9668+i7QKaGxd4Eu5edZP/20pns2HuZCnvr6k+XqS&#10;pF4yTn74KQosmSvXd2tWP+vevOVvNdwPSYc6PPtC4Pe1W+vcS8nHTC/7+PfN2e1Kl4mXLemZ//g7&#10;j37uZd+0+7e4R//839mlt778G4/+2Xc9/VjdfWm+vvEDz33q0Qde/Xev0/n//tm/e/QjD/zDU/81&#10;8Cvue8bRI6/6e9fbnNT/7Oci063o405KBwEmPvrKaOdIBUxMpypAIeBiRjJUL3BCXsAHJyoAIadp&#10;ghYM1OqXahfdAInq1TYgYvIXACKvfnOeZz+BJ5X3GkflE+CYgElJ/1L1G1N1J7/R0Wcgi76SZePt&#10;vjE1lpnfFV1zIAWmzGt9VY+Dx3ELMOkUXv611wB2r99wREVOcAoAJRxUTj8AgKHJ2OmEppOZgBOG&#10;RaeCDMp5zWljfDGIOTUcjk6Q+z4BZ8gzPifogc9O/SUyyHniaDGE9FNkiTEbn3GaW/UZ4Z2e980Q&#10;jpU+eu2o/27DCS6RD0fWPOIthy7AA5/mKAcbaOJ7BuQJgPEqk4gTMvUviB999NFdOUdM3UAt88Px&#10;1pc5wlcfT+21hE7pG7fnXgvIIGTAMVY5pX3vRHvgB71KhvpLvngxxxJZuOKp16umTncCj9ciUwL5&#10;0HLfK1NkQ9f7foSEpnnq1F/KoXXNSVaPLAB1InW8/tXHXQE7RUL1bZEiOPCWw1vUR88BI+oFoJiz&#10;AA1X4+v1Jc9FnvQ8dcOzVB9FigSCBJD0SlwATQCl+9ahNtr/5E/+5CbAhC6Y3yJzci7TlcAFOuK5&#10;SJCiTNQN/CjaI3rWatE/6HJE+36DevUZMKfupCMFHihzH5CDTqAI2p7rr30AzUDW1kERLJ4DLAPm&#10;6A8dU6++izaxx9hP00f36eGMgjIffaS3DwBrY59D06tgdNB+gm97X69xWIP0GY8BD5y7Pgoq5QRy&#10;EPvPKZy2IkE42RwzDpk+cxDtt9oDBrTh0Eo5fdZ9r4Z0oh7wYr8z//pVR93kqs8cdc68eoGWxqfc&#10;eOwt9nvj5JRyzs0jXuVxUI3HfQ59p+9FYeBN/z4GmxMbMKRcHtr6Vhcggqa+ilDwXIRNoI42eJXQ&#10;xxcd73UiumJP1FfgTtETE8ghLzxYG/jxnGMeWAMcqR0e1dXvfF3I/BRtkjOuLRmby/o3HvSKQDIe&#10;KQDJ/CYX/ZO1uQ48yVnPqS/Cpwgj4ycLfYrG8dHcXptRx3wH5Ij6UV7kiCt6+tE+3jybV3UALe4D&#10;dwJvjJssiuQIzOiVHHMW/0WYpKuNxziLnqEH+J5RH9WrX3PUGisCJDBFah7wQi7a4EXd5K3/wC9j&#10;pReu6hXVY861J188uJen7bo3b/nbZ7ivefvSIfUOdb4OqXOr0qE8n1e6lX3dKOHlsgMSl0leh6Zn&#10;/2ffefQn/+W/9wSwovS3//XfOXrgmd9+rM1J6V+96FuP0Sh95r/4hr20Xn3ftz0BqJkJ2PLfPfsf&#10;HWtzr6bbpV8HASZveMMbdoAJRzVHPFCAAyTl/HOMcsYnOFLdAIAcMs8BEzlerkUFBAhMkKN6Oc7R&#10;n3TULzok0GTmBboEiMjTX30EdgS0NEbOdY4eWvVX3yuA0n1jio/GVNsJ4ExecrgDXQJMopnc61sf&#10;2smPZ84tQ7+oEnMZqCVvOm6dcOdEAgj6Vonvb/ivL5x7V04c55fh1AkUA4Lx4Z4RkUHXyV5GJGOj&#10;qJGcuJydIgcCSxjOyhnwHOXpVLriT8QGXo2LAczBQr/TuU7P9E0unB1tyYy+ossR0J9++14Hx9u4&#10;0e/Un8wCkzhPIm44xhwmxry+0dG+uTBf+tEuAIIMfTjSf9bh8IuS+MIXvnD02c9+9uixxx47+qM/&#10;+qMdgAJU4YTNyCLyKaKkE/tO8wNJcoTIrxPPDEIy79UGTiVHDk3yM6+uAQP4Fa3hSgbuJzjXWjTe&#10;2rS+XCsLPOGk6ovedoIf+MPRBMLk4JLjfI3CmM0N2b/3ve/dvQoGtAMyFbkjNb+BIgEmRY4EigSU&#10;SPQqYKIolAmYBIoEgigLWKnOCp4EtExarr3+1pqLvrL6DmCpT2VvectbNgEm9IMO9KqM+S7KpPxe&#10;QaA3dEae9cZpTp8DQtQtiilgrtd7eg1mAiLyAmWKMpHoqfZFrwSuFOkSUKFfazbgJh76/sj8Fol7&#10;ZQFBgSrWRs8BJo1DG3pIv+TTv35LeuWs185av0VhyQciWwf4xK9786Quh4zz36l5zrlx2i/JTplT&#10;e2vS2ixqguPPEew1As6YOtaxeVM3AEF97dTlROawBloo196ey1Fdow3sD/pQzqHvNZEAHA4jGqIB&#10;AhlyugNe7ffGql4Oqr2/f/XLoUVLXs4xx7bfCfcBdWjoIxAmBzVn17gDUcgD30UskJl65hwNumme&#10;6FgRM2gFZmljPvTVaylFRRb9QjcCTLQju6IH0Cdj4IY2dKD5xpuEtqSu5yId1LcnN5857oAJ971K&#10;g2/9GXPjLiKG7K0VNNCiV+RtTNZhAJz26rsCr/CHLlr60o8xFG0S4FakhDyy9V9q9BH/ZEY/yGrq&#10;uXs6SZ7paVc6qH6RJfLwaOx40LZ136FLoAn6+g+AAza6BjoVRYmnDmq0aU1IASr6c6+MPhsv3cdX&#10;4JXnwCb1XD3jOUDHFW/yA2bkN+8SPta9ecvfPsP9djkNtyOtY73XP3y7yuOypcvA36ofN1ozP/Oy&#10;b96BE5/83m+4HtEh4uOdr/yPruefFh1SCvgAcvxvL3ry9Xy0ijj5jVf+/V1eeiyyZfZzM/1fxnSa&#10;3M+SzpveoWkTYBJoMUGQCQSUNwEOjtIEEJQFAFSP0xoAEH1OEbqTnusEAmbZ7CNa8aS8JK/7wAbO&#10;WqCJ/pV12rgCN9ENoJAak7ro1Gc0PUd3BTMm8NGYeq4sgGrKIJ66z0FtTMnDNWCEg1ZESafWOW7z&#10;tQPOWt994Kg7uffaiI+ZAk5y3Bn/jCaGBaOfsZMx0inZDFXOQGKoSUWZuGeEMpI4EYxdjgv+OTSM&#10;DeV9LwavnHbRLsAKfHIo1ec8dUpd1AqDhUHDmWBc4WUFXsiWYZzDI4/OA0Q44jnIObeBJf0XFrzj&#10;k0HdqWL/utiV0U4/AqiAPE6jgSZebfKvh0VKfPzjHz/60pe+dPS1r33t6PHHH989AwT0YX7xWKh/&#10;J+udkHfiPqNKGP+deDE8yaKw8QAVsurVhCI/yCMn3tgnAEE2raMJnroPTKBT6lhDxt8alwJLyIMT&#10;a0zK9a1uvJhLusBJpg9kSUeLyBHhBGjqmzJk2vd1+mbJBELwFjgYnwEpgSSBGoGMASgTKKn+jP6Q&#10;132gY/pSva7VnQDK7Ku2s26y3/pKTo6i+Q5ssC7kc6hac/RgAiYBb0UsaRuQQr+1bZ0VIdJ3RMwZ&#10;PZzRYwEy9Suv6JKeA3TMv3raB8YoL8IEbW2LfLEO5BmD8oDXQBf3+J+RJp5bO/Su75kEmrSP9m0k&#10;dQJM7I+u9NOcedanvc8e0PdPrLNnPetZO4eN7KxBPHaa7VkbeyKZcgQDHLx+AmxQrj6Hzh5mj0VX&#10;vgiAnLpem8hps84DqvWvnT0a7SImtJXoBnrqBWbYb+3X8vSXU1ukGt60Vc/ccqrRdw1cwAsn1J7L&#10;AQ0ccdUnvtuLim4xr/qU6hNvrskHX/FSdAcdNy7l6JoPz0XKBNToG8/ytPFsbgKT6If8CZ4oJ8ei&#10;RPAWaNFvG0CBs249dBigTFv8kAv9J5NeU9GOLOf4XQET8gJF8NOcotlVuXxjNdd4pgfkTQ/x0/dE&#10;yCjHPoDNfVEVkvnDGxp9eBef6tM/c+7VBMAYWnS23/eiWIp0wlu/OeQRWN940svABWV0Qz18WSdS&#10;+hrwoa4x+S13j0c0AoDQR0d95XhHEx2piJMApCJJJPfqqlM0DZmigWbgD7pS0UXZNvg0roAh8icn&#10;vMlb9+Ytf6vhfq8l38JY825nul0O2+1KNwIbLmPawnMgx75IkiJPDo3yCHh58wP/4FjZSf3M/Jfe&#10;9x1P4Hvt/7zBwi1yOktC+7Kt37OmgwCTH/mRH3mYMxSgkIOUcx9owKAsEqK6Oe4rMBCAEAiARo5U&#10;4EDRFoEMExiIZiCBfmc/rjOiY4IbaCjv2wv6zRmPJ+UcNDQaTzTqI771TT715z5QRJ3KG0djb5wr&#10;4FSZfibftS1SpAiG6MpT5j5Qo/EmI+WMfI4fh79/r+qklOMJIAmI8I5+/+mGk+rf4irjDDNsGZOM&#10;BsZXxmiGdyeEjIaAk05lOnVhaKDhqh4jkRHM2HTVh3nJoeYwkhMHxSsyeMW/cTOAGaQ5en33oFO8&#10;jCYGFn4ZQuqQMXkkW/SMFf2c8MATTq2+S31YlJOXo2AMeOCM0R98uwZAFN3DIca/MZGpV0sAJ/4l&#10;8Ze//OWjr3zlK7tIE/IXOWOO0Oh1h075JU5iz429k9AM6046GXXJPDmrmxPdN1PIIhCtKIwZ6TD3&#10;g/RKfgCF/LlWeuWrPcB9H4t1tQa6x4NnfBivcauvT+ARoIS8fNy1b5YEkhRp1Ad58UPGRXj0ylmg&#10;RDxL5ieQSL0AiwCTnGV1e6Vm1ikiJABl3geKaCNvyqo68RCgU5+la/OxCTDh1Eh0lCytKfMcyNCa&#10;CcBQ5r526QVHUt0cg4CRopPQDvwIiNHeenAFbEQn0MMzmurQwV7zocu1l+hzYMmMVunVmgkEFbEy&#10;Qbde6QpA6ZreBZjbZ+QDPOhga6G9XDJfdICepeP2WrxwsPSvPueNHDik1hunzt5nvPKsR2uQc2t9&#10;Kn/uc5+7O8HPkeSo2VcktDmq9rDAWXuYZw4k8CQnvCiVaHjOkeT4dnqun4DunGlADX7Nj7nmPKPL&#10;MUQrwNs+qk3jNAY8Km+/tb8oM4dFSrg3nqJZ7D/o4AFvdMFviTrmWDv9k1vOuTpFSqmrTzoin5Pd&#10;FV1JH+gYX1EhUnIv+lHSVl1jbS9Xj+yiiR91ooHvnG2/f8atXf2TtfJAI20C1+Tp3zP5mBP1PWtj&#10;bEVHoGXcHQIop0vaeUaLHLUhJ+1qGzCinrkLgMOL9p71q0x9gES/64Fv/Vvfoi4CP8gNrYAZPKDj&#10;3niMEx9o4C3gjOzVKepDmaRvNOiAesaiTYCH+sZaeSCHeoEZRZnEf/OKRgAO3rILsk3UwVdjDVQy&#10;ZjJyLylz1T69zN4hD3qObjIwrnVv3vK3Gu5X6d5KF+3U3otpyrNXaIr8WFPl+0CQLSnwYwVM/sVz&#10;nnZi/zP65F++4N9GrJyUAmzU/Z+f99SjT3zvN1x/tWff91BmfcBNUTAAmtfd/w+v1xMt0ytDn/u+&#10;/+Dof33+U471fbelFZw6CDCZ/1Y4h3w6PjlCOfo5+67V6z4nCr3yAlkCPNzXJkO1vgIpJhhS2QRR&#10;lE0QRP0AkL5bMVOgRHVLk6foAlhygqWAigl65EwGVkw5VR7/8bzy4RkPjSHwI+cT3Ul7AiV44nyp&#10;G09Fl3CAOeuiRVx9wJXTOf8DjggOgAAHlZPHmeWwKeNIMAAYFr0nz3DoNIWhUmKIdCKWYcEoyZj0&#10;XGJ8SRkfnCgywKdIDo4KWRgfp9J9TjfjmSFZ1ESpk7oAA/d4Z9xxDhhXnB3yIRfRNKI++lZJ4EiR&#10;Au57NYU8OAQZjwxlieNHRuTdKyqcaXOIV44Z/cmhJlP9Amq8ZvL5z3/+6HOf+9wOoAIKGL/29C7n&#10;EM9FlXAQex1iOsDGjreMTik+C++fkT3GwrGkl/gKVOi1LMm4PVuz1pG5mNESRWaYN/y5BsyhqX5R&#10;WOnqXJ+e0Sa/ACFy7BUmkU70lW7O13CKMtGXeWmeJOXlB4YEdjTHxrqCIHNczZWEjjEaq3aBMtHQ&#10;rnLXaKzRJulG+hHdCahoNyPDtv6XnAAPc1v0CF0BDDgNt94CGAAgOZPWnroBFwGQ2hSBEghSREj1&#10;lBV54l5/7uXRV2ugNumsdgEhATHaWsPo0nvP8xWbXsUJRNQP3uY3TpR5VrdIrD4kPF/1so8ElgBJ&#10;at/redYe3TRP5sFasE7MNx2TFyDkFT76aMxF2QBDOE9oW5OcLfJwos9BzKl/9rOfvQMpnOYX5cBR&#10;6+TaM3mZt9Yx55JjWOTKC17wgp3DxzHk6PUKxTwVtzfbH4oqkK88EAYddEU74A/PwBz59lHONP7x&#10;kl4AbbRXjj/84tE+g748883Z1Bee4ieHWtIXGkWGqBdYRxfSW7SNwzN9Dai3xyWvfk/Qr18yUz8n&#10;vd8ddfwm6F8++ZjT+DOPE4Sms/hRnsPtqn/JfPTqiZRse1XH2PGoLL6NO9mbl8AWVzzQZ3yrg57x&#10;m2N5/ecbPMYzORg3esZlnNr1O+2Z/PCiLQCvKBFX/crTnl7qB52idxqfvtDzzCYoKqPfH+MLxAgs&#10;0ge9RVtfAfn461W01krRS+SFdzStGfpElkX9NKfmFz1j0kZ9dPuwMV4CugKSWk/KjUGfAJNAkPQn&#10;YEV/2Tj2qQ6H1C2SLDnSlXVv3vK3GvIXmc7z9PoqXaXLklbAaer5BA3WdtJpgMaWVCTJ+nrNSZEn&#10;0hphstKcyZgay4df/R9eB0pmWvuo/hsf+Ja931ABElVnphvxs8r7Tky716VGdMxBgMmDDz74MGMx&#10;hz1n3rVXVYrEyHFXHjAR2KI8AKXoiEmrPtSRNwEFKaCmj/LVJsAlgKS+O+EPMChao0gWTogU//Ub&#10;gOE54AT9+p9RA0WPdOJe+0COQI3Aj0nb/XQY5SWX2Xdj0m6V45R5oEhgyTwJz/EFjORAmpdO9XOW&#10;+uYA50HfHEGOaHKSzyBhOPROMKMgQ4LBwIgo2iRjKeAk8MRzBhUDpVOe2qvDQDXXHGMRBfjmUBZC&#10;z9Hh9DCs4z/nP+OHQeueYdiJGGOGwZMBhQ9OVIAQOUlFDXCIeiWif1NL7mjjP6dO3ww4/JAdueeM&#10;c8R6bUE5mXOE0QJacbKKMvHvmUVRAAcAVvhCz3h7baAx91qCe32TWSf3hYczDpsD9/KSB9nk5DIy&#10;tcfbXJf4FwWDR9FGwDR6A9Toey7mJRDUuPteCX0uYkK+MVs71ie50itOJlrK2k/wYE5cgSP+DbNv&#10;vQBNivzpdSh0mq8ZNdK8FfkRkKJcX4EbRXg0jgAL1/LK164oEPfV69orV6WAp8CWwBj1yChgRd1o&#10;zmtAi+dr7TYBJuYz8CEw0VVeayUQTl1OIr3pBJ9eB57IR0e9opLSP3nayG8dBtYo1w8dtV7pjv4D&#10;aYoeiVav3EQPDakIEqm6tS36pLUROCJNYEdZbZX1HaDapIt9t6T9sd8Wc2GuzR39pL9erbNWtSEj&#10;daxXe5hxW28+xtpYOGPK7KXKOOmerUVlXgeQx1G0v3K4rN9AgqIy7JPWMFnjvz2PY2n/NXdFmNiL&#10;7XkBC6JVtAem6EOdHMeiC9DTnmOJv5e85CU7OvpHXz94K0KjVzj8PhStYX/sFQr19V/ki7HnSAdE&#10;qINvfRgbXvvtUF/7nFG8kIl+XIvUMC5jwYN2nu3xfZPDnJBZv0Xy0NN3fAVs0Bl00MOT+5zi+slR&#10;L1qh3z1yKyJEnv7NqXZkVNSHfgJuzAUe/DZ5LYYu4K/fW1dzE8ChH+X9hpIZWv3+6sNvHJoBaoCY&#10;AAly1wYf2vRfepT1AVm6gg9zS9a1KYpCfuN21R9e3aODrme8JucpC/qhDpmqk/wat3tjwmP9eDZ/&#10;zUP6jV99kWX2hnKgD3r6MXYyR8tz39jBl7qtoeTT72JAi7bmXH8lsghQa377zdWH+uvevOVvNeQv&#10;MhVCfyc4PPt4vBXRGBdN/9B0K8a6JeFlC+C2OqSnpS1016TtSXIqguM0AOAkoGNLEu0RILECM4d8&#10;w+QQsMYYJ7ihTfye1P+s/0sv/4939fHzf97/pCeAI32P5VCeTpL3nZwOAkx+7Md+7GFGPSOQs8pZ&#10;D9wIRAgYCFDo3W9OUw5+Dph2AQCBHcon4CCVF815Xx/4CJCpvTK8BthMkCHeAzMCAoAoE5gIhIhm&#10;YIfE4UsO8RVgUV+BHXMM8dbY9BEvnbpznORNWcV7soz3+qzfZJEDVpg/kETy3MdUOUkMA4lBwBDq&#10;lIVRz6Bk0KPb90LwzmBgXGTUdbLEaFDGkMrYycjPMO7kjhHhmtGrrrLyMzjwhFcOiEgLHz/lJJsz&#10;8uKg4JEBnMHiXrv6ZKhkWAUQqMP4VYfxE3BDJuTMyeaI9/rF/PAtPvDDMUJPn51ic1rcc7zMAz7V&#10;pS85Ne7xzdmSzBn6QAFgBPCEY80B++AHP7gbM13j3OXYBpp0qt41wCTwwxhLGXk5CUWXkIGUs6Ud&#10;2jmMdJgM8OU1JfyIFiF3ehjIEagQSGD8RVC4V0cKOOgVHmVzjQLCjHcCFr6dA0QSWWL+A0zwJJEf&#10;cIR+B5ZMsGs+F8kRsCIFigSe1K/rBHp6FQ7PASFSgEYgzLzvdaXkMoEZ+dWb7ZQXlRIfrvRxK2AS&#10;QBLQUQQJ/c0ZSHeADp6VlQJR6Wr61VpbdbDolcAWbemr5wCL+f2dwAy8BXjIUz+agSyeA1jcq28d&#10;qO8+EKV1pazXcqqjT33UNp4k+4x6eKF/7fFFnwTi0VPzH4BiP1VGz8jEHtYaRZ8+W18cMGUcNxEg&#10;9sX+kw4gQvRGTmmOvT2Jc1yUhD3WnmYNq5djaN2aK+u8PVQd8rdPB1QUvSBqxEczA66Vo+U+0EY9&#10;cs7xI197tX3D/plTjucAEvthp+xo4g0P8WtMZKJfezye9YMXezAa+qJfcxzoqi8FeKOnf/XQ1VZf&#10;foPs/+l4jnHOtzI6pN2MZCjCg5zInTzIu0jFoj+KLkAnvgL9PUvGV2SHe/NfpIWr1LhEMcgPAOmj&#10;qugpw3NAkPHKA6b1GzlfXQlYSFeKVFGOb9cAiCIf3Aem0DVz4V5+kShkoW1rvLx+wxu7PuT3PZcA&#10;DuX4wI97vANj6Bk5ykNLm8ZrPsmhyBi0pn2gP/quLTr41X/jqa526ui7Z4mM0DU32hRppQ7axm5s&#10;rb1k1++lNoE0zav8CdrpU5lxobXuzVv+VsP9otOdApjsS4eCCIfUuZ3pEP4OHet5pEP62gqYHFpf&#10;vfWkf61zWjqtj4sGTCYgoY+TXmXBx7/+7n/whCiOFchY2+xL8+O1a5t931c5qf78rz3rq0hF3Kxt&#10;7ubU6znr3nzsz0dfGe1FVnAqGfs581IO/gQmJsgQYJCh6TnAxDVAIHBiX9L37EcqrD9wIhorPwEo&#10;UkBD4EUAy3TcohGvE7BBQ3314i0QI7BD/fpXHqgRH64BMslmykmqTbKKD2U55L0KVPh/eRwuYeEc&#10;TABAxnkgSdERDAKORB9H5Gzk1HMQ0OaocUzVywhilDC4PGf8ZagxUBgODBrGpvscAHXdZ7BlnGXE&#10;dHIqqYsn4xF94T+icJqNk1yd/ubk6Mv4GC3aMVIygvGgjNHfqXLgBieLDBhKDB31OUH00tg5xIAS&#10;r8w4SQYWMMbRJ0NORSAJGZNfIA+H13x1wq1fTlivBHCm9NEHZPsmijkUafKZz3xmF2FibvBfNEin&#10;4/Hfqwid6neCmtMwo0nIJ+CEzHK4zJF89dHruzF4AZj5VogIE6BJES/KAh3tD5z+9C9Az3Oy9Bzo&#10;0FVZwECyIj99FBFCBvo3D72KI1+f5iMQpVdw+thrgGEgiedAi/L1G2ARUFFe0STqB4zEeyBGKXBM&#10;+4CjABDP6kdP0n91qh/oFBATv/F1bcybABM6n85wFOlsrzWYf7pSJEevz9Ada0aZdq6BANoVdRKw&#10;4RroUWSI/IANz9rncGkfiKIc/cCRIkDQlycVvSIfncCc9dspyq3DQJoAxgAS66hIlsDV1i9a5QeS&#10;9KFm9/Zcc5Ue99qifdmYipqxhqwpNDlt9hR0yZoz6tUckQM5sBzC/n1r35GwJ9pji+AL7JEHoLCG&#10;8W6PJEtX7e2h9lh51rt1zWnrVZkcXY5ozrV51l7fnnNu8W1O7RnGg3+OKZ7tffb/HOD2TfWKDtGf&#10;vtAgH/sL2dpb5XkmHzRyMKUACuOxRwX04M19/PZ7UQTNjCrI2Q3Q19Y1ECkgJYcXTXomn1z7TQt0&#10;NiZyaJ2g1RwEpuClsetPmTE2H+7le0aDrmsj8ogMJWMRnWGOA3KScf8ZxpiAbnhAU13P+MW3eoFO&#10;ZNiHzv3WBkCgiW/yCsjpQEOfaGlPVgEDeC2KM/DCvPa7Sdfk6yfejQeP+nEvn6w6bMAPfcKPayAG&#10;2uY4nTVXnvUTL2hKymvb735ghfXSoUl2hfbq66fILeX0pzWQbNVvnfZNlgAVZe7L068r3uV5DhxK&#10;z9e9ecvfarxfpdPToc79mndZ0qFAwr2azlM2EzD575/zn+7Vi9NemTktof32V/z93esxgQ/rt0Fm&#10;H30/ZE3+FfH67ZGTUgDIvuiPfd9qmSDKHPtprwLdLsDkdgK5BwMmfcOE0VgUA0MxUMK1/ygjv8iJ&#10;FbhYgYlePwlo6MROUmeCIIEFAS6dWNfPWjcwJgCithPsUCfAo2gU9AAG80OwAUONq2fXgJfG1f0E&#10;QuZ9wEv1A4zkVxbdCZhMGc4xMuI5azmtHK2+P8LJygntZDmnIweGMc755uxzDNRvrt0bb3LjBDAu&#10;GBSMgQyLTpcYTBkNOeeeAy6kjN8MWgaMZymjr9Bj9TkKnGBgyR//8R/vXskwbrwaA4eHAZ4DGA+M&#10;qQxT9dDpuyLNsWdOFEO4ky79khNniTwDSvrXvugZT0Z2IIz5RJPjhGZzPJ20vpnQyTrHjIwDt/Tl&#10;tRNz53smn/jEJ3aRPeqTJ1l34q/vrjmieOOU4C2nkuHLmGXAkUknwM0bmSsvyoQMizLCq3kH5viv&#10;NKJr3HMWi2QqUiIggT4HOq4g4lyz8tMv82m99doSwKS9wBz0n5ACM+i4+wAb4AN+AAx90wSfgQ6u&#10;ffi1SJIAk4AMeUWoyDOWxlcUSOML4HBf5EgAmfYzYiTAYwIi9Sclu+quYEs8DDBmE2ASgCblLFoX&#10;9CUHkQ7nqFoHRSWlX9ppYx3RL3oWIKd9YIW5Sx971abXaOiw/HRTGzT14b412lrRRn48ytOncu3k&#10;B6bM6BFXbaPVa0GBK/LaN6TAYuWtzV4b6rUz69Q6MC/WNV0TsQfEszeli/akeLeuyKA9yJ5UZEcR&#10;Z060yZtMtLP3yMvpEonC2TV+9ThtHGB7nHXMIW7u7KfWsX57baF13n6bc+g+x5oce3VC/Rzd9uCi&#10;E9C2X+tf354D13KQc2b1yRlVnx4VfWIM+A04QEfd+FIHTTxpz9m0Z2mXLhgrPrUlF/2Shz1LW/X1&#10;m7NrXyPbDgjs8YEg+tSu6Ep0kmOgiX7R0Df62hVlgH6ywXtgJDn0+6TPAOmiFBo33TTfL3zhC3d8&#10;W0/G1kFC3zHxDFgRWWJuigAyDs9Ak+RMX/CEnt/nokGNRTvP2uLB+Pv9nb/LRWOgp5x+kEf0AqHQ&#10;UEbWxm9M6BiDsUqBK4GByskcj9rqS75rr1bhAa/Ns2cywEtRMfLqVx/pUcCIvivXLuBHe/2p3+s4&#10;5GOsxoQPdfAZneaD7ugr3tGQRxfIX/1khE7zEP/r3rzlbzXe74V0uxyjq3Q+6RDQ6jKki44wmekH&#10;nvvUva/FzGiOokl2ryuNqJPT+JtpXxRJaQVMzE/13/LSb3kCEHW7AJPTdOYiAJMt9NRd9+Zjf/5L&#10;TpEMOUETBAgU6D4nKafecwBA5eUFPHA+3Od4Ri/nqnqBGIX555hOUKU+Azlc0QpwCBwJtJhtqzPH&#10;hEaOXg7h7EudSXOCGr3/PmVXm0k70ETelFnj3idHNHPgAkx6dYQzyDBhcOS0MBw5B6IcAqaSQSBV&#10;/6GEs5ZjKo+xmGHeCU1AiD7cMyAyHnPOGSEMCvkMIEbaNE6il7HNAGFcycM/h8b4PvWpTx39+Z//&#10;+dEjjzyyc1w6EeYEdeqHRoZujqDxBo6QJT0mvwAiTlIfoOzEDW9oil7wr34BF/5bjb7QzRkr3F/i&#10;VHGwiswhY3QDpPASGBCIIh8t/HH0AQMAIVEcATX0vPadiOdkdjIfSJIDYxydIJK1qznpFE7KuM3Y&#10;NEfq5QxwEHIc6SgHEYgj2oN+pYPmAo9zTbc3zLUin44CCeipPHLoNN+1yBv5+pVn7s0DfZxrswgr&#10;utraMbd9gyaAA3AyAZSAByn9nq++TFDDNfBEX2h2LZKktVfUyQRbAogCPZTFF/67DxyZQMvsu/xr&#10;ESebABP6QJeb20CQ9ElZYApnL0BDfXWLugiUk+R32u7aszqBKumqOkWuBJCgWb66gSOudEAfaNF7&#10;9xwp9NTvv+wAIdSR516+tkW40B16FIiIFt5crXl81M66bh0Gos5vmaCljJ7O3yNzBET06hy9o7Py&#10;gHPWHTni3b29rNdjzK81J/ID/xw3+548ex/HCw/4zkHr9D6wRJ425gtta1m+5D4wIKe/V0g4dvZd&#10;wIf+1C+KQdKOs8qRdI9fe7R+AgPQxTd5oM9BNEZ1XYsSUGZf1id9yuEMbDenRcgEsptv+tH4tO1Z&#10;PTqcE4t3964BcMapD2PK6cW7MvSAEMaNJlpkTy7qmx97f5ET2loXeLAXlt9vn/ocZ3XiK7AoMBEv&#10;eEqPA2jUcQ9A86+n1SfvvhuC176twcEHntGXBx54YPdBYICW+v2XIzqMrvGQNT5c0UIT3+r3+2Zs&#10;aCdHdele/6Emfez3OTApOWkHdJP0aT7NPZnro9/hDkXwq132QsBH+oe2svSn15LkFTEUCKNt8648&#10;WsYUsBMYVJRJOkfm7nvNCN0iS6SiuiYwgz/3/VYWiRMAI4/+BvDIU6Zfdfuo8ro3b/lbDferdG+k&#10;Lc7c7Up3Ao+npVsJmEgTbHjeP/l63mkgxyzfFzWyptNorYAJAKL663dVbhdgctr3Zm53Oggw8Q2T&#10;nBOGYwBATnsOUyBAURyV5dCs4Ii68nOCMkbLDzyor5K2OU/xE0ARKBGgMe+LJom+tp7rNzAmh6/6&#10;8vHBeanfmYrAQCMQJ17muHMcu492/Fc/Z3OO3X0gVPxHKyfOqTnHjyHLgGJMMNrdcxIkwIhxz1er&#10;OGJ4N1d40DcHU6SK1x3UYdAxSBgKhZzmhHe6xBjJOfesjCGpbYYGo2KeAmWQZJShnWGkDafIuB97&#10;7LGjr33ta9f/zS4ZcFBysBgoDCGGc84Qp0PbogbIiLzIoBNkhjDjWT8Z23jkEJCliA/fEyFjRrf6&#10;hfl3Gp7zpm+8BATkPHby3el1jmG86xefvmHi1SOvvvQKCscNfXMYAJOjKenfcyfV5oD8A6kYrYFX&#10;ASU5SupVV51OXnOOzJt+OYFehfrQhz60kwU9S4bkmd4EGKVLHMN0uDzzQPcCjJIDmfXaBP1Fq1eb&#10;+kDxBCP7TybWDn0NcAjA0Id8ACI97uO7vepTZEnAxAqMBFSs0SGNK52agMkEPAJFikJBhyNtralv&#10;vossCWCZwEvRL5Pmtf42ASbmMmfSHNOlADd6Q396poszAiUgoyiJojo80w8OId0ObFHuPrra0qmc&#10;xwCWUiBMgEVrtkiCIuHS90BQ7bTRx4x+kWcsaPR9owAatOnbBDn1KWkX4NKeotw9vS1yjF42T+bd&#10;vNBNHySmZ+boYx/72C4SjX5rS9fsJxxAjhS9NR738oEyHDVjNjb7IQfUmFqjZOiZTKzdAOkiAeyZ&#10;2thT0W1Nq6/cnhbQYp/kgHO+7cPqaKPfXgfKYVemjxe96EXXIwr617H2cvsJh13dAAn7Dz6ALv1W&#10;2Ifm6b86+Gvu8aY+mu09ObkBQdGhB9rTBTIugoMeGDfd0M6Y0OD892pQAIu+tdXO+PSnH/yiXxmZ&#10;SmSO1wAWPLafpqdFxWjvd6+9NOe6KBnj56DjDc/mo6gdvJEv+WuHnrEEOJC1D7Cqn9w548YQsKMu&#10;WvjXp3oiUJKtMs6/vowlEE99fIpiMRfmOxAnQM8c4J1M8Y+PIp6UoS/ffcCSiJd0P8BLX/qVT7bp&#10;ZocoRTjJN6cBIPgookWZ8WqDt+Y8nUtvAkDQ1R4d7T2TlXtpRq+gHQgktb46lNGnfiRgTvzjJxvC&#10;c+stEGfdm7f8rYb7vZwuqzN1Eek8Xz25iGQuLiOPW3VkBQ3W6Jiz/pecfXys4Mt5AzZbAJMZYXJZ&#10;AJPLnA4CTHzDhHEYyMEQLJR+OkNFcwROdC36Qv1O56IlBR50H2hQeaACw9VztAMO5n39BFpET2Ks&#10;Bk7EW8BGAEV91kbiHKpnfNr3wVf1462TbnQac+OYoA3agToBUEV6BKzoh2GujjbJz3N56gZUacMw&#10;F6WgXqe3OfKM/2jgT3+cb885sRw6ToCrMPM+rIkm3hkDgR4MrICSrhkInW524sKw73RTeadcnQh1&#10;CsQIyZDrNEh/nAi69wd/8AdHf/qnf7qLuuAAk49x5Mjhj1ELFOrVIuMJROLMTH0o1J5x3Ck5OvjQ&#10;L/lxjER7kJMxSGSbc9Mpe06nsUrye0WA/DvJNg/oBrxIjGpt6JTTasCEK2CI/JtD14CXnFvXytGN&#10;VnJuTgKpOvUzF5165+AaE5o5mPqRT56cQtElH/jAB3Z80c/AN7IJyKPLxkGnAhLS2dYZmaNvLH33&#10;Ba0cZnLinAZK0e35+k0Oq744W/Wnnjxzq177RsCgcqAJsK3vmfRaDP2vjwCRUt8RoYNFzASqBKwE&#10;ikxQJfBjRo70ipC8+navfuOqT6n2E4x56KGHNgEmdKKonfSFsymZ7075i1Yqn2zpcSBFAIs5oSOc&#10;o0CVwDopR3HVUe080/10rLxS67C1WL9T74vaUKa9PP32rK8AOOOR776oEXSUu7f+jNNz+elw4Em/&#10;EfLpqrkOXOsbOCKg0nGRcEBm644uWsv6efrTn77b20RqWXfWZPLmRBZ9ZyzKXTm61mlzZG/KqSPn&#10;Ijusbc6b+ckhbB6U48Ueqw9lHF7fUeGYkqf+23uLcAk4tVcDV+wb9g+vFWkXeF6kQ/uOxLm0r6cT&#10;+JPfuCX0JXnt/ejY+3OMObUBKbU1rpxatNWzn1VOj/CEt6I+AkKUt+fh17N7OoMWns2JseKhqAN9&#10;oYU/ZeaTjhqT+UCLnN33O4BP9+grI2f1AwXMlXnFX9EOyrXFbzw0x9oAH8i+/2SDlrJeaYlHdLqX&#10;ry45GXtREznxxqxv/aFH3gFFgRsBEeTV61fo4cdzIAY68pTXN10zBvTNt/WIpryAI3Ouvt/dol7U&#10;D+BHb746gw/3xqlfdeJdPTTlaa+PIkiyO4r+0Cfa0cRHsmutqOdee+MLkCS/9AOdQBJt00l040Pe&#10;ujdv+VsN93s5dQKdM9q3BdZ6tzKtDvZVuhxp91rLDf4Ljzr/+4uffB1k2DeXAQ37QIiZ5n+7AUDs&#10;08sV/LgTAZP/8bn/6AowOenPN0wY7gEdOQmBAxynygJFXBmMRXEwJqfjjwZHawIXE4BwHz1Xeb1G&#10;EhhRP/VdfoBJwEJgRDwEmAR84EPKyQqkqM0EO3LCAlU8r3WU9ypOAEl8ep78TXBFmXxynYCUOo0h&#10;kMR9p9Rk2X91YaT5geeQGB8noo+LRkt/TmAbn74lPMsLNEHPvJN5J1idvrhmJDAOGAWMC9ciTTKg&#10;5TEkMlS1Y5xkwHR6lbHMgHSvLt5FW3z1q1/dASZeWeHAk5Fx5Gz3+khzExDkmmyTn/v5KkgRIWgx&#10;nPHH2CFfp8XyjZFxZDyBUYxw4zI+hnoOI+OYMaw8py3nMSO0k3FJHXPaf30BmvhmCmCoU/KczKJM&#10;9O+5k3a00eJMZsAz1jJIyZqMXeUrDwCKt0AeV85hawDAgC+v43htKLAJABRoEWBoHOamKIrWaI5o&#10;bcyV516JkqcsRzYQiu6hlZ4WteEZHwEirr06oZ42eO9VCzzQaw5rH4z13HdHAkyKVgF8BGwAKgJT&#10;jCmAw7V12HNAUaDJvggS9OoT/coCYlYwJX7kvfnNb94EmNAzsgQAkHGOWuBFehhgoXxGdARETn0u&#10;cooe0nWOkPwJuKAroVmZ59aGfPwErOgnECbALtBOP/qMVpEq2gcWunpOl+gO2p7pGB1wVVY7ddK5&#10;9sleDbPuAlCsg/aK1kSASXsx/adX/puTdWt/xb/5c//N3/zNR/fdd9/1vcsezQHDn/KcM3tJp+tS&#10;DrdyjrH9Ul77jjWcM2i8rkVdaN+9/cu6L7rEqyC9lhPgwhnk8KIXiMKBtScHGHOCcywDUfDGWZ2v&#10;M+jXXOsbHf3rxxxzMNtD+71Qjw6Qiz4C09ErsqPoiSJs0O8+XSZzfRtPuqsczyIa0Kd/8uht0QNF&#10;3alnTHiKJv7VzTEP2FMv515b40qXjbXx9PtH9gEZaKCPtvGqE5ik3LiAApx9sgEESCJMyFqZtsoC&#10;OfDeb5R78sJzABuZk4u6dK95SV7kE+BBLvFGBwJ1itRAN+AhGoF5RYC410Z7eYEi2gTgBzwENnQg&#10;o62EDwkNY29tGH88qq8dvvCQDJWRH9rkRCbk7IqfdA0dNI2n6Kp+L/HmuYMc/QcyqWMcyQ9t/XpG&#10;u7HiS/m6N2/5Ww33y55Wh/Mi0gRObkV/93La5/iflM5zPjjl0pp/aDoEMMHrP33WM078qOtpwMG+&#10;sd7o9Zl95aeBHCe1WVPr4TRaK2AyaW8BTO6ECJN1Xs4jHQSYvPa1r919wyTDcIIZOTKuAQITJHBf&#10;BEVOk/pFo0xwIQBiBQ+K/lAWuFJZJ9gBNJL7Tr3rV57UqXhl8z4+A0YmcJHRjNYEiKYzHgChbuOs&#10;rBPI+EtO3QeeSO7jM5nHV3KNXmHhrgx8RjPjyL36eOYQuAY4GQOHNZCk9/S1wTvHjYPGAeBQolOo&#10;PKOBIRJwwjBgfGbwZci6SkWhdHrWqZC2DIueGRQZJBkl6OHdh08ff/zxXRJhwoEn306OOTscoELx&#10;jcm8GQM5GSe5cV6kTpBdJW1yejlmeDNG9ABHybYT05wthjdDTH2GlbJOTSUOBlkwVJUZPyOqE/2M&#10;WI4DuZtHES0AIgCYVzjMSw4nR1LSVv+9TpCjGhgTaJLRmGGZIStf3U776YyEljFzHMmEftG1HHZR&#10;R4AG9QJM9K1ujuRcrwGjdDcwq9egzGsObK9ekLGkPBArkAJ9umu+5Af8zXXb2mxd4Uddz+jII2MJ&#10;+NBrFVKv6AR6yGvc3U9AJV0KwJHcV3eCHRNwKW9Gj6R7+rLe1C9aJRBFXTy+6U1v2gSYTEDDXAeG&#10;5HQHmqVTOXLq0LX0OCCjtp7VR1v9Xp0J4AjAC5BRz718deS5ohlQU/14sS4CSdCX59o6aCzy6JH2&#10;+qY78VobayWQpddx2jNmpIlrwIn7/lMOcC49k8yT6Lv2fevVh5GLaLNPWb+iT+iG71T4l7HKrCN9&#10;cs6KgHG1Zq1RYAbHrzmyN1q/gSzq5ZAFNue45nSX1LHPoItG0QJO/qVOv/vvKTnEfSDUXpzDSw/w&#10;0z5tH8GPvXo6ujmlkjqBQfGi3BjMM/2UtI/HxgMgIAt7GrBBdIu+tMenusaS81pUjPa9hiFPfeBQ&#10;0QvpPV7QxSceoktu6NAl+q8dXdMPuuoFOge09HunnbmU1z4csBWwoB3d8hyfRTAYHzkALvSrHT3G&#10;d4BJIESAhTHIa5yBNP2G4tE8GIu+evUqEE29HP7AmEACgEPRJh2AkLu1pr7fE3TSnX5z5Kur/0C1&#10;xpYdEOAQqKBe92jEt/nUNmCIrDpUIYeADfQaj36mTupPW+2MVX19qducx6d23UvK9W0OkrvyZIxu&#10;fEYnHlpz2q1785a/1XC/SndX2gJI3EspwGSrfPYBGftSdWZkyPyPNK+47xnX8w8FB/Z9wLU+TvqA&#10;awCE9Mv/+X9y/dsmp7VZ0xVg8sS0VWdKp+nOQYCJCJMJmARq5LxzrAIucmICIgIjAg9cO5EOWHDN&#10;IapthmkneAEKE0CorBT4kLPkvoiUeKmPAIf6noBF/U+agQv45ZjNepU31vLQde0+PtDt5NLzHG/1&#10;63vyUIqGMXCoOIBoZeRxRqcTyRFg8OPRtddD3BtPr0XIy1Fm5AMLnKL2IUQGfCdHGRUMEYYYg0rq&#10;tDBDUl5GIwMlw4ZBIXnO+HBlXEjKtNc33fv4xz++izLxagjnkUPDoeoElmHcayI5OelKMiwip9Pi&#10;xk8uvaLBkOU8ePcbT/IAR+SrLAeOEZsxTh7G1ul5MsiQVrfQd8+dQjI0O23nQOlDf75hIpKD/PHf&#10;9xhySnMoc4JzrBhraHaiTLYZfWTuWVJGV/CUQ4kWHgIw9bmCi3QCf+TW90c6oVfeGjA/rT9XtNRx&#10;LSIooGdGE5iTIn0CReYe4z6gLPDP89T1Ikx6jjdzj6YxouPVnEASYxLtMf/Vb9ciQqSiRoo+mWBI&#10;aQVIyiO7aM3XdlzlB+D0+k9gSYBJwM0b3/jGTYAJfQm4K+KjCJCc1YBAesURqi7d8ExXAx/ko1nU&#10;iXLzWLRJ0UoBcb16oSxAw9xbu4EuATnRjMfodKLvKmkbL54DP7SR0quu9VEqSktb+usejaKd6Lc1&#10;QM/oT78j7dX0yrx5Za4oKusV2ImGvEcffXQ3r55FNaHLUUUbkGIt2O/sFYE+eHDfaxet3QBY8rPP&#10;tJ9K1rP9yp6Zk94aD4CR1zcj5KHjOce4/96TI4qvCWDI4xTaV/Bhb+a86w8/ygMr5KGvPSfRc6CO&#10;tuqjWaRFzmfgTJEH6uOLHAJpOK456soD4wNc7H8B0Tm4AfzK+t3SvkgXz+lZ+3eAPf0wZv3SNf21&#10;LgJp/M7hV77xFR1iHOm9vtFxj2/8mYf+3e/8PQ1g6uOr8ugxGmTRf5rRrzlBQz1ziYZnV3PebxA+&#10;kruxBYoYo/4DbdB1rw98GqPyQAp94rvfbn0FNqBZFAZAogiQDkvQmN8/Ubc6kjZoqhMoQQ76xLdn&#10;+caGJjr6dJWnj2gGIJFdOq0PetTcptvR03+v7igLTHENkHE13vjXtt/+1oy5T3/Js/lHa92bt/yt&#10;hvtp6ayOwlU633SS07Uvbal7t6Z9jmogggOH6qzt1rSPzklt5+tcwBEAQX3OtC/yJGDkNEBhX1J/&#10;BSekwIyT0j4AZN9YrwCT80mrXCW6su7Nx/4AJgz3DEYOSc5ReRMwCaQIiJigCmclB0fZCpRUT1kO&#10;W/UCKiRlAQqTn+hWp/Zd6yuHLtqea19+fbmP74zpgBN5ysvvufbxp642c3z6nfyqW1RLgI4xSo2v&#10;sajbqbTTTQY8o60wcs6h/tRl9PfcBw8Z8vJ7raGPbBZ5UvSOfrRlzDP0AjgyZjpFYywyQj3LZ0Rk&#10;eDBmMvCVZZQwrhhSrsrkMdAYLq5okpFT2i984QtHf/Znf7Z7XQVveGVIFsar76IWingImEt+neQb&#10;s5Rzbvxky6lBjxH2kpe8ZHclD44qWjk0nDuy7tSwsQVEkEend8mI7AJMjKs2OYgS5w7vHC//DYhD&#10;RqfSN7z0zRJGu6vnaRwHljDSMnrJNwfIfHTCmoObc8tBbA0EcpBTQAcdAyyRbdE9RYX0wVf6P0HO&#10;ADrtiy5pDDmJzZl6RZY0ZvdotWboc/OqL+1ad/hyP6NZtJdfu6Jb5r8ZBlJIns110R8BI0WVTOAi&#10;wKS6AR1FoQSQSK1pZeXVz2xfH+XNfuNnK2BCnisIUkSWOTf/dEEKDKGTASqdmnuWL9FTc6gcjQAO&#10;jtkaPaJd+erae9KBwIwZkZI+BnhEH52AGWW9pkN/ouU+IEQqYkq+OQ8ocdXWPb60bz9PR+k03ZLS&#10;HcleEigHZDOvyumT8kA93y4BguG5CKmAS2O0Tq3PQF9rsr6tY/ufdUx2eNA2sNn+oY49hczMXY66&#10;Oem0H81XvepV1x3EvkWiHkC471H4ryt9K6TXdOzxOddoFXHgmoNML4wlJ7i9nUzxhwbeAn4ap76N&#10;XRu09et3gKOL1yIHfMNFOX6Ns32r3w79Jaf2WHNOtniX8JxeB3DkYNNl8mg/LgqDXIAB7fUBP+ib&#10;D2tCXmAAecRXEQZFZZgP9QIe8eKKL+PTl/rGbixou3pGSz94RqPx9LuinnkgS/WLnsCLcajjmkzw&#10;FzCFPwn/8gENngNQzOOMyDBnyvBqXPLwb76ABsrpV3Rc8drcq69v+lXUhbGrY2z9LmqLpjmNR+Mz&#10;36Jr+oAsOsasLT0iK/OaHIyLfmrn2RXf6Ab04QNvZOPe2MgsoESbbJXWXvpJL/umTHYLPieI0kEO&#10;uvhb9+Ytf6vhflraZ+hfpVuf7mXgap8O7subZZW7BmQEFtyIxmwLXJnPXskpre3WBDT5uZd90xOA&#10;ire+/Bv3ggKnASbReuRVf+86HfXQKnplX/r+Zz39CW2kR1/9d09ts6bLCJjsA3a2pKJnJr21zprO&#10;o8/5nC6te/OxP/9WmMHOWOSoBIQElsjj0BQJMYEGz+VNYCSnX52cI+3R6TWYgIvADe07RQ58CFwI&#10;YIh2IIU2E8TI2FVnBXUCTeo7J8x9Y9e+djNlUGuvjjHFT05dtFwn+DHzVgBoyqExqmPc5oTR7p15&#10;94EhORX1W7i58fTKQ05sDkygSg6C/uRpgwZ6DA7GAYOAccAQYOQwdpS5z6CcwEjGBiOCYerqWftO&#10;q9RjhDBuGB/yGLTG6Xsef/EXf3H0xS9+cXdaSyYcIcZ6p4T6NQ7jwTMZ4duVo2pMRQpwRMlbXeMq&#10;wqJwcYad8HmOBMcLD2SRU1cUiTEzyrTL6DZuBlmnn/NkLoDFM2NK/ZwOtBnT5g6PvtXSKznmxNWY&#10;+3YKPvCGb7Sl+M+IZ6SSaXNFxq7qkFcOaqf75BCQRDaeyZTD6Znuka37InSKCuHsTdCQjAMZczzV&#10;K7rAODvRl1cUk7IinQJrWqM968NatN7cy2+dB4a5D+hzbe9RX7/WEqARGLe++gKwKDJE6lWb6mnb&#10;KziBIAEdrVk6U/SIq+dS9OqvSJKAEuWBLtWTzvJKjrnltJnvQA96Y26L8qA39JF+FsGRngV4oIHW&#10;jERJBwNZ0mM6qax1VeQIGgEa6hUp4lm+fgIOq4d290WI1Hf66WpfS6+i26s6AcGuRWnRC7qkr6JK&#10;3Acky1MeUCnRw36bXO295otuARLVd69MlBi9I1sycx+IgDZ52D/oC17sd0WdqWfNmhN7Bbm1d9p7&#10;7Suu1ncgQXmerXnOq32x/6JCtp2g22PtbxxQdTih+kcvgEXizNoLe+UgIIZs1Q2obn/Bn7pzD5TQ&#10;xz890D9nN+BI/V4HKQJCe+Mo0oCDGlhBR9XDG5raqm9v05Zc8ZIzqy05qqevfr/k0U1XdPAFfChp&#10;R0/sq8bnah7awwMOAojoXMCKNdOePNeddv0e+r3ot0R5+zUa+BbxYzyBCgEg5jWZAKoCz3qFCg1j&#10;Iq95sKHMM7nrXx/m2thy+JWb337f9Zvz328yPTDeQBO0itDo9SZyDnDRLvBOPf+Fx9xkH+gzfsli&#10;RkkqC6grQgo9z/oKqCtSpPF3ja/WTFEfeAmww0dAiT6NMYCm32r11dFv4GGyCijpdzbdDOiS8KBs&#10;3Zu3/K3G/L60Gvj3croZR+kqbUur3j3nOc85+q7v+q4b1isFkEyQI+c00CCww3UfHXmBIrN8giWH&#10;ACZbUnyv+WdJ50XnMqebGeO6ntfnW5X0u+7Nx/4CTKYz3ylyoID7QJKAgIAO+eoFGHAEasf4lM8g&#10;DWSQ51rK0UBP3U7dAxkkNLWbAElOUn2pX15OmBTo0fjUXwEeecoCgyqfAEzjD6gJeMCrvMCR9Xml&#10;yUiv7/rPSA8gypnqP3/kEDBmGHUZ/L2XnzHvucgAToJ6nBeORJEnU0au+FHO+GOYMLACQDLwc9hn&#10;tEMOAiOFcRRQ0qkUOoyPjBSGRYYZQ4OThAffBvjbv/3boz/8wz+8fpKLVwZ3tPXNWSIDPCdj8uqU&#10;PyfYNQCEkyR1mpgx5b9IvPCFL9w5BORPhoxT4yUH/ek3AyyD3/g6McsoTEbqSclLPbLKsCY7Y8Bz&#10;/wqXI2a+5+sFeM1BJSPt0MUTmoEmeCHfTsoYo2Tu2mlvDnAObIBG4Fun9ua/qBJyCjRJX1YgMd2l&#10;/3Qv/aRvyVxf0UanZ3U8B5DUdvJUREvAStEk7lt/gTBFraiTA4w+vfA6Wx83nt8XWaNBroEVu3Vo&#10;TOoWFWK+iiJRrmyCKYEfnqsb4BKgIgFkeg480Xfl117b2QSYmF+6VZQIp08qsqMoC2VSYEZ6pkxy&#10;j066i4Z5Syc5f9ZHtAP/yB7NQJZ0Fj2psp7NbXtWYEpzPvmKV/1XXlRKAErrWjk+XPGUrsujB+qm&#10;h+r0qhn9NU8BJ+mD+bcugW10gK7Jp1fRlEdeaAQ02v/sLeaZnliXncSTqzG0J1jD6lqjxmRftL+Q&#10;YUCz/cXeYt2rCxzptPz+++/f1eHIcVzNDRpFEHCw+xfB2pWvrn0DT/ZjfOETTXtIr+Jop337C74l&#10;+wv90B4t/KmLF05kAIxx4bVohsadPPCAxxxjffSbY/yBDPjWFh1t6ReQASAkL5mjKRVtIJ/cyBCd&#10;nHbylWe8+vCsXNuARfNKnvrFE52kr/3mtcYCxFt7zQH6dNO60g+ZRI/M0SevohT0HxBD/o2DHNA2&#10;x9oFdJG534RkGMDiSjYBUyJEAr4CGNDUV3XwZk77zS4SxBjIFX35eEx3jFsb81bkTMCDZ22yEcx9&#10;toGxBM6grS/P6Ab2yUMnHQ7YUNa/WjaW+UpQdOWTlbrNu/rq4aXfTmOQ9KVf9dRP1wOdmn9jlbIF&#10;5Bt7gFO/9evevOVvNdxvV7pdjsrWdCfxeat5vRnH9bTUOAAmvUJT/jrG7/zOr0clAFbUD8wIhAhA&#10;CTDxr+2f97znHT372c++Do40jgmwPP/5zz967nOfu6MrRWft/zzSedI9T1qXNd0N4zOGdW8+9ueV&#10;HEbejCKZQEgAR8+MzECEAI15rz5a8oAUHBzODUOTYRroMEGNnK99wEX9xsOMQpmginY5d+o1ngmk&#10;uHouYiQeKosPZXgOFFGvMeawVbexxGu8uc/BTC45ZJ2Uq5OzlRPmOUeOs8dw51Ay9HNwcyg5n5wD&#10;sp0n/OoVrl7IOp6KBMBPIJV7vHBQGAUZFlIGjPsMKQZGTnvGSca9tgwJBliGieeAkkJyMxA5Lj6C&#10;+td//de7fy1srPjBL0OVcakv9BmpnY5LgVI57eSTDgQsqZfTRVbGgwcnYU7z0M+hYnjpp9PDZMEY&#10;yyBXLi8jNwOs6I4SWQSeuM/Y0g8e6QHZ58x38q28VxU64XftVC5+Onlj4OEr0KR5Mq6Amk7xp/4U&#10;+dEpvf7c44GDi4ecWon8yLqTeil68du8aCdPUqdIkxxwtNoPinwKbCmSpfWXXkcnEEcZ0Ez9HGp1&#10;Ak2Ue6ZLdKqPrZass741ErhRdEgRXgEbrc3AzNZoAMwaPRLwWZ3oFKVSndZ9oMs13jYBJoF7dL1o&#10;D+ukyJEAj6JDinxwpRfya4NOup8OBHaoS6+kopbkFwmm/3RWu0CVaFhb8uiHvCJKzHl6j2YgSv26&#10;V1+7dEjdQBnznl7RO7rgGnBDD+hMoJ366UZ6ZB8pcsq82JN7FbLfHGCW8bSXpuP9K2lzaoz2OW1F&#10;yqkbUGFPMDb7h/1P3UATY7N2XfUV8Gzv6BQ/Z7j9VRSHPSGwA532AI5jJ+YiGTqRF3GQ840+2vpA&#10;mwOaIxoQrF99dKoeYBAIYFxkIs9emkMbYEsXPKPXbwGagBhj0R5d+qZuDirZmC96mrMaMFFkhehA&#10;/Grb+HK8yUIdtAJw8EBf6Iky49SnNdLeTodbM+ZAfXqUE033c5Dp59zb5fX7p157v77J3HwFkNBf&#10;POLJmAK5tdNXgJn27tHQL9kFaOmvece7fvVT1E7zpA0a5rN6xonngJZ+wwPd8e5qzPN7J8aAlwCT&#10;6Pf7rj46gV4BLvFAPgFs2hsvWuaiV4KyPdIv8yrpyzXwJb7tW82FPPOPD/OInv7jCV3yR9uz/gPr&#10;8Ofabz4+W4fpb3KKb3Van+iue/OWv9Vwv6iU4zmf1/K1zVW6feksjvah9Q+tVwrA8N/gJmAyE5oT&#10;xABwlOQDUqozI0ysfza5Q8zAkKJG5r1937evvFKv7mlj2CK7LXXPmi6a/lW6uZRernvzsT+ACWM9&#10;Q5+RyHgsND4wIAAkUKXXa3JaJ9CyAi+BEoEZAQqF9cvPkQz8qF/P0cohlqoTT+4DU6I9gZY5jozk&#10;0uQnWgEdjWEFXVyLFlEnIGYa4HhsPMlMUrcomvkKQHPAiXK6ySDniKEZ2BEQwjnMMeVMBI50ghpo&#10;oo22yT3epgzVYSgydAMBMhYyEAJI5Oe4B2ZU3olZxpxUqLd7Rk+nNQxWY3/nO9+5++DrY489tvvP&#10;FOTAmeHwrI6cvvTRmBnWxlkEQ9EKjN2MKffKGaqdDnEeGDvqGHdOWCHZjMau2mTU6l+++2SQ8ejK&#10;6HJNJp1uqisxwJsjMjcf9K3Qf06TOubBuHN8G7drJ4I5Y32rICNOPVdjybGdoFHARmCJa2AJB1Ke&#10;fiU0yL2QefeMS32RjfEHoOUAoKXPADFjzak1H+gbt/6au/Ra/3TSPObUFoWiTJuiBwIdy29daNN6&#10;ofOiTLxeMb9ZEoARGBLIG8DhuXrq9LpcQGPRTIEmATHqB4a0l7WeJ/AS/fosKmXrvxXOyZOKzigS&#10;o7IAj8CvGSXiXp3AjQCOnMmAleqlk7VHWwokmXXjpX4DcgM7ii7pFRYp3VRGZya/9EbdAJeAY3me&#10;A4vVbX+gB/rAR+uO7qVbytIdemRutHH137vojvmhk3QUbW3t5fq3HswxgMTYrTttfJ/InOuTzOwP&#10;7QnurXHtOaTKG7e+PatHhu3FnDyGon2UE8hgtPasf2AFR1o9a7G9wD6Afo5me579T549hLOLRuAr&#10;5zVQRp/Gl/OfvuTwtt71Ka/omIBl9dXTdv6e6DuH2Hiab+X4xldgSo5s/PZ6kTHkpAcEBRwHVBRh&#10;4BUReyTa+gowNwf4R1td8saHe3Kjj3Sw3zWJnNDRllzMOb3zG0lW9MO6w7d2rYVAh3gzX2iZQ7Iw&#10;Fs8BG66e8W285IgG0CIAztgDf9RFt98fY0AbncALMiuipDmIB+VkC2BzJc+Am35reo1Iv3ikh/pG&#10;R0IjsMQ48ZBu9ZuVbYAeOdI1snjggQd29DlOaKOTDTFBoGRTeWPpN6g5x2O67h4dV3NWtA9d9Nya&#10;Sub6Qyvd06816R5NfZcmKLPuzVv+VuP9ItN03C4qGuFOSTfrKN9M27Ok85yvs9ICmJz0+ot8USIS&#10;kEQkt98tESTJugR0CTCxR1tH9uW+USIVaaJPkSV+94AmrtGcfc8x1V6a9W52zs8rXQYeblW6nWO9&#10;0XwH8HVd9+Zjf6973eseZsAHBjAGGYGBCDnVOf2BCPImwKFuAMcETNRz7bWeCVzUT8BD/QQ6lB8Q&#10;EZChzoxiYeBGN14mEBNNdBpHtAIvlOUYBSZMvuNh8qkuR6f+A1XcqzsBm/hv3OU1Foa5vtwztjl4&#10;ABP/3YOz1Ws3nASGWg5ijkinqOoo69WHnIJO8pO9ZJ6MPceZYxFAwICQOhnKgMjwzSh3rW4gAiOG&#10;IZLx6167DG1GJP78C85PfvKTR3/5l3+5+/CrjymSA6eEwa0ugyWe9K/PHKjphBexgC6HrBNJ5dUz&#10;Bkan9/sZRvjgXHWayOgPLKnvgKKM1IyljGD5+HNlcGXI4lWKjjz3eDG/5B9IQQeaN/OApxzhgCLX&#10;nI9k0YkxXpqPTsgY6znLZOmKbhEnZBaoRnauATadsOlX6sQxw7Mx5mipi7dAmqIccpSLDNB/4Iw5&#10;xkOASoAXeeBLfTob4FeEABp0OqClMnnRbw9AC6DhVS+RAIEc5B+IEVhR9EfruTrlzatytAKNA0sC&#10;QQJFrOf2p8AUvMmrfjSvgTmbAJMiK+hJgFoAA122BgI9yMbcJiNl6vQqTeBajnERTvLcKw/ELCpF&#10;foBIdGqfM6lMPl7NNX1IF+THX7qa/ge2oBdd+QFm7X8BRIEpnpUFunnWBi8BNOm8vtSR7IPt9SK/&#10;fIDaHBXJ5177wBz0rEl8mVdrwNpTt77UNTf4ND/Wq3VqnZC/1ybsj8bHkVMfvdqgj652XsPhzFp7&#10;jMscRHtQgCWHzt7QKwv4zMENVLBuc6oDfq13e6W+9I8X9e17+JxgmeeiKPqdqI7ngIv2R78BRQnQ&#10;C3LICZeKWsKHengPDEEHaMCRtm9zrqXyctYDMsw1GbZf1levF9E1bTnngcHt5+7piXp40D+69rWi&#10;/IzRGPBsbOjZt/Guvf0okItsyZqcjAsP6Jm7nHf52vb7oozzgGfjMub2+YADz+gEDkjk3u+Ca79Z&#10;AWjkiUbAS8CDejn+9LDfFXUCS/TbXFSmvnlwX5SFuuoFhhTJkowDF8jfMxkG+AA2shXqh1y0D4xB&#10;p/nQLqAueRpPIMwEBJNPslMncAc9/ZePRn0H7Ghr3uXTK+sAD/0e1+e6N2/5W434ezmd5txcppST&#10;teZfZEo2N3ICLyrpM8BkHy9Fn0hexek/tAE3ZuTIGmFin7MvAL/V0V6dnNgiTdABqvjdBJwk/0CV&#10;2pRWXqt7q+dtX7qZ+VvHczO0bne6nbrsmi7Ex7o3H/sLMAkgCAhwf+3U83q0xnQCJvgxgYzSjNaY&#10;dZUFHARs1DagIWDCdbYNuFCGfn3hLcAiMISzVN1oBwKVGlegTPQmiKPOBF+iU4RIMonX5JMsA1Em&#10;r7UJvJAXWJJDRvYAE/9VxbXTdolBnlOQE5ATiS/3yt33uoo6rs2VpD/8Baqg24liRheDYA1RlRij&#10;jIZOa6ZjzVDJmc44dq9cG84RXrwu8b73ve/or/7qr46+9rWv7T4ASzbKGNH6z0Fn5DCE9MvhMlbj&#10;79Qa7wEmGfhodJrN2DcGp4f9h4ZOtZXhq1PdaXwlB2PCAwPK2Gzwvcuc05EBpb46xp4xLl+eefFd&#10;GvLP8QrwSefMWa8p5AwnZ7TxkLE7wZoJXPWaRJEz6BhvYFMOMHmRIVkVzUMHZmg2+skgJ0nfOV+u&#10;OVRFC6Av5aSX0k19durvmn4qryyQr0gCeUWt9HpOwItyckM78DOQEmDi3zgXVdL3RgI2VgCkSJRS&#10;USTtOUWFqTujVFr7k271ot26D0QRSdarOVv/S05RGAFrRRaReWAVZ1ZeUUIBrJzLABL5nEJ5E2gJ&#10;KCmKhE7Kz3Gc6yvQpXauzbVn9TzHV7xp0/xXpi2+0A2QqS/18DFBTvd0IPAkkKSEB/qirWflRXjZ&#10;I+lQ93TNXNEX+qMPqb013bR3mUe80Y+c/eRprcYb+vYCa9Rz+5M9SLK+Axvac7TlVFprMzLEPmrv&#10;0c5+1NrkWHLKtS8SgGy1see1v7mW1/6B75xp5dY9QAJd+0DgDP6j036AD2Xt853C9zqG+35D9JHT&#10;DBjgdJMTGWpvX44X+e39+jE+PONLW8Z4DjF59duArwAC/ZAhWeIRL+j0QVVjab8jB/omX3uyqE76&#10;br1J8pXTXzqgvXrWmfz2R33hgUMg4RPPAVTGETBg/OYy4KTIBTQDT8hfX0X2BEQFGJFbr6XI69Ai&#10;oI180g39Buqooz2eAhzMY6BJ+7t+8d/vQH3rZ4J1+ksv5/jQJft+s9JnNPBkrK7mOfuCDIqc1Ab/&#10;gTj93ukXLXzNsZGVPLy5tgZbY9qgaT7VkbJl8BzN7JgOiNA1v57tDdqte/OWv9WYv13pdjguazrE&#10;AbxReXUOqbcv3UzbW5Euyuk35gkwBH6UKu9bI4EStffKjTzlIkKA/KJB1AF49P2RgJUAk17ptP9r&#10;m/zVk+QFwjjstG8CTNTRZ5EkjSEd6jrTRcjtotJJOjjHcFKdtd6h6Sxt7rS0Tw/S7XVvPvb32te+&#10;9uEZrRFAEeiRke+5OkWQ9C2BgAp0Ai4CKoqyYHzOPiZwol3gSf0HmlS3fIatfutHvYAB9/EagBHf&#10;5XWf46N+tAI46rerdvoN3KiOlKzUW0GlInACQ9aIE+1y3uTneLlX36sEP//zP787HVeXkZ/TyLAP&#10;MMjxLLKEfAJXek2l9/XjO4BBXq9EcDYYD51WBxrkqDMSMl4YHPIZHIEC6jJePAewZKiqx9DohJYM&#10;fu3Xfu3o93//93cffX388cePfumXfmnHm7GoFyiAj4xnRlUnw53+ckI4QeTAIWLgchaMy/iNFd8M&#10;u04q8cJQD0wJ7NBHBnu8yytSJseC0caoZYCppz25qJ8RF8iSDMmILnDg8ZVjaj5zAs0DnSpqovHl&#10;9BoHfgKtkhGDrtNZfaqjrFPhDHrjNc+d5pNXzhma2uRco2scOUOM3Yxw85nhKaGdg0iuOdIBM3jg&#10;dOTUSuYr0KgIEXWLQghYcQ0YKbogELA5R9c+ULTMXOfWD5lzbAMqii4J/OjVG+vPOpyRIoEegbwT&#10;AAngbC+pffQrax/qFY/oqNPaf+ihhzYBJkWBkJt5LhX9wZgnd3XSc3WTeUCEtWD+i8QosqPIgQmE&#10;qe/ZvLZ+zJV5COSjP/LtL1LAWYCK/quvT3Nv/ibgUWq/mBEh5re2k4d0KFAiYLWEl8Zub7DX9Hvi&#10;PmBFHoDMt0vw2VpRT575Apj4/hKansncutDWvmTt4J8s0Ih/86Ks/ZPsW9vWk/3EWrO20ZTHIctZ&#10;trb75oP9x701WXRC+29RcnhycmfOyMU+1msq6rkyQl3taQGn7W8SHtTFh3tJn/ZRe07AV9EA9Ytf&#10;9znTkj2kVz/sk+SgrfmypxhXDj+Htb1NXiCMfvtmikRW9uBeT5Fy3t3T7ZzowIrAKG3bn/CqTF9k&#10;T0/Ua37UCUjWFr/mOIC/SBC/I8qAOuSaTNpL0VSn/yikHJ/4IIeAeLqSXiU/fbc3uzeu5IhW+zOa&#10;/SZI/W7gh1wDuZS5DxTr9y2gQl6/e+6Nz7N+AyDML5p0S54++h2S1FePTNTVV/Oq3FjRNhfyzO8E&#10;q9SvTUAheur3G1hf2uM9ufYbvAKMtZEfKKntBEnwhJY8V/Ovvfx+X+mGuuvevOVvNejXdAiIcB5p&#10;dSIua7oVsriX0jxl5zQCISQAheR7IVIARhEggSDpZxEd1ZN8zBWN2r3gBS/YJfQCTDz7DQKC9JFY&#10;9AJqAkNcATD2Vf3isT5c5bn20dmSPDxG57QUsLLmX0Ta57hfpbOnQ+W5b449A+bWvfnYH8AkkCFD&#10;fjobgSPuc/7dB2rkhAd8KCtvghYBCzkQyhigOQuBIQEPrhygwIrp7AeSBNbESzy6Vi8ePAe0eJ7j&#10;LE8dNN0HXGivPHAneeQ8TRo5RfKrT14BJfEXXeUcq0AWzlMglXzGue96+AChvOaHkc456JTdc6ft&#10;7slrnrwz2DnoydGVoacMvaJWGNU59oyljBzGSqc3yjMWMxylIiwYUu6lXg/Qf44MnkXM+E8xv/3b&#10;v330J3/yJ0d/8zd/s7t6RYfc4ocRymDqlBNNz5wu9IyVU5Sz1Ak4R8pcBsRxhBhWDDloNiNJe33g&#10;KcAksIRhZhyeOyVzHzjkykhKJvJqk2HrWRlDTH8MbjyJKPC6lfkiZ33jjzPVeI2r027yMh58GlvG&#10;v3nQRwZrDpPTuYxahh6j0Bj0zwA3H/oKeNA/o0/KeTNv8skcfYZwYEwnfBnV6BoHYxL/RSDkZJoT&#10;fRbdwilwDTQxtpx498rppnbyXc2Tcu3SW9ciC8x9TrA17j4AlRytHaBJr7+Q//yvNb2qEwjiOkEP&#10;94GgykqBKbWbIEm02y/bBye4kn7KvwacbAZMigLZB3B0tf7IRFmglnxzp07z576ojOZSPj0o0kR+&#10;cxRg4b7okeo1t+WhI3k2f4EbgT7RTRcCV9QPKEtHPKcjRSjJs27aawJa9JX+BLT17ZuiEPudmHu9&#10;+bPv9u+mA3+KUFLu2yX4to/TPetdX/q35vBnjzAO4LcxWT+dZJuPTtE7+UYv8Nn+ao5cOdHtO32b&#10;xDpkaKorT7I/2BfUUz8Aob2Zk46W9eu5iIGcTTzZZ5XZU4AtOaZSjqi6+q9up/Tt1fpoj7Jv4MHe&#10;Ymw5pHiyVyqjB57t0WgH1gRKp0PqKAe42JPQ0n9ggzrtDfLxSH5Fk+An4JgM9V9d46Jfyl3tg4EI&#10;jdFVP+bYs/ky9+SAHvmoY/+1H8sLlJDXmKtHXuSKZvuuMRlzDr66nl3R6beZfPEgeSZTdZKtvF7x&#10;SbbmBSBhroBO5Ihec+K+8Qaeaa/cWNCsjvx+Bz3Lx0tgXgBYkUfJJxsiUCUgDD0yIi/lno03ICaA&#10;ooMJ9OXTNzTJMhsheSTrwKxAuNZdv49oq082vRqkHzSbC2NL9gFI2tG5dW/e8ncjg/4QJ+AqnX9a&#10;5+FuTb0m01gDPQARQAgghmtgh2fOpTqAD98r8aw+gAOQkuwCSqLne0WS6JMAk310Sv0L4wAaeXhQ&#10;DzAiz7dS+k87+9ZKPMSzvJPmVflJZReRVn5vZd93Y1rlKR0qU3O/7s3H/gAmnaTm+HPoO1Gdzr7n&#10;DEvPOQIZmuoFfHAOJ6AQsBFYEZ0JOAQyoBM44rl2rrUrhNpV/doFfNR2AiKu8RV4McujE9/Rapxz&#10;bNF2lRpfcum+8mTgnqMUvzlk8jrpZqT7domwcFEXDHPgicS5Y+gz6Bj/ffeB0dYJLLkEqjDaizpR&#10;J5mrg6f+QxIHnhHIiJAYAgwPNAMUGBmMi06xOpnKIecYMHw7gS4knyz0oU+vo3zoQx86+tjHPnb0&#10;2c9+dvffcXy/5POf//wumoYj2atG+MmQzLkLeEGfDIq4MU7GFCOKkxUAxXFm0DCSGHaMMYZPr3mg&#10;zQgyZkailEHHSMowkpQFjiiXl1GmrJOnnBH1co7IwNySOR0KCMkBJOdOpPGfI0d+OX+uxmgu9J8x&#10;zuDkCDF+3TMM9Wu87l0ZfuanU3f6EShFBmRELq6BJvphyHYqaVzdG3fgWs4f/pp/44pn89Vzjm5A&#10;Ss51Tm/Oc46zuXUNfHENHFRmHGQUaNg3TQJU5dvbOKyBGECr/qXvfKUm0MP9fFY3cKP8gI8AEvpm&#10;bRbFosz6nsDKtSiS6zTw0/01sHQTYELO5jUgxNyZN/NnfeRkylNHviv5Vl9eYBfZS4EegV8BHeSt&#10;XmuvV1w8B3C5d8VbYIn+m2dtAkzkKdNP4Ij5pQvxkc6qS3cCiFoTRRSlK0WUBazhr3u6EFCSDrV/&#10;9tsjT5n5BOoCd+mA8gB++7KIpU7/zaG1ii/rwTohM3xbQ/hSjnf1XfGizHotsq05055TliMdgGBv&#10;6/WM1mDf57AuXc2PtvYHewNDUrv2OP2gpw/09V30GX7UQSvH1X1Oozx7XKCMuuYsQKA9RhlgOiDD&#10;/oh/POEvMNkY5usv+AxQ4tgXhWFcdEcyjsrxpJ3xoE3myvWBlwBl9OUbr3fg8WP/1Re+1JWHhrlv&#10;P7QXaxcoRD4BJsaJXo65seBFGV3Vd7+TgeZkUkQC+voln0DrIjH6je31FbzhVR9FW5C5ceHRPJCj&#10;fT5wQhvJc3WNNaCDrPutC8wpv/bK0pVsAmPEN7rqBrb1G6isMfcb5WpcxkN/q9fvrfqBX9kT6JMX&#10;EDBeA0Mk+tNYskUCo/CoPJmk84FYnslNfXz0O15UVZFJ/e6bZzxYJ+mpMRcBQ1/WvXnL32q4X6X9&#10;6VDH525INwJrTos6ulHb05J2gSOiOQJI+pe+QIcACzwAKfybd3nVKdKj13jUUy6CxPqTvH4TYFKk&#10;SgCJq7VvrwasTCBm8hEIA9QH/qo7+5xyqA9jUVbUyb7xd72RDOtnzb+ZdN70rtJxma7PzfVBr+Q8&#10;+OCDDxfZMIGRTkEDNwIBAgw6OXXPSZngSGBDwETt9gEOM9UvAzRwI57c44PRWhRIjv8KxhSZom3j&#10;mvzMqI/4mGWd/ioLpAmEyRELQKmvxjXHs/YfSOJqjPoIIAGGOAVnjIsq8e2SX/7lX96FffsAof++&#10;YJ6KHuEgMLrrWx5jm7HI4VDGKHTlFOQ8Mghz4PASH3jP2WDAMQzk6ZvjwBHUF5poqedKBoxmbTtR&#10;L7/xGdMv/uIv7k5svYbz6KOPHn34wx8++vjHP370nve8Z5d8/NU3TLThYHRSzDDN6WJc6rcQ90Lz&#10;8ZuxzUhiyCjDL2ep0zEGF3pFJXCmAoGUZSBnRNaOEcZA0kdGlJThL79TXUld+RIDkNzJJfnl2NHl&#10;Xi2Jn4xx/JufQBOJPPDbyV0fQewktlPmTuykDG38mdMcX/qjP8Z9J7+d3M0TuAzuIlbQM77qBGTR&#10;u5xTNIv+MD/mj5OY01PCi7GaV/Vce1Ye2Bco5r5Iqb5XEsgSaOKabMmOnpCjtVW0QMBF0SHKgRaA&#10;kQCP9oCS+gHLtQ84qW6RB+q0dyirXmmu/T4G6/qGN7xhE2BCrmRvDsxtgAjZk5k5yeFTR755CBCb&#10;4GMgifaBHtqoZx5cA7j0OedTWdFLgRyungPAzF2AVwAnHmszdcQc6ieAzRzTrUAVdeJRuat+AlCV&#10;yS+ipLXVXoiXwJmA48A2OtOeH8jlan8ObHvrW9+62xOtA3uEvvVnbeubE0ZHjdEaCQAi2wAV/auX&#10;U5zzZb+wh8jjVKM3Iw4YnYzJ9iPr01os8gud9iVrttdfckjtdTnh1jfHFo1AgkBe15xh+e6FQuPP&#10;PoFH+0y00DAeuqH9jKJRJ1lNoDWezGuRDPJy9rVxemgc+g0QN86+1eHZnpcT7DnQAd+BQAHYRRji&#10;i5HdmPClHXlbS+qjp8z8tS8aX/tUERj6xC+a+jU240KfjAIkzAMazXdrMgCcLig3zmRLT/ptsdfL&#10;009AvbbkVlShOgEI5gkfgQDo05PmQZ9ot7ejR47K6AM5KPOMXgCENtqan+YwnStSQ11t5dGF+MUn&#10;PszfBKOUkT8dag4lY5GHLh7Mh/x+W/stRkN+wA6eAnXQQN+9fhs3WbjiIfng2biM3fykF8nL3Ej6&#10;Vt66XffmLX+rgX8ZEqdidSxuVTrJWT0NJLis6aSxrCmHbc0/Kd1IFjc7d4AHQIj9V/SH+6JAigQJ&#10;WFFHpGMAR6/gSH3zRB3gt/VlD7AXBphUB/2iUKxda9aaBPorL7Kl76Dgow+nS34bA0wCRLrXxwRM&#10;TpPdlnRedC4iHap7N5MO1bPz4OU8aERn8t3zQREm/q0wgz2QI4Ox09TycgAmqKDMlWPdibh6E4So&#10;LMAh8CXgYKZAk9XhcD8jSgIwymPoeq6/6gWSTLAEzVL1Z515KqwO2oX6B5LoPx4K655jVKcx1G+0&#10;G0/GOKfJf2XgqClz7/14DhTjXv/y0c/Z4EAEHAWY5EQWPcBR8NyJqrocBQbaBLjwgD9jxDen0hg4&#10;GMoBHG9729t2fHEof+M3fmP33RGgx7ve9a4doAPMAfIARYA8Tl8lYIv2b3/723f3IkhEmBiff73p&#10;X3f6zziAFO0AKEATfOh/AiTG3ekvY5UxnKHd6Sejj3GVfIyDM8XYsaEygow9WXDQAgY69VrDfXNW&#10;0MhAd1WfocaIUlYERide7hluxtEc4D+HvtdtPOMlp9F48OHemHPo1MMv3vyQ6M+PyQRL/Aj1Wk6n&#10;eQEn2qBNHuTDEJcY/YXbk4UxZfi6Gn8OUAktBmMnjjmsOeDmBa8BHvLRXh1ebdTHQyBLjmxRBeqk&#10;85zSgDJXtDkwDNb0I7CQvMnNfNMn663IksDgojs8K5+v0bQHSD0Hsk7ww/qtbpEigSyt9eho2/4Z&#10;aBnAci36aBNgElhh/IEY5phB3/x6Vl7UzpS1+UjmZGtOijhRltOgjeeiQZRXR5/RTAcC/YoGMZfW&#10;gXpFiQVaumpbP/GFD3NpjTSnygJi3Lc30Bc00ZMaU/QDaALYygv8NS/9tnV44NmeSl+AbXSnvVmE&#10;nGfGGr1WH+/2YvuntYdfPNkv8KfMniuvCDD7jnXn2vjJ2BqvLACkNe80re9iyG/fUW4PDPy1Z9mj&#10;ioJRpk/8BE7YJwAqyvSnTB17pbZoccCtc2UMVH0py0m3P9gLevWFzmiHnnmwl7kP8LFXtTf2+g09&#10;Ubd9135Kl9DFY5EKAQ3tPQHl5B1goTzgRZ+BIfEdoKHPQHEyUte40aTbxqFcP9aGvZBc536XLjdO&#10;dPBbpIvxBd54RgsfdJs+oosXZfgwt+pqYx5mlEuRG611efhLtgHj/R4EfPhNCCjpd4LjYr6K5tGu&#10;3zn9pw9FbAQw9LpKv31oedZP0RrK+s3wu4Pn+g4gMTfK9BEY1OsyrYcAtoAQz/EaMGLuPbviR37z&#10;jze817/kWb1AGW3xQ6YBMPLwozwdwC8ZBBopN4fmRr49ad2bt/ytBv1lTufhsNwo3Yo+LmO63ePm&#10;NPYNkyI9gBcBFvLm6zgAiP59sPVmfwBAF4EiBbAAVKwd69j+4j7ABP3quQ8YtpatSzR7PUgd9654&#10;A9K0d+AjRzjAj0x7HWfyX4TMKoPzSrd7LqUVGAo4WuvdynReoMeWtPaXTvR6lnQwYCLChHHPWJzA&#10;R4BDhuRMRUy41zZAI7AlIEMKUAg0CBRRL3AhsGECC90HanB8JijhPqc4ECaQoj61VdbJ4Qp09By/&#10;tXGNv5zdOYaSvqasKs9RSnaNwTXHidyKKGF8M/xzMvyId+LinvHvR92POOMsx2B1qvGRM55Daeye&#10;GfDque+1nYAvY5CPZyHoXl/gOHAWOAmcOc4F+oCOX//1Xz965zvfefT+979/l4AcgBBtvEpkXNqK&#10;kgG2eK0IzV7/SRacRQ6IPPy+4x3vOHrsscd2IIw6ZJLDq746RYz0r8jIxObqyvhicOUwFonTqaFr&#10;zrTxei40mrzRYYgxiDqlQ9c8BBIwkDIu67fQ9X4MOjUO6Ano4jS6knevBOTE5cRmJOONA8WwNn71&#10;5dGHjGF8ZAwGZvghymhWjl8JP2SDFzKdkRt0jn5NZzU5GLdx6QNtV88Z0WQXEGJupBxa9/rIiZYX&#10;EMK56LQ2sCjHPEAFXwEmxi+lq+bQWIwL7UBCdY2tyBI6S8b0l17S50CNAMuiPAIyA0ACSIoIaY1b&#10;MwEmASmuRY8EjLYfSYEp7Q0TNKnt1ldyyJBRUZRJYJs8ekTfckYDx8i2KIzak5/yABT6mFMY4BKo&#10;l0OJbroiv/oBL8pLaKKhnat+4ymHM960jY/0Bz9FYck3roDHIra0pQ/qTZ1xRaNIFNf2d1epPaH5&#10;CDAxT/bm5lqUib3pIx/5yE4PrXm8oWGc/uOXvZEhZ23Yc5KvqzbkpR0jTx3r1F5mPSUP+4xxmMuc&#10;bg6p9VtUWbIOoNB/J+7686wMjZx9a8UaNqfWMCOX3MkzpzNHNedQ//rVXr+t/cDjHHZj6fRQG7Rz&#10;pANc0rcc4xx0NNAPLADimGdjwIN9Db0AkGRnPPZeexJ+tMnhtwcDINr32m+MK33FF0ABTTTQpy/k&#10;R0Z4ldyjg0d1lWtLn81D4IK5xRseyB6P6pOneU4fAgbNDV4Db9TVR/Kx9wamySOHfnPUV25cUuCT&#10;MTjlNX5tAke0M0ZzmE4F9OszkE49ecYjr9/UdCeAorboFEWirquxTqBGnUAHdOoLDckzHshCPfOk&#10;3PwFyrni3X17ifpFsZAdeaZH2QPujVeKfjpcNIm+yFMemQbydXAgP/CMjI1BWfNkv1r35i1/+wz8&#10;i3TmSmdxXrbUv6gxbOHhKh2WAksACf1HGnlFkkjKKwM+SCJP/N61xhwiAD3md08CXpRnQ9ojAkzU&#10;C6Cxd7VXWMv2B0AIgATNCa4EmBSx5r7okyJMAkuKkpH04zlwaJXFvnToWqle34VZy887ncbTyvP6&#10;fK+kxj3HHnBWnrmiF+vefOzvh37ohx7mBPQaRSBBJ/HyAjACK7qvTAq4kIpomCDICh4EXMivHUNV&#10;nfjIsQ58qV2OS+0zbnNmXLuPtjpFZGgfkBAQE2CinnzPgR7xGlASfXkTaJn8B7KgMcefAyaiBFjg&#10;yujqpCWgxA8zI4CRlQEXgMJIZ+Rrx2HAB5470ecoyGdQy/PsyqGM9+YNXxw2jkKOIYCDY6m+vrRH&#10;3zg4mRyHgBNRJiJMcgCbe8nYRI8AYXI447UIAPnmwBj1xyH54Ac/uItI6b+ZcFYYuGRks2UEMqDJ&#10;qNcLyIc8OFLooa09oIajrG/yYNy44o9xzHhFg1yLMLFZZ8gzlPQ7o0qaH/OVMcig8+web5wQfUxg&#10;wr2xk4H5qaxT8sAEPLo3HveBLgxrhmLATUadfl3xiT+8FVmiTF1lxqdPstd/azXQQt/130kuw5NR&#10;2YmkK0MzQzqHudd7ijIIPJGfo80hNK6ec5wDWTJUc5qNN6cZr0VtmFv866sT3wAp+ppDZO2RtTK6&#10;1beB6FNgSa/otH/Q4YDE7l1XwKNnbTxXNwCFvrkWhVJEWfTUazzqWStvfvObNwEm5ihwsBPPwAb3&#10;gQgBGOm+Ocg5t+6SV05ir8JUTufUcY9GkSYBIdENNFEu3xxbX/oqIiWdDlQLuMGTuVNWNFFAY0CI&#10;OdRHkXSBja2jGU0ygTPXdC8AtugS+2jtKrNvB7iZoxkFBBT59Kc/vdsj8dV4jQOITL84dZw7fYqi&#10;U886pMPmof2DvhYNYf22LwWyoGPt+U0ogsI8u1e3udG/tcNZbb/KAUdfan9Ds7nCU2BbDqA9Q//W&#10;FaOWgYoH42OUao++PDSlwGP05AfG2KfbQ9HXv7oM3MaMFv4CB5Trhx7gDS10lfVbGPiiPX4Db9Aq&#10;6kc5h1t784D/fj/QMecBMtMRpgfyyQcdex0Z2+u0bR9VF4+uvWqjj8BK9eNTCmwwJnpLF5WTk/60&#10;y2nPSSf/AEtj8YxGzkTyM0av/5Ch+mh6LrqieZMCDuiK8gAHz+TsGkhhLhoHOoAsrzQFzGuLH3xr&#10;ExjR/CtDRz+uzZP6aBQF6V4/9BUNdcgVffziS15AiDGSaSfL8tORDj/Sq/gxFjyg76o+eeackbl7&#10;bdCwb6WPrujRG+vPmi9yKeBn3Zu3/GXUr0b+aviv6ZA6d2NaT86v0s2nokb6TghgoUgMzmXfMnEN&#10;PCkiRASI9W6PAm70Sg6wItAEPXuH/Vm0yfyGSaAMel6r6TVza9s10GXyGAiDlr0OWOKbK+rgLf0I&#10;vEA/sEX7/utPkSirPG423Sr9vFX93I60ghzlHTJfEyRZ2/Tc/JdHb9e9+difj74yDBlzOdMZjQEe&#10;AQcBDgEVlTMmXQMmJlASwCC/egEx0ZxASE6OZzyUX94ER5Qzcos0UTYBE/UaBxruAxiUu8oriiRe&#10;A4zcd9rYuBtX/EjGkIMkX2pc8tXBS8AT56nTboYbA8KPbj/WjCc/4gwDBlYGHMOPocAg6wQ1QKb3&#10;9XN2XHPUiyoxpk5Rc/5y6q59Q2GX5/181wxPMpP0p65Xb371V3915wwATkSTJGd8MBz1m9wCR/Tf&#10;d1Ry2snJvTbGi3fOyOc+97mjD3zgA7sIHOPIAGJEMXgYOBmT2gaWcGqKkuGE4onDxLhllJG1dgFA&#10;+CPbnPgZBp2x7xqIktHGCGM04sXGLjHUGHju06dAJ/Iw9iJ1OtlW1lx1qmos8gJJOoHHmznBW06N&#10;MXWKi8+cGAZnhi1e8Zwxb6wTSDPu6VT36gTjEB1GY7SMjeGrTN0cZzxrEwBCphxC18qnk6yduQs0&#10;6cTVeHqWAgF7DcdVvnoBBmjg3TXgRmpPMAfmuw8n0+1AE+tgRoS4tj48K+u5aBB5Raa0fqorWZMl&#10;+eppq01gTHuBOp7Vectb3rIJMCEvMiTXQC/35N8pdvNKTurKC1gKjAhYQQPN9hz10bEeyDtHIuDO&#10;NUAEvTnfRYwEBKKJvjrpR+sWHUm9HGVzqSzdoQOBxNoXcaIfz8rsLzOaRN/y9IkePbAm2w+1V9+a&#10;DEBvr6uuubUHmTvRJvZGQLFvMNn70Lbu0MGTZCw5gXSwMQPs0LUWnaRxusjRnmKdGas13cm3a5EN&#10;7hmPxkHvA2iLIsEDp7bfB2vWnhlAESjBuVcXj/pofaMltX8EpDBg1cd/ESbGZR/Qj/2xaIcAG+WM&#10;WHthkTHao5lDjG/7SJED2uaEatf+WwRJemKs6s39Q70ce7Kxrsjc3kym9gBtleegBzq4Jgd06OR8&#10;nQo/9mq6qX5rKYCv3279kndjU8+VjPDcb0bPygIGJDTNEf7Mh7ru4y0gIycd32QesEJGysgBnaJI&#10;XAEdZGz/5rT0b6XpBbp0S3t0+43VFx7NWwBHQAuezJ2kvnJ5ATPNa4c/5kvSvzFLgSmu+Ca79Knf&#10;036H0aNH6skPBMQzGviWzIHxkxfe8apOEUTa6CfwCI9kJ09bdfDmGe/o6LvfGrwUSRQoph9zsO7N&#10;W/4y2Fej/0bpLG2u0q1P+xy/y5REWQRacBr7kGuvv3AsAz38HgAeOJryAA9+y/yuKJsASffKA1rk&#10;aw/smP9WuCgToIc9yrVvoxQlEi/40q/y/uOO58aAjjHlFAeyoCMBUIyz+15TuezzdDPpooChi0on&#10;gaJb56hxRy8gr2ipyuQfFGHSvxXOucjoz5kMCJigQWBAAEKpyIIAEeUcx4COnAQ0c84DMkoTyKiP&#10;NUqjZ3QDTIroiJd9fcsroiQwJLoTEFHOeK6/wB115lgnmNNVvXirT/Q6pe7EkuPmnmHmB9iPr9Sp&#10;oR/oAIGcEkZaJ/TacSCNhxPJOWCMB5LIY/ip75rDxkmMNzzgl5yADIAPYzN2xmAOVs6FPDLzvRER&#10;IF656Xsr+g1wYHC4l8dw1X+gjueiHAJxyMdY1Dcu9fzL4a9+9as7xwQ/GZVkwXgOCOpVI+PCv39N&#10;jDffUDFOssoQlBhP5CpfP3QJnQATY85QyxHIOJQYbQEIGYiMRbQZTgw6RpXxdIKds88R01dlZGDM&#10;5mjKj4y06WTcHHAQlOGLwc1RwGuJbAJNCu3OMM0gzeBLr3JOGcX6cF8KgNBXp3TGl3FJ3/BmPgJz&#10;copzmHPC9TNBEu3RDZyqbfc5feiTQyBJzkYnsI3FlX64Fl2gLdnTc/KmV9YA57cPu+4DMQIP6VPg&#10;SB94Vce9FAgyIxCiU/RI+0I068saqz76tXnjG9+4CTAhU/MuBT4kY1fPRZ6QnbwAJjpGLtZ086g8&#10;ACvQLPCidaHMs7pkqry5DkALrKFX9Bp9/Zmb+goA1g4PntVtTPUx+wqUQds9eu7b85ShSXeNPRBF&#10;XXTUs/6kwBX39h86FlhS9JW564Pc5tAeCehWJpLk3e9+906f1PMhWHzSQ+Nr3RiLfuiMNmTIUWXs&#10;2TtyuO391lZhyzl29pyARKdynfo7UdPO/oRer+pY+/aAnGvABQPVfqVup+ho0ImiUHIS8SwyRB5e&#10;GcL4MY4iBFztK2jYU9CMN+XGoF0gDUc7h9dJpDrmU56+tG9tk1+RAIHT7uWrg4Z7fMqnY3QGL43Z&#10;/ONL32RvfuiGOUcDzRztIluU40eZcQceomMdo6k84IW+2MPlka18+5qrNSGfPtBL92RGL/DaN1fo&#10;JPpFqOCp3xQ0OfOeOfJozUgK9NQzbnlSERpOfF3NkVNfMgeaRKvow17P0U+ROnjzbO6MU1/x1e+J&#10;+wAY+ivf3BdhUp0Ak0AStOPVHKYb+motyJcnkWOHR/LJyD2aeNS+aEtl7gNX0MIDcAhPZNDa8hwI&#10;qRw//ZaYc3TVDTTKFtNGPxL6HUBou+7NW/5WI39LmqfpV+l801bn7E5MxtdrNgETvfISyMCR9BsC&#10;xOjjrgAKz+4BJe77toj9B+ihrusEX378lU87+qlXPuXoX7/iydcBk3/z6qfukrwHXvD1vtQNvClS&#10;pdd/ACyBLoEtUnxqFxBSFEGgSK/K5DxLzbHrnQQq3M26uW9sN7seJ1hCt+l6+UUgrXvzsb/XvOY1&#10;O8AkcIBx0XUCJvI8l9eV4c/gDEDofgIH0S5NUEbKaa7vlUYRJQEo9V1edDig8REvATdzTL0SMoEZ&#10;zxnPASvxNcfdGDzH48ybfOK7tjleEiOcAd6JOSOfQeAHmAPgx5mhMsES9XIyOAIMwQx+Bj6nIAeI&#10;kZY89Y2P+gZ2ADn6fkqRFn3slaGo3+l8eA6g4CQCJSSACRoZogwHxkRhvp1q45OO5aw0N538ey6q&#10;x70xAz++/OUv70ATH5RFq5MjRjJ+1MczGr1+wxnm4MhXB/+MsU7h8JWBhRbZkQvnC68Z7Z3gZbxl&#10;qDLKcizQZQgyWqcjrw7ajNwcMeMzb8acrmXsz6iAnN8AqiIHOrnXB/o5UZ4DHDptZthJnZBlWOZc&#10;x6vx1pfx6wsP8tGMbkYiGvokU+MKvMvw17/7nPeAmAAffaMZHwEj6XljyEBFJwc5PYyPeAtAU9c9&#10;mdE3fbu3Pslf+xzX/sVwUSbXwIrrIEqgRkBrdawj5dZKgEntZkRJybpq7wkUaa/Vpld1pGugyybA&#10;ZIIjZBR45pkcyTjgy1U+uUr0qciP5ly99pv0rbkLCJHQcp1Am7bSBL60aS6Af+YpvszrjIZTJk+/&#10;6M8+5CufoLFn/WlLFwN+AmW0aR9vv2wt2rfNgz1Iam22/8zfoqLU3Pv37vY8OmF+vYJjH6Ufok6M&#10;jW7ixfitcXPdfmaOOZV9aJUT197CySSXoiXw79q3KNANECFf+451rI08DlzzZ90DSuxPHERgBqdc&#10;efTJSPtJr+gL9fVpDjyjo25gCX7Rw791J58BzflUH5/K8IS+vVdeAI9nPNIPzi+H2X6kT/uqNoE2&#10;+jUG9+0N9ivPwAB6EPBTW7JTV19S+5zrBM/JKmCAbFzR0Ja+BKD4XSUjPPc7bR+nT/Y9/AUekhnZ&#10;otOeo406eNDWc3uee/rQb5tr8+K3hOz9bpkzNJvnojq0iQ55BpL0ukqAlzk1B0VwBEqhTQf7Dxbm&#10;V35AHfkERHVIoI08820/xod7/ZC3NvooAmRGjajfWMlWfXSLqmkOJGMOlAvYCsTpd20eYrhXn+zS&#10;/YAd/JJLrxR1uJH+oWUtBcoESKGlXL34Vk99+mE+bydgclYH4madj0PTzTqgd9rJ+JpulZzPmgIj&#10;OI2iMoANAA9RGwEmRX0ErNrbAf7AEr8zgBF1gCIADM/Wmv2k/agokP/7n/5boGRNj3z/t+x46TWg&#10;/mvOfE3IPqUvZQAT+X13RT7eixwwvr5REkgSKNJVXXUO/ZbJZUn4DwQ6z3SZdXVNp/G6rjv3AYFF&#10;KQH6+h5PkVLr3nzsL8Ak0IHBGCjRfREW5QcIMBwZ+xPg4DRUr/zAihwIZYVAB0wUIZJx6hrggT90&#10;3Uc3wEJCdwV15jgyiqOXoTz7DmyZ/RehUvuAkfiMx+4n6DTllSPFYZoOW5EbjC0/vAyunIGMvJyA&#10;IjByZhiFDPP4Rp8j515dfBRG7r/T+DDrww8/vPtI63vf+97dR1p7PYHRrz36DMMcEX3kYHMo6sNJ&#10;qeTEVT8MVsYR44Sx1QmZzZKxwdDAN6eJvLQJLJICTXIoGX7K/decxx9/fPcfefDL2QmEUA8vfUgW&#10;b2SRI5YBazz4yYDsvtMmY9O3+WLgMpBK+G4sjChzEnBTGDsDCw3zN4077Rhd5hBfeJ8OG3miFwBk&#10;jl0Zg+jnuAZiGAtarvrAj+QeT+gE3ASclJcR3ikoAxbf6JIVHeyEfoIT+up0nlGItwCdgIkc9emQ&#10;F12QU54TqzxHOAc7XnOS3aeD04mnY8k8JyH+6U9OsaukP/zTOfLGj0T3ihjodZiAj8CLwBLruMiw&#10;okk8B6rYcwJK5vMKkLSfTJA4UEWeemi+9rWv3QSY5HQ1b4EZ5K4scEsyb+lK8m+ec0TND/mTdQBU&#10;V7LMIfScfgSkNP/uJy89B8B6xoM8z4FraMnr2byaTzTTo6l3OcratHbk9d0SeUWL9I0T9/b7dKLf&#10;Cfqijfkwf+1R9s+iGd0XwWbfE8EmqsR/ALOfW+P4Qce9sfWfz8jaHosWx5Whx5hk3Nk3c946ldfW&#10;uMwXfVfOgbQGm1tl1jFZGrcy6zy55oTKLxrDfKjD6Swfz/Ll4YVRXBSIOjmL7Wn9LslnYASMMVYZ&#10;y9rqiyGdc9+eGyBq38UHnbDP5rjm0JtL9I3ReOmxvSfdJFd7BCcd7+6Nt0gU8qcn2pCddubcNRCF&#10;/OkDfQxU0R8+8YSHwOm5DgJq24/QxJ9n99ooJz9zgw/y0V9RCkVm6Nf8kk/t+61xH+BgngLw9eke&#10;/X5fAz3QNmb0lfn9ae70UxSJOeZ4cGS091tAF4Fz6Qo5BqTJC3whczyhiR75FA1DdoFqzWm/Nfon&#10;pwATYygiJcBPHfy4RwPdIkw8t1cZY79tgXABftqbg3Qlmq59G8GzsaCvnWc8WEfxIb/f2MmfPum0&#10;fP1kX6x785a/1di/LGl1Os6SzqP9zdC4k8GWQ9NZ5aNd4MR8JcdeABDxzJEEgNjX031ro49qVzew&#10;BLCizDr3O2QNWrvWHlrf/5LnHf2///zvHANLpH/5334d0PS70ok/wARd4Iwye449qFd7+oir/gN2&#10;8Fu++Q8M6UO1UhEovZrBiV7ls6azyvlOSYFI+/JPe74dCQ9zziawugIlfQh4foMnfe31ru7XvfnY&#10;n1dyOAQcBEZkAEAnbDkO7hn3gQCBI8q06dStOgEGOQiBHIEMEyQJkMiZrE11MmwDRgIxAjzqJ7Bm&#10;ghi1D1xpTOXpM4e9FO/1McEg5TMSxXOASzyW33gZzYXxM7rdk5W+GYQZYwyCnBWGViewOTacAIa/&#10;Tcvm1eksGj686tsivouCtxxBzoCTUSDJb/7mb+7+LfAjjzyy+3e/PsjaHOIfHclGp09XSR/Ggl5g&#10;CTnqH7+Mnk5v+mo1A64TLAYSI8e4coSML1lHmxNC3ugZLx4/85nP7AAT/23H9wM4l+SWXjY/6GXI&#10;MlDJJ0OKcZPRJA99BpON3pXhbm7IKoDIFS3GkjZ+ACozHnl+CDLK0c7QYyx26kWO+Asg5FCRQY5d&#10;r+wEgAUUdCIujxOkb+Mic2PTJ2MyEEUbdeR1CpY8apvTPE/PtO9kP8dUf2jgHd/yjF9b9dUzhhlh&#10;kpPrOoGSaAea5BQHmODPNTAlB07KkXdvzHTJ3KmPhvyiF+InpzjnHBBkzyBHfARYBoCUAjACLwJK&#10;pMpqE4AbENLeGHjSXlgEifv2nUDm8tq35D344IObAJPApHTAlRyLxnA154x6cpSaZ/mBWPQgHaLf&#10;7pUHirQf6a91Ib95M8c9o03mAa7pirnCjznKcXat3DgkbST6Xz6d0X/AiHJrA194yYmvnbpSMpAf&#10;KFjkFrC636SAzPbs5iV9cC16LWAegOtbSx/96Ed3+2jrzjzqD9/6p7f6E9mHVh++sz8y+NwXEcD4&#10;7GTd1TpFM4C2NWnta5+jbE7sPWiZSzINsK6Oe3uV9tZ+4LZ20c/5ztmNNv3BHyNU2/qz16OBL1cG&#10;Rx8ctbfikywCPMhcXbTTIXsKXjmf+ravot8rPdpoG9hnX7WPmnO/M64BzfpGy/o3Tsa1+vqiF/L6&#10;TTKOQG566/cPHXLRDxnm2KtHB60Nz9rIIxd6ZzzmqjryJTy1ftzjRV/4bg8ma2MjF9fm3diNxzMn&#10;X1001C/qxzjUdQ2IQCN+jB+/RXig49opsaQfMu9D6slHH5UVBaWd5Fkf6ps39NNJ9KX+Q5HfXzQD&#10;3oxHnuS5MdBbY2icZCw/+uqnR/KN0/MErNAuyqXfDe0D+9F3Rc/4XLWNvrnRLqdQfr+ZyVE5GtGp&#10;7bo3b/lbnYGrdH5pnwN42dLNgkKHpiIrenYfIJLt7rnXbTiRwH17MR3vt9f6sJbk+80JNJHsn9aU&#10;31m/d/ZVNoJ13n+p+b9e+aRjYMnv/Q/P2O2B2eZ48XvCyY1uAK09Qr/4LPKkb6UUUWePNa6iT4y9&#10;145KvfbT91aSyZTZKq9VpvvSeevcqh89H8rPzaa1n/X5vNIWuur2utWav9Lp1SzzXdSSq7lPfwLf&#10;1r352J//ksMBCEBgbAQYzIiJTlAn2OCaw6o8J2CCKzkKASPyAi9KGa4BFNWz2HqewE1ghrZrnUk/&#10;wKKUMXwSD42ldo0vYzrApP7wo0+ptsktfuM5ACPQJMffxsKwthkFhPjxz3lQxij0468uBzsQRTkn&#10;glHp1RgfIfT9Doa85KOsTtNFmABTAA7ynYpKeMnxnCfBUie7+uybG8ZoXj3jifHAOLJhzq9V28wC&#10;TTL0bbDq59gWDZC+9V0XBiZaNminuf4jhe+Z4J1jQseMN2edYdrpnDaMNAYSA0ff8jrhYkgxfjrJ&#10;w7eEBrrmKqM8wynDKCMJrQzaCZL4QZCXUSlPf2iTV2vJnHPiOGn0qVezipSQ1CmiaEZykE2gApma&#10;owCITvfd50BLASXuOzFNNhmnObZ0DV/6o2P6LiqC3KR+NHNg0Q/kyPmN7wC/kjp4M/7GgS98xy+Z&#10;u9Iv/OaIZvTjOUclp7R1IBWxFA/01lorKsH65fgCToocMfdFhASSBJwUTdKzOax+YEd7o/z2SPf6&#10;mPn6du1bJoEu0dgaYVIkh/GTRwBHa5j8ky9Zq0O+2knmKydPnaKZzKk0gRiyLRIkfasv/ZgjtNw3&#10;7xPsSKfST/Mfv+lw45EfL+lOcxzoYt7TsXgtiktf6qSX1pKyIklaY65+P+iIObAXtR/N3wp17D1e&#10;DaQH6tqP7OOi4PxnL7K0B+gDj/ah9nN0RKXgmWPa9yTos73uGc94xvUQZvtVp/U50fYc+5X9Bi/W&#10;bOCCfUYbayUQ1JpBI4fdiRzaZEEu1pI9Ci/uyTt6gTWBwv322ENy1tGnM/Y7eeSMRzzjN4NWe3PT&#10;b5q+G4s6eCqiJSBIwrM6kvnKaSUP41WXbNVFTx/kbrx4oCvqBzSoG7inT0Z1DnpOtN8UemZeyLL+&#10;AsPdyzcm93ST/tC/gC36iC7Z0GV7bGAlOSrDmzx1PE8QQT6ZTpAfb8ZgvtBp724/dC1yBZ9FR6Bp&#10;rI3PuOgd/vWtHrmjAdAgk4AcbTgo6QGZBq4E1JgbbdBuLtAMjCoSRTk+0NMePfQDGtSRmnv8GV9A&#10;Vb/pngNZPNORABR5gSMBQq0L5WTfb7ir/ukU+Utkp186Skf6DfLcgUnrCh/4RQcfrdF1b97ytzoD&#10;qwOw5l3GtI/Pfc7L3ZbupDHGq4iLvt8BELFW/RYUmVGERx91tW9YS37jima0vno1R/0AFz7AtHn9&#10;HmtjD2Br6+/7XvycY1Em/+Zfff2AFu32qr6b0n/OaY2ib5333ZTAHVd7kvVpL3I/X8MAnvTtir53&#10;Uh/qcL7X11xWh/yQdNH6MKMpLjptGcuW7ynNdeN6lvHs62tGmVSOr6Kl6Ko57xUxeuCeHrNZ1r35&#10;2B/ApMgMRiIl75mh14mq+0ANBuZ07jwHDASQBJIEYgQkoKFdIIXrBBhyzCuv7qTB6QiQmfSiIR+N&#10;IljiewI20VJf+QRXkoP7CcwEzuhvlhtz9aKTIyQl00AT0SCcNoY9Q82GUkSBzYAh4Ec+xyfHg8HZ&#10;yW2OhHY2J+Pw+o0IEv9dxjv1EmPeN0tEnuiX0Q9UUQ/IgmcbYUYixyNAwgbWf6foOxeu+MlYsZHZ&#10;BG2Y7l376JMNtRNLmyDDZjpBORTGRrbGwRCj3IweYeyf+MQnduPpY4vz1Eg7BouNlBHkypBh3Ngw&#10;5TFqbKD6Nr6cdM/4tHjwZ2zGqbyNWdLGODOcMva18SPghyPAxDO+GYb4wIMycmx9kK05zLGnFwGS&#10;ys1nDisZqUcu5O45J7M6ZNgpsHvtO01VV94ctzx1yS/j09it4/hKz137WKkxaEfm7gP56K6U0+se&#10;Hc5D5fQVT/TM/OPNvDFAA39yapK7PLrhSvY5Ffg1hkAWMkA3Bz0wqleMAjtz4smYLgWEFDFgDmb0&#10;x4wQUS+Aw1qunWR/bN8DtEzwpIgU+QEmE3CJpjL3r3nNazYBJoEbyT15GHfypBvGLV8dz+QXaIFG&#10;cmvOtCPTqUftOfoIfEJTG3OvjTrlB46pS/b2kfRBfvoT8JIOTb0IOMELHU3HtHNNXwNkrK1AlOrj&#10;ybouoote0Ile01HWnt1vRbrQ74+5AZiIgGuturc2esXRHmuPw4PvnODbPmAcaAJM8Grd2SsyLu2T&#10;fqxbi8rtG/YZcjFfgQzok3MOJfqtaWu8E/C+GWLdkEFOpP0pEEO+9UxO1rm1xXGmC2jYt9TPWQ18&#10;US9Hs/+ygg9XfKFvf7ReA8jJQn308Gld99oPZxxveEC/fb09vrWbXqGDZ/lkg4Z57OABL/I90yU8&#10;aadNoA9D2rgAB2Tl2bzpF+/kTQ7ma/6+tB/RKTKnh+7JBq/mJiddfmAGHWjdSfTZszHho9NT/Jjj&#10;oozIqFdJyS5ATRs044ec8UdvjFe++4AIfZlbhqFy/eLR/Mnv9VTXxlleQEGv6RhT7fDWvkyOgR7m&#10;IFCFHgWkqFuK11KAS7+vaAZY6Utynw7jP+COTrn2+49+YJN8V227D+wwZ+4DasyNOvogXzqAD/TN&#10;7QR66ks9/K5785a/1ejf5wCc5iTc7nSSw3PZwISL4OWyjbF0kvPahy87nQc0cBT9DrHjgQny+vir&#10;e79P1qY1YD8oggOo0YdYczrlWX/tudly1rV+Aid+/nufch0s+YMfuG/3O2s/DbD324gusKRXgvCg&#10;XLJm/YbqNye4V3fsRfYbPOpTeVElfAuywQP6+MG3cYg4OOnVnH2y3JrOg8ZlThcxvrPSbF322hWg&#10;jH4EkvUqTuAJPaG769587M8rOTNkPMeNsdgJeKemAQqBBwEilQVATKCDYVPdwIoJLORETPBC27Wv&#10;Tv8yWHNUohHIUdJfTp+UQYy2/AzjokbiP6N5GtDuA0ommKOsVwAmgNJYA0pyoKTeg+/DpAy1ABF8&#10;Mv5sTJ4LH8/JyDHKUPNcW3X1BxQBhgBFRJwASoSTy5eKQhFh4pnRj7+cHbQYdDY8BmhACaPL5qee&#10;fBsnVLrwphTOSalrAIqNi/HlnmHEYGFsZFgyQhgujB/lNrRv+7Zv22125POOd7xjNx4yz4DqpAo/&#10;2jJwtM3IZqQxMjN06zcDi2GuDN8WFV7RMr85ieQaf8aqP3Rs/Bmv+pCXQeuas9BJlM1bHXMWKJRu&#10;ctbosEgEAJrvsSgn3wmckL85kTpNNA+drgeGuMd3J7Lq5nTNMvd0jCzIRB28tf44+nQJ/dYnvcjR&#10;LhrFmOJLObryij7BY/3SrfQ40KTxVQcfUj+y+CP3TrLNhx9LPM+IhGijg658POCL00O/jQ/PrtZe&#10;H30NtGjfC/gI6Cg6pDoBLJ4nmExetZlgTMBItEvtYRNg+dEf/dFNgAk5JU/jzyEjg5wI8mzvKKmj&#10;betB+wCUQKsJTJBbOqhOeig1/+a6vQp986cufW4u+vArHcQXus2d+/Yd/LjqO5BYMq/tT7WRAkmU&#10;tXYCeq0ze5jyvhkVyBJ40m9LEUQSHUlv7Nci8wLz9W8NowN0DtQlczz0farASfnVV25/cKoHsGWw&#10;BSoXnUfnA0rsZ+0p9lFyrcweGUAceKBce3tgc6sOI7f9yRoyt4HBZGyNoa88xzkdQr+IOffGZG7R&#10;67sR9j9tPePLnio/YIZO4QFNc4O+Ms/2R3rSCb58V3yaS322F6ORjmsnzz0+i5ygA+Yp5ziAlpz9&#10;ZtnD6QPaHHHGuLb0jV7qF89k177UvuMqr/0Jb+Su38ZprvRpDPpXl3z0qw4ZKQssIW+89VvT72O/&#10;dTn76iR/fAQ+qd/cTDClaJF0CDCEN8+BD0V+NJf6xbMysgkMCoAxBnyg5bet31r5eOz3VzJXaLji&#10;Cw33ro0LLePAlzLProEegX3GR/7mXh/yzL+22Q7Gah3Uf3NmDPrv9xrd1kG6pT913GtLhlLrqzUl&#10;oRG4Q17arnvzlr/V2D8pMfw5datjsNbbl6p3aP217T5A5E5Ld8MYDk1zrDmPAIM+oOq+75cAJQJM&#10;OJV906R67ORedbE+iyTvwNFvGMChSPP2FGvJ1b7CJ0AfOKGP/+qB51+PMnnwf/kXuz3VerO+7Bno&#10;qBtt90WttS/gQf+Nhe+gD7+hyuz1jSuQqO+XqI8u+srdyztpfayRJ2dJZ9W/k3i6E9PWsZxUvz2p&#10;a8BIuj7zi6bq9Rv6XCQVnaUr+a7r3nzs73Wve93uGybTsWf85yhJ3XOoigIJ9Ah0CCiYQEXP7ieg&#10;MYGIQIXoyw9wWIGQGRkSXc+1Lb/T/AnMTCCoiBH3s99CtKujXSeNjTneczA9M7qTg2u8eybPHCNX&#10;hrhw7r41wvj2o86oYsCjm6OZ85mDysgLsMghZcxxcjp1M5dOO4EiTkWdpgNM5AFLRJwAINz3n3PU&#10;AeTgVx94YSQwXPGAv5zyDBZGno1VODnQxIZG8Wxqrjbh+Z8abJqd6tkU5TOC5DF0GB/afPu3f/vR&#10;d3zHd+zaGDv+8MYAZZi0YTJ2OlWLTifqnuVndBpLxlPjYBD2fqOxkCX5MaJzHjP+MhrRrX8/HMbk&#10;yuDG7zQo3Wfs4cNY6EA6ynkyr+kY3TIPnDPfR+B05QQGBuDLlcFMB/Bs3t0HWJCBH5+c5xzQHBey&#10;6NkYJTLjxBRBUTSEPI5frxnkcOfcouG5MrTSUdeiYuJNvznJ2itrHJ4bH74Zqv0wBkCZb3NgLhpz&#10;jn1rJOe/SBu8W4PkjLa+rEFJBElg8Yz6mCCKNUseAbXVCwwJUCG3QFHP5bU/tc+1RwyQZFfHun3o&#10;oYc2ASYBCOTePmCMGfvNvxTIkBNYG/UCSayhHDHP2hSpgVb1ais/0KI+0sf0wtyo75lO0EH6Fg/a&#10;7WuDdnrkXp30Mf1TtoInM5IksDyABD3lRUaiZS2am0KI1Q88ae+2j/puk/raKVOHrMyj75j4qLZ9&#10;gmFpn6Gj2qNPd421NjnuDDU/3vYfe2WndDmG9tIcvvYe8ic/oIQ+1FNOduoYtz1WW+Oprv3OmlIn&#10;ANm+JR9PRRBwgqX0xnzlSFqP+DQe8rTH9uFa+54xKbPf2cvlt57tb8qs5enko40v9IwVP/o0Vnzm&#10;ALePJgP65zkQAg1jsF/MZ+3UJxPjIl9XOmPdoR+IQIZFE7QX5WjLlzrlzKnHmzr4UoaecQQQKKfr&#10;9i7zTA/6zSLL9jd5gSUBDUVTNG8BM2jrQ755CUCT0AqkIW/949v4Agr8bqHf77DyAJ3AsaJGtEGv&#10;9vrXR5FB8oxLfgBc/NKvxhYAhjY+9Us/tKcf6tFT7dwH5uCzcSdf86sfKcACvYCPDjXw0W8emQXq&#10;oUO35Ae0ZEtkW6BFZ+RrK7V2koN7ydjWvXnL3+oMnJT2ARcnORQnpZMiD67S3Z+ABZ2o9/FLNnB5&#10;7PgOQHsVxtUz4MH+Pu17e6l8zqayAAr7Wq+VckIBGL2641rbX/y+p+7+M072srXr97PvIbr2X3Hw&#10;WKRJYAi68o2r/6oTuKKv+e+O2fkc5kCiomfIoPaBKTni6zrZl3cr0iF9HlLnrCl5rPlnSSfROSn/&#10;tDTnKVBk7o/9l6cAtQAS+kFvXHsbgg7Tq3VvPvb3+te/fgeY5PAz7ntPO7Aigz8wIRDCfQCF8gCO&#10;jNAcBmkFO3LMAhcCLqJZ3RVI6TQwozde6nvy5n4CGPERoONeH+pkXE9gJN4niKJt91MGqzxqO50x&#10;chVFALwgX45BDo4fZ44Bw7GTXVdGOkM/53A6ipwFhiOjgJHHQTROYAxgRGg4Y19/vmHiFR3fA+GQ&#10;443D2DdV8OWaA2d8jG/GA2OhUzwGig3O5mWzsRm57+NPhZnb7NwXjSFlHJcyQhgcNlfK/uQnP3m3&#10;eTFKisogg4wXRg7jjUHDmMKL8TO68FbSnnGW8yKvU0ROk377CBTe6JJx64vzlAPP8NRvDruNvdS7&#10;3Z3M6pMRyWBDX/0MOvPUdzPoLnni23zJp4eceK9MOc0GnNCRTsgDGMzxdFJzgOmIhC5ngE4ZOwOT&#10;bkjJYoJf7nNm038OJnnQ3V5nKOlXH/qcwEeOa9El6KXL+NJHQE16XHRBp73pM5nnJJFd805fOm3V&#10;PlBIH/okD7T1i290jYVs8U4Gxuh1ChE91mNgprkPFAkwaY9q/wuInWBJYHMAi7IJnLq2PwakzPro&#10;qXftfhNgQp7GbD6MrfkgE2WBKIFIAVbpTPe1DRTJ6Qvoar7pq7kpaqX5i4b89LBXXiqrPFr69uy+&#10;fdC1+p4D3/QVOIimPgNTWgfu9Vk0CR2wdqxniR6UX6Rgr3KYG/pON9wrMz+ByV6nKfpLPXWU2euB&#10;0b/zO7+za2sf4Ujhx16IX/XI0n7QKzmMQvuWuhxmRqj907P9ohP08ux1nFH7inz32uXIKrc+rBOy&#10;QcPeqz/7dxEN1pT6rakiA8xJp+bWFj3IeQ/0tU/IY4SiR46ujAzrkrPrt6BTewatPTHw01zrq38/&#10;i4dAkPZJ/NlDA2hyvNFhgBcFoUw/RffRy35jAtL1hU7f6aBDxoAeR1yZea5Pem2eWjPtie7b2/HY&#10;75a+An/MhzJ5AS7krV/9k4H8QKLGQw/k94qQcaQTycR8yUO7g4x4kJpTZUVqoCMpIyNzWlspB8Xa&#10;aUzxr1x/+Eym7vvtMC7XqXfKyUf/9g515PXtHPTlJ4eAjgCcgBtyaM79prqqSz8DzsjGPNon2qfk&#10;BXzMiKf4ogtz/gKS3aOZfsoznwEmk7YxBajoh0zJWh/u1715y9/qCNxs6mR1zb9Kh6fb5Rwfkvbx&#10;Nfld713pA4DA/h3o0SspEzQAJFQn+xYI0asxvb7j2sfKA0GtFb8D1nERKLUDZuScBnb8N9/z4qP/&#10;6RXP3631+spvcB94kpOLjmd8o5+ji1bgSN9dmYBIDnN5vZLRd1o6OO11pQkQnEUPtta/UVpB0rMm&#10;dM5C67zHsy+dtY/mJ2DE+IqkmmCJRD/oUN/SoUMSe4C+0ct1bz7255UcxuEECxjxGfMcugz9AIOc&#10;h4CDgJV9Keeg54AJTkKnsCtgEv2AC/UzaAMlotPzBGu0q4+c/+r30T91a1+7wBF9lR84I9+114Vq&#10;L+UcJcMJIOUMBU5wigEYxlvYOOPfj38ntjk78nI+5TEcOknvBDCHqIQm495/ZXjXu961+884/tuM&#10;/4wjsgQoktPAWcRfJ+NOTgN0OOxkkFMqMRyAFDOcnAK2OUrKJAZh70EzMjJebKqd3rjmZKArWuVJ&#10;T3rSjq5NOKeH8co47FSok0+00TNudWy6nZIFWDB+Mgg7NTd2/dtYLToLxlwZf0Ccejl/6DOeMgQ7&#10;7dJ370t2kuYqZcAZXydl5pKDTUfimfzNg3nhyAOzAF3kr26AG/44dzmqgQzpAmeTvOiIfvES0CCR&#10;QwAK4zkgbBqQnb7rRyJ76yWn03PAQ062PtWVn4Mr4c0VXzm2pfL1WfRAY8m5NI8Z+4xzfOacyNM2&#10;HTJXeDAOtPHZx5FziItaMMcARVf7DxkHGEuBIYG5UvvRCna0fwW0BK5MYKSr/NrOvqojbf3oawCH&#10;OTenARzWRvtF9/JzBumApLzokaI0lAeoaaMt+con+/Lqt/3KvTboKZNPZ8gd/QBe+qIvz9Ga/BlH&#10;eyG9Ubd9Ufvu6Qza6VEASnUqd+01HDqmf4m+FrUyf5fMk/VJJ+yFdMW3oSRrITDK2KxXH9QWzafc&#10;XKpjXTnNoJvo2A/sNb1G2pq0PvvwmHkiw0CBIgzQ0F9OeuvVmggcsC9xOK2ZgJEiQdBzr4xcyaSI&#10;kBxB842WPdIcmwP95vDLz2HURlsytU7xiaY8Rgg6eGPIBiDoz1o1Zkaw8amDz/Yme7kxBm6bU31o&#10;XzSDvTa+kxPZqo8ufoyFjNQzv+irR2fSV79D6NtzjTOAgAy1oYfG2+8vHdRf8tGG/uIH78bfXBin&#10;tuoZi/716drvB356VVMdcguQL1oih994AiPcm/siaNQjW21b12grbz5d0en3sN8vfavf61cBQ8rR&#10;w0dgw3SI0Ne3JA+dftcD/AJ0tGtcximv3x3jUU879dL3aOIrEInsrG9zRvZ4de03Vl18ohXAIfV7&#10;HLiEVr955kkdfbuXl+5r1/wrl68dHq0HdY2HvIznsgEm0lkdkKt0c+k8T+PPmnKMAQCAEh955UCy&#10;zwEO7FH7j98FedOp9LsV6NhvVBElbH37LPseHeCINWRf8ptrfdk/0J4gieQenQ4Y1UGn7x8WvYJ+&#10;r+9LRXAX8aIuHj3joVeF8Gw86ugrMMRz3yfRLic5wKRXcpT3rQty2wqUzLpb2t3KdFbA5DKnIoKK&#10;LvFsXs2nZ/NJH+h2h/vmn97Q38ASvx/293VvPvb3gz/4gw8z1icIEWjCAMzpD5go5SgEdnjuRLU2&#10;gS05DOoEPhSpUX7Aywp8SL1nXtmsG7/z2TWwJmM4sEeagEj5sz88eg4IacyVa5fTM/sPVMnJSkad&#10;RDOYASdeyfFKjFNuBjbjiwHAGMqxY6TZiDo5LeJBGePB1Q81BzPnVTnHgDPoZPStb33r0fve976j&#10;hx9+eOeA6z8HKHCKLMgJX32DgSOARo4G50B/NtFOQ21Eoc3uKaENbG6mRWF0KsMgopjGOsEHef23&#10;CEpuM2WQ9DqI8TFY1NOmU2qGDLo2avcUvg2ccaVejoTNP4OZ44QHm6XvpdjAyQCg5arPIiXMR+PP&#10;CGYwBQIZU2NknDHYbOClwBR8MSb1HYhH98mfnIvykcyX+UvHenVEO/Nh3vCXE9rpuXtyIduM05wz&#10;ehL/OVkZs4xEMk53jTfwg352Gt/3KHKoyaeTfzpKVjnLRaSgk+OqrfpdzZt5KmIA73htzjo9NVc5&#10;U8aQ82B8kn769gtZGkf8BI6SjTzRAqICZtTXjLCTX9THBDPkBYbMSJLmUvsc4tZ8kSqTRntC4Ik6&#10;gTY//MM/vAkwoc/kRw+MvSiRIjfIyB5hTugvGWhTfmCKNgFpOeLNF7rkiKb6AXYBHkUFKXMNeCkS&#10;BX1XNAIqAjrUi3f8dcqPF20aX+BJQIg+9CuhQ3fcy+85ByvwTjt1XNGyZiR60xy6NyfpQ1F3knlD&#10;h9zwbC4D3YAlfYfIWtGvPUJ9ALkf5Kc//em7ta4P/dNphpr9x486ne81G/NT5AM6dNre0Ssv9pKi&#10;EqxfayanFR37oLqMAXuTvdkJHfmSdSd32qhjf8JzzryETvtFe0nzq08ywBs6ZII/hqn937P1G8iJ&#10;Fhp4jza6/X6ZZzpKh8gGn+qbO7qJFvoB1drgQR79CowJSNbWs31SuXr6kBcIZLzmOkBHH/Zruoe2&#10;uTBee4c9pCgItPBHz8iLTppnsuwVE2Nsv209kAWDvnq9utVcq4s3vAdWFQlDVuqad2V4QCdQJVAZ&#10;35K6ZOmqX3W0xVdRIwEl8pQHJrgPICMTv8V4K7qD/MkpMCd+tJXfb2PzT+bae6Zn6ATGBLCQa7qe&#10;DCRzYWz0uX1Mm+iSo7Icu8CQCewZnz4kPOs/XtQli0Afz8ajnmf35Oo5YI3cAvqMi9w8r3vzlr/V&#10;CbhKx9NldUIvS1qdYfLqP8IEBLB32ezWdHtA3yGU5kdT6bQ90xrM5p/fKbQ/WiP2AL+dfkP9Jlgv&#10;gTEdpBaNYr0G4mprH85/wAea+Q325w7ntCmCxHVGCNgj8do+og/lgSp4VwcPOcn1CTTpI6CBSznW&#10;nGyJ3FZZr4msDwEiDtXhQ+udZ9oKEN3O1HdJ3Cd3vMtPl81j+m9++15N+psuuPYKGT1Z9+Zjf/5L&#10;DuO+iIhAjAz8CSBYFAESDErl7hn92lcnAzSnMAfEc3WK1qjfHJsiPFwDLQJjXAM8oqWNMvmBF55z&#10;NgNEAmk8B8AEcEx6rtGJVvkrwDJ5Vy/QJqcp4CZeGGgMax8KFMXBmNaWI8HwmmAIgyzHQB6j2dUm&#10;1ilpjo9NrZNaBmM8cOA4h/rOWWKAchqMOTkw4nMQvKvPEcihqS8bGCPDJkfBZmRJ4XHyKaHNjyLa&#10;lN1rk4FnQ3NlGMljmNns0PPtEpsUAwafZJ2TwlhBh1GW4c+gZSRlfGUEKe/E27M6OY1k5Kpfi+hp&#10;T3vari1HWnQHXSZDfZsv85P+AlI8Z9QzpGzSkjHhjTGWAShvgiWMOrJHTz9STmQRJkAur0052U7X&#10;zE+6mG4HXsyoEHMcuMSYy3CWR4adxvqBwRMZMPyMxZjSUbTIHd1ebfHMwaSTgSLK5CsPXMODPCkH&#10;tatyOpwTHliCnnv6TEbkl3HtOWAkZ7pTfu3McRExgWEBSGRjLfcNFvfmuY+yBlh4bo0G3jb/vbLj&#10;Pj1Qp/VV9I+27YPtC9VNrnMfiJ42RXg9+OCDmwCTHE5zbOw5nvSbLM0tuRWxQTbtK2QY8Ej2knoB&#10;H+qiGW2yZBAFlKGBJjr0xxUN9NTNiYt2OpA+BJY0X9oFALq2V0WTrrumX9pLnpv/+giQCyyxVgL2&#10;1LPvmR9rS9/NFf1oj6b79MJ+aK9HWz3yQy8wRTuApiv69BXv9h3yQcMcMNzIQ5m6rvYLe4R1WGhx&#10;ep+j67kTb84hIzdDM6CW/F396Ntv5aPHcMhBZjQEHLf3mls8oJ1DGG08k01OqrrtL8aCL3LGD5rk&#10;LF978jU3AS4Zwe4DP/Tpt6AT+gCV9vQAE/MfkBaQSsbtX+rhT57+yDVQlR4F7HXFr37J1lg6ycQb&#10;/afXnZR6rq3xatdc4DswN8c7HvCIL3zTCeXtZdq6zyHRV78N5Gjfar/r9zFwKJAzgCAwy32Al/77&#10;3QsgcMW7uQ74MSeBCMaGBtp4dg28aMxFb+BJG/WNvfEGbsx5qV98aqdP7fo9d/WMbmCF+34zpWSb&#10;/IroTI5k0W+e9p6rq5360TN+/WZ/yA9kRFPbwBHt0el3M1mnv/TRHKlrjte9ecvf6hBcppQjsuaf&#10;NR3qXF6lG6dAkmQ6X0tQHlDStW+TzBN1vxOAAwAD+91aoPvzX/7eDcn+Yx0bN4eZv+E3segDDniO&#10;dv8ZiEzIbQWjZrpVIMNZ+zl0vZ2V/pr20TlvMKaIkpkniqq5C/DqGz3mMsAkP5WtQvfdZ1PRi3Vv&#10;Pvb34IMPPsxA7MRUyglgQAZcyJ/ORIBBYAbjcwIHs548zoF79GozIz3qB40+rqd9DkcgREBHfeRA&#10;Fj0SnZwWzzma8dSpub7cuwamuFY/R2gCKRnXrvFefwE8UvxVRznnqCgCtDq9RK8xM+g7BXYNROmk&#10;PuSVE+iHmjGnXFkOhT6dduKjOuhJOUrq6RNvyVqEBYBFPlpo6p/xq9+MEMoV4gws6b/iuFLEAJM2&#10;ZIqYkeLKaMkIs5ExVNSl4BQ7hJmM9M04otTqaMOo6SRW24wYxlWnSZ1gZrTnfGnDwNKvRfeUpzxl&#10;185/DAJkkR2ZmS/y4PA0xwFp5EV+xsAIsxG74g9dxpkxKPecY8PIMtfmxporIkE0iY9GAkokr1EB&#10;1OiieWfEB24F8HFmXOlBukMvcmD1JWUAd1I2jXbGXsY5h8ceYO3PdcEp0n/gA/2kGznR+m39SMrx&#10;4xqgg3ZOLV01B2iQcyCguSqSBI+dIpq/IiACVvSNpxwasmht6INMpnzUV9c8coCtw9Zo63Luf1J7&#10;QKDKmq9doEf3aLbXtcfVR8Bxz7MvfV/7FsomwCQQKeAoJ858B6YW6UE2ZNae0r7Qmig6IxAiQEJZ&#10;USDoSO7bF9pbAjnIuciUABgJ7fqUAlz05R4fgT1S9AI+AzzUpU/RCCQJoGsckjz6VzRJeprepq/9&#10;btF5+iLfnFj/XrlRF3/2AHMI6BZVYpx400YZeauH/0BU+hwgTo+tO+tD/YBb/eib08aQc9JB7+0b&#10;9pCu9j57r31GHgNA6rtR9uPADDQYe3iw1uzDTtW0zYHXtz3BfoVGDqM9vfWJlr3LmjSf+EJHPrnZ&#10;e9Gix+rgE/2An8Ks1ZvAj770Gxigj/YjOpss5dEleoBH4+n7FnghsxxrY+x3IH4l+ommMaHLccdX&#10;fKKJjnr0IT1T1xjMMR3GD70qKqYIDmvOfLjXFm+dwMoL9FAvJ7u9q48ltm7phH7pj74DU+TR54AF&#10;eoV3fUl4VKc9Xxv5+kajMZIVuSWzQIMAB1c06rv26gUayVMnIMGz+3jSfyCJOdcffvxGulc+QYjm&#10;IN7wnVzjkf5oj5d0TL9kZtyetWuduJJh98lJHwEq9BBtutjcmJd+g9STsjX0Ud/VV89v9Lo3b/lb&#10;HYLLlM7b2blKJ6etcl4/4Ou5f43bKfz8LkevoPRqjsSZlM/B9NtjPdgnV8DhTk/2gX5z7Ldk0H/G&#10;IR8yKCqFTIqiJ5de71jlL22dsxulSW+uvXnd0meAyZY2N5P29XMa4HRSuhHPlakXoFuEUK8550/2&#10;GlcfKTa37Cg2QNElvSK27s3H/nz01QlZwARD0X2OWQBHgEdAQM7jBDsCFHIwJ3CRQxH4IOlDWfna&#10;M1Y7yWfEVj8nxXP38ZCjEi+BHzkn8bMCJvFYGTqBHPVd+/qsH9cAlimPABOp+pJnziiAJDCD8yaS&#10;wD0jvpNRhj/DqVPXnBcGltSJf6epnairz3DyPA1yBgDDgkOCnnrqkzEeJbwXTZDjUp85NGgxWgrl&#10;s8EGlITc9b0OBpDNN+M+ACGjmfGiLjq9utL7htqSAX6MJ0McvQwihpMyvGY8Sd0zvGyQnt0zqjKI&#10;OC4WyFOf+tSjb/3Wb92Vi+4wN+ZCv+YMqEEu5ibHP/BKHTwynNFlWNmMM0CNm5EndTqHF3oScKY/&#10;oMmv/MqvHL373e/egSY+1vsLv/ALu1eo1NWH+UzvAjPkFQni2po1PnIxxoxm14CjjHfywzOe1EWn&#10;k3drvXXkauyBa/pQNx1sbdI39fEWX+lTAJ+xpKf6JEv5rmSYIZrRX0RJei25J/NOlumzPq2FQJwA&#10;k/awAEXgF0AQONE+h/dAEePuVZrWftEfE+BobavT3lZ+wEggS+t/7l+zTX1fA9A2ASYBq+QSuBnw&#10;RG5kQ85kGuAUCEGOgU9krbx9Bh00mzt56geiBm4E1ATEenavvfl39dypt/lvDttbPNtfzB++AnQD&#10;TQJQJHoVGDLL0AoMar1Ev/2xdVNkVqBFQKNy9eiO+bEuzYl9QT35dL3vmdB1Otgpd/ujeuTvnlzj&#10;ga52Uq4ffSY7OokPe4Z1kEMrKVeXbIsAkM8ZLezZ3msvRr8+7LcMCPsrnbDHMhLss9Y+uu1L7ef0&#10;RBk+AifRC5ywPvVtv2+PDfwIQLbXMzzwZe8LwNEHWuaXsYqW+UpO7UXm03olW3Osj/QK/yV7GDlL&#10;eOj3JeffOJThHX+S/uhQkRvWo3lEKyCf3ugrIBkteWSDHj2jv/i0Zug5fQwkNxb19IF3fASO4CW+&#10;ctj95pkTdJOxfa/Xevrtli+Rk2f9KQvEMh7zjE/PgR/99mlnjHiU6EMAmTLj0TYdkKe9frIhtOvb&#10;IgErrfsiK9FU1omu/gN2G0O/ywEykrbGTC7aywt0kRcPrvLcB7igbRyNL9sjkKSxNK5O0aWAIzy1&#10;b7amk3/Ac79P8WNOm+N1b97ytzoDV+l801Zn7Xal0xzEQ1IgSU7yjD5xBaDbb+brLextzmX/Htj+&#10;mQ1hbViTAO8czWx8+4A1YI1YBx1+2SvtZ/2XmupaN35j2UZ+e7XTh32j12WsW+vPHs0m8jurvn2b&#10;va5eH3/tFR48tp/2O9M3U9SdUQTq6kP7/oVyEThF52hXtKf26nG8T4qyOhTAOLTejdJ50DiPdNFA&#10;zD66+2RoXgIOzV8fLi56yNVcmkf6aG7NP7ukg5N0iY6se/OxPx99BZgENgQQlAIU3AcQ9MwJYOgx&#10;QidYIr+IkOgFikxgI5BhOhWeOwkMeMjZCJiIRmBF/QSITDAnMKS6nqOfw+Reqv8AoNrWTj/JwbWT&#10;5Fkn3gIi5jcPCr/vw5O+Y+J0UT4julNTBhgjuQ0ox8ZzBqUNipHKGHcvcXAkhrgf905cbCYZfG1u&#10;Us5Bc2NjslkGrMSPJA8dG1zvKKaA7l1TPJusejYn9xnm7ttAbaruA1iUoUOxMyCNOVSYUYKmTREf&#10;xpcznZNhA5cfOJLR6JpxFaCATx+Y9V95yERER/+txlyQCUcmwKAT8sCsTq7JX16OaadxGYAZ4l39&#10;GNAB/73If8MBjrz97W/fgSVex/GxXv8pB6BCT9Gnmzni1hojXd8Z63hpjeQ4ZviRu/H7gcIf+ZBT&#10;P4aMTw4CvQnwoAutIby2Vuhwa6T15IrP1oofw5zPHMMc7078i5Yii5xb8iuSpAgJV/NrTAF9ruYv&#10;hzKQxNw0R8kHH/jBox9fr+PY61qHgRqtVWNrvzF+8u77I62RyqXklGyUBZKUh0b1K49G92eNMAkw&#10;JCf3yYgMzTV5KsuoCYzIgdEm0KJIlNYdOdLzwInmoHJ03NeH+WqvkNc+hoa6+JQXaIZWAI6+6IKy&#10;9p6iRex1gciSvgNtAkq6dq+9Ovqhz+kkPcFPEVn9dtEXyZz0oeV+z0R/9ZoiPVKu7wAcMuubDq50&#10;Eh+BfmSjnjXHKNS38Vh35iEwEh17RiCBH/WcQ1d1m9tCSnuPO4DavlhEnzoMCPsrHuItB1XqOyad&#10;3uvXOAASyhuTPc19hnR92V/s5fYUexs+MjwYzMaDTsa2cm38btiX6Aw5kZd93r6fTthD8W3PLjIg&#10;wCF561c5uvIl9cgdP8r6/QswNHfNDZ0wz2SrnflpbpUH5NAT7e2XrZMJhLiiaQz6yrlGt7XVXhyg&#10;ZXzkTEYB+Tnu7vETIKm9OSLb9kD9mw9jNG8dRgQOkLv+Gm8RPvhLVv1Goq+OMs/NPX7w6RqIF2CD&#10;XvtMY1WXPqkXL0X31Ed914f7gCI0tTWu9nfyQjPgS94EUeTjOb2bBxXKZpTLlJlyz8lcP8Zi7o1F&#10;G/sYvtU3F/oxJjTRMTfaqL/uzVv+VsfgXk+rU3Sz6SIdu61pn9N3Xmk6j4ATjn4n8H3MtNdNAgyA&#10;JfZqwIn69mlryV5sPRVp4XfFb0ngiaReIGUgrfWgXsCGdn6j7EUB39aUNjmsAA51e3VfHb/ffu/d&#10;oxsv6PbhVrT7HotrEe45yFK0/dZ1uCC/75MUXeKZoy2PLPpOint5ZJpsL2r+7sZ0nrIKEAwMTN8n&#10;IFhkSZFCRVSZxz4wTBfoqN/zXmOm1+7XvfnYn2+YMNg5OwyDnP5AEVeGYgBH4EIAQYanvAlQRINR&#10;4r5w9FJtJtiS4xKgUl5Ox3TOAi72gRU9dx/v0xmqzjqGwBR1pjzqt5Np7QNM4rP+608dTlFOl/u+&#10;e8B5A5gECqnb6TyDOkec8cjQYCQVLlw5p5Cx7drpqY2GEcCwYAj4Me/kyRW9Ttw5FPrFG75tZOrb&#10;2DpRVr8TXwZShnEbkM3IBmWzsuEFglBAiqhu4MjctJRTWEYWw8VGWeiUDVDfxp/TUcREBpV843PN&#10;ye70J0OwMXfqxcBKBngFmPhuCmeJU0QO5t6z+QRamGNzn8yVMUJzTm3oGbGFB+tfX8ZR8gNhXoyJ&#10;rAEjb3vb23ZgiY+8Ak58Q8UHgb0GEBIfeENv8CSvCBfJc2uIfhYhlMwCisg42eDDsx8x8ymPowlA&#10;aN0GDgEYgHv4AvAAczzjhxM5r3huXZFZDkmn+Ok3uq01/ea400lzk3ynU1yaZemlaw51kS/myryY&#10;N6CkV65E9ARsrIAuvtubWsdzbXo2rvYQzzOCxD2aRY3MPH20D5Bxe0W8BJps/S85dC8AsLWbbOS3&#10;dnPo1Fd3AlLKyNW1cnIz/zPagzwDQ8g58DaAwv161RbN5qw1NAETKQBXPfUDcwOJ1Q80sR7wEWAT&#10;gNJ6zNlVl75pGyATqIYHz4Fp7uWZE3MT0Ka91/SsUTrffoRndOk8evYS66w9CA38NCeBq9YhGvqz&#10;/5E5nTLuTv05ZDnI6lqr9lH7ibKcSvut8FNGp/r2Untr714rRy+wRRkH0n7bPhkte6Uyc09+9ga8&#10;5uQXKRhIrT80AoECXXKwGbf2erTRyZDFo/byjLfIAHumsWrbb14OLN6ldN1e3m9LzrvnfkeK5MtR&#10;jl/tA3zUlcy5udSXdubRfNIpfOER8MQZIBt5eKd35Bcwp9/WTVEJ6JOJ/vCIlnxjik5AAd7it98u&#10;Y0OLnrV/Kw+caByMPLSVBYAHspFRkT39/mhnfK7WMtrymzuyR1+bfmvx7N6YsymMCU90TH/aB8SR&#10;ZfUDbLVp/oxbv57x0O+5PO3wavxo5YwpIzf1mscAqOYqGfZ7j768QD881hf69WWeOlgwF5L2rQH0&#10;5++p5/RSH/Rg3Zu3/K2OwUWlToXX/K3pEADiRuWnpZtpuy+dp5N7nrQOSfri1M8+m8eZlxPJoeQ4&#10;cg79FgACOIvAkaIoiijp9QWAiN8Mp/PyAgxyONGyx9pL/N74LeiQtIiTQIt8A+3t+dn8tVduPWqH&#10;vqvE9rdfodX+ZX0G5isLtEEz8ETe5Cc6+CyaBi/GARBx7dWbABF01Os/5/QfdgKUPCfrnPZ1ng5J&#10;J+nNmn+rdax0u/o9NMVfAGB7WTzTbXM6/4uSRC/kl9ebDfLppVTddW8+9gcw6UQtx4vBF+AQABK4&#10;EKghBZ5MgCOHS5sV4JhX9ZUFVOTw5UxMByb6gSOzrjI0Jt/q5NgEhsRf5QEngT85O/XR2NSL1nRy&#10;Mq4bSzzVR/c5ZV073ebEcZAZ5Bxz5drkQHZqzoDNkJXHoGSYuW9M9c8A7ASFseLHnbHBYOkkOAcL&#10;PY6lE1On7xwS9QMo1MnYZBh08sfooGCF3NmMOkGkcClip6BtooxRedqmsPIy5uTZsNAxPg4TY7TT&#10;X/x0+pXhZ4wBIK74zrhS7mrsRZ+UtMej/1BhMzcv5oEDZA5ycPrOCAen0/Eccfzot6iInH7zh19G&#10;l43ehp8BqL41hjbgAWAiqgRA0jdUABMAFK8CBDLiid6ls/8/e/fyq91x3fk9SADbgu93G75JlCeN&#10;zjzoWQ/SETptBAk8CQIYziQJAqTnMQwJJEjQMATBgmfJ0BkYlgHbtGiZEmmKom6mRVqW75ANGPbI&#10;/0IyOcHn6ffL/LrOeS8P+VIihRygsPeuXbVq1apVq9b6Ve3n0Gc8tTuNJnm5GkdjRR6NHwcywKRA&#10;h9w5yORERvpW4K5dtPUJsOd3Vf7oj/7oEjhKeKaz5NPvOdCj5qN5jZ+dkwWp8tE2x/ocp6AWD5xP&#10;V/oZcEdueCFbyftOqgSodBKB7ANP1CUTJ4UkYxlwGZjRvAsEyTbEd+8COjuRolz31Y3ugiLZyk60&#10;BP7Wdvby3mmTqwATcjG+ZOaentNH/Q5MoJPmb6BrQAl5SsrJpyvKFhgEqijjfbKnV/LVq36givFw&#10;NQ7KFhDJMx4BG4Fd3hljZfGcjenUXCCJ8s0tbTS+ATCugTv1Wf0AOe2ac66BIxId6uSTeeRenfSY&#10;7gADn3/++cucpM/aSO/oP5mzhfFjjumLOcdBVK5AK8DWuuKdAFcb8sxFsuEksk8CP/0wvn1m4tqu&#10;HrvLXrKj2mJrOQ3osDVA6srL64QH+0sf0A7wUK6gUnvZVQk/3rGTBa/6ok3tsPl4oxPqKWM9QFN9&#10;NPFQIJ8dRVdbUmuN957xpU4ADRsVYEpHvK9/+CEPPHRSQD8lPJmndB+txsGahL6xpOdoySNT/DaX&#10;tGscWmMCDALlJLogD13tKIe/wKqAAO9bj8m/ExzaQA/fAS/0SF+ToT4roz9oKodvdfuMBd0CDe87&#10;8RKgoIzyeCBTY9dYBnAEkChvXI1lgEZ+hL6kx/WrNVVeAJvy6msXvfKTobrJWF10tKWP8tQJBFJe&#10;fztFo73ura+eyVT7ygaEoOFZ2/rbOJFPclAPDbwlA2OGl3QsX0LKzwhM8Q7d0zZf83cGBg9L7/bA&#10;Rnrc/D1ueg9L7yYZd7KhZ/f9F5B916clgA/+LZtvbeq0hOA/8GV/t6RTI+3Eq7MnNAI/slfmG1vT&#10;7nzBZj5/oIo5yA7y83svoYc3yTvzL5usXHkBmX0WhLY5yaYVgwiC66s8NDo9pp534pT+G04pEEd7&#10;6CpnPZX6HRipHxLtkxzv5e14PCoIeY7htfU3nYDZ40j34+/dmOLPNSCQTgfy9SOvnXSiH32GRr86&#10;sdQGfhv+p22+9fcrv/Irz3HkC8QCQBak4EDuaQqOPge/0xgc/kCPAoWAh3aZAyq6LjBRwF/g0X2B&#10;Se+3TnTju/tSffAuGnt6RIpOwY9+1c+AlOgs/54DULav8V8+OgElUnyRt517QZxdewGz3zXxLgef&#10;814QUbDYJwycfXwrj657TmjgRk5OiznHJLCknWYOGDr9S1MOtDreo7NggPpSAThlo4gdd+s7sIwW&#10;o+i5pHxoM2CEcaScjJv3FDljzyiTjcC2ACkQQH8Y6gCIdrD0fXey4nX7z8HhQHGMtNuC4X2fSBlb&#10;gVP/GSVwiw4Zi1KBPJm5LmhSEFiw0w4VXsjbSZZ+TPKTn/zk5aSJ3yuRDyRx6ugTn/jE5VOATpUI&#10;qgqy6Rl+gA0CvU6bdHqjwEIyzjmlOcs5ehaTdoDxLMCkWwGH2sOvky+vvvrqze/8zu9c+AKW0Fm8&#10;AniAJWSE10CuTj413+RHP7AH7XS9UwcF1cab/pGpa/Lu9IgUYKS8euij41nflfVMfuZWoE6ASf0M&#10;lGqeNncXGHXfb1r0yUbz/LQF6tAbV/MdzT7Jy8ZkZ6rrngw/+tGPXgWYkElghn63C98cTm6u8gNf&#10;A1C9I0sy3vmuHL2pbraj3VdJ+YCMnvGgnPEIuNqTH+ml58Y13TPmC/S4Gj/loo+GK32iR9po/PVr&#10;79FTznMASfZEUjbwzrv0NMAwIM09cJPOO6Fk7iqrDXXZK44lXvSdDQywNcfqZ2CRPuKdfD3rp8Wa&#10;3VLG3OTstRPH3rEfzV1zVh47q102lQOrLY4chzLggo3mDLB5naJQN1m2M6+dHE20JGXZRv3wjmNR&#10;gBhP+HQfGOy536LCp3FTLpA8XslMm3jShtTJRffkSpb6TEYBD8aSDQlwsc7EcwG5e2uN9YXeGqsA&#10;As8F/wXICyjqWycUjBO9kK++Z+89q2P89c+YaSPAgC6r35hlmyQ8kBed9761uHkSMEN3lS/Qx5/2&#10;jJmxledZX8nVlY7pF/4DA8hMP/GDP3UDKpTTfzIJYIi/ApxkGnihHc/yA0ryDdID49/arKx2PafX&#10;ASRoKqtd5Ro77/RXfXwpl1/jPr3zLhDKfWPoXWOYvqId2KS+fDyTdzYz/0K+8SEX+hlP5Ia2vgf6&#10;aFMemqdtvubvDAbe7embEUydoMHjSu8EzbeS8HFNwNrnCGx+AXc774JFNreTF53gAJh4XxlzXLlO&#10;WbHzBZulTnHQef6K9dBaR/fVC3Rgh9jdTkm28WJ+KheworzExqBrPrF57B+anWJRxpqGlrkW4Jsf&#10;Ys4XR6AjqWfue28+m9+e8dZpEmAJ0MOztiR9JytrXCdRxCLJE4DiKmawtokb+jSE3PuR3Q3iHzZ+&#10;D3u/5e4CVB6ljW9Euh8f7wSgc1fSRvLv90sCS/qhV+MVCLigHr3oVJJ89v60zbf+/JccwUBB/wb5&#10;BTwF5vIDSAIAFnhwH6CwwIb7aAY8dPJEUq9gI5qeo+U5sKI2Op0SGFKbBTHxXjvy47X8va9e/dy2&#10;JAHp1ilAqk/Vd19fC8o44VK0C8A43wXJfvhT0F55Tn1Oj0U8Bz/ZNS6cSwanICjgIEdA/Zy+wBeO&#10;V8F/n/EULCkrKSu51z7D557jwJgxHB3/ds8YdsQptJhiSh3R9p6SMnKMoXx1/UuoJ5544lKHQyy4&#10;7Xdd8Nbutn4ynBwtZRliRrYdP+9y4vTFVV7OWzusJpCJxlgbDwG1sUhXjAnAoqCZzNspLlAsGA0g&#10;KWk3w97OfaCFMRF0ow0wMebG3kkjYw80AUL4fRP5ygWGpONSn7gEIOzvhuBPEFYAWqDVjmgOpStH&#10;0GKkP9FqntQmQAdY4jdenH4BmgggnTwB+JEbPe+THPXoZnMxfe1kDV4FAxvoCxgAIHgoaDamykiB&#10;KqWAlYIn/HsONFKX3PDkBIyEzwCT5vkJeBQgB2oEbOx8LuU87LvsQYBJ9nRPs3iu7exoAN21n+TQ&#10;K33Vf3qYDchm0D36ILVrmo423wMtqocW3Wl8er82JuClsVImm5KzQpc6IWeMArH6vY5OjLgP3FJO&#10;njp9QpO9Cpwxzt5FH58BNAEh6ZVnZelFYFq6gw9j6NocMyZ7UoquAG+d/urfs7MVxrOTUc0t7bNL&#10;HAXPADALsLmGH2OMJp6NtfrmBWfNIk9ubCKHk11q58881Qa72Q+7KiNIaweNXQvU4Jh6zzFkU9lX&#10;db3v1INxxxPe+mRDm+4DqNpNLJA27u3qB+jgQdmCXf1Wnn2Xx2E17takHGV0tY9mu3u17b12zBt9&#10;1pb62S22Ci16oB08sP/KkUPgS7uL+s2xzv67jy/lyCOgjT2tLbyhT0bawx9bgzf1zQO67h1dZ+/w&#10;IaXrncBozTXuAfh0sXdoadN9IDfa2iYn5cgGTwED2kXHM96UQUc7ZIFHbSkbQNKYupdnvALkWk89&#10;r6541xH51ooAEzTktZtLF9wHzshrl1j/8BNQYU0KwJGHXoBIAFDyU06SF+jfOOu/fgeaoBUIWMCm&#10;nvcBhO7puPYCivCBrwAdZfBElnQNLfKrbfXIJN8Cr6dtvubvDALebrorWDmf3056nLTOdL8A7J1I&#10;BVtn/jcj9UnNmS/dJRPPC5jwoT33CQ572ClGc0pAKL/fd7Au8NPNfbpvjtH5fv8j4MS9cuwaf9Ra&#10;aE1kw8wh9lud2jI32CG+Tb9/Z/54F5DNtgRSsHHWVZuW2sCD9QjP3ptf7Ad72JocYMMWdfqEzVLX&#10;HOYTWFut6+am9qydfWqjT3hW1zzOJyYj8UyfL/UfhgTiknjHmkU2J2ACUDnH7dp0jrHUZ1ZnvrL3&#10;05d3Q7oG4Lym3Fk2W0f/Gy/JPDDOnS7qE6zdzKcXbfZL9OG0zbf+/OhrO8oS5c3BFzAFShRkbIAR&#10;yFIyOZSnrAsuFOyhGdDifWCDMht0VD4gYoGPwJM+tamNApx4DEipTG1Wvn4UhNbHZFH7S0f9rgU+&#10;8V27BUbqFEBVphML2uBAc84ZHwHyCy+8cAmcBXbytMEhL3BsN10AEJDDCQvEYJSUtbAvYNLucIFP&#10;AUi7m+4ZH0apAD+HpB2cnBx5jFmoHGXMqPZJTkebGFCGNmCkT3VcGcN2SCn8T/3UT10UXNvGJmMr&#10;ddIm0ESZdfRzpNt18q4dLnLJqbQwaJPRM9Gg7egCLoAV2jJuZC/AZpjTPTpA9mRAjvgIcCI3PJFr&#10;oEnyL0DNIaYHLSICMG0bcwCNBDCR78RJnwGow/A3pwLw5BU4cubT6QURGvt2VnNkA0typNvNVze9&#10;15bPbnyCAzQB4ABN8NsnRAEr5AQIsgNPt7MV8gML++ShkzG1J6+gtt9nkfpUIp33jtz1rU8+XAvc&#10;3aNRfXwAdSzy5lmf1MRPv9eSHeiUGr6Nd2BJ8zd7p7x3nrUhZceyV9mxtZunjc1WucbXU089dRVg&#10;Yt6SQ7vT6VvggmfjXF6gBpmtTchmSHSBXXFt56dPBDxrR33PUjYjMAJN9JTN1rSD3m57gEn2Td0A&#10;lcrSDe3Gtzz1AkM8d4pFnwJnshX1g07QpcC6TprINz6eO61Cz1orArOMDb2n78obP/PUuNIrc8jC&#10;S87kZ0Fmf4yrvE504DegydyiI3jnxLGb2lOW/RK0Ob0nwFNe0NcOmDIcRQ4n2yav79DZYLywcznH&#10;2Vq2UB12kz3MiWWTA0E4ndoLLJHP0WQ75Qsu1dVPZdTXfzI05vqjXjZXG+QpHy3rAf7pLT1Rlg1X&#10;rh1LdI0duuiQXTa/EwvyvFOXTdZnDlF9K/DXb3323KkAdYy//tQX/NMR+fSNvVbHvXf6H1CBDzzo&#10;E5nhOcAAz3TOnCJvcwUNvLrSwdaCxppOJGu84EGbAZbZ8drQd+XlBYbL0zc00NUv7chv08D4xH8A&#10;Et6NofWafpEVuZFjwQiHkv4FaMgzjp380LdOlQTqSNpAh6zIpD6gg3/5AWFS/UHXO8/e6xda6gVW&#10;4KfTLgFV+kUWyraRop0AI/f6FwiS7JTXPt61J7+d6cBF44UnbbM9gTx4xdO77YTJXYGFAOYMsO4q&#10;925Ij8LT4+L97dK4C5y6K51lzudrkrobyBvbABMACt+Wf26eth5YT/ochd9tXtNn+tu6RK+tAcpa&#10;T/rRVnPB+ihOsVlmU48fZ16YU3x69Nge89ba1280WjeVNV/a1Q+kNCfZUfT8d0g+WWsCm6SOcmyh&#10;NZmfnr/OprTOoCd5NqfZTes0X54NZCessfreD9zqWxsIeGYj2MCAlU7i9NmTTQ0yKQgnfzI3Hp32&#10;2TE659qDUrqszl3z9EyBa6tDpz6dz1v3rLftPa55dU26X3v3y5eSgfvAGUBXJ4TayG+86DRfqU9z&#10;zA9rWZ94tZF/2uZbf37DpN3QQI8CfM+cu0CKEuduQYmeN6/At3eBB9rKKQ2UWSe14CWgY2nWfsBH&#10;QWTgRO3Uj+gFkqBZmQKfs4/exYsUbwXO0S/4SVYFmgXa258FTQJUBHBQVZNaUGfnnmPevx3mqGun&#10;nX5GR0ChHbxYuDlBFnfOQQBITgbny7scNAaR8dhTEQU47cKg124Qw4MO2owJo0mxKFknNTr2tMro&#10;2i5VyG/OK+OrDKNEqRmcD3zgAxdFRxtfBU5k1G6u5wJA/DDM8cJQenYvtVvq6l07l9peZJixJFfg&#10;CPkL+LXFGAMv+r0LzmufkBTokT2DHU8FkWSJv4LXgAqyND7GW6IL2jXm2nKiRhDW74HIA1IATeQZ&#10;czrq2ucddKNPE+gDPbGoBTJYNCyEjX2BrCu+pN4pW1BJJtrQfydK/HaJEyYWqvi0aO5vrOCHDIF9&#10;zavmgTJ0OaBEPwSuEt61GViCh4AS+eq4BrC0q0/2+uhZ6rMK7+iPeQd4IjtBbf0J+PBsrHd+Zqey&#10;JZXRlwBk+fXNVZ2AleyHvLUlnms3m5Q9KAW8PPvss1cBJgEcnHp6Zrwbc3l00Nw15831gAd2ILDE&#10;cwEEeoER6e7SzHZ4ly3ZpBwdCzCJdvNGmeqiFy/qxYsxLB+d7JarPkmNs7HP2QuY0U4gS6CJPgWY&#10;0KU+eWj+BE5LrQfpgjGjR/Q9sJsTmK3Wdt9y00H2k83Dg34IxgqEs23adbpMeQ4u+6v/7FdgDpuh&#10;r9liepZdR5eDwA6jz/5yLC34HICCX/lsH94KyvGGnmd8s4/aoSfqyu+zBXY0m6pN9dTHAzvXKb/q&#10;k5v8gmW8GQfv0EMn4DZwTL5+0Qvt60MBeicl1FGOjqbr2XZOMvtvXdHvAPrWKTx3Esa4G590CX08&#10;eu5kmr7hJ2fdO3kF+/j0njwK8PUPvQBE/Hi3gDkdpkvNIf1RTj3vW2cD4bWjbTx67oSMfpM7fvCh&#10;jrJkZnxbf/AiX//lBYgqgwY54z1gBD/knwPZcX5yCNxQhl4ZE/LET+2h6zlgAT94zB7gQ976JoH2&#10;+Szoy083A5XQi9cAMOXJGE3vk7/6gR7KNM75L8oai+oGwnRSxnM+kPHPVqUr+VveuxY0nrb5mr8z&#10;GPhWSGcg9qD0qOXejemt8v4ogfH9Etn2WU3/wUXi2/Kr+084+zk831e+4FEZ89/cY4vaiPLMFqjb&#10;75cILNFgl/q0mQ+bXTd32AptsRXmCz8QACL5pNu6YI5oUyzgvpNZ1mVrof8SCWRhKwJx2QPzTNvW&#10;ab65TUSby3ywYgHtoslGKM/usediKzafvetkiNRvurCj7ED+DrvC5pFTPwDb75kEmLjaoDgBkh2b&#10;+4EO53jvuPXurrrn89IJADnLnM/3e3fWPZ8fR3orNB82PxYw6TSQsUl3zY1iUjrcb5VI/YxEsWMb&#10;SfThtM23/p566qkLYBL4EEgRMCAvwKLTJgtQcO4CHDj/OZp7NB99ad/L3+f99CBHNeBEkBEIEs3A&#10;jL3fPlQnfqNX+YIdPMQPXgI+CnbU26AqMKTAsDrytO19AVX12oXu2TvOt6CMceF4c8IFyL//+79/&#10;QXL7V5YFbBK62ijo7crImPSMnwWfc1LAk5NXALWBiECi3SnGT3lXjkzOA6eCQWIUJQ4VZwYA0dG9&#10;/REn950woZR9P0lhlWeM+tEkCq+O9gre8SPYYMDpRP/q13MBYEEBhecItasYYmgCyIsHPDF8wBnJ&#10;M3kIdNMh4+FEBQPPMKfjkoBcgFXQeQaDBXtkjZ+cruRHlsoKEtJBgTxAQlsCMjrgatEQnNEBIEU/&#10;VqqOuni2cNGdgvxOVuCvgGx3Otuxs/Dgs2BVX+RxNNtlLWlLO/QSGGKh9CzhvQC0edFnJQELnc7A&#10;H97xhC55d2KGjDs90ic5G+C284+3gtuCZWXcq+veOPSZA16MpevOHbzgCZ/xtnx2zV6tzUoXPAcU&#10;ZSv3OftVnfQoOuVHJztxj8+rAJPmS0FLelmQFkBC95pXgRvKLEDiPv0wxwIe6A090ha7UXn32RPj&#10;wOkK2DS3tG08sjeBeAEv8oyjlB7iIV5rz1V7rguMoOO+kyXqaa85WvAakNbOfWCcep0q2fVq7Xjr&#10;BBtkHrLHdJj+AEzoNflw1DhTFl/9YIMCP9TVjr6Rl3aMvV0189ICT4ct1myVPpA/G9Z32ewH+RlT&#10;9kXwxqZyPgM1yCzAAUiCJ7aXXVTHe2XVwQ9agQocU22453B6plMCTO0HnLlmy8gfbUnfyIFc9Vk/&#10;OcQFsmh05NWYson6HqhtPSnQ1u/AJv1Rtt1IPKivXp/4oKlMgLn+k6PyrV3Z4MAFbbHNBdXekYd2&#10;PUvqtwPbulp97zzjx3PzKLkWaMsjJ3TwbZwDRsglUCzAZNd1jrx2Ci6Mp76gZXxy9pIZWRXQK2/M&#10;A6PkK+85MCNQRH4bJgFtxivwTblOk2hPWXwHROVfFLzID+gI4Ip/7wIzjEEnR/AkH5/VoRN4ccWj&#10;fqgTcIKGevQPr+4DuxrfZKUO2upV33M8GA/P+opHYxUQgqb32Vhl8pnQVp9MTtt8zd8ZDHyrpwcF&#10;Qt+K6a0EjJs2OESnkyQC9/09DXmCRicp+iShHXbP/SimMmynuUbP6TO7Tb/Nt3bkBZZ93mMeWD/z&#10;1cwH84hN6rMG9sOcUsb6xnfsH0oo28ZpQLt5xafj80p8NO2w49YuZdkSedZ+dPnp/GZ+lDnIx+90&#10;gHrZRbYzH5gd05dOl+ibpF/4Qp+tQEOc0m+WOKnjXkBOtv1noX4zQxnv7jdWd6XVg8ou6HHXpyyn&#10;/pw0zja2zln3nU4P6/+jprvo1JfNJ6/031jR9/7rkev+6Kvx7isI/lOxYvEkfTtt862/Z5555vJv&#10;hTlyC1jkMBZABAq45khy/DiX7XIHUkTDc2BEYIYUzYIG5dBY8CVgY0GQBUOUCUCJz9pfYCPAQwpA&#10;KXCJh+psUCPJj753aJRfXrIov2CooFEg1G8aSPL6JMA7QZ0glMGAtL7yyiuXzyAEy4xOAbQ6gsaC&#10;m3ZRC2gs8jmJ3mcI5XN2OPKelXcVULQjy3DmJDKEnAYGhPHJaQ6MoFh9E0nxGJg1QH2X3skSeX1H&#10;xthIDHeGOLAETwVTBU/6lR4ZBwYwx6wdR0Y3x7AdPzKQGNM1giYYoxkSvvrBuPf7HMaErI2XgMfY&#10;dnJDvQK85NlOovZzuLzHa7toAq1OQwgsjGef4xSMBZp4BqTgx+mOgv90jL4oTy7mTIFuOwXkRH5k&#10;QB45yfiQn9NaIKw/+lYAK+mvBUp75NBpkIIi7SUDSd+UV1Y/OtkRQJAN8Oy6toKsLcLZgEAbC7Q2&#10;XAM8A03woE1XY6A+uZkvFumAtgUrtOd+QZBsWzal+dyczsZkO7JZ8V65gI+1LfWx/Or27D6w5R4f&#10;VwEmzZeAxB1PY2KMJPeCEPedzFEuG6IeOvJdyXPrBbhqo/oBG+obg4ANiQ4qE1ijfqAG+t5Xhq4F&#10;tqSbq1P0MDAwcAVdNOk5PYleIEiAiPKtKYFuxsR7tOmMculdJ1Dk7VpBj+lWO1ZoGTd8kAue2UcL&#10;c2upea8PgBXts1k5f+obb3aSU4b37KsxZXMt8JzcnEFzOCCCbfUsudcu+2eu57ia72wdB5gd0ndt&#10;a5N9Mv8Dm9lJtp/tKpgnc/TxYv1Ar9MJyuhDJ/nwpX7rjrLadCWH2lFXvj7pH97wymklS0ErGQXI&#10;qIc3qU0B7ehnwH1BPvkVZFtXjIlgmu1XptMo8tHFM10mB/IlP8/4C3DzTp/0X13yaU1tPulfYI68&#10;dqzct2GB19Yb7cqvj+SoLP7k0wU6Sq+1o571zTgHQrlKHDzyb90PYGxdDOghL+XxRtbeGwty6kfw&#10;yCTwwdVYyNNuQIkxDOCob8qQQWuvdtQNtOlkTMCCMsriGd0AjGwMftFt/dI/8mwTKKCi6wJj+Syu&#10;2pavHFl7rx10Ak/qY7LK79GfNjzwQa6SPijjujvabNppm6/5O4OFx52+kQHTNzJ9q/ardL9gt8C6&#10;/wxSwOjeeiL1o609e9c/OgCYsL8BnOYjnTcn5PPX2U3Bpg1R64t51bqhvLLFA/0GBLvuGc023ayX&#10;5oiy7fAXH5iT5p2y1ifzFB9oKIMH8YR5iqY52drknm0o5mALi0k8WwtadzzrC3n0GZN766Py2mP3&#10;8KZcQAk5daKE7PoMqt/KEMt0EiLQo+e7xq2x63oCJvt+y5/AwcPoL+jyoLLvRDp5fVC6n37v+5P/&#10;Ux59DiXPmHaChO70ezTFmp0yaUPAOkdP+gxVOm3zrb/90dd22HIWCxQKLhZ02OeChN6V0FqgpN31&#10;6BW8BLgo01H9ghY0PHtXgCNPueW3dwEgUuBLgcoerT/bUKYj+PWlgCk60va1IEkqOLp3tP5Cj/Pc&#10;b3EEmMRjdTnjAkxBMae8/0QicAeg+O8M3hWAcLAKTDh4FmuOFydDYoA4XRwn+Rw513bu5RdYFyBx&#10;Ctrhc80BaQeSUrmnaFLHl1I2BilEek+ahFQzQhS3Y4SMK2PHEDKmHJCAhYIlhlkfAxrIibwY7Zwn&#10;KcdGUp8h74iVSaL9UGV9UI7RRYccjBn5+9e5r7322uVoYKCJ8XOlAxxoMlSnIM59gWM7je1ONQYF&#10;gOlROgcY6QdfnSYyxv34rBMdgBSnXfwnnX5jpZNL8UUPySaAxtjjoSAuEIy8LB5SDrSxJjt9SI+S&#10;PbmbHwWQkj61+6kN9y2gBeraFYQCKzo9QdcDT3Y+oy1w1YfmfXWyG8amEwKBW1Kgk76Ts3oAL7Ik&#10;w36vZG1B8xYPzc1AjeZ1bbhXJj4CRdDRlr7Uj+ay/NqLRnTqEzoBqNmbAOO3+kmO8aCD5n474M35&#10;BTHSkcAUY6WesXPvKilLz7MfARVotwtfnjKu6BXk5ADRA7S8K+hMf5pLnQIJpAtkRFc9eZ0Koafy&#10;sl+VT3+bm4EseNRX941rgMn+9o971+xMoJxxby1QD0AJwO6/mcmrHr7YQfbFvwp3FJltsyDjyZwz&#10;98w5cjRn8KuefPU4iJ7Jie3KRnJq0TaP2xU3fyWy0QbHzbN2OLhstznfJxTKkIU8NpuNjB/P3svj&#10;FAf4ag8f7L928VjQmfOMN33JDiRDznGBqP5kI9x7xy6raywDL4wP+gXH8tkw64w26UVrhvd0Sh5a&#10;1hsySi7WI+2UF3hDJ+gfftol1U8ybe3sxEGgsrZaX/AfwNg8UK+1Sx0yxaNxVy67rK90hqyUR9u7&#10;wCh9R5v80PEu/c6eo6s/+qA8HTEP8KIf9KcgX3vaVc47+dpJbsacPHMi0ZVXeeOgTuUCMOjUblYY&#10;J3wFVqCjb3gJ8Gjtqb7+k51y6rpKZI+ulE/iiga+5LvSCfSyOa1J6NMr9dTxHHBFh/DmnfL6Vv14&#10;NjaNJ76Mzfoa+DMmaAXWkAFZn7b5mr8zUHic6Qw4HiVdW/6blb5RfD4ssHucaYPBgumzjCRIFMSz&#10;/QXy/Nx+w6H8QJTAEtfqsh/sJLChjc78ZXbBs3z2NVDVXOkUWp/8ZJfZimhmH5qzfRbP1gRqaAud&#10;7GsApjUnkLtYw9UapC08KMe+o9HPAGhDDNJvr8Q3IKUf/kw+fbbRD7l2GgG9TucELrmSr7Eg0+ZU&#10;gXo/NLpAxX6yc5fuyIvWXe/2Pj3oN1M2r+etc55S6fl+fDxIzx4lRfeuNu7Ke9S0dF3xuH2RPHfq&#10;Z3/LrS8b+hStDX36QH+LET3THTr7SICJfyvc9/0LZBTYBXYEnnRVxj3nUp0c/8ADdTpWv05oQQsa&#10;XbuPXu0FhsjL2RVYFOQUhBTM4En71a2cd/IX7Cj4KpgKUImn8nquvjIbJCWn6hSECcg42YElBU99&#10;IlASXAqW7Yr3g59Ol9gp73MI9fRf4Eg2BRCcDs6Shb4ANietUxDt7G5gIcl3RZNzw7C1C8rx6Thu&#10;QAkD1i5eO3sZs47kSZSVwUpx3VNc96F7ORwcmnZ6OCYcEE6KfnBCOuZsx5Ysyauj6RwdSR208I2v&#10;jt6FDvdNJx7bhcpRYtDJEF07wV/96lcvyb/RNR7G1zjSIU6W4E5gL5GbgIXjvbvpysWf/knkTCc6&#10;9m8MtQcM6/MrAEonR+gDwMTRQydMAGfy8FHAHUCIF+NnPDuR4ZkeuHrmNHL2yCnHVN93R74gUz/Q&#10;Evxs4BkQtIAJOaJXvy162u0UQicD9Fm/yDPQlCyU0yf9SS6evctOyAvcVA8vUrv+ZAZQMk9qYwGM&#10;6gWSNE8DKyrj2nM2bOd+81pqPuO18tnNrVu++2yDtDZMHUl/Pvaxj10FmASQBI7QuwIlV2OQHTB+&#10;gRYFEcZRfkGgvOp5Z1yrb6w9B5S47xrgpuwCIs2J9IM+BjK6ep8d2/q1U9v0SNkAHPd0VpnAG+Xk&#10;413b8vEV+EfWdLq5K6GRPW0ut97Jow/WxoA/thmYzS4bTzbaqRO0LNDsIZp0hhPG3pEjm8SW7hqa&#10;XWP3LNjsElmwY8qr755d5giyt2jlmHZagz3lDJrTxlXZduCNbWAHB5PDEEDCbhpvjgRaOcH4IGd8&#10;5RDjg+1ES7nAkOy3pC39IcNAWryjhR+6oox+oJXdCKwx1tYcdhoP7tFPbzstQAZoqyu/Ewh2jOiA&#10;tvGtT9qSZ2yVpReCYXKS14kN7xak0LdAhoJiZdTBp2e6TK/w0XpZoF09fadL5hwZBGi4R0/dAAp6&#10;iy/PaAUi1H+08Krv2m8c0Gt+6UN6QE6uaAW2tQZ4Jk80+uRFMg6V6eSPsZennU6ACFjU1+7KR3ky&#10;CJzRZgCLd5000a98EfXocWMRaOI+XvWhd/HqXQEWGXmHDlmj3xovedeGUKCldl3xSqbKuKpLlur3&#10;7Boopnz15eFV+6dtvubvDBTeC+mtBkGPK53BlPR2A793Q9pgcJ+3jCCx39jY/wjSaW++NzBAmT4b&#10;UbYffRX8e+Ynt8HZSZIAE/Y0AJKNYJetLdaq3TT1nh1gC82N3pnvbHOAq/qdLJHQwgue2xhoLahd&#10;z+a3K36k4g/37Hyf4rSp61l/AkHIon5Zj+W3sVu+vgc2ySPLgBf1yYm80q9k2imfTpr032w69dD4&#10;nWNcfj8o6z66C7RI/T5H9JVzDSyIJ+lsa0GFff8gsGXr3kXzrvQgXT2f75ceVDd5JoPuk1f3/ahv&#10;Y92pksaZ3hXX0ql0mM4Ezp22+dafH33lFBZoBCpwMBdgKGjZoKDARzAvv7ISR4Hz5F0Jza3ruqCF&#10;VIDk6n2gRCDKBjLtHHav/pYpKCn4Ckhx3b65BoJUp75qf8sIdpJTbbgPNOqd534ksKDIe4FR/4lF&#10;ECxYFjwLkDniTjfYpRQsG5d+jDQ+tEeWAoIAAwt4AIAFvMCkoKRdWQ5fu/PuXQUQnEBlGDzKE0BC&#10;uRgixi1j1b0yGSCGsPeh0gwrh6zdoXZ4SgxhRpUTox8SRyVwQiAksKAP7QSTbY5Wjpl2Q4ZDkvvG&#10;H7/umyD9P+52QdFASxuAEukzn/nMBaQQkJN9ekl26WW/udEpDIuGMQlAMR7tZqlX4J0eAsX6DRPt&#10;AGicdHHtt0ycmACY+ExLWTTol3eAAgAAesabA4qutjj92jWueCQvzxzewBS80iP18Bzf7dSjkc7o&#10;X2CcfhboolmQQX/0mYOp3LbPRvTDmfWN7jt54lk/9R0/+ueduUNe7pXpU6VObLm349+PkPWJG5lk&#10;i5qHroEo5nZAhTzvsyHZtrUR1W/ssg1rg9KJbMTawsouiLP0etanj3/841cBJoFiBaOBJeaRe2MZ&#10;kFBgIr+gwjXd6dSVcQvckOR7Nt7G0xx0LYgLmKAX1ZHa+VYu8FNZupR+4jVdlJd+dfIk3gNe8NCp&#10;DvqKprbUT3e9D4yje2gFlAQWZ1vkddqE7mVjosUmGJ9OI9HRABN2mz5rS/BmF48NYo/YbQ4fW0SP&#10;8B4ggi/v0cZfDiKZsrlsUzbRYs92WvCBvsbVMzsmWDTf2C82Dg1jihe0lBUEkj+5BlIXXKJvXPps&#10;Bx12m9OpDlrasqYIULWFf22z3/LZt5xbutW4kq122NhOHxS0asczGoEyEh7RsX54h19tsj/0NBr0&#10;ET9ope/urUfaDciRj3880xHy0C/9Qxuv+qg9z+jKa84Ecninrjb0Ub+sa9ZZ42c8tamstrShTMBI&#10;8y0QBW/y6aA8sg+AtkYFcLSuq08uyhSke+4EhDUusDMgRhuNEZ4l8iOPTku4Jwt1rIPu1SFbcsZL&#10;p33w4r02A4XkG+tACX121RZ6BTxooIeGvECV+CMDspQX/8YiwKVd7Xa2XRuPgD714xv9wL3W9m0P&#10;j2inj4Es2y8yT57pV303N+sLmcpT57TN1/ydwcN7IZ3BzTc6bZB25r1XUkHipg1SXQWIBcjyvBdE&#10;W2/kCxQF9f12QwFjwSLQBEASOCHfetInO3zm/nkDOvx46xDdb8PNfYCJNUIZ8808sNbwu6yH1k3z&#10;onkaeOE5W7AnzfqMhm2xrijTWmjNNK/NQ+1kGyW2vk8JzUfzzzw1t819fbSmKKNPntUpDsFXoAmZ&#10;kAGZtamrPN4kbcgjx06EWIv7/Zj+rXOg1Ab38gNEGtsd98a6cncBJt7LC5jZ8tWJTjpSvQVGzvzV&#10;p613bdp291o/VgZn3fvRKcVb/Yz33ss3B8ilU1TGtdNCxs34Nq5tALUpYXwD2op5T9t86+8jH/nI&#10;5UdfOf6BHZw8Dl3gQ0FGZcorYOBsChqqX1AYQNEJEc+7O+u5XeUCiw0qC2KkzZPaCeSwqh+A4V2n&#10;OuIvfgNdtq+1WbDkGu8FQMp7t8FTZdDYd+0gB54I5CRBnc8tBIA92xVXtn8x6xMM/x1FwO5zjZx1&#10;fewevwKAgpF2RnIK2n3jyDE87fbqe4F/pyTQLbjg7LUDSHkoUghcR+Q6viQxOhmmAJNQXykHLMcE&#10;X4whgyVlRN0zsoxiTitDzblxxWenaxhk/JMFGXB21DVJLAoMGF4yvDnPJgg+lDWBLBAmi0mDR/wJ&#10;uj7/+c/fvP766zcvv/zyzRe+8IXL5zCCcu/IRkBVIKx9ckuOnC5Gu8CL3BnwQAXlCpABBn7cF1AQ&#10;eBBQYuEBomgXePapT33q8qvgdMX4K2enG+jWiRJyM9bGmYzk4ZdTHj90ggwFh8rhmc4mV0l/XNvV&#10;RLOgMhCLnuzuP9kUKLTbZtw8k78yxkxffW5Gr/VF8Omqv1LAh6uANBCJbCRyKk+9QJV+PDkAxHxq&#10;Ljb3jVfjlt3IZmQjziQfvezClkOzubR55Ve+eylwJh4DUuP13idgVwEmHHspHSB7iS4GNrT7zPEw&#10;PvKMT0GacmgUABnLwIkCZ2WzJdmKrV+bUoBavOHLNVCDzqofWHPaqkAOvChTfnaM/kqVQT8gRkJb&#10;OwEhzQnzVdt7IsXc8F6b3rvKo/OBLH1WGXBKB+kuO20OsyvsIHsnkTEbwtazR/qgXcEV+8MeKdM8&#10;ZZsEdtpukUeTfQw8kKccubKx7dpl39ho49EJADJl05TTprocXTwI/NjNAk/2sPHlNKOVnWYjCzjx&#10;JOEJTW0oQ2+0W1CJrvE2tpzj9CrbbnzaNeQ0k0UyYY+tLfhVX9lOGuQoB4RoB2/kqx+uAekF8sp1&#10;SgB/+CKfgl4JnexWa6hnfVFfWc8F1vqtTCBG4IqxCJgMHNGHbKjxbS4qa/wDVdDQnjpoKpv9pDv1&#10;p/VUve7pibL6TrfJuUBevnrKS4Fc3hsD9fWrjZE2PcjMOAS8tOmBVzwaF/XIVXvJR1v6EXihnmft&#10;1r90qTVZUp8MtesaUOWKhwCKQB7l9CFwRJlkEhiHbqCSNtXHbzLAa5tL2UZJW9kz9+oH4mhXfeXQ&#10;MC7awudpm6/5O4OHdyqdAcn/n/6/9KiB4xnQPo5UUOl+P9MoQCwwdC9wFCD2Y6RSO+jstzXHM1sp&#10;UGyDsFMXfWITuNKnOgAV9VrDbv7df/Itlcx//TLv2Qhrm7UvsCmgybN3bFhgifW934Ih9wAm1/KM&#10;T6d+jFO/c3IG+AEp+1zAbxyM75ZfwEw9NFcv0psTTNg814CV8k9dX1Dj1PGz7MPSyctd7T1KQiM6&#10;5HrKZj876zM0et0PHfdPSRrbYtROn3YqmC9S3Hva5lt/AJOCiwCITo24Ajs6Rh9AUKDguTKu8gsQ&#10;FpCInufAD0m9As6AjAUtTpq1G/0TbClAEZQUKG0AFD/1Q36gSHWkgJXoeS8oA4LIKxUABzh5rv2A&#10;EoGQJMDt1IAy8cH5SIZ2LL/0pS9dAmSOOTp9EiJx3MmLw98OcQhsDqvEKHC02tVFO1qu+teJH4GA&#10;506scEBSoD7D6XQGQ9IRJo6V+0Wdle9Uh3v1KCenIpAkxwe9dvvku3JoOZLtCnIk9bUTR53gEIwY&#10;Cw4ox4jimyja5bxwasiGo9PR2pUPnnK6OVsMKGNK/kATgVD/LUdbnNEcX3Jr95t8C/Y4WQEXBYQB&#10;QZy5dsLJ/6WXXrr8sG//UlgbnaIAHtARySkX/9ZXXsCafmu7XcWcVu0VPONBogPtZJMV3qVO7eBF&#10;YIjfkvoF2OqQt3y09bu+ar+dev3yTO6dEiiANgaezRfydFIG2AEcMSf03Skqz5JTJwGL/RZKyXzy&#10;3nxyXzDrmo0IhNC37FrzPBuQ7Qh8W+Ai27Bze+uurVnwtTJoVi6atZHdiM/u+/TjV3/1V68CTIwT&#10;vTI2AVWNf6CFvAKAApNAEmMTOFZA2VgHqrgaU3mNfWBZ4EigiGflAyTK6z5gwxyvXDpLVyW6Gqih&#10;XSkQJMDOe/MuHpQNFEl/0QkgqX42MXAwgMT8RgN9NFrzjCH9Mp7mQWsCwISd+OxnP3tpX8BZ3/WP&#10;3irDMX3/+9//5tgULLNZ9Jfc2S32gd4Yn2wSO8ZWuefYqWedYF8DJlzbdWvM2Vz2zDgHcCub7Q7I&#10;ZpfYXLZbW+pyDtlSsiCzPn2gG3hks/EiX3vosK9kw9YJkOWxHfqqjYLWBcTxhy9rBNqdcHDPVqd3&#10;+qCsPHzgH52C/WSpPH6NWXLWlnLq0yF81i/ltRVogr9OEuAfjXZKS/qPrmtAgqu8bDF+tRMQtDqY&#10;ngawnHZWH9XxjEftBDbhj8zl6VNyMdat980FMukUh/ptoODLu8AS7eA70Ehf6JFx0N8ADutk66V+&#10;oaU/nbCIT1dj4V49fWldld+JznyB6Jsb8gJL8KVcp1S0rbwrenTGOzwGoMgnow2KXPGbrrhXzpVu&#10;LOhDVu1Q4yvgJLnqW/wGztARybM2Ttt8zd8ZKLxT6a0ELe+19Fb6WED3KKDJw97fle5XZwPJvZ7l&#10;C4x713PBNLBDgFhwyEaz9/1OR8/ru7O//RedPk/phCGdPwGH93oy79mXNhXIITBJ6rdKkgf7Qk7W&#10;Q/KT3z+scMJEXWt3YJMU6BGAcoIUO4a9d+0HZtVFfwGSBQ2i0f158qhU3fREO9pYIOTUsX0+391v&#10;XtyVd78UP2f9pbF9leJdHmBEH5JBn0HVtzbMOznVf4oyVsbFeNF5Pgw/pVNNbdx34uS0zbf++rfC&#10;OfyCwoKGAgKJMxJYEZhRAFlAG4BRoLLvukaTM4pG35EXYGww4n2BSgBFAUrtKVdwU/KsjPvKRKMA&#10;puPxJc8FXaV2mF277/SI5L7dx3aOo+v+3u8SXIK8fpeizwrIg5PazqhFmzMioLQTv5/tKK8MeXBO&#10;1SswlXII2ymxsAcukC+ZLf9kIJ+cfNpREN4uVgrUKRPXfjCnb70yvh2rywEONKlsoEm7VBwM99HO&#10;8eIUcUA4Mv32jT4IZvBvHAOi9IMsyIRDyWFBk1Fsx4oM2hHK0Wl3rgCA3AI2yI9zWxBbUK5N9wFY&#10;ZI++uvQfvwEIZOh944ImA02uyihLD/uPSE6K9Dsc/aek/h2bd4AzJ10ACYK8+hq/BZRoF7AVnAkI&#10;BX/tnBfwkat5WR9dlVU/oEU/0FVH+T7LCSgKPEE7vjisZFmgE1ASLc/o9J+Akq+5AfCQmj/NKymg&#10;hOx715zdueqdMtmtxjFwok91sh8LjGTX3Ackrh3JJmVnop1tOu3SArLZFryd9mX5uzcvrwJMjLVx&#10;aNyNXSCFMTAungOvAtcaF/pY0GaOBGqgGV1ljJ/7gvJ0PPAi4KYg0PtAD7oVICHRo9rQHn62PF0l&#10;P9fmDtr0LB1V3nNAJj4k9QNevNt2lWdX9pMbqbY6idKaJRkXc1wd5eissTeeTp/5dNJpp+a9OSmx&#10;bcqyPX6oTbClfgGtPqGjfxwxdrATDBZyc1wfArUCl8mS7TH/0QwQKLAzjtpWRz4bjW7BpDHGA/vX&#10;WsFh4BCyh57Zc2OIX/zlSASOcCbZdLyxqQX/ThWy/c39AB/jQr6dOogXZfEaiI4WHXbVLv56p3/q&#10;uie/TiDQC3yRQ0A73pWXpwx+8FrgXjDfUW59UlYePTH+ZN+7AHXPgQe7MbEATQBXa3mnsfRFfbqq&#10;jj7QF7wFuqivHWXj3zU7H7igT+i0sdH4uyqDtrZa6/CnX/LibfvTjnJ1AizkJUP9IvPAF2OYo+ld&#10;IIz66LfWVp/MAjyMoTbxhl8yMIaesyue5XsfDe2pH1hY0CePjtY38kIDPal282v0I0CvdVk7+mQM&#10;tINWIF/6RR703Lvsobry9PW0zdf8ncHFt0rqVMSZ/zjSSVcg1YmLB5W7KxVYnvkPSwVy+nm+23RX&#10;YKm9AtFSzwXWW79+FDhuvvYL5AEf/RZHP3jJZuerm3/0mZ73ex123yXvzTU6zb/mM/FnzCn1+fTi&#10;APPI3GGH+D42CPh07s0T81GZ2jQ/2FT+nHWRX6QNbRVLdNrbO+uqjUKnkflN/FB2rfhC0g/zr7hA&#10;vFQcZS0C/pfEJ+a9OW3uo6W9wBJ974RNn+rgHV9sDBrKkSXZC9LJtt972d8+KUA3TsYxnSzPeAn2&#10;lUt3PAvo8dA/x1BOnT7DWV2IdvmrO+mk1GcsAQwL4KSDC7qsLpYX3W0/mufc6t2ZH69Lt/Lbj+Zh&#10;9V2Td/1amdL5+hVYBXhaAFG+vH7c17ph7bcu0AH3xaP06rTNt/4AJhxAyn7Xrqt3GwgEnuxJlN6V&#10;F+BB0T2r41nZggnXUvnai1a8yCsYKUgpgA4A2bRgSUBQAY1rfSoQW4DjDMjKQ6egKRDExBfIugaK&#10;9HlAgaBrwEc8483E7lv7TgC0u5vDrr7fr+g/pPTdfqcFClgKUiR5OWcW/wIW9fSjoNC1z3L0CV/t&#10;NHMSOBgpEcPnnmGjUB1Tdh940s6UlIOdA00xGTe0cjZzPHvHmGlf3+MXn/SAHAQlfZLBiDO+BVfk&#10;xkhmcNsl5NhI7tF3r6123xj8gkcLQmCBZ2NkEZDSXcAVncBfgUzgQXXRzNGOfoGkcgVdxpfuWBD8&#10;fk3H/AFqTpY43WLB+PKXv3zpN1pkxoC75txa+MizNguC3Gu3QDDgyXgHXBb8S/L6zIHTWiAcSKq8&#10;sVk905+C8XYZ94RJgS2aeAk8Igv0AETNpeZNNifwsbnYffMwHaa7xqogtvf1LzAjmtml6mXPlK+v&#10;2ad4yUZlg7Iz2UT3eMvGNMezO+gEBtWHwBNl4usecHIVYEIHyZa8c967GhuyN47GaHfBjW96ma4q&#10;H/AR+BB4FhAWiJKO1J5xbS4V9MRXp0HSheaKetpEQ37tK2f+qx9NuotGAJB3ASy1KV8f8VWgql6g&#10;Ybaz+RCgbLxc6X/jmR2iE94Zz/TU/DVmTn09//zzl9No5rK2zU/zryBYP81Tzhdb32eE+Kavylj0&#10;LeTZQvaKLWOHCyo5t5y+Fng2l/PKFgAK9D17aizZRw6D9+a8dtRhB8mAvJRxxS/+2G62JOC7AFg+&#10;/vBCJpxJPLgPDMcjR1odY6YsOp4D7MsLVCjwpMPo6Df7ob1OG7hHn8xad4x99lC/C7aNX/qNbk57&#10;eu5dIIPy6gWkW6uyo+mlMtZBYyg/ueOX3MgGDbx4Vs+z8oHn3hW4e6dMwAW+lHWPZ/qoXnPNOCnb&#10;qY4Cc33AQ0CAtSywhfzQ1C9l0eu0S/M2/cRTgJRxSvfQwEObD+SmrcbWuwAWZb0PrJACpQI2tON9&#10;fZGnTHqAZusX2rVtDLzTlrJ00totxSva6a/xQUPZ+qj/ngNxquOqzXQAP5L+6Kcy6SY9wgfZea7f&#10;6Hk2t/B82uZr/ja4eC+kM/C5XzqDrceZNgjzXPB1BpIngFL+o/D1KGX08QwQ70pnmxvgBrh47tRI&#10;wbUkIKwf7gWGtbl01RN4FzQK4JW1FlgvpOyixJbvj6Ly0Zuf7IW10vww99jIfhfFfSfOWsOVNUfQ&#10;bydfHKBNdsYcyj+yprIb//2H/vXN//Jv/otLefXQ885moQ0JG4fsOrvZZkA/A4D/1tI+nzUv5feD&#10;r9ZMfXRtrivDHnTCpuB6fyhU/cAW9/0+Yj+kK6lDFhL5da9Mpx+kfltDKvh3Vc61UyudjEC7Oj2j&#10;s7qERkBKYMjqYXnpUHql3s6PdC+QorI9nzp76nN9jKbrXeDh8r9zZWm7D+Tp5E1X+WTVZ1H6Jt/9&#10;CTwBSYxpQJb54H4BE7prvVwAjq8h/7TNt/786CunnnPPQdyAInCBohfcu1/gI2CjYKNy7WQXoBWg&#10;uErt5HI+A0jiYYO6Amdl8Vkg4lpQ4z5ApPLeySsYKXhp11pe4EbgieC8He/e7U63gCdgZMER9+2S&#10;R8tnBYJCYIl7jiMnVd9McP0LcGIUAkvw1akTQIFPNtCXjwbjVJBQ4iQVmAZ4cBQs5O08k0kBW0Ec&#10;mvhAVzn1c+oYLwqUk8JpckVbfiAJAxUA0umSTpZ0bNZ94EvgBf44JngkF0EHcAiPeAMi6L/f8RCU&#10;+M0A4BP+Oev4LDhjBDlM9Rsv2sYvBygUMaAn0AEfDD49IYuCSvdkjpdOsshTrlNVGzAW7OkLJ5kj&#10;xSjjK7mSOf71U30LjNMkfrtGvwNL9NO/OHbkn+4m007stHCFossnW+ORM0kOZEs2Fqp41D8BVnpX&#10;MNkPabZDW9DcXPSOzOVLaJGThTVnWF8l7e0phU4GcGILrumqedF/tTFfCkSbr92TWyBD838BUWOy&#10;QMfakM0v9dzinV0JGEEzAFlb2aZsUjYlOxMvlU+X0pfer+3aPmmrPl/7SY65nu6la40f3SR7ukvm&#10;ygVUeE9X04lAFOO27wMQA1QCF7M/BTja1IZr4Ic5EC3Jczuz2kEbf9kt9LI/AS6VTS/1qf7RR8/o&#10;6KNntCQ0JPnpNzr40o566Sbbk/43hsY5kKV1qHFn/wGpABNzFeAJ2DafBG7sA902F5uXOap4z+ZY&#10;E/BqIVcu0EJ/OHft4gNhzLOCTYs+++UdetYYfc0ZRJtOocVRTG45Bp1cUB6PaGWbveu0gLwCfvdo&#10;qMPJZF+Nd/1yH3iif9H2TM5kqQ/40R6aAbxscuC6euigiQ4aBdX6zw6SD/uFT31Lr6QFjTq10okN&#10;9bVrfVDWeKFLvtpGJxmTIf7IoV1L+XgP3GhM0CJ/5bVZYF1bruk1fvFdn4w//pQPYPesvHYDMNIH&#10;djZgpzU60BA/eMBPIEpAQ7uqkjLaVz5Zo6Osqz5IxiUQpFMexkcZMsYPUEe/Gnd9QB/t6rhn+wO5&#10;6l+gCX7JSD7ZBPijXwAk8MrfoP/y2vhw9Rx4hO9OIuG3DRkyzPeQAne0JQXsaL9+5iMYN/n6mezb&#10;rFDO+9M2X/N3BhjvhlQw86CA6cx7lKTeowAMj5IKBKO3QENlzl31TQWGZ/41qWDtzD/TGXz23G55&#10;u+cFnct3+Z4FjgLCAt363G88CCA7qVDw3QmIAACBfT/+6l4+AMC1k1vmjfmR/2nu5Yeaj8q1vgW6&#10;mmPKVD9arS0BjGyBsr/zb3/m5tUP/eCFJ3TNL/OMbeYbFpfgQ3lzW9tSoI/5r072zBrT77Qo133x&#10;gTL8aOtunyuRhb63BvcbLwEn++kNWUrqVE857XomxwL5TjcEmHQiwhXNTpPIC+RyHyhgrJVZkEPq&#10;E5QFK06d8j69ao7cb+6d4MgCHGdCK3oLrNR+73dO3GUrFqCpTMAgumSgD+jU33S7vnnXqZ/k1m/z&#10;BEoFoMg31unj+j2BiPTvtM23/p555pnnOOuUlCNSMFHw4Fk+xzHgIsCkvA0uOlFScCkpVxChTGCJ&#10;egVGG9hEp3bPvPiIT2XiqbwCK0m7gpTADW0KygVpASB2+AXpnF0gRT842b33EgdVHRM60GQBFvfe&#10;ORnQj3PirWCrY+H6kaPO8eDwc+ArF2qKR3yg2y6lAKIAg7PUDm6OW44Bp4GB6oQBefcpRCBQY46X&#10;ghAGKEeJYy4xOBkoxjDDIzE0npXzTBnVpYDqdfrEfbwxcAynPid7iHKfpPg0yb/c9XmSz1fcGxvB&#10;iuBVvYIpThcnZneSAk9yvJsQgUD6yICjIXgxTu1QCZQKxo1BgW8AQ3ofgEXGOebGhLOKF3xx8LUR&#10;WBJd9dDUP6lPsX7v937vcrqEzljQLFj6wrG3qCwqvsi4xSGkNKeRrAsUOIFkhKcCS+NdooOdPCgg&#10;pjPu9U8/8BwAI3BAs12+AoAC02TbDng7EdpHu/8I1MmQACrz1NWcNc6BJydgIj/QYq8FvOQXOLFA&#10;SfYi++MaaJHtCvjIFnav/NrH2ltwJN7k925tW+1qs1No9e3ZZ5+9CjChb+2EGgc6F0hKxntyI3CE&#10;TQjUa6yl9DSdDawIMAlgQWuBuICSAsLaCWBxjSdl0e30Bx6VVc6cC6CJn0Cc5hhdUsc9OgHFygkw&#10;Oz2yn9govzrepzieA20CXOiFMTOvO3EiBTC675QJ/WWTrAd2w/yLcHyxN8BPdNghCzdAoOC7QFw5&#10;c9ScLFg0n/TVM7mZ05ww4xrorX7z0D3+s6XkZlzx6Fld9pi9k7TFfrCF7Yix2bvziKcCbDRyRNVn&#10;G5UPDCi/gJvtYaf6pMW6kH6iq0yfcnpGh00uGCaD1owC14LogmFjR+b4M9ZkTs5osX/qk53y6Vzg&#10;DLlpR3ljoW94CVxDSxsF1crR3XhtzNBvDQtEpI8B9c0VumncvA/Ea7zxpX8BffI3aG8tqpw65BwY&#10;QS6etatf6gcwoVNQH4gWIBOYpZ8cxgW70QmkCNhpHSVb14CiyuOz9RR9+a258USO6mmPjJQxPq3B&#10;6LZ2o6eefPIiT/wEHKFRcObqXX6F54K31qfoNp7Kyi9ww7N+4E8Z7aqjjGf+gnp4Qrt5EFgS76dt&#10;vubvDCbeDemuIOedSBs0XZPUKWAsr2CrYOwMBKtX0Oiqzvne1aeUaAnizrZLARiPAphUPvrxpw08&#10;CPa0VdC5gXB8CgoFiIK/2u1d4IjAXpDY73J455mv2ImSgngBpWfrhHedlpBnzQrIp/PN+zYdveuT&#10;lU6ZK+dqziyI0cZqdvqyofdz/+bm//53/+nl90X+1w/9qzdPmbAP5p75q34gR35tG6HyrI/ajic0&#10;yEZfylfP+oZXPPebJP1Abr/bIhXnqEsO/YBoMt1PdhYw6ZROdTy7Bq7sb2rUrquxDBBQvh/uVdYY&#10;VS996PRFIEE6Q0fSaynARhnj3JwIQEkPA9yaI+nbzpEzBdDdNWfT3XR16QaGVK+5u3OxvPS5fgco&#10;BUIFpmwKJFyQxHXHwVimM8Wv6Wvx0mmbb/05YcKp5yQKUDj17YRKnMTyz+eCiVLvCkg4mn32UbDj&#10;HeckGtFtR1gZ9wE4lQswWQCldrVR2YIT7RWMFZAITgrKBN4CtgJ1JxnsFPaDn4J0976n4xDbTZS8&#10;s6so2WXkOPf5BkdVYOzEQO8513jTR3xyoPo0wjVHvp1QvAVmcIYt7Mr0Xb465FdgyiF1z3HibGSo&#10;ctIKSLSrHfUL0hqrAB/vBBicM4nholAdeQ0UySnJQcnRzsAxjFLOMMUMeFFOGY4KueBD28as/5zi&#10;SnbAE8EHeXKSyViQied2gMkmRzQnKmcyRylHX8poF5iRMcBEu/hvlzdwjtwLmNyToRTgpf3GAh85&#10;zuQlT1njFYgXAIAeeQPW/ADsiy++eNEzz95bFMgdr/gO3e+XvANLWggz5Mqo14JG9vrVzpgxlQqw&#10;FizhOBaodm03X9/d58y7cmJzTPUdvYItZRYo0Ua7/+jQc3Ol3xYhl+wB3ZeXHTkBk8CJ5np5yda1&#10;uoEXlV+wJKAl2xUYu+BG9LOJ2SZXz3Q3UKZy1Y/faGbf4tG1vrq/9jdM2rEh4wKs9DDQogBbuYKA&#10;ArzyzcVAETTVYwfky0tX0pGCGTTUD0Tx7J067o33gimu6QT6dCy9oR/qeBdwEigasEEP5QeayJfw&#10;ibfAE2NpjHrPVuxpkwCSABllmucB2q1Rxg4tY2T8OkUor//wxDYBOgHbbA/evNcXDgLnU//oSmCv&#10;ICuAoSAyu1lAyAnUt8aULWAX2IMCWXnGx7zTJ20HuhQYswmubHE7LZwMthjdgk1zWh352pXXDqI2&#10;6RQ7hJZx9k6ZHGr8sDtkSdeUVQ6v+oomWuQRgNJ6wGkp0Ea/00vkoi/eFewaN+0VoJNVwIlyOdvk&#10;6qo+mRtX/JFHdNlEMjAu9Aef+oS3bGWAl/LGS573eL04/7/wC5e1yLzCo3Fo3aXTymlvddgY0QFj&#10;J9FD8kcvmemLMvTdlazQQVOeOngJUPLes/qBGr0nE3Vc8aM/+i1P2cBXdLyXF6iBF+tI4HhrkjKe&#10;yYJs0Mazd+QegNgmRU6qcQr80W510EXH+9Yo7wJFFrRSVx/QNmYFbPLaJKj/nluz0lW8BaTRI30N&#10;PEpe+FBem+mCe+XRR0cZOnHa5mv+NuA4g5AzbWDzoLTB+Tc7PSrP16YNyHp2LWjrE4SCzd0ZV7Z8&#10;16Vb4CkFhiTPgJR2uPuRz8qfPC6v+37v47f2uq+cPEFiQbfATyAcTe3rh7z+Iwgbxyfsdx2kPk9Q&#10;znP+YiC2YLLf4ujkhDXIfGBz2XW2Kz85vzR/Mx/bPFHWGmhORT/f2/x1uqQfZP3Kf/uTF5rmcqdX&#10;0O/ER/GF+vmc5rT3ARedupa0p6y2ldMHdMmljYKC6dai1lB8mPPy+40Tqc+WJHLr9Emf5sjzLrqC&#10;d7IPwCnlu6tjPAMxOgHUiZbAEmNljDuZ4tonKehXX0rX6UOfZgVUSHQoenQnXaNn1W1e3DVn77Ip&#10;C3pUJmAnOvK0U9t30dt5WqrPnRYJYPIukCSgJABKvvHqlBA5k3fjQr75XPSKrtE7evJIgMmTTz55&#10;+dHXggmO/e6k5vwXMCiXIxkAsiBJ7zcg2cDENXDGs2upQCYa0S7gqI342t1j9RboKQjpd0g4up0m&#10;ESD3OUSfRHB6Ob8CdOXUxSf6AjsBNXBFma5AFqdI7DSipwxa3sebtuO5EyI57K7aEDh3cqFASh8K&#10;eExiTtDulhacShb/nCQLeoaJA5QDrW4gAeNX8JZsA804dcqopz56nBwKlkNCwTgwORP4y8Hy7J6T&#10;leMfghfAogzwp3+la4zw4QRGAQlZAp2AJ+S/ASnnNEANHXxy/hjTHP6c8IwuQ26C5OSRSSd6BDra&#10;884Cgh6D36co5ME5dR+Q0FF+fBhHznZH+HP0lfWuayBWfYkAAP/0SURBVGMbQNUPoPavpH2S0zFn&#10;NAqQ9AEyHjpu4odktyMQeOKZMbeQdZTZApZzp++BJ3SmvpCHfls46F3Bp34XjOLL+wK15J5+pqvt&#10;2ulDwYEUsERn0aT3ySPb0FxeACVApXm/NqE5v0BIgET1Swt2KF9bgVcLyDY3Kut9Nky52urzHXWy&#10;Qcqps23Ib851okXSt+H5KsCEjpmnAihjITVOZB8YUsBtDNwXcC2oYkya9+lAgIxy9FcddJRd4KNx&#10;9uyaXmgnUCUgpjYC4jpB4or3dKV5VtDpnXt0O5HnvWv1zWd5rvK8U4+NMDeb0/LQCARVV/+UyQ4b&#10;98ZZWp3yrJ65y/a7N6bWAzaMPLRprrWzxv6Yc8k5oFC+RdsYmKfes13mrzmt7/ockIKed2hpRx1l&#10;jFmBqTzzsxMB7LJ7dhAtz2grSz84EGiTF37YDfTVYffxo45x07Z7MsyWc0g5IhtY6w9+6Ee7geq1&#10;JijD1nJMC36zQdrNhspHS9K2d/qbXuNPwpt+u1dX+dYcPOqP/qGJH+WbI+m58dIGfuhRNlj/6KN2&#10;A4vQr+/WDe/qlzmvbffGmhy0T7f0kW6gj44y5CIvgES/jA0Z66d+Nf6ulddmmwN4zX7TIfwp1/qr&#10;39lq7SgfWOadeumNdvRLPh6Vt460zrfTq7w25UvqkmHATSAFHvHhGb1OZQSaGTN6oxx6neYwTpK2&#10;W8tydL33XNn8E/zlCwXCJVc8ko02WwPxFUgVf8aafMgBXXVb2wKR6nP3p22+5q8A4gxG7kp3BTLv&#10;9hTPJ2jwdtMGW+gGfARmLECyJ0EKFDdIjGYAxflug7sNCtHt84mCz7vS2cY5hvHZpwV4UKa8QI5A&#10;j37bImCozxEKCM0R1wJN79TpdAP73+lDc8CcMJ/6pKVPb7xns8RE/FXrFjtqzngXYCJ1Co3dslFs&#10;I5otNM+sPebkxe/8+Z9783RJ6df+/X/wSwO01381v9iF4krrNrsaaIJf60gbs9me1hPl0OU790lS&#10;JzoCw8179tTVMzmS057M2U+bXDuZ0zN6nXDo8xE0tKcvysWD8juWgVSBLp0YkgIbAiHSkXSuE0Pu&#10;00V0A9Y8d2KlEyenru+c6X16m77eBXCc+QtS9v6cpzuPzjbilWzwHwgSWNipmvKU6URJAJR3gU57&#10;usR4GQe6SH/pCv3Jx6G7p22+9effCu+x8ZxCylmgkeOfs0hhpQ0Mtu4ZPBSIrCPaczv5BRa1UfB0&#10;BjCV1VZBVAHW7toWlBSQCboBGYCNTn+ol+OSY2FB5ChYhEMSTSCTMMciJDIHn+Pr5InA18kUbXkn&#10;Hx/4L5jGOwe7HUxyFHh7V38K3kz2djrww6lrd5UjldMmcVYYhowf44PnHF1OGHqMQv0IECoViGof&#10;/xwHddBhHHOcXdv1IYcCcvmBFXhxnzPsPseG/PQPUOFEhbFgXPtRV0AK4AqI4VRJv6xtPMmIs4j3&#10;AKgCrII/fccnno1hRpGcCkpyXNEBcuFBGQsG2XaahGGmH+SOvvqunXAJtEEvEIAcC8TQd1U+Pe43&#10;cPQLeNdv4KBlvC1IaOpLAVKIdkZg0eyQb0Y9NFyfGQdGIfmnx1L6YZwLMPUr2RVg61NgW0F5cySA&#10;ilzJtLwc5YAT8gtAQq/Ans4DjgIdmuMFqc2XwIXAC8n75nzzJpsRje69z7aoa86tTXPfuAXENVau&#10;ygXolufetVMk6G/yPn6zS3sSRZlAXf2/d/rtKsAk4MJcNsfpWfpKjyRjsCcyAr+a2wEbAa+BIoEd&#10;+5wNCfAITNG+Nt0rL2Un3dMB9+lPwC+9My/QStfqQ/XwGWiJj/qxgE3gszlXMKqcZ2WjESiijDEm&#10;e2PkOQDFc4DsjmUnT9STB+RluwDu2sEH8MTaUtDLBuqj9zmiOYDa0b4+cebYbX3Eq363BrmSHftu&#10;nrG5AS+erVkcY221k9cJlJzaxgK9AnttciDcq9M6kROtjrb1Q9ucDNeAmgJpfVGfncULG1RZz/UP&#10;T9pgz9gd9oF9YtvQwYsy2tVG+qa8fnQCI9sUmNFpBnXIQHn2x3gqow467SLpk/VROwEQnZJIxuRA&#10;L2tHXwMirV/om9fGnKzkoYcOvukIOsqj01gVyHtWNpCn9SjbGxhEZ7WlDv7wTn8kupJP0HyXpww6&#10;zUmyEciQSyeZzI98GEm9wAJ84ckY5keQP9119b5Pn8gLva7KoxOoHpiAVqADegFi2iGXnFfl8mfU&#10;bTw7LVnSvnHDQ5si6seX9tXt1EnzQFl9jL/WpfwabXqXzmtDPTzjyVVKhwuuXE/bfM3fBs7vRNqg&#10;5ZuVtB9gUYB0ljnTAhYBCPu+gE+AJJBSXjC179y3w+7eCRHvCkLVO2kWlKIVjTPVh4CXh/XHe3xu&#10;wLgpGiXPgTHK46XPNQqUC3KV1Re2l/2mk/njnYLgK6Il6BSE8hOVpdfmpaRev8MREGAOsb388d/9&#10;3d+9xE/8FXYnf9mcbKfevOZL+cS8/3TDBuLH3GSzXvj5f3Hr3/7+3f/4n1/WYfOy/7ppfVCe7bUe&#10;W1ttSgBu2Hc08de652q+srtsc76EOR5gsicP1NEOu9G6Yl6zJXhYwKTTKWTSqRP3eJTfZzvSeaqB&#10;P66dTrbkpwdgGc8+J/FcuQAXOppeeK++uoFlASGSOsqr16mLTpakO+l0+tWJlZ2fC26sXqavtR1A&#10;Uj35XaMR6FMb5xxIl+V3skT/A0iSTeBP89JVmfIDqQJdAgob934rjf0O+Dd+xYb05LTNt/760deC&#10;AU5cQUSBAgcg5z/QogCivIKWAo4AlQKOgqACid3VVYYTWns5qZsKkjbA3/fq5sgKRCVBqGBUAM65&#10;7Ucmc9IJyEQhrHYTLJRSQWXJOwsqR8M7C2s7XRZMsvMJjx/sdFoFT4L9wJv6J3HI6/teOdbJgrNU&#10;0KNdhqMFv53XdncYRn1gbHbxZzwYlIJXtAog3HdMnJzwZew7WcNp0AZHrp05hoQTof/aCjHOCdIu&#10;OcqXQq/luZeUMZZkFGAi6Hj99ddvXn755YsxbPzIlOwAUK7pBwOq7/git4JyfWL0JM/aMm54sSA0&#10;rjmX1e8UC/lyDBlbY1LAVVDmPr1wT06MPMNsTMlTgOTabnafDRkzdeT147v9Vgp5uO80ivquxs14&#10;Mvb4MvkZE8YjQ+o+AxzaKnUEsN2G5NC4FewUnNKP5GasPRcU44XM3ad3Ob/RSi4Ftd67L8gupVfm&#10;f59Z0fdAhQCJgtXmNRvV+BfMbtnKeTZ2UvZnbZD7gMG1X2urOvUVUBPAUZ3AG/f93kp8BKBklxYg&#10;WZ4lZfvvOfdAs6sAEzI3VmQdYBKAkt1w3zyWt/NaHfUbd9f03VgVLKIf+EUntKNcuiBf8qxcgf8J&#10;rqQXeELDnOhTnOZkcy3gJXAnUFLZHJvAF3loGTdzCB3JHOwziEARz2gaP0n5PtcJ1Db2aBlXdocu&#10;BZa0vrAXwE6/OwToRRto7tQJe8fWBByyLzlvnXbBhz4oy2kwt5NnsvGe3S9oZT/VU4YttuBzAtiC&#10;AunAF7ImJ3O8dYE9yB6ry3kwFgWtytYePTH2AS2SPPWVN87sJbuyR7L1g9Otnna07X3BNn7JRR/Q&#10;QpMOsm/qu8+JD0RQl/zJxPvADrSbA/G+u5yBucZXHluoPL7R1IfWS+OljjmrPH0M+GoukUdroHE0&#10;FuSMR3oYABBQgE/lWm+TpTJoK6+sMtpW3pgFZrjXN+WMV6cwGtf6sOtvGyfZsE5o9KOEbbToQ+BU&#10;etaagFf55Jeu6Le8wAjltBUwEl38es4BVd+Y4FWb+QzaiI/eSfhQJjvQGKGTjnlOHminn/ICkdY3&#10;qn4nbRa8zWfAc30mj3yF5o9nvCTn/I36fdrma/7O4Pm9lK4BYzbgqt7uQp90FhDg95ygxAZt7Zzz&#10;iQryCqSquyCHpKzAKoCiwC/a0T/52lS9+5XZvgWYAG16d5avz94VyBZ08vUKfgtUKy9PYA50NAfo&#10;Kd0VEPIL2WXBpYCSvyiINJ/yh13NO/YZENApCKc96Lh1DWBiU4CfJo/tD9xgW7XLPlgz/bzBK6+8&#10;comJxBfmiLn7i//Nh27+n5/7z24BJtL/+b//hzUn8ENiE6zj/ETt+2zdBqc1tJhE+32Kjid9wV++&#10;kPmqX0CP/GTyqI53AeHsFhtAbgt4qNtGpGuyYVPJso3KTjbQqz0Bjp667qNpLDpJYmz63CqwJcCk&#10;00SSe+9cAz9cjb92A1261kZzKLBh50EnNtBIV1cP6WVzpHnUvKzcXisbIBnYUbsSXipbH5YPcqg/&#10;ncSJRnNeqm/qLcDkvtjI+NBT40XnA9zpjrzWM2N/2uZbfwCTQJIc+wIKeYKTdtwWRNny/S5Iu7fK&#10;BKoUHBRgbPCi/L5foCWH1r1ylS1waacvoKa28NEnDzm2JpgJl9PFwbZYclCbVBZZhqMFNGffvcmn&#10;TLtMhKseR8eizrHTthMRnWbhTPfDsP2gZTKUAj30oeC54+Cu2rdIF8hYzDk+BpkzwVnDQ/wxHoxk&#10;wWs7NC3wOakFMNpGg7z6tl4f8GlcK4sv+ZwvPFC4nJ6cpgxNO3Q5sDkqDB/eo2dcACWMLyT6pZde&#10;uvnHf/zHm9dee+3SFgNprMiBfMhRcI23gg191o9ABuPT7hHevccPPjhI3rU4GEf1FlwzXsrg03jq&#10;r7Y66i/l2KKhjPFEhw4EmCivXA51DnO73niuT7VPf/VVnwvqctKNn0XQhGdEGI2+2TuPru1pE4Y8&#10;A8+RzOkN5c8RDNQgI4ncpOaBdwXQyXEd4hx6iZ7pX0GtOuoX6OZgkgN5kIO5sifFOoXhudMjPTfP&#10;A1nLM2fkNbfc9y4wJHuSjVnQpHcnzZ4DO8qPpnkS+BWt6HlubldXCoDRL1f97aTJtZ/kBIgEmAQu&#10;kHXAl3EoCDNGzesCBjQa54AUNJRxLWBMd91rs/Ly3Qe0uKLRXFAmm+s+QDq+Al+asxI6aLhmgzup&#10;FahSfXU7rULunfYgi9qWAlzicedpcxQN7XQCMPC/00fGLIA5oMyu13PPPXeh0Wef+oqG8TXf6pfx&#10;QIct01bAAPtoju+YGK/ADIFen9B00qLfgiADtMxttrkNAP1UDu3meac/Ams4DsrIA6aw6ekD+a0N&#10;l4yzOtpprcQDh7VvwbXnXhtkSg/l4899TnpgNj3JxumztslPXz1rQ9n02pgWiHcKAI/kSCYcIG2R&#10;QTLCd+uT9uShYYzQ7FRCtsu77G8+AtngBy/qGxP5xhVtfOuHctrwTr+zd+k4GdAtOqk8+nQuXaVH&#10;6ui/PONNXgUGeENbn/HYmovX+LY+Bzrix3OnMZRXTh665JjP0JqZ7Tb+ygUwNY6BCq7WFfcBJYEm&#10;XQOx1CM7/HiXTcKXNRcfARSBJwExrePRkPCk/UAzfKCBXjKSH+CGnnpouuqfut4FBKnX7mN+RPpf&#10;3wrIpO3jaZuv+TuD5vdSugvouF8q2Ak08Cxwis4CIt4LqNoxLgVq9L6grJ109Aou22kuUOy6IENB&#10;Z8FbfLTzHr34KuBbPtWX6seD5BGt2qls9aKPTwEf/vC2/BQQxqey8gSGbAQba06ZE+x6gSR6fMVO&#10;O5qX7EVrDl1nM/skRzm0zA9rIR/ZuseWmY/0XnsAFmVb65TxUwXAEsCJZ/ME7d/9r99/Cygpff0X&#10;/+Wlfj6quWiOWoustWIFvynJZ2wdxJ/1JkC4DYP8fu2yE30OExhBDp779Ig9YQfZmDYirLnk5j5/&#10;Otn1eUc0+d4BJAEz3sWb1OmWPSFu3JTtREj1F3gJ1AhUCQQx9nS4fHOgUxYLnshLb3YepGfNg8DF&#10;gJFNdLM5pbxyzedAn+hW1r22lQ/gSYdrLz70MZClPgYe1df666oN1z7ZUaYTKQFGaLhPrp2GKh7l&#10;c9C1YiHrwmmbb/0FmFDIgpWCAQ5+gIlFvUCg4CQAQ/2CE3ntwAZ+KFMQEzhSsOAaPeUCXdohKTip&#10;7gZCBTPyJXxEE8opGO0/3aC7JwA2iCv4K6iwWOYcyc+BDCApICyY9C5+c2Twx3l25WS7976d6xw/&#10;fU8GeOdMFTRwtNp11JYFuuOtyrcDUxCD95yLHIuclIIrZfRtAw+8N/bkSXZk2ekYCeCET84Eg8Tx&#10;Izf9RTfaOW857tqijHgsUAQWQIs/+9nPXo7tub7xxhuXf6ULONBPzmOBLd4EGXZqC06V67OZdrf1&#10;RTsF9Tk0OV7GjbFXVnDT79Wgjy99YNTV7xQQGUc3HQhEwYP38jdYxY/3OcCVbRebnAu6mmeSMVVG&#10;HfJjvFvAGN+MKAOQsZXHEIeGK8eYMw4Mr4UCDXrTt9+NoWtOOV0jKyn9p3f65T35Nc7pVXOGnAuE&#10;yYm8ChILqAu43bvSPXpld75TNmRwAiTppDE3HsoFNlQmQEN+gMnSaH4tWOLe9aTt/YLDa386AZOd&#10;C9CpjeU9nYq38uXpd2OvnGf68Mwzz1wFmNBTulWAQrYF/+m9MvSxIKgAMPuVrWkOlZQ1t9gj7wI0&#10;0DXOjWXlAwT3NEcAR8CL50CBeEFfH9IR+Wtb40td95J7qT71OQ4eOtklz3vljCee0r1OcGnXO3XQ&#10;bY6i08kTtjGdClQzho0fkJwTZ15rDziOrnF9/vnnLzrTnCM7baOnrxJa+td8NGYB5Z1MM6c6Sqqc&#10;xR5N8kFPMsftlinLCSgYVYcMKsPJU4ZNZl+0uUGi++yA+oER7tkCawlbQm6BDRxMdolj6lmASTbK&#10;q4uuMmTsXtt9WiTPszrZiMAE+hbwQCb6pE46G+hjnUl3OklQu8rig73CH9rooaMOmrWNDr7IgowC&#10;UAJyyMS4KNt6GtjgXcE+XSFztLKn2c/mBxr6JA9tdPGJPzrXukJP0Tfm+GouBgAZH+0GypBX63tz&#10;NHBJW/rlnf7nK5C1qzyyITs0Agv0KbnSD/f1N9oBL/ka6XunPrShHBoB9sp07SRIPoVygTro4SHe&#10;CobIJz6yd3Szk6zKd0++6tQ2PrXlGe/GID30nowr34YDWt7hT1nt9XnOaZuv+TuD6seVHha8f6OT&#10;oCiAomepz2Taga58wVxJQFUw5qo8u8P3ETgVXG7A1ymSgjQBlOcCs4I29c5Ab4PCAsFAje1XbbkP&#10;fDn7vjydIMldz8ovALRBpza8C6iJRwFmP34qKGTrC8ALpsmqEyTAhexT64E1RHlyVQYgYt3IJja3&#10;lZXYJW3wSfmc5pT1r82F1jfz2fv/47/8wM3/9W8/ePPb/92/fBMo+fK//9DNl/63/+rmlf/5X9/8&#10;T7/4C//RJzbawCMa1lxgCfrsgPmIv/xc/AZ+4KurfsrvN0ekfOR+R8uV7dBup04k9+i4VidQSupT&#10;eX53gXknTwT7gU7544EqnTypTgBHJ1Xy5wMc2igNDJDS+cAB18pWPzClebBASnqTrjc/6d8CmgGM&#10;8gMppXQdbam5VL0FMZtzgR7Nt6XpPn7QCtgKaAk4rC/qFA8tiOS9fPKVLwXqdSqxk/f0y/i2fp22&#10;+daf3zApKCngCLyQHzAiSOAwcvrldd/ubE5lgU90ChQWZCkQKkivTvS61+YGLtEo0Oh95Qvum6z9&#10;uCunVn84wxbZHHSGwsSzoBbsFXC3Q2vRVFYqYObUuOe0oRUQwpjkNHCQcrK024mCgjTl1ed44pdj&#10;LWji5KDDwdUOGjlAaFrADTa6Lep41Rd9aJdGnxg2KedKGWXV07arctrCQ+NItgASIIXx4bwBFpzU&#10;wTteCla0j5fACY6iQIO8OHfGrAAD4AGkEGA4VeJ4nf8uYYcWaCIBuYwB/jrZVCAqGV88drpDe+Sk&#10;rRxudfEVkKTv3rVzbMz6VMsVj+qQG+NGRgXV+u658dfe7kqrVyDWeJGPNpQtgCsQr0/0tU8G9Ccw&#10;r+CODlgQTG4GuE9y9nglg8FY9H0lQ8tQK1v5jl52OolhyDGkpwW7+tBc0HYLaQ62/pGDMlJzRZmC&#10;vMrnvEvu6a3x0U5AoKDAKSM6ZkzN6eZyY928zz6ln/RB+bVPAaWNW8DISSsajcHaMEl+JwqyYegF&#10;JGa/8LA2sXbc46NPAtXrFEl8BqYETEr3/nPVVYCJMaKTdC7Zt7NsbhqvAj8yD3RonjSPXQP9CjzR&#10;CPDzPhuoHXOrcgV6yqElGXf6XL2CTPqNP+/jQxvy0ZCX3ZCUxXNtK4+vgOt0rP7hJ0AzoDMbS9+y&#10;F9prrhkfc1L7gaSuzU3j1Ni1/pxj63ernDTxTl6gd/8GncwCavCEV+0IAs0bNrrAst175bI5ZEHm&#10;FvaOPhtX7eQQet86FmASCKMtNsg9+8D5Q8O6EDBrDuNRG4EZ6qcf7fR1XJk86V9OKXukvLbxqM8F&#10;+WhxTrKX7If2vRd8KoNuY+i+sVOH/hSA45Vc5ONJW+y29vCprqQ/ASPoFNSTi/7h2718ZZXRP3oj&#10;r4AYbWWziWi2SYFX5QJf1DMW6ODFOKKbfVS2OYPfACF9NRbRxQPboo9kGiCNbut9NrY+BTR6hw6e&#10;mo/K4KENDc+BFfLR75SH8tokQ88B7YEm+i+RycqIHvWsb8pqT14AuzqdNnHfOJOBsukCp7aAR8Jz&#10;/AYW6WPAj/Gku/FOB9N9cksO5hG+Aj7YCnTw0ykU/Lvi17UxVy/QprJodOLktM3X/J3B9eNMBeMP&#10;So9S5nGldpPdAwICBHYXu+vuYAuiFtQIbAkw6cRtgVXBWMBIu+voqMM3agOq3e6ACWULVAvoluZd&#10;8vrgBz946UPBYEFm79ud3x11V/lSZZJFINLu2Bdw1v+AngJOcuAD9tsafV7TyeQC5k5D8CvpeaBl&#10;wEDBv9QJCsGmdwESnQwLZOl0cyca2aS1Bdrq91QAFuxkgEl+CTtgfnVikQ+LXp/0mcPo4decRwPd&#10;TnKohxc8sVvKtJHQyciAEWUDP/q9lEAQ+Z7baKwteZ4LuvUff50+Se7y1HHf50p40HZyCLTZzVCy&#10;CVDpZIQxTX/pj7x0t892AkwCA5sXATEBg/IDGtL5gLRAD2XoXnofaNg1/QzEiE7zbvU/cCagL/Bk&#10;wY9SPBbTkIO6C45EY0GfQKPkJV+evqe78pJ3G0+ubfYYz2Kj0zbf+gOYBI6001oQEEhRYLBgRoFK&#10;gWDvyy/AKa+rut4ViBTIBDoU5LgWLEUzfgo8FjApr91aAEX/xUBQ3IkEiaNh4S3Ib2LL2+DQ1UTO&#10;aSuQLyDmAKOHB9cWTwajkxeeJXwDHdrtxi+nk+zcl98OkjbjhSGRp32GzYAbZFcOQWW147mglmGh&#10;BJ0syHEo8NB3V0EBGeJFX/AC4JDwRHZkWmArvzGUL4Ao8CiQde+dQMK3/X78yRG9F1544fJtI6Ck&#10;/zLkN0zkf/rTn76MGxlwZtAwxvgLpCCzxoShLdgrOPOuXXFjZkFI/h2n73SH8ZDXpzBkXLChbf0u&#10;IAssMe74cCW7xotcBX/t5tKHysmXV5DXrrV3ARLotPvs3thIjV/H/1rMGAgGUwpN7T2DLDGqDEeL&#10;QUiq1G4ePeE0Jiu6S14FE/K899zOnPcFzu0okoGEZ+X1uaBVWWOzgbwxpRvtQgSYZA/WZjQ/slPZ&#10;AvpqXLNLBbTZp2xIdqj7bFY2iN2pTc/RkSqXPcx+bftrm5o/bNF+qlPg7ap+wbYydJEcrv23wo1b&#10;wUJBRPYivQrcMibZtECKBU/kG6vml3cLlqARWBaISAfUN9auBZYFgvjAF1ryzI8C0/QjMEd9tCtn&#10;/mRv8eR9ICQa+iNFO0BGnfppTgWwBM64N7dbv/r0bgGT6hg/45leSsatNcc4dsoE8KuuPpgjgWMB&#10;yeqw32RrbWJrOFIWbfNOP8ifjMm3XXDzVh5ZFYDqB7m002ccPHvHSSMPY8H5w4u+GIt2x/DovSv6&#10;8s1vZdkH+YENxo+DIZ/zx6agpX5BLUfSM37byZGnT/hWX15rpP4E5KpHLoJQfemouL7oh/b129U6&#10;poy+Bg4VjOfYkim6EtupH/pGRtrVnr4YF7yo552xp1fy6otxUwcNMncfMCUJvgM1tKE9982ZfIfW&#10;IXJLP72nL57R3zlDbnjRRvpDf/Upn0J5dJXThvYlslPPvXx9kwI73KuHd8+dJApIN070wXvvpPqp&#10;/cAuZQIR8NPaUNuBDp69ozuNs9Rakx/WWCrjXYFcAEXAmjL6ZXzUUY5u5NMFBrbukKU65FId19ai&#10;nGdjTja1gwf0CgADWzzj17V6p22+5u8Mvq9N9wviHzW9nbqPmrTR7nO71VLBUwBJwVmpAInP4z5Q&#10;IfBBHkCg3zwoOIteIEGBnPtOJPSZhGBz3xd8yVtwRqAYv/0OiTa0F+/uO0kSENL9njCJrjryqp8s&#10;kpfngsLAnoLXABUywGunjTthEphQQIyGVGCu/+ZmNoId7AQGn1Ew7x4NV3bfNfvKvgc2mkO9Y4O9&#10;M1/Mj+xJpza06xpgEjhvjqLbWoEHCc3mmbYCRAIsAii056qsuRk43DtrRLaBnY5P98VIaAaYtLap&#10;G0hcGTy4R3vBl04tqBOf+POuvvXJk34FtHQyqJM/rn1e3wkqetrYld9JlcCF9DcQofFuDgQGBsAE&#10;dniPnvv0M0CEjgW4SO4DJ5sP6WlzSUpfO82iXmCH8vGYDseDudwpp6XRKRLvA0tqL9qBp+ZCAN1+&#10;HmV8jEMgSc/Gkg6etvnW31NPPXX50deCE4kTWABTwLBBRo4jh1GQUODQO/mcQw5In/IU2Gx99ZQp&#10;aPFe2+3eVieaBRrRd423DUoAJE4z+M8nAnI0ckI525wPC2xBaWBIAccGeZxuzqYrGurqU8EGh6hd&#10;pJyxglMLMoNkgqLJCefAc5bwm+NdXwsOtBtYUjCTI50zYoAzWAUHOZ7KFeA22fFQwJOzpd/6AkDo&#10;ExzyldcnRu3Ekql3AjvfJfqPQE7wOHXy27/92xfww2kB/dBHV0DIpz71qUtZST1BhX+h65McY6O+&#10;U0BAFT/6CkhJntrDG/mQcwFPzlEnS7yTH1Ktvnfy9dP49VlUp3kKUjtar3+Alpxf94KqdsrJHz36&#10;U7AXYFKbxjdgpRNCG5QGuBRk44NstUPe+knm6Bm7FgeTmnHt+F8nTBgGxoDRYCgysKGrHe/r2CHj&#10;ThfoRAtKQVPgXoBbwQQ+eu7eAtcR6nZ+mzP0bgNq+Z6NF/klKzJ3wsd4mMOBDs330tqi7EB2au1K&#10;tmjtT+XWjklkTebZo9pUJnsV7eqVlw2SX7vNYam+uAau1I5+SOlgAO/o4VWASQ6/+WDcCriNm3Fw&#10;L8+9csbCvXr0Mt0sZQONk2v2Tzl16cru2GafjGfzJOBGfjogPyAkG2j+mEvK4SdadEnZAsTmcvdo&#10;LZhcnit6W95c61SZMvjynG0zLj2nE9Vx38mMXZ8ClhvbgGT/5esrX/nK5URJgBH+yFv7dOIP//AP&#10;LzaIHDu5gyfzqIBevcBYcpDXrnzBH4fQmAROmsvmeYEex7X1IuCggJ19M0bkb/674qe1pPmrvjrN&#10;cQ6dumTPHrW+WOvQLZB0z0YFhqiDZzTYLY6ofDzIw0MOs+eAA/TxBVAgJ3SzK8rot2snIQKOCoTa&#10;VQw0was2tWNc1KHL5EyOrffoBWBwdMmQHNQPxCATeWjgUR5+XfHqHo0A8eald/inm/Sq+Yifyiiv&#10;rnLmBZ607b6APwDCHAlMUT97jo7y3nku8M8+KyuvnWIpYILuFECQRTTTUXnJvJNKgREBTYEd2sJn&#10;9I2HfOtQa0nrXPRcjRF65GSc82HS5cAZ/UMz8AWvroEqaLu2BrUBoD18oiu1eRC4k49F9u4DudBN&#10;74yPeoGZp22+5u8EF97L6UHgjSBpP21xKkNewVuBP99GINZuc/l72kLgFHiyYAI/yHO74QEw6KPb&#10;Tn5BMd+InxQosUEX3gInlh6goj7Jw1uBY32JN2UCRPakiKQt+cmtcgEpBbbKdbpYXsATWslNvrmr&#10;P52AYIP5fXtSpFPH7HmAZ7bGPGU/AyjY0/zO/YyFXezTt+INKaBDHfPC/HAvz5w3d13zZwNM8JAd&#10;MM+zRWjUF/mtEwEZAbzeq8PeeG8um6fmfT5ta2P2r/kvLyBEXc94lDyrnz2rfWWVyw6Rc6fiAlGy&#10;LQuaBOYbkzYxA7cCS4xNetlJFD59py46XSJ1AsXaH8DQyZM2VeW1mepdJ1K8d09vAkD2Od2XH9jW&#10;3AzI6Fk9ZeV1yqP4JN6bf9XvfXw2/wKEKuMav20OV7585V3l1XdzhX53Coc8A+06tWS8GpNArtM2&#10;3/oDmBQA7C4qJ7Ed/g3sCxAWIClo2QBmg5s9ORL9TlT0uUJBhTLbhoS/ABLX2tpy7tvZdeKhzz/s&#10;5HFOAzc4iAUEDIV8xoLiW1Q5PZ45F967dlKAY0Mm2qsOOuq0c2FCGYycDZNRORM1wEO+QATPAiXB&#10;k/4IJNDTpvcF3NptoVa3oDVjIU/KyFACypFRy7GW3CvHmAQAGBOOP9CA/AIF2nlVrt8x8RkFoANA&#10;4oQAOcu3y0r+ggP9cVIECAJMAYj8xm/8xpv/Phgo4nMcP+LkWT668r/2ta9dvlPk2NCLfpCWs6nf&#10;5FKwhC/ywacygh5jVbAUyEfH8ESP6KKrOnglf8CP9o1rRjUgT33tGJOCMrQL/gMA5HUixTO54S1g&#10;pSAVb2gLmjttQOb4oQ/6kMMeWGI8M6IWLUaI0ViDxRgyIBm+8pVlJNRDJ2PvmiPNMcSfRcTCkNNL&#10;p3I6A0/Ihg7lNOfAd6VjBTZkU+CoTz2TifHqk5QC0QU53HfyaYELutrYZKM8Z0MCWQI5oidlR5SN&#10;RjSzXVK2pnKBIUvPu9oKKKmeVJ/63ZPylQ/Y1f+u905vXQWY5BQYL/d0rsCKzF0LfsvzPnDL1Tg1&#10;Pmg0TgVu5lpASAFXIIjyro0rWxrIYoy9C9SsnYAa79ArWKwv2kVDmeY3Gs2j+Nn5H8jQqQv57tUr&#10;yFVXMr+MXcCNZzqUXWcTOpXiPn1Qrt80cW1s2b7snd9gctLEO+OqnHnMruIBoGxNsk6w02jRCXOJ&#10;rW43ixyMU8Cs/hhjsueMKU+e7IM5x55b/LPz2kTDs7mrTI6m9/hDl6MQaKGM8pL6Bcw5nJ6NI9nk&#10;2Mpjl9gFfVJP+UDaeGVjcpTR8qzvBfHq6z9ejBm5tZ7VD++VNa5kKd/ax+7pO9loy7O21UevHc+A&#10;Pvf4RI8OmTN0ThtkioZ2sr/4zk6SJfmRY/2Q1NV+ehNQpmzgBtp0s3E1BspFO19i51fAW/MXDTwk&#10;t9YeuoZuyTttkJVnckRHWfOheU9GxmTHnf6pr+/ZewmNfCQ8BEzIl+QXPCW7yvFFCnrQpzPplnYL&#10;ZlzpKV0KqKD36hXAtYOczub44kFdV+9bn9SX9B+P6VNrXb5T9Hce6AuelCUvV/mVyfbSh9M2X/N3&#10;AgsPSg8CJB5Herv076ofGBCI0AmKwIwAhP2soHcFR4EE0e+khmvASoFkn6AsCKHNAjZlBaPtzreD&#10;r41oyXMfQBL/ARy1Xz/KL2BsZ746XQsKOwmsDcFpvJYCTAIo2i0/A9ZotjPP9infGtNphT4X6bOQ&#10;TjgoY94Eisozn/LtXANN0EJ735tTbBW7UvyRzTR3ikECHcwp9wuY7Nz3Hs0AZLZEX7QXINtcl9QL&#10;zMj3QQNPbGB+a7arjVRlshPxrQ28BSJ7zs6rL2U70GUTXNmN/Gpl2D28BZg0Fp1mAa4UtLsnV+Ns&#10;jDoJ4b3xKj+dCRwJADPmrm2S9jsprsUKdCMgIp13pUsBfHsyRF7zbsEJZQI5AjrQlgLtlAnEU6fP&#10;lTxXrxNhgRvR6sRJIFBzc/O0wS506iUASMI7umxAMpKv3oJVrRnGI2DRuDySHX/yySefa5c3cKOd&#10;VgFggYsUALIBREFpwURBR8FEgccCHxsgbaAT+LIBUSBKTqj72pbXjm1l3HNQO/0gEDFxODL6w2mw&#10;0HECXE0siynlL0gwWb3n0CiT453DiJb7HFttq0/46rUIt6viamK5NhlNOvy0S1lAj9dAAe1w5HOa&#10;c2iauJJJatIxgCaYiUZZWnwoCwOWc4I/RkAb7abm/KcHtdcJC6ngoFM7ABPOvyAA350CAEAAQQAQ&#10;xkB5gAngyu4qMEue0yboeOcZ4OKznS9+8YuX3zIxvmRe4EvOZEougREFaZ3swHdBTYAI3tXv1BJ6&#10;dELf9J3s8YZn/TBG5EQHjSsdLEhKj8itYCZAK+e1oG+DSfcFgRJa2iIP8vJM3gGL6tCPjO6Ob0f1&#10;MmAZjIxWhsvYMx4tlB3Fp4+MA0OOfiCHRSGHs104aRckV+W9R4MeB7CkWznkaBa0ey64NY7GpFM9&#10;ALGABHl0MVAhUDUbke0o6M3+7PPaphPoyL5sSie6zy419tnFtUel+I6ua8BIIMmeKtk8tqxTJn3+&#10;9vTTT18FmDR22TH6F/i1YEXvjUE2bQFh9QryFljJcQn8ktAIFCwIcy2IK1gzT+gz3e60iIR2AaH2&#10;miOBLZ2uCBRpbtGdeJC0gV6nyuhAeemaazJA27Py6HuvrWxEdpDdkB8I2xi7z5YoF5BmDgNLnJby&#10;I6/smjynSQJDjL12yKhTNa0L+hk4gT95gUvkExgWwFVQJ69dOamAvvWngFW/pQLtHFHjqw3rgjVD&#10;Gfy2Q+aarcUTZ6LdMilbkuMRX/htV5A9abzYLfxqDy/GBQ94KiBnT7KfeEJHHU6s9vBdeTTxyc7h&#10;QV185FAG4sjTHpm2hrhHwxqADp7w2kkNY0FHlMtRVk77yqqLD/TIreAgcIEcApq9I5MCi+afusaw&#10;OahcIAbarR/Ku2ff8KcuHWp+0i021PjQnwABdbwPRJGXfsjXpvuAEe3od3Io0MBTgQmaUjurjTc5&#10;JwPXwJ8CB+0EkKizQFrrST6NstUNrEjO5NE65IpGuqpd9LNFzZnkgLb33aNP1uSl7wVh0Zbo8AZb&#10;eFNPfe0WMNLT0zZf83eCDt9qCQAQKNAJCvf8Fj5KARYfppOxnUbp2H8AhKAI+OCTGFf1BEjmvdTJ&#10;kY7tdzplwZfdMZffLnWgBp/Ks3IBJvht1z3AxzU++8SgUwF7GqT3+lDg16cmBY3ebT/xShbsF72k&#10;b3y4duzbae9zhgJP/Wcr6XNgpbak7Lf3JWtPwX4nQPic6X3+Zyco8LwxDXtZDBUA630gArukbHOY&#10;HXUvP8AkPvQTLWtlvjBblL01l7Otrt1734aldSWfSN1sTPaFjTRn8RqAi7/AEvn4COTpufdsSnY5&#10;W68M2tnAgCYpUKY29DuQJHl2Ysc1gKzg3nO/SUgn6Za8gIjWuwCCTgK50sU+/+nTqoAWemfe0KF0&#10;uDiiuCIAI107AQ/5nVwJ9AiwpJOugXXxh19l09lOxGireYy/+uz5BFCUxbP5JT/wBT8BofHXRrF5&#10;QA5kTjc7DdQYNQ9O23zr78Mf/vDlk5yc+QUyAjpcCyJyGAMvvBM8BFbIK8gtkAk8iXbl5fe+wGWD&#10;IE6ra8EP2gVA+EID3wIP73JiBcH+O46gXVn5aHE0TBgKn6OSc5oDkUNj0hUMZxRy7nPkc9DR52AR&#10;fE5SCKyrgWji5VCYYAUC+pLsGItOMRT895zDVlDjmXEKrW4ShbRnqN2bpPir3QIYfdBG8u+UhNSu&#10;rf4lUwCHHzl0esQJE2CHwNdY6Acwon+p3G+G7NgXhKgvAbWAJQIOoIVPdXzG41nQFXCnzxmsxrBg&#10;IKDCVX/wS2be6ePqo3f4SefxCPgB3sgv8GvXGQ/pHj46wdIOHj4sANqnJzlWrhluOqZcABU62gVA&#10;kRcdUEd7ePLMUcyRNG6MZ4bExDfmLbYZMClEOePTMcp2FFqcGA2GPKeXbtJTC20GvmCsIINcLFDe&#10;p9Pps3c56vXZvTFwJZvGR/8FlcZ4f0g1UCPb0Ji5kos84xegmh1Id7NVJ7ixtCtTuQLi6CmX3Yov&#10;z9HLDmbn4jcbVV4g89o7dU4Ahe2iC/f+9fhVgAn9SK7pW8BvwU32K0eFbu37bIl7ekAf0GjcGrsA&#10;CzocuBHQUuBbPfPDlcNivhhz9+cJmByo5pJ5nf1zH7/ZXnnK1x956sZX7ajTZz/ZsOoGpGTXqqe8&#10;+ReQarzZCFfvWkPoK9uWfmZDnLTze1kAEzYP+Ese5hs5AYrxi6Z62XEOqjnqWVuBIeTDuTLGUg6w&#10;vptv5l+BLNl7x8Yrx+GSsktsi7LKmbNsAZp00PiwKdoln5wIZckJX/RCm2xGzpyrtpUP8KkuPvTJ&#10;c0AOG4YeWpx31wBU/LErgbNtBKjvPfnhTzkykcgOvQBe/KmfI4onTmi2KbAFXe3S0Zxl+foZPbLM&#10;2W4OBGo0d5TDl1T7ASzoKo9/z/RLHVc0JeOYrWwNMR88t7nRRo2+BwQ2t8ivPHQK6purxtvYokOm&#10;rScS2VhP8FfwUb4+tq4GVqEVGEEv6VBBQkED+sqqQ3b6lFyUJXdl01/l8a6MOVBedkXZfCZ1yE4i&#10;49acxq3gLjAj+5Tukod3O3bKBZAYK/d0tPVOWe+0kZzR8qwu/VdWHh06bfM1fyfA8K2WFlzodEQB&#10;D5+mAK2A0H2frgARfLrTiQv11e3ESGBHwWMBY7v1yvS5QAFiIEaf2/CXzAfvtJn/xJ+qjH4AM9Dp&#10;lEzAS6nTbZL2awvN6rbjXdDcaeE2vmpPPh2j681Pdk+fkh+62kWbHNBly9lnNkidfl8DTwuMaB+P&#10;2UuJXTYPAiPodva9Ew+u6nSKxFxjs8wZ80d+YEybw/i2tkitw9aSAJOAd22xL9ZHayq/jO+VL5BN&#10;CpTIrnuXj8X2sBF4L45jSwJEA1m0hbd8WOXN6+a4Nlrf2hAgU+/Zp/wQMkZPO2jrqzr603qmXnz3&#10;TmpToBMnZNYJCPeNm/sAD3rRJqhxdk/vmgPKBTY0FwIL1EdTPh13DQSJhjz3rvRyP6VpEz4gJDAk&#10;IMN7/PUZkXJ4ak602Vub8aw9Oo2/TsPvXEbHu/h0X1sBKSVlm7vN6zZ56GayT9/S0QCx0zbf+nPC&#10;hBNXUJiTv7u6BQUF9ZXtHUevQLRndQv4CxIKmqNByTdYKhDqeXePC34KdqrfbnR0tCP4cGoAYKJc&#10;oEMASE7+Bhc5/AXjOeWVN0m8kwomONt44WRbzE1KA2QwTE6Tq4XXJKC4BqVJZoKa1DlwBZQ57trS&#10;dgFAz+2aokMRUlxKWRBNeVJyRpUhlqddfDMsaAWGkT265GTctO+qHe/IWHBHtk6VCA6kjqS3W149&#10;ATEQwr+NNQb6oM0CGGCL3zNxNVbAGOCJZ7934t8No2/slM+JDtUmN7yRGb6NWfzrUzu5ynRSR76+&#10;4K8AmGEG+uBB/VBo+oSG8cN3AIo6ytEf+fEg4SEDXaBKr3LuA+30R1ClXeATECoghT6TVQBeC6Wx&#10;bVFkLDMkoa9Sxso4B5xUR2Jo6CDj3C5AAUILCiPSsedQ8oA+97urR5csODninFb9Nz/0mWySVUGy&#10;ftIVOtSiSKbsRQEo2QeEZIPkLVgSMCFFg3y9D2gJ6FggI5tSm+W7BqZULz6iiQ9tye+5+tm0tXGB&#10;cpUNRJG8C7gzp8yjj3/841cBJoEZpeTOjgVakb13ZC+vYKhg2hhVNltI9wrklM0eLr2CO8/NP/mB&#10;KOYpOupkS5VJr+UFhLBtneAKVHQfIBII4l1BZHbQ+2h5Vta1d/K17V5eAI5knDsx2AlE499cT8/c&#10;K5dOAE0a85w7nxECSdgtQCD6ZGSukAG7FvhrruAFUMzJYrvJhAzIk2PFDpEV3ukQuZrvxkifmqPt&#10;hnkm85wAdsd85SCZl4GjgaHmcwG7uZ+tydEs+FU+vSg4bkcmZ1M9dfDSSTh9wgNeC7obO44e2ugW&#10;2HZc2dqpDD7YKm2Qiz40zmtf9TGbjUcJPfZN+6072VH9IUvtWhvbSMAP2Scvcq9vyuaEo0cGyhpj&#10;Y6TN/IT4c8VH80rb8nPK1YuP/Az3dE2/0MS3PM/qdp/czQd84LH1J76aL9rFh/fekYnxIW/vAgdc&#10;O3UYMJ7NV0f76YbnAKjAFCl7oS9oeke3WmfITR3yDchCs3faQgcvBRvoeNf4k19gTQFTa4+xpUMB&#10;YfIKhpQhU3Kpb67GXj3vC6jwmM+YD9eYKRdvZNL4n7b5mr8TYLgm3fUJzIPS/v7G20l9OrJ58RI/&#10;nSjpc5aO0LtKBfsdsfeu3elOTsjrpEefs3hWxxXIsIGTqznMxhQkCsYCTNoJ31O52shvKnCsjPed&#10;LAFQyGsjstMr8tTjk/HFxQB40qb+BQ71yQMeBcFsj/Ly8BWYpG1XfaB3bAidZxv1rZMrBZ7kUhCr&#10;bXbTOkCfldcf73Z3nQ3ARzvybcRZR1pTzCPzaU+plNDFf2AAuuoqH1gtaYudMUfyA81d+QEm7jux&#10;ZY6zgU7cmoOt78Vn2QzzEJ386+IoZdkQ89u7AFU8aEO/2BvzHn/u81UCQtDP5w3kUN9ztr9YEh9o&#10;sjXKthGZTdOn1lft5GMrR06dxiQD98aPbuDNvTHptzcCEwJR+lQqnXWfDqoTENPJFTqJRmNezNCp&#10;k8AWZZUJyAyACLDQRry5NnfauG+zVp5n7StHb+pLbezJk07TyO/qXXTxsODqthFIiZ72lTG/1SVL&#10;emr8OylVLEk3jGF6fNrmW39+w4QDv0HBgh4BHb1z9a5UWcpd3dJJL5qVr35Be0FMgYl3ASbxUcDE&#10;WZX29IJ+cGb7XQqOKxqdNpBMiiZeDpirCefK8crZzWHneOR4t2uaw1YwjU+0O9LW7kaORrs6HT1r&#10;98Q7bZn0Jh26HMQcM8l7bebc48mkNfFMthQxg5riUZ4S424Ro0gmPproCNyBG2SZk8WpD7BRLtBC&#10;Hvmq4zdJgCECvgAY/JEjQ0ZeygEDACfKcZgLiJwm8Tsm6Agc0AJwddLEkXYnTYxphjaE3Pjl7HuX&#10;46lNPNIhMtSed3iTX3BrvArQ9FubeMBXAWA6uYGc/qGhXMbVNSALX+26eVeQ6H3jR5Z02Y600zQ+&#10;P/rc5z53AYvwpZ0AiBYGBtfYZlwYLMm9RXaR15BYyVh3bE1SpkWV4WhBK4iijy0s7Ra0Q9BRTsZP&#10;Hr3MUTWXXOXlRBqbgufmAbnqO1kDCNwHVLhKZB5wsQBEcz97kB1RJ7DU++p1H+DRcyma2aX4CESJ&#10;l2hUvnLoZePk6UtgSnrmuT7KDzg2h/q9IM90/N7nalcBJnSLnAM5ClC7b27QP7IvOM3uqVewJi+d&#10;LvArANKG8TPGBZZsRQFvYHR11M++SjkjeHCPB2VqT93maeCGvOZ08ywwJDscgJItk1e/st0Bw9Wp&#10;zM7pgIzWpHTMe/fZDGWMo7FrrTJ2bBz79YlPfOIyn5U3Z/vBanSMOXlZG/SFXfGOvbDQm4NklfNJ&#10;RsaNzJ1OUd68ZWPUb3fMnGt3SlnOS+uPe2uD8uROpmy/e+NpXitrfkoBocYXrXbQJfoUkII/Kecc&#10;L9qztrE/gbE5v2yfezLPjjee2lKX/WnDIeCj3Tfjpa+SOgH5bFLOI37xKV//yMW1uUC+gTIBAGRT&#10;4K0PZJsNo1d4q2/NM/n5D+p6pxw5tn7L10/jp5/6RdbJvcDde7pBLnRL3fpHXvRaW943V9SNTzTo&#10;aZ+KBX6h01ijgSbZqKN+n5oEesn3Pp3Sj9YGa0J6S4bK1e/6m96Sq7Ht1I5r4FrACloSPtUPhA20&#10;0Q5Zoact/Aa4pQPpI3p4V56+Nb74xEcBjzKu1ittoa2dQDTP9Vt7+qccecsLwKndQGBXuomP0zZf&#10;83eCEQ9LJyhxDWDyuFK/s7GfrOxVCgjpNzykwAa+CR+l0xfuC3b6fKXf5pACWQqSAlICNgrkCuIC&#10;TdjADZ7U7yQuOp0OUd57+eigp06nXNyrF5iCx4CU3rHjBbXKRLtPbOLX+4AHbda3BXK0z/YVzNP/&#10;gr3koawU4JOv32czZJG8ajPwA6+dxKmuZ3UL4s2ndvsL2FtT0G7jrYA/4MPVPHQfnQJS/fBeO/tJ&#10;TmuPOcbW8a9au83H5q8513pRQjdbku3PXrABUva/EyCBGtkt8zlbzAbkz3qHZnZH8ow39htvAevx&#10;4z5wBR+es/3qy0sm+CGrQBQy9Y7dNA6dOslfl5I5Gaa3xjGd7wRovntAQXFhwEpxQfWNabGF1MZr&#10;wMoCb/jQjvtOMXnXCRV10hXlOuXSs/LNlcpFJ7BH3wOM5GcLmsudQPG+suSibP1yJVdySM8C8FtP&#10;Stag0zbf+us3TAQDFt1NOf6BGnelAovquwZuFJi4FmBsEFIAhEanRNAIDClwV75ApDak6GlP8NF/&#10;LPAsIOPIqsNpKHiQOBaEY5JYFL3PocuBNxlMTBOGk1Tw4J5DY3Ipq1wnA/CArklYQImGSWWSGNgc&#10;SgMWSmiSmUwmjXx028lR1zM5kQFZtJtmomW42l2heJRNfoaSYlIchvuJJ564KBzjAlgSvAre7frr&#10;B0NARgVj7cpKyjuJQcb6qzyZMS76tsY2pJk8lFevNtASBPTDr53wkAIvnC7xb4idNjGG+ks+6DM0&#10;ngvMCr5c8dNvEhQw7VX7q4f0jq7YIVYn57PASXl6imdt0hMyyWBqswCTTHOIPeOpwAxt44huvwWj&#10;b/oPGAIcKaeO+gxrE5numOjG1lhm8OhSoEhOQ2BJC6mxbnFUHg36wtC1y2GcGBRpjWwOaAFSi+Dq&#10;dIuE+8Aic42cmmPkQ37mJ1CMvpkrC1JI2Ymu0s51ZYxJp4Wk6gW+ZiMCOQJfKrOgSOVrb3nJ7kVr&#10;+ZPKl6dc4G10s1eBJoE6nvvNEs8BKfd+z+YqwIQ9CtBolyWAovlBR+kdnfVe8myM6GsBi7wADzoY&#10;WFqAluPQjk4ghjIFhq4FP9oJ8AjIMRfSh2ysa6CHfPXMg2zcthPgqk4AjfdSYEryUC5ApPwA4T6/&#10;qe1AUcnYejZf0aS3jb93nbTbE3cAYXPaqSlALz03f9kwn++4N97a4kgBV9A2p8iqtYKcC7ybRwX1&#10;BZDGQFlzU11l2FtzGj02oLnIyZFHrgEw7Ak77X2OKNloL9ta8GotwpO2jYV87bAD+oFOu3XZCDYl&#10;J9E4aJM8yY4t1SZ9aJwCNvBoXLTLzheUe2/8Xdkw7UZDv7NrOZzWQVd0jC9e5OG/3SSy17Z+aNc8&#10;JHN8qKMu/ugAfcUHOShL19zjwbMxVSfQGa859fVNWe0bK8/6yW5439pBL+XlhwQmoUcH01vl8VZQ&#10;r+1sl/6xz/QknwYdY6st75vD+mG88VWQgWf9UV9fyJH81KNv7gNlkmXzG43WjORPlwKL1M1JxU8b&#10;AgUc8tBpfPES+F5flS8YcW/MCp4KuNAP7NuAJcAK/8aHLnvWD/QaL3QDWmqrQAzNxj0729w8bfM1&#10;fycY8V5I/S5Jv+exoM1+grPAQqdCgAhdAwk6qcF36TRHv+kReBIwwJ/p9EeAhHcF9VJBY4Gf94EC&#10;CxL0Th22dk+a8Jn5Vgu2eLdAj6uylUcf3Tas8NepEfwCVrRRIFw/opdMtMO+mRP0kI3tEw700ey0&#10;TDyqI1jMB0df2YAefShQTQau7d4XEBe8dkInfgN4ohOtAt/kLrXZhhf58R6wiXaAibKBnJI5a77n&#10;rwQytK6ZqwEh5qk5bw7Kl8jLM/vRfEeDvcdTcVbrKRtbXMJe5vewEa6tj/n12VzrWjFA9ih+2ZJs&#10;7tp/NJXDA/uIHyk/OjBH3/RXmcCoBaJac90bG2NhfPLp2bvWwgBl+cZhT3k0luqhX+zYSRM03dPt&#10;4gj1iyGy+XfpR0APnpUJQGuOoNvJkICi7Hh9dNWOMvRTcl/d5FLf8BHv2sF3ssAHGZNt4B09yFex&#10;Jp62+dbfL/3SLz23Dr6FN6e/oLFgoVRQU5CyO6sbBC2tApEFPTpFUt7WkQpOCoxqr99PKQDivHJS&#10;JY5ppyYcg+YYNwEDRHLACSlgwITo3oQwcVq092SH+p5NFnSU41jpj7bxmxOwk9mgpfA5FQZZajdE&#10;njLVkXIe9dmpGXLBO968K6ilEBm50L/umxgUrQWJ4pnonPf+2w0Zc5gKqApYAhq079g5UEO/QwoZ&#10;fYtik4CiZmwprPsMGJpkpT8AAz+U6HQFmniR3ANPtPXpT3/68rsAdEVdBsQkYnQyqpyXxi3+XaXA&#10;k4IxBk77jtHjIfAnQEQ/0yNjTCfafUaPwQsI0V6BZkCcPuaoxo/2+xyHjOlmvwcj+ffLPs3Rb+UD&#10;f+iPcaW/6QaD08K+wIiFs5MmFk+LqPxdGNsZyDgyMBJ5BpLQpYyQ8VVPm97TVfrEyBiHgBLv2tW2&#10;ONFPcnLP0Tc/9ddvxbiSbWBD835BDbJul99Y0fny+lwiGxKdBTUCuXqXTeq5drMz1ZeqJz+wJvu0&#10;YMnaqsCQ7GhJHjCk31jKdtEvMglk9Wxu/dqv/dpVgEn2q4U4YIDc6VDBHb0OHKa33nEUpOYOfSug&#10;C+gwV1xzHJRRVx1J+QIz+Z6b4+lwIKJ36DUvmzPNE7wFpniPJ3XkB64015TRj+6bZ67yA7Tra3NK&#10;8s54B5gEfLp26oP+ZPPltQbu2tU60+ef8oDAr7766sWumQ+tcfhEix03f+gD3jhUdEi/C+jIU5+S&#10;lTmpXDIy38xfczqg3b36HLXWFnaDLTaf2V5zmM10ZTOyU/Lwpe3kSnbtsFmX1FFWOTS1Ya6zEZwN&#10;bbAJ8jj4jT+9wQdZ5IRqR1+Mr75Yw6qjfbxylLSlPvrpGHskT71AF/zpe+Cf9qxDyhjLdZCsq9rR&#10;P22RE/rpHpnrP57IsvmS86tP5OY9Wy7RjXwF7UQr+ehHfgX+0kn6FQiQY2+88ec+W7dzhdzUaY4k&#10;R+1r07Ny5Od5bYF6+hB/5EGeJ8CgLJmQs/re08Hkp2ybIWRsPAtA1E/eZGvc06HGuvx0PCCiQMe4&#10;4lUZ7QVOJSc84UU+egVKymuHzLUlvx1cPKDtmi1URx/JA235zYV4zn9rzVcmPdU+2Svr/rTN1/yd&#10;YMRbSSdo8U4np0YE+AEmnTg5T790qqTPYvgkkrr9jkiflQQC9GlKgETASHXb8e4Eh/fK8zv5owEH&#10;fJ1Ajtqm8/SGL9Mm3+6GB3YE3qhTkFa7eNZu/lblA2TaZQ/Q2LL54e2aV047AUT1U8BJ/+hz4AP7&#10;q462tm1t4C+wRHKPl37XIfAEDwEk3hfkutemazv7ZMLeFxQXV7iqg6Z+BLR06qS5b74HpKBXbEJO&#10;+2+F9bOg1pw1D9kCNMzVwNLAU3aA7TBni5fM2UATtqK12/yUx86wZZK5zQ4UI+Q7WqfzXVxbh9mJ&#10;1sd8xBJ/QVk8ZudbU1vP8cyOa9P7bAw56X/gb+su/gNjdyMzcKWAP2Cb3Ns8D3iSAn7RDThpLJUt&#10;LpCffa5cZZorC4pl/wPGi2eVoQuVx1MgSGuAd9pNjwL31FcmmUhkZNzaLG7+uE/PyMRVuUBSdNFT&#10;rviEfqUfrQnou2/9P23zrb9+9DXwggLk6G1QsIGGPGU3SJC/wEtAR4DKgiPyO+q8n9ps8NSzd67t&#10;1HoWbKhb8tzRds4oR5bzKhDn0FLWlJ/S5sAUMHhPiXP4W8wpuyvHqE8qcrJNHKmj2njUvkBcWwYz&#10;R4JyGbwNVCmt+44ftUNFSRpoSpgC45ncO9mCfwNPWTJoIb3o59Soq12pSaSMhYxSoem0g3//a4e0&#10;/uwpGn03rgIDgb0rJ4IRDhm3MFDmkGxGlwFn+IEpHctUHt/GDVjyl3/5l5ffMvEZjmBa4OiqDWCC&#10;fzX88ssvX05h0FPjlJxy+jOIGbecLuNkzEKPA8nooIAHPdcMnr63+1fgZIzTVbJCMx0qqKQvOajy&#10;yAwdiR4XNNNhNPqX1/oKIOrHbl944YWL3HNW9bNgxDgbw905sFiSsXEgf6lvDdulCM11vzsAEp1B&#10;zxV9bXkOOVamxTP9zYBKOZSMDpmTQYsDOZkP9c/Jkn7vJhAi+0Em2ZVz/hektusvv3lf2Z7Vz05J&#10;xi9wZetEuzKea2fbXL5KnhesVRbdbGb2Cm33gScBK/QNSEf3+t0fNsoJp2t/w4ScyTygLmc+XaRH&#10;7XZYfOklPS94NW/KKxBDq5QddK883c55cI9u8yBgRDn0czx6Rt+9PPyVT0+007yKB/qU45Id1ra6&#10;kvLs0waTygR0eKYv8tZmZw+kTpFEq1N86Yj32Q556W2nhNj6fvDVesNuvfLKK5d1x/zRx0AzbeQA&#10;tbaQSQFxwaK+aZM+aIuj4z0e2AFz03xrl8UcFTDkRBUE5ODnjJnH5KqfAVjWv4JN64J3BdnqSPRH&#10;X/AuPyel4FS7nTDI8TAeaGmDzcCTclIOr7LWPKkg1X2nEPCqPxwlz8YiwAMPbFXr9a4F2tBv9sx4&#10;4zEHLNBeP/Cbw6qfralk733OufbIKH2kP9rQdpsmynQ6IiDSuo0H40uHvTeOdFFf0+nmq3d4ay6q&#10;Z/zxlL73Tll8BOJL+kpHvDNmBRnNycbde/yRX2B54EKACL7TG3Kov/i2hhiTHM0CiXwLdLXL7zCe&#10;eAtkiZZr/lhjmBNbIET2rfN0gg7hj/z0h1zQ7X1+lvWOfpgD8RrwkrPMLhZUJX9lAorIonVRP9u0&#10;UM579fCqD4HJp22+5u8EI95qugYwebsAy/4L3EARAX95gSU98xH3E5dOVQSmeMdXdC/47/c+5O1p&#10;kgCMQBB+jroBBoEQUmBBn8ygQx+MZ5tD+c4FcfERL+rsZqP2+hxGG/GiLX6Wa76vfHTyxfoUiN1u&#10;NzyAYsGLwI2CvQJH81Ke921M4ivwo+Cz2CL/bU8kx2P36BU3KCehSY5kIuUTaj/QwXOnD0pt0LJ9&#10;7J25kR8Z2JLf6RpgwgaYz+Z7ga12Cp7lZ7dbC7N92QuJ3cnOss2d7GVnmuNsFFmyHfkfbH6xm2ug&#10;NlsjKdeaxp/k71n/bXxa34uV8KAfxRnqsI/49L4TKZL+6Bde2J38IX1kk7KrrT9sdHaudZbcAhQC&#10;OIob8wc6+dI6T+eLK/Y0hufW9UBosgqI4e+7pw/qVRZ9qbErHi3mVC+fBb10k06h1TpJHwJh0Aq8&#10;JtM2ZaKlLJ7d73iSS20sOBRgolxySz9rg5y9O23zrT+/YcJppwQFAuscShswyC9IoZCulZPKazdW&#10;nQKKDUZ6X0AR/YKdAirXAhqBxn66UxAUkNJ9/3mif2mrbgpNiVPkDQxy6Cl3TpA8StzunryU2aRs&#10;Apm8nOhOK3BmUlTKECiS8nXUKYPjavADSDJaBjvgo5067ymz9vEXwpeihPLmeFLAEDgKRUkoizYs&#10;QhSXzPxYoZ3RjpuTL8NR4CvYFeRL8vBrUegoZQa34L2F0aLpM6Af//Efv/mxH/uxmx/8wR+83DPw&#10;xvHv/u7vbv7pn/7p5sUXX7wEGkAbYImxk3yqAlABmhhLupHzZjwyUsbFOG1A4B6vxrTgNoOXLjGW&#10;Joo8JzwCUVzpnbFsDqiLZpOrQEzbObHqdBqJXiyA16c/+ii5r69O0zjOL/hSF/8MRY5oJ4ha3KR2&#10;PNptaDfDeLSrQM7KtbNQAENPCjzQzqAxlmTLaMnPmUiHlc8QqVNQQcYFmORkPtIV/dJHoECnKhaY&#10;IPfmfGPUnM8Wee6EifwAlepFL6AiW2KBkrIV2ZROf6CxoEp0a3PbiK/4PW3b2qp4CDRp4Q70XXC3&#10;3wTy6ca1J0wsrtmpgIacipz5dmrYowDiFmPvK49GgVqBnPKuBXxrC9XxHKARD1KBXyBGoEtBt/va&#10;KIgs6Ksf+hWYgZZrwVJl1HXFj36haQzQqr456X1gSjqRruYIKascXTB2yqoTWJ4Oea8NY9gnoEDB&#10;TsIBBq09dBVP+oyO8jkY9CIwy3zMISvwT18s9Ow4GsqZz67sv/lnHZHMf3PVeLEPOS3WkIJx+caI&#10;DiYfssNDASk+lO8EXzvw2pOvfCcy8ElmOYHKaqcgVtnW1OjSoQJd/LI12Y8cXjS8C7BpDUO/XUS2&#10;iWz0sfd4Zpe8Z6fIAB3yQl99ZekOftk4/aKPkjFWBn940UY7htnDgPjkgFbrqnz85mPI86xMDi7b&#10;4Ll2lZOXjiuDj+YbvtM/Mqenykhrc+VHu7Up/o0T2eArYCLfwD2ZpYf5GgH0AV34t96ro5xrgJgx&#10;ITfl+DZ0Do0A/gAc42LMKt8aHaCjDWXyy+Thw5qEtnt0lFMnvQ6ElFqztI9399WPh8CTxjJZFiQY&#10;M3wqq742AlG8z5lXT/3AvtM2X/N3ghHfiNSpEPddz/cPAlS8sxEG8Ag0OX/LZE+c8AXZLz6nOnt6&#10;ZMEQNDtt0kmTTp50EsM1kMQz+xdwQv+0I5+/Qyf5Svwg79lBY0mf0hfjzWagsydh8NfJlQCTTp7s&#10;iZH8+U5UBzioB5xQNsDEO/559sscCeRpQ2uBiIBGemtOmcudnsl/q23tNffM6/zF6OajB1gEmAaw&#10;S+jk67l2IsN8MA/YkQJ0ZQJDqsMWmw/msDmW39omGzsSyBlgwo5Zi9kvczOfN5AbHe/YyTYdrcdt&#10;aPIL2ITWIGs3/53Pze9Uhw01X5vj5q05jCYfjS/upwD4YZ7bdLG+5ROxtWjlv/PnPeODPcwvUTb/&#10;B322Of8Tv3hkc/BgbNmmYhdtKKv9Yhf9Uo5c21jxvlhH/UAmYxWwtaBDvpe6gdGBdsaSrOWjl9+3&#10;AERj1zoR38pmz9fOF6vSUTzR39ZRNNPR5mI8S9l345Vvim7t4zvwTX18t2bgawG3wEZX8kCP7FpT&#10;W//zC07bfOvPb5jsDihF3EClIENeQUKBAseu4KGyBTc5nhsEFXx4twFRQQua1aHwBTUFS9HJea0+&#10;Ptrdda8up1WgJmiTl3IRSsq4C3YCj5ccGopMyC3k7QxJKbRJgJfkiL5n9DNkGamOExX4Mn6UkfKE&#10;nhUQh+z2eUvBMVoBBpSFQoSy7W4RBd6En4IlCtRip49f+tKXbv78z//88psa5EUGyprADIlAQGCv&#10;Xwxgn4K44i/EOYTeYmbxs1i+//3vv/nJn/zJS/qhH/qhm/e9732X5N/FGb/XXnvt5o//+I8vQYeT&#10;Ltrqh2C16bcA/N4JUMV4kjH554wZwwwqfSmoKyiS9CmQRHJvvNQxpvQJOOPzpD4dERCl94wwHZKU&#10;Z3hzjtu5ZlxrLyNZUNXvvwBEINMS48zo6iuwCGDlhyPxx7Bpo8WFQelkEqNBj9rNoBPtTPSdrIW7&#10;Y6J0rEVcfXqVbtGVDB85Fvy2sFS+hTHHtfmR7utLP7Rs3Hq2aC1QEOCQXJvb9C2AYUGU7BGZ9rzl&#10;0SgtkBHdLeP5tEeVq53aiI/4bH7ri7bxg0ZlotXYn/ZTvWxUIHGf4/Qvpj/2sY9dBZgUVFlcsk85&#10;DYG+xlS+a2NWYBVgUhDIlpg7xpQeKKNsuywLOKtrDipDH7SvjOSda4Br5bSRLTVfoqkN982t7G62&#10;NUAkh22Boua+PG0ZgwJ49XJ8vNsTJmh7XyDqfYup8ZPXwpoTkw0IcDPmxo69eP311y+f1hnHxlVZ&#10;zoP+sAHsIxk7cYVHc8v85EDkPOGhgJdz25zTX7TMceuFOuwwGpL1Ak102qVhM8hcH3Ji2q3BC1nT&#10;IXntZpJvZZO1NaX1Th55Wn+knC8JPW3jK7uMvjretf7mTKsrkROaOS8cnsZPWTTbNUu38NQpN7LI&#10;8aML1sKcR+/ITsIvmuYvXQjEqd2cSPIJKJA6LZGs8IvvbGROprbcB9LhHd3Gj941zjmDaNFF+frl&#10;nizojGe2BT2yl4+md9ojy0DGnO3msvbwVlm8yQ/owTtZ6pd7+kCP9D1QgYzJw3MbPdaM5jzZeBdY&#10;kdNrvAryPDfOeDAmObLKBE7knKOVLfI+hxqv+TGBRmRSMKEPxideakffycGztlrrlDdWBS/5dgFK&#10;niXjyKa40i80Cgizq/g+bfM1fycY8bjSgwCP0l1gSXUfVF+9fpekH3SV12+W9GOw0eJrAg3YOz7K&#10;/tecTop0IqPf49hnfk4nTaQAmAL9fhuEHezERX50vhHggk0tgEr/2A76j07+q7bagOrEhzzvA0Ak&#10;ddZnX1qubGFAhPKuASHKsmHmFt4LAgNR1KdzAccFmtXzzrN7ZdWh5+30V24BC3kBROa7snjRrjVA&#10;P90HiAQ8m1vFQuYQ+bEFaPMP0dW2ucF2mEvmqHmsPXRczU19cQ0w4StZH9lHc7EyBeXmOBvIfwKA&#10;tDFtXnbKz5zOJsjna/JBxRJ8bTYfHfy4Ssprk78NAFFWHWt9IIi1MwBEnk0ufnz/oMJan0+pjL5n&#10;09nm3XxTrkC9tTcfTnll0OtQgH6Q+fpqEn7yd7WRXdc39s/YsGPqBSxrU9kAG3Jl54xtYIY2tFfc&#10;lLzQpCONc5v2G0/ivzU0sCY99JxesJcb16QLympHOTzktyVH44vXQJPiIHOZLKuDJ7S1i5a2Ahv1&#10;2RiRqzHOByA/7dCl0zbf+vvIRz7yXM4fpSp4KMjZndMCiYKNBTg2OIhWylLwE9ixQUrPaGzwoWwB&#10;SMFKtDxrpyAnB7bAhFIL1ASnAAAThhIQCoGZVDn9BolSEFrOWEqQQ1KQENgSutdia7AKlMiM4PGO&#10;NiPLQHYiw2ISaMLAuvbtWQbLe+/6/IHBXsOdUaMsGX3GlJLuTg4laycFn3ji4JOb/mjX4qO/Pnn5&#10;+7//+5svfvGLlz6kAyYv8EAQrC6ajHuLyiLS+nkegbQoAkZ+9md/9rJwfuADH7icNAGcOGmijAkD&#10;UHjjjTduvv71r19OlDhNwiBJ7n2y4pSJT4IYK4aTvHOGjZ/xwbexNo6MLJ2iFwVJ9EUwwzDRJXrC&#10;WMoLoEGfUUSf7Iy1e3Ql453jlYFZvdYGGQaM3Pvc4tJWx/i1t8Gy9gJr8NOilANqMSpQMvnb9aAz&#10;gXLnboZUuf2sphNN2ihgYMjMgw1A220LDVaebofe49McIy9BYL/JQl/6jRj6YwxKAReBGAEaBbI9&#10;J+stUz3lslVS9kV+eqtcwGzginfRWbu1wEh2TcqmoVde9i2ju/ax8u7V6eSeFGDCVgXwShb//q3w&#10;Rz/60asAE2OUU8/we24+BDDIS1ezfXQ6B6MAy7Vy6KlXGXZOPbpCP7ZONqbnypqLAS0FcFI7NnQs&#10;++leip+AT/OuANvCp7y6ymWP5UnqaQ/vaAYaZb8DSNhueoIvbTaWOUjpID6NW3rjvhNknZRis+g6&#10;wLN/k+3evDYfzGeLNhoAUXzhk66ZaxZy8jSHzcvkxDEwFtpTTn/pCVmz/Wy7+cgGm5/WALYXPXLi&#10;fKCbk6qv2WhjpS3BgPmtHTwZ74AS8iKbdEJe+sBpygax7eyK9tHEV8CufuDBuwJhtLLD6NNP9s29&#10;scF7II++t3HB9pEJWaQn+iHf2oFvMlQmMMA6mAzUowc5UOmb+wKHAoOOtONLO/pBTjmI+kMO+Fow&#10;KGc53ZOnf+oqoz39SuY5aXS49dm9cvpO5zwHNMmju3hSzz0dJbdAf/nK4kOe/gZG6B8evUdbmwVt&#10;+iSRhfVCWXOpPFd8dxoWTfonXx+Ng2f0FqRwLy9n3DhZk3K4lWmTpyAGX/pUwFSgqJxxDKAi+3Qo&#10;pztgpjWzwCtnv0BCQtt7cm/d614bgSHKFWgEnAWkmdfyjedpm6/5O8GIx5UeBHi83dQnN4ARPi1w&#10;pM9r2AWARqdNOlHSJyl82U6Y8P/afOO/5Dt2OgQIwJ9x77o/jsofpq+dlthTFHweNs89+nsahT3L&#10;FtANdSVtaTsgp09w5Lmi00mVNqO0Z460mUVHOuEUTwExnfgNDFHG/CsANO/w5l6ZbBodxO/aV3Mi&#10;4CfQo2BWHfl4wZ921KuM9wGc6iorD82AH3yb13hR1nxovTbn8IReQExt4LE1PXsTj+g3n9UPMGmD&#10;wdpakO69/hXMs2fK2YTjIwds8LeKxfIPrBv8MmWsu3xUfhde9COwgo1Do3ix06HWZzTYXDTV0X6x&#10;g5jED71b39XFN/rxwSbkv+JvfctstXL5Uu7ZPLzgWcKHZzSLSZUjV7Yf3Q4seCZzdijblh9vjVDW&#10;tU1dV31SrjFjs8ne+tymnvUnvzIdy0cgP/zkT/GhtIcWXdK+cVOWPUWnpD+tKXSLfkjGWh8Cd/Kj&#10;8YMH79VRF116J4+M8u3Rb8NEOboUkK5/+G2zUp38UVfyPG3zrb+nn3768l9yqkyYBngBkwKWAoIC&#10;H6lgo0ADM5X3vDRS8N5rM4WKZrTare/kCToBI9UrSHWVvOdYUmLOrCDEqQF9oRCUNfTP4MpLaQ1i&#10;xqAgRJkQLlf18eVKTvISNl5dC9jVZ9gYS0bH4Lpv4WAwWxAY3oLdFhHPgSkZ7I4ihny7D1Rp0chI&#10;U8CcN30mJ4bDsXGgAFlxIix+lMy/wwSY/NVf/dUFOMgIkDc5BlKYkNqVLEYtFC04Fjr8dmwRry3c&#10;FleLZydb9kgng4u/v/mbv7n527/92ws/Pufo3xLjG6gDOPHfc4Aq+MoQ5UAaf2Ogz+mZsWG8jXGB&#10;kDGV7/SKNtDqxEfH7ZQlP2NNfnRRHtoZH3pYwBVIKAUokBnQJJCmEy4FzP0WQgh3vyejLFkHWFhk&#10;yLlPt8iLvJO553Y22slxb4za+ei0ksSAFPCm8wUaBcEMHqNDP8iMXphPxoXcjIu8e8H+mwnvnSiR&#10;mqstRNmOE8hw3+JCxt4HbDTXk3OAiedsiOcADrQy5NHNVsmPzmnD1ga5oregiPz608IiobGgSLaw&#10;1Jirk1w89/kgUO3a/5JjbAJCWoikAr0COouNsQ4wbuEqQN9nqUVSXe/dFwRmM+Uri665xPmQLLIF&#10;goESBbmSecM20jlX6QQ61GVD2Vm0cnCyxbVjzhtDZdGlM7WjbjxpHw38tmtEDtmIdA7txtX4Nefd&#10;N+7pEcfNXDDPO8arfICYfDarBdu8aE3hUJjLeAjkwB+b3S4LmeMpQEOZgE/y5zAITuRxOtoRZPvZ&#10;CrKUxz5ow5WNxgN+vNMe/rRH7sqxE8qYH2SnXe/Ry+kuQLUG6Qd6bE87S9o3vtncnCN9N24FocYj&#10;gAIf2qVf3pGjMdX/HClyY5/QwZM+eJezr/2AEuVz7PFOlvIDIMjZu3bN1sFyLx9/dCVwBH/6XcCs&#10;LH4DPPCFtkT/0CNj/aFrbdokGzJHW6Jf+Q35NPkX6DV3Sz23eVOgod+BJ/inD8YtHvWbDhtX+kCP&#10;1CtoMhZ7OgON1g7zSr/d9zmA9QmdQDz56ikTUEZmObnKS2s/8JyuBJKqQy7KoJFTHwCkv+rlSCtP&#10;x1qzcsRbO/U3ACXaeJCPNt6URd87fdVGYy3Ps/La1Ua2S/5pm6/5O8GId0t62CmTQBP+mw2x/XHX&#10;ToGsz8dn3E9e1FeOr8JX7BTHnoylW/ybfnejT3rQUIbdMW70lq7zd/jN8gMy2Eg0++yFPqQn6tLv&#10;6uKRD56/bZNT6mRJgI5rG1VscoAHvQ+gQ9NVmQAXPPDVOkmCR2UCL+im5zZRC2jpLX0OrM5eSd41&#10;D7XvvbncyRHtNO+0J7/d/YBL7WofjWKTACDts3+treZN9th78z6ApcDUvGAD2S5tZQ/a0HUfYMLW&#10;93kLe1BQrA3JM1tp3eVL8zmtv9ZZdt06wcaaj+yHPOttm5CuaOeLsCnmcxud1m5+eBsfxbDo5j+4&#10;RxcdZYA2/F/rPL9AHb6CdRMvykc/v8E1v4aNa+1QXl0+IoCHf60NbSlP5sWorvqoPX5jm8EB9miS&#10;mas28m/zv/N7lTcHspMBSMrhg/zEN9o2hsoZ78Bx40wu6KnT+pXNzK8wdtHGdz5Q+hQ4lv32jDdr&#10;oL71e3/6ok6+RLpHf8k639t6iIfWbPfF9XSIPMjNeNOfZIJ//T5t860/gAmmAiJyIN0bFEzsc/eV&#10;LchIMQo+UpACh4KMnM+cgnVCoxXdAlTlzmAkPjawka/TBaaCVZPLs0EKMCmoIPgCDgNiMFO8nGt1&#10;QgENRg47vgrSmyhoSHjyjuFjKBgJxif0NqCBkWF0GdKO7e0RRMaVcd4fwQq5t0BZjNRl3BjFDDGD&#10;yPjpI94olCsFEZQDCMgGT35TBH9/+qd/evMP//APF8DEb2mQWcGiYM5JHZNIHUAHHrVVEK8/+tan&#10;IB2xtLDhs18Wb+FoQepYpf7igyH0w4kvvfTSzW/91m9d+HXU/TOf+czldIkdXbwATRjZdnn1p8CU&#10;Dpm86UjBlDEyLt7RAXrfkb1Oe6AX2IYXAAbjpbzJbHwznuSjPfToC/oMKHrqCKTSRbJ332/EFDjj&#10;QVJWPxhMgZYfu5VHJuRr0Qk8kU7ZW4AYMw5BQEmpXdQWQAslI8jYMCr6lVE2JxjcnE2Ghu7YMceX&#10;RaL/alQf9cPc0yep/nXvXfPTeJBdoEeGPBsQMGFeZQvYimxMIIfyASZLL4BEyhCqtzS04VkbgSzx&#10;1rvGN7ulver3rM7apeyllG0igxMoSRdKAWbX/oZJ9quxY7vYOXas8bVYlB8QIq8FuLrK02H2TVnj&#10;7n3Axt6zf7uAB0ygFTAhude2Ou3+dL87LOZUuyeBGwWF3rXAqpuN3ft2dMxx7SpfsFmAuXXaFXH1&#10;HDhn3Bs7Y4tmNj79NqbZUXMgO9OPGXsOwDG25E025pM5jKfASPXMT/1lbxoz42reK2dum6/N+UAR&#10;5dh5NpYOKINOQIc+G2fzHV003RcIok3mynE+cp6117gog0ZAhjVFuYC6HHDODl4ksldHIs90Ubvu&#10;A1SUIw92Xx/Iw3u8sEfeK1egn3OJjjFrZ7Sr99ZAvFiz8Rn4i1+yqT+BImQq3z3e8aYN7wt20AlA&#10;IDd9QaNAWn36l9NHJsbc+OsDmeYQ06vmFz0q+Ehn6G7zJcdS+foutUOJj4KIgL36KF9Z9Di3OZaB&#10;M5JxkxePgVHZE7JvJ5FOGKfmg3Wk4I4MAyDI0T06xkIZclkQAz3lyNgz2Xomr+xTcwBv1S3IMgaN&#10;ae/SncZFG32CkxOuTnyjT1bK4xVNPDSmyYr8Wg/lKSsVyBWgeHfa5mv+TiDiraSHgRvXpqV3P9rl&#10;964fc+Xz8VXzW20S9kOpfaqtrDrAjz7L6TdC+ISdyDBmdC+w2Ps+x+lknnE23gCWPm0JQA6UUN97&#10;z8qmH/TX+/ymPgPid2sDPT4t37bNwGjly/dZCl9MwnMnL9qkAu70+yb5bvll+Gg+0avskXnXiT7P&#10;aOE7Haaf5gydDTRSNnBFXidd5Ddf0fG+ueKKZvQlcqqe963f2mwOqpN9qf/mY3arzZEAaHMn8GcB&#10;k8AK/pN2yKBgl50riGY/ranK8835ltppY0UZ98rxwfmsNjXQ5mMHquR/sGV8uk6Y9M8m0Lc2txFe&#10;X/IPlAPEiEvaSMZLviu61mB1xRVoS8rkp+KzNdFzcZbP8vnZeMaXNpXNP9JH5ftPmwErePWO3c+G&#10;44MsAkD4Le71TVmyJWd6wRZWts1ea5S1tjXRuBlz45i/oc/GBA/uFzRpHNEmD33xXl/Qa12PB+Xl&#10;kbW+k6tx5h8veBNImJ0mD+NLHukEvvGXT+lZ23jshH8xLnkYK/enbb7155McgjRgBQ4FO4ETBQjy&#10;CmoKcgpqUpYCioKaDTpyRKuDfkBNZZdmAApBF5xUp0AofqT4K3ghPELMsSVYzrHBCoUyQIRJgQg4&#10;R94Aa5vwK6M9AxcAEZ8NjroMinwTuAXaosuYdByPIWKgO1UiBRqEai+Asj+mBSj56Z/+6cvvgUD3&#10;LR7KM3AZLUaR0WOUKGTIYQFsRoHB/uEf/uHLhPiLv/iLS/rqV796+QFYpz0oFEUEOv3mb/7mRUb6&#10;YNGzWOifdlpw9tih+34pvB/k8txOgr52xBe/GXi8MAYMhnHrR1MZPsapCd1vY5hQAng6bGI0bsab&#10;oaEX6nTqSJ1QS/QYKfRNTkkZ7/qNkeijQw/og8mV3oX0eu64Xt9ZStoOQFC2IFlewbVndfGifv81&#10;R8JDSL3FhpFgLMjcQsTY5Iy20NGDknItyIwYOovA0lfXFqgcxBxDssQbRL1vPD13kkvKWAYKZIjI&#10;RGquem9+mzsh3QtwrB0JCHHdstmHns+kbLbmfNdiFU/ZhICN7JSy2uh529znBUQCRYwrGaxNysZ5&#10;F7LdgpCu3DvddBVgUuCbc7/ACF11NR8KoAqCC5os1tWhF2xFDgV7FhBi4Q04diVjZbSBB/Y0W5od&#10;bJ64qlc7LeYBLMpqs/ruA1bqS6BHQIBrC3mBYfWyxWhVX3k2W9KXQFPlc7bUaVfI1di6tpbtWBqr&#10;nDD8o083AmDoQvpG1zhW6LORzS92MNtpnpKTMZBnnqJpTnunjnt9Ny/Z3tawgmHzO8CLjLVBNjkV&#10;aAeko5nTLXF62Q3tKIOHgA10cqbZGXbaO31jh6xlgRvWg4ATffBeIK4N7/FMXsnIO2uDtQBNz9YP&#10;9+rom3HVNh6MpT7pC9sXYKIs24iONuhdJ2hy6pVJHlKBNN77rQA8k6/32gxEScfpFD2Ijv6ZT4Fv&#10;xiwwQD690l9l1ZWMYWBKc8mzsdMHdNQrKFFev9EkN/XajdOGMjl8eC9gCUAwlmh5RweVV5dckmVg&#10;esFRgZV1uqCSHuADLXy2i2nMCpoa68Aq+WgGNNAVZQrw+kysgAx9fdLXnOPaKtBy1ZbkGa+Voefy&#10;vDOm9Bw/6NMFgasxXXvlqr4y2lQ+Jz4ARRn8o4tOc8uYee962uZr/haAOEGJR033AzUelM46e5/P&#10;ed5v2f2h1zbFXPvvNuY2IATI0akT79QDmgSueN99/nAbaXSEvesTFjrZCWf+ZCdJjHUnLIwVvaBr&#10;ngEU6UM708p2cgrdgJH81z5/zy8PUMkvX/8V3cDsgIuAwGxrm1d9IpOdVA5P5q25Zd42J6ONX894&#10;VtecMl/YDzZHef1trnmmo3QVDXXp6Qa93mdj6LqyeM0WdOqGfNSzLrYmskPaCHypTmWtl/m+bFlz&#10;MrtuvkkBJjYLbEzy6dk/dkrCY0G3NvOx+2ylWJIMlCc7MrFGC/htuDoJzXflz7OR7GnAiSSeU54P&#10;33+v1EZrvXVOeX23ZvHblEPXug444bPjPb9P2Tb69U38IIbCQ/6u9/qEB3yRF1o2hv2Wo41JdTsF&#10;UXnjgI9Oz0jKBYIETuSTFC/hUb8k9TuNy3YZM3LTNzzqH/miGeglGQtjGbChjpimTWK09Tlb3rrJ&#10;VrYpVd+9V59tVUaiU+pq13jgQUzkHl19ogvZe0kd75TFt/6imy+WnZeXv9+pbtfwDeX19bTNt/5+&#10;+Zd/+fJJTsoXMLInOaSCmRSiIKhAqPwCioKKAqee9/3Sr93aclW24MZzQEj1vPfsPdopeaAKxaBM&#10;nNtQJWVz+nKsKY3UQpjjTuA51Dk3rg2+vpkAOSdohGgxEBZoRqTjcYyuxBC5MswWC6h1xnQRbPUZ&#10;bgtMP5z6oz/6ozc/8iM/cgE6/B5IyH2LC8PF8GmX0euUACUlj0414LnTHmQDKPHDq1/4whdu/uAP&#10;/uCifORlYjoiBjggHwuFhaQdpBB6vC9gIrUAdXwRj+7bLZAYdLzmmDDg5BuSnHErWO0TFrLXF0AK&#10;40WHQzPphnHSb/fAHidSfNLjysjoXwhtvz9ALugXzLpHNzS3f3lscuKHfijLGHXaJbQ14C6ZBx6k&#10;wwE4ASrqdby/fzeMbwaU4adnZEMeGY5SAZEFumCAYQsgYZwKHjOSJfqewZKMsbIFuPQGT+RMZgEk&#10;CxLoV+CCvumv+2xCQEf3ARvSniTJ/pCt/MAThq7TINpzlZf9yQa5LtDRc3TP9uTFz9qbeF1+q5M9&#10;ir629Nk1m5Y8skflBZQENgWU0T1jfu0JE/YrsCAbVFBZYGoeZJvYMe9bpE7dMF+UDfSIhrzuJWXp&#10;Iv1yLQCpToshedDV7Gl6Sme1oQx9DrAp38JF/wJ18I2OfqEdDwVWgd31Fz1l1fW+KxoBcRZI5QJP&#10;FtRRjp60JtFH98bLOLIHLbh0wPsWf3Tkq9duih9yltg5dl8ZNpDtzoZq21V+jp+6+GPP2V2ytnYp&#10;Q/bmaruYOcztbLYT5B17gBe2gYPOBnPECwgDZpR17cht4Ap6neJwz7YYI+0pa37Ik6wLeNVO65Cx&#10;RYd9ao0kP/xYJ6wDZIdHNHKwcgC1Yz11paPxnQ6qgz9rnz6TWYFRQDxZGjv1F7BAvz7pM77T6Wwh&#10;XSAjPJq7+HMvyNEH+pJfoH8BKYEf+m1M6Z1y+kUmzQupeeOKXnPU/NA+us1P/GW/8aAdNArmlUPD&#10;s755xhN65IXPwCR5BUj4pCt0tCDNs3HMCVfGOBhPbXnWhvqddK1uGyDa0Z4+o+e+HW9ls0/e448M&#10;yN1YKhsQ5B0/KmBGXs7zrmFotWmkjvt0QZ3KZyu90wbevM/Jxp9x1BYZNGbKKN/6itfTNl/zdxdg&#10;8bB0gh1vJZ00uncFhEh8z7va6V0/7NpvlfQJTv9hpt8NYXP67ZE+Ka8MHzSQpTp8Rz5x4EQnLNDq&#10;t1C84ye3OWQc6WOBlCs9Uy9gQl72riCf3rKpfNj81oCSgBF6zVeVOm3S6RJABj7c0zF80DntSXjg&#10;8+MZfe/wQIcCE+ixeUqX6D99a3MV7/ofz4HjrceBe/l81kJ6jSY6yq9/TTb0P/vDHnm/64d2Wgvw&#10;xZ/Jt2U/AkwCh5K9svwcIAFf2fponilv3phj+HL9+s//xM0//g9PXPxxPm6/G5ifsuClvGIC/jZ/&#10;Kf+NXdIPsnPln/FVfdouObEh8Lb2k1frfD6B8v02itPrnTTh0+fD5rOjC8xA12kQProNTjFEG7nW&#10;iDZS0QGs9Nt+xa98BnxY8/gK+oRPMZjkhDma+ZVSfiwZiA/wQW5tGFsrAtKscdriq2hbmXunmC/x&#10;BlkkN3Iwpp2sFy/rU/ziMf9SMsZ0jFzIpN9oVF8ePrynb/QUP8apviiDZutjaynaxkc58Zf2A5rU&#10;0Sf60Lqf3+mdMp3iCdTLPyaTfMhotyGeD4cX6+xpm2/9AUxCxgIspDoXIradDSkqoGggC07kEXTO&#10;5AYvOaE9o+FamehtEFRgEg+uG9jE8wIqBFcA3PEsimtSEHJOFMNSoJ0zntHyTNA5LQ2w+xC/yqKJ&#10;DsVy7fclpIxP3wYytCHVgQqBJAw0g1xdC41TJYCS7//+77/5ru/6rpvv/d7vvfxoKgClhQoqjy7D&#10;zMiG+jK0DJm+JCMyZuDsCODfRPVjr6+++urlt0MAJgI5cvOOcVCPQY5fiwO6LTgtIn1GtIAJ3jri&#10;6N47vKqHToAJhS5IyFCRpUXOPT3Fl0nNGFF844k/E6td3sox7gxD/4XGxO5fTbv2A6v0LHoFtPQm&#10;ACQAJWQ7o6Od0FVlyJfuBdqlpwEIkvwC6U6aSNsu3tHVT4uJMWB4GZlQUca23T562MKhjD63a06/&#10;M4wMTcEwQ0JnydZcsIBlXNBg5JR1n+HCU4tmcy270XxujpfWduDrBCCa/z0bQyk60WUE1U8v5AVM&#10;dM32ZLNK3qFTvWxGY1G52nMfja71pfvarP21V56TTbbLczrTGAegkCvdvBYwKegr+M8hkgJN6ImF&#10;RV6LY7aqoJMzk660MHpHv1rQqpOd9I7utMhlS6Mv4c2zMt4HahT4oa2OhP8WZDy04AUetPgFJKiT&#10;Liu7wJF8/V4ARPkAFePHfisncRY8s/NkKRn3dMEcMH7GS2IDjLV5wG4YP2W1p0+tf/SA06cc+8op&#10;sg40Hpzpdtu0z7Fluwv+8Wy+ocG+crjZSs/6pYw1YoNPedl/9rld/dYr44KGxGHvNEltCgzYefL0&#10;Dr/JVQoYITf1taHv2taOegUO6VFjLq+dX3nGRT0OunE0J9JLY1FwQ1adJKCr+h+gwHYVvJOXNtIL&#10;deQHohhLtMw/Y+4d/SyAduW4qUu+5NJc0nZOIB7Zo5w29/pSEFLf6Y366NILcoqG/usHuSQL9k15&#10;ecpoN9uIHvr4wjt6AcDZ++YavgNdOtEhzzv6j77xN47y9EdgxHfAa7vj5EcnjY97vKtbEGisA/zI&#10;LR1IB5MpetrCk6vy2tUv74yPvnbyBT+S+tpRHj9oB2yob755JkfPyZOeuup3x7cDS7RDLsazAI7M&#10;0SmgVlceXvQZL3hQB08BN+p6dj1t8zV/JxjxzU4BKZKTIOf7u5Ky/ND9Dzj9Rxv+Ht/QNYCEH9jn&#10;56X9fRPv2bYAE7oltWHnXSc++JFAPnaAvmQLjDO9MY6S8c7mG7NOeOQro9EJ7wVjAj6Up9fa5L+2&#10;AWp+5MdqQ1ntmTMBjuq1QYhH+fRVUk4KfGMP6GtAUD58oAk5qN86SB+V19/WfDTIIQCH7poj2Zf8&#10;AbaLbVQ30ASvrSEBsnxRPig/2LyVh1/0669n9PjbfFabBOq0AZJtD3i0Tva7in4GQPBvPZUfyJJ9&#10;YueAGlL+vHWVTdeP1nl20NrLnxIX2CB1UpufH0jQRo0+dArD2gwswQsQpE95OsnOT+tkKaAkutoQ&#10;Wzp9zU/u9/ys2/qGjt9btOks5rjn511o6me0A0y+8pWvXH4egTzkWavyI4t90cYHeWlfG8oZF2sD&#10;ebtHt99EkcQS5KA+ep0e6QCA8sZLfJQMxCTetXHd/Gk94w8Zs2Kg/Cj6Z+yKJ4qVlCnpT2tnOqme&#10;MfUer2RK54wdumiur4sX5cm1Dd02sEroq4uG/igbKIYn+tIG2Wmbb/19+MMffm53xAsMTkBiB2wD&#10;CcxhJBBFGe8KEjbIKNAo2Ih+wZErWpJnNAlUmS0fH+jHl3z3BSoFzRSpgETQZxJT/IIBSmDC54QZ&#10;YAIOcSLoQBIDjyf05bfLwHEoWFBWHsO4R/EY1NDpDHIpkCSnWF7G2ALiv8kASb77u7/7kgAnABSA&#10;ST+2BbXviGBgBAeoK57wT8YUDXghMUB+ZPVrX/vaBTBxwsS/GO5f7JrsgCby1d+OVeK1HcT6ZoFp&#10;B8CiaBG0SAaSqKNNV0Y8J81CUDDUhCFjzwVTxoR8GV5jbBIFKhhXEyCUkUHoNwaMW4GtsSGDJg39&#10;0IaFBU00OrYWWBKqnREMMAhQKm/Bg/RPKrBK77uX33up+Rd4kt7iCbBjDNzLVy5gQf/IK1CG3uZk&#10;mzsMCpmSG/1OR8mbs1fQUzmyVtazedxnQgX4kj40H+sLHtYOBCI07xcIkQIWepcNCFTJLijnWV8C&#10;WlyrU16yML6bV3vZrGjHW4DG8pJM1x6edqxndTttE5DUeGYrG590JZ3q1Fug7rWf5AQSsFnGkk0r&#10;AJSaU66eW2AsOgVX6gkomlv0Bz1OinoW0wJeNoQOBUAUtKiDLt1Rp/zKqVMQGz352V910rl4y+6i&#10;ib5+KNvuhSS/3QT0AgZL6KivTDsaLZwFmdkW7wpaG+PqZDfpivlp/WBDKteYK6ct9/KVyUH78pe/&#10;fPnUkZ3sE0y2r51IMmI3A0wk85K+4olDap3gnJORMetHD9VlS9nRnG11Axe84/hmB4ytQEG5diA5&#10;ynShtpXTFjrGjL0OwFCW7NxrU5/RwBO5WwfU89wuId3RFhru9QE/BQJkQMfarTRO6qmD3/ROoKD9&#10;QIAcduOvHPnhi/zpCBko36kPNMmz/nnO70Cj0yZokzdazQf08MtmFmgEYKDXrrZrAYln9ZoXAhfv&#10;yE/SZnySBx1CS/n0r3LprnLNKXzoKz1pDmbnyUt7Bfze6Yu+0Qd8SMq2mWO89BHf9DZQgW64Ry8d&#10;URbdxhPP+PNMRmik43hi99qdriw6BVvRLsArrx17vgY+5BkjNAuEtWms0v0CrQAOOoCnwJGAG2XJ&#10;BK2CTryhGeBTgBt/3mm3966nbb7m7wQeTjDim5XOEyh35e89oKRPblz7Qf9+E4Q/yGblG/aJiTyp&#10;/0jDP/bce7aSXTC++ZltDnrf723IE+TTy9ZBtiHwz3w0l8wZ+iHf2PYZM3r55tpke4y3sVc/X7eT&#10;J8qrF3061TzJhgTMtJEpBTZK9K356L7AURn16Jn3yrpvLtBhZel4+my+8zusUdYqMqD72frAErYE&#10;Pb5O/mw+IR3Xb3JcYJMf6CR3n8Wri5a+o62e9tASnH/+85+//A6heMv6WADd+m7OyefbKvfaa69d&#10;TlMLerW3myTGzZoqVtE++oCAwAS8s5ltbPOpxASf/OQnL5+3ABUADPj2Pl+UjPSfn40PgIU6eBb/&#10;aKPPU8QZ/GBggtMfNpWff/75y6l1wEW/ddgGKh7U97uLL7744qUsgKWTJvkP5IU2sAZIIv5KFp3s&#10;L44OoEBfPNAJF+3jDc3iDPISR5CDcUPfiRRyEDvlm5IZeVcebwAgMiATNPPB2W46Zl0KYChWISP+&#10;bH4/msobR7LWR/Q6wUKf1FMeD+jm0+lvABV+yBS/gSb5f/mEaBinBZga32IFZciu0/vAEv3cT7C0&#10;e9rmW39PPvnkcwEPBRUYK5AoKCmo2HIJXfkNQgoschwLUqpT6v0GNHXSgEg5u/I3UJNSjnhMAStD&#10;6JSLgrQTaMKtkEw2Ri50N0cjnrUtLf/aVC/HqKCeUZAYHAY3VJkhZ+Tdd4qE4QeIdDJDXr/5oby6&#10;jKxFxL/hDSz5zu/8zgt44rMc+U888cSb/96tT3ssNh0jDAlngC0kjC/a2mS8/Kvef/7nf77sgJqs&#10;f/Znf3ZBOE3w/huNexOOkeuIZotYjoyFJNCn3zDpEx38yNefQJ0cXfXQKcjKiJkYxoJsC370waJh&#10;Uhnf9Mi4MIbGmL4omw4bY1cTDH2Tx0RWRyrgQq//UmPyddqkADewQB4dKwBGP53AQ3NJvucC53S1&#10;+SMv8MQzHW5Sy1cXDwwMw4Evhi+UX9vKKNvcy/Fv11Giu/pbYN3uaYGqRa+glMwDrdBggPq2FF/x&#10;37V52HxbcGLfk3k2IrnfBWJkS/b92hgpe+C+eb997Z1yUm3XjvcZ03iOz+jIS7fWPrmPz+2vMTcO&#10;xjwQbPN6TicCxfY3TCwgv/7rv34VYBJokeNV8GNMy6fz7QwEqDTX5KvD/uVMNu8CL9CgM+qmKzli&#10;nLWcH1c08cQuRg+N6hYkB6QUIKobyIGWcq6ec4SUxZN+Ssp4rozydJceB8rgNZDUmAWGVS4gph17&#10;tLSVQ3XafmNtDNkHtiado2ct3ugrJ1/Z5iTnxhhzrDthyHay0e7ZQ2sD+6Y8/pUlt4JtPLCZ1peC&#10;hE4Q9MknWbLxynOiObJkLQ9/6HLO+wxGuUAKeqB99JW1XrSBgDe6gmd86Zc22fVAN7zqN9qAh4Kc&#10;glTBBZobjFo7rEXoKBN40zxVtgAVr2jtbrExlkfn9IFsPRtHefouH830Wh6ZCQrwQK5sGj3Sp/pi&#10;bcIvPTE+BSRkTo70hgzR0x952g5sxK+AonbzF5pn6HrWbk5/AV2ATOtWfW3u1I7xxavy8prbgVX4&#10;0r57efjJZyFD+fjqHTkZJ2NhjPXP+4IzOqdNSX/luZKjsuqgmX3QFlkow87hT7sFZ97HQ4Gjtr2X&#10;nx7Su3RgAZvAs+jiPVBD38nLO/XRD7BLlwPqyLZ8fMsLbAsUCnxpDrgnN/I9bfM1fycYcQIU3+jU&#10;5zjnb5csSLKf4uxnO+77N8L7X3I6NcIn7LRxn2+xW/L7rbt8Yv5in/gFhJK9OdqJjvzkgBS2h57Q&#10;xcAEz3Qt2968MnZosBnaQLPPcfaknUQX6Eqnp7zvBHegJJr0PIBVu51OoZfa0l/9sF6Ys8rSuYBW&#10;tJoDgdny8UyPA6y9M1873aE+m8mf6BNzdo1e64c6zbdiFfNR8Nh/icxmaj8gRJ/4K4J/QbQAXVl2&#10;EO/KZg88ewekEEPYeAUs4Acv2pRak/mVwIc2aZ1uB1TwoQKHrafq9ikMoAAA0okNfjBa5JO/J+bz&#10;TvwCrABa9LMM+d+SfqFLBugqL3XKJMBEnwr0bSLjGV1Aj/L4Km7oFAzfmb+urH9iYTOaLMRR4gy8&#10;8A9d1cVjgMnrr79+kQWe+PvKGCv9KuAHvqCtDF7xVrxSLEIX5GtTOeMHJMCb95UlC/6pPnqPHvl2&#10;qpzM8pfzg9QDTugzOanHv2nzODm3tnon7la20zj6goaxozvWU2XFO/qtjLLu9U27xjg/Jt3QZj+t&#10;IK5XFh3+V59HBYxpv/6V8NaG52mbb/350VcFc+woXAIJvCiAKPh0v0KUdjfWtaCxoKLACb2tG90C&#10;ow2Q1FOueil6vIUWLh19iQ/3BEY5+tyhz3OgcgbQuwwFI9ZOkUHEQ050QY+2TVDl2tFkgDgg7QTl&#10;BAeU9H1vyDTjzsh3iqT8ftOk44UMuAXEj7wCSXyO8773ve/Nz3L8hxunT37mZ37mslj1r9Yy/tq1&#10;+KDXsUULgsQYkh1H3gSFrJqEDBcQheEy0YAlnk1+clDXAhhgYgHQl8CSbaOdg+QgKWOhYcCl7smc&#10;/Cg7WedgMsiuOUcMM9nnKJfaHS7wwit6GegcZfkmXYFfAZd39I0B6PQJQ0VnAj4kOuA5AKFEHwuK&#10;3VfWtfmTcSoYL6/APBCl+oFAodYMh3FhoBkV75uzzZkc7Zx0/WWI3BdgtgMZUGIeJQc8mCvaYli1&#10;TQb4qj/Nf/c79zKogQndu8ZnQKi8UgFq5bIV5RWUFuR2AqTygSS1UTvZMinbsTbOdeuUH1/Zkeo3&#10;Ttm47BY5JJ9S4AhZtogoR7/TLff0CA1ln3766asBE86ccTWentulavxLa6skC1SnTuSr23xwTUfQ&#10;Eihw1lqotClYKCCNrjKeXQNI0Old4IuULpqbvZdPB91rZ+eyZ3Xwm14XQKIRYJGObH/d04cAELRy&#10;GgNPc7jog3v5vcsBQMNYWj+MHz7Sw8ZCndrom2H2hNPkiie64yqAy6EO3GLjAoDaTWcjOcX4Y1+t&#10;HxzndhbZYQ56gaTynHP2n2ONhraU7Vg5m6y+d8qij2bggr61Y48PPBoX7bDFZCrPeqWNAkr9b+e1&#10;AIOeoKPdTqnQDzLDk/7gRRl06Iw2lMW3d/jVzmnD0Ch4bnc3IENwpX/1ic4YG/3QDh7kodFumDY9&#10;K0dH0j/lc/LdF/Cn4/rBTtAdbRm/gMwcwgAVbaHtnTx2Rzva1o901rsAPTqhv+lJ/of2yde9d2Sg&#10;Dhpkpw3vtBHoQY8CaNStvn5rX7/axDCG6SF+6ElgiLniXeBQV/1ofrFr5oi5gzadNF7apwf4IxN0&#10;AjVa2+WRi7aUw0sgTEBc/c8PIPvkGG006YA87QZ8tHPfOMZ7Oth9O+ieOw2FlnkDGKSTp22+5u8E&#10;LB5XWmBj8+4CZc78vQ84Od8vgFK5fvw1wKXfM5HHl+1zHH4ge0Ce5j8ABWAitcHGhw0QIWdja55l&#10;S9gY+QHQnTgJ4FKWvmbDsuf0lh4owz7tZh/fma8s35gb2wB1ekaP+qSRPdJWAKB5bp7Re3ON3QI8&#10;qNNvg7jXbmXNwfQZvxI9w6+84pLKakt/9AsPZOBee/jkh3R6lV9h/qAT+II2/sxJATK/XtDI780O&#10;mWPawYu2zWGgivhA4M335LewafrSOqKud4CBN9544xL0q8OXxEs2kB21pgIKxBZijj/5kz9582Q7&#10;nwkv7FT+Jf7EI+IVPHQCRD+VZb/IVFk2mo9ssxcvYr1Oj+e3kxNAQb6+AUmUFQcBItTXZkE74KGY&#10;SBlgiVMg6gRCdBrFOq8OPr0HgnTiBm39Rk9ZPoKy2gO+KOc0KtkZl4AI4AI+1QtgUR69QJgAk3un&#10;lS/yMb5kpjw5oKlP+abGIZ2J5z416rce83Nd24wlR/z3WypkE2BS3F7Cl36KtzsdRF7q51fRXePn&#10;Gf94WXAlwETbgWl0GB+BafhNN4tR+uJAfTLEp/EjOwAS+aiv/8qctvnWnxMmLWoLjEiMS8FCDBYo&#10;KdezFIOuex+NDT6WrvwCTslz1yZLQdfSil40NqjZAEY/CDDkiWBC6Qg5RWtxzdFiKE3sdoLwhB4D&#10;Ik8KSS5Icc+oWwAYXotA3zjKAyIEmPTpDGPdSZOABnkMNsNtcbEgOVHyPd/zPZcTJkCT7/iO77gA&#10;J9/3fd93+QFYn+coZ8Hqv9h0nBEfEH/vgSoWlnbuGGSyodDtdPd9lzwTDyJHpow4I93pEc6PBc8V&#10;zU7PBNpIdhMCUuwaWOi0yyHbhYfsCoYLyjLEOemLwrcTaTHg+DDcBYAcn4I+qaARDQtWO5QWBG1b&#10;dPBncVMOD6HPdCXDQgfSp4CN5kP6tnNhg2310vP0t6C7YDrDtDRNduPTJ0jGhCGhvyH9oaPNgwIy&#10;jqdFx2IS6EQunsmFXOlxAZp+M1Z94qRtdJvT7gNGmnvab57lGGcwd26yHwuWJBvPeMwQm3PNdQuh&#10;+gW7BcPZgYCUgI67bA7+3CuTs+QazZ7rCxqBL9GRH53oNkbZwgWU0pFOI7U4GccWVHUCAYzJPV24&#10;CjBR17gZZzTcG2djm3PCXplL3hvnAlXP5kwARHPFM3rtuipHT076aKJTAFsAWH8k+mYu4kFZdb2P&#10;n+q5BqbgMaeKkxogUsBYPyywdBdtZdDJuVU3AEW7UiCNssokN23RIXmtTelVQXS642oM+9V9culd&#10;IEC6ZDw5Bxw668xf//VfXxZ08qU76rKFZGIcJDzlDLvqK/kFuLPn1g02rNOL7juerb/6aP1Sts8N&#10;2OiCiIIBtlIbHfFe0MG9fijfDj5biVc8RYsN94lmJ1qsAfqnfjuv6rG16MhTL/0jgwIgz5XXFzSV&#10;j1f32mvs9I3O4Mn6indtq5uOkUeBMRraMLbKkZmxN070QL452ckBeoK/Agy6jZ72teE9Gtkv9+lC&#10;a6u85jZdxZe1Bj8Bi22yWAfxFRCobW2gF+CSTgZGsjfNDTqVX6IvdBDdbIFxdVWenssnO33Tlj5r&#10;N+BPefwWDAIJ0NY22QfoeE8fAi06HeIZX9pC33P+gjqBU+StnPGzFgeAtKFSQIZ2YI0+aFO+soGB&#10;9QPNQMLAE3nu8Z2eJWP52TPt6B9e0FaGftYH/Af05D+gcdrma/5O8OLdlvbHXUvn6ZMAkk6U5IsG&#10;lqDhlEm/W5J/2CaavP5TTr9/F3gRYEL2nXwIEO5Tmnxp9/Smz0rYSVdjZv7mn5hLxpr9Y1fQRkPq&#10;d0PoEj3N9tNNeheIo146irZ5br03R80d+qLdPQmDbr4uPuhO4Aq91Dd9zC6ia27zJ+g9numzdjvp&#10;og36ixYe2hzGd4ByfTSv0WEfAiH60VJ5bATdVgcP+JQvUBd0W8Osgfqpj+ZYIKtn651AFBDixIQA&#10;nJ+qr/rCZgTsWEdfeOGFC0jgh04/97nPXUABfdWPwGL9aBNP0A/cEPj2iTra+mRM+V58Ze+VxUuf&#10;zOA7gIBPpq5+W6cBD/gFsiivn/0uB59NHCC4JgMgCLAE74Jv/SBLtDoVLk9ZZfSLPGyaqBvAoA7g&#10;gD+vTZ/3KA8sAa7gIdqBLFL/RRO/yrvXB/xKaErKdcpFGbLoN1fIs1ifXNQjT3TwmBy0XQxQfEKG&#10;YoNAHPTw2mdPxq5THhKdCHDqR3KLMdCmX/nk6uJHXK68/u9Jl4A0Zd3jAw9krX+d3ilmcY9ep6n0&#10;ySEAJ4SMHf1Uxxhr47TNt/6eeuqpywmTmM7519EMhWuBifc5hIET7r2TH6MbABZgeO+akyEooezR&#10;K2Apyatu9QtaotX78k8+pBAm1wIXgjRg/dAPgTEUDAonh3OATnLBr4U9B0pSVmLEGCb3jLZFgNEH&#10;FnSywrPE4WXkAkwE6t4DNrzvZIr3AAY0LCIf/OAHL6AJwOTbv/3bb77t277tApp4/oEf+IE3P9Hx&#10;33T6EdgWJfX91okFKYeFoetIX8FCDre+Jif5jACdYMC8t4hZANHFf0cT5eO5fukL/gOJyKZdnY6V&#10;M+TtsBo7hs8CQqY5z9LuZOWQt8jUH4tZiL9x8s5iZoHSV4uuxbkfrdVuMsgBY/z1k74wfIwCY9Ip&#10;gRK9W70tYE730hvy87z6v/euG3gvsNLznpCit4FaUvcm+4IR5lZzrB33Amh6TCbpLV1Hh+FhPNAq&#10;2Ne+PuAnvprvzbXym3/azG4kC6l3C1L0HKASaIJWc7v2Alya64EoS0/Z2t9nslDmbKcyOx4l5eU1&#10;9mtfKk8+2Ut52U/yk1qYO04ptTvTLjH9VvfZZ5+9GjBhq4yhuWtuNE8KpOS325oTZ+wLDtQpwMSH&#10;uRMAHLDhfcGU8qtHgSeeA2miZw6qJx+dQJHmMd7wEkhCFtHBf6BG7Wsr4EZe76OtrnEOzI6X5FQ5&#10;z4Ex2XJ6pG7X9A+tno23MbXwmocFhcY+J1Z9+hLQSdc4UpwWusEmsTXsjrqcXXZSYn/YK7aNfSz4&#10;RcN4yGP71AdKc8DZLuXZV/f6SE74Qa/x9874sdXGmP7jIQAGXxJ+BC8bjKqrLe3igT3PoWZH6RG+&#10;BQZ41j67HsgiaUN7eMBPO67sMf6z+crSYbwop31yUg+N1ueADWOuDH6i3akI7xZQD6xxxYuygnD6&#10;kB6oqx+tGfpAT9JddeUlP3pMB8nVPV0hc/JTriBfnr7JJ395BVTKoE/HsqXkaNzpKbpkkP1qLnR0&#10;3Tv51nF1vWen9J9c0VBe3wvm6GrjQZ6e9V9Z+fqv/ZVvciIj/UFTP9RVRt/Vk4wf2u7JxvvAOP3X&#10;jnbl47fxTO5oBrAEYASAKJMekKF66PaeXuEx/6Dy9Es73gWCaJse4ImcjUNjIt8YpoPu0/X0Ew19&#10;OW3zNX8nQPFOprtOl2w6gZH75Z0pAAVI4odigSSubdS5Ak9s5rXhBjxx4kTy3umSPuHuHwiwi51K&#10;DqAwNvnQASltSnbyhP/ZyRM2Sj3jZbyLP4wluuya92xcAE2fpdEJc8AYG3c2SNvaCWwOjETX/EOb&#10;7tMReht/UuBia1VrYECJK17ySdFtUw0P9DM+8IAmfUXD3CxGs07xKcwRNDtlR5fNY+/4JIJ1wXig&#10;BvpoBYS0VlrvrHuStc06ly01d5rveEWv0yACabywO/qqP2SKT8G4oNjaCCwQpPNl8a/N7BHbpv9A&#10;AAE3mv2AqrL5gIEr4hW0BdvKAij6miB/nT+tz4EE/R6JwLs2xIRtcvWJjT71MwVOKXQSg1ys84Eb&#10;QAEyAJT4HAdY4jfM0A9gUCdgQLAvDvU5E8BEMI8PfOMx2XdKw/v+BTH5qU8exhQfAAr9xi/wBc94&#10;BZzoh7KBCcUUeOk/iuJTOfohHiB/42jNIcdOvOtL/63HPVnl/yhLH9THO3qdctGPTsnTu2IldfjI&#10;3iuPdp8cGa/Kt8HhGd+duEFf2WJWfOR/4xdAYpzJLbn06RVZnLb51h/AJEXaoOMMNCh4oEllCgQL&#10;lqSCiRSzHWllmszdF9jIUyYntUClACZ+Cmy2ncqWt1f048NAJDwDWDKQBoTACTkHxERtBxqPJnqL&#10;M6OrTE5UTnmASb8IzrFc4GABE/nKMtBSAIprwIN6rhaXQBMnSpwsAZRI7gEmPs/xY7A/8RM/cVmg&#10;LFjqWIQsVAAUxrvAKJ4tGvpnQuTAMbKMDzl2aoKOUChyJAP0gCYWQHxaFKTQeYa8z430s/faQ9+C&#10;oK94kkfO2iuAxAuDTaacIFf5BQSMetccNG33Q4jod2SSA5yclSF/IJVdDItOO06BLwy1Pptwoa99&#10;ltLpkvQ//XIvNflL6b6+uVZn9Vbfmz8nXfNnTyww9AXjDE5H9BiZTuignf7GG3013u3QWtyMe8hr&#10;3wrqb21WNz6ac/Wnedbc1Q8pe1G/MoZdG2vXkGLvAkOSm2s0KrftetZH1+gqJ09aOj3Xrjrbdv3S&#10;1x2L+u5dzwFj+46cAk/Mlcar308yVp61x1lq9xgt9/fkdhVgYt6YE8bS2HJE5HVvDpk7nbwy9wu2&#10;mjuBKYEjBVbuXdFwxSMdomM5P+7RU7f35o6r9gv0tINPZQNCCqYKWKsTPWUCcNFul917bagf2CMp&#10;m2OrfOWy1b2LL+X1I31BXxlJXieZWv8af+Nl4Tae6FsvzBn6wMlU15i3dhpvDg9dMQbayjbqjzps&#10;EHskn21is7KT+EfbvX4Zn7WzyrqSY4CLcvgq8GPbsreSMcUnB1qbAQqcajYTL9YNvFiTAmWsRcqz&#10;6eqiU0CgDbaTrAPQA230xbOy3ivHic/Gq2tMCpTZ4egH3pGDPuMxXevEABoFF+h0soMetQbot3cF&#10;5OqjjQ/5yuBDXW3QKTqmXXpi/dFOPPdeO/joCH+yLNA2BgKwTjHgcXeUvUfHePSe/rAl+R3aooP0&#10;Da9sE/2lS3QSj/Kz/egYf7qsj676UFClLB7xTj8CMvIHrJfK4JN85eND/eQeoJDNIRe2T9vy0dc2&#10;ORgDddBIJ+R7j7Y877VHHgWOaKRb6WZ1lSc3NLVPlvLolvr5DZXVFjl5Rlt5ZbJx6umfq76h6b1n&#10;qTbIXT4+lJeP9mmbr/k7wYd3Mj0I/DhPjTwsKdvJkjMv4ITv6dq/EQaMdMrE1SYeW7P/MacfxXaf&#10;H5xfHJjBpwyECAzoNIlrn/VkV9VRxpjRUWMeSJK96gSfOu47iaysRG+ANp3cDtALLLC+BDJqR9lA&#10;De3HH7tgHlofzEH6lI1tA69kflg7zGv6qyy+zIX6r1z6q/02ufCDL3OKjAIrswn5kH22wJ60Lpt7&#10;gZx44M9YxwSWgTfKmU/KNt/1iU+pXJ+QoM3+ZCdczVs+k7W03wURHCvLpsU7e6MuGfSZSSACv5yv&#10;1Zrf2s0OBQDs72Z08sBaru/6rZxAH+DQZxoAjP6DivcSHxkAIk7sUx+Bd3zzwTsN0akLtIAfErDE&#10;qQaARQAO4AAoUAKCAFacSHFyRHCPDlnqrzYCV7Qt4EdX8K+sctaONj/RB8KgpUw/PEve6JFnYAmQ&#10;JbAEEIMXbemPcmShbD6tce2Tn06kJDf00il6EzAHvMFLQBN+6Qr/Jt8qsAv/yqGNL3zID7QpFtMO&#10;eXSKRn/rn7LiNvzjCW/KkF2/b4Pv+mgunLb51p9PcnSsYK9gJAdxncWCoAIpZXvffYFGwUVBYWU2&#10;YCwwKa+AyH2BSPwU1JS2zYJV9eTXZrSUKZgxQAbewEiEFBrZt2AmncU7J9zEbXF35SSY8DkzjJ7y&#10;DBIjuug4h9MzA+65H6aSQqoZ6QAURlNeAIt6/atei47fK/Evhf0ArN8xAZb4JCfAxG+aOGXix2Bb&#10;/NRjiEOPc0A5VQxNAVvv9bvghxwpMtmRFwNlnPTZggSYsRDiX/8Z0Ay0BUNi3C1OgTHatsj0GYy2&#10;0Ue3YIexVqZTHzm7gSjtSMoPddcOmhKnLyfdomJhLGBI7sYFaNKOhPHhOBvTgnB9Nz8yAOl9Or3g&#10;wQIm5aV/UvqJdjquzIIMBfDKBVZlTBY0yRgxCHTY2Mhzr+yCJ2iSVb91YNw7Jkf31UHTGCxAUtvb&#10;T8/Nv7UZBYjarF15FuHdsW/Oql9gmsyUje7SDBRJ7v8vcffOulty5XfcgV+FQIGkF2CDx4yNRqBI&#10;gYyQwEpkRyOwpcSW0KXbfZpuugNFCiSwkcCJkjE4MwccO/AMOFCgO7rf7/dLX9Xq7mM+D+d7+FH/&#10;02fOM4PHDxR779qrVq2qWrVqrd+uvR/5gR7ZpI54KlOwmtzRJm/90thsG7NLK0v2TB/rX+f6vz5w&#10;bW6Erge0VdY95+ZWAEB9k1PwgQ984CrApACu4E0KVDQv2CrzQr7xN/ZozetsgPIFL2STlC8VaJBZ&#10;uXjjyTYGxMWXbuERUOGY/SyQi08BaiAGGQuE0qVAjHZbkAN/vAqYAju6F2DAkcInHoE5kvp3jqSH&#10;geSVdZ6Ttbpjgd1v+/Q0Ay2eyhlT8wqYSR51WrjZpD56qD5tYS9z6nPs9VkBPqcYXzwaa2sIe0UP&#10;jGf0BYCBL+4pLxBhAzjcbGNPbo0dGvfYXX3oPnvOJrYrhU1VV097HQtc8NcGR4CKOvAxps7Rua+8&#10;9mmzetl4cmsXnvQhPcqeK49GW5wb854+BkjgW7DtmF+gL8hNVv2nTu1SngzkC2hyz3lATMGA+sjp&#10;PP3WX8oH6qkzMEAfBhShD4xBU8KLbAEF+DeOdLU1wXkBU/Wm83SR/ugHsmQntS3Aj65XBp0yzStz&#10;k4w9XHAkW/OdzGQ0DwoaAyuVU+fOf3SBWdkl42VM8NTWdIR+GVP07RZhA9QZgKM/2gmiv/CRp5z6&#10;5RXQuu7JvLoCX/BzvrzzHdx3rR3OjZkjmQOMsrEBOPoxP0d78SHXaZuv+Z1AxP+vtN8k6TWc1wJQ&#10;AkrQSScfgAkwhO8JMLHruZ0nvZrjXh+E7eEeu9grOWyPY6919wpPwAZ7mW/pyKfr1UVl+c7KsyE9&#10;nFtgrN0i+eQBLFI76prPxl496mRL2vmiPJ3Jnpl3dNp87pXzQBzneNA5awPaAMb8ZHXSYXVK7rMF&#10;1h780dI3ciSLcvnFdDIf3Xw3V+izepXTbvOXjH23gS9onVIPfQ4klLSNzlvf+MACa/aILORrnipn&#10;3rNB+PIr23XBTwpoDbAy39khfqvgVrDNH0VrrdU3aNg8bWLL1R8I0q5qa6/7+4C7hxp2heDbKyDo&#10;89F6ANxrJQAHIEF/06tsuzXQLLAi4A6oEKijD8ghX7suBOPAEgCIXSZ2mwjU1aVOYIOyroEJ7vuW&#10;i2+eAEPslpDI3i4TfIE2QA0BvzKOeKi/b6n0SlKACXkd243Sn0cEUABjABMACjLjiy7Qq9eN9Jv+&#10;AEqoEwiTrLUH78AYuuA6QCjwSHv7mGsPIY2HdmojOfVv/3Kk7caguAetsvJ6nSkQSzv0AzryGvf0&#10;EV/90O4cvI1doNFpm2/8/K0wpgEOGywULAVI5DDmNG5wuMHIBh0FTvIWQKmOdUTjq66esLhHjoKk&#10;6OStfPEquZfcrg2IdoZQFdT0BFii7Aay97x0oPpNdAsoI2MR7cmFc4bAZGUwGM+MbmBJ/xjD2LvX&#10;qzntvOg9xIx272a6z8G1WDD8yvTf9RYjIAngRAKU2HkCNHnd6153AVWAJq9//esvtBaLHBwLQA4K&#10;Q1hAk7FjxHpqE0ik/4yHPnRkXCkk54nB1r4FTXJkerKjrywCGXX30CnLgBbM3g0aL/Iok5PpiJey&#10;PcXLsSnA0jZ0bVV0dN8xx76FU/+200Sft9uk7aI5jZzK9BuowAjQnfQ4Heu4uzIKtHcerO7SRYtQ&#10;Or+8cpabI2cdu9MlXabX5GthkNw3fsaa465Nxhcd48pILJ9AkuZLc2ftwp6TfcEK+mMMLWDo5Ad4&#10;1H7HHW8Lo3NyBXAo6zpAYQGY6ilv+ZUKWDsmb/can/p421be2hjnyWV8Gwv9VsAceNUi0QKj7+k0&#10;vtpKV43F9pf7d+W8CjBpXjTGBYAFAcY7wKPgLGel4Kcnx8qhc82uSfjIx7/AUDk8A0Oqxz152lh+&#10;gEY2Bg/3HV2r11FZ9RSIORqnwJXqUjagujrRyC+AdoyWvQ4wqW1oHPE0Jumg+hpX44+ve12nB+jw&#10;cJ3DRQfoh/lkTLMd+JpT5iebpd/VyS5xjNkktPKzbcbUkQPNjupHzi67rS3OjY1z9osT7JpNZdOy&#10;j+5x+gPM8M0pZw+tK+p3jodxJVdBJHvNRrOZ1p+cbnK304OdFfgWjKQzyrV2FDwAVQqe8VZfIHfB&#10;tTYE3uv7nugG4pE1AMi1MniRy7yk367RWa/xwU+b5NMt+qG+gCdrkiNaOtHOgeja1dBTZP1Of/An&#10;myO74j751UE/tI089MgY6hd9FYhPdmtAc1E5OkPHmq+BEdqgP9J1dTpHK5/sZKNreKLP9knpPjnd&#10;p4P0tbldELZzPeBGXdrjOkA1ABJP8isn35iTO7+IbPreffLqI8l9+qifAy/lBYrQX33LF3IeaKEM&#10;ndBWqXv4GCP3jDNe8vQ13TAOZEiW6jJezrUx3SQfevWlH84dC2Crt35Af9rma34nGPGwCTDxWoDG&#10;0px590tL1y6RM8+x3SN2igBEgCCuvfLdfQCK/F656aGaYx9/5csCSdpxgs51fyvc90ukvi0i5UcH&#10;nrTDxPi1+yPwJJ95H4zRIWNHX9gJNpKNa1e3hHcAB3tj7hpjusSu5q+Tg+1Tf76u+WNe0CO6GDiY&#10;zcxesyPmh3N6q652USmDLvC2tco8prPuB5YEEtJJ+kof8xOVMbfwl1pfzAPz1brUjmV2gUzmDV7R&#10;qZ8tZF/5lIJcZdgY7SVPdWe724EghiooZkN6MBIQov3kbEcB2h5IuVdspR3o+min1APM/GWyS9Hy&#10;19sRgh4gwDfbNvfQsNeC+vvfguh23zjyq4EE7gm4/auob68IvNWDvzIBJ3gCRwAPPuIKCFEG/141&#10;UU5wb9cDWmCCP+DA104T9YhH9aPYVFIGrfv+fhhPIEF/MYx3r7P0+hC+8dMf8gOF+Cz6QFngij4A&#10;7vSvPsAI41L8E8ASIISOvL6nog/1D77F1UCnPlKLd68mqUtb8O5BrTHRf+4BYfSdo4SWT2081tdW&#10;F+DGOOCrLwA92tQYKwOIkUdGMhuTPsKrf/UDXqdtvvF7/PHHL38rXHBgUS1Q4igWXBRMlE9JC+bK&#10;K3gpMCwQQeteAVMByVm+1HVBkevKF7BIJsbKFm11O26Q2ZNAyaSRdKZBddRpvcfVh2FMZOUK/hit&#10;HAjJucnNYGfEGeFQ8HabBKS040Ryn8FnnN13T1kpcKV/mmlBsQBA4i1S7TbxMdgAE0CK/P45B5+e&#10;zOXMMHQFLDlEHBp9q88KjiSOhWv9qh/1UZOLcutDRtWiZ5EEFOUQ59S6z/haqCQ8czALshhl9JI8&#10;cqFFZ1Egf09Plc+5ry0FUTnMLTpdt9VS37b7RH4gV19p5wQYB3Vrd4GYthcM059AkwLpPd/AeudC&#10;88v1AhLp/QZs6Jp/6u7e8uqpdinktZ1TDIa+leQzdIwC4+G+MnhL5JGSd+VOlua3Y3NaWkBDXYLG&#10;5m9gSfTxK28BleqQ5AWM7HlAQzzquwVMChROUAWd+rIN8huv2poNaWwCwRYI6548Y9A2RTakvpfU&#10;z0HP4QkwKUAPLJq2XQWYmBvmQ8AG3q7NkwCMHJSCvII3dPQ7YMOx4AVdQUJOjvIFKs2LBT7QqDNA&#10;IuBmadXRbgJ5zS0pkGUDswLj5rZExpWFg4i2QKh2c96yC7VdebSu9be+R5eMztOVAJuud+5J6axF&#10;3HySR1fMQTLHC18ycoZda2vv1nPwc0xzrtkkDmiBtTy2Sx6ebJh72qnf2VbtYuM5/sbMdUGia7aS&#10;rc2Wcp7JQzbjUV3J0lZvQQY6jns7YNpeXuCrL90LyNEv2qhesmfn8cgek1vKjsvTHmPU+AaEk0//&#10;OVpT3U9P4+M8h9w4FJjj2fzQP+rTZv2ijHVbv+JN9/DSDuOibvyUka9f8KMTrV94koUddQxo1wfa&#10;KuEXwC/h2ZzJJqWvbBYdYkdcty6nr+wFPSQHmdPJ5px60dRH8ivXnGLr5GeL8mH0MXnwIWf2QSKj&#10;/kKTP6B+YyoZ62yQ+3jq28CydiO1Jten7uGlT+hewF2AnTLO1aE+ektPjVVASWPsHhkDPeQ5x7eA&#10;V1IuPc9GZXfoKX1Mt/Uh+naUZBMLKtvdhe60zdf8TvDiYdPfFzBZUCReD3plR+pfb/pAK58vPrvr&#10;xHWv2/Tgr10l8gElzvtnHDSBG4EL2RopQIOf1ms6vcJOv4xRgAb/Tj5/vB0rvU7YA0PjT5f4gyc4&#10;w8Zme+lqPieZ8tHxYo+cq5NuNQ/NK/UoT0cCerPD+QCBqXSp3S5kTz/pFv3OT8A7G4WnVNvND/ON&#10;Tcgf5J+YX+YBfvRaXdpCViBJuwycZ2v0D7pk5TPxfYEG/Ec+j/Kt6eZRds1csAZaF9sJwvdkm9AH&#10;lrTus3dirgL9Xm9Vp/bkO/Gx+nyCgJjM6pH4rWjJz96hVb9AGriw/zbTzgTt5csvCNIuEEBADxT5&#10;ce1qCdywYwRYIegOWFCHgLwdJtojeEfzuc997t7OEXnq0wbyJWP/RorWXzKjFX/2bRCp13GAEwEm&#10;+AJElHcPsADM6Hsh8tH51yKy2FURcCK27VUi9AAEAAza/tpYe9GJHXq1xTjgjf7zn//8nS9+8YsX&#10;edUlLsSznTntjAFM9G9IyqFrV4wx4U+LJcmBD/ADbXIAedD2Wk5gjD53z5hsX+gD9be7xLgYa8CK&#10;9n3hC1+49IdrbaHXwJvTNt/43bp167aJVWBRMGHxNkkL8iT5u0ukwA8N+r2Pl2v3ck4LbCrrWLAi&#10;v2Bl6yzQYggKWgoeCzpN4MoEmLjOuXXfBAk4MTC7Ha2tV23b6V2xvsbc+2zqyyjk1AWgMFyM+L5i&#10;49wx1LpdJM7l9RrOGuqMsTz8+s96i0vIvoXHImDhsYvEazh2lng9x2s6/dWwhYgMAQ4FIBYABpbs&#10;BWza0NPYnmZJtVc/Mk4mpclBMU1cE5TxUpbh5mRrRw5Gjmhb/OQx3BYU9RjTnpq5Z4HI4bdgkNlR&#10;GyrP4Pd0XTskMnKG8bZAaK9kIRIQtMNE3xYglMirjy3Y7TJRTr14M/D6iawmN/2hSydYEshQfnNg&#10;U/1dsK5fC/CjaS6urldfc6a8wI4AwYI2uk3HjU3f7aHrLRZtSwwwwLv5FHC2IIXr5GxeNo/RdN68&#10;rlx2wzHww3hHG/ixtqEgtXoCGMrPJkTjfEESepXNiT55s3HVVUruxqW+DBxpXAOW6mfnjgGujDQd&#10;wZ8cUn1Q27tnfjnPefjoRz96FWBiLpufPdkO3Ogpsflg/rFVAZLoA0O7NscCFJwXQASAFDxKC0oU&#10;uHGwcoS0SV3KmKsSWvnKoi0YqQ/Qq5vTE+/49SR7gRB19lQ7oCNZCi4LoF3jHXiyThga1+gDZIxP&#10;85ZsaBp7+YGK6ZQ5ZX0w5sZfMqbNzfpZec6X/mDT2RoOsjawheyPYw4wucjDnrF1OaccauPd2OUM&#10;48VB1zbtzub3ZJ09KxB2vyf5jmwiG6h+8qqTMw5IVl4Z1z3VZD/RxqsAmV0OWHDfuba0bd06QEY6&#10;oJzxatu660AZNNbBgiDBBjtNTuOj7QXCAX7WS9fGQT3O9UWy4SNfn+KljXg5d4/s1hP1a19PTvU7&#10;/vgZE3JaF9Bqf+ujenp6TM+UbS0KLCGzdZJ+aCNa+kQmfAskCkhaV9iNbCgb1TwoL/uRvmtXNja9&#10;lswVdp++6zdlyUCPa0Ntbb5qa3MBb3Lrf/d6cq3vtDcbEhBX4NX40Yv6r/vNWecFfmgCJxwD2dTj&#10;XF/2uoQ+Vta9dMrYoNcW59VJZvQBedVR+YCtZNBH9CD9aN4oK/GttEt7T9t8ze8EJR4mnWDJeX2/&#10;dAIkARsn3aaTXuJ38kH7Pl75gS3JIq9v6QVcBJBIfC33+Fvu8YHN8UBdfW+c2znSTpEeNuYrpw/t&#10;0MjXy8725wtoAiICM9kedg7fdrHg6575SmfpJ90JlA4sycfHg94Xg9AHepfvmb+pbjrmPh/LvDOP&#10;0bLVaALsmk894JHQshHo13/NbpvXbEfxDN+P7cArsIbOa4+1rDUrn8UcT++bm+pkg/Bsp0MPDcnG&#10;FqBz1C52B62AVSIHWrJZy/FDpy601kSBrEBZ0Ip3u120VWqdFTAHMojTtI8vjh4vdl4/aYsYDhAB&#10;IABoVIY87ZQgp/glsEIAXRDd6yhkCjARD3qtJFABsNGuEfy1o2+HKK9uQfw3vvGNC6jw2c9+9sIb&#10;INOrMYJ18gFA8Pv6179+52tf+9rlXIwFXGlHijoCS/yrEH7kAIioC79eiyEDsAPw8JWvfOXC0z/1&#10;KQOw0A60xtSDb/0A/CFntGTv9RltoyftRtEGceBXv/rVO9/+9rcvwEb/MkRWsXT+kD4BFOGNHt92&#10;5uDLdzaOwBV5+gbvL3/5yxc5AC2BIHwtchhHYxNvQBNa/aZ92tVrQb1CZPziq5+BJtrXa0/adtrm&#10;G7/zb4UDMEobZLim/BzB8gJbGIoW+C2TEek6Z7RAraCx+xIePdnNOS2QK69r5XviX9mCx+R3bSIG&#10;lEgFjKGxbTczOUw2Cmcw+mKvawNEFsaxpykcDe1jlBhPDqUjg9oTOYY1QKQjB6+dJGuslc0gt0Ol&#10;j7720SznPaV03f/e9zpOH9lSlrNqwWEwGVqGnzPhyMgxXIwYI5pxYtzcZzgZYoaO4XXPRKC8Jup3&#10;vvOdywQ0UUxuE5WT0pZFi079FICRQ6Nek8lYtDUx59eCpozr6NtS6J4FQn8X/OUo4mGR62mmZJFz&#10;tFj0ZLUdJvqlJwzGwOLaVtOCgp5iFfjSFca2gCidTI+7Tqf1ZcF+AIJ7BeLNq+ZKQAu6nTvoA1B2&#10;3jgGpjQ3HNt6SMd7jSg5pQVh5CfLAh0BJsmfbXA/0Gevlclu1F6pfmg3SWCG8xyCaNXRebqIxoLY&#10;dXZCnnvJ62ic5KevK1ttqI/xKD+6yvX0Yu2Zcvoq4LU+tkD3JMJR/Tkw5g57ga+gpie52y4yq/PD&#10;H/7wVYAJvuZwu0sKGJw3d+Sps7lFrgANc8l1NsE8K3CUT1780akjHnhKzsnABjqag+Z1wX2OF1pt&#10;zFHCMzkKEuU5Jpv7+mZlz065pz70BY/RBojgq/3OKxMA05OoLRtog2c637g015qH6a48OsDxsuBa&#10;pI1/oCrblnNKZ9TFBmoL22jnIH1inwQU+iBbp+6CTzI41x59EVCkX42L5F7BpXUn8F2+uqw37B3+&#10;eLOf1peetLKL7sWLDbe+ZLvj21P1HPUAEH3C9qqHjGTRngCKnspb1wpm9X+6i1ZdBa/WQEd2mDzo&#10;CqbIgY8xxYsc1k3n+qZgOD1ARwb194SWXMa9dVGfoC8Ybh5pk2vyBcw5D6wxvgEHrvFTpuAePb4F&#10;3trRw4hsUHLiy3YWLGQf6Bq9Uz856aPy6nO9Ou2IvldvsgH4yadv6AIW1akebdUmRzLSV/e1Ay86&#10;jVZfN7cDWVqPA23ph/ZmN8inH5xrjzmmLikgg44XpDUH8heMpeuekpOJvupf+tF4458e9cDGvWxb&#10;Ng8vdeInT5LXQxiyBgQpKz9bZq6iCWwJFDxt8zW/E6T4u6RrABOvzzjyEyu7fAJAnFcGbXl8y3aK&#10;8EX3eycLlvCl7Izu461sXK/xKN+3TNo5zafNxgSYBDZmjyQ82U42gE0IZEDvSCfYtj4iqwwfXD6d&#10;QU9nzUd81QtU6dUcdpO9ML7ZMONNjkAQNGiVR0s/zEtxR+s/+nxNbaJHdNS8tGYI5uh9ukR2+kXG&#10;wBr2oIdc5iO7Tw/x1g5HekpGtqSn7tYjvjp5yBZgW8xifvO/e12FT8t2kI886nDEV934CZwlcVAg&#10;hflOTolN4S+Jl4AA7UIXuLY+m/vqyQfCq7+EFW9ZN/ld+XLKsFlk7VsVwAFyt5O3+C9fVh8AFwTD&#10;dh6IT5TFX1De7gfxXsCGQFqwLa4BngjaAQPKaINgXXvEPgJ+oILAG3Bhx0Y7XwTmZAN0ADaABN/7&#10;3vfufP/737/QtyOlj5TqT/UDBQAbP/jBDy60gn+05MaPb4E3oIOsAIoCf2CBduLZ60H9k458sgJt&#10;JHWQWRv1EdAEX0CH/G9+85sXGX74wx9e+CuPj7bh26s+2gBc+ta3vnXn5z//+Z3vfve794AbfPUX&#10;f9j4kglAgre+AFRom/7sFZ78Z7zbBYJeX+jD2mcsyEHH6TfZjYmxIwveduaQ0xjja7zJT3f0sz4j&#10;B3ptdo/OGuvTNt/4+YYJhaNsBWUnWOLc/Q3UCvyiawJUpiCk4KYgyvkGLQUiGxj2ZDc5clo3sNu6&#10;4xOvAtkNMje47bxtWe00MQAGwqDoRMm5gXTU8Sa0iSz1RB5/Bo9DyggzqoATxlwKQGlnScBJoEcg&#10;SjtOGOHOM/yh8cARC1GLgfy+k+IeAKZXfCQLEINuAWIEAyZy+nL8GOKeanGgQo1zyns6y5jpC8oH&#10;MJFMRFuzTCwKqm/0hcTo4hFqHp++SmwMC17cQ8tJcU4ezgwePU0KDHFsQSvAcrQgWDjdl5zXRm3C&#10;owXTUV/r4/qs92vl12c5xvrFWPcuZIY68CPAgE6m++V37f7qePMk3a1scyX9dkyfN79FurnhuoWj&#10;nRArY+XIEa3UPCuQT96CQ9fOSwWVCzjENz4WyRz4nH808ZQnyXNPWiBhy0pbrxT4EtDhvnL1t3sd&#10;s031f7Yl29a4RbN9Wmrc2I12qu1rOBZ1ctJXuqt/AzXwJGPBrvMcDfPF9Yc+9KGrAJOCG/OlQNfR&#10;HJfoLv5kKXCqzgLwyhSsmFNSYEgOFLnN0QIr/OWZywEX7pkn+JiH2l0Q5Z551BMmZZu3xln5Am35&#10;rpXXNvLIr6/0cXWSEa/AEGULyMnRPbxyfukHHmSRyscPX/TqKQgNhEuvWovSHboioMwJphOB8QXG&#10;2SbOsHaSlR3Ds2DaPf3FRhWIZeP0ee1Aqy8K4uTl5HLOBXTO8eUk9/RSfXhqp/rlNzYFvvjot15j&#10;7Oktfo49IZWfzhQkCw6sWXhkl9VDHv3aQwXllNG3q3/aoz/NqwJu9IEE2qYNPS3V/8pZZ4xffZwe&#10;1i9SoDnZAyi0WX8oazxbe/R/c1Q7lcPT2NMXZZpzgSHqpVNkVpejdq/eoVUmkA4/9ZCPvAEg6NDI&#10;d57dzK7QN0c0rS/ZW/2Nh/a4xlfdEhrHfIDW2HReG7SNHgYctnsOL7IUnOmrbAh+2qXNxsaY6C/X&#10;8vWL/nIvH0B5vOixPO1LL5TR7/kQjav7+rQ2FJTqX32xNO0WcV0wKs95Okue7KQxlNBEVz/h2w4B&#10;yTjIJxe+5uNpm6/5ncDGP1QKGNndIZJzr94sEALkCAwJKMkXRdurOIEqjnxTD/n6oCugwxF9D/r6&#10;GCwwhe1gQ9rFpt/1t74P2ACU4MHnRRuYS7+MKxtGZ9iuXmfPF5aPn/GlI2wj/7wPxO63UXodjK4a&#10;59ZB450/3+5t/OiieZjPYB6ixb9XcrLv5hQAQvBujTD3yL9gCV2k1+Y6v8La4jxa8muLOrIp5lCv&#10;S7Rjg59ivmgLWuXMa36MAFEQWnDJ92ld1tb8cPL2nQgBsXhIHvuY3c0ekFFA226D4ieytd6yLWwf&#10;WvcFuOgFy2wN2dBnl5yLzdQv4LWrQ7Ddx1jFb/my1l20AnFBuSAecCLAF8QXnIs/0OkrwAa+Hv4C&#10;IoAJygv0AQ/tGAFwkBXo8OMf//gCRCjXNzwCWCTn5AyAkNADGex8cb9vfgBcBPqCeEAF3nZitHtF&#10;vb2+oqw6gQjABGW+9KUvXfj2/Y4e8AcQAAZ+8pOfXPj2kBsA0bdPlBG76Stgwo9+9KM7v/jFLy78&#10;AQr6T72AG32YzOq0uwQtOQA37dgIOCI3/h6o1xfapi5jgq9+DsACnulPYA2Zf/azn13kF1/qY8CR&#10;GD3gS1/TSTy1zdhom/4NLOkVKTIDYsiAt/YZ7/pBu07bfOPXN0wKoAIVXBfcFGQssJHzWFBVQrPl&#10;CkDKO4OqnM4CuQCN6AqC8C1YdM+xAHEDqGQouNS2Ap4CUucmPCdX6tWFUC6DQDEMOuVjrEzEymZw&#10;OMdkZAQY7tBnBrKPiTL0+02SDHLbBQEo7suT2qWCHmji3m5lbHFqp4lFqe2ODH8yKE8Gi01bUHMU&#10;9siQcoTW8eopcYECo+la/2pz25sopu1PlNBEoZR9dDQexkpft5i0u0d/O+bgWXA4KBaJAJyCpgIv&#10;BrynDgUTOTWMdk6aRSGHlhFXR85dwIn2WxT0jYUXsNQHDvVbTyMs2spoS8EPfdjXctI1ulCQnr7T&#10;mcCLaMpP7zmUgRIBBOkymuZP5/GXCuCSpZRMm9CVdj6TWZ2BCnju3E6WBR52PjdXtw/oTUBHgeeC&#10;F84DRqrfeSDIAijN7eSq7tLSBaxo245H5c+ya9tK2Yq9X7+2s4RO04Fe6bNwo6vd8VFvOi3RyRx7&#10;R/OyJ5jX/ktO4ESBq2Te4EX/zY2e6pAhGslcYbfQFADgl2MY4OB+QEK7GsxB9O6hMTcKUGuj+nOm&#10;CpDkuzbfC7riU33yCmibs+RRlo1wL3AXTcfkD0hA044T9x2TMdvk2ngVzDp3T75jQWk2qvlvnM23&#10;9Kp1pdfgrCH0wnoSuNa4G282Pdumvcnqnnx1FFCSITulL9g+NoqN004BArqAdvZeH7hvLWgnnvWp&#10;YJi+aHOvNeh/Y+petlJwYR0KyCkwiZ4s6mVvldU+/KxnzrWNLOrqaSm+5HHMZgsS2Fp88HfUt8qT&#10;15omzzgIggJWyGAM8cPfWBi/bL/kvnFhAwJ+8DGv8dbf6Z5+x7tgXZ75i6ex2PnSK0Tpc4E2O4+P&#10;8UKrnelkoGjtDrgsQI93c0bf6gPjX1nyGZ9sjLa5p47W6nTWfbTqaG3EL5vRnMg24N3DiHbCoNUm&#10;vMmNFzqJzOidK+9aP8jbdZZumzcBn62n6lUGTTt+lKUDBV/6wz0J72yB+8YIH9e10TkatMaWbNUr&#10;r10nymf3pECz7J08cuOpH+Sbs/kdBdJ4BzKetvma3wlkbHqYnSPXpMCM/rHGa967OySaAJAFUqTy&#10;lS/hcT85+ajuB6r0UddeKwemyJf4sH3Tz9EcCxRgh/hm60u3Y6RXcQI26Y/En2M7eoWHby2PDhg3&#10;uoMevwCTXifng6M1zs2r7IP6ut9OFHrM/vDxrAHsPXp65z46ZdRHV9EIJHttwNzO/mmHdmeb2EIA&#10;hAAR/x4WZNMlbVE/vv3TiUBU7CLPPKfHgSt48F/6DgVafru6tJdtyK92bb3DVyBrd4Ny1jd2NH8D&#10;vYRWu4AVgmRxFN5kZwfIsutotEAL4ICg2ZqZX6d+dliQjEbgbDeBNorT5PfAX9IueYJjwXDfqtBO&#10;fW5t5qsBS9p5II4BTuAtUAcyAHuADr0uhK4PswI+fvnLX14CdGWACn30tDcTgByBFb/61a/u/OY3&#10;v7kE6sCKPuaqDnwBQQJ+4AC+kofQ+JI7MIksZCCvHSjof/rTn15ADnUBPYxNAI9y+gAAQgbAhnMy&#10;G0f9iR85yEQ2vIAJ5MUbbYAQnsAN9ZALPaAEb2WAFWjrB/1NHskYA4N+/etfX3ajGJcFbXolRr+R&#10;DU194dyYk1Hf9tkMuqJPxJ76y3gENAE/2vygDHnIpt8AR+RNDuX78O5pm2/8vJJjUm3QUIC2AYSF&#10;M8dwgw55rgsMCwIDS9AU6FR+7+2xVBCGlyOHZwPBns5vkOaYjNsWtOU5N3Hbbp+DG2gC5TIQbcOS&#10;t0YkJ4jB5YwwdCa/BTiDxzi2m8RuBai4BaCdDH1cqvcx+/s0i4ByodH7Kk//4BIq3xfJLTi75dEi&#10;w0Crp50mbV1lrHMIQ+O1hbMTsGGMGosCDEZL/0r6kXHSR1A9E67/sqacEMXeB7NgMMyMEuOqL3sy&#10;xsDibzzR5JBZKHK2ki1gh/wFmvra0b1AFItWjnxOTo4h/WHYLVauC144Oo4WXgtl34wxPr0Pi7cy&#10;2tNTBIsco06nmgfprbpcp8MF3XRzgYjV9QVMKnNex/dMjUvzqmC/+dC8ac41r13Hvznsurkfb+fJ&#10;4jpZkqegMdCiOmonmgJOeQt+7HHbG//kqJ7Kd2/7OHAmuevfyuGP1r1kQJt9q62VzabQWTrfa37t&#10;SmMz6LXFl+G2AKufzhaoF7wLQsxrzo1zwWjvU8vrNYf3ve99VwEm6uI4mQfqMhe6DjBpDpnLZGlu&#10;FAAFRihXEJB9OAHJAJUCbucS/gX+1VE/BLIUOOJrLhXABQyQA89sbcBG5Qq45TvijY+xDJBxXT4e&#10;ASMFrAEs2TbX8gNF6IRrdeARTWCesumLc/nOA+WBwGxD21d7Tcd6Ur/rW7acPrAtxh+fwIScSUf6&#10;QR52kS13jQcdKmCU8KRD7L5jO+fYtfqup/sCvnbo9dRc/9NJNs999Vkz8BOsKtsrMu0y0S+93sgR&#10;J7+jMu3+c41PgAjZ8aYT8tUpX53pDp7K4Y+P9bTg1xqXXpJFH9GjdnwYQ/3cd0icG8eeOjuiI2vA&#10;ir5vq7oxLWB2T1k64X7rDZ1QJ9pANTKhYTe0Ay9lA0y0hf641zoc4IVOXa2xxkqZxtp588I9fMjU&#10;/HCUz8bRzWizp+5pU/bIPTIH7DR3yBAvec2L5ra2qRtP429M9ENrszEIgNA2ZVsPlNcHa38cjWNr&#10;cX4VfZMfCKMc/TN+7pMLP3pGj9Fpn7FFHwBiPNCREz981IMugI+crum0cvkVPVyS8EZf/YFF7jnP&#10;tzpt8zW/E9T4h0hADqBFD+DknaBHH3Tdcl0HnJxlzjraRQIs6bVn13ap9LfD/ZFB3xoxttmm7BRf&#10;OACXnyyZ43TDuBoHdO4bK/TtLAkwyYYax9YdfNrxDbTpISedMPZ0mB/FJrumW2xer807pzv8A6BG&#10;3/igb/SJLPxJddMrc8sDRQEoHxoQwc8gk7YG5NIxtPwNNIJK/ob5ZG7nV6S78twHOgAIeoWBb8LG&#10;mdf0ld6axx72CEALnvH3IIhtMBdbN8w3MuALTLCzQYAvUEXPjmQj0FsLBZ8CdQE1YEMs1Y63AOD8&#10;K3FDr5gIXK2Z+o8tY9/Ym3aN9D0OQb3gV0BundWW4j1xnTEQNPc6jDJilQATdeoXR+0Ww9gdYbeE&#10;pE+MjXsAH/IbA3l2RgjOf/e7312AArsmPDAOeOq1pb5fAqBA++yzz14ADgG6/ut7KBLZ5AMo/vCH&#10;P1ySgJ4cxhE9uv7JhwyAGAAIQAEQobz6AQX6XyIToAFQ88wzz9z57W9/e5GB/HTEThpyit/UAaDR&#10;fjxfeOGFC30fdFUvcIMMffNFu9X9+9///gKwkEm/9+8zZNHn2irfqzvPP//8RW79RoZel+pjtdqg&#10;3fpC/wJYAmPoa68n8amMJTCL7IAQsmsbvSMjnuiU0R90BqCCt34wNuTQPnqqH07bfOP35JNP3gYK&#10;FHgVPBV4LFBB6QuIWuDlu5YfWLLBCj4FUAVzG5RF4178C5xyTksFglJ1LGCyQEpp68PfhEInMXJA&#10;E8nk729ZDYKJSC6TuyCEIWF0GLUcavkMowWasWYY+4YH0CSUO9CkD7yeBh1NTi4jGELuPkMOLGkB&#10;sli94Q1vuBz7eBYeFg31qze0Xn0WGotDAY52MOgFEzlcBYWOnDv3Cyz1nSfp+sqTU8rFMFBw/aaf&#10;BI/6Tfm7AeCFD8fEAqCPLGrkySnJEVWXY8DHOlcWBAudVBvkB7IYj+4VAOYMoWGk8efEZeAtUGjI&#10;qc/1WePVhwc57z1NahHRH9qvH9KxAuz0P32/H6jgGL2j+x3Ryd95caZ0OiCgOZuON1ejW7CkxXbB&#10;l503Odnxr1yydAzgUF/6YVG2wJVfm6XAjOZ195Rz3RPTBTxqE9oApXiQP161dfMc6WPtLC+b4ih1&#10;vz50vjaKzrejROpdfuNvAecg9WEpZegIfUqvctDbdcZ5olvtaDJXe8f57pOlqwATet78paM5/Tkv&#10;BSbkYMPMAXmBpAWNASJoOf+uzUH36b/kfk7XBmABH4JVMihLjoCGnm65lzzO2QXl1J/M+g+9ss05&#10;dTnvWn0BIz0hV6fyaAJDNmB1HvhCL5wrH7hClkATeiIPX/k5eO4p13zAy5jTiUB5ukIfOFjpDKfM&#10;kz68lLEuCDAc2UAOP11kG9ls7Qj0KABAx8Y13tk3/YZOWXorr+3o1o2efrJj1oJ0k77pR8m9gl40&#10;9FIencmuJo95avzVr7/acUJmYymf/QRyuNYndEEbek3FsbVSnQXq+lUf46/uQBv1prv4tiPFfYGH&#10;edqHGLXDNX3QZ1JBBb7pvbHQltaL3S3RU9jkVLd79FB76AZ9YCvYj3Rc3dmnxiodr17j3zpmnLTT&#10;2AfKa/8G447qVzfdUyc6dWgjm5i+0wu80lXndNO5eRC4hk4bjEVzq7mqPfolG996ZQ7QcdetIcZc&#10;meZ9tsRRe8nINuMpT73Ka0/rNh3Qt/qBPOk1vXVND11nj/DPXqjDET/1u9bv+lK/GbvaKKk/W2xs&#10;0dIL9neD1GyeMnjrux7WVD/eygXSqOe0zdf8TqDhQakdImf+tYnv2Adbd4dJ4Mf98vaVm2j2ut0m&#10;zsvjrwJm+LB83P4pp3/aabeJh34e/qExn/VvQKUj3xhA0es5gSpshPEzn1xL1lV88q/bOaIcXvQp&#10;X56OtcuED90HZemG+Ste6F9kzC32Ql34kUfd9ASdwEzgBUwwh+hKO/XYJ3WbO4I4T9wFswJW/gT9&#10;VSf56SedM8esJ4JKASr+wARzKyBP+7XDHGUPBd99kFQ56w9bYJ4qY26Yw3x1ga1AFFggGFUeXf2D&#10;lq3QfmCFJ/iCUrsZBMP9mxfZyepc/CA2EMAKTrWT3PqPbWYz9KM2yNMX5A0EEXt5yMrPyvaQH8BR&#10;wEsGgbwAXnl9pP/7ppwYTpvsIBAUa6OgWNBsbfZaTq+ACOz1GRq0AACvuAQ49Q0RculPwbggG5gA&#10;hOhVlHZr9OqO/gIIBFZIAAC7U9D2LRYJnfYL4gErwArgAlp9ow/xowP6QNvtkgBUkAMAYWyMp74H&#10;rpBVPdoCAMEX+NCrQcARbcTT2KPVDu3HE7BBZm0FZvXtFfwl8shH/9xzz114kwFIRMb+iUfSVu0A&#10;VLz44osXebWXDL1GJPX9Eu0jZztu0JMZz/5hqI8Kk0U7+v5LgEm7ctAUp5JZG+NtvNHTDbyBLKdt&#10;vvHzLzkFeoEWBRUFWSX5BXub0G6wuMFO1wUiBXDxd169e0/Z+ElbV0+ZCw6TrXpXBkc01W1Cd27C&#10;ttvERCsQCjBRR8BBi3aOZCh1QQZjKPXNkrYNMr4MNvQ8oIRR7rsljHi7SSzmztt2aJug/Har9GXy&#10;wJO+Vm7x6R1QZeTF3zEHk7Enc857jhmj2Mcr63OG07m+YeTQ9E8gDBSjllPEuHI4OCX4cyQYcobf&#10;AtDTS/L0+hDHPMeFA5mDg08BXMGdVMAmFRhKxqPAVD46MrSY4B0AU6DmiC4nD52+a5dPTzfk55Sp&#10;lx4w9nSV7qzeWiD1VwG6Yw5nc2EBlPS5czrpPMDBNdr4NV/0t/oCEXaeNmfc37khX2peJ4uUrOU3&#10;H6tbXscAkOSRXEeT0+06+ZIpGXLGuxffXUh3ridfPPGvvfX3AiPlRYu3I37ZttqWLLW5fken7xx3&#10;V0k7Svo3LdecBDzoB53jQNObDXrbkhtImo1gG9ree/ep/1WASY5KgEkghzz6bv4477oALv2n+x3N&#10;nQKDgBD8tKcgpABueeBrXvS0W34y9bRKXqBGoIcygTo5cspH77wygTPRZZPxYX/RNEfZLefKRJdc&#10;zgue1p7ID2BZfXakE6tL9Mu8DlxJb9ADTDiXdCTdEWiyq/SJfgsgBBL0wJhrj7Lk5Viz8+zk6hHb&#10;pi71umbP2cnWDjqmDcaenUUDKHePfZVnzekJq/FEiy97Zw3Q14EG6AMM0mnl6k95+r3Av8AFfbZd&#10;GTzplXw6RrcEQvj37r+89NRRGe1ETzb8jZX+IzNeyigfkEAOfeKeuarfyZluGHt0xhiP1r5eN2Lj&#10;ySK1+6Y+UodxIw89cCygzgdwTsfoOx0hD/5dS9EFjpDNeNM/dZJDfa1LrYESudNRetJDnPrJPW2q&#10;LjwDHlv3HMnt3H1tVR5NNpNOB5xrq3MPBlpv0NIB9GRobuFDH7M/8rRfXfqALNqvfud0GW3rfTuC&#10;8iEcjTGZnauHTPSM/iirL6pHW5zjT1/c1z/5aele/gI9McbpObrAsexWNrOEP9r8E+OFV9enbb7m&#10;d4IZ/6+THcoBJidA0jn/MmCme46746S8QJVe0YlGPa77lxw2jy/bHxh05K/aZYKmV9aNc7bBWJkr&#10;+Wb0BQ37Fhgb0BA4zP7lO7N97RoO7KVPxputtA73TUG+unrUaU54KAJ08LCQTVdGXcqks3SFbyw4&#10;FJQJtHsNE3/y4E1PrRVii/5hRLAngGefekiXntFF9QtWBaeCPn43OaxV+getOWcOohU09zey6Mlu&#10;HrtPT80NbccHX4FmcijvXvqOv/by9wXWAmJP++1msONCm9mB5jgbwU+yo8AuAcAG4Ma1/uvBXP6Y&#10;tdKrEmjI0E4XMvOt0Edb2wTOQApBtWvl+WNk6WGWPDICTAT0gnP9ITh3r9c/7FAo4EYviG4Hhldv&#10;jKMxFQ9KxtYuG2AFkMBOEH0ClAAiCfbVIekv4AHal1566QIUACL0Sd9VQWMMBPHa1A6TABNgBbnQ&#10;AyH6zoq+8v0NgAn6XnPRfwExeGuXtqvXLhf0+JLXjg/8eksAvTHDFz/tA7L02gpQB6gQb/LIBzoA&#10;VuwwUVZbtAkd/ZOMkzrbYYK2f9YJ5DHu+hrQob36VX8EmGgHOQOl6B8wC30f4TXWdrnoo+rHl/7p&#10;F2OqTryNM+AEfX91rMxpm2/8ACYFEQU2JnXBoLyuC7jkda5cwUgB2v2CnQK4nggX2C3QsYFSAVBO&#10;QEFN8uy1ZHIVvAaSFPQwXp23w8S1854g9x0TE9PkMGHVy9AwCBZdjhBDZnG1yLYwr+Fq+zLnNCPf&#10;bpNAlECDtuox6IAOi4T77Szp/+M7h8CXeg2nV3oY8P5Nx3314dV7mxYARw6sVPDBKOtrfaFPe2ok&#10;MVY5UNrJSLtvPBnVgijtDrSwiAgQe1rZNkrX2m2BFDQAfsiI3v3Q9bZ454xyltRboJUjqd7a0g6U&#10;Fi/XxsHig39gSo5tARPanibqP/1FBvJIyuOrLActx1W/cMzpU7paQNX8oZPy6M8G8tF2z0JZwO+6&#10;p5fpdfoeb2PkProAmQK8nZPNqeZR87D56qhsdRcUKqdO97Zd9KFdG/GTX17gR/XUD+XVZvWkQwuq&#10;aEvtqZ/k1we1rTLdr0x02ZDa5H6LbrYmeZIzW5RNkIwtu8AO9KpF392pD+kkJ5x9cKT3PQmjTz2F&#10;CixpK3HAiXnrOsfvne9851WACX0OBHUuCVJ66kzH5ZEz0CBAI5DBsaCiIEdQ1HxXDg/zZIOz5mBB&#10;bnkbZARyxMP8CSSR5DevlG1+Oe/pP3rjiLZr7SOb60AW+eQuMG7XSH1Qv9Qf8um0PEf1SukNPumv&#10;RMfS2/QHjTzXdKd1xVMNT74Em8nBQRPI9xTTeNMDdkoblFWHwEEePaNT2UfrE170yn12ia6xvdai&#10;wHc2kL0rQAjwYOPkBRDgy2ZnJ3vtQZ7Ak+2mm8Zcf/V6p/5TR+XYa/Jt3QH/+JHNOKWTBara3k4M&#10;8pHNGmBc9KsyrVnkbVcEfTVXtZuM9Kx7bU9PB9KvdguhCZgIUCczunZmaHu6X6BB9oKjgAv6VsC8&#10;80DZgAlHdHRFOfXLS5f1W+umc2OqPNnkBbrgpaw8fNJHtPqnnaHNqdbLHgjo4+xD/JQll3P6m572&#10;eln6nO+UfW3+B7aQH1914dFca34aC3y1W/vIjs6YZ0MD59C7JrO2GpPmPr7GSz+pSxl9ks9Cn/Rb&#10;ekm2wEL16gPjQ38CT9BLPVTJnqIzruohd/TuZRvR1g7Xp22+5rcARKDFa6VAijP/b0vLN0CkD7me&#10;97s+66mce/tPO/w5fl07TKS+X+Ie35V9ane1aw8Q21XinG/I9hnHXktvPTIGxl0+HXAMVMkWGivj&#10;Qy/c7yGF+qy15q/7dKXYwPjhm++Hlk/KlqmTH9DfrooLPFSkP8qwPYHV9IVvIDgTgHoSL4CnI+pt&#10;1zk9opcCe8Fnf4EKMDEH6Tybib92abtdEAJfQaTAMjnMP7pHT7XLvAKC2F3gyb3UdxzMkcBu8981&#10;ACMAAgjgXF3koM/slnahtxsDGIBWIot6yM1WmOPo+Ezk037BtKDYUbAKpOghI9mTwe4NYEZ/HysA&#10;lqf/skWO2iZgBma0q4NMAuc+BAos6aO3Bd2CbUG/OsjVvwLZBQQ86bUV4IQdIIJ65fpuh90iXu0w&#10;tgAJdEAjAASwAm/9JxAXkANCAAYACTICTIAlL7/88gW4QN93QQJA2vVAVqAGUIEcQAL9J6AHWDgq&#10;Sz58yYCWHMq7D8zQ3+0A0VcBJr1GBNjQH1K7Qdplo20AEyAIvkAIdWqP/tdfzumXduMPAEEPPAFk&#10;RdtrZ33EVfvIgF4b+o5JwAaAiiwBIOTUzj6Cq029dtSOlL5VE5AmkRdtQEz/bmR89DW+fcMkfdZv&#10;ZD5t841fgMkGZ1KLZsEepS1ALCiRFrzAx3HvF6DI716BS4DHlg1QSY6Vp6Cp+pxb9PFogSdjdUQn&#10;37Gnfn2TQHLPRO6jr7ZPc3jxDjVl+BinnI+Ci4xQC6xFH10OEOPe6zkZZEESowzoaBcIsMSisUi3&#10;8/79xtFismBJWxfjzSjjHX9HCxTDTjYLCZkCe3IIOCjaygHTPz1R0q/u5XD2hMg5Y6ofODKOeOK9&#10;T9Edtb3tiD1dsDBqgwVV0tZeU7DI1Rb8LAT1b+CGo/pzygqwcn6UceypnYUXL+NizIwl+oATY2mR&#10;Il8fe3UtWbT0k4VOXdquPsGMRS/jLxVYre5LBfYBBumzc+UCEPS/hScAZWk64kOvAwrSfbQFcuf5&#10;zulAgi2TzIELyZJc5JHv2A6Q2pTebDn38FdX9xYEcd49/CTn0XZdf1UfGfGtnmSPftu57Yt3+Ws3&#10;3Gc3WpjZgz5K7GinAOekV/aUKSigF5xxjjRdMufpsrlsvuZ8BYjQ6cCTdpG106xg9N3vfvdVgAlH&#10;MeDD3HDUH+yWFBAR8CGZS+axeWIOFeRJPcGWdo4tQKLtASydV7djgUmgRGBOfPBozqJzLlAtYHMk&#10;J1oyonM/oAWfbRu6lTunUH722bHgy3n6uvNXmeZe89zRNbtIh9pV0rxrnrS+pfscbICJdYXMbI88&#10;esf+GWt6F6DL1qCz/jiyy2RhdwKjtZEdo0PZuIJKNO2wQGvtsJ4UODiyh+xxQYaET/faCUWntBtv&#10;eloAnn3E3/pBjgLR2kEXzAf8ArD1o7bQOePtPr5kJK8x02/K41u/Z9/0R6BS/AvwA9u0A/8CE/pG&#10;79Jf94xdO12yH4Em5As0Iw9b49x4yS9oU3f2RJ3aru8DS/AJ7FdeHxp7MpIDXWBVQFA7FfSXdRA/&#10;58ajgFEeevLi3RrdfG69cN6arg/Vmz6RpXmqf5Shg+YV+mwsXW+LO93OzuLvvn5XD7mUTT8cW5vp&#10;pHnQgxf1Z4f0i/rJhm+2J/AMj/pJvvoCwwJW8NO+2qIOcwhP9AF7+C3o1tg4mgf6GV90+DXXGlep&#10;PtP35DLGrvHT1sC60zZf81uQ4gQuzvQwNGfanSC9RtOrM6U+5HruKnHdd04CSPaVIA/oepjXP+f0&#10;Lzr9Ow67YnzMTTakhwnt6ODb8mn7flx+l/5NRxorc8fYoeu1HTpD5+iXeYnG/eprZ4r7HoAAAPob&#10;XWMcAEMuZcxJOm4O9NFKYIKy9N791nB86QBfQSAniBfECeDpFPnQ0Em6qE3qFkgKFgVywADyp6Pt&#10;MDGn7J4QeKIV/Lm2Tpiv6Jtb5pt2CfoE4gWi5OYzsmvZBdeAjV5/EKAKsgEJ5jmaAGQ2IFrBpiBb&#10;cC1g7UO0yqDjIwEsAoOAIAJrbQRU8KXYHGNqbfRgWr34ou07JuIvbcGPPdJfQAvtEjhL7QoQDPcB&#10;UPKI3wTefWtEwB9IISjun2z6m2AgCGAHzf4rS38XjKYPggIt1A0YQCf4d273hPoAJYEl/e2vXRJA&#10;EKAJ+gJ6/LXHsVdQABVo7O4IuHEvAEwd+JJX/fjaBQLYACqgVb9+0S6ABHAgsAS9RCb9TT6AjfHE&#10;u10g5Ag86psu+AIcJAAI+gCTABb9h2+7TOgMPdROvPv3HXz762Ry6ltjBtAKwHLPmEj9HTKegSt9&#10;d6VXidzXX2j7ExLz1vgZR/PCuOgTNOoHfvUtFfMRv9M23/j5W2GgwQIcHQM4TMbAhg0Coym14FZm&#10;722g4hh9gZ3zdnzgUdCTLAWKlTXxclLlteDLR9tTkconT+iyCRtgwgHpny5MOJObnBbdnGiJYWak&#10;cpByjAoEWowLsi0SnLi+U7A7TRbU6GlzoIrEGIeOc7ItPL2SY4FBz2gz9ox8ZdWlzv5SzWLBWFts&#10;epLY9mltKShxZFT1VbtuOK0BC/V9T4sCjQocQ/N7itDTc8miqA0FiI7eY20nTE8Dcspd6y/Opn5W&#10;Dxn1dY6nY8Giaw6NPtcOMrXoWqS01yJEbg4Q+pzsHNgArAIMC/QGLPqg4Ki/DdVX6fPOneZHYEGA&#10;g2N6GmjgOr6OBWloAhUsXAUQ8a1eel3Z+JR2Djb35BfoNaYLcKTrnaPvmPNc0KhsAYTreCZP7Yu+&#10;e2cZqTq1t35KttqofHXoH/fr4/IXLKmuHPhSdis7wa5lE9gBAYPkfrsQ6BldoDc5QZx8OuR6n2q1&#10;w6pXJhzlm/+OyvYUPp27+/T0KsCkLecFK4EfZKSvBRTuFVwVoEgBI+aE+SShCfAIpJACPswX81KZ&#10;5blApJQcjgVC1WEeL+AhyCn4KPgq4HN/eeJTYKZO9QeIFMQFvBQA49Ucct91uqGOgBApXvSRLI70&#10;AL381bnmz4L8nLuStcQ9tgm9dY2dZi9rE/nlAUPws2YE9NKLAB/jHLDhmm0TYAdY9IoFfWRH2X76&#10;JeHPzuIbmN/uP/qHLz7pZIAY/dIH7mUXyeWIVr+ZMz39zdnP9tIVfaYN1iX3stdoyGIstDvbrFyv&#10;WOgb7UVnbAMqjSEa185bl8nbjhb89Luj+/RA/VJ2JWAcDX7tFmCrlcGnIMORDrinjmRqDSUvntpg&#10;7cBLu7UhEIG8yhUQtY6ibafGPi3XR/g5l9caQidrY3PdWAQYrL0kn7YH/JATXTZPWXyab/I8DGgO&#10;pPvuqTt7qBxe6ldWO5uPrsnRPKtscz5wszmtja3f+Vyt+a7dc0TvnjYlq/6i38bLGqCc/iQXfumh&#10;Iz3V/8rQ13aXqN845GsEmCQT3vqo8+ZidpA+nLb5mt8JcDxsuh9w8iBARX47QPbbI1IgSkcAiV0k&#10;ABDAR7tNgCd2k7gGjABL2BqABx+vnSN81XaP8PfYC6kHaPzCfNxoWguNk77PlhuXAJN8aTzaLUYn&#10;87/oh7EBfmT/oqX/1nU7EgTXdJKe4GltVrdydMU9AAkQpF0MfAMytRvPWp6NFOCj7eOc+JOFb5Av&#10;ia88tF4/EBwK5oAM5lr+NPm1S9vxQYsOSAEw6Tsm2QUymQvuASDwFXz2egtf3tzQfn3F/vFhBZ+C&#10;X/TOrVf5PK2HrgEbAmUBpyRIDbxRrzmOThzVH0IIqAXjgtH+/YbNySc1DkAQvATeAl6Bsuv+ZjY/&#10;23n/OiMYxhd/wbh+MTZ2u3jFxkdGtb2AfoNowJP7dpaoQ5u1S3AOJEHbdzAAMngLzMkvmMYTrWC7&#10;76M4BjpJveoSCNTHSwEK+886+gUtnq4BD/ihsSOkvwAW4EcX8KD+ABtgBQCC3L16tEAM+fC0qwNf&#10;gAne2uh+YwSI6dsoQA0pGciHJz0BPOh35fZbI+gBJvi2gwZABRAhC7kDpoAU+OofPPUvvdXH2oo2&#10;Gv3STpu+NRItXSGLNtMfY0gmbXHP2PVX0ORF5x7QixzqV087vR5qh4mPvgqQcyICFwo+cgY3v+An&#10;5Q+8CKwowCp4lCq7QV7nBTfxKZjZenNw0UYXsLL8k7kP8bkuoC2vIAlA06s4/esFsIQBYwQZGG1p&#10;q3VBQwEKGsalpyYW+Bw3ho9R5Zi2UPe+ZNsTQ8BbdDLaknIFWaH3vfNpQWonBmNvQcCnv2bDt10e&#10;vQLgiGfBmwXEomTRZ9Tb2kj+Fqqc0ZxB/aDNaLQFvcRhLwhUB1laAMkEHOlJBLnI3z/8WCzl6aue&#10;IJAxh5qjUsBWEORcXmNRv3Nkcr6U70knPiVjI8/49NSO7LtTZ7d65tjqC7pA7+hJW5XT93ReP9E1&#10;R4tugXzzRgq8SO8DCwJWAhAcC9CkBQICK6LpunsdAya3/uoKuGhelqq7/D3WTudokqv65cd35azd&#10;3auO+qFAoPto9WF01RVdc73+y8HPTlT/KbOjMWM72pHGFkhsgUW6j0kGwAWS9LSy+UzfAkzoPT0q&#10;2HXOOWz+mRMBnM0Tx4LZu/p/FWDCWSKDeRBw69zcMC9y/NGYt2ewQqcLWAoUai8+5hlnNZAiOufK&#10;BZA4Fhiice5oTrof6BIYk4zZ0PgoL7/AD638wJsCLvJtu7VH27NVgQxolXOOxtxCV33o3F9gBA0d&#10;oRc7H9PH9Ki53bqCXnlOtbXE0zRribVFX5CdQ2k86AYbGBDrqK/w7YlhwWhPJQvqe8WAntGtQHLl&#10;1aMc/evj1dk5tDn61hd65xwveqhf0DnHR2I/9THZA4/Rs5n4an9PRhsPZdQvKaMtxtR5gSxafcDW&#10;Osc3cEB7W6PS3UBr9Zp7BUTap07lyOOcLFI81adf8XEdEE9XlElvlcE/XVZennHG17pBF4yDvqxt&#10;yrqvHvqk//EHFtCX1tGAF/XiXVu1h2zKu9cOCjz0tXvkoMP5RORDn16xdcqqnx6zZa1LxpXups/p&#10;Lr8lcD7bSXbrGt01ZuSny8qjQR8YQi58AkHlqSvQs/Zkq/HQF2R0Tj7n+lHfKqu9xtY5/dav6qCn&#10;2qrtyuh/Y0X/8AwUaW47d8xe56egM38kdeKRr5b+aDf5A/Acm1tk1e7KNH7SaZuv+Z3AxsOm85UZ&#10;qV0hZ373+ghr/1az9+LXLhTnaHq9pu+T9KoNG2bt4sPxX3vYx/bw9fob4V5Ntf7lE/dgrJ0m7FF+&#10;qvHRv8ai+dUOZmVaX+kKHaPLBex0Qn5rrcQ+mlP0UGAtYBbA842yl/nc5CIjveIHeHWjvzIFPJh7&#10;xr1dJuSiL8CDXt3oVRgy0Z0AEzKYD3aUAGH6foM1Ay1ZAvTQszfu4edJuWAfgGIum4f55/TeusQv&#10;JQOenq7bRYGe3OYv2QOXzGsyABEADOrQRn2Clk1Rv7VNHwhqBaeCSoAI/vqHLPlU7A7ARJDaTosA&#10;EO3gLxsDR32grwJXBLJ9J6MPvyrDJ9O3aAXhQIl2XAjIgR7WWe00ptoEtOpfXATFgm0BP7n6a1z9&#10;qd12IkQn2BecC6jJ4n7/ZANY6YOvAv92J0h9wyRwAFgiAWyAG8CE/npXUK+t2qKP1INvoA2a6IAA&#10;aPWjdgvsA4HarYE2AIfceCWHduPTv8KUAivIiH9ggnZEL9mdg9Z9/Iy/RG7txR9g0mszwA18yRqY&#10;oX9d175eYdLP8vRr334JlCNL/dxrM+20oYdSH8wli37p35MC3vqYrblgHLUBkNPrO/VX32chw0Pv&#10;MGnniMlSUFGAU/BX8NL9DUYCNlrQ3Vuwo7TBklQ++oCN6tjdIIE27kfrWn7l1FV5eXsPbUERA9Br&#10;OdBLhiMHl3PLEJiojEuyqpPxyOBYxAvaC0wsrDkyOZCOGUAOkAWacW6bYE/rLCpSiwEjbNFgwC0+&#10;AAc7S6SAhwCQ0PpF7fG3+HAOXffe/IIn6NWVgxvoYSFIbnntRtHGxk3bc1x7SuManxzydtJYSPsn&#10;H3Jrj2uLrgXXfbIlT86yOnNoGfCcLYuEpH8LBKUCsIKMBUZarNZ5Mh7KyNfOdurosxz+nmaoR90W&#10;Y3rV3yQHmNCTAIh0tPlRoFV+eQX8zYvAA+fNK3nNxfKl5uTWG111r6Oak1x+uzjO8tXrWH2nbOlA&#10;C6pUGQmtOVKgWRn35FWXc4t+vBcUqZyUrPHuXJnaVPu2rvo3u1Y/LFjSV9X7xyM0yc4Jodt0qQBR&#10;wEWvCsjokHP3zAX3A+p6kkaXBXcLmPR0P1ClbxC95z3vuQowKTAxN8ntOnAjAIVd4nAGVAhs2Cxy&#10;B4yYB9mvguWASjyk7Fy8AjcCOpqHlQ9giVfBZfkFrcrgRxfIjK6n2OgCTQRiykeTDNmEnraT1T0J&#10;HXnVIV8dgUXyt234VK/xT9/UuzuU0je0Pa1LzwJPWk84ca2LyrlHR+kOu2LM6VeAgHpz/nsqT2d6&#10;Opms7Kp8dgmftf/ZPIGIPLpmrOkkO8fG6Xs0rRFstr7Th8rrJ31Hd42x6+ypOo2b8wCUgmW0BbrZ&#10;Z+3T/9qP1rVE92u/NpFDeeNAPvY34GjXz9YlfYAmsIKuBMaQxbXyydZT69a22tGT7HRW/QXg3dMm&#10;a0GADzklNMaz4LxxQk/ugAT9VNvwM8bGF63xSC509DabsmsrPs0XfAImJHojzxF/MvVwwUMhefSa&#10;HrN57OGCiGg88cVT/fQvW5sfF9BKF/Sn/lMWn/pB3zjW/3iRT/1sLttMx8yXgkltVq8+cU+q78gv&#10;0WP6h7f69XV+VvpJHv2vbOCH/pNPFjI0TgFgvZaTTkoBJfi3lgX68R/UUXJNBjb/tM3X/E5g40Hp&#10;tXaPPEwCggA/PKxybBdJr9rI659wXCuz3yMJMJH6G+B2Mvdh1R48ude/4/AFo2knsWvzn82S185j&#10;170WYxz1vbEw59txnd+q34238WeHAwWVbbcI3XGNDxp6Dsywa4E9DnBjJ6UAG3onPrDrAmACHKC3&#10;9ChfoN2AZHAfHVCjV0rMK/Xmg0rqs5MdKCAQF7gra06aN/mpaMlgvopJ+meQvhtifqiXXrZmkhfo&#10;gQ5/QAc5zGF9hF794h8+rB0ZQIT+DcY12tZB85Vv1N+39hS+3Shk04f5hPxhfasPtE0AKqglTx+r&#10;Naf0CxBE2/ESWAuUBb+C4eS2jvZqNJBLEF7w3s6VPuKqXxz1k+CbnIJjAbEAHO/+5UUZ7W33Qa9q&#10;COQlgbW6tEEZ/AAcBfIBK877lyE8BPz9RXI7MATmQAoABEBBGfLjh7adOGjxBUAAQ4ALBfNoAon6&#10;3kq7YRyTCQ88tTVa8gEe2sECYEHfN0zIDtAgczs7yGvXClrgAvmkdrqgrz92x01gSGNpXOkMWdoB&#10;giawhHxoARvGUp+7DkDSJu1Ttr6gL8bQuKFvN0+v2pC/16/wbQzbveJe/Qww0QZ8jR15T9t84wcw&#10;6YOfOYQ5eBzDArACDscAjOhMlgUneqq9uzxyKNEUPHaU324RBk8KfNmyJfzxXv7JhF/Obc4s+j72&#10;GmjSKzntNGG0TDqTiCwMUUFZzryFltGRZ1FluBm3DJw8C3RPp6QW1nWKerKRM8RIW2zatmzhZpAt&#10;JIKp3vFsJ4oFqO39Fgbl2ibs3IJlcQkg6QOw7lmMlMnJlhfwgp/zwBoLTnxyaAtmGVSGWnu1J5Cn&#10;rYrkVtarLoE9taFvsbSIRhvKj1dPc/S7MdXnBQycNAuX6wLFArmc9AKHgtrGoh01gS3aoO/IHnBk&#10;EcRDu/WBcuqj/72yYbFIRx2bKwX5js2XM5BHF1AgFaSXX9loF6QIJEjXAxqar4EP+JEjmZRrXrjv&#10;Hhr5K5uEvnm69TrWvpJrPLuHLrBEqg2OASSutTkwpLRATu2QVpYSWvea5/JqazbAuASWZKMCS8x5&#10;C7J577qAPgeffhQ4BbSZm4GEdJSu57it050zLgkMC2bNvQXlAlV62nbtv+SYGwEdzQFzlIMpr2BN&#10;W3pSGkgi5Yyicd98KgjTB3gI0tB2DGgw/wMiyOF+u0ICafCVnAuKlCkASWZlXTe3CwrxKpBSvqAW&#10;7ZbrOpubHehp+NIog6+UzqFRj7rRuZfD6F5rQPraHGrupOOtRfTPmsJOcCo5pn2or/Uu/aQTdCu7&#10;SZfY9QC4+rLgOZtBb+gfGY0t295rmXROX9E7wYWghc1N7+hq49puOry1R/vpY8F5H6dl/wLIyZNT&#10;T9ezz9lW8ugrfYeWXje+dL7dQ+YIXVXOPTLQxeyHurRDXc611f12xQSMGBN6oV3Gv2A6HSOf++oh&#10;j7FKD405+epLdauvhwbNbbJK+KLLJqWD2kom9blfEN18wFObAm3kkVN/ScmMDo26AgC00f2AUH1W&#10;PQEF6TN5mu/kKkDT1tYYdq8dKPqiPnSvOeCcb+S+e9YafLQ5kAJta796yJLtUBcZlVeXMddn+LQu&#10;KW88XNNp/I2363bNFJxu4Ow+3q3nzXW09Ev7HfU/OeWrK4AqHvq9BzPxDgTUrvRYmwtOs6/KGCM8&#10;8NUHp22+5ncCGw9KC5jcDzzplZy+OVJeH2wNENlXcHrNBjDiwZaj123sIkHTh/r7UKzU3wJnX3oV&#10;p+/u9fp43zPBF007Uvh/7Asb1d8N5wuak62pxkx/m/fWSf5YfncP84xLem6slG0XHVtprMwdesbv&#10;t+YLwvkGbIP7Abh0wjWe7vteCD/BfDDP6In60TdX5fcPekATdl8ZehYAR0eyadYCdAJ3R76kuULH&#10;ephAD+mW+QOEsCsCIEAe86j1Mj9ZXdqlbslOD4lc+kW9PXRgK+Sjs7PE7g2ASLtu9GVzkGz8XXIK&#10;PgWh6MVK2mHdK64Tg+kDr8igCaDor3/dx9MYKK9+dIJqAa6g2Q4R4Aqghox9dB9PQa/gWzBu54JY&#10;rX801Ufk10/yBdMLXgiIAR/aa0cKuv5+V/AveA9EUAf+/dNK39YQWAvegQK9ztFrLQJ3SVDejpBe&#10;QwFWCPwDC/BHo952PshHA3ywsyPevV4TcNL3OgIf+r6HutxrFwi+ruWjIwNZlGsXiDZLztE7JwNw&#10;x46R/oIYH/XrA/IEWrWLBu/kxrvXh9qNglYbA4WS2dgYo777o89dkwOYoW7ykltdfdAWbf/Ug0d9&#10;okz90Adi+/6MsdTnAUjR9lFdcqr7tM03fl7JMSlN2MAFQYVJULDTU7KcRffbglyQVVAjBaQEYmyw&#10;UpmCtII/9wt6CnQCSOTFF8/q7wk/2hI+y0NKfmW6dr47TSCaJp4JaAFmuHKUc6aUIwdDVeCEjlFk&#10;uBhwxlp+oEdBFsPaucU+B8h1O06kHD88GGX32oHSt06AC21ltDDgkZO94Eev/jjnlC+Y0qs7PfHe&#10;7ZS9zuPaAihZ1JTnXBSUFqhwNDjjPdHEV919f8WC2WJaqp6+HWIhJZM+1A79mYNSoGZhcCwgz7mS&#10;1xMtC5qyOVrOJf2Zg9oiq2xOpn63EKrfQkiWtq8qSyfoDD1hxJsj6W46GmiwwX+B1QIbtcH9grHm&#10;ivPmCN7OF7SovuZQ4+F86wzQiC5woXoXXEBTfvNQSu6Cy3iWt/KUtMe98tHUN8ovnwLSwJTyklVy&#10;rm/qq+3PtTv1gfPtv+6zF+Z63yxyNKc5EeZrwb3UE+2CRXphDueMt9W3OY9GClhJj6Ro27G0x92e&#10;/I53vOMqwIT96CkTOel+T0fJX3BrHpg7PRWvXABFIIr5EwhpXiizIATHUJkCG2MoD637bEPzVDl1&#10;ow1cKXAJFJEqJ4+8yiaf+8aYTGgKWpKho3FGox3KFqCla+lbgFBACJrua4djuoq++gvw8G0+6qPW&#10;PrrJefQ0zH06xU54Midx+DzFo3vqCfihG2w8G8g+4+W6XSDZAbrUTjdjSVcc9W+Ou/52VC7HuyCA&#10;vaWTdJOtDdjXV9pHJuugviSHeYKmAEc58jZHXNNpdZqLxpD+mR+ticaCjGQKsGhHiHFQD5nojn6W&#10;j58ydKudK+RULzkDdNpdU5Ct3l7b0E/6yz39oP+Mmzprb0BHYAZZyOC+OUnm9BivAm9l0u3miTrp&#10;TLpLh/QlW6QesuMlH3889F0PS/QT3vhou3YYt8afv6J+9WkHOv0iP/2jc+7vXNKH+hyfvsekT5qz&#10;yinT3JLQCPS0S5vQkA2N9sQTLZrmWracHPqc/iiXn4ZP651+yJ9ybk4oj6exaFxay+Vps/L6Rnu6&#10;r3/RtB4YF/Kwx+jwT2+NMT1RdzYvvck3QIOWPMZSHfRC/+uzHsKgN6bpnz45bfM1v8COE+Q4wZAz&#10;BY7cL+9M8e6jrH10v3NHD+b6cwGACCCl3SbKBbTEz3nfOOHf9eFWQMmCMvigifc+QOMf9kcAHqA5&#10;Z9/0tbnXGmts5PNljZmxC1Qx7sZBoi/mV7s6ra/o5NNj86bvJNIpZdmM/Fc+uHlpTI15fh0dpgt0&#10;sYcdypCTPrkvnjDX+BbqQZ9ukTPAhM4L8PsHHvMmP5Y8kjJ01z0gidgE8G4tIU8PS7TLnDP/1C1+&#10;2V0XAA/38M/GmbvWK7s8yACkUAZ/a1m0+bz9GUbfaEGPlq0w1/MptbmdK2iseX1HxdrIvpAFaAtY&#10;sUbaEdJOADtOeo0VDf+sV3LIB3xBG2BCHrtR8G/nECDEDhd0vSYj2ZFAHnzIpxywpA+kCrylgn33&#10;pAAT9fV9DakdEAADAXevwfR6EVBBcI4GYAGAEKgrGwCinl4RCQDplRzABRAFXTtAHBd4CARBRw5g&#10;T7tR0KMlZ6/woAcUkCue6JOZbGjaEQMAQQ/AIEc7gQJYeoUH3e6Kia9xaicK2v76t9ds8MWzV3Lq&#10;Y/S99oSnpC3RGku0fb9EG9H36o76jSuwpF1M6AO86oPaRs7+hvm0zTd+Tz/99D3AJLDEtWMBj0mU&#10;snM0owsYUbZgqXOTyP3QxwIf9/BoQY6+wAa9SRj4UX5yuCf1lCTZchyWx8lHfiCKc5OS4TDJMx4m&#10;MUPJYDCoORnqVw+e8hjODItzxpChZcwZeUY1h1gKMHEsMMvAo2fULQwMbE+D0TDcOb1ABkBE3zqx&#10;GOCZY1GdeDH+QA8LTE/J2nHiuK8GuO/cvRawQBMOM+QfcKB+smk/ZyLH22KAT0/QLVRtw+zJQ4sp&#10;3n3LBP9SQBB58erpgQWJ7AEgkj433o2D9ofkd+0or8VKG3N49C25cxT1cU95A3/Ia7uqhdw4pUMW&#10;D0ac/qfXpz53nSOXs+g68EKeo/LRpbvNCbQBCgsmBEI0b0465bsvn/6W31xyX15ztfJb15Z37Uju&#10;2ud6wYtkQ7OA0PLefuna/ejLX3nr2/hUpj7LNji6X/sl+WyFeauvjFtPTTguynA46IX5E6hGD8xF&#10;KcDEXGsuNdeUk9frbO0466lVu7jQB5D0Og49o+/mo/xrv2FiHtDNHCz2gkPEwaf75GguoCvgKhhA&#10;FziRw2Y+9FS+8soGpqBXXt3sZKBEwEnBr/qzccmAdzbTvZ6WF4gqg395BUXx5eiRAU/XAZ50p0CM&#10;TshD635AXGUX8HEv4Mi9dLv5gF/l8XROv+Rrr/zAeDol9SFxDiFn2DkdsyBzMus/eqhedkbAoq3W&#10;IHZcf+GZzHSJntDJ9NLY0CFHYx8Ix4bRJzrRbiNlGg96Jg9fY2d+6Evty9aaP/iy322PZ0PZ6Oyo&#10;NSgwoYcFBTLmhLaRIeBQGfXTA2Xww9t5gJ46rR3GXp57BRzylG8uNve0R9vVXSIDem02TsZVm81B&#10;smq7ozrZiNbM5qe1IGBAHc6Nm/obC7TaoJ360X2y4s3hpytojav+RIdfc0lyn46yK9oecNJcCKCk&#10;Z+gC6diydsU1p+o/ZegW/VWHMaBL+iBdJys9Vi4wBt9stPt0Ip+vusnXWuJaGwNX5ecPqhsPsijD&#10;/rK9tV05PPHWDuWVcVTOHChgJQ8ZG099bCzlkUO70Wife+Zu9gMvY16wGiDTuJBBnqTvlHcvWxlY&#10;go88ehEQXdvwJ8Npm6/5BXb0l70PC5g8iC6gpL/6dQ7AAFz0QVYgCWCkHSDy89F6DaePxAJI5PWP&#10;OY79nTDwAz/l23US33ai4AkYbjeJepzzLfMR+xMA/mD+sP41Jua1fL4w28PWGdN25tFh48XOtLtk&#10;d0cHtmW3A1SNr/mPxtxH/4/+zZ1LMr75IPSbftJLvHbHXiAm3e9DpQEP7Ec+gfrJaD7wIwXugA1z&#10;oDlsvtJHOoZW3XgGUOBN/tZMMpLLHODTACoABvjaqSG+IUvznd6bd2KfQBsggtdmlFefvtm1r90o&#10;7d5QhkwADbZIH5n7eAKL3CcDsAQgQpZeYcffOqk8+drpYXcJAKTdOcWgyqEjKzmBF+0W0Vb07llv&#10;1VP7fSi3Vzz661x5XsVpR0q8AgEkQbUAGr37fTNDMA0EEGT3Oo5AHlARmBFYEZjQX+MCQHzDBFAQ&#10;YKJOdQEY8ASAAFV8nDXwoddL8OtVGDzRuh+40isu+wpPqX/12b9MjtZOjPgCDnq9pn+yUS5go50o&#10;gCHyACrwBrCQAS3Qom+IoO2vk9VDZmBJQIxrPPqQKyAkUIMcvZoUKBS40UeKjU2vXZGxV5QAJnj0&#10;fRt0+LcbBW1jRwb9oA/oijKnbb7xe+qpp26bhAWEgQL7ykuBXMFVTmLgA8VWpkAMTUHfgiSBJ4EX&#10;UvfjXZkml3N1JEMgSPcrU71okj2wRH5lktWRc2vSm6AmpQlpwufoMxrOC24dOQg5MBkgxpCxZawZ&#10;sQxvQZSje4xru0FChhlbCwJDyRHIec2pZ+jkMeqMNGetb5Rw2vBjXJUlh/rVabFA574FX16vBbQL&#10;pB0hOdt4936p1PbKFlGLmbZk0C02FgF5FhEOhWBQPRZCZS2K+Fgk+44JPlIgSaCJuqVeM8IXT31n&#10;ocq50R8FOzmy2q8P0eVQ6YuesuljDtE6SMYhQCWnWZ6+0i9kUc4YWDDpcH812w6TdI9+uF4QMSAg&#10;MCBnM8c0UKD5sSCB88pFH10ARteScuVXtxSN8voMDf7JVdkFGQIIm1vJlVONxjzoSaH78uon95or&#10;8s3B5evc/QCX5nH11+bk3/Zsu6OXsifKVm7tQXbNuLWjrA+zcT7oGH1r/I17QBunzX3X8l33hJwe&#10;BZjklOegl29OSOZXjlYBpjyJvl27w4STRvdz4ul9c8I1/Wdf2BNjxV7JlwJMAiQ2MHA/exSA4bwk&#10;D1/HgnqpIAN9QEnBX4FZwRI50clzzB5mc9HjkVxrkwtWdv4bw+aXOuiAdrlX2wNM8JRHBx2TWcKD&#10;vjqmn1LBakBM+tu8b7dSa5Sg2VMsjp/U3wwr17vm5NQ39KT20Rv6bD3SNvfQZLfpp/p7Ii7RpQDy&#10;wIvAFONEH5XDp6ep6pKn3sB+ZfEJjOgbI+jl0Xu06kcbeCGRI4AxgEMih3UowIzO45keGQ/XBcR4&#10;GhP1qwtv/NCq03qCh/vksk6x02QNUFLGmAZ00BdyNX8D2egBOnn6Vt3kVF9gYXMFr9bt+qRgKSDI&#10;/eoLvGCH1BVIZcwFFvwR/aic9uDvXuCg+YeHfDarOUy/6B25CvLNMYncdBB9a0F6m08kP/3FU//L&#10;R+McPbnJQI/pNf1vXSsVVKHXNvfxUK6xdWwt0HZtMs7K420e6Dv1ZoclfAqAW2e0V3vQByq2hgW6&#10;6A99q6x+CYBZH6DANXuFDzr9pwydII8+IIvxaQ4ZczIph4/5oE3un7b5mt8Jcpzgx981BZhI8Q4Y&#10;kfhnQI12mwBBAlOcJwuABDjSt+c8SJJf3v6NcDtT9mOxaAJH+H18SbtNAlHU2QdiAzn0d6mHFj2M&#10;i6Y1lY0xXsbRGLu3H5ptN3VAavptnOlVDzbalRJgQm/Ml+w6O8AmtaYH0LbGmCf0L9+QjuGf30nH&#10;6DPAAGACBHEMPE9PpfxccwVNoANdp/MBgupgy8kpjvFaCkAAkGCHSbtArIv5lOaXeW1NAjBIdnb0&#10;d8Wta/mi1rJ2jQA37GIJGMrH6pMH6gOYtBulV3L4zP37pvN2rQBqAByCW/zJjkefiXCO1sME971a&#10;0c4P12Qhu/vaa80FwgBUAg/aMWK3AcCkXTh2nKATKAvwBfABHwJowbZ6+iCp+8AJAbxgvldWep2n&#10;3SzK9zoOAAL44J9qAAXK9wFTcgFE2u3gPmADqAAA6LWU6ANMAC/qx7e/QZYPvNHmdrCQCR80/nrY&#10;v+o4BxgAMQAfAUV92wP4Qdb+JUcbABhkCFCSah9Z91918EaPX32pLjL2zz5oXWsfGdotou+UqS92&#10;p4t2qNP9PhQL2AKC6D990j8FGY92FbUbJeBmQaz+WrhXjvA7bfON3+OPP37bhDU5TJaAk4K/jEVg&#10;yoIQ8l0XkOwk67zrFtrKOs+5DKU0oQt0AlKSo/rI6l6BXjJUJkAlmTdwCuDBz8Q14QNNQjuV53Tl&#10;mDN4FsiMLKNY4MFgbWDu2GJqce0pNGeyJ9M5dZwri3W0jGQBA3l7MqnOnHpl8AMmWAwYeIYbD3Lk&#10;lOLFAbQI5IyrU7l2c/QBLuV7N7TtzvFG0/dGLGyh/8r0NF6beuKW46xuC1b0ffjVIhlQIrWbJbpe&#10;ISIDPtraE8McGW0p8NEnkrGQL1mcWnhyjrrOAXYe8t9TpZ5k5KQ6um5MLJbGhZ70r1ILNhir5ofz&#10;An8LVCCDFHixQMjOlWiV64l2gIT7ygfaBTQkxwk4oAtYyLmMprrlBTIk2/JPrngUlOZY55gvz+qP&#10;7/Jo4Xa/gLR2JU/83JdPjvLq22yD+y3wtTW7YC47Nv97/c6CbRwtzspweo01naAP5ozxp3+co3TD&#10;tWNPuNslEnDinvLmmmv5PbUu6FTWebtMJPPn7pOzqwCTwISeSqmzYKU5wSYELPT0Wjmp4IR+44He&#10;fMpJzaYoi9YccN38Q19Q4hpNPMp3nZ3Muct2OpfwbT4HFksFNGiruyAtefCUh6b63Dd3Ct7wCdgJ&#10;GHFO15pP6ONFn+i25Fp593cOpVPpZ8BIa5Mj8J1TDJjjcNI9DiCwrqen6XnBl/NsjjGgK8bW/XYY&#10;ZnfRt/NEfwVG6Ot0jQ6Wp/8ESXTNuOPbOqUu7aUfyuItyGCH1SHPuLlunAJIesrr3BxSD1p9pv/d&#10;0x71WAvIRZ7WPPKlw9qi74wlXgEH7rHL1iSAesB3T53xrD70+hEPY6NuZZOZfO7TFXWYo9Yd5Yw1&#10;2Vae+PaUGt9kzmY0T9ChcS//qXnB7mmvPtbXdEnf6M9srfOAQbK0HmQDyaJ8feq+MsrqN36Neui4&#10;o/Wore3uFQDih4YdpZNolUebHqtLnc7l8Unotn7UJvNFvbVNv+GZv6Iv2OBAiWxHr0Xihd78U492&#10;6XM+XkAMPSq4Jas+0T/ZFHSCK+1Boz/wbTz0M501tgW6xss9dblnLqVPATjprfrxsibQNTT6jy7Q&#10;Z2OI9rTN1/xOoONh04IrASJnXq/ilAAZfZ+knSW9XgPc6NUcIEY7UxzR8uHKk4AjJ0DiujILmLRT&#10;uVfJ8yt7TUd9+YLsTkClvtXn5ltrJf+Q3UJnXAJGpR58tHPTsYeL5iTdoSN0FG9j6F4PDenHAib5&#10;QuYCeeiRsW/tdx6YR28L9Olj8x4fOqRudD2gtTbY1aEc/tnNfFdzxj1gACAEcND8xgtvc8CcwBeI&#10;0esmQAv05q15o0y+G55ksAMS6GAXSICJ+axetMqZv30bBdgAPOgDsX3/jY0J5Oj7LIERAIcAE7Tm&#10;PTp1AUvEXOrvn33Qai9+5Gw3CsAIsNKHVQXMyveB275hok3ar37BdR81FTTLs8skoKX29G2OvmnR&#10;R1/JDmjpH1nQAAn6VxiBv6C7Vzza1dF3SdAK4vurYGCIvMCHXpsJMAEQ+Ntfu0yABO0yAUD0TRLn&#10;vTaDVupfddqFgS+wBF/3gBQvvPDCnWefffbyN8S9GhTQA2DRbvnkfO655y58gRXt7mjnSK8ekQNo&#10;gw4Y46h9/Q1w9OQG5KBF98c//vFSR7tMyGr3Rx977Xsu7utffAN5+t6IcQBuSAEsxgNdfPGiK8Aw&#10;Y49WvwNe0JJBP5O315nwPW3zjR/AhMLn+EkBDy34C5A4LwWAZCBOGpOvoEc++hb2yrZDpUkdjwVm&#10;kkHZ5HOuTKnrLa9c9ZTcb+JauEsmMNTRfYbLQmixzQEoQFSPRZ9RY7QYxRyIHH9OlEWYMRUstfuC&#10;0S+QkhhsdBYAhh4fvBlPsuIlv8WDXAU6nAu8LALypYw7enX22k5P6yweFqT9ForFpIWMjBYB5drW&#10;2G6TXrGR5HMwA0ksOpJFZAGTvmPSh1456z1lSIa2abp2D9/AEvza9VEgVvtbKIzNOjoFTfpF2X1S&#10;IS8n33njgS6nvz51zDlWL570SbAj8C7A1990Iv1L5xboWJDAdSBCAf6CFtG3uHXtKAU0FOxVtxSN&#10;hCYwA13AjTz6ldyBHO43v1amZN66lS/IjM65sdg24OeIVrnqKq2M8XGeXCu/tH0UYJKNqb+b79mB&#10;bBh71gcPA0gtzMotoFYQlNPSXJVH19MpR3pOR81RNAEqaCU0gaUFr3iaK+ZZuwOcm1NvfvObrwJM&#10;6GTBgzmQ7GxBgVlzQ577dJkdc9/8SbcDXwI0yJmjx/agLZAIcECLl7zmnzqzY4Eq7jtHi5/+Igs+&#10;BVkFQs3rwLnsKj54kpeeVUfAinNlye4851M5urngR7Y9EEWiU9l49eGPvqAxPZboVruVnNNJeke3&#10;OIaBpq6BJhw4zhl964ka26lP1I0XXdLfAtvsOxq6os102Dk9oWfGlSzKOC9YEES41nb06UM2sw/A&#10;khFf+qusucGuaSu56Ka6ClDazUi/8TamgSjtgmnNcyS/vpfcI1tAu/mjjwMYC2TJis4Y0D/nZHe/&#10;oFZewAy6AMoAObKnV2jUbSwDeXaO95Cj+SwF2DkvaG7eNB5kURadfLZCfexOD0zwSYfca96RR3uU&#10;MX76vnVbWf2Frt0ddEi7Wm/oIzq81ZfNK1ihj80d+T1gar1wjif61gQ0+Kg3YJkekFk+3cNPGTzJ&#10;oB7ntRMfcuUHuqZzyqiXj9W641xd+rB+IZd69Ln2Khvwoq+qJ/DFOGfzlMc3kDGgKSBRGWOgzIIm&#10;9JftlehDQBS50s9sRz6B8tm/QBtjdtrma34nEPIw6QRH7pcXWNJxvz/SzpO+UxJgAvAAogBIev2m&#10;75Dw4dqR0ndJHLdcH4ftA7Ku+XdAzXZ68Av5er1m3m5mPiCf1Bi0tjR39X/+NJtkzJyjNW4751ub&#10;1deuanOXHqHLtzB+aFu3A08CTHqgkD43l/N18wfoAt1lu8UR4gv6LJ/ukU8bJHOhD7LaEQF4UM5c&#10;VB96+sdOaD/AABjQayTAA3OUXjYPlGUvrC+AD6/CAAYACMqTPz1u/WpdQuc1G8AF2bXDXMoXYxv6&#10;NgpaQAUgQdkAGXNcG6T42p1h14An/NY8tECQXuPxmg9wo1dy0NsBgjbAhD3rkwnarv5eZREIW1O1&#10;V+obL4Ci/jYYwCD4LhgGjgBn0KBH0zcxBNh9kFRgjX9t2F0ovTojmBd0AxXktbMhkAZgIBgHljzz&#10;zDN3XnzxxTvPP//8JajfXSlAAOCDHRJoAQQAC/yBFXi73wdc1aN+4AMQBO/+shiPaLVBPepDg6cy&#10;znvVZj96qgzwB90rr7xy56WXXrrI0q4RQANgQT/1GhFwQpv+9Kc/XejxJ0e7UrSxvpCP9tVXX73X&#10;Pv1DBv2AL5nVoT67Z2ojwIdsaAEqaPA2psoCiwBB2tbfJpMPuGP8ADK96qM9aI0H/uRAjy/w5rTN&#10;N34BJiZHYIdJ066NArsNCtE4FswEWLRYRlMZeQWSBVLOpe5F7zwAZneKFBgVCDkWyFUPWdCgD/lM&#10;lkAUBsA9R5PdJDcpBcKQR3wYLkaIMWJkXRccSs4LJBm2HFYLZ4FWDqvFuYCJYS6IYpgZRos64+8Y&#10;WFIwWLDByDO6eKuLoSQHxyDDxhg2ZhzAXrVRX05pr74EiASK9HVyjrHFqN0hvZLj3KLXR8HQht5r&#10;C9m11YKmjfj0oViLYLtK+lecwJHAknaWKOOcrIEl7fYoCGjRs6AWLFpMC470YSAKmXJ43dcPAVc9&#10;tWjHAFrtUJdFF11PJQvU6IYFoR0mBVLNk/S//PTSdeBAQX/J/YL9gIUWrL3fvVJlGv/qTUdzhk/6&#10;5dX8Tb7mZfI3v5Sp/Aaby2MBk3g2H5OlORNv9/Cpjhz65nqOv/z6p/N41bbaWV9kW0rmk3lvzluA&#10;ORMWZjKnOwVSdEAKlCzADzRx3bkjPQr8cF5eoB8dpF/NlQLLnu6jufu63VWAiXnAPggqyU9HC1TZ&#10;huZMjqe5ki73xCtQxb2AVzTZHLaPHVSm+RaA4ehaHZWV1J3zFxATuFkAXbCkDtc5lAGi6kpW5fEq&#10;wJQfwEJ2/Z2DXQCGRwBQwFD2kl7pD9fRuK9MATMezcXsMb1Utut0fNeYnuZzInvVlYPW++SeXHHQ&#10;2GoOMx4cSOsEm1ibyMHGsr+urVfZLkk/kUXfKcsukle/utaeACy6q534pIv6sDlZYEtW/Nyjy9YQ&#10;+u+crc++41cAiaej/nJOl9lZ9SuTDU3P230RcGE+BEw7phfmSECMfHTO6Rwa60W7aApItL/5gLd2&#10;qTOeBTD4kBl/dqtgQjm8HLVdf7drh3x4ycNbW8lizNUjpUOOdFX/q9t6qF71BOrpd/3SPAx0yYaZ&#10;K9k/sgU4Zqez4+rKn0GvnHvGkp2jn+jSabbQPfqHl/lIx/tQbTt0s7Hy8E7XpcBC9eKLZ8FNPgh+&#10;5Ml/a03KDtQXyYQvWnVmv9QhX9+ny7XZNR5r07JV2TTH5raxcs+4tzvEeAaYpNfZf7waY/JmF8ls&#10;TMmtfnnSaZuv+Z1gyIPS7hbZvL0HwACAnGX2fMEU9I59p6TvjrRDxHV0vb7T90sCRQAnzgNb+rAr&#10;Pny/dmU4Bpj08CywpFexzQ99LuV/GZN2gkj4WDONIx1ofTNmxtL87ZWd6jZueJo/jV0gmGM6sYAJ&#10;/ecz0FG6Jy/AVlKfuUJ3+9YI+++avjXflUNHpwX4AncAgFdX+JTmojYE7NEvcwFwEOAOYOC3mGfo&#10;6bVkXskLqBDce6IOCEHPtueLNv+BIO57Cm8XBVnaCdI6Z+6Zx9qlfnwDHvrrZDZGe722ox1eWcer&#10;1ys83Ve2f4ojCxBHWbtW9ENBrXURiEFmdfbaT31gl0c7LfDW1napAJ4CTABGvlshqBZ8990Q8tvJ&#10;ov/R9S856heEAxwE5kAJ8qMnE7r9lxzBv6BfMA/kAGoIugX87RgRnAMUBPvABECB3RUC9P4tB71E&#10;xl7dwVMw326N/i0nYKV/sQEO4Ie3OoAg7pFFe7UHKIKWrECNdpngja/75NUudZAXiPDyyy9f5EWr&#10;fLto9Gev2ABFyEtWAIsEEMHbrhr8a6OjPou3MoAN7Qs8wreP1MqvL8gd3wWE0LeLZnfGoGsMjXmv&#10;SeGtf/Q/una6GD/0AUinbb7xCzAxSQIuTPZAkJ1kjj2xLZjaoLAgpTIFKi2iOZcFNNXl6Nr96mqx&#10;7l4Ldvwl1474W8TdY0ha5OUrHwCEJufCOWNgwpvoJqmJrTzDy2A4WkQt4IxZQaF7OR05igUYHNIc&#10;uwCTAIUAjJxBBlxi4BlhBpzsZJT0DXkYUDyVw199BTEbUGbo1Hf3XzcufC0GFpd2lFhE3JfnCInv&#10;+yHtJOlfbdr1YZHrw1wBG9VRwJdDiU/l49sC2Tvn7TDBJyBHHtl6apgz3ZP5rvV5QY8FJgeeU6Nf&#10;jBvaHOqeJjrKx18fOgZgldQjnxzOCyrx1cf0xdjQHzqQXup7Y0dvnedwpvcF9ORurgQeLJCQkxzf&#10;zZeWprKBDY1/i11OdQCf/K1rneKdY83tbECybxvi01yX35PS6panbnloy3MdvVQ/NdddbyCDtrLx&#10;xmNtyvan88DWbI2jMeP8WIg5H47mqfFewESSR2d6ihRYSSfoY0+lHQNQAkvTXWXpVLtPOg+ka74E&#10;Nr797W+/CjApGFZvzhMbQmc5aAVjC/qZL+gLAt3Xdkf07lcmAEHZQIwCwcAQdilQxHn59VdBjDrw&#10;d41f9gsNeudoAmnwca+Ax9FYSQVM8UVbAJUjnK4E3tR+9wug6FZOORnkbV8FsJyJnq7Ndd3TdzqY&#10;kxlAZyswwISsdpdI5G1NUo6DD4xG0y4RMglK2G19K/Cml/SnnSborSvo1U2/2NEAJvUsMKE8Gm3T&#10;R9pLB3cHh6P60OFBp9WtLjqfLqCT6K91wD20xhlvtl0b9A8Z1U1P0KiPPNWrL7PjzsnfWievXR3G&#10;y/ioj0zmjWt6o02O6LSbHMmTPhaM8wnSpUAUZbVfefXpX9fKmK+tIdqkjLr1BT3SH+rCxzWZ1KMs&#10;HvpZfrqqjc21bLg+o0/O2/1Iz/I7WnMCGfgx6AUrdK1gqzWGHqoffe3ESz3qzZYXRApOyOUe4I/9&#10;VL865XfdjuB2qbjfbirndKa54EhuMuChT/RFa6Ry+DaXjAs9MTbkxy/7oy3uBwrFQ777xi9fzZEc&#10;fWvC2PVtDHbXfAsI5Mc4zx6lJwFo6iOP/tNn2Q+6rF1oT9t8ze8ERR6UAjoCPwAjbAQQw84O+Z33&#10;rRHHdpfEZ3kAO/rLYIBHr8rfnnhMAAD/9ElEQVQ4x9t13y/pw7EBI32bDmiyO08qDzAJ3GRn2sHc&#10;buX+mRGNsZC2n+m0/jVu7Ex+K9sQ0GF86IGxMM752u1CcW3eGks6SR/pBr1iW3rYYc7jF2ASaGd+&#10;0VM6ly3pwUh6hqeAvb/QpdPKZ4eiwyegQjAuEBd7kL91LbDI3LGzwvphJwRwAXAAoDAPs8NsgR0c&#10;/TuMQFLAjDdQwlwuHssH8opLH80EGPiwKf77HRN9ZY2S534BPuACLZACmNF3SfqGCoABsNIHNV3n&#10;b6Ejv/N2l/QqRuCNnf7a7YEW2fH3MNvDBu0S4AqcXYvZyKLfrbESwAbY0bcz2h0hcCa7eqX+bhat&#10;dgn026FAHiCOdgNZ1NUuBSBCwEYfUu17Ju73EVd5ASZ+gn/XgIm+TQIsaLeGHR2BD8AFef2zTTtG&#10;XKsfLX5oyRJQgQaI0C6QPiSLtl0VvZajjfoesNBulHaBSOQGKuCr//Qn3ep7J8AHwAMZ4k+ulRut&#10;YyBTwE07TAJV9l99yAwQUj/6wA2gEDnolLHcD8/qV7RAHsCKPtA2O5LQ4k9v9BOadtD0zZjkOG3z&#10;jd8TTzxx2ySy+ARuWKRyBC1QOXXR5DBKBSTn/YCNJim+pQIjtG0ZRWuCOg+waZJXR/JUf/zRV0dy&#10;t8PEeeBJxiLQxILcNjJP+2w7YygYacaUoWOAe4Ilz2Lc4t4CT273c7oKVhjUnjL33mWGFl9G1LEn&#10;b3gHltQGDk4OXQY9+TYIIBM5ODAW/L5NEqrfLpFACQtPOzvQ9s2Svi+CrkWMo6G8hdOi6Oh+H9UK&#10;dLHwWMwAJRbDXstRFoDSqz3k6PslFky8ehfdeQGqvtFfFjPXOb05eC1IG2DpJ/1rQcWHs6rPctIL&#10;aFvA2/XTOEWvz3KWeooVwEaP6A+9Sw/S6Raa8ks5jwEH5QU8VCYwoPEsMAssCUxQjxQYEp/AhXhW&#10;Rn6AxvIPXDGPKpNc1RGwsTJUftshL7tQW/RfMm298c5pr5wUP20zxoEqgUGulTv7fm1GNiSbtvPf&#10;Ym1LpvGkLz3dNR/pEV0INAn8oIv0q6CpJ/XtOEFbkEnP6K1z99Jh15UtIJM4d3T/LW95y1WAifrY&#10;GYmOBlYEpBTMdZ9zhUZ7HQMpenpaYCVPWptXgGA8AyvwyBkMlFB/gYajco7J6jpa/NAbS9f4Se4v&#10;WF1gK88xoMN5SRlyBnjgSXfWTjomu75wn67RJ3WUR+8CgJyz8ek//TxBSXol2Ezn6BjdonOednFc&#10;OdNkYNM5sfoCTw4hXgHonNPAK3RsETusrLwCdXaSjOQznukeW57e0dfWIbTazeYZG3Wmu/jRvwJ9&#10;ecrQywBCekoG5RzJqm79h448ypHDXND/eBhDY8y2GjPjZI2IhlxkMm763lzRr+pQPtusHeabes33&#10;AEv1BVTgT19cG0/y4MlGqK9APB3Sl/oAjTr0Q+CSPtIXtacAO1AogCR9C6woWHefPMZ4QTjtlacN&#10;7rNVztlFdHRJn5KDjNYZx/WplHPNdwkYxh9ftPRPYJJNbC7gn31Fize9BXy4L5FPX+OhLLlaY9Rp&#10;/Oks/nS8p8Zo6ba5gpY8ZG3nkjJkda851NpBZuWNjfv6kp7gRXZyF0Ti2/rfWhAQlC3TT9lz40e/&#10;6JL2uc6fMK50sXFfEMQ9POJPH9xXj/bg1dzA+7TN1/xOUGQBjQclNAAJvhVwApgBUJHXx1nbRVIK&#10;IHGOx36/JHCkf61x3XdNACLOHdHsP+y0EyXgxL1e9XGPb9er6WwFv7F/yen17HYat4Mrm248A2X5&#10;mmjYqh50GafmE30wZtZWvvbdhxCXo/E2tvRJAI6eXgWOolEHuxJggm9/k8sumwsBzuick48umEdA&#10;gXaCAA/oNH3VHolNMB+sBwJlgaogURn6nA3MrzUXxCQCevR9t4NMdFwf4amsHRt2qwjyBb8CSYEl&#10;YIC/w66Yd61VdlioX+ArELYTxFplh4h5THb1sy1AEDIUsAtA0QJdeiXH/O5VZ6CHAJUMglq0eLgH&#10;fAIoqQcIAuAhZ69wkKN/+UFDdmW0A6Ai0O+bFsr1Kk9/pSwBTIBA5BW8C8AFw3jbHdNDi/6iuD4D&#10;fhTIo9c/gBKgijbbgSAYRyPo3x0jgBlBtzbjRb52bLTDpN0g7azoNR5HdQvk0fkBLvbvhdsx0jdR&#10;AAqACvTtSAEIoCcLwMDY9qFVOzvQBz70jz3G3litDCdtO0Z6fUZyrl97hUcZ7SNXH62NP7l7jagd&#10;JkCbXk8C7rQTRf+pD190eCpDjkCYZFZGv6BPbuCQ9tMn94Em/X0zmXp1p9eZkiNQ6rTNN352mLSb&#10;IXBkg44CjRbrFu5ADMfACvcCNBbkcK+dKVKLdkCHvHiibbtnASk+8U3OBVUCaeJ/0lVHefj3zm/J&#10;5DTp5BeEt+AyivJyqhlmhjfHRRk0HC3Gl9Fm5BnUDD3jzmlk6N1nvCWLrfsMNwOtX+qHUO0W7PiT&#10;Q90MbE5r/eGcjAw6IEOdUtsfOQicagtJr+UEmPTKTO+aAkvcI58FzUJpkfS0wcLVu+1tf1SPMn1U&#10;1sLY7hSLYrtJyNGX0p0DTfBSr4W0RbPgTltcGwv9amwsXhajAjL39XfgiH7VV47K6b8ccPwDjMgs&#10;v74NWEFPT41voAHjzUnVz/QyoCGn1zFgoPs5iNGU33i5v0BFIETgQmBDYILzgjf3FviQ6EPzKzAi&#10;Ho7dK6HP8USz/B3dd5SqL5mre4GQ6lleHAD8ak9AR/QFn8nkHF31uV56+en99lm2ojHJXmUX2BTO&#10;krnOETFv0ytzkS4FaNC7QJP0yjEwJGc5ICTdCYBbHYxeefO8ewWrgZJve9vbrgJMyBgIQf4FDuWz&#10;A+aIc7YMjaM2o5UCIQNXsn0Ff8r25HYDCs6a/GyTuuRLxrvgsCAGXfM1YMq5PGOZbVVvDmOOZrTx&#10;rV3JGHjjvHvV755r+ZK61VfwTj+zJWR3HiigTnl0qSCP7tXO5oH1JB2kX1JrDOeYA42+INWTrZ64&#10;AerpQkF4a6a29I9tnH/XeKiDvtIbdNpijaFzAc30jB5qP77y9YN1By889WXjXhCgvWjSebadjupb&#10;5djNAkXn6PVLW9npgT7RHm3BW93K6x/rGf1nd/Elu/rUg771UB3a6r7xN8fIn+7qI7zJTBa2XL4x&#10;rC1o8Upns/9k1W7rkDmnL9kF5dp5gJ9rdSgjzxolX/+mn5J1mq5oo/zsKf3SF3gbdzT6ypGOpVNA&#10;B7aJ7MbYuuA+Xq3x2XE0+TD6oG8fJAvdUD8ayT202VBH/NDlD+Uf1d9otKkyrVtSuolecGRM+9aA&#10;strWfNJ3eBtzfYNGWffza6SAJbyMITmaU+rHt4cT8skgj16pw/g1L415vPgrfBhz0PgbT33NFpOn&#10;sTWP6BA++ibgi4444pXdDkwiA1q6pSy60zZf8zuBkAcBJufuEoBEf+drl4g8oAUgpJ0lrgNTeu2m&#10;74/IV64dIvL333OAII6BKtUn8QPbRYJXO136jkngCh/PHDeP2RHj0sde+YH9AQDfzxxsLOh7vpt5&#10;258TmLe9mpPfbC7QK7oRwNK6yt5Yh80pOsiuCsLTOfai3Z5SgIlx7t9ZBPx0kL4qY9zVHeDPltvp&#10;wN4LxIHd6kLPZihD38kJ+Oi7EII71+Zc/rz2KKc+uxsElJ6uC66BIvwXsrUemqPqA2oIFPsHEAGr&#10;8oAK/PM7rU8ACEFiH8oUhAIfrEe9SspOKGf3hldg8BRgqkM78UCr39tl4sEAYEPwq20CWiBFr0Dr&#10;d6m/AAZGaJdgWH8IbvWjB1qAlXb/A10AHmQAAKAVuAM07FIRuykDCLK+2g0CFOifVvQFWrt1gCX6&#10;Ud19bJSsgIgN9gXZvcoDWNEWgb/6gQmSAL0dLBKgwnX/xNJOCbR2QAAC+s5Hr8/0XRS8BP0BJkCQ&#10;dqPo8179AWzgAyxpx4Zx0YfAA7yTAw/327mCP+AiUEjbtbPvhqDFN2CjHTG95hI9WegkoIIMCwi1&#10;66Y+0bd4AD2SoY+5apvx1w/0UTu1Aa3620WjvWTQLrqqTLtzkoPs+9fJ2rfgSrti9LM+6CO48VXm&#10;tM03frdu3br8S05PYXtiUdDRoroLZucFcZUpWHG/cqUchJyF5XEGnRZzi3I0BT7RFADtYu48+ZOz&#10;+wE28ZPfom+Sm+xtabMVrEBBsrDmiG9gwFgxbMnPcGZ4GccCeXmMt/sWawbZgi1ZQHYHBZ7q4wD0&#10;5IbcjGJAAPqCH/zJoP5AJvKQkUPae9hkaidHr9BIPVWzgN19wn1vB0qASVsblbeoWRQtlj01iP/d&#10;gO9Sro/Cuo9v122/7JUcTk0fkW2rpvv6rCDN0aJZ8Jkzr+05LRauAgWOFFqLZoHIBqr6pXHSNn3Q&#10;E9nqIItx0P/6Nee1DwWv7geApG9dBw5s4K/c6ry8dMh5iyX6gIDAh8677xjQIC1g4oh+wYucSrR7&#10;T7sqe4IieFV++Tji4xht8klomucbPFSPvlI+evcCRGp7AEjOPV71ydqLeKlP2n6rn7ML5rwx9TQG&#10;YGK+BIj2VDMdoz/O6RU9DCAx/+hK13TF/HWNnv45tiMlIEWZnsCX8C5Iuws4XgWY0NfmSPNBG9iG&#10;ntC578gmaKNjtsm9QMgChcpnY9wLeFBGu9D0xFW++4EhBcqBwvFEnx11Ld+5uVVebSkAjIf7+KNF&#10;E+iijQWV8jbgyeEO1JGvjPbQEzY8eZ2jx59+FqTSI/x3Dja/JLrZbsUCNTaip2i9V04H9Zt10BNC&#10;jml/K0wf2VB2jy6Rlzx0hl4oF7BEdnOBLO6h06Z2pxhLulsgh1frhtSrMwWDBdlkV55+4lUQ6RqN&#10;/mO/6Ztzeh8oo346LtEPbTQuknapT//JNwfxAI7TezwC+PR9QJ52GC/zVVuSp3lKXvRkbX0gE17N&#10;rYAYMqTrju0KCyhMpwrU5LWzJt3WNn2hv7XBmKPDY/WELmkfO9o6YawKsgUW6Rkd1Pfu42t8nePD&#10;bgU0y+OflNeT4uyo/mptKa+y+LdO5KNl09sRtfa27wWoI170zT386TbQgYzKakt+Wu0PNKp96Zg+&#10;y2/SD60NlWkeqSdfhuzVne+mXnyMRwCZ8sZeXdk2Y2YsWn+Mo8R+O9Id53SY3uGTfQgslfQvXdBW&#10;xx6w4I8+fTxt8zW/+4EhJ1ByPxogBsCib4U4B1S0k6TdJXveDhT+F8Ci748AOuLRazkBIwEy3eez&#10;ATf6a2LnAJb94Ktr9HxGvqF+ZmMkfc+eVLbXwB2tg+Z0424MXJvf/NEAk161MtZ0VFC9oIb62kmt&#10;LvpinOgem+w7FnTM+LW7OL8wwIRtFoB7hYa/IEagt/kDrY3mD6AAMCDgl8QSaHetNZfNH695COb7&#10;lw47Msxxukq3mxPmIvBFICfQE9Thy3/Bm05K5gZQQ70CUEEy3gJnoIC1KMBEAkIADATJAkf0vWqD&#10;D1BH30jmPGDEThjBqEBWQGp3h50deJmv/ZuNvrW7oyBZHUAJu2gAPe3o169ADq8FaZcgOVDI+qi/&#10;ASxkd9RuO0F6dcURkAQE0Z/9ww6+QBGBPX76DQgicAfkuIeW7MarnSMF9H0EtFc63AeWAE70kSC/&#10;V0sCCIylwJ086tFm4woEEZQHrgAKBPV9KFYd+rUdGL2S4wcsAOCQBW2v2qhLkI+fH57AlQJ/9O0w&#10;inZ3gTiSCd3ucmr3hXr9+uaKsvoRWILvgiBk7qOvgTf0LtAmWrzri17f6ZWjPmqrbx2V0+5kia++&#10;SWaJzL3uo90BIPpWu9Xb60YAE8BJr1MZZ/wab3XWv6dtvvF78sknbzMiBSWMVOBC1xkvk60Apuue&#10;RASYFKQsjWv3C2riXfC2wU+Ld4t1gRle6LoXCBOf6kjWzt1rB0w0UlvJ2k7GOPUeHCOUo81wSRZR&#10;xmyDPAv6GaQxoBbZAg8G04LMaHKwOIvtMnGtHot1T9YKHsmVc+a6oB+dhT4HOUOcQ5oTrT60FgAg&#10;hno5ii32FgfJYsGJtACh44hLyrWF0sJj4etJQk8NLEQBLv3rjgWqV2zwbMGSAkpKvZbjCUC7UYAo&#10;vWusDfWhfip40J8WwECQFq+c/rZLOtc27dEObWpbdUkfFOQqF8BFB4xBDppxpjM5iKt3OXTpY/ea&#10;HwEhdARt+rIggoQmB1e5wAd0UtfKNu/ohtTcii6HtfkTn+45J1fObfrs6Dp54lPZjs3daJMtHs3j&#10;ypzzRb3Np/qj/qqfkqt27LVxyWbk1MejNstrDuWQO/Y1effpkrkYAODcvKJLzbOCOLpB18whczfA&#10;JD3qCRUdo489iaKH6R5+7Arddo9ettvpL/7iL64CTJof6gn0KGV/Co5do9fGgAw67pi9KNUf6NwL&#10;6MCr+wFJgpaejgeaZP8k5QJEjHc7P9i6QAsyFPSoIzDEPXw5ujmSBfr4ReMcXTSS6+qStEc+2bPl&#10;9Yn6pNorn/619qk/QES5dIzuta7QzV7x5FhLdBRogobMtnZzvjmrglP2kf7TLXYwAAJvdpW+NN/k&#10;u1/wxybrs4JEbStIpOfaG9CgPfqWTcSzNtK9+lY5ZbKt6PDTj+qln/rDvFW3++joQR9XZDcbA7wE&#10;N2QwpuZIfUwm5bQTf3PD/fQvYBEvMphTyqqTLcePTOYee4yH83i3BR9PfaP/6WbjRl7t17f0oXXR&#10;PX6ANuqvdN81PWA72DhlzHeyphN4oddmvOQbGzR44U1P6F72a+shZzY0H8W18WltoWPy2dHqTC/J&#10;hi47RzfiKY++0U39pV40yuNjnUOj7YIeMrCpzh0LiNC0W9dRvfhme8mVvO5XlzmAh3Lua4e1NBAF&#10;DR+sduJJ7tZa+kSmbIz+zYYEPBt3vPRnQJaExlgrr1xzgq4an0BAY0Cv1OHcGOs/+kfX8KaXXdN3&#10;dHTssivh7/ELAOk1mQcBJgucoF+AApjR6zbdi2c7TewSsbvDfO4VazTK8b3sDO4VH/c8IOtj/33D&#10;Dh2gQ+LH8dcCYNqZEriCpu+SGPvGTJle3e41IHWjNbb0jU6ko8bMvFWOv9lOTvy8oiLAFoDTceNu&#10;fI11r+QYN/nsslc2BMtADnnW5B62SQEmgAn22g4DRw9T2RL6xL7lk5qT7gnCAQl2N9gRkb7TWbpC&#10;B4HpdkT0ukQ7TOSbF63HaM0bPAX0wArBobJAAXOkOWHuaUs7TNqtIBDEm2zmeH6pPrKLQ5AoaIw3&#10;8IJfpD+Li/AFMgADBJvAFYGrHSdk0UfmqTJiJ8AGgKQPmToCHYwPXmQBbAFhAB3ACDILnvWHQBdI&#10;1D/geLBg54hdI/gKxtvVoVxyWFOBNfjaVWMctAttOxmMC97GEg1gp7/I7d9k+gio8SngVodzbXE/&#10;wKRvZpC9VzoE3YFFfbejb4IEVgRA9K0RbdG3wJcAk173UWev+/RKkDFzP77qaGcM2ui1g7y9riKR&#10;uddbtBvo0Osw5G2HSd9GAUTQJ7KqXz/qG/Ta2A4T9AAkQIf6yYIGf20IaELTzhX9oN8k/B2VI7MU&#10;GKMO19quvwAmfaOl3TntMFFP33LpH4CiR1s/0ws8A/Vq32mbb/yeeuqp2xy9AAnJRO+JhOuCsgKU&#10;6HIo0bWQuh99gVPlNhjK4VSu4AfPgqdAD0d8CkqdKxsgsnIXjLagxy8wwXVPmi3YBcDtNLEdzWQO&#10;MGEMGS/G3jXDV5BJjhwpdSSjPIaMY2QxtuhaIFqULa6MPeeCw6CMhRptW24ZQwaUEeqJT0Envhn4&#10;HIWePGm3c0YXnfoK5NSpjMUo5zmwQP09PbG49C6nBapXaCyEbcu0EPYXwZxuC1jfM7FAobfA9o88&#10;gSUAFWlfyWmHSfl9+4RcPQXkdLaQkL9gtt05BbLoc7BdFyAElugD91pIXff0EK/OJWNoXtC1nnS5&#10;Xn1Nz9NDtKu35aUTxm9BjRzknF96VL7zBS4CJeLhfgFAPDvvXrykaBa0qH5HMhY8bZ7znGHOSTJ0&#10;Tz3NWfeUd1wnOvklfaL+5lFyVU9tOmWVskWbVyBiPLIFzrtvvnPWFyA1z20HRR8gQrck88ZcDxgx&#10;d+kcHQxUo2cBKM0Xeka36Frb/uOhXLux5AX0oW3L8N1/pLoKMAkUkQQVZBTwug4YiUa+9rneOaW9&#10;PZUPyAmIcEQfL9dsYw5jgXrBxQLLC3gYZ3nsW2BHgI2ynctvLDq6V9ukBU3wL7iRApwd5aNXN1mU&#10;K5jHO1lrg3v0rXvpkrlM31zTUeetlyXl6Dx77YmY+/SNHjrSUXogv7+StN6QkbzpA17qJjPbVb+x&#10;R+lONh1AQA/Jnl3Hh07pG7Ro3MdHX6gr/TB+eGZH25liHBzlsd3GTH10tPnXRxfpEd3Gq7UjO0o2&#10;PNtFoox6ycK2k0O/GLde96mMe2jYI9f46gdtB0g4otVWcxy9+WX90wfWkuyVOuSTV9sEC/qCzPig&#10;d52tzQ43J7JT2kCGAB3148+eNBfQ6wft11Z1kot8+QTK6Ue8tC9gRMpm0wO64l4AbvMrv4eM6Ng2&#10;bc3HaQ1Ir+lgr4jxN/SFMa1/yFVZ9wJI2l2ZXyPQpN/k4p/0N6F4o6XP+Squ0fTtBPLij0bdya5e&#10;upr8+kOdyuiHnX/5kwWsaNNd40EXtUW/04v0ztjVt/rfmm8MjUP3jJfy2Tf9pm/QBQ63JvSgBr3y&#10;5jUbftrma367YySw4wRIznQCJnZ7AD12B8qZ9pWaXonh17U7RH7fl3PeR13bSWKNspulf07s4/+t&#10;e66VbXcJ/nxEc1n/G386aBzl7evZPSjjc+p/DzUEy/xg+mQOsAO9Tt6DCuPHpgIWBOACePpijJIr&#10;WjrkVUjBdx9EpWv5ynTGuAaYuI9O8C3ABlTQd+NuTmc3zTFBPWDBayICe8CB9pKlNZSs7I8dJYLV&#10;vmUBqAAm4EPvWn+UBzTgKSgUgJLH+kGO5on5pDwwoFcxgCWCfHIDKcxNc8v8tUaRtX866V9C7ODo&#10;74XNdX2vLv3aazPoBa54a4e+J6fxQguI0X4yCIjVIWjV53ZX6qdexwFaefqPRvsk/WInCMAJDdCE&#10;TGjxTeZ2dSgPFAKYAMwc9QPawAWBca+TeK0HwKJNaAT02hVg0g4TQbR+B7IAdWo/foJzwbzA33U7&#10;JdqlUHv2A6O95mJnQztMeoWn3SgC+V5D6XUfvAAavbqjTXj0DzILKOATYEIWAIi+6m+FlSF33yXR&#10;f9qPt/7p1RYy9IHYXgtCi47M6S76ZG6ni34kYztjJPLg476+6IOrgRWS+nvlKMCkdpK/V23IAPyo&#10;P/DWTnLg70iGdu/YWdKOGOXRAnXIY6y1oR0p+J62+cbPDpOeTgRaOC6I0bUJasEqQJSc9ySg4LFg&#10;xXl8C5Q2IHKMZoPQAqL4B4i4r4z8AlfnlY++hb96KxNt9/Fo2xlDZsuYicq45DQyiBbLnjbnfFtY&#10;Gbac5Y7k5iTn7BRsbbCfI8+AMV54WbQ5AQxVAA6Hw/Y1sjnvnxfqf3JI+IQ4F2D3JNJCIYBrodcu&#10;9VvoA0zIybmwIFlcOBUWpp4iWPQsghZd78W+8Y1vvCywFs52knAUlfWEQJ4yfbfEsW+V2InSoiyv&#10;7530dINDnNMZeEFWshsHCyfHpUR+7UDjWuCqvQWrPTXoiai2WUQDTHLwA1gCX4wfPaAvdFW/G5N0&#10;XTLWxrygv8CqwML9gqz0OrChAM15wEPAQXyUwb9AMH7Oo5Vy/JKh+Rdv8sS/vOSMV4FBOpy88V+Z&#10;0dOv5nBz1XUgR/OtIGDldr/5Uh2Vi19yrP1ojsvPjjQXokkmbauNbBanK2ffIu9pBD70vjntqF05&#10;yZyighVzhn6kh9kEukVfmwMBc3TIfUf6ZW71qpt5gt58kMexo/dvfetbrwJMenLFIXNO/myNNjh3&#10;Txs5ggES2qRt2iCfnVgQIlAjPs07fRRAEygTaKEOSTl6UlDuSLYcwfpZHa4DRJRNDjzjFb3z7JRy&#10;9CNHFA0ZJLbUGDpWt/vy6HD3ldU/7vfUW3K/+ZHups+Oge27JqGnS2w3x9HaQlfpG7uhHFukr5Oj&#10;dYiNaYeQa/rLPgGZ5dG3gmY2jA6SvUBR37B37muPoCOgni1Td31nXLJ1kr5Eo7zzxlIiJ8Ck3Rp0&#10;NJCJHAEuQHJ14I8nfmRTl3WpPidTNkr7tIvMgQ3Nr4CbdquQpQCYbpATD2OrHjJpE1nxV5/5Zzy0&#10;wdiwEeYbvvpYG9QbiNh62TV9ad7TgcAP7dAX6aU24E0u8qe/6RVa9gEdmZXXZwsSWuu1QZ7rgAw6&#10;Zr1pPshXlz5tbekVmuxbdlVbtDEfCX3zSx85ald6KtFl5fHnbziqA2/57ZzqtVTnjtqlvPrlOZKd&#10;r+Ian/WLlMGTnOZUAIpxw0eZQJuCzHTYfeX1vf4ypumi9gaAmjd4ytf3zlsH3AsUiX8AGJnonP4y&#10;/sZO+9zLvtFjNMaIThprunra5mt+C4IANYAgf9sukwVB+peb+5ULhHHeThKgRz6Yc4BIwEvfFXEM&#10;HHHeB13tOPFQq2/TWe/0sb6ynrkX4NJDNX1mTIEV1l56aa71Edd8ReuiOW28rc/AAvR0Qn+rAw2b&#10;1K40tAJxwIBAGagRMLe+ofE0luyzYBnwgD89xXvXzAAT9+1C8KoLUEMwzsarkx7hqwy9Eqx7lUQQ&#10;bqcH4ACoQffIIplz5lF/uyugAybY8dC60Rymg30XpVdtBHTABDvhzQNzJD9LPwECek1BQNmrMAAK&#10;vKxHQBB9izZwReApKAeYiH/IAngCwgBByAtsEFgKtNEDKvQ3AAStsSVXfz8sACWHQBjwgFYfoes1&#10;J4CL9gMFgDaO5LarA8ACdDK2wDC0wAs0ARQCbX1iLNEYH3zVFa2AOJnVBfwAsNCB/ia43RIF0gEE&#10;7TABmOkffYWm1z8koEZ/6dsuBfzaCYO2nRK9WgIcKfBXD/ABQBAtkEDgD1jRhnZf9F2UXinpdR9H&#10;cuOLl7a2ayd5ASbogA8BMWQwjo4AhT4Qi1ZyDlSov0t0sR005ACYJAf6vndC5l5Pim/fc+kVIvXW&#10;vr7roy34klWqfX1rhD41HniTQ5vQSK4D09Dqi8AYfaqvySmh7QO4dPa0zTd+Tz/99AUwyQFsAgZC&#10;BGT0BCLH0eQP4HCeU1leQU1OZdfdk3JKq1MqAIpWWYZhwQ8y9bSkwCk5l5/y6wzURvmOeFjEGbEQ&#10;VZMUsozegprTz0BKGVWOTE8kGDgG0UKqXeTVXwVfBScFCQx38rXjxQKuTgAKmXLkQm7b/RKyDEix&#10;kDBWobx4k0cfkIe8nEdOhUWfLBwPCxzn1iJi0Q+QsPBzTgVxFjGLnsXPee+7WnTf9KY3XRZYIEp/&#10;DWfxk9pJAggBtign3X2CfnmyId99gElPGOS11ZK8FkTOZUHCgieutaeAImBLnnNlLJYc6cASvFxr&#10;Y09DOVzdt7DiEbhkDPWpsTJOzvV9T/HSz3TfWKXjrp0XIJx6H2gQGBF4UJno0bimR+m4vMrnTLqO&#10;r2N1Leiwcjo2n3Kwk6P5k6yS/JWzADMgRqq+BYiav+QKFAmwqY/cqz3Ni+pt7iZTtiUbUZ7UvK6/&#10;A0yzXYGjxtA84gwUqJDLvCmY7olTQIN50txv/pvTzZ0cuZ6Ut+OELrYLhW73Kprgrn+XMt+ie9e7&#10;3nUVYMIuLRhbEFDwXCCa3M19bXFPXk/KAxgCIfCsbLS7q6M6Xct3X72OASHNUXTZyoCZ6AJhqicQ&#10;WP+6rlygyQa5jZMxY+/cL6gvL8BEXoAgO21s2WTn+NcHPflPJ+Rn19N1ekc3u6a7dMs6Qr9apyS6&#10;Lo9earf60dJJusl5VAegg6zq7Akw+eprNHSFXrFN2UNy0kH6RP+A1cbYfKBT6mycsm90FE80+gG9&#10;Nho/fKwN5JWvTnIYS7KR0bU+bXeVPHWTTV3y1Y2/e8531wkbT2Z89A89I0c2X/+7F2hGLuUL+smO&#10;J/ttXJU3l8htnNLN5oY8c5TuaBedVJd72TP39CcdMT7k0kZl8XLfeLYzwXiQQf14NL9cB6ySh26g&#10;zVYpj965vqEH+p5MAXXo8w3Ii1ad2T3jgEe6JnnYQxeMtzJ4ZneV04fo+A14aVe+GX1KX93vKTpe&#10;7aokS/6g63YL6DvHdp8kN574mBPyk7Xr5gt+9TVevQ4ACMLLfcfmZX2VbrRzNpvcHCJ7+p7+F2S2&#10;Bhlv97OLeOaz5Wt0ns1UTzbJ3EAjnbb5ml8ASMe+BdLfAm/qmyQLmnTeXwe/Vl7XvS7jyCcDjJSf&#10;z9c3TNqB0i4UNHy+Prxq7dK/9LrXsYExyvLx+sCzvrdToNdD9KXyyvT9O2NpDAMg7DDg3wr26asx&#10;YGf6BpL5R8cF6gAAoIYAOxCkh2aBznQOWCD49r0OQAD+9CFQmd0JMMHLjgTgBqCCPHTWnGmdpWf4&#10;ihkE7cACuyEAB/xztHQtv9w8AMSQVQDfP86Yv3Q9/0UMYC6ibZeLABC9fjT/mvvmozihv+iVBIpo&#10;2xnjfiBm/06DRgAq+ATKkN3OE21Bz08CcOgn9wXBAlz0gATAg3gJHeBE36L1XRE7MvoL2sCV/hbZ&#10;EbikPrIWzAqYBbfy0JMFANKrO/LVL0jun1X6jom+1+eAFtf6q+9nCIgF+eTAx9iTvb8JVj/QQ/As&#10;OSeL3Qn4qLfXYfqQa4DCvtaB1wImgA1gBQCkHSGC/wAZ8pGLjIJ3IAEwod0dAIx2XwA4khPY0C6X&#10;gBs7MPQLWnLg3TdM2jVCXnX0egve5O3bIWRoB03tawcSGcmKv2P/1oOeHO3uQI9XgInxQksO/UYO&#10;tMoGVqgfT+XkATXIgp9+6BUabQ8w0b525gBJyKGchEdgWv/og3+7YnpVSx36WD5dQnPa5hu/AJMC&#10;lRYpk7Cgo8CwoCga9xzRFRy1qLYY77XUAuieensKUj05BUu7afk6JpekXIFX9NGiq7zUUxmGiRGz&#10;QEvACQY4RyaHjIFkhHvaxhjn4HO8us84FuSRSZ77+BScyk92MjFkjBSwpCDY4sCQy5csNBJZycyx&#10;YPwCThhQMusDPC3+7agga06pRQHvri06AQgWMEcLmNSrNRZIgIdFsPdge7dVfjQ9LQB+tOi2PbMF&#10;ukXaYup+PHoyKnG8e13GdU/q9Dt5Lara4GjRsmg7tzBqs/LKBrQoozyejpyknlK0EwBvdaEv4NCf&#10;AWIWfLoqv4Cp8+ZO8wN9QIC8wIECqECRgi3j1dxbHgELlU+3Aya635gHPCRPclSXvJ0b+OQ8VufK&#10;ljzVnW7WLverb2V2rB0BLcoUiDZX1RGv5qV5IeGb7dh5WzuWvr51nd2Sctx7/c4YmjeeuPStInOg&#10;eVmwbm4ElHCgcsYDUOgjXZEXYEKP6F1bgHvS7p7dTOaG+SSgRUP30nP82I/3vve9VwEmO6c7T0Z5&#10;PXFlf+Q5NmcCEpTraXugbnz0D5rABGOZPcR/QRPHAtpAC3QF7MkpP8CkJ8Wc1UARtPW5/J7mK+Mc&#10;n9oQoKIt6AsEF3xxj5yVL5gqLxBASjcdq1Nb6DHdopPqaM1zLp+OseH0K1AGbe2zzkk55pxMDjLd&#10;p49kZTfVRQ896WVP8S4o1Cd0zDm+dwG2i/4Fyjlv94Y5EyhcUEnf2gWi/XgrQzfIbL1Tlj4WRAYK&#10;BHroZ0djgI69dO2JMxnx6Zsm6YC6egqtPvZXwkM97SBpB5Z+wEvfpT9kNEYB4niaQ/QAD7zQGpfs&#10;mdRcJpO6BTyBOPo6O2HM9ad6raXGqjnQnMDPUf87ak86ow/IpI7mtDpab421eox19g8f/MlhvHow&#10;pJ50lR5pDxo8AmjaaUJHakcABtmztWSqHnpL35RzLxsfPzz4F+iUVzcfiaz1U3LSdfW5tuvEQ5v8&#10;QIAIWd3nU6EVgCkvGQP38mNaT+mf/NpCll13ss/6Bq2+yl8IGGm9DszW98oqo9+tD470pnLGCK1x&#10;ltRhnOgsPoFjxjzb15zIZp22+Zrfg3aMnIDJ/cCSExwpb3kEtPTPOurgm7XLRL38MXaHb9YrO3w+&#10;9/l7/QsOUKTvwuUH0/ceCljnrHd9oNWcNdYACD6u8TZfzUl0krnffDH2gnoJfd/3MBbmqHrYNjzw&#10;sp4DHSQPQtRljmdrjDO+9JQvLagHmrDD/Gc6i751KsCETgvWBfYCccE+Wejqrm/mA3uufXjb6dBr&#10;MOQzl1pHzA3gAnBD0C54F+wDHcw1vLUVT/MELXDB7g+gRa/kaEu2QXv1k/YDdiT05CYPevf5PH0/&#10;BCDR9zkACXajyOs1mF6dAZgAXfAUfO7uFfTa2gdcnesntICSviFBFv2tXry1Fw0e6u7bFYLsdj0o&#10;AzDBTz3AH/W3e6KPeDrqQ3Xjq6+AXOpt54RAXB3tMAFWAVVck1MQDhQQfKMVQOOtvsAnAFA7FNr5&#10;0Pdf0PdqCV5kxK8PiwaatLuj16v6rgZa+b2CIrVjAm2giaP62+GCd7tiAnm0k+zaDYxAjwboIDkH&#10;VuBbXwZYARDa0RGgoHx92CtH6tHueK48vZKDZ7t3et2o3Si1rx00fRelnTbbrvqlHSmNpTLk6Dst&#10;aMmEZzuKenUHGKINgWLkIadz5eOr/tM23/g98cQTl4++FsCbhI4WLYtxwdUGTwWLaHvy4P4CHZ1L&#10;eKnDUX5BUaBHqbLV5VjAV3DUIu+8uguwGI/KJTv6aGpHDq/Fk2Fqq36v5TCkDAAeFt8W0RwzqcU5&#10;UCWnxrU6yabNydPTFkeGUd0MclvVoNIQTwa5J5q9m9nHj6Dh+JI1Pm1/bRcKQ0oOTpvFhVNnEdCG&#10;gqIW/sAGi4oFsI/D9iqNhbNXZiTABsCjj4z1ug56gWB/D9e2TItuT0ul3lXttRz38LCwkjdnONkt&#10;eGRtobSg9oS8YNW5+47tNrF4S4EhC7q0gPZEtKAgh1oZ46xfA/Ry7uhMukQ30sUSXV0AIlBDCoQI&#10;SKGvOYOBAOlKurwASLzjHzDRfA0kqUwgQqDFAifxcy/65n7gRm1yXRAY+FE9tau21+74raOvTHI1&#10;L9FmT3LIe6KZg9tW85xox+Yu+ua1487pzs2Vniw2B80TjhW51ENGc9l5c5wuLGCSbvX0uLkUKBdY&#10;16s52Ql62z9ESeYYPSx4pLdsCYft/e9//1WACZukPDkCOwrQBEqBEQV8BcloOXDqdM91cwRdYIR+&#10;CXCQnOPpfgBItIEx+LFfC6YEcji6Jz9QQx6ZAijIUHAsP4Blk3zlFyRSX/JqD5rklZwHIOFhvBvz&#10;ZG5O6JsA8Oy5+U7/8QmgdK+n7ZxRuksG+kz3awdazrNzdpYeA+WrS9+wQfi67qOM6AXidEo/B1DQ&#10;NXTy2r0U+BBQpz/RFrDoA9fsm3ZoH1uvvPvabm4rj5c62GX05pm60amTrae/xtFxd+uply61i4VM&#10;+s4YBeSw//pBv6N1rq0BG4Ey6mtNcGx8yaJ/0xe8jXlPfOVpj3rla7fy5LE+oiFLQILxZd/Vqy5H&#10;SRm0+kvZxicwTlljbhy1Q1t7qu1+IBE+2oYPHWTP6EDASCAKXtqXjmlvtj6QQhl2jN6RRX5+UGtT&#10;NlcKYNFGOkAueqtvApeVy27ipX4y8kV6XTngg1zydveItrCpjurp2w34ySOH/lUHPu6TE6/aok59&#10;gHcfgG2nC/nJrh/oD1pjrS3G2tiww/K0V/uz5YG+2uloXLUxP0hZeejwVk9rH3r3taU5yraj0YeO&#10;yqn7tM3X/BYQ6S+A+7vfEzB5rQQMOT8aq3zgC377N8J8OECI1I4W5/l77TxpV4my/aMOQKQdxfmX&#10;gaZ918Ra13dJ9I+xtebSGfpgTpr3+ZZ48fuMIVq+Lp+WP05njGsPJJTjxxkb4woMAIT0wVK6jT47&#10;hC9doL9kELjbuQAUkGd83W9dCjDBVyAONMEf2EB38aeD2u1IV/v7WzL0F7fayqb2EKE5Djzs9ZH+&#10;tUU78zHJY06YB4ErwA8AC3pzDW1+FR8JQGPnBiACuOBVIsAB3oE36lAWwKFNASZ9pwOoQfbaitYY&#10;tHPGbgvgAZACoEGe/kFIn6ofQKPu/sUkwER8o1780OJHTvcF1QJc9IAJAS4e2qrtASZoBcv7bYr+&#10;DhlYBFzRLu3uY64CZbzVAaABOuGt/vg49n0LwXbfR3Gv9qIRWPfhWwG8AL2gO/Ch10v6vofgX7Jj&#10;A7AQUCDYx5NcrqPr+yHxb4cHmfC0OwUPwEaADJp2uZBDm/tmh/aQlyx9twPAgGc7XAAFAQ92f5Az&#10;Ou0L1GgnCFqAQ+BGgFCACVnaMVT7tJ/M+DsP4MALXTtR5GkXmvoEf0e06JIlIEed+kTZ/m1Jmxq7&#10;vnfS+JGv15cClvBxPG3zjd+jjz56+VvhnEDJeaBIgZy8giMGoqApusoFlBTAbTAjX5lAkwJINIEs&#10;gSfyCrAKUCV57nVdoKV88jm3ULcoa19Pb5TpqKz8PlomMSyMBYPGuKqfUbSoMvIWWgt3skgFiSHU&#10;5MgRUR6tOhgsvHN8ONlta4Nem+TQXMZQGUAIx5pBgl4DTcjHkamP0DLWDBHDyEhbSArcLDIWIXlk&#10;L/BbsAEN+j7Q2tfLLXp9kJXz3K4Qi22LrsWzL5Hj0VOFFs0AFWXxtYjuV9bRW9T2+w8Ww95nJTsn&#10;1IJM9p7wyA8kyUktoC24KA+/nqxacB0t9G27bfdJzjmHyxjRK2Ogv3MmLWSnjgdEBBpI6e4JJFTO&#10;9dIFHjgGhKCLXwFN1+oLvGje5iSnl9UTyJIuNpddp7/x2fPAkspzEnsKvjxrZ7Ing+v4LV3zN1sQ&#10;uKGMczyMYfNI0NKcLUgNLDTPCxQ2aMiG5agHxnBCOCycAfL0JDbH2lzfHRGBJvQsoESiK3Ss+/Lo&#10;aLu16JU85+YQPTdPAkroYwBDwOsHP/jBqwATTqF5jUdBXoECfgEV2hUgUTsDIrQXPVoyBd6g0TbX&#10;C3AEnkjqqL/iEUCBNvrmrPrwNW8DNQM3yCOZvwErjQedI3dyBdwpZ0zIiX+BM3mUR7MgCX3FI+Al&#10;Xe7afXnO8VC++UNXHNWPZucj3WLL6Zq8gBPtVL8y7WLUx2Rm55Xt3zbaweEeG0VPevrKLtOZvn+j&#10;38iYnWOztJHMbGk6KrFx+sV9/CUyZR+zkYFBbHf80lF9H1hDVrpMDrKym+2AkVcZSfvx0YcBEK7N&#10;B+1VXzv99AUe5Eejbcrox0BK+WRv7LULnSMZrD8BO1IAUnaLbGxBAXg8Gye2xrhqL3nwascC2dif&#10;AiX82BhjHhDCFrFhygZKKWNNNjbq1ya6REfYN/z0afXg45yMBVlkQouPIz2yHmkDvvk72oufPlOe&#10;3gVYkUc7yacOPHuoIzAMiKbH8gWe6nPOD2JvCy61u1dUJefWyfxItFIPGrQrQCa+yvGH8CeLMe7V&#10;HfXkMwVAtm6Q0VF+Nss9Nj87oT+zC/qHPuNNdrpQX+tbeqI/WhvTOf2FNpuqLuf44qlvzQeJnpy2&#10;+ZrfAh9Aj75jcoIigSHun7tJ2kFyfjR2d60APAI98t/aAezaLmB+Wv9c455dJe479g0T/htb1Mef&#10;td88Bnp4KNY3THotx9xkr/Kp6Ci7w/bh1Svd7EfAI92h5/TBmNN1OtKOTTzZGGOEhg7zgZsjeKDn&#10;+7X7i97gyZfuNRU6SW9ag8gWYMKvBoDYdWEOqINOmt/o6YOy+Gpb3wfhs6MnV2sOnUJnrgCD8AQI&#10;AA8AFP09L9nNXfocwAMMABxIfXclfw+denolSDzRLpP+9abX7PSN3ej6CbgAyLCDAogAZJAHMBFH&#10;qJePZIeJ+MSOjAJQoIZrQAZAhkxSu3zs+BDL4A2kAFAAY8in77WZnH0bxE6AXp+wuwR/8vQ6DnDD&#10;tTr7ACo5ACiSXTdAE/2pbu3qtQ3gRYAMWvLgI5EPwBEI0PdO2jHS60S91iHQbsdG38sIrBBwC+LV&#10;p65e++iVmb45AjQAQhT4t2sEz7550g6PwJiCeefqAlTs6zXoAinIgGc7JuSfgEm7UQJA2mGyckjO&#10;5aFH078A6U+ytMukb69I6gi8CdAATuAHBAEGkZsc9V3gijYCPwJKlAl0Wr59K0a5wBs0+AaI9BoW&#10;2kCsdrsERAWsBAg91Cs5jz322L1vmLQgMWquC6qkgsJAiSasRahgxWIpfwMk9C2ylZHvuoBTcs91&#10;gEk8AzYK9ByrC2/X5SW3ZIGW5O95ZQNLtL2n0D3dYPgYC+guoyrlBNde8uYcWTzJYpHNYXceaKIe&#10;Rg5Ygpe8HEn1MFAMKUCknSKMW3WoO2SY0caL4+HouncI8SE7R6HAzdHCUSBlkbGI9OTLYsKh6P1T&#10;qW+NWDj7WCtHup0hFkQ0AI/uKwdssQha+DjVfdTVOSe5XScBMj1ZIGdbPNsBQr6cE84KZ8+i6Shp&#10;h3ZJASrO5ReM6YcWZo64++gKZl3nXHN81IlOn1sYjbNxMDbGMD001gXlaJsTjvQhZ6z5E4BhvNN7&#10;5wEOy8d1gZh886WATZ5yOdB7LjkvNZ+iKTVvyK89zc/kc125nnBWNvAk+QJDCirRFGTiV7mVUz7Z&#10;muNk0L/6u4DaeBt35XJWc3QLdOsrNFJ2qznXHG/MHANGBQXmGifCuCpfYJvzVPBR8EbH2s1Bdwo+&#10;nZNVfqAcHeqpuHPzgV4H0BVUapf26BOy37p16yrAJKACD/Xj7VxfSclVWwJJOmovmvhwAAMpXPcU&#10;1n1zr8DO/Wj1nfMCCmX0k35UTl31pzrx0J9S4EhASO3Q5/So/l8eeAYwFRxVrrKBH/Qsh7V2kyvZ&#10;1EnHA0mc44vOfTLQG7pb8Nr8TqfR0zWOKJ3sCbV7tal+K3AmpydudJBdDOxgg93Dg01ka7NbbCPb&#10;yU5mr9nW7FyJTpLPGLhWb2BSYB1+yjeu6a3xC+wwh5S1fgAispF4krnv9QB0stXZ4p4660d2gYza&#10;iKaHDvgJegKxyU0WfWatDpwyd9Nn5c0j5/jhZVzUgx8+jaV+Uo+68dJWdTWGdElfNEbJlc/BL4i3&#10;Nu88D5TRx9rrWt+RC2/ya78yxpy9US96PNDRSfNeXelSwBp9yi7gF/1dG3HRL3IG9mkLPXWOj7r0&#10;ZXMCnbFUN/9G2ey6+vkMAdb0GMjBTgZOsJGOgs18KEFYPpo2Fgzj6Ty/hn/SgwflzRF9KxCTXJMP&#10;L2XIQabAGG3Dj7+jf4xH9rK11fjWb8bFeGm3MW3M0iFjamyUVaexy87ws7IlxkrdjvSErrYmktm9&#10;1j11nrb5mt/9QJEFQzYBQwIwAk6AHc73+ybxAY6gDfwAhCiPvt0j8XPsu3L8Mz4eUCW6XsvBg0/X&#10;R6HN93w+9/aVbD6euagP9Z3xM4+V6cFar+S0+9KY6FtjXJ8bk3xVdUrms3GjMwHSdFYZY4wPGmPI&#10;Bss3xsAFutdOJ/aSXhhL4x9gAtDrFX222jXdzTapO/uPbzs46Dp5mg/oA2HlA0zw60Ep+yC/dQOd&#10;dgRmAhjs3AAgADTMvWKd5h//v3+eAUYAEAAs2kkuZYoZ0AIiAAuADbs3+qcZgIY2A0yUBbiQE+gR&#10;uKEMkEJdZNMG5YAnAJP+pcauFUCHssAY99ADNvowKxADcAIkkYA3fWeEPB4suFZfr/qQA2CivARQ&#10;6bs0ztEHcgiS91UfspMHTR99DWDomxp9rwN9AFG7QQTogRUbdJ+vw+DVtzXaXdKrJQX+vWbT90AA&#10;BOjxdx14E6hDrnaYtGOjV2eSox012hOo0c4W58CFXoXp+zWOyrnXx1bJTga08QVA1ad4992Vykja&#10;B5QIEGpnDF79Uw968uxulGRO3r5b0k4atAE3/buQcr1mE3CjfPK2Gwm9cpI+bUdKckra5Hja5hu/&#10;Rx555DaDY4K2AC7wUIBYYCIV8BSolQqGKlfAXxBWkBng4BzdXqu/YGhl2sBHXnW4V/Dleh2KdgVE&#10;E3183NN2hkmyMDOiDAsDA9xgXPuPd0aO8WQggBScDzxymNTLkPaEVZ34huwylI7oLOpo1SmQk+dc&#10;vegYSnLoi4ICdD0dVz/D5sgxyUFR1gLAkesjqgV6Lf5SDjWnwmLXKzic9AATC55rDjIwpA999aQc&#10;b4tmgEg7UnoFwcKrDFCELO4BViyO8lts3e+1HHKTqadx2t0Tao5NT9UK+vSz+wWjznOYusehsdD2&#10;NLWnvMYtAKWnF9pHN4yFxcv40qP0LZ1tXqT3e96i5zyAIueuOVSZaB3j3SIbmBLogC7AIl7ubZKf&#10;M9h8S7aABLrWHG5e5Xg2h7fObU91dA/f5HJckAVd/Oob9yR16teeNtJHY2hMOS/GT8BRMMlBzeFF&#10;ow/oQsFagYW6zEuODf7mt/OedhpXdfZld/MHTQGF+grSC9rpBtnISJ8c1dkcKohC1/yiYwWiPYV0&#10;XeCZbmsXmc37T3ziE1cBJskqcRDTeTK3s0OeftIe1/LV2S6R5GeLCkjk64scT+UrW3n3A1Pc02Z8&#10;ahM9cMyx3HFULmAGfWXQOMrvHt4F9o7qd+6eMcPHMTkbQ/VL1eOIRnm6SlfSNbpqrAOD9IHUU0Fz&#10;ZoFAeQVOznPE2YrmUHNBWW3SN9YW7QFABHCzveqnn3SFXtGTvidFp+iZc0FM4DJbzY5mJ5VN19RH&#10;38yfAAvjwwaSQxm2Vp+41lZ2UNvJrP/0JX5sOdvcx2DxtyY44semAzHaKah/0fV9KH1Ex/ANNFCX&#10;QAq9tjvip4+1JTsf4EMeslZWe7I52Upt7Uk2m0A29eHX3NS3rltPaice6bdr9Rg3vLoueHakM87J&#10;bT5XXp3otVmdaNhc9WgHPQlUSU/VoXy7Stmi7De7mB2Xl11WVwE7fsZQn+HJR8gnwb8g0DGgGT/9&#10;aUzUSS+BJu3Kbb0iM7m0YcsGmuCpn9SZj+Y+XoJX/hJ/BY06aiMfiF9VoIgvm12wKw/P1pjAk2xC&#10;8wo/dPqAvPTHOX3Wdvrn2rg2B+hUgBs6PPSncSSbe/pRKsDXV8qqQzljQI7qNg9P23zN7wRF7gea&#10;tHMEANI/17Trox0j7SzplZ7+yRB4ATABfkjd29d/8Ovbcr1irRx6O0/sFunbJwCRfLp2U5pzfMH+&#10;JICtajcxX8/8bl1hh81VPqd7gS8BMOwO2vwNuiePrWRXAmvlGZsehrQDyhgFchpX44uOLrVrYx9K&#10;9iCmNSvAhH6y00ADDyvprflJz9TRWkIv6BFfogcx1gN56sQ/OrKaG/gCD9Bb+5tn5KdTPcx1r38B&#10;6nsh5M6nMdfNN2uJ+0ADQMa+7qO9gBI+TzEN8MIuC6BJuzPsABHr9GA3YImcaPvQav8apB58xEPk&#10;UtZrOWQAgkjtDiFbcZR6lAVaAGsk4AV68iivvYFE5AOwADrajYIWKCORBQAENMFXfe4LlgES7RYB&#10;ogBM3Ae+aEeASSBAOxO00w6UBU2AIX2PY/8RJqBkd5i0WwKAEFAQaCHIR4enugAFgIM+0Crw79sh&#10;5MK3D5fi7V6vtwATyNQOmeTvuzCBGvi2GyUQpFdb2rFBBoAN3uTEF8DQDpD4Og+oaFdMO0LUpwzZ&#10;A4/Qyu/VnV63qf/aiZK86PrnnQAWAE4fc62/tUFeYEyvBPUtGu3Sx33PBr377bhRTpsDV/T1aZtv&#10;/D7ykY/c3sWuwKrzUgu2RaxAbukYtmgCJLofSFF+QVrB29IkR7xyPuW5nwObsxq/HAv3lHEeWFJd&#10;BaS1tyAq49QOEwavL0ozMgwno5PxZEAYCsZEPhoGkuHqKVDy5AwX7AXO9JS0pzvayBCTr+26ZESL&#10;J3rtJQOgBJiCL/RYIncGvvflLS4chZxPDhzHsaeRHEgLVN8skXaxs4A671Udjr6FL0fc4tfT8xzy&#10;/m6OU++exPl3T7LIobXgtSXaseA4ZwfvAu6CGuch9fonsEs/W/ByinNECwItgvrAQs3htljv01Dn&#10;7T7RR5w7Y1DQqJ50Z/WMjkrkSh9dJ6tz+d2PdhPagrvu5yg6V6ey5dERtMolU/mVQbuyNr96Ulg/&#10;tuCvrq5cyRwYgW/tqe3o1I1PKTmSuzkb33hzXswz7WlMjJVkLNp9YBxy+h3lF2hrA53RHjqtrHq0&#10;tVdwcsDb8i2v190sypwS5ZsngQLxD2QTmKg7kGEDrACSwLfOA+nisWULrukwh+czn/nMVYAJ3SZj&#10;wIR+IA/e5kDBYkBGAEf35JPHecFhQbT52NP15qWxCMDoqSyeO78KKHtiF1iANicTb8fAr+arOuTF&#10;W1n1kyla5ZL3BE3Vn3wBJOTCz/i61/jS501oHANN6GR63zqlPm2i03SeDrtWl/lGp9gKtI6BKgVd&#10;nFDl6ASaggf10Xf2uuCDnWVvpV57EaAAoukSunZ1oGVPe91Q/+6ODfbb/UAUdlhf0Ntev8EDrfan&#10;z/IEM+TE25qAL15kZPfJ55q9t44op9/IxvanC3joK33fOqFe/eFavrrb5Yd3wY429VAiHQowqZy+&#10;1o/6M+A1sMK1vkgHVhfxMVby8aOr9C7AJFtAzvSc3TPeyji3XiSDviMH2uaQsaJH/ImCsurB3zof&#10;ONJaQHY2K6AODVop3cGTPLvTjTz8BX3uPlubXVAnGrLK4z/QT7ayXbT6Qt34kMN1u2vxc0/ftFbQ&#10;eX3hGh+JPStglMgryMvP4rvoMw+F2jWbD4SeP4VW2/WL875N0ZrfWiZlu9yTsq35KMZJm527lx+p&#10;nDYYBzSSNmo7PXJuTKxT1eHYWqM/869O23zN7wRLAkx2x4jzgA4Ps/q+iPzAkkAWoIbUv9700VbX&#10;ASwAlL5xAggBgpi//L8AUjuBA0zaMSKhC9A13/MjAUftTulfESVzvTkZKIo/UIavqL52mLCB2SLj&#10;EDghj21gC9gG9jCQN989ACR7Yy6ae/mW6ZO1lp/cNwHx+PO//B93/uwv/+clBZj8q//02TvvfvrL&#10;d/71U1+68+n/+pkLvXrIRTfoDR0zJ+hI313p9Rpy0a/mtPPmQt86AU6wC+ibW+YBOnpubgAaeh0H&#10;f3MOb21pZ7w4BBDR9zmADsAGQAVQRh3iBOdS/9TTR1D3A66AknbYA0PwAZj0ekp/zUsmu0+UAeo4&#10;l9Tf6zvAkF7d0V6xk50wdpyQFVAC9ABwCGzlAT/ajcI/A8L0Tzl9TBaY4Ro9+fELXAGGuN+uEIG+&#10;830dh4zqDgBoR4agul0M/dOPdqgTXWCFAF1wX8AtgAeyLGDSzoc+dNp3SQAI7dho5wjagAK06NC0&#10;q6dvceAPEAgwQQsA6PUU7UWPN3nxBSSgw58MQAO8AQrkro9210jgQ2BJIAXadnb0kdg+aBt/bVdG&#10;P6DfXTH+KchfC7cbxT10gVa17eWXX74kbWyXifpqH3n3laMAlr6/0ms26PWd876R0s6VvuXSbhj9&#10;cdrmG79bt27dtrhZkAtsnLcotihZOKIpEJTnuuAsUGKDyQU05DMKBaAFVfF33nWyoClAbpF2r+OC&#10;IdWBtrrOuuNdAKntLfQclFK7TAAaobMhtAxuqOr+TVkfS2LU2pmCB4OWc9SWPPXWRu1qQWeA5Qew&#10;BKCg4TgBRfAFiqBjMPEkLyOXnPIt6O3iKHgreCGPxd5iZoELNOn7Iv3bjYWv7y/0NIGzRR7jWyDv&#10;Gu++F9KT9J48cKwtrDkwFjw0eNQHFpWCphY4utLOH7QFmeq12Gm7hUV5i+w6xBbKHJqcJY6QhdQ9&#10;i28LPjktwPhYXCxq5ArJD/xbPdf/6drqvJSMgQuBD+lnQEMOcSCC64JN55UPFKn9O+fO+vAJGGy+&#10;tnDXD/pJe3Nk9LvyeKKNT0d1k6H21ebGXyqQDFipf5ZPfUg246atp0NrjOjZBuLmQwG48cvBRVdg&#10;KL+AuD7sKQ39ybkwp80j88WibLy1Xz30RaITOcXOC8blBUJIBSLqRhdg4iiv9igToKCdkj5pVxkn&#10;5lOf+tRVgEkBkIRvASE5cu7dCzRAE+CTHO5J5kv9n6PZ3JECpQoiXUvqc63/G6uCR2NWHejwbYzQ&#10;beBaXwZcNY+Vx9t5AIg8cqQfAaPOC36ycWhX9m1P5WpHOk5v6I/zgBM63fzJ+aXP7ulbc4HNoNvK&#10;miPaWp9K8tTH1qiT7SGXetki+erGT1n2NsBEgCLIAJi4h4/x0ZfqUKdz4EN2L5uvHD7qNN/ZXXXo&#10;h+h6lSEdlvBSVl3AD4Ea3hKZlGVD8CVTAIn5le7oJ21Xb+Cc+YF3c0xd2QByGDv5ztWVjW5uywuU&#10;dG6cWzcC0LTPWDgqa5ysF47pCNnzR/Blg/EwlvJco9V+fVzgpYx1x1ih42Oox1H5bBmdzu5Wf/y0&#10;LftOZgm/1gVHNrx5QXeau+pES055jbf2qFddZNCm1mZ9IJEvXwsfvk5PrNXbepZuk6H1p7kSAEn2&#10;XpVh67VPXew6P0kev4o+9GqOuqu3D3Cyv/j3wCpgxpwrMAwM4V+55v8knzZJ8shOPvIrnz0jL3nI&#10;T251ksV44JGetF6RoUDXGGS/1IOHfqa3+l/7Ttt8ze9+YMnuLmkXSK/DBIB4rQYd4COABV07UYAl&#10;fbwVWNJfAyvXh1yj4+cBO/h/wAs+G78wwEVq1zHfMJ+utbLX83odR+qVbbtI2LcAKnOoB2n8SnzY&#10;Ged02LzWx+YT3TOG6sin5GPmuxkP/jEdpmP0xZgZT+XQZFvw48vzzwXvHnj2r1H/5L3/6x5QcqZ/&#10;+ejPLsE4nz4bT7fUoT3q5HNbw8UE+Rt0nD6SJ7/NHDA3AAuAAMBJr/qsP0n/1UXfgRGAgP7xhu42&#10;J8w1ei/ffTs0AAGOQAY7R8iET7vRASFo+zhqfxFMHnJ5kMQ30h7y9VpMYAUQpNdmACH6RTl9hIf7&#10;Auxe+UDrXq8gkce112zc699q+kAsvuQmRztSxFj4FvzirZ3Ajz4+K/WPPgCTAAlBMzmUB66gl4At&#10;ARYC774FIthG364UO1HUKz/ARGDebob+lUV9gSa9ZiPQ350S8vrgaCCB+uXbBYIWoIA/ecin7tqi&#10;3YL8dmsAIPDtuyTtFgm4UQ/wo780dg40IF9j1Gs2fSA2QAjYQ1YASKCQ1Kst6sU3kAd/5fVToJFy&#10;7Z5BBwR55ZVXLudoyd0rOWjrX3R4649eaQoYaudKr1EBQPRZ9Mrjs+3DX13t4glAqn367qFeyfEv&#10;OZz23RkR0hkgESjRQrsBYDQLVhSkNfEDBuIVv2gcLbSdMy6O8UTfApgcjE8GJmDEve5vYFZiYMoP&#10;SCnfwp4BkizcjCljJDFSgixG+Xy/r61jjIeJbsKayE363h/sSVJb8MhakFHQkAPtmPOlnS0CZMyQ&#10;kANfhq2/YWMw1A39ZYQtGBYmC5TFpmAjh9tiBTTp7+Askn27pG+QcNJ7eklGcuXU9LoRWbSpcSK3&#10;OtC3GGqrsgW3HD3jqE8KqpUrMMZHe9Whz9znJOlH9OksXWmM46FsAVtOtzp7ikwW+QXBbWenh+qz&#10;sKqzJ2PqXL1Nz3OwmhvlF3jh51wKbCBb4EbH5kgOdoCJ++7hEzixc8xRGXk7T/VNT+n0d8H/ggI5&#10;2e2G0OfJkSzVof6uS40ZWZPLNVr3o3esjcaIbL3y1JNwbQ7kSNcbG2PomuwcJ+3IETaGBWLO3UOL&#10;h3Ybbw5VW9XpE33j0Dg3nzk77tdP6Ya6BGZ4mjOBIvpN/QX7BTwBEgEqBXIbaKDXnuY1Z5uzw558&#10;8pOfvAowEWDXd+oPxCFnMgcULHChbWSS77pUsIlWCtAI6CF/c7d2Nx7yAymcG0vn+lO+MvigVX9A&#10;Ahpp60UnkYnM6Jw3tsnhnnJ0PICG/tQP8uLtnlRgHY/GJj7mGJ3Vb2jc005lAkfSZ9cds0fsRPrb&#10;brr98CBebC6baS7ov+yUNpsX6qJD2Sy209NYQYknsGwy3u2K2/b1jzny+qtO+QAOfRFopY5AiYJu&#10;tO1QyTa4304SPAq822UScAJUt0Yoi58Ay31zzzgp756+cR9gon790es75HLOfqHT98ZDO1sP8XKt&#10;T/DR95XVPnTGHh0++oHu4NO4GxO2vld4WpPUmZ6hDzAhR+AUGmNkrQtgkBdIY4ybc47uNzZ4yWd/&#10;3CO7epoXeNAnepH9k28Msi/aTp7Wl+aA9iej1BP4+MXLNVvH9ugf6xxbqK1kVC/ersmIxrH1mH67&#10;F7DTLhX5+JgDPWwKLOmbDuRwj2+lD82BHk7I78PJ+lCfmofluyYz/tY5Ppl2Gzv1tJOw+YhPO0Vb&#10;j+Qp3/qDD/nJ3hipRz9pmzaTpZ0M6URgVfqozGmbr/mdgMmmdoEEcvRqTN8t6d4CJu1EMQcBF/w4&#10;4AXApI/FKh/QgrZ/MwScsDXtFgGQ4BHg0sf6gSbZGv2ljwAjaPFw5EfihW7BPHMtgNh8N5fbkWxe&#10;4kmn2mmNvp10bM+Cr8YisMQ67jz/09iZW2iMLb0HFgjqe0Ukv/X9H3zqzj/+t3+6AZZIn/7v/+cC&#10;PgRuoM+voTv5i+1YtZaTp4du+U70jd4BI9Dx1cUPZKLnxV2OdJqOAxfEEcANr5uQwZyh2+7zYZwD&#10;LfAT3Ldbow+zAhz6DgtfQ339VTFgwU4KMYs87QRiosezf9TBsyC1nSN2aYh7gCBiH3TiDrTt3BCQ&#10;4h+ooe/R2hGiTYERguC+SyIfaGKXiTgncEWdeAnuBcL9/TAwpX/okdACgdC1cwTYIK/dJf1LDyAC&#10;jWC6D7kK8HtVhUzJ2G4JAbfgXKDeNzjahdFHaQEVBedoAQCBBO2q6DWQAAXAQDsrCvrbpREgQy5g&#10;RXwBBH0PRJ2BBAFBeAA+0ErtwDAuZCZvII/y7TCxs0M55QN4yIFvr+TglQwSmdo1Qlf695l2geCp&#10;ba+++uoF4Ajo6VWo3WkDVEHnGGgC7CEPOrKQoz7GT9LH+k597hs37QuM0SZ0+PaakkQO6bTNN352&#10;mIRuBk44lwI3Fnxw7D56x4I198prQV4ejgWMjtXXglbQeQaRyVQgJ6ErmGO0MjYLiBRASgyLdjoW&#10;TKKRyiu/BZgh6v1exo+xbJFnaPsgVH+p1X+QM8ZtcS1AtJhLZNC+DUAs/AVg8hj4gmqLsrbKs5Ao&#10;Ryb1MfhAEoZO3Qwmw8QIMjjtvlCWA8XJxSOnluNoweo90r49YjHs6+W9qsPB7alhoENOEsO9H5bK&#10;UTE2aAtAC+K0MTAoR4U82qtfGVR9yFgah7Y3FqDoU2OrbZyVAoTGkF4sEJaz6qgv9HmBVAGZa3yU&#10;Jb/68McjcC1d3CPdTf+VzZHMseopYjoe6NEcWCCiYwDLzhN9mTPYk/DKxLt5Vrvlaav29YRWG9v9&#10;oM8LujghHBDjIqm7uV6AWP21Q/ukQK7mYzYh2WpXc1XfmlNoyGZcjIVAIJ6cq15NcE62ggCyawvZ&#10;tcd17RBcoC8wLthf+1Gf0hFzhLNToFoAQi6BGMcO/wI1KcCkuVswJ7lOz91vPhuzDfbJwMHz1IfO&#10;sxcf//jHrwJMtFVd+PeUX3vT7wU9yKsN+o0uuM6hVDZQIpm1RRuaHwEHtU++OgJMXJen3gK8+LpX&#10;242ZPHTqyQYUcCZX7Uk3An1yuvFYG4oHutppXFwX7BX46a/mWIG5sum0Y6CHe+ly99NTNPKU1Y70&#10;27zpNQZtaYzQmHv4ci6Nu6CCDQ5A1J8CB7qf3rPDnugGcrLTAZ3OJfRoBR7a7h6QQpvZRP0orzEx&#10;PnS7nSfq0o/o8NL36Q+ZlHUfeGLnS68ItQvEegHIESDhKdjSLusmma09+ql51W4U/aKMfnHPkTyB&#10;Jfq98TOH1Kt9eDZ+vXoqP4A4O+BcfrahtQL/zo2bdruPj3Njobx+UDeZjWM+ijEkmzboH+fy0bcG&#10;NGf0J57GgrzGw3lAXzvt2BZ2yXqqX9SHtz5xn2wLIuJBDnW6Jq9r99UpT5/rJ3JIPVhoJ622t1Zq&#10;Q2uL+tJ9fGt7oIR8tPmE1h4BGT0WLPKRtFPblFEPu9/a2o5RPMjB/qFt3TR/2MZ20KLN58tv61p/&#10;0TO+gjaSny+CB7msNWTO3udTqCt/cX1FtNl6bVeOzMYwG9kuLX3PPzpt8zW/EyQ5AZP+EtirMe0w&#10;aXdIYMm+utM3TZQDdLTrAyACGMEHTeXadRIgwib1kX91tUtF3YEh/atN6yG70LeVAmn6nh0gtXmh&#10;b41Rr2izC8AZc9gcpWd0lj72kIM+KG8O6nd0rVt0wFj3Orq1nK7RAWMn5ZvQEyBA3+zo32/UQbY/&#10;e99f3wBL/sUjP7349IAHPrc6su3qobN42AUCmEAnaDcXAkHy39kRegpg4KcDBsjS3wrTSbqoDL6B&#10;MICSfHoAi7li/gR2aj8gxe4JgELfGrFDAiignLb2SYF2xQsmC9qVAT6QXyzRv984Km+nhaBZUIne&#10;NXADH/EPvsASbXKvgFmwLNBvx4u+cey7JP1VcGAMuds5gp/6+1tjAEm7Gxy11S4R/SP2KRkvfNqB&#10;AAQgO7nIIeHfN1HU3asrEpkF24CPvpnSP+7gE1AgOO+bHYJ4YILUzgr3AkECCQTzwA38Ax/UJ69g&#10;Hq0dEPvKSDsgAiuAD+jIEW0fidU32u+43wRB298G4+s+GbQrcIV8ASDJWvvUHyATYIIO+KCN+x0R&#10;99u90as+5AwIIYv26vd26fSRWnzQBJjURvWRsbGR8A0wiR7fPv4aeBSAVb9J6pEHcAoYOm3zjZ8d&#10;Jj0lKBDsvMC0IMgiFcIvBUqgz5Fo4YlHwQkDmPGQCmAKNLesewxYwdoGgwVjjvEuP5qCxmjRtHgX&#10;ALsmzwImnesPRrHFlVFy5AT0LzUMNMPFWLbFjBFmVBnFguYCz9qmPZy0glOLB4eOU2gB6KlV/ZpT&#10;qIwFgwPFUVIHIxUyzJAycIwXQ8Pouc/gMtz4Khtgok6LXh/166Oujm3NdOwd09B9iUzkC8iwsOk3&#10;7XQtv3EsaNYPBSIcOm1Aq9/lt/gxjhBqig4p1s6ClYIYx/RPuyyyFm08C8wLbJRTP9oALPXgaWHu&#10;SW5jAAST0GpPeqJMepjeprt4pY859ugLsNxvTpBl+yNgpACuehr36PBoLnSOZ/yaQ+Qlt3oLPOmY&#10;vtBPAQwFpDk8HBE6iVY+2tpbu6orhzrAqwC0OVv/Nsebgznrxr1xjYdxLUAvUCEbmchufHq1jLyc&#10;JgEfuTle/eVq2/u1L0cfL31JZmNMngLbtqRzzOVxhtWrfOCSc3mBTvgFPKhD2wt+Cry1rX5xLMB2&#10;RMuJ5wx42sS+sC3XAiba2XiyD9omr4CwNtBv/epae8iunfrGtXv1vTx6U+BVXzrKL1hDX5C2cgSa&#10;FCwGUjS+gRrqIad8950nI56OUnV1X7mACNeBbXgU5HVdP0juKSO/eYQP+ZKjuZg9CjxqrikTUJPe&#10;uofGdWXZQmtErw3QK1uh0QEb8OJgW4/YYHYXb3ODnRVANC97HVJgQed7xVIZ+XS/f0IzF5zrP7TA&#10;BfJqi7aqS1n60LFdFgFJznvK21zEGx0+5pigC11PidHZoSigkqdOchg/el6QU+COf8COepXJTjm2&#10;I9K4uG6cHa1LZGPn9Gd2zlxU3lwyFuSVzwaRJ7uQLdDf6Sob4KhMds4Yoic7G4iXe9qDh/aQCS99&#10;5J66yGD9M5bkcK1+NoYeZOsDXdkga016m941dwK52Sz3lJGHtjUCbXrYWLtX36Knc/StV2O0mc3T&#10;Bn1RoMY2Z6+k1ruAlOrIvrUmq4uPVD38onyYfAJ1Vk/fPiGLgC8AxzzFU3n5dK85RV796D6+vfrA&#10;hpIBnbHBXwBakKrNxlQZ7dCvyW/ssgf5Xdqhn/PRyM8XdB1gYt7pO+0m42mbr/kBOvYVHOftBFlg&#10;BGgB7Ohjr4ElyrSzZL910ndMlAGWSACRPhjbLpM+CNuHX/tuHaBWGXl9xwRgYg7SK7ao74k473t4&#10;7rdLGR/39Vs21Ln+YzvaNWc+maP02lgFtNGX5hjbz3Yo69w40gtjDVwDhpif6smWZdeNq3sewvUv&#10;MkAEDy3oCz253y6T//xXf33vH1/seGDHyYWvtpi7ePT9kL7BwR+3puf/oJXI4GEgHxcIgl6QL56g&#10;d3SNPNqlvN0q5AUWkANAwafHR7vVTf+1BTgCzBDYCnAFlHZViBEAFdYcdOIDvnXfgkAroARA9O83&#10;PZBtxwZwRVArwC1oJhMwpVeLyEbGXoFALwhVh10agUk92FVWnQLgAma0QJTAJHEMeQEc8tuFQF71&#10;4AtM6a+F8dSnAI5eixFAC+LltTOmb71oF54CZwG5XQ+CZwF/rxT1ryyBGwLtXrNplwlgQJvtAAkw&#10;USeaABNl+utdsvX6j3b3+o6A369XaLTV/QAT7cbXvQACYIHy6nUfPbn1JdpAm3ZrqAdtO0YCFPqH&#10;mnbE9BpMr81oW/84Q65eNwowUU5dyrSLBa02kq9+qH0BG/jXH8rsDhOpb5kEsOBp7MkSYILGTzly&#10;oSNzrwc57mtBAVi10X19ctrmG7/HH3/8tsVsgYgWlwUWWug2gAykYAgyhvLQFtiVpxwjgF75gqkF&#10;O+JROdcMWYEgGrQl9zcoKzCLb/cL1Da1WAeWBKY4MoJSO0ycy2/rHUPGSC1gwhAwGmhzNrSjIInx&#10;znHP2XbkEHKe3Een7wt6lbU45xAW3BRMkDcjwRhCkPsXH0asv9siH8OKZ3VyojjjnghwUDngFji7&#10;S3oNp39A6FWcUH5y1nfGp3FboMB5gYa+rk/RhfpzePSlY1sKGUZGFApM5nb30EX9kSPfU90CswI7&#10;/dS5fkWjTrLiAzwiR3Iqq13o0OjHPkLXk6ycqdXL9N9xQQs0gQeBCwEJ9ZG8AAUyOJfi0RxMh1ps&#10;mwvVm0PqnvMATH2jXQWVOQ71S053QVbBv2NJPxdEbZvUFUDgemWXl/wFHs5rK52R2BtyFkyQV1ky&#10;FrwWrKOhL2QqOOc0cbQ4aH0gkv5KHK9AAm2iAz29Vlab1E0mMnJQ+q4JudRfMBlos68q4EEOPDlu&#10;ZGVP1gaZZ9k1x/oFjXrpIMetvxOnj3Tz2ldyAhbIGJCx/eaczPogsKFAvDGvjfgUkKUzAQ/y8Fkg&#10;wz35ASL1L34FfGgCKpw3dwM8yBCI19PzAib5rqtHuQLcyrqmYwXT5CNPdqHgpiAUr+ZfAAv6gkD3&#10;mnuu46UtjvQlkEUZqXlg3APNjLW5yLbhp17X6NGxddYTusDWAKnpcTZJ3eZdgbmjeUrnAlDYbHpf&#10;8OievLar61N6bGz1Fxo8lNfXkvHvvnIFLejKU0f3mltkLXgBwpgbAiTBlXLmlLmh/4FGAqY+8moO&#10;0B+7UARKgR74JS/+yuhPtOj0qTEgg/5Rjpz6y9hmb41r8x7PbJeyBbgLMOjb1iptd06G1o3muDHv&#10;mwTarA5y93BAGTTGg43DJ7ujPL+BncgfkEc3AgkCHNSpP7XTfXTAI/qNLhupb/GpnoClgk4ymA/6&#10;AZ1xyIfpYZA1Tnky7BoSCCO1VgUmNqezd2j1qzFg69hRvNUH4ECnjlJrbgAKHuRSt6NrcrXeoW3d&#10;dixYzcfTFveyHdpt3uWb5Kfgqx8CNrUnv48+0R3yBBZqD3pjRobWb3XqD+1ujSbLaZuv+Z3fLOn1&#10;mtK+RhMwUl6v5QSyoJcXsNIrNO0u6ZWe+AWqSH2klQ/YB1n758SAkx6k0Unz0pylq+asPPTtQnEM&#10;MKGfjbF+U848Ag67T2/bzUmf6E8+K72hd+acdZlO50PSI2ADH9fDQvbUWNMRc8rYBvCZg+2YEGAD&#10;BNAH5NGLf/bv//c9sOTPP/qTe9/DAATwta3Z2kAXtMM5sAaY0r+zAAYAJuqjG+kJ/uY4PkAHAVo7&#10;R6wJ2kwOc5BMYgsAh+C+10MADdrpoZ4YJLAIYANQEPgJOgWMgmx5gRraSy4ABODAfcG1oLrvZQSw&#10;4Nf3Q4BFwBV8AwjiLb7o+yFk034BKlrAQ6+VAFf0OR+/75FI7VbotYh2D2gzuXtNqL8qJq8At50G&#10;+o+8eGsXsEcbBNP4CcjxRq8N+IoxtAnYIi/AxI6KXivpNZG+G9JOBXloAh/akYJHgA/avh2CBjiw&#10;r5YI8gM3tCEAZIN59Gh7vQVtQIy2AGICE3otR5/3epA+d67t7vsFPGgfHu3UkfDGw/1eWQn8QEev&#10;Asrwpy/tRtldINqhPYFO6SOwI1o/dfSKDV4SeteBNgEm+7oPOjyBN+Qgs36LNhCkD9bqL+0LwCLz&#10;jgee2hjf0zbf+D322GO3CwoLbFocNrgpOGMACswCJBwDVVy7F78N8NwPcOlevKunICyee44eX8n5&#10;AjkFI47x7LynyfEpcCt/rzsPMGHgGMWeMnAIAkz6wCvDAqwQ+JM/QCRHg7HMeGfIOTc5/ejRrKza&#10;KM9CYYHIebWY96RHexhBwAiDyOi2Q8J53zRhyO1+YVy1nzOAZx957QNefbOE4+3aAkZWiYwFitrY&#10;WFsEcphy3gsgGvcCRzykxm+dNIteX9imuBY2/dfiof9zoAuE9E3BG9n0TU880Ohb8vV6itRuqgIw&#10;8pC3D/b2j0PoOFq1If1Cm57i3RzAu7mDLocPXe11XdDliLb7JfnVk7Mqv/qSR/7OITpaUFaQp48K&#10;7FzrKw6JpK/aMRSo4Lxt6YIN/YOHNrbwLxik7tqVfM3B2rPtk9+OJP2+ASwZjWHyuyehI0dj3q4I&#10;cnKeOGv0VSAI5OOoudYGbXQ/J0sqgMlx1p/mu3YYF8l9c1M91ZEj3S4K8pBFn7dzKZAtfo238UGT&#10;jQHKmaMcJDajXWyf/vSnrwJMAhTMT+dk7iifvdGn2hzo4X59ox0BHcqwN+ZyeYEe2aHmmPOACP2I&#10;rjLJ1DxtzgfguKcOZelbdGRyT1/RCfLgqR7tC6wJDFC+8ZLQBdQUxGW7CjSVCag2ds4rq1w8nWcX&#10;6G330ddHOcCOaIyr8wJLbTDmdEK7A6eMM1CbTBKQHS0brG30xhwhr/rx1Td2UGkLuQUnq6vqo58C&#10;lratk7f5rL8KWAUqgUnqc66fA1DacYKnc0FNIBlQQBuVdY+tFTQp15Ni8guUC4BaIwIPnCsvUMKb&#10;TNpJrl71CbBQl/aqRxl02U664h7+2qBe7dR+c7EgS/9k84xD4y9pE7nkB6LpE3KoAx80xhc/81Q9&#10;8rKr8vEivz5UXh0BbORTh2t1kCPbY13Co90wAAEBHJ7KkAdP97PLyhkfQA5eaBzJTAdcN/fVR146&#10;x2/JFuVrNS8LSl3jRSZtUB8+aLLhBaqtxwGk1p++S9LfBaNh88mDB3ryqCebSMbWPYmNdM+YGO8A&#10;D/0i39qhT8mBHn+8yYRWO/NnjV8gFL1pfU5nyIevPlMX2Z3TZTLnPxobfPILyZ9PpO34nbb5mh+g&#10;Y1/DCTw5gZRezemfcdodAhw56QJDrId2ffSNOiCGnST7qk9/N9w/4FhH23EMOAGGAkuAJupD555+&#10;MlfNu/xTPmVgSXysn/qKTnjIqC/pVvx7BZHOGxf6aH20Tupv/auf1YVGfc7pE73je/NvBdZ0z1gG&#10;QhrHbIfx9WCzYLldIIGeaP7df3ji3i6T//Lf/uYSkAvOvN4igAeYBMChJ6vXb+IrUPdKieA9cIUO&#10;0c9sCD59LwI4INi364QvgB96voEHn2jbBSFABDLgHWiibu0H2JBV0Ck4xVuQSG4+NeCDTy1OAEJo&#10;P1oBI3pH9O3uAID0LzXaJegU4LabAS0QBPgAAOlVGA87BdaAigLiXuHp33vwbwzcU3cfRCVTu0zw&#10;BoBIeKtPYNuuB33dLp12pOAPMNGvAvW+S0IO9Op0X/2OfROk3RICc7T6G4jQd0n61omguwBd0C0A&#10;b6cI+naC4KldgQ/Aiv5NRr+4H7DRLhD1704Jee2U6LUVSd+2q4Ic7dbo2ygS3uRpzJKX7NqKB759&#10;5yXABG27URz7jkk7NbTNubyVQbn+5rhdMe28MVZotU9KZv2j7XRVGTydL6gRyAME6TWbvl/inM6g&#10;V3+vSfVtFPK2g0q/0QN9ik4KtMGjfj5t843fo48+epsBaKIyTo5Si5cgKKCDYUFbKoBzr/uV7568&#10;gqvqKdDrXmVb0AI2yq+8ZAGMrxRwUr3JUHmpexZTC6WjempHgU680OTwWqQ5HRwaRq2tcIwVsAQw&#10;gZZx5jDl2DP+Law55JyRdms45niFlrf7oaCRsUfLEeSAck4tHngywGRiJBitvnAtMaIS+fpaNuPX&#10;/7jnEANIPFHgcHly2fbuFieOS0GHNkiNTUGy8eBgSQX52uDYWCqfM4besYAoRxY/7Wf8ofM5UTlG&#10;2puTi5e+4Uj2hL0g14KasykPX/XlGOe0FUg59ldqxlrbjD89SDfpAf0he3rdeXrrOkDBdaAG+QPO&#10;3Cvoqn/qK+W3T7es/PTfeffr355+NlbaXRv1sX7TL/L1WQAAHeyJJh2Tt8AAx1Qd7UJLlmTL2ZVv&#10;fAokm6OO+rF5lX4XODhXhpwF4NrQHDI+dM5Ykyewx9gadzosmJQ4Xxw7jph2ockRqz3NvQCBxkWd&#10;jtkBuikoUQda8igbKFHwrV2ecHIGzSsOuyQfP212z/g4AuWAnGiU47D3IcSPfexjVwEmxitZyMc2&#10;aKt2G7fsj6TPClqbd+yL/MAOedokPzp89VN88E3HCkb1CZrAD+XQ6C958U3/AzMqV3BfQJ2NDLBz&#10;rV680SmHl/mYTTWOUmCO+454oklu+iV4wlv+6l2gUPY1ABjfAI7a0PxrLjcv0nvtcN+8MdaCyWyd&#10;8dE+SZ4gQl09pTWP9AnZ2SHyAbaB2Npg7urXbB4649g8Dgyiuz391TYy9foLno1LAJOx1L/aKS8A&#10;BT/nyuhzfNHqq/LJEKBC910rqy+0vVfntMc9gVTzOzuuX/AlHz7410/JS4fzLRrDbY9xsEZnS80/&#10;7UGrj1rH0OtnZdDiGVCgz1zja01MR9Eqw4Yp37xAp97AAXTZSPWj1fdsiz5yjiaZzeMCQP3D/vRw&#10;Qtv1jX5pjpHTmNIDdHQ124Y3Gvy0yzrKD+C/tHYbk+aV1BpXf+NBbnXqi8ZY37mvrfFTr3YL8NTF&#10;zlkr9aP6CxjJ2LqIl3u9iqi9jYF6yaTveiVafxtTZV0HNCmHv7rIrG7tIO/6U8q5j59r+tfY4Kff&#10;yRTP6LWT3PgXJGtruqAO88S4nrb5mh8AZAGTB6V2kvSdEq/pACf615uAkr53ArxgO6yJQNmAEztN&#10;+pvhvk8CEAkIAWail9D3DRRl1NdHoM3d1gXzC33/ksOvBKDQX33Hv+LbCfTpTX84oM5eJURnjAT3&#10;AmU+Nj3R78qYK+ZF88WYA52BDgJyut6anr1lZ4w3v91OBcG7nRBkAbAUxyij7D9//9/c+af/8bsX&#10;ngJlgZTgSwDvFRlzNF+IDHTYqyPAArTKoAU4sP10Srvo9wImAjUBObn7WGxziE/Qt0YEfT0FBwQA&#10;B/SP+3x+8YfyAvs+rlkArWwADlAGqGAniD7omw6CUgGt4FYbyCNmQN8HXwWc/XWrOgJjADj4BZjg&#10;axeC4FYg244UtIANfapN6gBY4IOfgLiPlwqG3dNOcu93SdxHJ7AGdrQb3bjWtnauFNTjjV6gHcCi&#10;jHYZrz50qm19mLXdH/pPnzv2SlLf2BB0a2PfSClAD4DAp3+ykfBHb9zbOSI51yayouuVlfouAAQI&#10;0fdAAmLagYE2EAbP6PuHHGMsaZ88AAw59dPK2w4TdM7r64AKQES7kvRrcvSNEW2ofYEmxiFQo10m&#10;ZGnHCJ74O7ru2yho6rf9sK3+6NUjZYxd/ezYrh9t0jZ9oW/k90HbxrrdKO7jedrmG79HHnnkssNE&#10;YjgCIBiEDQwtGC228gMZCiILGltUnDtuYFcAGtARiCGveqq/oFy9/5e9Ow/+v6ruO94/ascNATdU&#10;BNymJmnTznRJpk0bJybaZjodtMxYUVsTYmvUjBv0h4KmYkw6GpNoTIyNy2RrqnGJRAUdtUZRg2Dc&#10;iCAKSFhEEBdc2T+dx/vze349vL92yif518/Mnfd277nnnnvuvee83ue+P+5NGi2s0c9ILcnXYtpb&#10;3wCUnDfnFtTQ5d4UM+66L6HBGDCBOfYvOSZ/CDgHyDN1TiczJ8/ibUHJADaJu+5cuzJYAnJcW6jR&#10;szBYJCQGkpRzIY9y0GATi4mT4w/Z7n/UXZtYTagmcZMEEIXxoH0WE4tcWxr6UvlE8zPKGEwBG/ju&#10;mA60gOQwZyh63mKXU6UNDGQp5z3a5DPfOJBTb4IZbDnM6OQUuM6p9TygyfOM2AxqvFkc8Rq4wNkF&#10;gukDMs1x1q/4dy+9TcfS3XmeDAI4AhYCRCTX6k+nZyp/skWv8u7llMVTdTMq1JezlL7pO6k3yIFK&#10;jJ0iLxg0RWykw1KGN/kZNxm2knobd7VHu0u1Lf0IeERH/erqGd3Co77IcdWH8uS8T8Ai0IfzR18L&#10;D+4bPH2VXxvpUeXQJIMJuAQE0BdtwDO5kiG9DHygO43pnJacdg5vf//H6GHcmyfcZ5CZH/o6vrEn&#10;L31TT47Wwbe+OwEmRQ8032inNgUU4tORDBsL7rnWZn3sfqCHo3YZc40j7U526jEO0ys0lJE3oEs+&#10;vNAB9aRznjWWndev8VI+dAMDJPlzcjN+HaPnGOhZvsAw1+gliwAP5aLd3EaHa4PnkrZqR1ENnusv&#10;OtJbbNfq98z9xrzz5gBzLcNfko/+52zhg27QG+XorDz0KjmgQ07e4Lp2rn1kRgfSzdYecnXtXP8Y&#10;Azl45voiP5r71ENnOErRL6HlHp7RaW1An0ySY/O4o3roBH4D4Ixl5Y1/+YGbxmjzNz7dT2cCwukT&#10;Ho0R/crJIhtyT5fVqx5jSNmcOPKcNkQ67ljEAf61sXFt/sdPaxDHz319oj2BSeaYgKa266lPG1oD&#10;1YVXfKX7ARKBhulL44nsPCff5jwyrW/RlAePAQXo0kf3lWsMyFsUReNYPmUa59lG2Rx4id/mDzJ1&#10;rr1o4tPchQ55KE/H6XFrRLSsS+Z9MlEundcfbQuqL1rz1F8EHloH58blOVqSNml/66a2NwfgKzuS&#10;TddcJD868mQL5szSp9aDPhjb2uo5+mhmA5FPa7W2rufmXX5rUOR7ASTr+0AWzwIwgBn9fbAtOQAQ&#10;oEjnIjCN/f4yONCkf8jxosGY9OKMPltP5QN4iDABuvRtEqCLfHQ+nSUXMrYWF8Uiv/Lo0UPrY9tD&#10;yA2AKhoUT+YecqQP7GtOtWgAzrJ5M5BSncaEMat/gRXs3j7m6WWE+83zzef60FrMUQdocOzZzG2j&#10;pwv0RN8+/cCvbE596RsXh92WDQ4Xx9JHVdnW1m580hk6iQcOe9tROPIiGAAmABD6S8+MNWWBEPL0&#10;lr+/3e1feIwjQEvb6tXP0ePQcgLZ8QAT9EWOSACbvunAOZU4xQAZcmx7C8BCAjTI29YH9PFCLn2H&#10;Bd22uHBAAQU53PgAghRhgj75kxfHuu0PRYO4318Ro2l7TZEznOH5/RA8A3m0XV6yDQThjKufY93H&#10;aj2TB8/9VTKZoQU4CiBwTx/hQ/1kwFGWB68c6UCCtqAAS8iEbDnUaPatkaJA+n5If7uLL9ff65sZ&#10;fcMkwCQQBg/r7530zY4cf7IqMingQd4++up+kUjyq6Mol5J2Rle+/lK4750UCVI0TN8ZwUPfxwm0&#10;aTtM0TPkoh/b8qN+cu/7LGRVtAu9K6IocKNolLb6TJAHD0WBBDKRXfTJNcDENR7LG2CCL/zJi2bf&#10;oEEXvdu1JacIEwuDFAhhQpNMND2bDl2gQ46TlDOXI9RiLA+6JqWcrBaiuSgpF3iRoeE8cCWQJIPU&#10;eUbqrFcCdCgfsFOKToZUi7Hr3gKbQCWTvHtQ4b5f0sdeTZwmZ4t6Th6jIuclg8N1Bm7nOQoMBW3A&#10;h0kywy6DSnmGpoUlJ7PEoDTBa6eJ02RhgmV445FT1jdN+htik7IJpT30fRAWLYsb45DTaRGb4Zb4&#10;1h48ZdCVXGt/ToVFJIS/djKycswZtzm7EgPYYq4+i66+1FYGad9PmY5vDlcAQLRzBgN65FU3wxF/&#10;9CPdxp/+cJ8MGY+9IQsYnGMhvUtX07k5NiZtclgDJs7RmeMlHU5/M8zkdx1dNNCtzvQ/PtGlp55p&#10;izZpW84luejHnAVy0w+M7hyTgITkFkhRGfUH5sVrOqCta7AseeE1ORlTxhna+jAAFY8BPfj3XJ36&#10;zjP9m2OOz8A2baA3jDdjxNGbsb7g71nRJW2rUc69ImpyGNWpfm1onkrH5hjGD77oauCbuSCDxJgz&#10;hzDoASQHI0eWttMx181DaKCHB/319Kc/fSfAJMMx3skOj/qzsVt/5nzX1uYp/ZBu5DwaY5XPmZTQ&#10;yhlNN8wLzW2OyniWg1hdyjj3PKc2oKNxm76W4qUUDxNYkaf5tj4JQCDTnEzXnsmnTI4PejlZ9fGc&#10;5+hDYEMghyOd95yON99N5y3Q1TybYW1e5gwEnrk2PuSnF+Zu9ZuD08s59syF5NRcnNyTRWPVXOnc&#10;fbI2LpRBx5zqGX48p+PmVw6S5JnroqvQ7d8w1C/MHk3t1P7m20BvfYSuc+NLffKTuTkdfWPe+DP3&#10;K5/cGw9SY1of6iN8GDPKo6U9AaqemcfkVb/60vt0TNsdpw5qZ+BxTqIynuPLfQCs/tfW9Ka5h24Y&#10;/+oy57iHL3nTPUeyxnfzDXrpmGTNKVIi/SNf5erXxiJ+3Ys2WuSifeTmeWNNwh8bJ4CXHvWyxDzn&#10;XFl50WHzqLe5Ab/4cU975VV3wIZn5jbzHXrsCe1p/UPHmJG0oXlB3oDAHGX08IsGJ1l5dcqnXPZO&#10;tmdjuLlHG/EH8AC4sNnkJ8teuFiXcpCBOepEv7UZP9lkUut22yflJcPmGXpMRuu5eZffBELm90n6&#10;Hkl//9t9+dzrOcBjfsxVCtzoWf9WY8wBPEQWyw9g6fsm8jQe6LIxAcxw37gHsgSsWFu1m67TIX1C&#10;h/oLdGUk9RkffT9EBIBoZ/3XnGLcqZPs9YeoCU6wLRgcYS/89JW+bg2gm+rtr3w56xxlNrB+o5+B&#10;3Y76FrBhneYIc/YBIHhCuxdiytEPNnIAACeYA493vKBDr+iFuug+xz4gAm1l8dJH3XsZCwgBRKDZ&#10;xzk58IAhbfHSjv47uucZh4+DyqHltIq2EB2DvmP/zqNeeTinbUvgCLd1Rh5tBogAATiKnEbOafnR&#10;ACZoi/z96w0eckw5/JxLvBcJgi4woi0e/dsJh5Qj3LdGognEQbfIBvnQ5wCTDVqTZ3Lg3OO5CAZt&#10;659v5JOca2/bRuTFC4cZ3b5h4ogn/PZtFuBAoE0fONX/2gjc4Xzrh4ANzr/8ZK4v0SITZeVFp602&#10;gSUAiSJHAkAClzjxRVTMPiGjvqkSCFQUhjJF8gQKtXVGmb4dMkGN/skmcKVvmBTpg88AE7IL0NA+&#10;Y6f+DeQJfFAWfxJ540EdrqNdJAieZiRKstCGGTGCNpmpr61BeA5goQ9o9w2YZKH+PmiLD/ncL5IH&#10;ffyTA7rq1t/ruXnfzzdMQtlz/nKI1scJgFRmgiRSzmCTiYnI+XQqMyxzCtGSr8UpZ6u3APIEeEwa&#10;8SWPFA/uydf96K9pSSboFmuOjUnNZGgyLgWWtB2H0WtSB0KYAE38GYMWERN6hmyGh8WVocNQk8c9&#10;C0CyyhDA+1wYHBkaFjKp0GaGaE6nxRw/JlgoNWMDYOJoC44jYxy/wuz6G7DC2NTbW3rtsNAxWAvH&#10;tZBlNCVjicGSIZbTrD0WKQtgb7ot1AEk+LaIenvByHQeOEJ+aGovXmZ+C3dfR0fTgl5ERA6/Z/IU&#10;ll4/4D3e8BnIwwjz3DP9q5+LMJFy+DOmpO7nLKWr5UVLH0quA5EaG+qX5E9Pk128KZP+Rqux4ry8&#10;8vTmYtaHBjn21ifHOf0MYEqvHN3PYc0JUpZ83MtQrI0ZwQEmHWtj/My5g9HAMUx30nV16AspkAsv&#10;DDBjRj+n/wEekr4OGAn84Swy2uhMb8M9o090qba5l+OEfs6QMVU7tNu1+xn63dN/dIXOeMNi8e1D&#10;bwGvAaASmZFRTq5xk0OCn4P17wSY5Gg2v8R//RsIkhPpPGOT/uOhuUZe9DzHi2vnOWq133XOeM6r&#10;coExgVnux1tzoSRPNIrMUE/OuXIBMvgKdOm+usgs3cQXOvI5D9RwXR4ppxkNSV/QQ/nk9zwgTP8z&#10;sp1HT1myktIH95sTG7ONz9ZE49O4rawxbR0xJzOK6Ytx4VnfUOjfbOgF2TSnOG9ODWCQ6CJ+zdkB&#10;T47Gg/zuk6cy5lTn6uHYqEe7c/zkcR8PZK4/iyxxTZZoan8ACvrpi6O21BeOyulnc7g2kQt6zgM0&#10;nKsHD+QRr/KSs3qNN7yiab1MR9DXVmXIWpnW1/oYfc+l5Og+uQaQmEfQxFPArLULLfUUCYEGfVeu&#10;uU9dPZ/zuHYH2JsT1Ccf3ZRnzidSAELzpuSaLPDbmI2u5+jgL4AXPfpA9yQ2CnnJmz2EF46c+5J6&#10;ycr61rhMVmiRMRlqk+f1L3q9cVeWbpv/AiLQbQ3Ubjy0RjnXX0V34kkfB5y0vtUG13hCV/2tMWTY&#10;Wok2Hthx1hrHtgkFEqHTlttsQqmXVtqHV/e0HV1twx++8SavfPQSD+u5eZff/FZJgAkwpH/CscXG&#10;uQQoKZ/zPuzaPxvaigPU6Ht0fb9EpIcxzdayVaYIE/mVV4bdl03Q/GFMWmP78KuyfaTaWCVLcxh5&#10;0jtrsjlBnf1dsD7Tv2xNzi8HX35zBb0uqplek6uIkSIFABxs1yJo1YEe/dSvXlCwaTn58rOB8cPe&#10;aB6XzClsdzwANeRl/7KF6UsAiDK9hIwH+fueBnsa0K3uXqgCTLyM5IRHW1ntBIKY19no9EddAB7f&#10;6OCAFknRViUvX3rZqb6+88GRlERZoA0skYBP2uQeZ51Dz0mfURhABWBFHztVJ8c3oICDXNRI25W0&#10;oTKuOamcy6IHOLh4CQjRT9qU880J5hBzZjmvgIc+zIqmcvK2baPvWAAIApHoCttK2wBoASb4UEa+&#10;/sEImIU+wITMgBZFHyjDIY6u+skcDznfta1okT5wCkCST9mc/8CKokvUM7fw5KS7L698UtEXbXGR&#10;vy1B5F90RwAEhz7Hf4Ir6BRFhK5y5S0qRhn5yV8+4ENbtdQXYBOoQe7ux68ygIvaBqgowkR+7W67&#10;k6MyaMuPFl6UkWaUSaCU/IE2ASZFxRRtVDudawfZk1lyk/St5+XrI65oA0DqN23Dg9Q3c9BLnwK8&#10;1nPzvh/AJIcw414KOMmwzIHrufOAi4wE90NqTW7RyTnMiHRefQEZ0ZmOZHm6N/NWdwaAxTA+Mjbi&#10;w/01UBJQU7jcBEyaCNuG42gSLsyeY2SAAk7UYeGwuDBWLDgZszkoGTcZZoyyDI7ZPnlygtDkyKFh&#10;YbEQ9WaLgVrERe0NPe/jr5DtwsCLiHHfhG+BMXFJJhcTk/oZXeq0iGVc5tzhNcNdndrnfv2Ch9qj&#10;j9HBK+fVAmqxxre3p/31nMXXuUW8twxkpP6+rt6bSEZ8f6PZ/cCjnAsOcca++gN7pN7K5ThlVMuH&#10;Z4uphbLIovRYW/VPersGLQIIAgym/kk5U93zvGdoWMzl8TynOgCqstXbWJq84FVyn05pJ5poMED0&#10;oXu9sadLM6qE3KYzTe/Ik1xyNslPfb05jMccw3iv/bWpeQJvxhjZMnzwzSCVJ+cqIxyPE9zBO71P&#10;9/FevzPaAtaKGMF7QJx72kdfXMuLRg6gdssjBdLQv8Cc+kF7Gq/NJ4xxIcbGG8OL4cKQCkhWJife&#10;uCbHxnLtcs+5tpHxroAJWSkfKKEN6LqnbeqS0G88aF/yzjFSXhkpGuu5KoCl+xmuriV9pn2BJzM1&#10;n+VUp4vpV2CyunuWLqrTtWfpsvvyaY97dEk+PE1wRUK7euSRv7bT4/q2OhqD2lG7c1Arm+Mqr/v0&#10;hS6XGh/K5bjLi156ZA1iPHMOzM2u6VXt40S61jbjBp9oeB4AEniEBzyZR8nNfX0U4GRepO/03Nig&#10;D/qM02RcaFeAonY5cmLcTwZFVOC9ta65WB3JrHrJE+/ari5zgT7w3H1l8Y6mvjROjWd6au2VR53N&#10;g+Sozf3Lj7m6+U5Sj/vOyckcYw5vjvVMndpXfQHjeOobCvjGg/zaH4hD5spoB3rO5Vmvi2in0/SC&#10;XND03Botr2fKSfpLvsAW7XBsrnZffdkFOfCOnpmT9QU66LalWLvMRWwXdor5KjtIfZ6jg4Y52ZHs&#10;WvcD27SdnPUhuaCRXirPJiKTkr5qTXKNPzYUHcYXGWTv4AFfxsH8dx19i3fn8rjug5jkE9+SfOph&#10;n/W8fsdL24TIyxhDK/DePWuX616OkRd5sAcClLQFXf01+9O4QNv99dy8yy8AZP4TDqAEGOLYdd8p&#10;KfrEcx9rDcgAkAA/2qIDEAGUAP3YTsZO/37D7gKWAGH68L9kLNBffU6X6YB5RfQx2uphzwWathaS&#10;g/z0Rl1FKpsfjDn9DhQAArCfyY8+mWuMvflXvt9P303/5MB1iyOXgyvSATAAdCFPkeVABTY8575t&#10;GDmInF33gSQAHYABUKQIBHk5m/JztgE+AILyAyoAIZ5xhPsbWKACUGJ+E0RZjrpneOUo920IbQBU&#10;ALTwj4ciIeQNBCnqRh5tciwiBRCAVt/RAMKoH90+JisfgEde9NrSwsnmQAOC2r6FB+1CE59S7ZO/&#10;fybSrr5lo0053AEV6tE+qY+uBsJ4LgEIiu4IZGk7zoxumQBEUSPqRhtfbQmSPK8MnuoTbdcuMmq7&#10;Ux9ODVAoqkK+gIfANqBNbXMv0ES+5FQkSLwGhgQ+BJbgqQ8A1zY8yBsP0SZzbfQsAEQ5qQgrsq3P&#10;yB0N9MlUW/suSoBaUUwBI2ihLy85FLlSG9dz877fiSeeuAAmFo2cRJNgjlAgRwCFia48OZOSexbj&#10;Fs2Alu4pN2lk0PR8OlfRyjkpPx49yzGbdXoWiCP19iBHNWNBPou464wKR4tiDrNk8bSIW6j7OCPw&#10;wTYciC7wwYIRwMCwslgwOpJLRo5reTNULUgWe/fxhE/XLTjyOGd4MpoYjoxJdTB6LTK9LWdIomOB&#10;N3Fw3IAiUOoJmjDKJedt0ekjUCYd7UIvkKa3qwwFqbeqjIRkzOCYDjQ5S3jGp8XSwtkC3V/UWXSl&#10;9roKHfU2ou9RWKD7yrrF1AKMBlry9ZeabcNwTjYBMpyAZJVzpW2BV9ORwz/nRKIb9IF+NB6m/jo2&#10;HjLkSxPQ8CyDbeZPz5PTBEnS0cZPOj71Nx4aJ46cC/Xqo5xyuqSvus4BznlODzO0c2LdS4/pnoQG&#10;meGRbPCGj9pWij96klE7x7ayeDXG0JIHDe3vDW7gFoM0/vQf54ReBvLgj24ZE4El+HaeDjD+ek6H&#10;6Ax9QasyvdV2TiY5gvQiAAyPHBHywZu2mB96UwQ0MaaMNXMI2cuX7CZgVdvqE3m03f2DTvxOgElA&#10;IDr4zsEJOPAMD2ugIsc9oCVgIbAhp68+CchFTx3ozfK1A43ZxuawQAu85eCWR37zCDkFwuS4yt95&#10;c6n6M+rjDy/NV5Mf1+SaAxt/6KCZox9op52BZI6u3e95bQzc87yUA9zYx49xIa/y9GKCNMaLdcWc&#10;TG/MN8o3Bl3XJ+oqEs9z9+luYDH9Tfen7J2rV38ZE+m7sUTXm2/dlwft+oLs5WvucG4skL9zbcN3&#10;bZ3zD34by3gz9nprXSShZAw3Rlrr5FGuduEHL4EFxnKgiGNzIpkEmEg5tvLlzM1okdbT8veSIGCl&#10;uaf1Fl+tNwEhaOpvbZdH/7mnbOCSNpG1NslHB9BNp6zt5GqtST/RJ3P8BNS1rqApP/ukdVc57QIO&#10;WNcDJfR9dlG2jvvKm4fRJqNsndriGR70M1nJrz0Aj6JVHNkcQGI0p91lnree9lFXDrX71lXl8IXW&#10;tMXUa141JnoTb/1Qt7JFf2TXBdigIxUxog3ooZG9l6zw7S2+vGRRntZweVvX5NEG9bZ2t2a5Rz5k&#10;Iw8+1nPzLr+AEkcASNtqnPsuSfcCOOTtY63uAUb6Zxrn7osYYVuxswAlRen2sqq//i06JTDFOGi+&#10;pHeu2V4AmD7kKh/9pMvaTlbk0vxSlHL/vkin5fHizhYYayaZzjG1Bgq+n7bpnz3nGwsIwREuekBU&#10;BeAJYOLbJW2159xzVjmAbTXgiAIWimQpCiZnltPIMeUwylvUCJBEXkeOp/toyze3MMiLHyAFYIZD&#10;iw4HX37OdWAFMAMAUoQJmvN7FDnafRslwCSQp+/JyKuetswUidJ3VGzJCVyR1EF+faSWrOQjL/fx&#10;27c0tA8f6iFvedDCqzapm1PeB0Q56uShTGCF+orYyPGfAEQRL9rqHK1ABJEl0vw2St8ZQVPSZ/KX&#10;ippILvJL2hVI0VaVgIV4LmpE2wMUZmRHAAh5yBu4gs46b1t90ArQIM+iXGYkCjlI6VLRJa61BcCj&#10;THKuTKCQ/PVbkSPapf7q1n/9u5Fr5dEKNAo48iwQbj037/uddNJJp0+gJOeshSPHLsdvOkoBFYEb&#10;OYPRabFD3715XxmLVguglHPlec5jfHne4uba+eS7etCX0I6++5Vvka58b0Ms8iWLYB9utOB7e8Gw&#10;NdGboERmMAIYG5x5i4OJn7FkIWVcBDLEr8WHAcJAygCUJwObwSNxbHJuHRlbjDtvBhm9jEyJ8deb&#10;cn3BYTPJ9B/qfQBWOGNAiTdNfd8EaNIeSG/ITaZkwtizkOVQMKq0R1tykFynC3jvrau2MAIZj/i1&#10;OFuIyaeQTgu5RboPifXWwuJq4WTAu+7r7xZf9y32aBViWrgnWTj2LQsyUkb9yYi8yYkxjHcyVg9j&#10;k1z0MR2gD2tdoUPOGVzpfO2eYyZQQF75crZ71lvIxsEcW/Jl6FV+PQ7dr2xjBc90U57kr5z+KJqA&#10;HjF65hvDGcHB6OttviSvYw5mOsBATTbJIL5qBxnlPMrTs8Y6g9h1Tj4ayuRM45fe4V2/uXa/iBJ6&#10;6Z6+xKfkXiBIekdPJHpAB/R14chFqASyoVvkimPOeE6uttBpfJCfMaBtbdEjE3OBt6Ha43lAgHLk&#10;R76BBFKO5QRN5D3hhBN2AkwC/wKUHOu7HG159HX1q9u9gIjJk2MAj2s6i0YAijYFggQIkVNzV8AN&#10;HtBSr3vKeL5uf3X2LOc5HZrARpEBeCPP2Y7AgQAO18o69zzwy9hHC0/VY17LEZXw4r6+jE5v8/Ew&#10;83XteSAKmRkL5OI8YBw9+QJIjSPOozWG7uTkGiPaWCRF49fcZp5T1rykL/BAh9F3L7k3/1ib6HmO&#10;jPvNfWg6N3/Kl/wCdfARsOqZcWF8NCYb3wETaDWWyLe5xrjCd3OR88C7nCmy8tz9g+NgDzDBk+fV&#10;h3byR99ajofAjrl+ysuZJvuizMwHnntGNvSVDgRsBKSi47l1hbzkcc5ZNIeRT3MBnSKfoijIUL9z&#10;0M0PjcNAtPQ2gER75Av8wAs9Mb+n0wHNZJ3ekUf6qL+t8/RJHa0lrSvNU5x9QIFzz9XjmXvmNHpI&#10;L9lAnpE9Gcsvla9/F9He7K3+EQSfaKLF1sAPnlsPtBlNz/BMhulcWxqda3PbZDu2/hUFoh7jSr0B&#10;kWjjE43O8YA2e6jxjl/ylegD3uZ8l+z0JTnIp148u6+vtJ+c1nPzLj8ASNEjwBE2kr/vLcrEOSAE&#10;ANJ9+d3rr37ZUQANefqL4F46sa2sfWwjNlcvqZRRVjn5PDM+p41gHmKPZacVFWy90f7sm8A/8xQA&#10;Jtuv7zHJY57T5xL5o2+sBV6ioU/Il/3KLmWfsm3p9fz+l/50zY6Vt4hpW83l1ef0h77rK7qjXi8G&#10;0WXHo00f1ElX5Elf6Le8nHF5vVwERgJ9gHq9/HGU1/MiPYAZIinkZ1/20lX7tcV2H3nY3MqgD0jS&#10;FjY7PpUVxQ5k4OgDARyBJ8AJ5duSoy75ioLIUeUEchaVBRDwD9quwknuOx99UyOnH5ghEgO4EBDC&#10;CeWMoitvjjnaQBWghvP+wQT9IhHUA3AA2rQtCBDR1hX19k0KTjlAJ2CDDNo+01YTzrvzIkw8l4/s&#10;ixzxvO02+AkI8rzImf4CmczIIXkVKUIWgSruoVOECUeewx2I4b58gToBEIElnH/gQtuO1KkO+fqG&#10;i3yAgrZUAQECQfDlvMgVZYAIeBEl0V/uyktG2i//jEIpUkMZNMg+2vpgRsS03YZc6hftaxtVUTaT&#10;NhmkH/IERASY9A2XgCY0AkHQLxql+pUp8iZwQ5vk1W8BWMoEHLmuPTPqh2yiXSRKH5KNZ7yu5+Z9&#10;v1NOOeV0k74JzSQkOZdyhLqXk9y9wAcLWEZpjqOFrHItlBmO7ju6LwV8dN+xiXi+IXFc0yy/ez3H&#10;i2u8rUGZ6vOstxMmS5OZRdlk6dyka98lkMGHnvobr94omywtlIUlM2Rqk8WVAdebqACT+Wa7N0kW&#10;CYaX5xle5evNeF82nxEWzi1yjowREzmwxECZ/7tuIjfx922TwBMLhYlbnkATb8wZFRbLjE+GA/7w&#10;hkfX+NZ27c14zeBm7Fo0pZxUfFqke/Nh8WV4zhBR54WCMwIs+gEpvRmxEPdxMwt+xkBRJdXVtpzA&#10;lBzinHTt0Af62wJVSGmJzqWPdMW9dLNxkUEaiFGawEr50tP03z155nhw7hjNdJycPctIQCue6Ko2&#10;0OscN2X1QwCEfszx0jf0znlvYzOMcmxzEtHIKaTPOS3qrp3pQO2c7Wou6Fn8Sp6pFy+M0Rz8HBX9&#10;pe9yvnurbWwEnhgfrgNMAhbpQBFNdCBAk15Ixk4hykWpOCo/QYcAAe13VA85kY32MMSMXbw4kj3Z&#10;5Qy6p33KStpSeXLtLX90tX9XwET/1cfqTV45n4EbztUpv7z6Nl6rWxnlA3jc6y0qmvrfM+3qHL2A&#10;uZxm8nNPm9F2T/nkGhhDDgEd8T1lF2BFhvI4Bi65lj+nUxk00K6d8Yc3dLTZGEEXreZf+R0DRNBu&#10;znOOl8CXnNXK5UhV3rGx3rVjDmRgo3FjPLTecCwZ0mi5jzc662g8BQg6toaRhfa5r47oytOcQTdb&#10;M/RF8iaT5G8eNQaSqXnbER9oSYEkPaO7RQ/ig+7XP8aletWnT+h4fdq4x68jOvLWR2uwLV1ti4by&#10;yqRf5omcLrJTtsgZ5/WR/NaJ2qIdzRvaoA51FkmiDXjmxLWtQPusJXhqm0bjRxn1uceW0FZ8kLF5&#10;IkCnuZUeHhzve7aPe3RHyo7Rj/NlhIQGvrVfmdYT5cgo0EX5PjbZiyB8s22ce872yY7BA8dR4txJ&#10;ARUcPuXUwW5CV5vU40h/gRdtvXEPL+4p6xxdtoXyOZp9S025tsT2vYf5nR/19ULDOXp4R88x+9A5&#10;OsqQlTIBQGhWTn46a53XJu2Q3HdNZ7LZXKNDXp7jsfrUUfTKem7e5dc3SkSLAEj6eGt/E8wWkvoH&#10;HNtxulam75awjYowKfX9Ekf2FNrqUrYIFnMA28rzIjHNK47ZXcCXIljkl4/uNx8aC8pYcydgIhlP&#10;9JQc6RV7i2yNReNZOUc6rY/0FfCA3WpeDNAoGgktdcoLXGCT2+bDlmXXphfZUZLrAAs2saSOPsyO&#10;di9S6aZ+ZfsHSNBV+dnPbdWiB+khHuTl5LOl2d944Ud4bhw50k06bytNTn7gChvet0u0SR7R32x6&#10;jj4wog/QAh2ALOx1IJH6ABw5/0V2OJcfSOJ5IAgApOgOTmKOI+cSQKAuQIlUvYEfHEuOLacUbeAE&#10;muoI1GjrSpEU6lGfSBS8y6+eHNrAFXQ5+/gDqmhXW23Qxgf6HGCghMgXYE3gCr8nMKaojGTQ90ja&#10;apRcc7rx64iXwAE02qKkbBENc1vH3IICsJJPP8yoDfmKIlG+aJq2LwEC0PPtkr53EiCDr8AtedEs&#10;mkIqUkM9+EMT/45Fd8hXZEdbUNzXN3gNBEGj76I4Bgh5Jm+RTuijU3SJY7xKRfYk18CgvuMyozxq&#10;X8CNa3kCbooy0ebAjSKYAkbQKoKniBVJf8yIn0CmAJi25aDbmFnPzft+p5566gKYNBFJFgMp5y3w&#10;wrl7obwmjACNHKUcJ2VyCKdTKGU4lq+JzbE8Oas5r57F1zQ8LVaTRkaHcxNq7QgwQc89k7dJz0Rs&#10;cjSRW6QtsBBjjrRJ2MRk0JrIGD8mPnX19iXnzuIRz57naGmLe/Iz3Bg7jK6cDwsNQ5NBxoCycFhg&#10;CmVm0BVZYaHyNqDIDHtbgQvAAsahdpg4LBy9vQSG9GVyiLRnJmOhqRYA23csBoX1mUzQic8ck5w/&#10;fPe2jGEh5Rwy5loA47+9s/3tnaPUN0kYshbituV0LW/hn9proS71kbKMC3nIiWFg24/6Am2knOHa&#10;wsDVHxYoBhYdoCtTP9JN99KjORboVItx54Eq6dtaLxsPnsmTrnvmutQYCiRxtJjjLZAykC++A4J6&#10;262dOR4BJTmH+knf5oB2LR8aGffK0vHGcOPYsbHnvPGafHrefEB2eGaIGGMMFHnoEr4yWANt9NME&#10;QnJKigJxzMgK5DC23OMsAUboAfCEbhgzGXG9IaNnHKQZoaQ8+uhxlopiCZzBG30ne3MBg09d6lE+&#10;PtzXngBG59pExo1z9aI7AYcnPvGJOwEm5g51VJe+VF99mZNcCkyIL/cCVLQPH4EFARU5njl5AQ71&#10;EzlpQ2/CA0mcq0sZ5dFODwNh0sHmlAlSyRdN5WorerXFswDn7lefNPOrA91kVL0BIc7pbEBh/Vb9&#10;yUU59+hBDq375BJQT1aeNT86bzy39mSUO7f+Otdm+odfekeu6NVH6aa66i9y7Fs+zgMaAxWd408e&#10;IEw6XOSHeVde40jfmZOVw6c6ldN+49VzPKpHHnOrY/psbtF2z1sT0EVHfVMPyBwfaMhjHqvd9YG8&#10;yuIvHZRXeXnwTw6BCq1J7rlWJ3kpi7ZyzRNFl1hb9K1n5g5Hc4d2kbvy5N74xgO7QZ+lr45F0TSW&#10;JG1TR+AWHvCqvHlcPwa+FMVJznSDLilDZ8jGMzoUoIaORD96My6RS/f7tw02y4y2MP9OG8/c3UuD&#10;7KbWIWtL3xJxHuhdVIt5kIOnHJ7l5Rii4ToQg/0EAGFbeY4GG6WIV46rMpzRGdnrusiCAB70tFld&#10;HFj5Wpc9014yKo9jSR58k5O+Qlf73Sf7IhK0VT51JiPP6yPP6Zj1jGzXc/Muvz7g2rYcgEYgClCj&#10;D74CS/pL4QAPNhBbqe01RYy4h4bzbMYJmKjL8/KbB+h9L+SaU1wrx96Sh+3maF2l38Zxa5pxomwv&#10;rfouijXCXJxu0UPzgzGyXsPTKXKlE/qWfJU1RtI749zRc/nYsexaIIf+p6/ZX/rOub6kV/ICOOgO&#10;HSyiKTuPzqlfPjYzYAKgwV5mMwYM1h46R7cDQoqM4UPQ78CSQENAUH8FLMIEeIMX46DtveoGmAAZ&#10;OPnADuCABHRQD5sejf4dBoAwv8nRlhJlAk3QC7AAOnBAe3PfP8IUiREI4j7nNEeUA9oHToEqwAd5&#10;JTwUYYEuRziwAk1bbPgY6mnrCHrotiWoiJgiR5zjo3+qKR++ABpAEr4L8KlvrkQXj0UjFOUibx+z&#10;LfoghzlASLn+fhq9thtNx3tGgaCv7fiRL9AIsCB/Dn+RF8rIF7BSxAXHX0Jb2fIFbOBN3gCFaANN&#10;0JZnRsS0XaW8bUGpnYFJbXUCIgSCFFGkzX3TRf4id7SnqBjl+nZIEUOOyuItoCQwBE/oqxM9fAfc&#10;yB/PgSuu0apvlGlbjrr7cHE0kwU5kJ1y2h/YhV6gVNuI5FnPzft+PvpqkpjOkMklRy3nLWfIvUAM&#10;eVtcAipcm8gslr1d6xma0ZVa5CTXjhN4QbeJT3KeQxsAkkMrP35yLpv8KuN+eU2cgR990NVE2rYb&#10;AALU18Rm0nO0aJtY0ckoMskzMC0SFgw8qNuk7rkFIJ4YMdNwYmjltPTWLsPV0WIFCLH4AAIsQP1N&#10;XIvlAx/4wGWBtehZmBi02tTbJJO6a0aTyVo7TEAm24AThozIGeAQ0MREYqIms94Y4jHAJEON4cAR&#10;0C+OvWVgpHKEGKVkI/XWoYUavxbwHNgWV6CHcwu/ZAHXZot/f6/nbUrAETlYyAv9JKv241rMya9w&#10;T3x0zbBtUepNWm+w0kHtanFPZ9LF9DUAo3PlLOpzoZ7jpzEWYJJep7ONo/JFR70Zi/LhlT5mKDYO&#10;c/RyhHPwcsj1j2MOmHwMGcaLcoEXjEn3XevX2ldUifEZYNKYbtxm0NQ2slO2sddbdTrqPl0K5MGv&#10;+o2b3iTTpRwQBlnb0IyRAJScR+fGzTTYil4KTGv/Nt0DdNCJQvXpTFt1OE/Ko+W5sY43bdIPZKK+&#10;vsUTcNKHief4diRv7clx6213zr7nuwImytV39fc8zzF1VJe82jBBBfnJL2AkcGHyr1zgg2P642jO&#10;UY7OBKZ0nTGtbwN2im7BD3mouzLo5UjXLmXLn2Eun9ScWhn1p89Sb9sDQ3L2lXFP/gCXABp0an/t&#10;neMieq1t6btx0vopX+MymlJrgXk53W+NDVRBq6076tbe5hG80kVtMA/I03h2BFqYd9ElW3OdI17o&#10;Gx0NRJjbItGk+4Es9F+7yMB9PEjGhn53H2/6hL7L75lrMpXkJyeybWsLPgM7HclAu/CozZJxT5bk&#10;FlCCLj3TbnyVN3BJXuPVuba6Nm8Yv2iTm2trRFtyAoi0L13DFx7NHemAfOpxrzL40Pf4NwfrH3Wr&#10;I1Cp6A+03ZNfW7XN/G0uDFhrLdVW/JsrXZOhOgAIjuZMzpljgIT8zcfWCXqRfUTnrFXWihw8z9o6&#10;Q4b4U54TiJ585je8BtzoT/QDL9hK6tG+2k/n1KctnFb8kmFrlfXLObsr/XevSF71o4O/vmMirzTX&#10;PTyxW9CQj4PpiFZv+/GrrcrKHyjZCwZtJjc6rF3yk5f7jtpFJtmayVd/oeU5vtHAM5rruXmXHwCk&#10;f8kJDGHrsHmyfdwHcASkOBZh0rdK2ESu5Q9kMc574dbHYJWNNsClb6DIE1hizBob0x6rvDmjvynO&#10;jjA2lHPPsyJbnJuX6Dadyt43RgNJzDnqQ4OceyHBRgNQOCdn/aWvnGeL6A993r9AAh2KGMnm0F/y&#10;u/aMjS8v+hP8aPzQN/m8VOxve+XnH+AnADK7EbhSVIj8fIe2xLOvi3Ci0/LKB+iwrQbowfbGkzYY&#10;C0AWdauXcw9cACIEnLDRlZ0ffAVCFLUR+MCBz4kHlAAeAAr9oxAHOOeZAyqfPP3zjLzyodHWGcl5&#10;20+ACeXHn7wcVU4rh7/tMwAPwAq+tQlYoT40ijSR5FVn22aUKRpEnUVzOAdiaLO8gJgJrnCS216T&#10;0wwAIUf05FePtnCU28okOVcW7+oIrEFngiA52zn9ATjqmdE7M8KkiBQykj+AC5DBiZ/fGylaIhCk&#10;LUlooBf4gG558SivfNrRFpy2z+DH/UC1CYQUrdFWGPWgm7y1K7lKABJ5fXNl8lsUTSBbMlB/USba&#10;SpZkL6GLZ+XQCTxqG1FRNJ7VlwEsyS0Zo6td8uFb0uYZyTO3ErmvDFrruXnf78CBA8vfCgdiZPRZ&#10;DHIec/4CMloo5GsCnJNhDmJv3HJEcwCjl3EQmJETmWHpXgYAHuMzECRHTKp+5018lemNkHMTnYW/&#10;D5L1hoPz3F/zmvRMcG1xUK42WCAYRpB3yaLSdzLkl9ekPt+0MhxyTi26jIuAE+Vy9HLuc9TQbytB&#10;X0Cfi5w3E8ccc8zm6KOPXhbHQq97MyKRA0OGkUiuJmLtLJzPEZASaGIiB5hYFNDJ0ctQzjHqzWm6&#10;4jyDuAWQEWuxdG5Bb49ubyi0qzf+FtZCOGuzPAARZfqKvAWbLAAjvRUJIOntBloBNWSKH3zgh4Om&#10;77WZsWUxDoyw+GXE07MJpGS0ldItSZ7eUKTjHZVN30uNLbraGGucpMfpdtdo91a6t3jq5Cjpl5wn&#10;be2NTVES9CtHSP8ELkg5BHSRbpbwpJ9z/hrPGZMZLIE7nk/AJKM9hxCNxp82ZHg0l+RcGUM58xwP&#10;uhcoEpioLx3dq33aVQh9+kQHjIkimehKb8scGXQSnWlbl3FIT5TP4KNf7tFvfU9fyJxuFXrctjFJ&#10;XnME3nPQmw+Me+eeOXrm/GDaGTDJYZaK2lDPBDYCGiR8TyBFnuYifRCtNYgRMCKZ05SpfYEUdEW5&#10;QAZlJNccKccAI8+TCxqO9FIyP6JVmwKdpuy0C7+e44/eqaM2TgdOvuThmWv36bd8eEcj0Mi98gV2&#10;BKzQ++jR89ZB9UfPs+ZH+mwMNE4a8+6rDx/KmCM9M8b1obGiHuO2dY9M6FdRFfK5R2Z4IRd6Xv8H&#10;GtBj9OkoUC8wkK6bN82TbaORjKMAMfcltI2PIkUae8YAWWmvssYmWaKpTvflUzZwI1pkYi4I8NJe&#10;z7SNnPHmHnnpV/ymC8qiFbDkGTp46/tVyuPP+Df2XeORHMyP6MhX/3quPLmhqax5QV739J+8+i0n&#10;23xmDqPP7jVW5LMuNKYCiOO5drhOR9zPvrHeZG/lxOf45/zJo246hH915vDRmQDt7CHXZFs0CRrl&#10;0Q/qaC0MfMB3PHa/7zEEfqOTY4sP7ZTXtbyuWzsCmfp2TyCKa7Q5lJxGthmartFSjzycSo6uNRxt&#10;AJJy+oFjWoSIc8/U1frct8r0kSPZaRc5o9+YbjyTGR7J1zU5xI86yTVAaT037/LLtpHYSH2HpH/C&#10;Ydv1Tznue+HUVpzsKWsY0MO1fJ6xFdEyZwA5spuUV4/nzud6SOeNcWO+dTB7rA/FomUese7Sdbpv&#10;jBSRkr2qbHMLvcv2J199oMxcw7NRAwf1MxtNHxgX5By46KjvAt36I4O+SReoKAV4pXuADHnZwgEZ&#10;9WkgGd1iE/MHABNeosqvLrTTufRyRqN48ciWBhx6FgCoLtfoigop8hu4AkRxny9C77PTRbeL3Ci6&#10;BIjA2QeU4KuIFkABh7q3+pzVojBESbQdJgAGEMDpBBDkYMrbVpwiW5zL19aR3vKrB/2iV/p2SI53&#10;39lAmyMsn7r5FtqNrvrmFpKcd8+Koun7ikXQFFWgrerrY7ZAIwlwo334iNcJOABMACx40Ub3ikAo&#10;+kIdRacEONU2eQJAijBRj/z9K4tjERhk0Pc75G/LShEsARBt3WlLTt878UwecnEMiAl8yPEHFAQ8&#10;kKv86tAezwMJ8OAeHooSUkeRNngAgARq4EG+CdjoL2U8l09SDjCCB6BHUUjOgR3koH60ySLwpv6R&#10;N6APf+XVRm0rGkTb8dDWp4CmgBspUKg+xK960EHPXyzfeOONS3IdEKNv1nPzvt/JJ598uoUhxyXH&#10;KPCjRTunJ+dpOn6uJ+DSfcfuly+nMacwICIHa9YhTccr49R5C1a0cmQyBDISJAZCqHAobx8kM1GZ&#10;DIEHnGgTp8U4Z7WjxZLxY1JnCFoMLC7zbXcLbsZ+BpFyOUs5oa7nW3OGW2+o23MaoGCRAxS0x3WG&#10;bx511FGbww8/fHPYYYdtjjzyyCUfXnJ8M6Z660V22kgejA8TmIlJWKCoE6h23zIpWgW9HG0LnfZY&#10;AHvbl9Fg8dQmRr7FU5uKlrGoW5i1qWgPRjtQpEiSQkPnP+kEEmm7Nyo9Q4ec0MipVZ8Fui06gVmB&#10;CHijL/pfH7c/OmCpN1iBJBla9HQCJV17rjxZ6XcyoV8WyJm3MZCxkC6nzxI9K3/62/hwjG6hnXhW&#10;X06Oc2mGkNOh3qr2Idy2gpB/jj5ZkhNdyXHMwM2Ax7s2Nk9khOQ0NlcoN+eFOa80Jhm1679tpEfG&#10;hPpzuo2hgB1tpIOMuJK2eMbJ0m66VlRWIIe2B5yQR0AbPWp8MQSLTEov5UnP2t5j/BYdo07zQPoX&#10;KEMn5fUMP/MNnDZwvPBadIwjvXT/MY95zE6AiXJok5m5Rr8ZowEeARLOPQ/0zBkOxO0Nu3zlVQ5d&#10;eST5yxdYoh3qNB9UFj3X8mgzfqrXPfkDaORP3ybQoozn9NnzHOGijeSfQIej+Ucd0c2B5UQ6Vyca&#10;dDYHOSezegNzAk0y0Ol1baTfgTDGR2NmgnzKBao4Ns7pujHQc8m5saJteDP2jU9JO+kVWePBM/ri&#10;mo6ZV9Gk58nBGHe/PpbPvIkOnaTLjviUPwAhoCNAihzIIHA18ApdbQk0KQIFf4FK+oETJL+1Dk3j&#10;kHzNJ9YNY6O1xDEAiRzQkCfgFw/qUo+81Ud2gVyBZfjU1gBO49kciG6AKN7QUQZf6sab8a7MXI/x&#10;gBd9ZC1Qb/OcMgEiZNp8SW4BPc7xp98DMfQjGo1dc4p5sTEoL+cKPfNndQaQoE2uzbWeKd96jwd6&#10;HciufQED7heR0ZrTHI8WmvI6b82x/qSb2pT9ZR2Sz/zNljKfo6MOR3UXuasMOq1lnMkcz7ZAF+mr&#10;LeoiA9d4iI5ygTW95OGE6hvy6YVYoLxn6k6WgVLZR3TI+EQv2zfZBJgYx/gmF/fRJAf1aLe2rufm&#10;XX79TXBRJX3o1XnPAkcci/iYkR9sJy/Rih6Z3yfppVKRHwEyfUy26BJ2k3E5X0wYS9kJc+00z7Rt&#10;kM4ah8oYa72wMIaKHAlII1t6SNezVYwfyfilO/SCLgBMyFf/T/tCkk9/FYkCMOmbOG2TapzVx231&#10;YfcWAUKH6coETZSlZ+xhfgFwAhgCFGlLDt3QHuMHTQAMOxrAkT2Nd8+yKZWl63gNBJCfvd32eBEp&#10;8jlHAwgAFBDlIE3AxLMAhT76yqFsywenNsAECKGs/MCInN/+8aSIFHXMj7MCGDimQJC2fzjP6S/K&#10;A33lAio4oTnSHOK2zmgv3rUdiMKxz1nHc5EjnotG4Z+01aatQehzgtWp3dovr9SHbeWVr4gU+aML&#10;LCHDCcJwluc/2JAHvpTBJ/7x5hk5tBWFI99WlECTInf6fgewQlKmbTYAgiJq0C0ShAPfx1HJmqOf&#10;4y+fc/UBBvz9rwRccK9ve9CD8rdlRf0BFQFJ+lX9ATdth4kH5fSjvGhpW9uoyEZbAoMCbYou8TyA&#10;Bw2RHfIBK/DsnBzJUx58tzUHz2jh+eabb977UCwaRecUOZKc5fFDO6BuDdyQZ4DJLbfcsiR8tOVH&#10;29dz874fwMSgt5hYVJqYTDAtkDk9gSEBIN13DNTIAZQsMBkRLUa90VAmZzDAxLGyOWwZm/IHopRf&#10;QlvdTcaBJpJzExXAxCSXc8tRNjGZYE2EzntTwRiJLwul+l1n2Fskio6wmLi2UBSyr82OGXoZ9hmD&#10;FgYGFGMpdN3CxNmy8AWQhOhb0FoQWxQtdr2ReNCDHrS5973vvbnrXe+6OeSQQxbQBC11Mw4tbDku&#10;FiQGb84C48FC0RfB+9ccqDfgpC+Pa4tFUHu1wWJHNr1R1Sby0Z7e9BcxIxU10jaJvi2RU6p9jASG&#10;fW88+vK7cvJJfXhMsmhLRQmgx3iXLO45sWTbW1Qy15f62eLI8LE40Y/e3lncWuAy6OhSb8zcD4Rr&#10;m5Y+Zxww0hlhdCzds/hmAAaEOAY6TIAhnZ6AibrVmzHJeCBzsk7HGB36JcPFuXvajSeOQg5WUSee&#10;9eZI/zBs6j86gq8MRm1s/Dbm8d4b9MbkHN+Bjc0brjOayQZdhg7jhWw5AHSIAUZn8Kp9RcAUMZMz&#10;5LnEsQyE0IbechVZEmASQJTRl1HX93LaAlaU09y+4xxdOq8/zEeN3QzEPq7pGPCpbnxpEx7rK+3o&#10;iP/aefzxx+8EmOTYOgbG5EBOgMK5e+YlDlXjNSBkghfKmBvw2pxR+QlouB/9wK3qDsgIzMOf9gaI&#10;qS+AgRzRC7xQF7m4Z36hX3RDGfdywo0ztAJaJNeO6OJnysB95dRh/HSerNCZvCcP9wJZlAkAVz/9&#10;br5H3z3jgn4EsKBH/40L84FxEI/aJ685wrn65MtpN1bUm/4E4qBdBIU82hiwZfzSJfmdNwcmQ7rt&#10;GT1w1CcB4uqtvyT8kI378qIR3861j+4q05qQfpGLfOgal23tdA8N5RxztJQxh2ibe67lUYexi0b6&#10;i7Y66ZRxSWZkGFhF5tqNRmA52avHemN+ad21dqQDAfpkTy/d7yOoeCMrCa3AkHSPPPS9NcEzfWK+&#10;Sz/k1deOyrelQ1nXknzoa4P5v7bq4wATNOSRN3stG8V18y5+zN/mWs8DfXpRkO66R7/V2dt7fPVy&#10;xbrT3G79yQlVH/qO1d9LAjygJ29Oqvlecp1tltPJ/ggoaX1QltPKAXYPHwCT1mmyCBDRP/qf7Itq&#10;0U7PHLWDnYNOID5Zuca7Pmkd1+/GnDL4JJPWwsClHGt8axP5rOfmXX624oggEUkCHHHO/ilapC02&#10;7lur6KlkXbL20Om+Ecc+7MUae7EoD2PImGAn9R05qW3NxoG1yzhrvjG+lEPDmmY9LJrFWmfsGYd0&#10;MQCkehx7qYEemdZH5Eg/mmt6qdD8R1/Y5Pq77Vr0wTO6p//SXeOTHWFLC4CDTQ+o6EOx+ptOy0sv&#10;6BQgIpDC9QRNAGfqE6kiuoQDzrlmFwMx+iZQ234k/AJg+ugoB5/djCe8BeD0XUE6bVsIh1+0AxAD&#10;733nB/94w6O6gRac8CIklBWlwfEHQKhXtAQnmXPK+Ss6oG0oRYK01abIBk5ijnFRJm2hQbMPuQaY&#10;zI+BcqTxBUzo2ydtW1E/JxdtdPuWCtngPTCm6BV8cH7bqhKYBHwig7670hYMeTnwbVXq34nIpq1B&#10;8pIBZ5kTzsFu+458gTCecf45zgEa5OG+5+gBnbQVr5zznH5tVA9+tF3+gApy8FwkQ9ES5OG+5+jh&#10;M5mpv8iHHPmihdpeUjRKjj9Aoe+NBA6RodR2I/2FX/nxEeiFXtEoeAiMAQLpZ/X33ZXy6oO+JRMQ&#10;g1/0lSGH+AgAIc8iV+QtwkM9ngWayFtkjmdoTlBDaosQeeBZfe6Rs7zoBt6QKbryBpjg4dZbb13y&#10;4kNf1u/Sem7e9/MNExOYCUVqwTM5BVBYXDIEc4C6Z/KawAkaLUi9gbbIeG6SCwhxH22LVjQCYjyv&#10;rsCbngXiuO+YgRBI0sJmYbV4NglKJi6hbhJHDUhgAsRXbw9z6hgyJvOMYxM+g52RanHhSFl8cnoY&#10;hjkCGekMt4ygFgT3XWfQtjBZlAJFirawoFnMLIKO6izSooVU8i2Te9zjHptDDz10iTRRjlFokZPw&#10;3ALmPsOxfeTqx6+Fo78jhpb3zzkmC5O4/MAOZeXPGdCu2spAzSm0mGaI5zziI54sutrIUe2bLIWZ&#10;9vd5ASYZBUWiuC8PuXhWqLk6Ai56o+I6kEb/6lv9zcCzMBY22RsGC5vEgGJsObqmS73xokfyZxDr&#10;18CwACk60/hJJwNAAkQy3tAJIJlACaNMPRZadeJBfnXojxzttnIx9nLGPctJp58Be4ERZFIYLoOq&#10;EP2iFhiR5GXcZHQGWhqbjePamBFjzLsOJC2P59rWGNWevjhPVuipM1CEocWgChgKMAlIoVdFEDWG&#10;9LvrIj+KMqrNhRenD/TJuKJ/EnkY072Jc40GftDXr9rBGQkwwCdaaMoXWNJR/emGtuANn21nyBlE&#10;Z1fApHlFHxd54aiuHDk85oQasxwAxwABZc1zzU+NbQn9aDGIPW/MB04EuqChX5xnQGcQo0UG1e+Z&#10;1NwR0GKOVZasi4yhE8qUz70AB+cT7FB3CX9oqUOb0Khcuk3vqidwpIgR95R3D42cSdfo4DVnc775&#10;bG1SNn1xT13Ojf2cZ/eNGefokbdnzt03hpqP8JQjgwZZmD/pDV7pEN1uHjQ+tLu3vMprq3O656i/&#10;kkV9pj3qaNzUh+YZz1zTX+XRr9/Rl3pDbaxrA3m1juKzsSu5Nl7VZUwpQ2Z4ai5IH+hpfRNYojw5&#10;qK/+S0Z4I2+OmecBBPizNhib5kU01E1nyNJcSP7K6UfzH77QUEbd5KCcPPjCq75CRx3K6W9tkafI&#10;jwDDALTsjQAHPMqv/sD4OX9K6g5UoReeoxE4HUhPbs3Rzd3m3SIqoxmAoc5eoFgPrYXZWBLaHM6A&#10;GffQk08CaLhGNzut9VP7OY7WWvTxaI3rZUIvIfClDg6jdZYd4iVO62/1W4fZbQEx7jvP5guAUVeO&#10;bdEwrUnyOCZj/UIGaOhbYz6nm72Y7Yh+Y97z5pH13LzLD0jSd0kCTFyzbwAffZeEjZTNFBhi/e4l&#10;APuQ7dc/5fSyTR46bzwXPTltKLSKsDQG6Bc9N1aM9dZStLLJ3DeWA0qNN2OklzOtgcY2eepvetU3&#10;RhoPgdrZTXRV3+h7ESC9JArsyvcw1uQFmrFP6YloBHYr4EE5fZU/Qsfpij4saoS967qxlq1XBJTt&#10;6X2jg/PeNh78KVN0LN0GwgAw5AceqANP/RNPL2q1HzhSNIb8HHh1lV+b+pccwEIf5eT49T0SdQEI&#10;tKNvgnAkOX99YJMTrQ5lAAsAE/kCEziQ3tpzvjmOHEz52y4CJFBW/RxOTiwHWZlABc6uKAxtlp+D&#10;GgjTdzbaQlOUScASgAXtojZyhjnmRY60LaeokcAViUzU7RkZkrl+CgjB33T68YbHgCN9oLw61Y/X&#10;vpURYNK2JqmoCk43oCKQYMpBUo/65OXs55wr17Yc7WhLjHrakhMIokyRI0VJqF9+stdnRUngQV8W&#10;VTS3zbg3QZsiRwAx6BWNImlDwI28fccEf/IVYdI3bdSJ3gRjaltRI0XloImPwJK2/LQFqvYF8PSt&#10;EbJw7FsmRRfhCV35A24AIWirR17PirSRV53qn4DJjDC5XYCJvxVuMrLIOTcRmZRy5gIuWigYBVJl&#10;HC0cGQvKBax0Xp6AkgmAuK5c9QWGVLb8FkzJdeCOhbaFP4fMRFZkiQlXMmFb+NxXb45s4EjOBWMk&#10;g5/RxpgymVsgLAAWDYubhYPhx0nJSJNXOcfexDlHLwN+OinVzVHrmwmctRZAdQEPLIDzr+AspC2O&#10;feNDdMkRRxyxRJ4EbljYAAroF5LcWwB1WQi10eTPgSUbE7qJx4RtsjJBm+jxGzhkcXTdm9rezGoP&#10;IzajmlzkCyDCUxEf5Bf/2sRIeMhDHrKEplrMJW0swoaDqx3OK1NkCXqO6mQYuO6tCSOA7PW5BTGD&#10;le4wduhGX9enL71tsIDm3Pf1cvIxRuYbuZw5hjMZWPxzqtSVkbjWe8l1QEJgCvrqpdMZDMqrUz10&#10;ifz1BXnqz861v+gFehnoQOcy+hkydIJc6ZoyHCsya5uZ/AwdPOHfMZAnMLP2zPkhp1FqDukaDXpG&#10;htrl2pyhzdqKRqBPY6gIk9qL16I76LJndEsZvKdn2tIWJIk+0oXAkvTPWzN6Zmz194nuZRiqQ53k&#10;QYdymgNM4iPdmxE9AXn4yQAtb8ZrkVt4fPzjH78TYIInPNAJR3y5l45IgQzqd043J0gRIKBceRy1&#10;tfnMGM8h7m268Z6hnONM9hNIcR6IiL775Nechz/1y+e88YTfkmezjeqNr0CJQJXAEs8DPKTm4hxq&#10;z+id8YkXZdEIIMl5osu9OSUTeeTPAXaNbusafc9ZJiN56H9rpvFiHOdMBxDVV2i3hgYwOBonxhiZ&#10;omFeMhYnWEXG9InOGSt0jszpG52ke9qFZ22ho2SqruYVOtiLgXS1OpzjTVnrRmBLY7M+Tg88DzCq&#10;ffKQb8CA9tXv5jtHY6HxYrwa8+rGjzJ4wKc85O5eQEZRNMahY0AQftRt3qAbnmmnZP4iU3Wbd/HG&#10;ntC2bBg8qh8tfaydZEl2jY90ItANTf3ZOpAjLqGhHWhrd+tAAJq+DSRoG06OovY2n/YiRz7gBH6K&#10;3AiExocxpXxrV7otLydOebQDI7KNss2KgMmpVJf7rWN4VC5wAi22VusFuSnP0fS8+Z9T2j/VyY+G&#10;tdZ6J491x73+WQe/2ogHYAXntX/gYZ8UGVDEgHahg1/yJDvl8WCtD7hEr4gc9ctHVzyTTx055skU&#10;PW3KVl3Pzbv8iiTpWyZsy/4quGiRtur0Ao1dZO2QWq+kbMPsw140GbPWHUe2ZWtetpWybKlAUmPG&#10;ODL2JPOKfOqPlrFOhs3ZyhibRfeaj8w9xg/ZFl2hf+l0ILf6AlXNdewsW60ACOROV+gY2TefGmP0&#10;iw6I5OAsi1wAgugn+qJMdgpdcM+L0pxwR7qjj+U1BvGJPzrH/vU2PUBA5DUQh67Rr3wl9fluSR9e&#10;BQSgD0TpY7GBRaJU8Ag84FQDQTjv+BfRQj7yiZQBGPSxU84fp4/DChBgnwMJ2uLC+ZeHU8iB5jRy&#10;Ajmi/TUusCSQguPZv5BwdDmcHE889c0KebWd0yk/J306u5zSQJa2DOGBc4sWPqSAh/6uuI/JOlcX&#10;2r3l5zSj07/uFGWSHOTPqedo40/by+cYGIVe36YgO7TJoo/JFonimfb017TOlQtQKLJCX/V9jbZ1&#10;aJ960FCn/Phqe8saXJmASdEgQA3t8TwQpO9rzG0r6u+7HRMwwc866qePoqYT8uFBGwNM2hqkf9HV&#10;T1IRKfI6d4+ciz7STvwExsgbsIG3IkwCV4ow0fYAIUAFORcFgia+lQMSkan620qkrHvy4xlP6LqW&#10;T/v8yI0cA1baFoSv6MkbaFKf9/Hc9dy872dLTiGQIfAZDiYDxwxBaQIjFooMjpyoaDRRSTlNyrXg&#10;oNvC7/m6vFQd0YiOsiZLkxxepQyFwBPJRGiSbMEz2blXmGpvYEK7exPcW8ScAec5EBwgi4YFx0IU&#10;Ip+jkCPBKHNfmd5+OVocGIEW5AxYR4sSp5UhG8BhIVRX+1Q77w1BgEpvEyyqAIcHPOABi7OnPRYs&#10;CxiaOYmu0e8NujZY1PDMAAaYmKwsEBB7SLbFyGSeoc5IZhRbLMk9eZGTxU9b0CVP/e6Z/AzPnEn1&#10;MxYAJUXNCE/t7QpjwXngSW9LGAk9J4scUzLkwBZl0lt/bUtP05N0jPwZWC2chfcGYNBBeua+/DkG&#10;+ky7tLeoB3oUSObcM9cBgelnhmgRJQEmM8IkI5RByzDL8JfoEB4k14FYASY5O/rI8/pK304jqDdB&#10;yc2RjuS00OWM7ULO8WcMxncGjHzSHKfNHyXtYpwygLQJTWMw0IhsnKtXn+EXLzNyJGepiBnn2t99&#10;snEMOEsXAinkKyKE7gNJetvWkaHp3Bs35dAga31pvmAckmk8FcHiPDmmk45oFHUVPfcdlcUfvo47&#10;7ridAJOMTWMrwIDjm5NLV3P2jUkpB9u9AInmPveipw+cN7c5BkgEFDSv5RjKEwicMyx/40U5dPV7&#10;dOVzD//KlSfAQB40m4cbVznh1dO4dI1+jipa2uZePAdONDblq17P1BWgUt7AJeVzvORR3pGDapw4&#10;r614zZE2NowJ+q9sawN+6w/30JBHG3uL6xwddNUnb8a6MWDMqsN8KgVie9ZaQ/fIYTo4+saRzigf&#10;sNCaFDDeOMQHWdB7ZeKJjMgucI6c6LNr41u/xEdgBf6VQ9M5OvI1J2lj4xstz8pvjTRuAoWacyXz&#10;TC8EAgOLpizyRhvIEf/aqz+as81D+gA/+NKf6kArQFu/ZQtpY+AHuZofAmXQw7O2eEauASrqQQsd&#10;9WT74AO9QJfslRx7+fDhXnOtdcWapQ+yo7RNSk/l6ZtR2U+urX1sJc9L2Xitk+jhQ71oqrv537m5&#10;3HNOYS+urF3ox6N8eFS/cVCEIf6cS2QkD4dZW9G1VrDfOJruVxe+2XTsuwCTvv3gmTyu1Zus2qqj&#10;/drE6W3caytejEUybI3mDHvWmqx+7S6ipbV7PTfv8itSGMhRdAmbro+ysnP6dxz32k5j7WoNYxtJ&#10;fZ+kLc7WsRmFy/YzR7TtWf6iej03TrMtjH3jzFhid81IFGPJWM+uIU86b6yqy/rKxjQ3GQ9kBNgQ&#10;ScGmUa51gMyNI/2gf/p7Xk4t+5Oe0AtlAqPpJzBMRDQAor+qZavqM/2jTrqGP31Hl4AYtnvIz74F&#10;2jUu0k86DIiRhyMnoQ2YEJUOTEk/1YEGWvL0Vl1ZW2q0OT2VD4DClpan7Qsc96JjfJdHGWVFjhQB&#10;keOvHKABmAIcALSQqXtocRb7XgYnMwe6D6QCHvoWCAeU483h5VT3scy+bQHgmN/4aEuFMurBU2BI&#10;H08NUAhckY8D3Pc68NBf/+Kj76gEwrQtSN22Q5E58IlslQ9ciNcpD/pC7q6BBfJNORQ1o/74AKDg&#10;ubwBTdoWSIGfgKYc7xz/AAg0tKWtMECOvgfSt0Zy/NEIwFGGfIveKboEfWXbIhRdbUZXvfLK1zap&#10;wISAFXS1W9vaNqNc0SieBSo4dy/wSl8XpYQuPvt+CT4kbVY3HvCuD+V1v/bpHzyjWRu1z7GoooDD&#10;QBv6QKbar434CCxZR+a4FyAUaCN/35QJvAqAIQNgiTS35JAp/tZz875fW3JyKAMzAikcAzZaaAI+&#10;em6BcT0BFItPjqJrR/la0CV5JnBRXZXpfg5VE6DkvAUrx8zRfZNZW3FMVBZTE6vJ0mRo0u1NJ4OG&#10;cdIbpwwNbZQHjy2qjCiLAdAhBN2CYHGxWPT2Uv4ck4zQFgbGp0WlCAB58cEwLkrAYtS3EfrIVs5c&#10;H/GyOLbglXq70F8NW7BatNRp8Vt/R6SFrYVSPhO8qJL+Tg2AYuIywbi2ADH8GKJkRO7alxPWubbp&#10;XwYtOaPPqdQ2bbDo98X2PlZm8XZfe/obYvf6zoR2W/B7u9I3J7SRgyH1MVj1aDNe0yW86G880x/6&#10;wODy5iHdkdLhdATv6tA/DImcl4ziHCT0c6yVz/mjn73JaLwF9tFhvGSw4onx2b8B0Ee605aHCZjk&#10;0LRdRfu1GZ9Fi5QCUugupyKAxT3lpQm65Nxom351zvgMUG08NpYDShwDSCRtkjfDxTlaaPYm1LWy&#10;6Du6p514KTKqcaMtARP1h2tHY4ouB2boM+NJvt6GkwvdMI7pkvHV94EaY8aHco5kitfmIP3MwIuP&#10;oluAIfIW7RQAtebftfrRr98Olt8JMAlMCCAx1zjvzV2Rb+TYPORZIIDUHJWThyZ9ZZTKG4iiLP0L&#10;lJDPPfpNP+h7c1mOrUROeAlEiYfuBVJ4pn5lcsIDKZwr51lOpzyOAYazfeak5vGAAfebm+PRPfN8&#10;gJ97pcawY0Z6ZZvX5rqBVkCN5FnARc44esaAY042+vVbb2w5dvS/trmPJ3ToLz2KhjbXZ0WN0WV6&#10;2NyEtmPbYVzrU3Jxrk/JIJnqE+XpjxTgKm/rtCOa5hI63PykvdGUtBcf6tImfNJ1RzqXLhb9ZEw5&#10;kguaRcnJY6wZO/iR37hR3hqvb12rY4JAypGX+Za8jMvAbWWNwcYO+u5rPzmZx8zFASY51Z6rxxG/&#10;9EPe9Iocycicbv5zH72AuOys5vvAl+wi5+4FTmRzceikwJ5001zrnnrdQ5s+Z6P1ksDclX0naat6&#10;mm89U5cjvvtmiTrIz7qo3+kh+mTT3xwH+mhrYL+1iwzUb+1rrcWHZ8oqo/84qK0tnEZ1t/UhgL4t&#10;PHhVp3Loylt0ClvP+PGMc6uO5NaHO+VFDz/oGHPR1KfK9I8obCH31VuUDR1vze7F3Hpu3uXnJReQ&#10;w/rTy6M+yDptoRk5Ys1quyj7LeAfEDKjkdEI+G99Kkq3rajKoIdWc1BzhrFtDQO09P2UolLJgZ2t&#10;n8hBOXquHjYYG68obPJjf3NqAQKu6Yqx3tgne/REV3CWObPyA1AC4ugf3QswARYUVSAKgGMNbKAT&#10;AXuO8tI9dmxbLJzrZ3Vmz9BdedmD7F1OWVEaAAx+RFu09LuELoDHS8YAE3nZz7bYkA+wBE33OPec&#10;Q04ahzHagSbsbREr2u4ZR7Y34H0ng32uTlEpABhAAMewD2u2NaEtHegUYeK8rQ8c47ZTuC5v/w4T&#10;YMMxLaohgKVtHeQur3bLh9e+P5GDTo5Fd0h9TJZsyaBvZuQ868c+zur7JHjvo7aBK0Ux6Ht56UyA&#10;CXCDs9/2pKJzyKm/TnbUPvJNFuvtLdqnnDa6LiKnCBNylr/tH/KrS3n3izApL9msQRB0i+qQlzMf&#10;UBDwMLehKI/P8vdtlIApcirSZfIRkKa8egNL8B2oIC8e6w/9qd6iQPqorbLki0d0Z4RSW2XaGuRe&#10;22ySXTyjEXATuIEH/RZAFyAkXzLrKL+88gXcqCfQpq0+gXL1h6RMkS70aqePvub4SL0VCJzobUgL&#10;qkXWxCVPi32Lc8ZUybX70e6+cpUNOAkYCQSprPPJR85mjqd7JuDeJoQSF1pnguur7CZlRoVJ1yTN&#10;UGK8BY5k9OQsmph7O6lsb497w83gcq83+Iwv+dDOmcmJK1S60H3nOQrKW5zkK1zfQjffgrctpcgT&#10;C5hzC5hnUt8GsVh6ZvFqz3oOJKPTPc/ktyCjEQBE5lBdaD2AxILVXw4XVkvG+jHHmPHFsNR2suyN&#10;asAXGXpOVhZs/NcGUSXzy+4W+SJOACZ936RvunBo0SB7/VfkhGuLPpmtIyVybpzjJV3TFsYUA65t&#10;OL1ZpBf6pggO/dhbdv2WTks5acoEnKXnGcmMODoZaBCYEA9tIWP0pa8Z6OpkWBQ1ghc6pI1FOTjX&#10;bk5+kQxkg/dAhIyfQDR6gBZddi0FBNDJxkLOqHbgSxvIsLkgQNWxdne/tpKvco2rnEqGVkAW3ZMX&#10;bTLNKc6hCXxIp7U7wKQxpC2NuaI6Ao0810ayyahrTLX9y1iIRpEp5gUGspRzrV751N24NTfoB/fU&#10;g9+AvICogBT9JE/teNSjHrUTYJJe4FO7jC/6R/fcIw/9xlErukQq6k35QBd5lQkw0F59kmOtTOCJ&#10;5Np9efVRQGEASPMs2tWHh94mBooUteBebxlz5AM54rHrjPkM+8blBC1yztGsjpxZ13RNWfcDV/CJ&#10;RuMYLz1LR6OlntoVv3gLBJS3OSSgx3VOrnHR1gblA17Kjz+Om3FEZwKl5PXMnJOjTCddoymf+R8A&#10;HXgUcKOP6Zr76UP95XmAibY0rvCHX/foKj3X/wErzpMB+toXaGHMOse3a3ykPzlLytJb147GjvuB&#10;J2jgI/DUGqX96qfz6iQDZa1l+lt9ZKgseWgbewAv6CijL7Sr9QF/zvHjWbqkHF7o2ARj8Nscp+3p&#10;HFmiy9kmOzQkefRX6yY5Kd+cma6gEbiM7+Qn6WfrhDbhEy+NOXnTSzSdq1M5dQacFD2ZLSdlS7kX&#10;EGAt4gxm76kH3eSoPnlEc+A1+1DbrXHWL/k8QwPNonxbI9SLHudW1IHyvenHh/WyNpOPdcdLBDTV&#10;YZ1kjxhH1cleaetR66lnjhx1tqD8ASxFGKjDc23uL2qV1271qQcv+GheIFPtl289N+/yA4awa4D3&#10;bDHj1xrUi7BeLLGLpLktRmLvsBWtXfICVYrMdU+eotnosbWH/RS9bEfzjLFFF9pGTI+MF+ulPOip&#10;2xiQzxzFwQcG0BPjy1pnLPbtFHXqZ0AGUAEwQM7kiK8AE3WTpWgNTjWnjzMMRNBX+oGOZFPKCzSQ&#10;JydO5IJ65KdLdI0u0AEAGnAhp08deKdXdDQQTVnt4YBzGDmdRY0ATOgHfSUjedFlK6NXxABgQl1A&#10;IjovSoYNHbDCkeOgcuy0E4giP/BH+/uHHM/6qCUHE2332q4iOQdAcGw5gb1B51AHLGhz/5YjL2ey&#10;D3HmzLvmhCafgAIOZxEmbXsomgAv2iqftmtPjrF8ATFoqFfewK0iUtqu0Tcq3JeH/IFG/WVx0Sht&#10;zwjMkHf+rXCACbnhU/1kgG6gTd8wwX9RK4EKATxtTVIGSOXas6IqilDoGyZFPuT4uy9v0R31Yd9q&#10;KQqk7Tuc98AV+fGELr0OUCCfeJAnQEE7yaZIEO1q+xJZoQ2kwIP61d3WnSI7ot22Lud48yxwpSgT&#10;tGckSNEzATxFjNRGfVBkkqMkP9m3JShQiNw8qz+KMEFHngn20J8iRwJiyG1+LBe/+EJnyi2Z9MFh&#10;7V3Pzft+Bw4cWP5W2MQSaJDz0xvVAAyTiskqR3gCJjlHgSPzPKBkgjBNfOtngSNSdOSTxzEDw7Fw&#10;UBOiydEEZuFztAgWruk6Q0bCc4ZvjgDaOWndZ5hkjASa5EQFOBS5kWOWEZdhyWjrbbfk3OLD8Mvx&#10;y4hksPXGmaMlj9Q2lL5xUkhlW1Tc682ichJQwX1GJ36mk8YoxbeFDf3esFto0WaMMW6g4dB+MpT6&#10;n3uLpEm9v+W1gNABMku+OQwZlRmn6tOWACAACeNe3YCRtuj0pqVUiCqDwGJswdeOnC/yy+FnYOf8&#10;6Gd1W4wd8Ul/6E7Am+sMtfQZ/2gEHjinA/SIcW6Bd66NOXw5pOQt5VQGEJADQ42BaLHvzZdFehpw&#10;Fms85dDlBKqTUUOn8KD/9HWRC6457Ayo7uc4B9Lp/7Yv0dsAEueBafIHypBrYIs2GhN4M+4CQkrN&#10;CTORsflFXm0MMMmxQo8cnZOR8UdOzRuNeX2Hz/p9ApDOtQPPrsnIvRktEzARcKFP032p7Qx00rip&#10;7YEsZK8t+gpf+haNxr46nEcfH5J7rhtv8krmAPIO6DvYXzsBJukj3nJCJYYx/TAuPEsv3ZM4y+4H&#10;PtTH+teYCZiY5wEj8qM1gQtzpGfOK0c+OXMBC+hXJr4neOFaGTRyQqs7WvJMwKS6Ayua1wMCtM39&#10;CZhWh+fu15YiPeiae+oiYzSVpc/O5dEeSfnaLTXH5FTWDnTkbV4MJKXvaNKp1j710gvzrLftaMpH&#10;x4xN54FIzbXycELwaHxwhIxzdNEno6Kr8CU/WbhHH+WhG/rK+AuQaN5zlJeemIOVqd36Qd8GhrmW&#10;z9jBm/bj1TPjgEz0izFWRAk+W3eV5Wipzxj1wqCIl3SpNuEZfwEIzc+BhZJ+xZv2BNDU9+g0D+NP&#10;nQFQaNTv8qePeNe/1hC2RbqSfmVHdK2ca3MHW4osyEVCW93akA61HuEhu0h9gS/oBaCpS5vMkb2k&#10;UI4MzU/OezOfTRcIX15JW+ibOVqdrdnycDaVIS86Jt+0yXpZ5Vre3trjB21l0QUuSNEOMAng0Bet&#10;K2RinWSH9NHMtvGon3z6LkTgCTukv4vFF57kAYSg1XdN0EcTbfQ8kw9dvFiDASTGaTaCvPOFgH4g&#10;y15+rOfmXX7sm7bZWH/a9pJNBvhoK7Y1iq3XR1wb04EgvUxDS362AL3OpjZm5J9Rvuixqcwv+ooc&#10;2H3kCUygk9YnfLE3zS/o6HdyLxKZnIxt9Nv+oxz9pDeBG6IBlEsP03s6Tj+AAJx2jpejl3f6Sd9p&#10;A/0kezoFTOmbFZwozjLbtA8Xp2P0R4RRURuBDoAJNqx82kpH2LXmXdENnC5OnPwcd/XRL3Wjqx73&#10;0OVUyysBB/AtUgSgwm6WT1RL22dyiDl0/bsOGZHnjETh9AYqBLCIwAAokCUgp60l0+l2zlHl3Iqk&#10;CDABVqh3bpEo+oEzKq86+uCp9rR9p+0iHM8Ak/6FRzvmm3z1c2blKxJFX2lrH1Fty0hRIwEm2iNf&#10;wIay2sGZLkpDefVqP50hb2BI4EofUgUQqCdwRT+SQ1uC9EXbiNqi0dYPZYA8juSAxz7kWhQPORZt&#10;U5SJ8njMSUd7fh+FXqFflIT7bfWZW6T0aXkDFKI7t17pZ3kDCPRL27487+Omyuojz42tCZi439aU&#10;AI0AG3n7hgle8Kwd6MmHH/S1B0151d/40Rd4TRZFdnguH5kF2uDDM31HDujOD/eiL5H1BLuSG1m4&#10;n8zk0x9tkSrvjLhRLz1dz837fqeeeuryDZMWzxydHJcJlkwnJpRXck/5ABDnOaLRXAMtc7GOXvnK&#10;K6m/awtWESXo98YksMSk7GgBtbj2kSeTWnUGfuScZTiiaeHDD8OAUSJvhrbkubIWlpyhIkA4+EV1&#10;9C83FqG5XcRCI/U9kSJI0MvYDJDx3LPeHlh8pLYRSG3PmfeVs4jmHOOTgVgkBqMxRxkvFjT8aEMf&#10;GvOMvBgfvT2wwFm0LCQQfJO5NwUWBJN3RhKDQx/1FizDtjcPvdVv7yyDoKgS5yJK+uhZH7stda9/&#10;duFo5tgWhSAxqjOI8YGHgC/39HtvZ+lvYFlOjb4nM3LMEc9IdZ4zQI6MUomce0vvWVEPUo6ncsYU&#10;faSrFt22jQU+TaMyZxD/krrphroC2OrLgDh9qU8DBeTBz9Q7z9wLxKN/gS3KooVX7aGTRVH0Fh1P&#10;+GsMFnkRaGKczXHqGWOEbpB3zi6DyTjUL80lkv7pTZ5z4y7QBC/4xF8AQLJOvxtrnDpyog/JJ8Aw&#10;8IQuScaPZPzK11gs4VmbtKE3aYEg8heJ4tqR3NGIR9eBVOqWnzOIl/rw2GOP3QkwCSiYIIa2BiqQ&#10;cc5q+TzDT+CF/M0R5F3KOfRcPnUZz54FdHVfqpz71REwUlk8Og+E6DznX1597H600ZRXnYET5e2I&#10;1/LmpFZv/R9/zeXqbEwHsuAZTc8nf4EGdHvWLQ89ncCfsjmJySaAgoNs3ORo0ml503950ZGXrlgT&#10;8Gme4pw0r6FjLgj8aC4w1swjntMn45dRj0e0lA9gjlcyMXa0xTjSrsAMyTPHIpjQUpc6XBuLbRlK&#10;Nvq5aCLjN8Ci+67NQ+gGeAYwtT57hldtND6VM/7ITn6yyonHUwBg84myeCRnPGkbftHRpp63vpMd&#10;uZC7PsED+ZFLIAv+PbPO4SWHWl4y01b0yFQfei5/QEXgUetPEY76V3uUbVsKvj0LUFBPOhRYEgBH&#10;do54aK2LbzJCR17n+AloVK+2p8NsJnzJq358Boa43xzPvjLHq9P6VZQJ2toEgAhYCSQ3/2sLuo5F&#10;VAZWJFN5iwzuWxRz2401smgYeTj1bA9OLNtEncrh1fO+HyFpr3qkPsTpRRA+3Gv7tjHkXqBMAI02&#10;SmTgGC1pPTfv8gswKXqDzUfn2Xdty3FeZG3fv2q80lProrXbGja/sSefPNnG+to6mc3XSzfjkY7r&#10;P/LjsPeND7pivSoK2ZikX/Siv/RlK+obdbUusluNJ3WSM+eeQ8thFW3RyxO0/s7jNt9P3yP96Knf&#10;Xhw5TikHsu9JcPjJkR0ONOB0trWlLRJtyeGIcnTl4/z3Zt5zDiPHv60za8DEkTOpbnk4m5J6ilTI&#10;mZY3ICinmwPbP60EbgBB1MGhbWtQ0RfahybQQ74AIWXd5/SiH6/akxxE6ABE0C4qhjMc8KA96Mjv&#10;SI45/+gGbrQ1iLNNbkWYAA+0p21POejKeoa+hK8iFpIFuo7u4Qttfab96opXMg6sIF+OP9nhVVJP&#10;oFE0y4uO9gSayF/fSfEjr7qBUPoOL/hwvw+uBq6gKS+ZAsYCrtxPtvhBmxwC59RfdIk2oIsmGfeR&#10;VeWSg0Ru8tEH9CTn6kADvbbT0TW0A2wCYuqPvtFSH6srYK68jRHtbhvVem7e9+sbJoERvV0oMiDA&#10;Y4IZLbw5Nq7dzxgMBJmASABINNSlHLrOy2MxMmmX8JVxGY+BJxM0sSBbuFsc23tqkbUA5nAxIhgE&#10;+DRRO2bI4CfjV9u67o2C89B2jpfFpi+cP/jBD16c/UIcLVrOe4PdGwKLiEXNYmahsji2COXEMOgs&#10;NPICQSxs87sdfcsDPc+KuHBEywKKRhEwHDT3MlYZnM4dc7L7i1WgBL4ZX9B3H5Wy2JEho4Vx0t/9&#10;AUwKnWSs0CN52oPPUGXIMorxoJ4+WFtkCdk5t8C377a9uu3ldew7Jn3oFd+MeO1hODh3LKKit7Hq&#10;19behDrSAbpgsWYk5ORkVDJeGcfxT0/SEfmLGCoKqK0veHF/Rhy4Voazgg/GB31m0DEcGV6MM4Zh&#10;4IJEx/GYQydp24wc0V7XjJMAMoaPflc/nshe/qIYin7ozZSEX2UCz+hdtJQL6AuI6C0TWmShTcal&#10;/i+aJIdA0q6ATfOFNknOja2AS8fGnWPOOdpkwuhTJsCSDAJ2XAdaaJu20+HmGPIvsgPvASzOe9tW&#10;u5TP4dN3vf0y19BtvAaCkG1ASf3ufgAGnaFD6vKMvJQh6+SLF3XuCpgEKmgbWeQ00tuuc+TlCVjA&#10;m2ttICP55CkFlsx80VOnfjGGcuDNW+lo95V1HmiQQy1vQETjrTKNNdeNV7wEbkxwBQ8TzPFcMpbV&#10;ldPoeW8wA02aAwJMlHfPGFfefbzVPue93Q94KnJEGTqJBn0J8GiuQS/nM0AgJ999Y4V+uy8/Gq2n&#10;+Keb9Iue6CvjyFxhzsjx7zsMxgJa8minsZwszE3mFPm0q3GgTdogaVNASMBHUZP0U0oG5Od5gLJy&#10;+HUPT2TjqC66737jIB1o/BsvASfaq24yVG9jsD5RDh85/I3D5rVe9KhLcm7ukD/9rW7lHZOBOvGJ&#10;RvphXXAv2yWn2ZyTPukXqT7UZrTJRVv1Fduk+Szn23zSSxp149X66Zju4CvwWfuVxweeyNt9tPCs&#10;Xm3zvAiVxgY6rtXpeeCB+ZmjS4fIguzlaZtKL6zcUw/ddJ4NGNjQd0GaJznaHG80yM7cLTmnv8ok&#10;S4DEXCtaP5KR9jsnG3zKx8YDkijLafdtkvkPOZ73HZTsSLaL7cVsw6KKvAxyVK8ESGHrkL31WTm0&#10;sj17QaDd2tNfJa/n5l1+2XjWH+tC473t1UUTs5vklcfYp3N0ii5m57EDsw2VN37pSgAVPTB+Wsez&#10;Ra336AW6iorog6v0zPpmbJpTrGP0hM4BlMieHMmDrnmOf3YEnui25xxaDrDEhqRj5Erv1kDB99M2&#10;AUx6687pK5KB3S2qor8ynt8PCQjJ8ecwcoxF1LQVhhPOiZa3SBDOJweWQxpYoiwHNMAkJ7MtIPKh&#10;KeV445MTGn3X6AB5gB947yOqnN4c7iIv1B+woX3AkP5tRfujjyYnvkgUqY/JesYJJhNlihhpSw5g&#10;Bb9oylM0SoCCspzttiaRBZmRb6AJ4Kiokb4fUiQKmoElnP5AgECQtj4VtRI4EGiDLn7wHqCg312j&#10;K+kXZZJH0Rd47mO9npUPTeeBIPI4TlkBeuhBbSK3+jggLcCk74QE9iiDR2AXOSjnumiUZIUHSRm0&#10;pq6ps7bLE4CjfLzo33RY3QFBymmnexLe2saD18A2Mg64UU/A0O0CTGzJaaFqccw4CDSRAjo8s9gG&#10;hvRcMjG6J4/rDCL3LKQ9C/RAp2NGQYtoAMvMH1CSM2ZhLbWIWdz6YKZkAWU84B0/eJRyHvDkfm+a&#10;GE8WAvcZTYysnGXPHDnJHHnf3vCB1Y59oDQgoxBKjr5nwIEJdgR0WFgsYAxEixYj0aJpISuqojcQ&#10;FtA+7iW1rzRagS85wRY6i5ZF0sLKwHTMyextt4UQLTwCMvDDGLDIWRAZGYwP4Im3OhZUH5wyAdq/&#10;yWDSP4EAzslKexjC6vH2RDsCQAJH+hJ8H3mVHvrQhy7HCZ50rt3ahW7AAdkxxl2rqy1PrhkM+i4H&#10;KmfduecZqwGA05F3nvPOiKUPDIKiOtRFVkV+qDPQJPkH3jj21o980KSDGWL0ekZT4LM3lvIxvtVR&#10;O7W/evR5R3wFKDjOZ64D1Or7wBDnDCf6SH5FYxQNRR/ps76iJ3RYGcYT2ZKxdjAgcwomCOSesR4w&#10;0hxCT8g2eWeMB9Rm6NMxY5xMkqd29OY84CHnfDrTgUsMOeXIhm6SFcPRGDJ+yAEdzo6+Vg5v+Oht&#10;r3nCGM3JK9qILFwHygZWoJVB65jMizhxD41dP/qag0tXaq/61B9AmtMfyEAWOa/4ks+zHFzzQ+CH&#10;ctogf2/8A3XJNbmrR3k05avO6CivTGCI80AROoNGc23ACT7cmyAnOupSPsCl/OV1zCEPJMFbOoav&#10;gAnn5Jdz3BrW2qA+9K1d7qOl3gCFQAIJTeXkzZF2H0/Gd455AA0dN87RaP00J+Tccfb6+0p56Ywx&#10;SVfUz+lUFx2mm/QSbX1qDlGWvtF3baVf6sghpsP0j+5XBl/OrZV41ZfNbZ6Rs7Y0B5EN2vUhXuqj&#10;QDR5jTvnxndAJPmQe45+smyMetYcRbb01Dk+AkAbx1Mv8aDO5vrAnF52kHGACDnKY37RNnUoX+RG&#10;5dFiV5AxGbqPl/pO/9Tn6ilCBK/knW2DlrrxQE70xX31B6g1J6IVYEi+6Z+y+ioddR+/6kk2ntE3&#10;9BoPypk/+0YXB7r51rxsfsYn/uUpIkSbnasTbe0tyiObkWw41s3XnhdVKJEPm8x6oA6OtfrJKN1P&#10;LtlxypENPQ+IV0/fDAFcs0naAsQh5+i3rcZ5/5KjfY5tK0aDjNSBb8+1uznec3wYe+g5J2cyzo7U&#10;J0XKaNt6bt7lZ90xDr0MA0q0VmcvscvaiuMoTxGW+tw46aUJOgEs6KFlrGS7a7fxEWCijr4HF9Cn&#10;/X0InyyNDc97OWTc0V8yIaO2N5ExGr0QwI8xRT/RJHsv4foYKj2gD8ZRQJx6ba3g3HOwbTvx0k5+&#10;faG++sYcCQCzlYUT1Vtw9mhbrYo0x5+IGc43uhxr5/1VcBFM6MorslrdHEXOXP/aIr9oGraxOZaM&#10;AEueoctR5IRyGm2/sbXJy0T0lHPPM45kWzc4ruxoAIG2aD+gQJ29dW/LQFt4OPz9K0xgRZEovcHv&#10;zTzHn3z6hxztQSdAo29gzAiBvimRo8kR7ZsPOad4Qlv92pQT675UpILzwAr92hYbZeUng5xvDjFa&#10;bTkij/qBU5uDTiZkI68PuEroaqP25aijG0DhXmAMXtqOE685z/K3lYSs9U9AyAQ12i6Swx0Ioiwe&#10;Z8SKBLyoneoIYAowCZTSh/K2tYRc8V5fyBcA49p9vKEX+IBfZQAN8gY+uJY/nQg0aUtOwJz85KJd&#10;M4pIOe2T0El+6AZ44QEvbbNxD90AKfzES1t+5jamQCb544k8PUcLD8oEcqifLPQHmkXsBJKlC+jI&#10;p1/UoY2uy4uX9dy87yfCxKJn4gqYaBEP4JgASW8nOp+AhoVvgiAWoRYiSX55o1Ve9UUr8Gbey4kM&#10;UJkgiWSitXhZPNvXaqKS5K9chrPF2SSd8Zxx2xssBoZnOR/KZBxanDiKHHjAAqfeX8Fx8Ps4aR/u&#10;stiJ1igywvPCLwM8+tu33ujniAMw+hDljK5Ao7Lzux5Fq1jQct56+51RyRjkAOZYZkjneFs88Q7A&#10;UL++sli1LcciJDFQACYWPoCKBVO/kT/jI2cF/QCNQjQt+PitntqmXQElwKeAKNecc2BKf62n7dqH&#10;LvraoK0MAUZpDmzRB/jQ33giB/1PL3MaXefU6G900eoNpUR2DOXAhoCIIgucM0KKHCh6QKovHNGn&#10;1+qnXwyvDMUiSxgPgXP0kn7iG1/0kKGk3XhxT3sZ8OrGS9ETPaNPpZ6RDZ6KutDf+JcYRn0HRfsy&#10;loBybf9qy1mgVG9Wax+jWWJw9QbP0bjXbrJ2Tg45y/qIkZ8T0vzgWv9knDJq0MhxY7y51s/ptXbi&#10;LUMyR6z+IC8ycD+w0RjUj4Eu2hNwQqfxjA+67jrdUxfZJnv9xpjMYUEngKcxOXko8mTXCBO0AxMk&#10;POUg0ZFAB/cDUwItchYDAV2TGz2Xv/kwx7YxHbgiOdcHjRX9gE794bnzAJqcQNd4dM+RbNxTj/qT&#10;WW9Q4zlgBC/qD8iufcZMYEx14znalXOs/fiR0Io/5zm0kn6kp+g3h6QPrRPmEDqbA4uO/BI9nvV4&#10;7l71oG096+1166Dxw3g313IAlaE75lBljQP36CFe5Mer9Y7xj7b8eGqOsE64T4+1tzmAzhsb9NFY&#10;1RZ80gnjwjjwTL0zLF/fGZ/RIhvt7OUJfpIXXsnDub7Uv47x776yvUF3TbcCo9TXGMSPMYS2utBQ&#10;F3rGEr5a89Bwrm79pI7Gg/xoahcZKUc33EOXHioXEIaW9qaP+ouslM+G6oWBPsRz85d2BLKkC+VF&#10;H4/okr86s5HmnOh+IEfAFr70n7LxqA3ajmagj/xo40V5edHOhqIznEvPXZtvOZKd0zcyQUN5+uZe&#10;H9jUXm2RikYBSsjHKWUfcJLpMoezF3TyKq9vnLdmGBPsOvnoonMvbfCHbgAKWmiLMOFwF13ShznV&#10;LY92Fp1FtkXWZFMW5alvtNk96436yZ/c1ec+XotSYW+u5+Zdfuw/64+XbNmCxpi1tm+STHuxyA1j&#10;hA4ai9ZvY9vcML/L5T7dCJCjz8aHOto+3nfB6Is+mzY1WdEhayhavUQxVuibviATstOX9A4/7B/r&#10;mjmD3pOTfrB9x3zWR+31Ax0mX/WyLQEQHGWRAI4BJkUmkb+y5kaRzr41whGXP4CFndp2LoneACyA&#10;JPJysJWzpdwLwfyGvocTuIEmB7voCLSBNPKXlBftMQEWjrvvkQCJtBdooi7tAQb0fQcJQMHZ7+Uj&#10;vvqXIE54kSUcvgCQ+fe4nFn5imooQkFeTmAOL97aKlHenHp15JxzeB05mxzJgJg+2snRlF9Sr7bI&#10;3xYQ+XNiOcBocHDx0DdEtLkIATJQF1ptu+hbJ4AjfRXvOezyBjbJp1/lK9rGc21Pbo5Fi7QVpTa2&#10;zWWCJQEg/VNQW23wW6RCURXy1gZ58QhMaNtM0Qz4kBffEnpSoEb9UfQFXrQloAKf6M4tNvLhqW07&#10;8pO1tknqq22BIfIXqUFX058AkmQGaHBf29BKFuookghdSRn84iP5B4TgO/CMHqk/3XSUJ10r0ieQ&#10;LvrK1Ca8B7aRRwBakTZ4CUAqGqV2BXgFKKYbATbruXnfzzdMLAgT1LDgBYgEVLR4B5b0VuD/BZrM&#10;fC2iEySRot/bi66jV3KvN9UWt6JLentg8myfa1EQ/ZtLb/jQZCSZ0Bkn6rIAMiQsJIyX3iIEMGTc&#10;WwCKGmjvJ4e/iIciI9pC0tfHgQBFhwQKcPotehYrNNrC4xpdi5eF0tv8tq9UT6BCwIzUN0BaHHPe&#10;8ctwYsQGJmiXBcxC67w3zAEmFjn1W5gdycWCBFW3kPUBtj6w1mLlWn8UWmsRzzG0ODtazOdCro4A&#10;E/JxTo7AJykwqkiTZNe2J4t2bQq8yHGtzqI7tI0xoD0Zn/qewZhDxFDQ94wLZVrwGe30tjeW6srB&#10;ZdgzINCXGDnuOWb4uAY+eE7OOYGMBDTpnHHUmHFNF3Pg5GFw6CttDfQK9HDuWAhv37DB5wRHnMe3&#10;8yIeJHLCcxFKAW9FnAQ6lKdv69C35BSQoy5jhkyNsd4GGp/GqXGYYyRPwAJ5OLpPHs0dzQH0ylhn&#10;MKFF34xRdeNTSvZS3w5y31E7tKl24N04a8x5lqOGbgCQRJ+LosC/+rWNPiT/ZKt/mlO0TZ4coQAW&#10;Mm9suNZXaDz60Y/eCTDBT+AHPhzxnSNaO8iUzAMjAkk8x1/Oo2fpeSCD5Nx99SmTo59Tpm5tCUxB&#10;Kx6iWwrAqF7yRTMwRP7GZHldOw/QCLSQAh9yxHMa8evaeeBN7QsICQQK4HDtOf0L+JDkDcBUZzzh&#10;MTrNJ4FS6DmSFV0paiEdD4wKUJGsS7Ne1/QtZ0NEH+Dauke++MjZlvBBno70nH6bd+grvum6udbY&#10;Vd6c4r7+a21wbk1Az1gjn6IhjQ0ypOvGg/EZUCWlE2TQM3WgKSVrz53jndzIxBEvyVA57UCDbgU2&#10;BOoUGZXTj6dAWHN5/U32nqOlTWjgMR3QF2wLtkK6h778yqZ7Us4gO4RNgr5+U06dRQNpl37Ql/Jo&#10;szlM3dpVncrKrx7tUEcAQnaPPI7KBsw0NukXngJN9Kl5XV+qA+/J33P89b2RokPoUvOyeZqjKS9Z&#10;mrvx0Twsb/2FzyI8ApQAFUWPmKvV0Vt+dbjHVuht/jriRFsnX1LbcMigj78qW0QJHjmt7D3OaVFZ&#10;+gittga5X/RIfwsrH9DEdRFdeGpNqm/w7bnyzskAT/WR/Ou5eZcfW6GtMeyjbEBrWP+WU1QuO6kP&#10;k1vbjEPjoxcZ7CpjHJ0iSDxP3601rYlFjDqqq5dH2eja7toaFVDi2HqLFhnpO31FN83jvbxpvXXP&#10;ek1f9EXfj9HPZCmhQ8+K7rDdm7PshZx5z/ynr9Nd/atPABv9Q43EHvUir7+FVka/OZdX9AbnGjjh&#10;CMRIl9RNt1700tds/serztyLSOGQi+bAT9uU5C+aHQgEHOmDspxKoAy+tMWLW99sAZYE7nDmJA7r&#10;BEwkbVYnUITjybHLGcw55ggCCORpOwPnk7PZB1Rd55CqQ96cTfeLRFlHo3Aw46/ogLbh9K0TTmaR&#10;CkXVKIcG5xSv05n3rMgbfJNTURwcVUdJO7Snj76Sv351rR7ykAc913PrDvkDowIA5ItPdeRsk11b&#10;RgIhilSQr+gfz0X54IcsAniK/qh9RT4ECimbfItkKMKkiAu8kV2RI57rO2U6L+KmbTPaJG/RFwFX&#10;EzDRz0WOFEGDT/0RqOC6fisyS/lAD0dJ/UVoFGUV4CZf7cJPQBk68qLf9iDy8VzetvrIW7RNbSOX&#10;tu60vWbyHh/aVt8F7siXPLQZzfojHgJj6HAf1Y2XgLP13LzvBzAxAZkcAy1682sCcz3Bi/Lk3M3n&#10;AS+BIzk+GYSlAIyAD0cpsKR8gSnz7VvGjXuOJkMLrgXQJGZi7S/OtEFdeMCriZnxEt8tiNqZcZHT&#10;nWMzncIcHYuARQZQ0b+5BGa0faSIiAARi578/X2uhaqtNX3Tg2EqlLJFL0CkyIo+LBv9tvkoqxw+&#10;A3UsbIwn7WEw5WAwBifQUMREDqOEN7yQAYPC3wlD0RkfkgWDnC0CJjSLBbBEfzD6evvX/nvHwKH+&#10;Hcd523C0r2/BAEiKKgGc1Eb5kq2yDAntRF/fzEgC/aR+jnH9pi0ZdjlEdIxhRA6BS/IWpVK0TwYq&#10;+RW9oB51TDCtI9n3PZkcdPkCMtBh0OIn54iRmgOXI9k1XvDEOFZ34FCglHr133RslMG7+mqLFHhS&#10;fzOC9E8GWt8vSdeLltEuecsnj+RaPnTpVM4QY57MyJdeFH1kfBt3ObW9cZX0iXFIHsalMa5MqfBu&#10;NNHBo/YWrtxbuN7U4a2x0BuywB5GaeMyoMlzMquPjQ1t6G24dplPGGo5E/pIu+kCGehXOka3HJVt&#10;/BWxgnZ9pKykrsc97nE7ASYBE/QzpxS/ARk5lI7lU8Zz/KjXeUBB/SZfQJH8OXOu8e9aCkwpkszz&#10;DHP0k5k8kucBE+grh0Zl8DnzKC9PoEtgh6N78soX4KG8euV1Tbc8q5y8AStS96KJV+Wd52SrJxAk&#10;x7k6rSfqyTmVD/3Ad/wpJ59yRQcEpslHR5TtWTy3TrWOWcOsfQx0DoHxIE/RcngwntUnrzHZ/GRs&#10;oUu3mwcCGI1p40ibqjsQ2JpLj5Uzj9LR+l4ZuqN+zzhn5hT304dAV9eBW9qQnjU+PGv+dR344h6+&#10;AvTUj159Im9rt/HEXiBb95UPjFKve+jU3+YX+uW6t+/J2n3yNP8EchZBRC7KsjsCzuTXd60n5KZu&#10;bXRPuZ65h3YvllpX0PI8u6tIo0AfR/fYOp73okO7PMMD2ZBDYxZd/UGO6jUHc/LSBzqkPryTDb3R&#10;Ln3kvnZka2k/G81RfueBC+RDDu7lzLZlQh50khlQAvBh/mRbaCNZBa405xeZooz6OLJe0gS+c2YB&#10;JM7dL7FDinzpo7Cc9LbrFPWIrnuBKEW+xBcZ4bst3UABNqY2tqbJgzdz4npu3uXXi4rWpL51V8TI&#10;jMQNNHHfmqV/jWFllWkd7Hsn1kHPsx/kjzZQJftUPs/oAf1s/TJP0ytrZC+AXKNpXghgkbc1wnwQ&#10;WKIMnSQ3/RsoQc7kqEzAsXGiH4AdbEvRHPWzeS8QLl+AjrBDAzaAEWzVtsz0kWA09SMb1nORI/1p&#10;ATCDTspLtxx/4qRPbP7psy5bwA55gRjADufu0amimuhUvHLY+8cY5+jLD1Dpm3859ZzDHEARD30M&#10;FXASoINWgEURIDmYHN3+ppfD616ON2ewN/mcx0CCIgM4pxzb6fDmmKpP/kCJIiDa/gE4kVd5/HNI&#10;tSHApEiB+fY+J7ptQdoIOAk4kL/Ii0AV+QBL5C45j36RC5x3kT+eBYD1j0nkpF4yC9BQJrn1IVf3&#10;A0w6Ksvhr20dA6XIo+07RUnEewAHuZFtW2aiHTCAfv/WFKAwgZXK1dboFq0RYFJEReBbW47omDLq&#10;1A9S21UC0QKm2oIVOFfd9R1+o12URwBEkTHoB7gVuaJ/8NUWmQCTgD9t8Tx5Se6h2fdFAqTw4XlA&#10;l3pco53cJmAS6Be/8gba9LHcgBh1FlW0npv3/U4++eQlwqRF3QIWuuzICAngmIt/C6d8JZOZ/BYS&#10;+SzAASOBKMp67jzAJGBkAjdFlbRY9Yai6ybMtuH08S/hcv7FxYRmYq3ujCGGQgaL+zk9Jv8Q9EL0&#10;LSqFK8438s45XRamtubYQtKHX3P2A1MCC/rQ6UMe8pBluwmQwALXwiUVodJ3T9DtuyIBC4ADoAIa&#10;7qkDL/i18MZ3TpzFkhHV1gBGYCBDBrR2ye+etgFsyEJfQPgtCoASCx7ZWjTsRxWKCEkny8KZGVAt&#10;rOSaIaBNLf6OkrZpR/IKOAksCSBSJrAlYKCPlXEKLNC9BbFA99Y/Z7S36xZpuqff6QRjPl6VCVBw&#10;ZByjW0QHOgwCxyIYtI+8AkXIz7P5F3xSsmC8Mo4ZsDkD+MqJcJxbS3ojpA/1n/sBOUW2uObsk416&#10;M6S0PwAQDfdcu48nZfBKlkWMaEd6gE5RNJ4pUwSKexlFASbaMccZXSjygX4w1o1Jss8p7s2pcR+g&#10;aW5hkDJ6Jc/kz7AnE3VpB90qcimgMcDEPaBJfGtnESXaTY/onGNRNRNArM/JTxuMIbpj/mkPvTko&#10;5zgHrvnRff1J95T3HM3e4jvXx5LnT3jCE3YCTMgAjXSIjqiP84Jmelb0T3w0HuSRn2wDIQIzuo9W&#10;Th3+5XGe7kYzQKijcVc+fDR2AgblyThXN4M5QDKnNnBCGfUGvLjXfTRK+MyZ9iwww33Pa1f1ldez&#10;6nOeAV+5rgMypNYRtBrL5Qno0B506YJnASWO8uUgO0r02/MAkIASyXN14iXQzhzs5YC101ig28ow&#10;0I0ba582GS/agYeAD7SMXTqjnY0pY809Y8Q40L/0GT/GvHbRf3OONlujjX/l8RZ4Ry/V5RkezD3m&#10;ksAKZdEO6JNfHkf3nRuz+CYr4wptfHgeUNB845pjJC/e2AccZbKjU+Yn97UNz2SmjPzaqR7tUoc8&#10;+NRufNJlsiR384KjvPhAn1zlx0cyNN+hGfCQc6h/m+PQT4d7y57dJI9ygTnaj+9sM7TobnYTGtpo&#10;LDr3rPY2josmCcDgtJJT4Bte2V2cTO3zvEgP9VY+sIBM3JMXD2gojx7wgV3mWREk6vQsOu4FQKCv&#10;fnnpbg4sWc8XY/j1jK3HHuHs2u7gWn2eObJRrDfZhPgxXopkYS9yzOUJSHHfETASMKNd2b141X+z&#10;rfpKH67n5l1+1inrkTFnDSvimG3IRmLvsX/YhX3LLoDS+LI2W++K3GVnycvutP4FhASq9cJAGbTQ&#10;ZFtZJ43FxkW2SGOxFyVsDnMHfdN2cwk9lV/57LFewFk/yYlczVfACzqgjuZNSR739aE+AwwDNIoI&#10;SnfyG9wDmMgHjJDYpPSh6BJ16VP9LC/AxAs+diuQI93pH51OeeFvbu7whJuXD64WZcJhF/XhnB1s&#10;fk2/6J97bGA0RUNw4J3jR0SKNgBx8AkwAQa0DYGzyOkvQqJtKIEvOXqcuxxuziJQIXCmLSOcPk5j&#10;/8ZSBAhARj2SPBzEHO/e5ufw4qstK22BkS/ApIgJeeO/KIW+85HzrxwHlsOLXgBP35BJBgEmeEKj&#10;KBQAGJDK9iT5i1wo6kGb8RrI1L/kcJDjQ5I/IAiQILXFx7Oc7iJG8IEGnovMceSA45Vc+85IYAD6&#10;8U4e6LZVJJrKxkvAQqCCZ9Px79sa9TdelJPPfc/nN0z0A/ngOxDJPXJQd6BJIFUgmv4oCgMf6Vpg&#10;G3qBU0UoBVrJ0/aW8uMXPfJtexqei4qRyA3PtQ2f6sCr+0XB1L50DR384DvQRDk8y0t2ypUP/Xh1&#10;jrbn8aIPlSkihWzWc/O+30knnXR6oZ85khaEIjM8m88dLXy9oS8qpGfKBYqsgZMJlgSkyI9ebycC&#10;aFxLFsveUvTmweJZaH5gibcJfVvDwAGatOBHW/2MWxN8RhNeTOiFJbblxuJjkegNu4XGQpFzzflq&#10;8bJABWBw9AEiwJMiQ3o7AABw/4EPfODm6KOPXvL297ryAQqKUgEUoCOvNIGTokvk6TsmOYu9UcC7&#10;xU3bLGwM0QCBnLbeHDIYGbwZuBa7QjoZMyZ7Ez8D1EKREQJIsUCY3C146kVfvep3brEtAqAPt9aO&#10;thVpB1kELgWaOAas5AiXinSYW0PU2RvT2shgdMzwZjgyTiXGQG9nJGXIhAwYFwxObXHsTWOGNxkp&#10;q166gJ8MEXIrzNa99Ec5hkZOLgcuh9M53qTevlefo/pzrLUnQENbA2nUp+6MKW2Rckbkc0RTGwND&#10;enOUzvSst17k3fiQGhfan1Gkjt6e5hzitf4wro1PY9mYyyk0FvUFg0sy9nNIjF15e2tVZEaOAcev&#10;8UreeMz4c6+IrSKmAie1iawYpn1TiMzQRnfWI9GhwAe84s/803jQphxp84p2JIsJEKCtP/RlfRyA&#10;eRCU2AkwoTv4yuFHP2DNuWcTPJBfPwVeyON5jr+y8uRwSfrStbzzbTbjOJn03P1AEjwEODi6Vt61&#10;hCc8B1g4NhbIJbCj9km9JXUPzcCQrgM2Ai4CVRzxVT2BE+Sec6xMa4OylasPJ7DUdfSVTZcDrPCU&#10;g2x9s+6hSw54CDhJ9wNxnAei0DPl0Fam9dV1LxkY+ZL529g0dvGULho/xjSdt36Zh4rcKHKyCDvy&#10;wWsAhHlm9lvh/ckWT9qpDYFA2owHOka25E7Oxqb60kkyQjdgzxpNfuqsv/QpmnRWHdol4cH8pk4y&#10;YGMUSUeHJDYCG8P4JVtyax5prKiHA+6e/jCm5dcGND0nc9domo+0BS/mJ7wH9GoD/tHGl3LN5ewW&#10;z7QHzcAQ/ClL3s2L6DnWNjaOPPIGnDjvmh7of3QnQE4ezumKMuSmjHqaoxzbRuO+Y8BFHz6Vr0gQ&#10;dNhb+KKrfc+jqAHP2Vza65pDGzDByWS76WeyKQpFAk54hld8aBM6aKsXDTIgS0f2hzISEMQ1+w8o&#10;AkjUjpxkvOEDrxOw1w75JPfVj39146l7+kp+19mNaMmrfjxq03pu3uXHdjM+2AptzbY2sXvYdtao&#10;bKeAEOtdtp0xrUwRy0XyWveMWXphzJGf/OrphY5kbewD7satsa5/laFHASbmEOttL0mMBTIJxCs/&#10;O8dzR9fGnefkBWDQH/rfmMtWoJ/pJPkCGQI/bLHXX9ns6nPU5573zZMiQAAj6gisk+gQ38AWHAlw&#10;wkdgxxaNIv+PPf2cvX+o+ZGTrlyAkMAQQAsagDr0iloSAaNuDj57WLQD0APAIr/nbGgADd+E88+J&#10;kzh/yvRvMG1DcuTYcwrnFgllOK+cUc4uECKHl9MnXx8E5WhyRgM+cjIDTdqiID8nmaMpb9s6nHN4&#10;ObLycow5yG3JKRIj8EZezmcRAhKHV/k+DAvQ0F7XOalFg3Bq8cjhDwBJptqKnyIBiqhAp38MCjCR&#10;L2AhEIgDjTbZ99FX/BS1UhRPURjJa0bxFFlRhEkRNEWlqEc+/YFmkSXocs456/GDx+SrLcmYfH0r&#10;xlE9AQqBQOu+K7ojcAA98uvbNsp7rs+KUioyiAzoGJ7dQ6P26UPlAqfQaUtOspnRIEW6BAYVvVIU&#10;j+dtNQqQCdhAS3JO9gEgE2DRdvmLMpHQDuQpP31rnDRWtK9xpB/8u5EPGPeh43iR1nPzvp8Ik7a6&#10;BGA0MQWIZLi1oGRUmbhycFroyxtQ0nkASEaf/AEjvZFRp6SOUGSLL/4qH2hiUm3fIdRauJ2J1WRI&#10;WUy27XmU0MBPb3YK72OYcZ5mVEnOeI5hb/KLYJhRBH2LpHBJQEaACRAlYMCCBwTw7Jhjjtl7XjTF&#10;/G4H4KUoFMejjjpq86AHPWhv0SwKhQOYE9ibgkASTizeLVoMp6I/ijDIoO0Nt8RYbUuPRZUs0GIs&#10;kKuFiLwtemQuzNAgMlFZFNWZA5vj7bxtRYEl2gIAAvyQm8Xdc8/6lklRJcnOsegSST2MZn3FeMBv&#10;AErtlhgB2sygpItkkIOgfEALPvHbG0/yIKeAA30ukU/AEh56U8PgwZ+29M0afTKNjGRbREYG/ow2&#10;YNTQyQx/fTSBHEaK5Dq9RFNfBXyQifOiTCof+Fc57Z9JO9N5NNrjTL8CYzyXF/3krU7y5DSQtaPx&#10;zBjCs3YxLBizjOLmhd5OmUukxqXxaqxzdPAf0BPYU/+QA/rGJD70A9m3NadtX/oiIKU92wEq7hm/&#10;2khf6LH+UI82kb97JXpkDtE+RhZnoDeorp17Li9Hi4GvjD6oLVJRHjl6ZPa0pz1tJ8BE+8lQWc4Z&#10;edEfPKPPgC36wXkgXPLLeQ/YCLBAC+/aMJ8H8OREq5fRG4Agn7LuBXbIi275XaPV28vJQ0Z9dciP&#10;H/xqa30QWJJs3VOH+wEanufYqysgg07Gr3EWwCN/gOUEcdCMd/fQR7drZZVB09G1hB/X8tL3nGm0&#10;1Ol+0SQBJurDh+uiVOIXzdbI9C8wxtoWr+oNxDXGOX9oPOABD1jmUXIMUHfeXKYv0AhgJvfW+IA1&#10;9Jt3XZOhvmq8GPvaYT4wvvBMTvhRTn401aX9ySKHS15l5NH/7AOyw5+x33yoLvMT+Qd8FcEij/y9&#10;STdH4ZvNgGdtz4lLxoGi6iVrNIog6uWO+0VieGa8N3cFlrFb8BNQpV68ua+cfpDPM3Od+gOJq8N9&#10;tPsgKRsGfXIho96E61c09UXjKwBfmwOJ0MruwRdd6YVXoIx60iO8qquXV+4Bn4o0IQO8OueU4gWv&#10;8rsGXjhXb6ADO43DyGFuywv7zTlaaAaYKRdQQ5b6Bf/aa12whqijb0igGejCNkFXnfhir/SBWfe1&#10;EQ314VX9kvxFwxTZ0rdOioSRn7454oHe4E/faMN6bt7lZ00qatOalJ1jbQogKTrXNfuI/mfL0XV9&#10;3/ZUZa2FxrhxZ+3Hu/FFH9XDNpFfviJ2zRf0iF5pn+NcY+kV/bJ+GUPGqHxTf7NXeslj7jAOAjjY&#10;jfO7NAGOjQ1933dBACEAB6CYe0U3pV99lyRAQ0SHl3htyalv00H0gB6Ai/LxGTyzbj/3tJdv/u7j&#10;b7rN3/q+6g1n74ExQBbgR9FT6tAWvIqC4Hdwxp17iQiQAeBIolDUyVbm0BYtwLHkkPsOh6iAtgoB&#10;CtDrDboUUMABlDik8gQmcCpzTDmCHN6c85xujmOgSVs7OL0SR7PIgCIO2ibBIbWV4YYbblgcZECA&#10;+gIVij5oW9B6W0UgDwd9/fe/OdDOtQs9MiSrvueijX3TpYgO9SU7cvN9GuBJDnJRNOiTQ9Ew6laH&#10;FDhUFESgBto52+roGyranNyScxEkeJNfO4twCVzJOdeHbbWpbufuy0vGN9544+LUu0azPsSTNsgL&#10;RPAtDsDK3FYCCKETInQCsfBbZBCa8tEF8iyhWxRHYEzgkbZ4ViRRAIdnaONjRpnMCBb8pEPo9Q84&#10;6pDcl6+okXRYu8gAbfnJDG/RTk/IzrNkrE+Urz8CDNvOJN/NN9+8pP7BSP62Va3n5n0//5ITIJHh&#10;EpARIBKoIRVtIrmeR0mZDAJlHTlHgSIBLPKYbE1+gTUm1cqox6IcQlw4nqMF19tdk5Z8HHiLo8nU&#10;BEuIJh/3LIDKWPS1M9RZfSb9QhgtLEVGWBSctzUhZ7e36p7Jb9HiaOXYSxx/YAgDFQgiSqLvj7gG&#10;Fhx55JFLhAlApKiStqAEkgSYFLkiod/2HotnYInFLiBHmyyQRVlYtAIIcrRz0nLSGcgZvgEB2lik&#10;goXHgmTiZ6yQPdlaeExW5Cpv8rH4S/jCr7bPCJn+gtl1W20Y84FGgUIzFDVjoTcw+ilDociSjMWe&#10;9UbVIm5RpnOM4/IUYhpARC6M6gxwZdFUX/uBASAMc2W1uY/zFuHTB9r63gr+ySFQQh9l6KiHw5DD&#10;4ToggBHMwWDk1D/rt4f6KiBF+6Ob81A0FCDAfW2tDc57U5Ts5HceABNAEiBVNI9yyV0Z9WoH2TkW&#10;tszodc+4ZywZtwGWjHX59ImU49G8wPjSDvJVVwCYdhT5EejnXuBZxmYgon7RJ+53XWQY2tNgRJOz&#10;wHjLcWYUSjncjDptyFDuQ8jCbYGKjCjtCwxgdHJeyCh9In/84l1fq5dR+YxnPGMnwEQdgRlFOeA/&#10;kAL/Xef0x5dzKac1g9ozNJ3nFGf4yuOIdiCGc+XlV67ykroCKzwnh54p43n3A3wCFaIzgRz8BCzU&#10;TwEiyuCHTlSn5wEb+i36yaM2kVs0kou60S7SIWAqwz7e4psuB9DIY76prnTJM3RKASM5DIEuOYuu&#10;0XRtfFjrjI2cbskaaGyphzw5B9ZQY4feu/bGk+4ZH9pqzBr35Brw6T7a6WUOvvUS3+Rq/bWWm3Nc&#10;17/oqZ8cGsfmKGNcHcZtoKD7zVVFYkj6An/yqbfIEDyRMz7RQU8ecxO+zUVFS+ordaMfKK1Pyct6&#10;nzzZGdokL371pbzy4SWwTP36wfrGhpj6hgZ55BCio4w8QI36LCBFqr8dXavfNVpkiRb62VRoycuu&#10;ISvrsP7OftIX2qxd8tCdxlZ00Nc36qML5iyyyFkFNnAA0cyJVY69VBRH3/mY9p2y2ud59mFRv23p&#10;mVsjHN1nN3A6zZvOrRPo4B1d5fQRHdT3ZET2Ig68FJM4qcAMfJOBcubdPshpPs4RVg8+OOrADvUB&#10;WopyYDtqQ5EpyvXh2D5Oyt6Rl17I43kAE5ngcz037/IretO6UDRuRzZPLwDYSdl81mFj3Hii68ZB&#10;L388V761uvWFLMnVPXX1Ukxe9Rv7dHACJnTJWFUXeiXjHz1619YuOtoLKXOxcdo41of6DEjhSBeU&#10;oU/GCF1XHx3UB2xNAIUXn/RFnwbc9QJUX/QxVaBJgIkXefQhsITuuu6be+ZD9iza+tj8acz+62d+&#10;9DZgifTjz/vykp8zbo3HC33AT9vA3OOk5iBy5JQBzrAJ1Ks9zvHIQe1NvqMygARObtt/+jcdvgxH&#10;tGiJQAXPcvyLgOBsAjY4jkUIuAc86DscfdOBY8t55JBKHEd1yNN2HCmHlEMs30033XSbv2+VNzCD&#10;UxrwIH/fUuFUF00DLAKA9I0NTm3f1+DQ4q2oEaCRBHzqn3XkC6RQFpBBbmiSmf7NkdZ2bSQTcsNr&#10;233w0QdiAwrQLULBvQCWZIwvdbaVCd228bTVhayTGzrokZuIBjImy7a6aE/OvPLyyicFhMirT/Ct&#10;rVNmIlGuv/76PSAmYKW24VlZfPah07YRTXBKfnJIZuj1bz2BFLWLDAKPiuzAB571O1mUt/GgPN0N&#10;XEkWeAlMk1e5CZhoG4AOsFHEFLmV31GZABMAS//iNOVBBhIZ00eAFD1GP11GW93ruXnf78CBA6eb&#10;hCzaGWEBHhYjC2mRHya37geuzPwhze5bRC1OrqUWthZbC7P7MwLEpKoe5bpv4SqkUjJBWdzcU2eT&#10;sQlYO9r/2D+7uG8xRt/EqF4TvHIWqkLye1POMFu/dc9hs9C41xszi4zFZm6rAWwARQJMiqpoOw6w&#10;RISJ5/IVZVICJvStkqIwAg96U54DmNGIvwz7DH4LF0OSgRkQMh3OQBWggvvyFGESiGBR1X6LJ2PE&#10;ZM9ggfhbBCwKFicLXm8qA2zIknxzUrW/iJu+VdKWmyIBpEAS/SKftmYwONf+tlXoC3XmAFjY9ZHr&#10;ImsK8WY4klHRE4EmUmCP5/IrH2hQlEUGSxEkjp4DU/CP3/onfrWFDmgjx5xcybdIid4MMi7wSnaB&#10;Iwxoz3PYc6xrZwYJA0i+8uc0ZuRUXwBQIFHgh7YGEE7ApBQoqK2ekbl85BygONuS08HQZwA5Z6ww&#10;SBg4xrxnzQfNL4xm7dHWnEV1kZs6asvUX23snFwC6Yoe0W8Znr250y+BJfV/UUno4cPcEhBi/sGz&#10;tuAphznAxJzE8O8jbYwnc4z5ReJcaRN9TK/0gXN9J+HfeD3hhBN2AkyMczqrzzlrgR76wTnaAQ+O&#10;8qonB9+4qN8kehM4ITk3d6KJ1gQUPJ9ga/NP95ULEMlRJTP3AyLQUyaAIxoBLNqgbMDNTMkWLUl+&#10;vOCz/JX1LNBiyoLc8IBWYJDz+hm/ngfuVXfgRzrhHp0IHJOXfhdqni5I6OYgKqde42GCJ4G76KEh&#10;v2eBKuqqDmseA96aabyg11t2Y0IfWA+tefRMMtb1rTY0pq2P9F35oiTwyOl0bQziUX3021xl7OAt&#10;AIE8m0fJkpzkK5rNnC3JYzynW+YRso4/59rumb5yLb951vhHX0qe2tH8p3+bN+s361f6VX8Y6/oW&#10;j7Nvi2I17skkwEv75E1HPdNHAW7qJCP0yQtt97OJ9JlEXuwfzl99LE9147X86nNO3mSLT+W1V9vY&#10;R+ZUtNpu4hoAgE4ObP0TUMNGoh90Qn5tUV+AmGv5epNfxIxjdpiy7qHTyzX8aBv66RObS7kAGfpU&#10;dEh/5yqf/G3Nwbujl1/sjpxUdl/Or2s84E+5tggDRzjBnltz+n5EkQru9S8n5NF3KOQr+sHznHM8&#10;uq4NjurSRteO1rj13LzLLzvDsTXMuTWLzhdlYt1qq28AYrZd0VSOxlgv0lxbV+kAfTA/9oKo6Nzq&#10;Mw7pS4AvXabf1theyHV0nz7Sn+xx/Ya+eVgyxoxhtIwpfQN0IFPyJT/61jzn3LiTj63JAe67JH0v&#10;zPP8gwAT0QicYE4isIFNqn/ph/7VR/RQXi9SOXEccvqiL/X/L/3qq/dFl5T+4G3b/EATukRP0KO3&#10;ygJD1I9uW0sAKP1tMf2dESac397O5xDn+AMHJGUBIhxW+TiXbZ3h2GqrtrTFBU2OKWcxB5YTyEks&#10;8oCD3PYKfLY9obf4vWVHn6OpDAfVfY4lmhzN/oZ4Rrxw5NENiJG3aBR58VY0DXADAFKEydwyQnbq&#10;7a+f2VWie/pnIc5x0TPRLKoHWCKRDTr4bhuIc/yRU9ty0gU8oycvPpwHFEwHXV2BFWRAJmjjSd7y&#10;z6iVwAqy0C/6cvaHI77kRRdQQHZ9V6btM+gF8OCBrOTj9OtH4MXcatN3Ylx7hm4gDH7VKV9bpZy3&#10;bYUcikiRN+Ch6Jm+JxO/AAgpQChwLNpFd9Ax+pYs6PKMtlEH+cVDcot2Y6W8RdzUz2gqM8dVwIpz&#10;POg3OnzLLbfsATfye6bMem7e9zvllFOWCBMLpMU4R8a5CdBi4JlFseiPwJHeUgSg9OaiaBGphVf+&#10;GZEij0nPouQ5HkyiJkWLYOcmPYvk/LhXk21viKobLZN4b2t6285ow4tJVP3qZXRYMCxKjoEgOY45&#10;kp71nOFncbKw9Ga+RS2wROSIBBQRJRJQUJSI75F4dv/7338BTwAngSQBK32zg8MtzTcLvT2wKOZI&#10;FkGhTS1kvR1gaBVhkiNtoVVOG2pXUSdkpl1FEKgHfbKzeFkwLAAmf28ALIQMD/WiIW/RK2TYflzy&#10;IY+ibrRxvcWo6ABHBoLk2rFvmXhWlAQjPOBHu/S5Nrqnja5z0ugEfvRl23S0WzsZD86VJQ/Gg3yB&#10;PeqMJ7z3oV332n5T5I/kXv1Xv+pjedr6RT5khi/n+OmNTIksyVQ7eouqf5znHOvfnM+c3/oSDXLQ&#10;z9qXXLQ/sGAChNpOHu45741Vjo7zQBS6hybZoUd2eDJnZGwx+I1Lb4wYuUWEcVjMMYGw8ko5+PLo&#10;M3wUxRJgUju0LRCotgZ4Mj4DtoyVQBTnGaXykiVZ6QNyRM9cxiACtppv+svJItToek69a4ac0FsL&#10;g4lf1JV29aZXf5C5OvGVTpO3fsz503fHH3/8ToBJIGf6gE6gh/qLAHEeSBHIkrNO7mTtXjQCGuld&#10;DqtyRRTIF6iXDjsGNvSmPVBA/TnA+ti1Y+VcK5MDq2xAD74d0Yp2YEV15FgHoqAbuCO/+55rj/vy&#10;dC/5eyYvepJ1pegDeQN6nAfIBGDEDznlxDcOOKLOiyyQzz3naODRvfLQv8Aa+dDwrDEir3zqcT+A&#10;hiPIXJHcugAA//RJREFUmQhAtj4ac47aKa820MUiOeQ1Xhw5LMYdfrRHG+XFgzrQzAnCG3roBpjh&#10;wfjhtMmjjgBO84ijPpdX3QHSxoU5xzzQPEcGHDB8oIU3/YYO/tRlrTeHKKOP0nf5AqADR9BRv7rd&#10;i6Z61JcN4V5ASIAJXtGQN2AufTS2yEI/6hd2CgfNXISuvNlH8mUvBcBqBxromyfZPdZTfOTgFn2E&#10;j/hjv6AZX/jXLjpl7mlbSc68vqIH2uQFUkBDYJPnrZM5ougo00useEOPLcbx1V5l8Y4HdlyRJvLr&#10;o6IPlO3bI/WveZVd4U08Jzre0GVjcHwBJtph/sWH52jhEz1ztLxAa8AGnbfe9EHXoo/Vh4ajZ+qg&#10;27XXPfM+/op8oQcc3cAZZTwPCNJmNqo+Ws/Nu/zYEew6Y6Z12TjqOybZQmwL65r1Qx7j01ponAXE&#10;s1myW9hJ7lsjjQl9bLwoay1SJ1q9PKCz9EF79H1zRy/RjNPWYnorX/IlO7IMJO0Fj/EoH30AWrEh&#10;9au+MQ48Mw7oNt0hZ/mAJfQCSAEwYTvo9/RfPn1AD629HCKOEUccSEEX5KFTfTtF3Tl7yogyKeLl&#10;Yc/+2D6gpPTwF1y3OH8ceLTpXN/yUzYgBt0iCAIG2MkAFS9wOf7apW5OHmeb08lu8LIFDfxLAABO&#10;LOeaAylvb885d+qSH1giP5pAkJxSzmDbS4oQ6Hsdfa+CU85xlL83+HhvC4Yy8qk/sMRWBk46fjjt&#10;+Gs7h3Yoj678HF1OLJ7aflSESd8xwQs6fYBT3QEmtU2/+aYLB7lIhaIflOcUA47QBbAAFtyXLyea&#10;c6798pJr/6xDbjnz5Iv3HGhtamtJgIL7QAKOPDkoU3SMOnPS1aVdyUJ+fLgXsCGvfG1ZIWf0inwQ&#10;feG5fBI5S7Of0dUXyrdNqQ/bapsx0VYUsugvp9Eg/6JM+qYMueJB3vSzLTxo9V2SgK4iQfR1W7W0&#10;ry1N8sazeukPnouCCuhRf4CJdscvndPOABN9IG/yU48665O2PmlzfSfRTbqDJh7iV131H17Wc/O+&#10;3/Of//wlwqSFPZCkc8feksjjnoXEdUCIhUMZ93prHHDiWNnAF9fOlTcJNhFafCxqFrAWVBMfFNgi&#10;aMFSpjdsIf5ou+5te0YmAyCUmwHiPkNFm+S1UDDYOC8BBM45gy0QOZAtYhYMBqYkL6PPQsYhBoLc&#10;5z732RxxxBFLcg0gKYpkRpnc61732tzznvfc3Pve917yBKw4otebcQtf20HUxXHtjUBOn0VJH5CL&#10;tnJCLEDa2lsxC6U2k0cOZ064BdDiW2KYFk1DPs71i7BHBkxfBbd46Ef19jZCHWRTxAlHNVChf7zp&#10;I7VF5TjON//a6jwgQiryBD3tz7hgDKhL0raABwt2joi2W/S1K3CEU4XXQBPtLrxVf2ewFNWCP7wX&#10;/eO8o+d9v6SPtHnWXyTTDcCY8z7khvfewKtXf3TUBseMjpxLbcSn8xzA2kr2B53uvTe16XKAibJo&#10;FBlStEiACTkkoxyZxsW8ltBEg0HmXL30wNg2FguxZawwbIxnRlVh1AGmjH485YznSJBFETCzDXRV&#10;mz1PHoEEZBWIg2c6Ql9cN4bxjh4aZE9v1Ru4aNxkuJt/ACL4ZzT3L1E9YwQxiCy+vSVgFDEO0aND&#10;2tC2rfTD+eTD+NWfu/5LTvNdQIN29EacU0dG+MjJZwzLr079JQ8jOlAiYMSzgAXHAB1H+dJbz5tf&#10;XKtXXfIExgSweB5gEcjiXrSVae5KHsriTaquCYLkTMqrHN2p/uqNRvU79qa/PMqjqe8DZZw3h7oX&#10;zUCRgBHP3AvEQN8RfWWV8Qyv3VOuCILGrXs5Do4BRkWeWONaQyV1xq/6rIPWSLppPBgn1lprKR6M&#10;jdbfojj1c2NZPwQuznUv3tKjxiCbwdjGo2vttkagiY5joHwAsLZrl/Oi3Mw7dEE79U/ggXm7OUT7&#10;my968eKc7NSRvOhN84n5T7/XL56jxcYwbsif3aF9+gVdfURWxmVAjHYZzwAp9aYHARGNGc84UPhS&#10;doJb5kTyQr9ojKlj9S8eAmQrY0y55xpt9fZSKbDRPbKX5FWHfkevNgRaqC/9x6ProinICS1OoL6V&#10;33xXBEF2W/dzegEavSBTTt5sM/YgfooMVqYPtErZeQHqnmtb94EvRaZ47kiH3VNv4LZ264++LeEY&#10;j2jgQ37P1J9dmePbfWV8kyLem/+1WXmRKEUeapd66dl6bt7lZ8wBLwLyrc/OA/2Lbi26WLKmGEfG&#10;ujXQeFVG3l5GtdXGGkTnm3eNYXX2gko+45GeWJu1lf6kf+yRXq4UmWvc6HvyKIpCfnX0gs4YVC/9&#10;1peiK4AOXjDoF/pMzumkMUDGAAaRAgANR/am8vpcHZI1OsAkh4wjxXH2Iq8Xq3381zV6HC3OE2eK&#10;Q64uvB/3/HM3j3j2hzY/feAje0DJE1580eYpr7x6SR/75PbfbPoQbf9Q1jYjzjdnkvPG8UKfXUA2&#10;/dMOpx8QwpGVr60GHGb3cvjx1TdROKtte8hxZGdwLMkSoAAEKjqAo8mBleR1T3s955hKrjm8HEZO&#10;phSoUYSMY8AKpzLAhKNZ5AhHs4iVEqeW01rUAb6BIZzVgA2ywDtnPWe+v3rFb8CKvNonP7nou8AN&#10;9aNJzmQBoCI3MuzlFXACL3goyoWO6Je2reABz5zsuaWjCJPANX0bIAb40DZgE0cdz5L2B5gEBOGz&#10;/iDDaONZfnwmZ/KUj0OPl7a3SAEQjvKTQVtLAkzwayxo4/wnohmxga6y+hev2iWfMulaYEUAD94k&#10;tPVB440s0C3SheyAKPJqV+MssEK9ASb6ekb+1D78oqveokHa7hNdfOOjvg98DOSZ23f0r/5TB3kG&#10;mBSZoz/aUoX39dy87+cbJhYgi0NAiTRBExOjBXCdJ+MrEMV1bzwclXMvwKVoE0fJhFmUiQVdMsG1&#10;SJnkOComPIaJZFJ1ZExNR4BBZ/EwwZvwWzBN1hyhoiksMhlFnHLAg4UgB9LCY9GazprkPEClt/Y5&#10;jBYdQIePswJAgCGBJqJNPOs7HgAToMrhhx++JKCJyAuAQP9805vwvsMwvzvRm2r3OIQMxhbCQAD8&#10;WdAythhGnKQcTQZdDhB5aIvFzUKtnerozURvPPSbCd8CYJExoVssM+hzVvDSIl4YtrYE/rRtxXUL&#10;u/vzuxNF0bg/t7j0dqXnAUkZGoWa4lu7yEMbPSsMPOCAnCR58el+Cz0dIFv19S2SImT6K2fghy1V&#10;ngesFAXTP/w4lq+P/LqvDN7VyxgpooOTUbSJVOSM+/WTe0VF6EeyLpJA3oANeTtqb7S6dtR27U73&#10;Xdf23k6l4+l9gCFaRbL0RonhY6ybIxjq9CED1xzhnGHK2JTkL+pJe4xj9xzVVVvwGG+9tU4u1Z88&#10;eoudzORPv+O7xEAMMJC/t3DmoULPJcZa4beMJMYSQ80iwwgzFlqI5dN2ddHTGXWUvrsmY/2OvxzK&#10;4447bifAxPim35xBbdEO9wJOyME9baIf7gdQkFXRFMnBXBr4FhDgPLkGmHBMPQuQVZdyOZnxoO7e&#10;+AeQuCc/+ozkAB/31aUOdQWeuA5YcL864rdIEuUDUqw99CiQRVl5JPVan8xb6m8dmaBIuhsYIVWn&#10;c+3T9uQjBeInD8/Vgw91oOs8uaHduhVt5XO065scXs5Zb/LlCyBHmyOOL22io4ATMjA2lPccrd4a&#10;c4aso8k5x9T4ahzRS/2Gx+rGF501FtFTd/aA8aQe7TCXBd5Kxqfn+spc4og39aNBZvKpGy00jFdy&#10;tO4EGLAxApWK1snJS6+TSzroGdn0TFtdq0+/BTa2TqYngS3yOeesqV9ZdPEjpQ/kye7wDF/mELJR&#10;Fj8SOQRyBbLgSXvZQObI6PQGXX+hn3OJNnuIMxhg55yjCWTwXLvwrm59gnd2WvZcYFGRKH1zpMhi&#10;+qE8/tt+o05lAloC3zxXvqgPc7w5MJBEwpd76uNgihywDsgLuFAeIMXWw0/gkGs2nHbjQR48qkt5&#10;9ORxJNfy4Mk9+Ti36JMDWsq5r5xIBkf8OQJQnGu/iBeREK6LVHBODp4XOYNP8l/Pzbv8+iZbL66s&#10;b9Y+60XfrZtgCbvEODRO9TG9AmQAQYpstc4UiWKsNTcaJ8aiMZpd2cs3Y0Fbsr3JMcDE+m/sZkfR&#10;M/0C/OCoiqwkF7qcLRqgQ1/oASeZM6n/9RP5BVQGKKvTc85s37EASJC9fqNXjvqjqBFOFKeQw8gB&#10;tCZ7Ru/lo2fWbS8zOHucMU6rN+tFgOhvPNGRABNgTZEZHDROedFQbACRNeZaLxEDLdDm+HLAtMGL&#10;RfU62mqjTWhx6jiCObscO+BAoMkETAIgOHsTMOEI4kndrnvjz8mcW2faLlIEBHlxPtEqaqStJRxN&#10;/OTsapN7Oa+33nrrcuRMczY5zjnHASZAgqIf8C5iIxBpfsME79oifw402eFRm+SlM2TBtqI7nFtt&#10;xHvRM0WkkB8ZK+t+38wIBCmSITCGrpCb9uqPQA38tN0Iz/qm73aoE6/yAkz0Cdru47sPxKLb9qgi&#10;ftr6pM3o5vj37Rc8kFlRFUWjFCmBd2XwFlARCDPBBPySAf1Qnl4ESgUeyR9Q0ZYq9wKj2oJVXs+L&#10;AlEPvdTmthChW7RNUTGORR/RLbQD3rQvwEQ+Ca/oyksW0e7bK563VaxtNul9PE/ApPlACogpEkX9&#10;5adT8qpjPTfv+wFMitKwUDlalFpcTWI9m0me3h4EqPQGIgClCBNHdQSKNOkx0hgKIdoWIwuXZAE3&#10;4a0ND7QZUgygHKPexjEUGCy9GTBpqt+CYsK3eJj85TX5h9QHhDAS3Q9N5ywGIgSmWCwsBO4X5YAG&#10;J7otOSJIgCciTPqwK4e5j8ECVA477LDN3e9+98097nGPJcKkcMsiSQIPCpm0gOIHX4El6i7igIGp&#10;bYVoajOjLIeAcWrhtMjmxEzH0rljdZBDjry69ZlJCXpvkQGeWFwZKnREHTkt+MHXfKvfYl7UiPO5&#10;fQWAwHCozW2haItOYaudk5XnyamoG/XlJHeviJT6WJsDG/RnERnJTl71Mjz63op+1HeSPgZ66WMG&#10;DR4YN7YbFUkUaAIk0b99r4Yhg3c8kW1ADxkFQOApcEefuM+Iiv90sD7LIXVfewNK5A1sCGhwHlhS&#10;/6Cr3+VpnKDDCGubDtnglazlwVNOShEeRZiYC+ge3TCW3Sssl0Fk3DPE8JtDhQbdoUvyapd+UHdt&#10;x0ttccQTeSkbAIYPsjAWiqRIrhmjgSeBNAEFyjs3ZzDwGN0Z8xJj39tHRjjg0BgIQGEwtkVNnQzR&#10;3vbNLWj0KcAk+ZL9wTeEOwEmjFZ6TNb6wrjWJu3VjgmeuO8ovxQQoQz5BXTiPcAgoMAzeSX0ihJx&#10;LiVbMpygg/qqO37U2zwkT4CPfpACZuQNUECPIR4wFCgTUJzzLh+eOXtFJ9RGeeVDh146l9dz9AI6&#10;1Om5dYYeBlgUvZCsnaPvuWfoBYhwEHICApPxhqfqd8+1+pw7KicpUxuSgzzGF5q9sJDHvV5K5BRx&#10;jumvtdPYM3dH1/iy5gZWFm0QiCGPtbotaPoUXTTwQz/wYL0OTHBuPFmXjD+yJsvGbOuzPjdu1RlY&#10;g6b8+CbzQKHuZXsEyGmHZ/IGPrg2XzgCPsiCvGuv/uptd7SNEXWzFcxD9EjZ7BH5yKH+1g+9IEKX&#10;DIqCCVzBL9ruSdrZWHBszOFZ/2Xb9LLJ/YARbVZXtNx3z3wE9Al0Ix901O15gEaAIeeXU+dan6KN&#10;bzTMb/rOtfJoy4MntPAkjyMgw7ydbdcWZ7TxxqGVt6gO+cjRNf4CQ5TjaAY6BN454snzgJdAFTyj&#10;hQ7+OPN9E4ueW1ckvLjnmbLo9P2Tohfww65Ujq71IrBvodABfYsXjnDbrBzN9caJfiVjbVTmbwuY&#10;WCvoZzZZ6xe7ojWkF03usQeNI31Gj/Sz8uiwLXrRZA03L9M57dc2eY3bXkBkv7IFPCMfURR9OwZ9&#10;Y2Xaxuqif+RpywzgQRQAmdGzQNdsFzqpPzipHCjrJtucjuHJcym7HbiAJqcaXaBMeqCMMUoXAVzy&#10;cuY4O0UccLKtyUUn0Wt9h1dOIseN88ThAmYUaRS4F2CCDgeu6BU8yY8WHVZH29P6TgMnve+M9B0T&#10;9bIX+hcXzl4RDZxvdXBatVcZgAnnX33q7lsO8608p9FzTjFnOoc7wASwwYktCkRSRj0cYLwGmPip&#10;g+PIGb/o4ks3p/2vqzc/9Oxv32Zr0o+fduvmLefcutDGuzYs+Q863zmlHFHOc5EHr3jHt/Ztc/r/&#10;pf/6ii8sbTvwqs8s1096+TaCQ3vIoMgA7X79GZ/Y/IdfvmJzyM9+9xs0d3jCrZvH/Mb1m7Mv+MYi&#10;E2X0iX4sGgWoQF84y31rpG05RYyQGT7IWt4iYvQHoElbtfmEV3x180PP/s7mrA9v+6MIE32Q03/1&#10;l67bHPnUmzf/5kXf3ovWwE+gFN0h169d983Nz7/6xs2hP3fLXnv+3Yu+vHnLe7cADoCADqMZIHXh&#10;Zy/ePP7Xv7y52wk336bMmR++bO/7LOSgnR/+5FUL7Ze84bJFF/GC39omX31IDmRMdoE28tNZ8m8L&#10;kTJ4avsOPrVP25SXt21P5BEv9Efd8VCkh+eS/IFjRbkAQOhxwE0RNP0DTwBI0UGO8StPwFFAmjHW&#10;8/XcvO/nGyYWKRPWBD1MsKUMMhOaYyBJUSTzXm+xKldyz7GQuj7gZKHKCDBZSq5DnhkLGZCMTcYJ&#10;I8bkbiHorWF53ce/xTLjiaHSR7U4JwynnMvpYOa4MPJyMHPWLBQ5N5455mxyfgAmHOb+Njjn2jVn&#10;ub8G5mwDUu53v/stEShAk/ve976LI8VJ50ThtYiKIkzUAbiwKAITJPfwFKjhiCcJfxa2Ik3IiOGW&#10;g5vjmKNYcs9iWjvJSRv1p8m8v28TJhkQ5kgXertVRI/yFmI8AzeKwujjrs7bcxv4od29RXE/cKRI&#10;k74bEshCZkWlACHaNkUG5XVMXhZ9baQ3OWA5XmTiObqc2v7mGdAVEKav9BvApK1UfavEudSHbZ0X&#10;VUQn9D8d0b4+yJZeMWL0DQMj8KvIA+cBHCXXExQI/NFXymuLa/nSW8aTZwF+6g+IKxQ4wyjdmqCL&#10;vOSIhjFFdgwjfNMv/W8cMuTI0zljkm4Uys2gZfgyPAPT1K/dGaHmEX2yjmyp3UXMFDVDb5WXOsej&#10;5DwQIaAokKy+z3FXtjfyvVHMsdAOBhVDab4NNW+aPxlODHltUI8xTO/S544BoPObMNr1NwFM1BWA&#10;QJcDL8jEuf5wP0M8MCKQQlkpoElfTsCiMUJG+ivnr753DKTpXgDUBGcmICIfeuVXPmfX/B19eV3n&#10;YEp4yvHOCcU3OoFDkvrQtWZ0X351NA9OsCw9qI5Auxxy5eNffjJybw0WB4IExrQ2OXfMgQ8Mcb9n&#10;nUvWOc/dl38CPDn11tLmXOOlCIHakDOX/qqzed+aSFeNQ3S0JzCVLjo3XqzR6jPuA9nwRt/Jh+zx&#10;hl5bE9Il543DQN3mKPQc5VOX+YsTWtsDmJKV9qg/cKf+UCdePNff2q+8PjIG0AlcSqfdw6MjGSlf&#10;H+TkFyHHhgg4S3d74YIX9XjuqC2NQ+fajD/9SA8c61cys26qWx40yBBN1+jgKXCjrcjOzTPyOpfw&#10;qh+1vYiQQBhrtnkLMKHt6uP8058iROiI8vK6H6BNDnQqPWs7EF0rKqWoE/fQkL8tNerTd+4H1niG&#10;Ft7cb/5EQ7ukQD5H8625VtuVk69vlXgWABRAKBIhwAYtDq0oEvcDvvGmPFBAOdfGCF4A4sqZ9+Ov&#10;9quHfBy7BzhHU3+s5+ZdfmwW46P+JC86YE1g+1k3ACbWE+uGNYN+kR2e6CcdtEayg3qxZH0xbuSr&#10;T/FKt4xL63tbj+Wln0CntsOQEfnQX+tKUSZokp2222bDAQWC9F2XxkDgu/4k1/7qFMgBdGgewU8v&#10;QwEXXsiJApCAB+xNfRbAqJy+DzDh9PUxS04akEW/0wNzX6AhOpy5gAFOl3bqR3npgZTDWYRHgAYn&#10;G2ACSFJ3/76ELmevby9w6jl2ygNJ2ror+kF0BVqcxbbYoN/3ITh42g0wAaBwCjmvHHQOXt/jCGCR&#10;lxMrH5rl5cwHmKBfNAMHlmPcW/m2gHBiOd4502sAY6YfPnmzufya65f2FtlArjm7eGwbijb+1hm3&#10;BV5uTwKYADSe87uf3bvmBHOOA6UAOw9/wTf3lV2n//iyGzaXXn7N0id97FVfkh3HHt/o6QsyKepH&#10;fnKmt0UQFYXRN0zI/C1nXbPU82tvunLv+xrKkk/AA0f9Kb+7lQPARH8UMcJhr13XfuWbm6N+4dZ9&#10;bZDu9MRbNmd/fBuBgYec/iu+cO3mfk/53h8svvPP3Lr59EXXLG1TpuiLn3n5lxd6/+dD239DIlv8&#10;AnnwAawAJuALf/IU1aG/25KjXfob/aJRinQhW+ez3/ArFXVkHHpehIvrImKkQBB1GWP6oMgStGeZ&#10;aOKtiJgAqcDMwBJ6qY36XX6gjrLruXnfzzdMOLwWaguB88CP3u5MIKUUANKbiECSyuVMt8BUznnR&#10;JSY9i5KJ14TlWU6XxdbC6pix2xuawv4sGibb3npYxNSdEZRRrQxjkKNigQgMYbRxDItMaDsKo7G3&#10;Y/LkaHHUipYoPDFn0qJWBEmOtQQYcQSSlOQLWOm5CAbOPYfUglcEBjCgfajtO5WKztAmDn6AQkBD&#10;30yQV3nGK3kw/Cxk2pJD3hv+3sRnPLf9Qh6LuMm/jzBZwPRh4bgZfzlAOetk23dM2rICTChsNNBE&#10;G/ALTJEX/1JhqMlDe9qWw5jQfvQdpd7AeDYjVbqvn7UJn4xkOkNXGAGMCM/xg0eACKBLf7bFSnRQ&#10;266AJvpPPv0pqmR+6LW/h+5fkyR0246hriKFyH1GCLgmR33VGyHAAp0LRNAOhpZ8+mxuvUn+3XMs&#10;oS2lu+jQa3SLplJXIIsUSBjIViSMa2PMODV26UkRPOYE49J4DiwNyGQgyUfW6tRuiQz0ifzaVYQL&#10;nuIPL9oo1e6AkOQVmFQEimvtlPAsT+BBc4v6Ak3wHbhjTqPf2qhNAcXmuN42c0rcwwtdK5qEfhuX&#10;dNexaKf6vbnmIIC5E2BiLOPV/MZBcQw00ib9EhiYQ9c9ctZHgSLKehZgEtASIBG44Z5nUvXgwxhy&#10;zGFFK32Wx73yll8qsgEt50UjxGf541mqz6TAEQkN9VVeOcecW/m1Q5vqZ3LDc8565XJa9W+RAgE4&#10;6ixSZAIrtan2omFMOA8wCfRHD53u0zcpZ6n+k1/9gQjyy2fNo4fT4UbH+medld95W157E6/taHom&#10;f04yJ7FvPdAh85jxHkCBp8aO8sagcYVf1+SKHv6MNfqdzOl5a4ox6pz8A1Fqiz5MfxqfrVfkWtSG&#10;/MpqI37dzxHX9von4Ai9AIzAV+2JfjZGtg8+3M/BRNd8lE7jpRcN+l9Z18qoCz+tqeSCT0l9aDgv&#10;YkLdEluol0eBZfLUn+Yf7cKf8q7l1T/oWI/1oX5mc+nLQJa2tcjn2DdB1KcOTmrANvrmPXrRW/8i&#10;7eQnw7ZwyeMcjew81+jhOTADXeWLxmDrqce1uvo+CRAPyIFPtG194OjKWwRIkR4Aa46wutpq4+i5&#10;OtTb9rS27bg2HvDL0RYtKD+6nF9OrS0XHGLtaGsKHtHEE1rK4Fle5dxfz827/AIkySsZ6Tfjz3ph&#10;jWwdaSzRK7qpH/QT3cueZfOwfawt7keXjPGuT+mmdVV+dpFxYSwDAoAf/dsMXowlup6t4FyfkCeb&#10;kAMqkiJZNH9KdJlekBsgAygANLCdG21rZnqGT3K1RQZQUrQFfuRvWw79oE/0A59ocng4vpxgoEZ9&#10;q9+1O2CD09d3OgA95ZWn/s7ZDDBBWzmOs/Z6WUhO9AQYZ8sI540jmlPKCcQLQEbkqQhU5/jlUMvX&#10;Fg0OX9tQ+stb5/jjJHLsOOdFK3AO5dfu/tKXA9k2jbZ1tEUC/zmwOZqBO3hou8gXr75281Mv3Dr1&#10;/+DE6zdvfd/2X1/aIvH2c7+9edgLt878v3/JzXsfBCXLIhX69gR6RUD0vRHgQ9th/uIjH1+cfA79&#10;BZdcu5TLQcen9tMTslWmD6kWTfD5v75q86OnbHkVTfKUV1y6eeMZ5y7+ibaee94Vm5e85eubw560&#10;5fcfnnTD5py/3G6Z6QOxgSA53OoP8NKmtrcU+ZNTr/5AEHyIGnnEC7+51ydtcaFn+vcLV12zeeqr&#10;v7OnV/IWIdRHUfURh/5pr7l+yfOPT755855zr1ryveN9n9r8q1O+stwXxXLhRdv+aCvTk1+1BY1+&#10;4Jnf2rz+zPO2L7bPOn/zk6dtI3t++L/duABG2tX2oY9/8oLNfZ58w+YnfvFrexEx6g+MQtd53/co&#10;GqZ2kVdRI/LiR355tYc+6C/jgMzkLQJKftdADPXSxyJc6Jpn6EvKSPFAtgFSc7tP+ZVtvGqXvPpF&#10;H+OPzNL5+toz6XZFmABMensQ0NGbp95USJ71ZoOREGBSmcCTgBELlgnQsxylwk0tfr35aMFVNtoZ&#10;Xr3p621nxjKjj4EiyWcRL39vARguGfgmbsaGxaYohJzC0Pi2duSsc7K7L38RGRYZ15B+Cx3jy0Ll&#10;WkQB5xgQAgTJoS4qwTkHnIPdFp3yizzoewcBH32zA20LW4BCkRP9gw4eA1CU5axx2NsiwnGTx6KY&#10;LHMk3cuBZFQWGaJd2mqRZPwx0kz67VfNOOkNkH6mJ71ZIBOyxn/HIkWKMOnjqK4LJdWOgI4Ak0Cg&#10;om0kNOcHcJ0HopCV65n6LkyAAMeKngX4MYK1FQ3y0ieAERFAgSVFBEm+PdN3aESf9H2Tooz0a/3s&#10;flEqaDNkyAcvRTm5pqsBB4wSjkeRE4EeAVl013nglL4KRAnscy9goX51lC+gLCAk8ETZ8gZUuEYj&#10;PcEbHsjVdW/LGX30q7e5dKK3klLjn47kGKvT2MKPOtXnmXml5+oPwCkSRpnphCkfj0XdaF+0k42j&#10;Z3jw3FHqufKutcfck7OjjfWLlOMqX+fK0Vt6LbLIfNBHgJ33IT46S0/l7SN66n7sYx+7E2DSvCZN&#10;MCCQQ3/k7Er4dPTcM8m5vpIvMEAebfVcX5onqiea6MvjXs6/6+Zd14EoAQCORQtInjWnu3aObvyg&#10;gZ7rwBH5Zrt7Y4+WstWRs17bJXmUD9AIgFfeXFC7qo+jEBCofEf1kmUOsnwBJgEcnMTWJuUCWNBu&#10;rJC9etwvYiAwEV30lS3SAr3S1M0iIPCufOshutVv7JmvOcvW2xws40N9HIs+hMlRso7SVWMqEMCa&#10;r47eaJtjyKw1Ov61iV4bm2gY1/LRI2OR3I1BtHohk8y1NbCj9uEvuySAQv3oOScb9eaYK9t41M5A&#10;HbZG+hqoRB7K4SlgVHkJ7Rx+dQQmsF3QDagh28aPutDGszzua5OE3/ReO+pHctO2Ii3wpX52kufq&#10;4fBOQIjM2k4TaKK89muHdrmPP/ySjzagG4CGbw43R9Q5e0zdaAE19A9ec2qVC1SyZkpFckh4UReb&#10;AK1sQ/QBF2RSFAo+pbZdy+u5PlKe84on9Wpr0X3okgW66KDrPseVDgeqoN0WSnWiwRlHF5/y0HNO&#10;L7mi0QddOddFOiiPfzIIPMCn+Zps0FN2PTfv8rPmkbW1EV/kEbhnnTCGACZsITan++ZK+cmjlz69&#10;8Mkukk9/ylcEt/yBoNY/toiXcQGX2m6LiS05ojSUI2s6ZxybM5QjT+3un19sOWkbTPqLJ+fGEMCE&#10;PHM+yTqgjU6np/pMZEuOsmMAS9u46GEgl/rl43Bx5pwDw/BS5FDftgF29NabE4UPtqw+1t+BfTm2&#10;aHH2+hZCES+2CJGT+ukQ/tpWkZPH+VMGQEI++KwteOB09w0FIAAHDz/sawkIxUFVPwdz2apxMPpB&#10;HXjKIVR332BAU94+YMpJ5EByLuVr6wxHkfMqX1sqTv/wl/cc7E+c993vnfSNj2XLyrduWiIg/t5/&#10;2mzOPOfLe2BJ/0SCBzzmzBfZwCGVByC0BkzO++z2uy8c1r4FEmACiCOLtlYEbPyXV3594fUHn/Xt&#10;zfs+sP2AK7mJjuJU5wR/9PyrN//ieVsQ4uH//bqFbv9CBLDAO/mrGw/khQcy4vCTb/860zYQ+fEg&#10;70vf8pUFsPmT926/Q4NPR23l5L/lQ1/b/Ngv3rinUwEmRUAEAOijc8+/dgF4yOTCS78bqbT849IH&#10;z1kADnW94+ztXzDjQRkRQaJF3vvBT+19+0X9n77g4gXMUeb0D27/wjcARLuf97pLlmd//K7tR10D&#10;QPR1x7nlKlCMDAIg9HV9HMCiLY1HbVMev0WLxLu86M5vnpA9+dYX+ruoEc/Jq8gRvBQtJW9067+Z&#10;L6CtMeQoxUf6sp6b9/1OPvnk5V9yWhQdTdgmuRlhUgRJAIr7rk2yOUVFmkyQxFEyGVrEOlrcLESM&#10;NDQYSxmtGca9kXHd20wLi/OMGvdyWjIO5ec0mdgZ8RngFhNOeNsALCwc9PaIcnIADO5x4jm/vjvh&#10;uo9gzlD6QosZgc5FFuQk9w2TABPfKulfcaQiTTjTnGt1ByBYGDlT6gocsGh6Vj4893fEeJ8RG454&#10;R788EqAFvzkMHPRkVFRCkTcWRwuu++TJ6Ggit6i51n99Md7Cl7Gr7xjTgRvzrQdQBL/9K1B/M9w3&#10;XNpuNLfhFIGCzgSr9IOUI+2+54wA15Ln8vZWX7vajkFv2xrGCGK4kF39p5/6MG/9ph99f8Y9wIlz&#10;90WhtO2mCCK60L8kudbnjhO4KVKpiAiyzmEN6HCkY7VT+4p+UkY/BaB0DHzwrOdSYAgZRL/86JW6&#10;F81C65WZ0Uh4zcnrOf3KocwhN8bND4GZdE8+edDWrqJqcmpcqx9NbSjKJLCzsZcjIhVd4r6Exjr6&#10;RpJP2wNe0Wtco4NHvOdUOxbNo7x2p+vJQ7/2ceC+X+S6iCNzCj0PvJtgqPp3/VvhHMeiK3ozTn6B&#10;Iu4FmgQIBDo710/6xzla5e0NuryO2jhpNQ9HV51FssiHVhEa8uBFPYE2UjKNFzTSie4FHChbhIf6&#10;0Pa8PK4dA0mUT4/UXZmcaH1XxAIn1zNJvsAP9NSbDrSOKJfMPFMfmsp5JgVaaD+nNwCOY6C+yecs&#10;67l5VP54cwwQCESIPj4CZAJu4qG63ZentZ3z2Ztp9Rgf9K8XEJxAjoT5sRcO8Un38YS+cYgmGQR0&#10;BpaSk/Fl/j8IBi46lC7Jhy+2Ad7qk3Q02amn5wEj8rEz8DH1QRlzTHJznT7RSXSKCikihxOmjOfy&#10;97ZbUk8f+VSPcmwePHiuXvnxqH2ulQn8wpN2KqPvtMv9IkfUT8b6RB3449yhTWc9I0v14VFdgWvk&#10;5jme2GrKqEM++dlZtcM95QJAmo/ZYcnfc3yx2fBCP8hOX5GLPOw6/DniXQoAoTPZh+lroB4+OaP0&#10;CK1sB3TUx5mVFz3XngE3Gt/WDMAMhx9fnGA0ejmm/RI5qodNyZmVl31SJA2975/O8OgecABo0t8H&#10;z4+LikgAChS9RC7aiob+cQ9gg//13LzLzxpH/+ikPtE39IhOsf164eRljjXKWkYftZkM6IU+NY7Z&#10;P70wMlbRIaO+EaNtgY7TprAe6iv52HcAB0dtM8aN7ewNvGq7PgFuABAArWSNvn5ULx6l5GRrCkeV&#10;Uyt/+qcdAYDyoQdkkE+ylQVgot/1cTqqvwA1nuestm0GCIJ3ZbRbXhEe8hU5gBc8yaveQKUJmMjL&#10;qZOfoy/apSgkIJ3y/eUt541jJnHYlGUvFynhyEnnsHJGe4uvXB9wBbKoh1OvTnk5eMCPnFMOIqe1&#10;v4NVFyeVk8khBZr0Lyeu0edsBpooi0bbKdqe8Gt/+tWl3T912jcWuhzkaAfwoPsLr71hyXfi731j&#10;oSnvH77z83v3/uSs6/YiO37wxJs2b/+L7d+8cuLbbvT+sz6yue/P37iAA3/1uW1kg8Rp5WQHlvUN&#10;E1tyyJgz3LYhIMEHPnLB3gdfJf1PhkUGofeBv7x8yQ8ceN3pf7X0gzLkR8Yc+r6zAVQIUNAueaLt&#10;Xn28bG254poFkBCN85GPnreAFfUJXl/8xi/t6dLxL/v25o/eu70GmJBF35/RN/gEvnj+079y/dI/&#10;bUNBjzxO+8PLl+fPfO32r4/196+/9WvLvZ98wdf38vW9Fe341TdvQbBnve66vSiMwIfT3/Op5Zsn&#10;ysqr/QCEUtFJASYLCHMQcAwwIYfyR1uSXz9KZFZ0ywQ2yLHop4C/tvoEmMjb1p0JzgUWFh0UyFL+&#10;vjvU+JBPnQFBxlLgDZ3y/HZtyTnxxBOXf8kJ5TVxmcCKGAkwcfQ8cKR8jgEoRRoEmvRWyKTIMQ39&#10;d2yfKYS2MFSLUG++OYTOM6Qzwi0MOWHKZFxZBCzSjBblcyxN8OgylEz47fEsGoFjzpnh3OTc9i2K&#10;vj/B6emjW/NDsRal3sI7l4+jVBSJBDCR2sohHXrooUsSsZCTLS/Qo202RcMENHC2ilzog6IBPMoV&#10;2SAfXl0H+EhtgwE+kIlFjdFgYWNEMYzawpCT3eKo34U/UmwDkuGhX4FeFqL2JqOjjzjAQIqiebSF&#10;rANL+ogq2fYPQn3VPZCoCBryDkwpGoPDmeyLGggI0O8BEFLgQo4poyJjPcDE4ot/+dVFpqJBACIA&#10;EyBJQElRJfrvkEMO2dz1rnfd3O1ud1uiifSlNLfhuNZPEj3wTB/gJ6c/EILRMh1W1/LQL+d4d953&#10;doqICNhwXwrcmJEZ7s9vnxgj5FbkVACJ68o5SgEv6Yajvs5RYbAZg8Yl3o1D94xNNLWNrrknGYuB&#10;LYzy+OdwN57pEdnob7rkeTzGFxo56aVop8OBQoEnySuAyHPndKOtWzmPjQmykpRN5vrDvCSf8vSc&#10;DvdxYCCpY/985Vkf46PnjY/GiL459thjdwJMjE3yJ8OiZvAkkWPOPh7NgelVESP6T1J+XqPVvCl5&#10;1hyKXuCJe80fgdmBCc3ZOWhFn6xBDffjJwBCOUfX2odGAAL+AjDkq4w65As4cl8dASF0Cq/uBSyg&#10;F83WF05D60w6jrfkLB8a8esoXzwGXJBDjmYRMDmZ0Q10ka/okwAQ9wKWAnKU7QVFgIC6AgiibfzJ&#10;l+Pa2t467VlOK6eoqAR1NS+gl2MVUGNcGB/mCH2vLms+3TW+jG36ZYx4nmPlvrGmn9St3wOQ0Nc2&#10;toI6JfWRq3KcI454eqW8djqvvkArdOVrDsWzOsgh8FXCt7Ly4JH+KUtO+A3IwIekTnWQd2MgoEHS&#10;dvfxjA5ZqpMeaWd9JQ/6ysZjjrv+CAzRZ2jRtwAf7cIzIEQil15aFSGcjSavNZoDGKgA6CiipO9Z&#10;9E8vOdxF/9YPrZMBJHiWN11nI1o/8ZPdVySMvMriP4CqdSFQhUzwx47wLDCv7TTpLv3EK96k7EaO&#10;LqBGu7UJ+EGngRwAFzwri2bRCG1dcr8IhEAYdDnCRc1yntEs4kZUQdtQACyO3pgrv56bd/lZy407&#10;7W0ckLG1qe3GRRVbL9g4+kte8mlsGGOtYdazgEo6qu/JTp+Ri771HC0vCZSlc9qt/cAPSf+ib5z0&#10;IoLe6tOiPAAH5NpWq9ZvR3zpe3JLZgFR+jSfgR7rE/1pS46+AnAAbkWmAHD0YwBLUUueocm57l9m&#10;XBcZ1Eu9+r9/W+FIAVr0r37V1/RhvSWHUysvJ1zZPuAKwKGDABOgTv/EkbMm4oNDhwbe+occtHqb&#10;P51G9+Vv649yRR7k5ElAiyIPcs7ndiDASh/MlDiTnOHe5Ofs5jz2kU9v29929hYwCYgoagSN8gFZ&#10;JHwoj6Z8v3/GxUvZY1/8rT2wRLIV5jOf236wMxku3xE5+2MLYKKuj316+1fMHOU+3CsveZ38Py/c&#10;A0z4H2QbCPC0V31paVeRP/o+uemLnG/t/9nf3IIRP/eyy5e8wKnpTLcNxLn82oXP+k4d+qYICMcA&#10;pqf+zjXLsz7C60huAJMfePaNm99/77Yf3vjnV+0BJoEb2lm7ipr5nTO2W1YCbtDUrtf+2VYW//aX&#10;t385DIh40m9ft9z79Td/YWm3dqm/bShFDQFhlCkCRPvO/ejHNw97/nULkPSm9122yIpe6Gu6Vn/o&#10;O3Jqq41z7QE2BFI4yk/vtV0+YJQy+Cj6CggygYpkLT+e+94JPuUp+oN81BvdIlJm38mPB3kn3cCj&#10;AJ6iYQJaAtZcr+fmfb9TTz11+YaJhXZGkJjkTGbdMzEXQeKe85D9tt90DCyRAktC5016JieGGiSZ&#10;UtrjB0hpgbXYTiPfZM3gMVln4GdQuzYxWwQyCuVvMWDc5TxbPDjjnBiRGBYjzivHvO+P9J2R/j62&#10;fzwpSkNSdn5QtAgIjpGyQBEOdx/77FslohDcB57c5S53WRxtjjjgBMjCWe/bBpwoCx+gIP7QRqt/&#10;3QCIeAaEcN12HucBKW1z6RsiHDcLcG/EkqcFjjzJnKx7G+i5PrTgGJAmc31nIdLf+o1OZPgqn4Ou&#10;DRzeIkzibf6LTN/8wBdjoA+Okmtbdcg30KTvlqAdGMDgcCw6pu986HP3OICBKtqd8yflYDjKqy78&#10;kbUokhKA5M53vvMCkgSWSHe84x2XftS/fdAXeCIBTUqAkrbkBAzhMedb4jzmYOoLxrf78hQJoU21&#10;u6iJ3hJJ2pjOO3IQisjw3DEAQD/L5xgIod+TYwBDAEzRHAyrnLXesEoMPeOvt4XO5dOmnFSGtvIB&#10;HUUyFRmCvv4hA2XohH6nF3gPJKkN0ak/A5rwXDvSjcARDh7AglyKhGo80zO6qkyRL0UxKVtkGRrx&#10;7ag/6XFjvg8+ty2u7XNt9ZtbyqL3yEc+cifAJCetsZvTGHhBhsakfMmKfKX6JOAhmaOnTQErgRNo&#10;BxCg51l1VG96gZ765CnCT173JTwFdHiubuWah5r/1ePa854p434ADJ3LsVQOHxMQ4ixwzujdBHCc&#10;VyZHN6Ak8IQOK1cbySUHNlm473qO28YDGr1ld56jqa3u471r5+VrPUMfL+WpPdZiR/cDRzwrn+te&#10;IDjvxUeAiXUSfc/N3ebw3sQHTpB5PGqzZ705Nu+rP3vAOJLHtTFmzJALGtkNzotqSOZokDuaZGd+&#10;0VfqMs71deADetqmvvQOP+QzIxrohnw57e733QP50WluSQcCYtuulE6Sp/x0ET9oKYtvdg4abZ9w&#10;D1/yNi80HpRpntSenNbAGICDNrjX+EEnHZPwwp5SF5npAw4eu4qM6Q166MvD1sIbHtXHEQ3ccMQ/&#10;efXyCx1OdfwGHukvz/GJB/fJRl0c67YysAfQ5jgDQLS/NUK700XybNyqGw9FtiinLs/Rc62dAQPq&#10;cs5R9wKHLdl3OdqaQ8746q9oPec8c25FAsiDLkfZPc/pAPqc8j5I6j6nGF3yQhOPZKqN5IWWSIm/&#10;bYQJe4YOpnPpERsqe4fNwM4rCrc+aJ4w58nvufVFGeMQXc/kK9LJuLAuyl/UtLWf3stDdyRyTd/M&#10;59ZA5ciLvuorL8zICSBCV+RPbwN+1UlHACG2+rD7yZoMGz/4Y2eSu3xFmIjmkD+Zy29+IHN+BIAL&#10;gCEvB1sfA0b0P57ovaRP0ZGPo2qLRR+2xQv6QLYZYcJR5qj2ryp9TwVIgkd10yP30eOg9Ya9N9yc&#10;ePVIRT/03YW++xBIoJ4ABfk4e5zV3vZzDIEWHEO2eFEgEwTxvI9l5vQWYVJ0AN7U25YZR2Uuv/JL&#10;ex8P5UQ/69Vf3Jz1se3bfoAKMMaxfy/BR5EEASbSPzpw0+aKq76yPFdXWzQ4uuSkfWef84lliwnA&#10;5OPnb6Ny8CmhCSTga5z4259eaD75t65a+P/MhRftfej1pW+8YgFr0Kt/0A8IUW8O9B+ceclS5u8/&#10;/Rubt5+51RVl64u2cpD3jKjAhz6hB649W0CVS/5684hf+s7edpyADY68+qOLpn4j7ze9/4t7gEn5&#10;8b7088WX7tGz5SaggGyLXDnj/RcsESFAqM9fdvXmks9ftnynJB6KzAk00ednn3f1El1jm9X5F166&#10;AAfpg/xFrTzjNV9d7uNTHxfJRIZ0hjyKzFI2/W07TkAM+mQkLx1WLkAiWZRf3oAQ+fuWyzq6JJr1&#10;CbpFdAWOFD2Tvhe1EmiDLnp4rn0BSPFxuyJMACYWpRZbR4tH23FaON0PJAkRLpLE/QASzy2cRZb0&#10;JsNE2P5QkxQ0WMdCbN1TRwZrhqfF1eRswmfQcGBy8E3IvVmS38LbGyGTe45jzp7yJnzOeAtPUSaO&#10;nJr5wVYRHwEmHHtHIEpbXDj+bZ+xQAUEcIoBJm3VcM2BAor01plzLUqBw10Eg3ucKvxxoIp+KdIi&#10;3tSP/0L95bGYBtrgpX/lKIzTvZk8l9diamHOSA+cIleLpHOLnoXQAkRJKaxzi2l6UP871y/oWoTb&#10;gjO342hLES8Akb61ok2cRw6shb6IlBzL2oJWYam9DbXwtz2H/IA0DAZlc3bpQdECjHo8BqzQL88Z&#10;DxzmtuTor7beiCS5053utIAmEziRPC+CqO/WBG7pf4AJ3eFAaz/+1EUnJ3hBrzMynDOKpJzAeGe0&#10;NB7oeFE12qJdrufWlaIyXAcaBZagRQemYU4fcr56y6hvHfGX88XI0e/mAeOOscr4QYfxlSOjjDGK&#10;nuSeI6Na3+G3MRpAk3GOfzpLXvo6JzyAhHwc0cqR1676u0ib9mrThwxQY8DRGGpbW/9glB4WSdZH&#10;epVRfg2Y0Ffjkd4ElrTlTP+bG2YEVfrZNrODfbcTYJKjn5NPFvrLec52c2QgRkA0510fyJcD2rzr&#10;WXNsAEyAgGPARfNGAMesTwp4bV73rHKdRz/gIV1xP2fac7TlCSxxLx3NsXWOBr7VoS0BCTm+rj0j&#10;AzTnOpMT7V7OHn5y7JWvzpJrKdko6xoP6uIYBhYGmARWuJ88q6sIiQCP5gPXxleRJJLrIhLUH21l&#10;ip6JvxzWXozkpCjnvnW67RzyqJNjYnwbT+RuLOGPw4pvdNDwrDGmz9FESx7jl27TPTTVFZgw5a4/&#10;6ApelWtu80yZ5kM0AkW0ny6glWOnLvKMtrrMVZzd5ihyCeAwl7knL6eJc9x8qB5tkZ+uotXYMG/S&#10;FTaOviELdo85qygM/Yh+87i+YxdlqwAtArPSO7wXMRAwlv541njVN2i5Lz9ei0LRXs/Uh3dtLwpF&#10;Qlu/OUfbOWe0l2PN1erW//LgUT/Eo/6lM+mxa0CEegNh2A1okZt+ZRuSiWu0yIjeuKfevn+h3/Wf&#10;MvpDOUfObHxof1tzOMYcfO2lZ+5zVAEaHHQOPdrKF10iygHYoZx8rtmhnGdt8VJIdENbsrRNfykj&#10;UgI9NpAy0npu3uVnPWDzGV9kQhfIxT3rBNuul2dsIvlbI+miMUAfy28NU8a6Yg2jz/Uz+sZz62Hb&#10;d+RDhwz1q/ZqN/0xLvGTLWEs9IKEPL1MA2bpI7qNp9YleoQGOeoH30WZ+dtaZjzoZ34C+xLo0fc/&#10;9IOxWZRRwBUe9R3wgh8ROFFESoCiuvkeAA6Ah3wBK0AU4Bv6gBX15/j7fgannRPOGccLQA1IQge0&#10;BXgCWOHUctA4l5w7Rw6xCAV0AmrarsGpa4sCZ5LT7FnbRIo4CQjJeQw84QS2NSHnXJ7eoudwcgg9&#10;zyHFW1skettfRAH6f37OxZsfee7+vwH+l8+/cfPS07+zOe+SLWjSt1fQxvvvveOiPaCFwx/PnOQA&#10;k77bEWAyI0w4rNMpJvcZYfKUV169PPvMZy9dQB31vP7d239DIVd9UCRIUTc5487f/eGLFrDhjv/5&#10;5s2b3rYFvshXHvLgbBe1UTSFfuhbKv3Nc8735y6+fO8bLP65hhMfYOLICdcnM3Lmj9992W0AE/Rz&#10;6IEfASa2MCU3vKNNB9951oV7gMllV167ueLKLy4f6Z3fUMEjv5ocyOaDH79yAUyAWBd9/gt7gFCA&#10;Sf2Gp4AjOuEYaJM8AsfIt4iNCZjIW4SO/EV2JIuiRqTADm2Ujzwk+hSQoU/oKZrloxtFmMiLpyK2&#10;JPXIr/5AE3QDg4ouSefxEiAjz3pu3vd77nOfuwAmRZE4dm7xzcByL8DE0cIVSNJ5C3PfhTDB9fbK&#10;xGZhMbHpLMmEY3HgOFgQTMo5PRkAvV1iKDQBW2Ddc8zAN3n3Bkfe+ZbdgmGBsUioq2iFHHAOGfCj&#10;N8J9jLXvgnB2OENtJZHclwAaARsWKk4SJ1vkASe7718ARjjVnGlOdf+0kpPNyZrbTix8fSBV3Tne&#10;6sQ/Xjh5LagcOQup85xBbe1Yci2PspJFlawzrsjUYkd2jDwGkUXRokXxLAAW1JxmMncswkh/oGlh&#10;7x9uAjvaKkRGRcZoj/O2IrU9weI/v1tS5I37nOwcZIaChZ/MtK8P96pfSk7K0oEcnwAS5RjZ6iT/&#10;+Q2KPtbbFhxRQfq1pH8BY0WcAE6KGAJuBZzQp7ZMaWvfH8FDoA9jiX6TN5mSY2/p6bO+6K2/ditL&#10;DgFGfU+HvmtLUSgAFHkZOuVHl/w4N45o91YoB4E+9Ha8PdCMYEaa+YDR2Xh3X35lc9ymE5nMe4tq&#10;/kBX3XjRds9z5iXlzT/0se/W6Cd5lcnRZuTNKBNtDSxFX2rLDP0IIKWXwLp0ERDZP1XJI2/f06GX&#10;jUvXdJFc0dYfZErv0CiKDK2+0+OcHvZdonQVnUAZffM3AUxy0MlAfwYABKCQqWdFc7iur+Ujt+Tt&#10;vufNrfKjUz+St/v0s37NwZO3unNY6yPH7sdHeXOMohWgUb+iTWfck9ITPHECAkS0QV2tB547l6wZ&#10;ruMhZzY5REN5157nuOSQKhutgBI6rCw+jBV1dK2845RJjrokf464JL+86kK78YeG6xxY94pEaJx6&#10;7l4giWfmEee1VVmOpntoOE+2jWHnRZUYS8oWQSqveUWi93TXGhGIQI/N88rqy4NbzPYAM/TUrR5l&#10;jE/6Wl8GHpCB8sZ+7ba+OCengANziHlIeW3FI31pPtF3aOAxPdC32odGfHiOtjqsa40DtNMl9gze&#10;8EVG6lEOLfW4x/HjoLFzOIQcuz6Aml7V/wEi+sW9+kH7yE/b0Kt98rDHzDPy6i/PnKtfPX3fIaCE&#10;PPpGhHaRb9/HQI9jWFSJ9tDRIorlUQ599p92pndoB5KQIRnjjYz6UKt8nFnt0BfWIff6bg4ZcGK1&#10;Df103nPyYkuSZR+Vd8QPmWrDdJbbRuHoOT5FhXBs3WNjko3yaPV9FM4vWxQwIkKBE+w5HsgADY64&#10;vkRfvuxYznjgS/fWc/MuP3aO9cmYMF6MCzIzhrLXWrfYqsYeG6J1m95YG9vGbRz2ogkdz/WXRA+N&#10;kQATdKw96m4upOvkoE/1VS8seyETsCmffgBY6SN6SHfoNr2kV3SfvukbMtUf/IC279AdfUan6BN6&#10;ZA2QAHyIPveC1b0iwOgY3aILaLU1BsDCTgW4FPnUONTnABM05QOs0BGAWt8vMSb0aSABnei7I231&#10;AbK4rx3RA4hMwIRjx2HjuLKX29YBBODsycPZWxzvz23/iSYnMIebk4wGJ7DvPxQxInFii1Bo20OJ&#10;E5jD29Yg9DmbHExOPKcxB7LvUBTd8anzzt+85m2XbP75c773X/b2N70c3iJX/uhdly7POPOfu2TL&#10;cyBPYElRFYCQPmIKMPnEBVfuRRLEayBVfytchEkfMlXurHO2H7Gd3xnpY7n4ql7n7zvn0gVsUO7P&#10;3rX9Fk3fOiGjgKmcbTTQ0m/ALn3nnjaT/59+cPs9Et8vOe/87d8247t/4VlAkIN5i3L53+/ZRnP4&#10;Z5pkUT/PCBMfaA2M0j556N+b3/mxpQ39s5B/36nMG97z+b3onYC32g0wUQYwhZ42oo3ft777k3ty&#10;Of/irR6kGwFuwIT6b4Ju8qSXExyT1NM4wAfwIxBNueh6luzwXvQK/WkbGrrkh2Yy1kbnaHgeANgY&#10;cJ8upU/6Wb7GRpFY6MufXNZz874fwKS3DxMomW+jTE7uF1Eyo0k6R8Nk1n5cE59FxcRi0jPJCN8z&#10;QVmILKAma5M8B8KEzAiRLKS9rbSY4qdJtWMOmslbshi4h8feNuUocSTlsSiojwPNYerDiwEookQ4&#10;Txzbvl3Coef09HFVjo/zvhVS4pxb3JTnMM9IhJxqqYgSIAnnyhtp9eGhrTi9AUez7yKIeOGQxUsg&#10;Q9uKWlgLx7TAWjCLogmMyBGULxDIAmzhJWfyJve2ZJA3w8riYFHStzn2vfHMmHJPv1mI45+c1NH2&#10;pSJcioLBnxTIg1f8tKA7MsYz1i3aFnj8WbyLAKhd5KgfA7C0kWOsLnQ51EUzBJgUwZJzq+8DtoAm&#10;ASa23gBK7nCHOyxJ/wJNpL5toq+lIor0cX0H8CKLgAv803f89BbOGGRg5PQyODK4OQr6yX350Qkc&#10;iFbba9xzLI/2klmgSsALoybDK+dX/b2RMu6Nc0aqeUAefc5YyUBVRmJsxa+2uKYr8+2sfPTEs6JJ&#10;8CKPdhm3Ofvyqlub+o5J4x3v8pkrPHetDrqSfrgfsNQ3Q4p2oif6OzCrDy+vgUe6SXdcN4YYoYE8&#10;eFEnnSt6TGQRPUK/j71KbeXrjWJbcejhwW0BOwEm2kzWZBxgRG9cB1SQkXtkr+/qm96gF+Xhmbw5&#10;mzljOalopC+BEZ6hg5685ZcvECbgJeNZufQtXcl5VI5MAzPS9fJW1r3KBEZ47lr9AT50OKAk3XSd&#10;vnqu7doQ+KIOeXLQAxwCSaToup/+B/YETLifcywl94BpY8tzdSibk1EdgT6SfDny8e8YT4Eg1usc&#10;I8+LpmgsG0vN2TnCrnsxEghuDa1eLz04hd6scybQa65A1zirz80r2k6XjTNz8P8l7d5jr7+q+87/&#10;Qxu1EQm5qVXVaqRKaZom06ZK1c6o1SQ0aUJoNSNSjdqEUsK1lGsAY2OMnRCgcUIbAiEQMIEQCg4X&#10;AzYQsLGNDb7hC74bX/EtNhgbY+PHj/089uMzen3P8z4sn19mxJkcaev7/e7v3muvvfbal/X5rr2P&#10;/qfNjD/kTN6B18pAz/zSWQnaqvnac4AVunlOJD9rE+OT+igjAA4vU7cZiORJB9UJ79Yr6i9fRr90&#10;+raypTV+pNee+1gjXjnyK0cb4J9h3gclPAnWRsa7gAhlSxOAFjgnP5rpSx+oyMiaitGnbPTE1x/c&#10;AyrIUDp0vFNPcZ0TgR6jES/iO6CTsRhghke8uOJR+6a35K2u4tChK2gpm7FpPujjmMAgRkM741P5&#10;9WVyw5Oy5At8b7tMRmhGqa//6t/5Feoo9FfCaOGBtwAa2kEd8AYEIXfprV8Y4hnhnhnbjG5yxb/y&#10;yUU6PEjX38hav7q2NUh6vC//rPJX+JkPmqcD/D2ba8xHgfTmr7xTrZ2bU7VL3pNtgbamEfQlekUX&#10;6a82oOeto5ovlalttG+AmTrSvz7quDYHSCcNWQMzgA3WA+n4nDvoMz0FrACgtIv2FKfvoSWdMYjs&#10;22qjffq3nvSVntABZdPj/tXH1h3tSgcAJrxG6KlytJO2Ew8c064MYXrG64V+SdMWr4AB4EvnmDDe&#10;AS08kdDBkysanYnBOMzIzfPBO0GZABdGoTQMQAace/kYxZ2tIg0jr3M4GM+BJgxPcW3VEDprZG7/&#10;YAjmYYF+5524L600DMe2XzBU8yJgfGd0n/Xlr6/++yf2rX7q1Y9uZMMAP/fi9YGkDN73fuqGDYDw&#10;letvXWgK+A4IaSsUeZz1hQseB5goP2+VtsEAKuahr4tHxhXXbv755cTTblrK10YABUG7kod657Ey&#10;PUyU9+nTL1wAEyBIngoZ3XM7Sdt8ArvwJS2w4GNf/MbCF8+MjH7lLv8AdP75C6+Ag9pEG3aGiX/r&#10;UU/yJY+lTa6/aeMtwkMnebQFRbqPnXrp47bkbAMmyiQP6fNUCjCxJeert359sz2GTKQ99/xLNp4+&#10;V1y31rG2agEXSptMlu1Dh880oS/98wzgTdq2yKiTNm/7TICUdJ1hkjcPmtLhV53RDYzJoyra5FHd&#10;pkdK3i7opnMBkNLLJ793Djp2eLFtZc7ikV8dyWZ7bN7zm2eYWDS0aJrPJlP3BjiTk+BefF9DmtQN&#10;PA14BhgDCTTfxNWAbfA1CZgQDPotbELOLawCRCwqJk8TPDFZWOCbZAzSgTwWCwZ2ZfjKa6JpUWdi&#10;MKm0laU9n9IwjjobpHMn3KPRFYjS2Rtd5WlrjkWifDxHGNi8EhjbGdI8TjKkBWnlDczI/RItQIwy&#10;+zcdxleu/t5JE9hg0g2kEKeO0cyzxJXRVwi8kLaJlZzJL28DCw9t2lcV71qQmwg9Z+BrX++0h/Ly&#10;jlGHznDAW4uAtjf0Rd81PgNLpsHfnlw6ImR0qmfbcbbrhgdthgfP6EofUBI/rnhlNGf4Bppot4AR&#10;23Ke8IQnLOF7vud7lvad/5oDNGmLToCLdtZ+dKi/FSYj9cnDYxpufUUV6Lj4vgJaNDMqp3dGhnFf&#10;PlvcCGRHZtpX2rap5X2RcduX9RY4tWsGlD6vj2dcWChauEiDpwy9+Ojrcca5OPUpnTz41K74yljO&#10;CM9wNr5YyNEDxgyZVT/1yBvpsIfGck132pLkOd2vb+UN1nk62kYcnUin8gYJPPEcuMGoqq50T7u2&#10;bc7YkUdR/2rVuBGduW0KvcMA106ACRnlCTbBke7JUmD0pE8Z97V/AIgQiJKxGUARsOFeeu/SR+UU&#10;L1/eP+61H53yPhBcGdHEB1oBDdXDO3yaA/CAVrovuFde9RXwH834qvwAiUAIV3pL12tHeet3ypTG&#10;NdrpbO+kd83LrmfpAkzQYmjqM/Gh3IwE9MSpp/fVr3jXABB8BKTgUwh8QU85fa0nS+/108ZmcX1o&#10;cI9vfKKNJn77YJKRj2bu+cCStqwEoEpPNowYMqRP6OATH/p13nTkjA/6IS36gW3KbJwy1qi7e3zh&#10;L13ocFG6lEeeeDoUAJNuKgcNaQMQxAvWE3hBX/0YXspJT8iFzhlnjD9C/AiNLfRVemNd7SwucKs2&#10;8i7eySywmSy1sXbzju7L39ZJtAMc0pE+YKkDOvh3RSNDt61U4jrAVLsAMepv5I8/6Rmx2la7Kqc1&#10;H3rpeh436q6982ihG+rkvTKVY72AjnLEK0Nd0G3tIJ4XA6NWeueMMHbRZMQCIfDDgFUHQAjDPG8a&#10;9Wawek+3AEPADUauK/reM3qUA1Dp30ekyVuhj3hoo6He0vZhjzGubHzRk0ASdcYXwEWa7bF5l591&#10;i3kqT1P9pbO1AknMGW1Hbh2kH9Et7SJPH5akN9eZx8hGOxsH6CX9Uo7ylGGec43e9PQI2OsjBf1s&#10;3FUumbQtyVX762fNFfpY7Y0WHeufiPIUykup8UebAFTIte1UbAl5vEOngEfABbAEuAK8aDsOnrSP&#10;vkBHlIsOrxLGL2OcnsgPyOlMFPcTMOnfVKRnxwBl2o6DNzwyvhnTDGeGGiOQgQbMyLuELdQ5K963&#10;5SADvb9bZi8JnjM2227TloMMWGUCIVzzMpneAXmw9GVeHvRcvQOY9BerDNO+yrddoy0mGbsMzCtv&#10;um8BLMjHYafSoBlg0tYORjEDVj7PaOKVTBYQ4uzzN4CJvxWe23vyGAGABJg87613rLcf3XjzAhKI&#10;+50/u3UDSrUlRxvhKbBJ3bVJHjA/9rJ9qzPOWo8DAVPStB0FwJGHiXaQRrvkuUEe6PaPNr/w+gc3&#10;cs37IblNsEsIZPEvRIEa6rR4wVx7wwYw8XfNeaXkqURvPvqZSx63Jecbd9+7+sU3rv9q+CNn3rqU&#10;H+gmj/uzL75tAUz+yVGPru74+vpfmSYYAzDp74o/ed7a80PbBZqQR6Bb28boBl2hF/MMnEC3AJM8&#10;R7Q9Ouh2cDA+xKHTdib85DGC1vSAyluKrAIX8x6a4J+gHdvOhA88xDOa/fU20MR9fH9XHiYAk1wx&#10;+8qQN4n44pqoA0oKuYE2iXYIk0DhDWYGNgM0YMFg3hd2g6pFkwWRidyEYMA3uJusDYp4mAOrdy2A&#10;5iK7ScGkLB96eTJYgJhUDPpNFCYj7/LSYMwzbBg1jBteAbw/uNczesRlePcPNG3ZQSNkn/EdLV4G&#10;DOpAE8+MKgAIuu7R7KsBYy4ABx/9w00HpMYfEKAv1RmBGf5t0ekZbenaWtDXCsG7gAsTcm6eFjvk&#10;nQsteVpE1AYmy4wWV3KfRrEFJJr4DizpL1XJvC8qARzxn6dIX+CloQ990c9jqC0MZOZdiwX05JOf&#10;fPJwmV/3C+ou5FGgXCAUnmsfngJtp+qAV4AJoETgYdLBvQCT/k0nb5N5pol2zNOm+uDbwtwChA6L&#10;a0FLjhmqGcFk3IKkr6DiLUjof4AF+UeHwUBuucDn0SLgw8I8I2YamBY6fcm1kKED7SFusTkNPzwp&#10;S7/O8wLdjG5xeM0owa/64Kcva32NngYsXZSur2eC+8CRuaAU35ezgJS+tAWkae8ORdaH6WTtX99A&#10;R96u9RG65z29025kpZ7yowcooTPoamvjRgCnfqBcdFqg4lXbkJmwK2Ci/TNEyVX7k1tAWMZjoLR3&#10;ASOBbmRNztpJmsCOgDzpAiukQa+2DPzw7BpoIm1je4BZX+W9i7Z4ZZJjgIcy4kleNMW7D+zwTpnS&#10;ilN3tATPxUk7AZUAkcAI8fIEUnhfXABF78xR6bmQJ4A88a48fcbiP4NR/8ggEJdnnnSelZFREd/R&#10;k1/fk1c5+qJr5QaMyB8QIo/7DHV5oz/zei9eGnHuzbl5ceZx4r14838HQVoDBKq4Miwzivs3FmsI&#10;5ejb6to83twiTn/X/mhrZ32WbKY3QW1O39QNXekDTdBDiz61tVKZ8qoHvSNjZZOPd+iTq3au/oJ7&#10;tNSr7Uby0AVjNd7QwnNeevIF7pJh+pEnB5mRF37QCXBWNt6V4ard1acxlTxcjTXmNmVJi7Z6WWsx&#10;8uRFT8Crq7ma/NRRXbUjGVqHaUvpKjMwsi3U0nbAJr4BGsox5hv71V0+93RBvfDZv80kR/WXtwNU&#10;Wy+izVBlFJMN2tqG5wbgxvqR1wu9wov3aDOw8yBxT06MautL9VQfvOGZUWzrBKNWGmAIAEb94ilv&#10;Emmk5wEQMMMAtn7FK6OYd0NbmOTDt7p6z5CxvWN7bN7lZ34yFwc20+XWOtZF5qbAe/pgfmsrGTlo&#10;vz7AeNdcpy/QTW3fGGRsVQ59Nr8FwMhPh8ld26ojOecNig5d6WNLfZFcyRPY0HoxkLa+gE9jAtAC&#10;MEbGZKpd837SfoGJvEN4cmhbY0tnzbRNTbnoaQvtC9gAXGhH9+jjx3u6BWwBhGhrBjUDWHvLC1Sb&#10;uug+wIQOMc4YidqZQd6WHPkENPDK4MvwZpgx1MQFtNApRjcAxjuARoYgw47xnMdIXgqBEYy85VDW&#10;w+dAMAbzGgH+uGago8kgBYLMQzsZmAKjt61D6Gbsfu2ub23OBvngqWsjtq0PDGBGqC/zDMxPX7j+&#10;ZxbeJBdctD7Ton9w8Re1yu3fdBjUQIM8YgBBy9//nnfxBjCxFQQveA0wkZb9+Kp3fGWha0sOntX/&#10;LZ98YInzLznS9rfCASZkJ61yGcHk9uw/WP+jDeBFeu1xzrkXrH72uPU/0wiv+tMHF68Hss0wR0vb&#10;tyVHPHkEmACIyB7fDPP+1jcDvXYWTjl/nYeMtG2ADV7RfP471vV652fXB/viH43a+e0fuWJ5/4tv&#10;2L8ACQCsl7zn4BLnX3LwlneQgPaHzrxjef9vjz+4tId8AXXS1g4BJt71F9L79+/feGvQ7YAkAc/p&#10;W0BFPJMhcCPPm84QiS6+8ZL3SmCTtMCZ0tJL6ds20xYraQNZ2sKTfgJBJvgXsFK70TPlP/LII0va&#10;vF3yBNoem/f8jjrqqGVLjsksTw4DkoGsSauvTkITn3sDWIdDGZQMWpQc2muiNtgaaBkUjGaGPMPA&#10;wGuxa3IN0W7xIKDbhG+Cj5++fBiUvRMMzk0IgTxNaHkl4MECxWDfxBNokrHEuGbUMHLw2gGODGfx&#10;bfUIyGAgta1EvUxkysuwYxh1pgEjGmDCcGaM968Z/dVoniAmR8aZMpx9AbSRtr8E7ryU9qhWjjwZ&#10;hgy6wBHphJ6lDRyZRmTACSCBXEyGTTQtfF0thISMZG3oSv7u+2JtkYq/vqy39Sf+A2fUm/yrt+eM&#10;0ibzaVzmopoHimDi174WEBYdFgxo5hWgzP4lSGhLFT7yOlDvvHO86x+TtD2Qq/YDkgBN2ooDLOnQ&#10;1zyI3Bd4meRFxIhGWz3xTBf1BbJqe4fFjEVfRpxrMu4+I4nMk33GVwZhhmSGcJ4cyrJYytggL7LV&#10;btuGpTa2wNLu+h2ARLBgcbUwzYBTJkMEuKBedCDjG23lictAwjP6gri2CbnP0M/g7WutftwWlvR8&#10;ghp0w5W+5LIsTrum53mU0Ut9Ob2jM+0Bb4tMC9N0Tl79RBm57asfnr2f56Dos4GF2rytfcYLadsu&#10;hI5y1f3wFrGdAJP0hIzIy3jal368kV/tQIZC9xl+5G2B3nsLXHF9jRfQES99OhRIg4fAggAZeiE+&#10;AFVcQAr9xaOARgCJEHhApwTl0Z30QZCnPlDZ0VFGoAlagQrxN9NXJprppHfoeE8m9bEJOImrfwSo&#10;1OdczUN5P06Qp3wBJ965isdjQLT022CMdHmHRDeQwz1+xdeu0ZEf8GFeDPAJ0HEVF0hSWvf4CSgN&#10;4OnjCMPDnG/+lxdNhmgHwbZeyPO0OTmjCH/yBRjgg9EtLhCNvI1PfVhJJ71Pn4z3tYk89NoYId6z&#10;NQmagdLGLWXTpwyu2qz2Q099+rAScKh/Bmwrgzykbyukvtu8iDc08KX8wB91RZdclI0f7YBfcXjC&#10;B1nJL728yleHwC1tQ16NxY37jcvkH33la2PluNdmnU0hLrDImId+3hPSet9X/A7rz9sCX33MYlwr&#10;Tx0YqfQAD97RJ+3AAEafLgEZGM0dsNpfG0uPN6AIOvSCTJRNd/COP2CQ8uga8AOw4SovWdAX/ANf&#10;0NdW8jKGrQs7w8R7xpX84vpXlrZQAG7w2d/Ouu+8EnUAwuRdAFTZHpt3+ZlXzJ90nt7QA3qhXVrf&#10;9TFRnzBP0ePWY8ZZOtI24z6GSeddHx/pBLmJU170AlroHdmSR0AV3SVD+j/XD/hEjxw6l6S213b6&#10;gXEJTbpEZ7QHeZO9fLVl3lHyZkdoCwYwWyJQg64ZT6SnM/J7B1iRniGsHbWVcQo/bZXzLF57AQIY&#10;oMAVbQfI6QyT+S85aPYVm5HIKAe0tP2HbqDBe8R7Bn9Go/tlS8TnP78AOXSK4S2gyTjr32wYg4y7&#10;gILSMQoZiX1pZ0gK6DMu80RhODJKGYToMRwFeRiCGaWMx7wh+touHcP463fds/zjinq/4f1rwESd&#10;2sqAFgNT+v5+GGDypYuvXPgIMLHdBH8Z3PjBgzKTO6+bMz5/7uO25OClerUFRVse8fZrNkAHg12a&#10;S669d/GakPeci65b6LI722qV3LQFvi+65p4lPVDgTz997cKDdP/xd+5YzhPRVjfdfMfq777o0OqV&#10;f/LAUt/Otci7oz8pUQ/v+7tegEnbf7Q3HQSakJv2CCQAYH32kvWZMACT0mrzvGECYV79gYcX3aAj&#10;nWGijV/7nvU//bz8PevzNxj+7zj1wCYODboaMEWW/QXza048uKTPEyQPk+1/K9IOeNV2Bw8e3IA2&#10;6G4DFXQxvehvpgMr2pJDL5UTCIKHhx9+eKGf14i0gXkTMAHC0Dd58kCiy3k/TU8XbZ0uq4P46RFD&#10;jtrZO94ljz766AZcAQp1CO322Lznd8QRRyxbcgxEJiaDkYHQQBZIkVdJX0rEtw3HhGcwMylSRAOY&#10;AdNiIsOcQcrwMOBaaLQYdI2+svuyZpBDz7UvXU30TbAhzQbztg/hUbz6QL7RNzFkQJhM+5KcYY03&#10;xpR7BjUvA1cGkC/GjGcASUYPQyv3esZX54aY2HLVNQEph2cDIwkt4IuvzwwpeUxm0siXNwiDnXHP&#10;wO6AWOnx1F8GS9t+1vg2OYrLaEzuTbSBK4L8gScZjMWrtzqYsMm6vcoWki0mtVHGu8nXRNpXDAtK&#10;cjYh4wO9/gkneXXWS2DI/JrfVhvB5N/iwDM+5UVDnTOI2x5hIqdzZD/rKa085Ce0TSiDOcBGm0xA&#10;RbsDO+aWnM6lcd/fQgNG5nac7fNpAC/qP7dtpSd5z7QdimwZBUKGmP7gvmc6beFP3hmX+g7dz6Cz&#10;iJKmvH1VQjcDuqvgvTbNIMlgmwst44Fn+fQ1ZcaXsvQtddL26ORtIM67wAV8KCMjP++KvGDkxU+G&#10;K5lIpw9PsEQba7vAxvRbnHZv61Xn+6Tv3tMl73NN3vZQolttl5leUMpuCxE+1QnP3mlf40TbcfIq&#10;MVY0DgjKbguOcpTrXnjKU56yE2CSYUZOGY/4yoCeoEXAQMZ/uuVZm0hL7uLSjwCEgJmAFFft4l19&#10;nyFHH93L5z0ajRNoBBzEV+laWJs3hMAbafFZ2p7dKyvAw1W9G+czgKULKAg8VHZ9CH/pmD6Dfmkb&#10;y9BQfkCT97OenpNVAE3zWHWId2WqX4BPbRL44Z34+lRgSCDHBFHyJvBOevQbo+WTTlx1C0QJfMmQ&#10;NndmzJpLKyNAJV69NxeYfxnBzf/kpJ+hzTBBS70ZpwzLACRX43RgrXxooEUOdMqcwyANcEdXu6Zv&#10;DCb3+qR2NAaRj3FFnKs4edpCQyauAXTGM8/6vnZFVzDGeT9BPkF5jbHmI3050K5xCS/oiiMfdW97&#10;FBoBW9KTWeclkEngl/WNdPjAGxlaVwXEyMcoNSeTs/FY3ATDAtXoqjx4zkjGl3f4Un5t3tknymlr&#10;UGM8gECcsgJb5G3dRx+mh5F08lh7aWfjSmBOoLtreqZsgIyyzS2eATbSeK5+6sGAR7/tNR3W2l/V&#10;MkgtkH3xR5uuMHjxgjf8WlPyXkELDQY8eSqHQc1TQB7bOjwL8vBwUB75uwem2JbBWGbQAwC2x+Zd&#10;fuYVOk/3GrfMB63lWmPOtR3Z6r90TnsFmJgjm7Okp79kSXYCfWyubg1iHqLbyg7gAi7QvzxJlQHE&#10;0Yfdp5PkwOuC3MlVW9PzQGl9UX6y1F7O8UAbMAJECdwL2AJe9Fe9jFRtAUQjd22on8njXh8CeGgz&#10;BiKji7GqTQJk6IugLnhlTPYlHnjC2wnttuPQjwCTts9kMDLSGObqCzShd3QGn+gx6hh6DEFGnHLw&#10;oxxBOs8MPwYew5ShyWALKGBAM8zbBsLobusM447Bh3ZnfQRsMDoBE4xLBiHDsXMlGIsZj67S5jUi&#10;3YEDB5Yyjv/westIB6r2NV/+QBBG5gtPWG+JsR0FPfye8Im1J0geJoxXfHSuBN7IqO1QtuR0dsbl&#10;1663X+CHvPPEEdqS85zfv33Jjw4Q5kXvfniJ/we//vDqI6ddswZhDv8DkvwMa/W/6qv3r/7lcWsv&#10;DLyRAdmeeMoFqx98zoHVBz57w9K+2uAPP/PQsnXFobV5mmivACz8tJ3q8hu/vXrScx9bzga54uo1&#10;QJD+KR+vZBygIPz5RWtvFlty8NF2KmkZ8xdeffdC83uftVrdePv9ixxrgwsvvmLjCeJQ2P7a+epb&#10;9i95OlNGewQ4Oe8lr6Fzr31kSa890MUbuqecceXmbBftkFcHndCGgX9tDZrbmOiW9NoZP3Qo75W2&#10;ptFrIYCOHAAxrvQCSOE9GQTmKS8vKfSlDTwSyK5zTKSfYEwgSFvRKh//ypJO3XiYuCojr5jvCjDh&#10;YdKeWCEPkzxOmhQNatIZJA1aQIsm0Fz1TXYGXQudBmEGQV9kLSwsEFq0ZXgZ+D1nCIozcKLdly2D&#10;a+6+ocx9BWuCxWcuqB1AZfFgcjFxmFQYNwKDycQTCMFYzigyQTFuABV5m/SPF66MakYRQ3wbfFDn&#10;voaRgclL6N9g5BHfFwRfrvM2cc21P6NbeXmJmDRdJ8ggTCOy8sRJUz0L+O299KXL6NRWFjlkbzHR&#10;lzGTsUVoX2mbDE3seRCQs7QmZOWQXwBTX9gLDFe60d51k7drXg+dW4In9dY+GZwBDRnjLcLbikH/&#10;qp9yyE+b1q55AGj75KgN8VpbawPyt62mf8HJq0SwNcczgEQanigFQFceKkCT/lUpbxe8taXEta+i&#10;GWcW4XQoI1afyuidX9ctkj3rdxbR+oKFh36VAZvhg7ZFDFoWPNNALj4DtoW+8vS1tuAory9b+l+G&#10;pD5LF+pn0qiDRSD9UD/x3Wd4CmjkHeSaYZqxmbGBZ20bCEYPAkPEec6DhJzde5f3kDbGX1+vlVvZ&#10;Al3TL/IsUZZ7/TovFXpF39CIf2OKdwwpHiZA0YAS/TkAtu1/eNL/A4kCdg4vYHcGTMhFCPhq0a1N&#10;tXFjbs/yTIBFWnnTh74eSicuXaksejGBDP09MECa2r92CxhQRkajMvM8ClzImKevATMtuuWlz4I4&#10;uia9e3kFdPGhPHyiH9AixI+6SOO5ujQnoR+gkbGtjECK+qH76lJ/6R0ZuE926Hif50YgRvWWFi/K&#10;CSSp78VnIIZ7AQ1zm1Ad9Ef0lS+tfqsu3qlbHgXiopHnQfxluCSPQJrmZ+NL20zMsYEP+od+oMwM&#10;KnM2WoHY+pS2xJ++GFCnjZTnGd++VvsgQy7memXoG/Jaf+BfevyQWSABeXv2Xlp8BTa4R78v38Yl&#10;/a85zHNeN0CXtvEI+DdekENjGpryqXOywls6aLxEK/7I2NU718ZxMtJu6mvdIk6dkzs6jP28/Bh0&#10;DE1yUjfrL/nzYNF+bYuwFmLYo6E9GJd9BGPgS2uNJD2j0716akNxDEiGofbug5prIJv1QetEBjDw&#10;QRyQTLnWap4Z0a6AFF/i6Y62Uh9x1hh4bMsPmaCbZ4B7RiwDGO8AFoZw23EYwQzsDGcLdR/tlMnQ&#10;pk/qozxxHTial4zy1BVN4Apjm9HFkFau+rgC8pTRQaSAGp4DATbbY/MuP+sUc1DjmPGObk0PE2la&#10;o+k/9Ld+K735s7mkOSvAkT6YvwOntLM+1ccp+axD9DlrCbIFVABOtIFyjNXK1D/0G3pPhjwtAAHa&#10;tr9kbi5pjqX/1vPkxVglw4CswDP18Eze2q2DMxnBytCOeKO3xiFpO0MGCCM9Y5FBJ702y9M8kI2u&#10;MFDbciGtegLC6AWe6GSACYOWgZ6XBoNYXZWXl4l65+XBgGRkMspsE1BOHhV0Co+MPcZZWxkYeYxM&#10;xl1gCVqMc/WXNmCl8x8CYwJL2iJR+YcOHVqM0gzSvAPQJ6POWsEnYzdg47obbl0MbHVnZL/xA7et&#10;LrxkvaWCwXrjnQdWL/zj9fklf/0Zq+Xvb5WL9js/dvUSz+NCfTJeGbx5SzCK2+Iyt+QAB9SRTBjW&#10;bQfSPkefsD4b5blv+YulHEY3OdzzzfuWMz/i9YVvu3V14innbw7gveCyW1f/4+QHFzBBmh9/5SOr&#10;Cy+/eeEhr5EOfSVjRvbbP/vwAphcf9Paq0K96YDQNimG+LLF5psPrP7ei9dAxcVX3rrQ0W5o4185&#10;eeYApaZnTkBTXhXabzm89M67Vk/5b2tw5ydedWh15iV3LfGnnfOV1c8cu94G9Q9//cEFoOk8kPvu&#10;37fJ86Mve2h14p+v/xXmU2devtlu5C+F73vg4AZEAxBof+XmGfSzx35raaO2aNV29LjtNfglA/XT&#10;7kCmPIkC/siy7ToAk4AQcfSi80PIg8zxQZfzZko3tTOdxC+e5O1sIHJWR7STM17JI6+mtvC0JWfS&#10;lYaHiWtb19DQz7fH5j2/Y4899uSQ/Lbh5FHSJGlw8k68CaavCe1pNgAzGjoPoa+YFhcZSC28+qLV&#10;pO86F+wGeMGgaIA3SDbgGSCVHQ8G4rxe0MUvvgzC0pjs0VG+wd6k0DacjCOTSt4LAT0mn7xEAkOA&#10;JJ3H0d/hMtjQMYGZ4AKI1MXiyDWgxrsMpAAPRhQDnUHN0MoLpb+0bSsH44sxn5eJYOLEa94U02Oj&#10;r+7KUK7n6sxY712TpffeBYiYlMiPbNVDG8ojWBC38NZeGcVkltGLrrqREUOSzPDfl/Y8RfAaOGIi&#10;lpcuZViLJ+MAJfVX3/JIk77NrybKDwTK40AbK5O8O1eCAVsa7ex9nkXaAvABAOFhAjDJg2Ruv5l/&#10;D93fCPevOEATz8pTrvLSmVy5A5zIka6QKRmrm8WGZwvvDNhtw4qum+QtKPWX+nBu7tJktOqTGXUZ&#10;rhnDGX7SBmi24G8fPl6l1df05QxzCz11oOd0QLras+021VHQvyc4oy7qHKhqPJC+egcIaHP6m8cI&#10;PaJXrmSrn3Q4c9480mlfss74FvBA3gEm+KU36VbAW2XRO3qkfwcS4VX96Jay9eM8TIwRgXR5VrWt&#10;R59MRujVP5/85CfvBJiQUXVSH/xokwBNV3HFkyV5B55MAx+NwA7v1W/SDTgJGECbfqY/LfQDKsRr&#10;1wAO74z76CgjUFk58qbXdGLOBfJVZoCOoEwhMMS9K6NT+rzO5FGm98asylJG4GO0PAdmSJeM8CWd&#10;9wElaNW/Aj4CK8hYvQI55BOX7Mvjqn/l/SGt/tw2iwnsuIpHI4+TyhNvnnNN5tIIaCsDjcBTeTPK&#10;vcuTFA11QscVL/LkIeC9cYCh5CqdgA/9Gj3jt/6TRxo9p9/aGy8BKp71SXOXq34tL17amhBQgA99&#10;Rh/Xnq1NaqdkFliBBr7NCWRBRp4zLvHFOBfHsJefrqlHgKNn98Yz9xmJrV8ax8hE+4o35iovwK4v&#10;+9Yqgnx4qM3JsPYU5x4dRmrbY1rXqFd9FS+BWBnCgAfzgLpb96gzA1AIaCAfcje3l8dcIZCjuRNP&#10;bX9AB8/xqi4MX3VmHDMaGabo4VdZ6AJngBaAlM7CaPtEgIWv+oxgdIT+BrbzRqz56kfy97Esrw+g&#10;DLCiMy7ksz4Uz2gCeJAjgEk9BOVKQx4C2SmTHPDpymuEMcUoZkwz7vOMACAx+hnp6KuP8hnO22Pz&#10;Lj/9I/AtQI3umo/ygO2DXN6p9Ite6Jv0Qruau6wtzDnSB5jUpuonvbT6k7VfnpVo0mNyUGdAhXpq&#10;S/H0XT/Fpz6sTG3Cw6KtIQAlulA/ymuGvmg3Z70wjMiRHpG/+kqvnemhdECIDB1Gra0ZgXDqIg+a&#10;eBXfGSIMM8Yt+oE96br64w+vjOGMKe1Kf/SdvIoCTPIayVjrTAuyoSfaXZ2AIQEmgRvACkZi23hc&#10;1UX5vqDPcyIYcdK2lUIZASbKBz4wMDuDQlxAhTrgM4OUMRpgIq2yyEW6ZCou7wBf2W2RYGwyGM++&#10;6Kurf3bU+iyN/7cALDnhtDXQgzY+8jDhPSEePbzgvW0PyieD/iUnDxOASUATvuZZGa95940LXVty&#10;lBPQtIArN92y+k9vXm9j+f8Kv/LWR1b+VYbBnKcEHsgY/8u/stx9/wKAvPtz+xY5MPzbDlObaOM8&#10;c+7/9oOrpx7/6CILHh+dmSHN9PhRJ20sfOpL9y38dFCs+kjrKj+5feXWfQsf23UQyOqMc9aeK+qf&#10;NxEvmg7i3Q7yXHfLup3JrX9bUj/t8Zt/etuSznkwABPv8oqhy22nCjCZHiZtg8kbBf90U1/xnjwC&#10;hfLiofOdY5JHUdt3yKKtM+jgg44GQCZj6civvOkyuvTeVV28DyAMUESLvgNMAm2kBZh8V2eYvOY1&#10;r1nOMMmbZAIlgomlLxMBJibvJh+LAguZFjMWLi1KW3hnYPfVykLHO+lamFvcZiwbxC06migtnJRv&#10;EjXxmeTw0CRu4DXBx6NJQZy08Y8eIzrvAxNKxjJDxkRkgG9hZKA3iUjPsO/rdR4agSnem6iaUNTB&#10;Agx/+O/0dwsKNKVFT/mM6Nz3ASXTQ6G/G7Y1pH/JkS6DXxyjsK/oTaaBJXmUBM4EkgQQyeddIE9f&#10;3dWdvAKzTLgWwCZXNEzk2tA7E28eJdKQlwUm+QA3AkwKncOSxwh6eJaXTpg48RGQkAdOf92MJrnh&#10;mZFL5n31yzjHQ180A4OUg07eJf0zChAsg9siw5Xhy+gFdGgDV8BI22+0T2eUuOcJ5Nq/4mibDgjW&#10;Rv3FrLrXRnlddWYH/c/A89wX9r5w6yMBE4EU+pOFjHbSDztEzaJdf9E/LSrkbVGe0ZXhVz9UPr2X&#10;VlxfKzMEWljjS1zGGLr6MF4DrQR10Y5tdVFP71twVbdp8CmbISxeQMNzAEeGN72g19ozELOzQjyT&#10;s3bM4yqAUr/ri5eANnp0p7LS4wAT5WgzQd9Bz1U7xaP60WftTafw0ZYvPHoXSJhnmzzo09E8pVx/&#10;6Zd+aSfAhEzJhmFPN5ITmWb4Z/x5p97Jszzqoe2TS8CE+NJPIz9QD13lox0IIq002tV9QJc0gR7K&#10;RY/uBOho+3RIOmXNushH1uhUjrgM5ngN4AhECuARpIlW5QYuBIoIgU148pyRGjAjXui+/jOBo8Yy&#10;5WVAu6LXPBjAoj+h5V3gRrS9myFwcc6pgSmzj8eHMs1F0saXvOb5DPTm5Mb0xhTv5TW/ew4s8d4Y&#10;AwBwn9dJB0WiQx7izdO59BtHjAN0PuDBeIBfQb8KaPFMPtIrn8GDpvf6Kx1AwxilznhRZ31KPL7S&#10;XbyhkbxdjZOMcvKxnhGUiXc0jXWelYeGsZRO6L8BJfjVrvJ4NnYYd/HqmfwYaQFP6uuKL3mUrx0C&#10;0ZTZmO5LeAaiulk7SKt/0EP884rQXmgKaFQfdPRTz9qhrQ95g3nWXt7hE9/K0X6ABx4o0pNd/zaC&#10;P+Xa+8/AZEgDC3gEkHntj398ASqkp19kKF49ACzo88qwNlKeujJUW9+RoaD+eZp4lgZQAbSQh9cH&#10;0AINtBjh5iqGMWM/I9gVn+hkRLetyHt8kwneGMPWa0ADhjfDqj8vUC4vFgYwY1kZjHnG8/bYvMvP&#10;nKC99C/1JWvjif5h/WIOsf6xZpOWXgZYSJ9+m5fMI3ldmq/om3UoOQGmtLX2mN6NdNkcRBfJT70Z&#10;+OpLttoQHfTN3/RQWm0iLSMGUEFvtaG+I31zax4m5MiAoUNkrQ3oKp02PuV15H1fphmqeOFFFGBC&#10;3/VTekkHA2IYT/JoH7qh/8kTOJiHCWNMYMz119HqqWxAy0+87Burf/qq+xYjSzqGIWNNesZ227YA&#10;aWSEP+8YdYzMDsD0ZZ6B2b+4qD/jO2ClrRoMQ/TVAX/SkCcZMOICVhh4fRHPGMybgRGdQcoYtOUA&#10;HwEQASsMUsZyPDAeGZmueF4M4yuuXp1wyk2r//3otVdD4cde8djq9ScdXH35unsXnvERD3kq8DBB&#10;J6CAYdy5LupHVoAKHiYAEx4aABPlo0mGbfPR9q9+1/ULXYe+4r2DatHPOP/4GV9Z/d/Hf231xGet&#10;vWMEXif/8S0HVxddv/Z+YBi3/YOnjTZZzvm4+trNv+781KsPre66Zw34kE9n13SIqrZpWweg4nOX&#10;rfO94r3f3gAKASZ0J30ggwmYdIZJYII6SKv9GP48eZ7/zvWWo8K/e+O9q/MvvHzjddRWmDxBvnTl&#10;nXvAo//zt+9bXXbl9Ut9lE8fOiuGTnz50isWzxWy+ujn155UeKjt8hoJwMrzBw9thdl4/Bw+PHUe&#10;EiudQDbkFti1DfylmwF6+kKyo/PqB0Rpiw9eklv6jLa09Eh6dZEGPf1QEJf3TN42+hc+lKnNt8fm&#10;Pb8jjzxyOcPEALS9FWeCJ6HygSWCSd97AzrgweTr2YBm0OyrVkaa9wEqBvi5aM9gsehh4IoziZuM&#10;DfDoWXQYAOf+x0ASgy8+W9iZwKW1aMuNtW0QARYZQ4xl5ZoILA7VwaLGgqNFnolC8Iwfk4x6M9Rb&#10;NKsX+RjcGyApgUa1yMCDejOY8pxoyw/jmnEuMLIDStwz4AVeC20XyRBnmLXtpTNVGGcBO3mc9BVB&#10;2eLyUJnbKExy5E1+2q2FoMmVDBiQfWFXD5NhHgR9WZSObPDSuR2AjoAKwElbEwJMlE/eFnPkW5nx&#10;GS15GaHaMaAmI7e2kQ+P23WlnxmvZA6oSsbJNQCLfG2nEfpr4Q5/7YBX23ScXSK+awf69o9GeTso&#10;jwzoGt7pmdCXdnXpOeMv0CTDM2PQvT5DT+tX9NxC01WwILRwqZ/qI/q2Pk7O6EygAk1tLdDl+oD+&#10;h45FhEVHxlR5PeMvL588hCZgom1qF20ijXLUb37BZ5BMkMT7dFN946+vY9pSu5F33kf6dHqftxMa&#10;gSBoB7Khpd7oZdAGvuFD/ryT0M0lmm7Td2kDTPJMKrS9LnBQ0Cdd440s6KYQ0Pq0pz1tJ8AkoKMF&#10;p7qSXQaz94EbEzgJUChNbeG9a7IPQIle8idH6dJL1/RXOnqhvGSLvww68XTO+OJZ+c0BUyfiO/Am&#10;nvEQMBBN7SBUT2n7aimvuNo4EMlz/UCZgSRCPDaPSZNhOw3vQIjmswAJ+hxwQSbyiZNO/2FABMxU&#10;z4CQwJbokKV5Dw/i0Y1vfTrQBA1xjaPyxkfAiKs0eZFIi7b8AS6CuEAS4EigizVBYIqyvTO+5Glj&#10;DGKAokt30MkjI8CEruOvfsiY8z7jzrzNsFamPqEOeA4cUXd0GHvpsPlK+c3h9QfjYB91krW2UA9j&#10;onStR9Rf2WSMhjLRV1/jiD5vDKFnyquN0DIH6dfi0MWzK3oBO8ZS8lIm2TG2Ap4Y++Ro/cKwZNyT&#10;SR8xlFPbG5cZgtqAbpEJvoxTzRnKs+5RN7otjbWSsVy5xvM8bLQxY5rhy3gEFgADgBrAkrYf9JHK&#10;M8Nb+Y01cw2mTuqBR+CE+imDfOWxZuyvYtFRV+CJ8rS79OSj7fIgYciSEcNWXvxrV/yhg2ZyYxgr&#10;W74OGPUuD0z56GhnVnSIq2dlMITRtF5Dg0wAIsARBnfbMAAq+OHdYK23PTbv8jMX0Df1Vzf8BzTR&#10;afOGdZ35h97TC/LEs3rlZdKHrdY98mp/dPEq5Gmk/1mLWBvKo18qkywBAoxV7Y6+/hNg0kceekiW&#10;AAMGDK8c8tKf0QmUls+ztOTE+GKsknvbxxqX1EOd6Jh1s7R5+9BLOqi/4YeeqZcyrbMDWBis2qcz&#10;TIxJygngQ5eB1JYZYIt2TQ94PdFH7c7gYqgxAhl8Gfz47wwT+RmR0jIY+zKfMZg3AwCEdwUABS1G&#10;Y54jjE5xjEvv2zqDP3zmrYG2+7bwSCPP3FaCbl/Q0WckMizb9iAt4xHdDohFG2jC6Jzbd+iAq7i8&#10;VwAx8rVNYqYPkAnkWbaM3Hff5kwXZZMBwIRcBLxVP+XjVxuRMz3MKwdtfDPm8zogY+Urmw70j0G1&#10;WzLGCxnnLSFNZ42QcQCEQ1kBOFfdsG4PaekTOUgbYILuso3pWw8uB8U6x+TiS9eeK9UNX2TMKM+j&#10;Ag/KimdyoyOdB9L2k7wv2t5CHsCKgAo8kH1gDL1T3zxilN/WM2mVm2eHeiqLjP787K8s55cAcPIA&#10;yaujrTnKwUPn65BDXhvodBYPfutX02uktFM/A7yShXrhVz3pSN42aNMNaatfNNM14Aw+6E5yVgf1&#10;Tm8CQ/o3nakT4tDOq2V7bN7zc4aJwSe3WxOrZxOgYDL0HGBiQsujo32CBlwLnjwrWkQZBFvoufaV&#10;pcV0i0WDt4G4fZiMacaWhZeBNwPFwsbkm5dKX9xakAoW1BaZ+GxrQl/GDN59oWbkCAzwAAZl4Q8d&#10;CyUTi8kJXxYnysxoVI6FFPomIbIzWRisKQzhGygog4mbrPpSpG4mQABAZ6O0nYCHQsa74J0tHrZ3&#10;uDLK21IiAE08MxzRyxODscbgU1dXhl5gQh4OFnoZUOqpTdTNgkXd2+bSF3Ft0/krDA7XthplIJuo&#10;295CrngJoFCv+W8h+JI/4yWPhOkpYiHKYLVoyM00fWlbi7R9rfecgew9Gt7Jp63Jpb8ZJnOyI1fg&#10;SFtpAncmiDXPM2lbjjNM+pcc3ii1maCMjOQAxbyRAgaqh+cMUXrl2eLEfYZVwEmGocVuX6PpuUUB&#10;ndf/LDb1VfpowaBPtz88V3Z6C1zJMLCoQU/fkiZg0qLDglX6DCoLIfnQwSP+6ALZq4966We1T15M&#10;9ClDPKNc/dAJNMpwDrjI2HaPT/TpMv3RfgFRAaDJOR0PsBHySkIfLff0Vhl91VYX7SA/WgGqnWEi&#10;Plp40h/ScaGzS7S/dpdP6Kwg/SPgSP3bmnNY53cCTDL0ja/GLLILZAq0qn+rGznK4961d+orTlvO&#10;+3ROWmUIgQbyiY9mIEpghv6MB/nRybhtIR1AIb93zRMZteULjJM33ci7YtL1jIb80tEpIf6lKSQL&#10;MpOvctFGozTpu76BFt4nUNJHgcAO81GAQl/aM97NK/GEXgZ3c0oACxruvZMXbXPeNnCDpucAkdKi&#10;JQSSxEtzpTzihAxmfd5z87M49wErgvgpD++NK8YI4w+5oGPckJ/Mtb++3pwsnq5LS//NM9onD0j9&#10;xBxTHdRJ++tz6mvuVF9tFRBjjEGLHLUfHpTd+oEcxQvSB+bRG3rl2pxuDFW/6qY8dZPGeGr8DERS&#10;nrpLi7fWKuLJyphp7JSesdgZHNKrt6B/BjTIZ/xWhnGbLqgDvvHX2kcd2uKo3rUvGeFVOkAFAxHf&#10;8mvHQHV8SCcoD8DASMUjY9l6Dt/ABIa7enTYLD7lwTOa9LCPWAF75h9yRE95zUXK8x4NPGTQKgdA&#10;AZAAFnQQK57cZ8jiIS8AdZMXECLgE53OHMlrxYcrV7S8Q0+b9SFNOnkBRtZowBCgAl4EoAhABIji&#10;ub8pZkxb5zHApWHcbY/Nu/zoMP0j//6JyBxMB6y7OsPEHGI+rS+oszqZ2+lfIIg5rw8G+r06o9vZ&#10;IfRTn2yO7mMTGuQHBGAYqWfn3ejH+l1X7amNyYxB6ZwOsiPrQFj9Qf9WN23KAGZIMWzRped9YDWm&#10;6BPahcwzDoEswAm000Fl542j7frnGYHhrL3Uo+1g5ENPABxtnWGsMbyAMf3LDx1xBc7wNGJsMbIZ&#10;bvLIKx4AQkaANPXGK2OeMcaQZozlBSKPOjCk1ZvhyZjL2BUYqm2xIfcM+Qy9thFIGxjDWASA5KXQ&#10;Np+2SAjR7jyOjPToZki3ZYS90ramzqrIiM17BR+ujN7SB9wI+MIfPgM2pMMfWuRFftHvYNS27eQF&#10;ggf615kk5IjvPHgCQJSXjLV9gElnjaCbVwUetGlbn5TR1hlp/bWyrS1vPfkbC138dq5MdDP88SC8&#10;+eS1F87xJ96yoSuttlfvQBPywsM8syNvFPXFQ+nIjCzw2zaUgLTAB/qF53RTeXnE4Ne1w4WFttrI&#10;gy/69p/ffPfiXXLiaTctfAZSSIeHAAVpJ7/aOTAP3fhQh+mZg298tR1GudGOD3JWf7oQWIIOumjS&#10;oWQxQRhB+oCO6ijgS92lwQd+0FWeNgvMCxDCW6DJ9ti859e/5BgUhQASA1JfYkySxZsADUAmRYOS&#10;AY+x0pYc4IFJTR6DZkZ6X0ItZjKqDKYBIgZ3xgejxMKJQWQwN7C7MrJNHtJbLDA6LDiEUO8G6AyI&#10;jM2MTLxkBHUeiIkoBF96CxBXgzw6ym+Bb4EgroVmroEAIpOXydSgqENoOJ3bQGkSMFH5amEAx6P6&#10;AREAHgEJbc9hzHfgrHf9W4tzTVx5lzDueT94xyOC4d+ZJxnrFqEZkp2dkKeMQHZ5NZCP9soFW10D&#10;sTrrhPwFctR+aHjvqv1cldPhqm1NUTdXdQpEkC6e8NFkrK0y1pSvnSu/81fiI1Cls1wKFuDxxEgP&#10;2GlbjkDG/SNO7UCmroEenUkRqBJoYvtN23SAJsCT/n5aXTvgNc8W8m/xq34BJX25zDOg+nuf4ZtR&#10;mwHpmrFkMSRYoOib9c8WIXlZuVpcBHTqm+lkLr36s4W2sSD3as8tOvSLvEsCGegIHvGHZ7JWL9eA&#10;ALrSosxCTp31p4xfepfxGPip7hnKGfvJQbvn8eFK1/IUywMEKJG7sXbHS0H5yR1v9BcfZIoH8hfX&#10;Vi506U1gHXr0zTWPuLyW6Iwr3QIYyquf01s0a+dAhmSIF/Se+tSn7gyYoCGgG9BBjwLfknVjV3qk&#10;rgEfjZn6vzz1v/I29gUA5CFV3mTHmAt4aixu4Uyu0gWG4C8e8Cu+ulRu427gIR7RSCcmeEE/Az5m&#10;+a6MOWm8Q3Mb6Aj8613zhnhjPb2vzwWe6HcBPq7xi6Y0ARze4x0NedCRxlWcfor36MkX+NV4zJDJ&#10;qJcWTXWM/8qKtwANc1PzmDyC9+LQdN0GRVzRil/0A0oChcx9zRPmvrwP+kjyl+kDeeLX1biABr6M&#10;j3QDQGEM8Uw3AgnkCTQwbrnixTjFwDHmmQPQwzu5KVv91RG/xkNtI3+eHMlEnfGErjUPOsZM/Hiv&#10;jm2tNRaSP8NOndDFI9ry52kjzlhLJvJn4OEbP4GZ9KLzQuTVXmii3wcq4zkjVN2MIcYJ+dELNMGr&#10;MtBQtrrpv8rAuy/orvFHpm11MQfkrZuHomegRF4bDO6CNWFzizWPeuKbvNUV3bwA0m1yV34f5pQJ&#10;FCBPQVl5mzBYeZF4DiDpnBPl5Q3iXfeAFrwGIGT49g82DGJGMLqMbnJVZv940/kk0ksDPOlwV7Jj&#10;rAMc2oYhPcO58yvEbY/Nu/zMjXlXAGHwbD6mx+YxIU9hfYSstV2yko+stXneufoYPZFWXdVDfchI&#10;WfSE/rWOkxcNMlUfhipQiN5rP/26cdn4qI3pbqABeQAvjAXo0/N0LXAnbwzGLbmrg7agKwFuQDay&#10;ZngyooAh2kYbsi2yRVzpKhl4nyGHFzxpW22t7q5kql7oMp4YVAxiRjna3uf5hJ5y0WPgMqoYU8rA&#10;u5DnlXozZvtIas3PIJuGIxtgeikweBnGfRFnK8ztBm17CKyZ23cYeuIZj2gFgnS2RiBM4ErGY8Y/&#10;I5IBW70YjfGALoNU3YEJeBHYM9OjQZ5AEOnzDpAWbWnRk66tF+qnPQOE1FEe6dFSNrlIh452BJy5&#10;4lta9Yh22yjUB69Ay86SIRu8MfilRV+QX7nSO6R2ngmC3i23fX059Pb3TlqfzZJXBZrToA+sEPwd&#10;sa1FP/ayfaszzvoOyBQP6iV9dRRHnmglO3XIUwLPgQ/4ldZ7epvnCjkFEkRXWuCD93iQB6/otc0m&#10;D57Fu+rary58+1tlbTBpylM+celPIRl7l1dJdZM2EA3vaLcdJsCEXtSG2jvdaftM4Iry4yGPH3VT&#10;vjLUNQ8agZzxoi7o5LmClwCstgQFpqGtPPKXb3ts3vNzhonJ1kIhgMRkbNBri444E2reJyZFE6DJ&#10;zCDLKGAsMFYMYiYzi4OM1IyNBn/p8nBgLOSaLr69l2gy/OVjlAASgByMLwuBDEvGS+72FvEG/7Zq&#10;COIF+QIQ8oDoQEYGvEWXyYAcyCN3ZwO5hVcIeAuL+fW+vZQGZAFoQvgCEAU9eQzeTRD4Z2jxaBDI&#10;r+0FjG11DSxhoAs8G3g0OHy0LSJAFAAKDxQBLQZbW17UjQyBC20HUXZAAmMlA8CEZYGT0SEt2be1&#10;p0Mx8xRIrugHdAFFOq+ks0IyJvMGwFd5MmiVpcwW5yb06QaqTOXnMYMGnjqrRVvStQ7aFKfOAv1w&#10;JRMyD4ya/0wEPOkMis5eyeOH7pEr0ISsybw2CTQBXgUKBVLFY7plwaE+ecLQ47YyWLD0RTCwIN3N&#10;yC5k3FrE0EmLVgvrvhy2/aZFu3f01CIjbzHP4tvPbZHce3HuLYotUjz3dZaeZKjiNR1yj+cWYNo0&#10;L5+e++pFDkIGPHrooh9QRjbyoNvCjt4GjgWSbOvTPLsn/UoHAnBmwJOy+hIuXeefoNNByemc4Fm/&#10;qG7GtMC4tuHga3qUKEN99S9txLjQhuSq3MN13Qkw0QYZo2SDfl/Q0STbAI/0yzuyJ1d1FkoTWJFn&#10;QMCBZ/f4bYyVJwBPnnTCIj/97L46oulZSAcqI3DEs/fyxo/44uh/fHtWDj4ygN3XlvEVEIeOPJ4D&#10;1AvS4RMd+auLd8ajQIxZR9fJNxr1z0AH/Hk2h2Qwa6PaKuBCfDQDfKbREQBAfwJK5DMvTbClcSEv&#10;Ec+BKPIFkkzPE++VF0ARffxKF5AiXhl9WBFvzWC9kHeE8YOc9KuMO+kCr+kSWgxl/cgcgV95jXXy&#10;4KM53riUbMyz1iPaRzplCvSxfqBPu+IR/96bd+sDgRvqhZZ443NjoHldPrIOmDLPC8nae/eBr2i6&#10;qmeGLp7SVX1Nn1dG22m8E8cgNca2tmJY4pc8lIUPddBmxhnltA4hY/xr0/o7GdZGZMwI7FBLhmPb&#10;ExjZfX1v+yY+3DN6pZW/87EY0n21xxd+0FCHwHTXzh9Bj5ykk6Z5qK0cAA58oN2BpGSMp/6VhjGs&#10;TGnlYWBLCxRRJ2m8A8DIg5ZrwErpyKBzSVzF84xgkAESrNnyKslo7kDXtigxwhnywBN0GMwZz4CF&#10;7bF5lx89J5u2GOG5rWSB6eYb84nxl5y1Q//cox3ohD7S2sGVbgRuoY138mpcoJeCedEznVFu58Tk&#10;7YK35mY6pv21p3LblgJ4oMttm9Gn5VE+vVe+tAxgacldWfRNfeiKMQUo17/kMHY6SwWogXYfgOhK&#10;vAItAlh4seBbefgLkCNX7YweQ5KhFWCCL/TzdKIXHQiaAScw2ORXB2CJoDwGeEYZAy/vCwYdcECe&#10;vvoz4tpCEGgSIMMIzVuDMZ0nQZ4BAAtXafGWodnWBEZxWxLa+hBQgHaeAW0BYTDKI+SpkHE+//K2&#10;7SUM3b7OqycjWJ3VcRq8eQjggyGL3zxo2pqEdukDNNoeAaTQr/LmwQ8+Muyl1X5t0UALyDMBk7xo&#10;AhQyuNGW9qyzz1n9q9fcu/rdD922pCW/E0+/ffWTRxxYzv3Io0Ld6AIe8J8syCsD/X+eesviZfKG&#10;99+4AcWUFQgSsID3zveonQNXyCFvCSGZaWf08k7K22cCBOqmDnmu0LW8YQIG2mIT7We99d4FMDrn&#10;ous2W3dmvWqPwIeAI+WnQ/GrjsqnC+LxUbsEoqEv7QSxAmLIIaBJ2sCV2g39qcNo4iP5pouuE5jS&#10;VmhuA1LkoJ6BMbW/99tj857fMcccc7IBzgIrUMSkJohvcZTRJQSYmJgMwAZFhgEj0wCMlkHbgmh+&#10;+S8EjmRMmhDEMzQY1QxbV8YqQ5YB2lkYDJc8Skwm8mf8WFAwcNo6wqDJS4JBg670gnR4EO/ZQkNa&#10;i0L853rbvlwyyK01Q7OFlEHZZA0oMmHr5JRNJzMBkE+ut+Tq3qJKvYEbDHP17OyLXPt5OPAo6W9r&#10;A0y+93u/dzHWOyTWPSO+bSEZbHnqqGtfEYRpkFto4cXkpr1zBTXZek+WjMS2VbTNIc8T5fRvJcru&#10;4M28SzoMUx2lCbCSD+2AM/yYjC32yF47KD/jrfZRtsVDXgR5cQSW4KU645exmneMstse5Bp4kudL&#10;XkfRYvxqj8AU7TH/LpjMtQnQxLN8AkM9MIdetnhRD3XAF93Nw0cdBW3Ts6v0tRmDxiKbMdEX8Qwh&#10;iw56aGGqv2pLcrQQobv6bP1Y+5Kvq/SBpOm4a+8s1Puqo0yhL+D4wae6ZRQEYmqjtnO171/7qrur&#10;+pBHBn9GJbqecytOPsmlPdqCNtf2gRv6cl4hbX9pLEjPlI+2NsFbuidok7awtf0MjcI2YOKKPlra&#10;Uv+qP3ReUOCtctXBAjh5W+Bqz2QmPPOZz9wJMNFvAxsCoAIVXMk64EM5jZv6We1W32rxXNsEBASE&#10;ZUx7L8698jyj3Zd9bSmf54y4CWbEWwt2V3HKU4YgzlVceQIOhACfABV1UGa0AkzqLwFCyce7gBL0&#10;Mozld5U/gEXd3OtngSHJOH7l0ef6ChsAyIgUHzDRfUC8sufzBDwCKNGTLo8O93mTtEUFP40J8eG9&#10;9O6VrU8HiKOlTHUJxEm+1dO9PAE08gjSopOh3IcF7xjJDFU8G+v1Bf0NvfQg0El5+o1+Jo0x29hr&#10;XNbv1QNYgKb6SRuvnvVd/dS4hr7+Qx7e0XNx3msL6xV10B+1fd4exjUABJqMKuOitHijd4x4+eg/&#10;XTEH0g110IfxKD5v0z6mWBskmzwwyIuhJ+BT3dBSVzwG7JEfY9K6AY/pbgZx4ITxyrgnv3oZo+jC&#10;LFud8hqxRmFEAheUAXwwb/Thp7VNIAZjlMGJj87WYFR6p57pmHqRBRngi86oMxnTk3TOc16M1kjW&#10;SnmKtP1H+Z0z0vac3uEDb22diD9p2l4zvVKkY8AHujD88zZxRR8w4Zp3ASCE7IWe+zeUvE0Y3Qxy&#10;IAGgxDtG9/bYvMvPGENG6tj2InKil/RTH7GeaA6jB+ZpMkgW5K79jeV0Qjq6Tqe0l3ZXT2npHxp9&#10;jFBG4AoZq3vnypCx/PVd6dKzPIPIA3hAxtpCm0uvn9P9xgUgFLkBJLSD/qUP0hv6qm+of9ueGMCM&#10;Zp49aJOP/omee7YHcEXajFqH8OKfDtB5+kSWypOOwc6QEhiWHeBKFwRla9e+5jOmGF+BCQz5Dv4F&#10;mrlnGDLMMqYZbBnG6DB2M3jbApIRC6woPSOQYcogZHAql1HHuGP4trVEGRMwQVN+aRmDbTdAW1oG&#10;bIbm/NoufWCMIK00/YMM3uWV3rtAG7xnyLYlBlAQoBAgxPDO4EanLStou8dLHhPknOGqXkCmQBP3&#10;gSBklZGbl4ZyS4/nCUBM4EFaQBy9WrYFXXDR6sm/8Z1/BAKWXHvDepsPmoEraLfVJiCLPMgwoOvX&#10;3vLN5S9/v3DuGliQDp0+nAeY5F2i7nnZoFHd8nYg3zw2lBuAKF+GPxknC22UR0XAnLxtswlMkP4L&#10;l9y+nF0CLAr8UHZgRkDC5CUQZHp2yNOWltpPIG986GvxIQR2pRdoKL9tT9Imh3iWjhzwEWAi4Aff&#10;gX/4nd4o4kqfZ5D3eT7lQaOs+JZve2ze8+NhYvA1YLmaADOYTHIZTn0BMViZ+Eyw7WEULFQYoowF&#10;A71FE6PBookXhwURA95zQIo4hog8rgzWjNm8EnyBsvjKG4ShkiGcER/4YuFlkZQxlaHsuX+48SyP&#10;q/zymQQyPiz8cs01OPeFPQBJaCFAZn1dI5cmespNQUyuBm0LK4uLFlkt6i10gBsZ7Xk+VHeAUcZ5&#10;h4va/gEwYagHmNge4h1vFN4QFp4ZeBmVZGRiNOkpO6Pcgs8EaNIyYWpjz7l1tjAjr7bG5OlBpkCH&#10;thMVOlcFL8AGoIn6tFWhQPYZrH3lz/ggL7x6ZzFs0RpQo93igz6RIaACzQ7/9D79wKv35IsXPLWV&#10;o+1YnZGCpwCZPJI61LNzWDo7BnjSNh1bd/JIyKOHvMkY74EibV1hsKpzi5vAgWnIBmqRCf0MVEiH&#10;WuQEctDJjC5ptW2GVV+DA0mkp499IQ4k7V5/t/DNlTqDL8AkPbLgwnN1EgJM1D+AxOIsMEhdPfe1&#10;foI/6qVdtZu86AtoMJrIlj721S3grL7uPV0P8MhDDb08XYS2c+FTWn2GLtOJvKXc57FEDwQ6EWBj&#10;/NJP8CmgpUy8KSv+M+YZScaXjAj1JyM6Le2zn/3snQCTvBoC1cg3gEl56VgggCDOM4NHfu3QeFAb&#10;ZcBpY7QCAdAUJ90EvNwHsgQiTFAjwC+QRZ4W1IEVAS7io13aeJdWGrQCYSbYMcGieOuKB2UIngMF&#10;AhzEBcC4ylee6HeVT5BGv3AlTzTlxb/21efQR5Pc8ew5oEJ/Unb08hgJ9Aj0FJ+HSt4PruLRxmOe&#10;D9LL15gemKGfo41uwEvgjHv5muPUR/7472txoS/CGTr4kVa8eVAcPdIfjIl0kCzzPhOHZ2NRY5l+&#10;oN/rh2QV4MOIVpb8+NKfcuHXHsYnwRzNWMNrAIO2CDhxDTxmCMrfxx/0tINxS9vgRXn6aZ5p6VCA&#10;o3x55OWhIb105nzGF0ONwcmwbNyVhhHZmgsf8ZAhHMihTvQeD8o2XhlvyJFM8am8xjLtiJa6alv5&#10;8cAwZWC6B35keOKbce458ETI0ySwRFr3jOO2y4izRjKHWPfI14cheqQdXPtXGsYwGgxfnhtoMGo9&#10;Z9xqP/fSBezgD/08TgAEeQ6ol/VWW3kCS3qOVzS0uaBd0FZH7YJeoAnDH2/AAp4L1rWAAEa5bRqM&#10;cYYyA1t8B7963h6bd/lpOzpLluREXvRFG+ovrd/6CNj4QX/JQBvpL8aC5tfWVHRBO2gfctWf6GC6&#10;LI350DN9lG4eoit9QGTzjH6o7ek8eZMpMMk9/gNg9T/58EnWQAsyJU9toix9obEHPTrA06N/KQJY&#10;AVq0p/RklBdUoBj5M5bzRsGLNlUmmnQQTW0mDWMuIxt4ow3zKKIz2jgggiHKWMswZmwDfYQAE7Ta&#10;AhFgMrcQZKSjKU2eD4w3hpv7AIAMR/cZpQEh0skrbm5xkTYQJoMwwIRx2jYNAW1GZgZm3goC2tIE&#10;UgSYZOzmIYAPMulsi/4Gua0gGdkFvIpnQLc9iZEcbWnyFgnYUT4+8uBBg4wCIOTLS0O5vH6EvH0C&#10;TFwz4tGv/M5GES+gjw+8u9fW9AQfQJOAiEA06fBRWvyrU54Yk4eAEPTjWcjrCD3p8rRxL21AAzlJ&#10;m+eIuIx/V7TF0YNoC+pVOwMg5lYf7/J08UxvpcsjJW+fwJzpOSLgD6/pg/QBN95rh0DH2gCfgWPF&#10;SU8GAvDIc8BKXk/pkTzqFTjZdp8AxTxukht55I0y6xhgQjYBWeonzfbYvOcHMDHxZywVAgcM3AY8&#10;g3hutwasvgSYXAADBkaGs8WJydKziZ2B0VaFDNBAk4zcDBLX+Q8TDGz3/TuKNPJ1hkDIe1+WA1U6&#10;PyA3/W3gIDABjVxqW0CGiJs8DM4GafU3ybTgSVae+7pEJiaMDqEyuZpwTGbS5E5twskjpslwbuHI&#10;QAcw5M1gGwhPE6BIoAmvEoa6eEZ7Z5kELuVlQV559JBXXxMsaPta0JehvgqZEAMm5laH5Oc5rx9t&#10;25YVXhj9RbLtK4FfgSb9m0n/khNgksGZEW4RaCGJvwCVwJsM4doeH4EeZJhhiz5dFMizbUJCwJsg&#10;j5AR3lYSbWMhmn7lcdKWI/VRZ2CWdlBnNMitrU8WK+rknhFggaIeaGuHPC4CUjJY++LfwpjOWCRl&#10;ZNJV/UugUxZLFinassWyPpiBmLFOt9Pj+vkE/wS6Kp1+3lfHFvYWafVtiyF8MmC0WW2EX7o9vURa&#10;xKm3q3rJo98J8exKHnltRJ/skpc2yytMCFxxpZ8dsBpgGsDimscZWnjR3nSpg5IDd/M2Et+/M9Gb&#10;DiwOFAsw6ate3jXK8Uz2GajGCEYR2fZVPtAiGT3jGc/YCTAhm4z0gJkMO1ch3sg78CJwoDRChnfg&#10;TrwFltBHV+UEsqCVMe3qOUAmfaUrtXWAiXJclRNYoyx0MorRCHyRPiAiYKbxOnBGCFyTl1y8y2ju&#10;Xn481V+KVwb+vS9ddJJDMpBf2cpSb7TUx33Ajfue0dAOs9yACtf6NB0RpEn+E9gQH3DZfYZJMpEO&#10;L9LQO2mMDwEp0nlfedJ5lkbf7+szOoE62zy23cW4IY97+YXGDfMhfTcuaGN117f1vcb45IO2PmFN&#10;wRBHX1n6qPLxrX0aH5WnXPNy3lrGN3OtNMYOMpcXH8Zw5cqnLOsYcsEfA887Y732VD9l16cEa6C8&#10;KZrD8Y5X+ZWdnMyj1gGMNeXgzXqiLSfqyNhj9LelJDBAnDxoNbYLdBGvecjhjZzb+lKbBDJJG8AR&#10;L9IBwPOKlT8DFR1tRn6lUzeGpuAe/3lq5GninXyu5pJ0Tlwf3tBUnnq5V0d1ZTB3+GugSFtp8ibJ&#10;0wV/ASHKEoefQBUGOzlKk7GfFwn6/eMNQETAv3h8ZFwzlBnn8lnDMdiFDnxliGfAd+Anw5/B7f32&#10;2LzLz5ymb9Dz1mF0St8wv+S5an6ip42x2pxsgWzS6iPGUnOQdHla6St95NRf9AM6FbCibH1Sf5au&#10;sz+0FdkH5tF79OkmOsoGOJEvmcrT2DDHZvnRJecO1dWG6axAh9VdOuBGQBRZS69tvTM+tVUYfwCT&#10;vIC6akt80W26XNlsFQY4b4G2cGhT7a0OAYLKZFT3Rd01ox8wo83pA8AEjQxDRl0GMuNLnDy8SzK6&#10;S9chlW1/EJcRzSDMwAykyLMj0ISxyDhXl8CVzrSQnvcK75HoBkS0lQGfDMh5vkbbZoAJbXMKYMnY&#10;nUBIoELns2SYZmRPLwJykJb8yWIayGjn1aH+yiWzCZigkZdJspU/QEq7sLnctx1meidUN7QF4Eof&#10;tgsBMcrJe0e9+pejPGLwEGgiSBdY1BkteEjGAVKe5SenzoihW9KSk7YOrPAsHT7ihfzIB495jORp&#10;QoYBdG1DIVvptLEQOBDQE6BA9smrbVR5apAburVfOlT7ottWn4Cf5JC3T6BjHiDJD/2AGEHa2iuA&#10;w3NgFlnlySQf3pJvup/XSEAYWciXzntXHdEkt8pxvz027/n5lxyDn8Erj5Lu8yoJNGmfb2CJSceA&#10;ZRIzgAdYGKib9Bkk/b0sA0OavEoCTTrk1H3Gb4CJOEZQrvBNHp4ZLRZDgjTS948k3itbHukYTwwn&#10;z957Z2GVgdAiVj0ycAzgJpkGdrIISHIvWNCoZ4CJgVnHNZkatAEu0ps00FWOSSrDmkGfi39ftNWD&#10;h0b/iNPf3AJHACXOMOmvbAElvB2AEww6+ckicCnvG6GtAn35NaFZOKqrdjURtUgmF7xlbCbvAB4G&#10;JdAAj/3DDB6ACD33l7p5mABU5MOj9jBhZwy7b0HdPnYLADLqC9oEyPDhOZ1AM2BsbkXyrMxAm7bf&#10;BCr1LybotxDJKGzxoa2UlbGOXluQ1DXvHrygQbYZhoEh4qdhXVyePspTroVLoEl8ZDC6ikM7fe1K&#10;hy30yc0iKV3OuBUvrbalj/V5iymLerqex4mrRXKLYe8zvtCprGjjaYIabVHRbm1J8kyOedpkjAgZ&#10;hhZkgUny9F4baHdtVJvRizye6Hhgif4vaGNxjQ2CdG0Tqu/Rj8YdY04AHz3psOKAtsATY5k8lYFX&#10;9RbII31WHzInY3JvDGghGVDR175f/uVf3gkwyagP7AjwQCu98b42Uk4gnjaig40DefdEsytdm8Zj&#10;wIH36GZYSydevfNyqZ5TB9NLY6artPQhQz7jXyBX1+YS9/GVnguBL9K4V5Z0Gb6BIgEPjXuu9XfX&#10;wCR58RWf6LhHoz4X2IMncQEaGc61L/7qo2gFUHueAEeeJQwl98mnNpg0PDeXCOQvXf0b/+qGlvK9&#10;ywNEfMBNYEzgS4BIPATGVoZ35jz63LwRiOB9aQJaGWDaNg8NQR+Qn+7pg/V1Aa28B9zT08ZINBr7&#10;8mwJsGGMy2OulQZNY4O+jjftJi3e0JHe+gYt4x4a0rTu6WMIOcpHLvpLekw3yBkA4H39Bi1rIgZn&#10;XgLe55kbYNL6iYEZgOLe1RwsvTEYv/JbdwEGAm7wL5S2DzKB3rY1WH8ow7oEn9LigYzKh55xHl95&#10;bAArOiPC2C8+kAJdAS9t7cgzAD/NMXnIoK98afMgCRDJ48E7cYCOQBSGK14KAJBAFuXLIwS+MNat&#10;tdAROvQ1UCTPEoYx2tNbBWDCMCcv99Iw2N137gnjnbEtXQa1NR6Phf66eHts3uVnbqKzgWT0kI7T&#10;KfNh3tjWh82D9Fxa8tX++rH09ZW2hEqHXh858/6hw33gUDbdRiOQS9tIr13pHNrGR/qv3yhTG6cP&#10;2sIzntDXJ5rbjAt0Sjrr47ya9BE67r36BsJom+nho02srft4Sd8ENMi+c2a0hXaSnj5VBzTl13ZA&#10;jgzyvEWkpwuBP9q8v7Pti3Zf7xnmbccSeCAALrxnxGXwMQAZxwxMXg3SZXQzNPMuYUD2dZ4xKE1b&#10;d9DxjjE4/7VEPNqdr5EBy3jNa4RRKEjLYERT2g5+zUjOI4ax6Dmvira3yCctnqUTZh3VjzwDmKYx&#10;LI90yQ49IAgPnrwlGLXSBIhkbJM/UEpw3xYXhnT1V3bbVYAwgI2Am8AV9cKv59JLiw/yyDsETWk9&#10;KyuwRBqyUMf0IOOaIT/58F77ta0qEES7aQvyyDMikEWeAJ4Ak4AF9L2bQFpASHSlzasicC+Aw9W7&#10;aNKPwKzZLuqMpwCQvJ+UEegXH7VTYEWgTTygHxCTvKKdB016MQEqfCsHbxPASM7SkVdeOQEs6OQZ&#10;Ux9RBjp4j276iLa2aLsa+um/+m6PzXt+Rx999AKYtPjIpdKE2lYcE18TtIHXBGoAMiHlsimdwZdR&#10;waA1cBoEDdptlcgwYXBnwJgM5GF8ZOi6Ss8g7Z9sxDFOgB3iGS0BH4EhPfdVObCkewZbi7O2nOQ2&#10;b6KxoPNsMrFIsghR7yYwMuqLHZmRlXjPBvAOL4N0G7zJiFzQEVpU94WbwZZ3wzT8GWuBDwLQZG7/&#10;6PwS3g39FS6ZtK0HnbxKAmPyEhFn0lM/k5pJWr1MKtoZj9oOv9oTj3m+xOcETOINqAM8wY+/4XXl&#10;bdJfJKsPwGRufQAcWYhaOHeehDLd542gfO2ecaz8wB9xgnanH2jOsybEeWbs9tfN0+MFL3mYWIT0&#10;5TBDwiIaDwzsvBFqJ3TUTT0BWWSA7wyqdCkvkbYVBYbQN4sQRkHgiPL7yj2vGarSumYIWrjQJ+k8&#10;Z1i6z5B0bZGPJ+nzntLPA02msUBn6X2LEouaDNKM3r6aBywJ6udZvPtAkjwotG9gUUZtYJA64Tfg&#10;pTTqTv70QPsHuOb9RCfzytKe/W00HdNe8qUf0ubWLH+ASh5EnWlDP/Iq6SBgcXm89RfenZdDd/CI&#10;b+0T8OdKXuRLhsaKjF/toO7VU/wLXvCCnQCTgIwM9/SLrDM0A00CSuQh97yeAiHoTvy0MBYvnzoI&#10;AS7KlLYvjgES6Ik/XJcN0FA6uhFIUduj12I/8CG9DUjxvjoEqLim5941XsurHM94UA/vy4N++fAV&#10;vXS7fhPgEchSfKCERb48jaHaOFBRCNhwlb86BJIEOnrvHs3AFvOJvHhLjkIgj6D8ZBUf0UlOASry&#10;4Y18pEVfXjKfPJQODc/u1ct8ELBgjhCPPjrGisCLPh4ARTJuGNXK0NbaQjppJoCKD7pT3QOe0FEe&#10;Yzsj3JiEblsF9Ku+dEsrD4PYvTYMPCSzgAK8y2fuwZMxj8z6gCJffQgf0qOhj7snm+Z78pWXfBiN&#10;QIE8duOz7TsCuSjPeJt8XPHWGouxx7APpGD0kYuyW5Og35okQ1k7qF9eGcb4wCtB2X0Yce8dozXP&#10;E3mUN2VtvadOaHq29gswUQ9xAI22ukhP9mhK44Oa9uh8N/TRyOgFFKGnbFfGKyM4L4e8RQJF0PLO&#10;2orh7V58njqMYgZ3Xjzy4oGhHi/yuHZOSofBSstQB5bwaghEka/DXsVZ3zHkGd/4db89Nu/yMz/p&#10;D/RK+wY6GIvNmear1h7mLXHGEum0ZaCgcbk5ONDQGtdYQS/oIfr0pXlCGfS+9S+9RFP7S0+/9J0A&#10;eX2jsUbaCbRpe3GN53iSxzMd7yNrgAmepNfH6Hd6qG3JPXl3fgldbX3SdjP0ArR4D8lHV+aZONLh&#10;Ubw2Y1gHlmhnuosOHaIPaPUXtX3hByQwtIEkgDO88TTpUNKAiL5kTzABrf55JiO2r+HAEIYcw1Ia&#10;HhWBIAxNtBivba9Bn/GorIAYhmxGJbptT8jYzDtA+rl1JiMyzwP5Ax/wgf8JKOC7L/jRDYAgh2SA&#10;74zdPAOUD4Do0N8OlQ1oQk8+z9IBKXj/zH/KyVDHpzzSotG5KGTR2SgBMdLllYIPbVn91BUN7zLU&#10;XcUFMEmLl7ktB20yk28CY96rV6CN+muHPEzy2MBTHjV5SwjSd6YMXrSJePUJXAmUQ7czTPLiCXgI&#10;sJEWnTxMoovfwKfKR0O7eo8mfaN3eAicCIhJttKhSYfTofgVJtiYTgTwaG8hIKstY3nPFPA9gZXo&#10;xot45fNy6a+sA0y8C3QKUCRfafAdL/Up99tj856fLTkm1sCSvm6Y9Aqhuu177euAwaivDCZrg3xf&#10;cy2SDNQG777itn0iTxNGrQkgo6ev/gzYDoDLa8T7vAo6HDVPFXTEB5woX5x3nWtg0smosxDybJLy&#10;bOHcF38LKFdGnvrkdtuC2ALVZJAHioFekM6EYGAGlhhUgUkWN6HoFlfyA2ssvkxo6izk+aLeHZTa&#10;39l2JohtH0ASXg1ACUY6ox1gArAACpAZMIMcApiSW54Z6tzi3OLVpJh7bUBXkzA+tUftoh20SWeB&#10;AEkCTOLLNe8YV/ypg/TaknHr2hf/zqMR8hxgyOaFg/e8RQryMlTz+oi39M99ekEe5KT8PF36R6I8&#10;kvBgEdGCOcNEHF1QVqAc+tpJ/toJfQsW/YFM0ZCXjgkWLhmxgQoZq57lrWxyt3gJTKGTASh9IXbN&#10;wJE+ICPjsPQZuMrICNT2Fir6rGugSaEtO/TeopUuZJjJ7z7ekk/eQtWnL1cWY30dVg+6R6cyrpNz&#10;9cF3XiZo418+7Z8XSKBb26MCxLQBvRTyThPobuNCX+jomLg8u9BsO1/bx/IyoTPFKUuZAZ36Ll3T&#10;tyxkA78aZ/BPlsZKY6txgLznuQltGfjVX/3VnQAT8iPv9COQQ/sEYgRYdN9zepJOZNTSTzy7146B&#10;LOKimQEqGDfrN9Kqe0blBCVabCtHXPpoTDR+Sj/5qcyMf/HqFd/u5SFD9MqnfEE59V/xE0SITzwn&#10;C+8DJDKCxfecF43nykOvPiZvnhl5ZUgf+Op5ykQ+Qbw0yUEetJTnGgBbn/c+QCf60Q700L+LQzPP&#10;ptJWH+nEZQApq6A89THH5TmCRkCN0HtjhjmEXksnL9rGl86jkI68AiszuBp75GvNgK4xKO8KBlSG&#10;jzlVP7IG6UBV9ZMnQ98cbM1i3LKW0d7Gd31SX8zrUh82jjQmGHe0zdxWV79Jv5ObdRA+tAmaeMRb&#10;oE1lWzflseId/sjCc14Y1UdQT3QYfK7GX4aftsaTtjIuq1/riuQvr7rL631nUOVdIhTH0M2LxLP7&#10;vEGUK521i/fxZI3jqoy8PPIa6B9GGMNt5wFceAfQyJtGOcAMNPCF1/4xJw+TAJG23KBTOgEPaKAt&#10;DWBEXuUAPaSJN4ERLK5/QmnrhbR5qORZIr5tOBnf3rXdI4O57SKdn7E9Nu/yo4/mDrqmPfVZ7WxO&#10;aD3UOVzurYv0FXqTh4nxoDm2+acPFPpG3uH0Tf80zkvrfV5edDwQLHBNH27MD5hvXKTH/UMROUtP&#10;540N+A/INd7QCWnTB+2XF1VjlXoEGJI5sAQYol20Zx9vu0orXjtqL20hfeeXVAeBPnnHM4hxz2hn&#10;jNuqBRDTzv2jkrbuMNeMZ0Ywr4T+Lam/mc77INCC4ZnHREY3wIQx3/adjM1pEDL+vAuAQa+tBBmP&#10;fXnPqGecl57BJ20HuPYln7GIrrQZ832hZyDjQwjk6XwP17xdAoKkz0uB0S0ExARWtGVFOukz5pMh&#10;2oFCeZnkCcKoVmdlA0kAJvpY5414Vz0DVxjk6KKpbfNGQVP5ySFQQ8jDxFX+PCDIOD7a/tL2rXnw&#10;K1AAXXwEVGX4k5n0eY0w5hnpaOdZIb/3ZCJ9gAWAwr8Q5Y0i1C54Uc/qpnwyDljBBzrqkzdKIFDg&#10;XCABHgJN8loRJ11nneAlvts6I+Qhgy+047mtRPFRvwnoIR+ynbqJLtnFM51Hlz5OntUzkIwstE16&#10;qY558ATy4B/tQBk8qx86tqo5FBm44l7e9NR1e2ze8wswaULPVbNJPhAlVNeEFypssDMYm6y7GswZ&#10;EAZfaSxAAASMFYuTwAHGBiPDJOA9g4gxJK+FTMaR9Bk0gScMYKEtGN61BYdBK43y2sdp4jCJWPBk&#10;2OXhYULKyMFrhoJ06qCuFg59XfPc4lh9k4MJoZPo+3thA/9cQMljosGP8hnz+O3MDcYdI43x1wGj&#10;AAf3jLa2v7gCJvyVLWMdGAFMkW/KMOAgg65tLYxYk7K6uKqbBYmJxcTVQtxkRw4BLXjVhvjqUNeA&#10;kv41JiAHP/GEP0EdGJt4ZJjiLyBH/afHkPa0kCWr+KY38riKky8AhuzQzUimH2hK26G0HSIMwAnQ&#10;8U56ukB3LZbzFqATdAUPeTfQQbTpnLI9o82gpj/aOSM275kAsugGJKSLM2QET+Mx42waWxYlubJq&#10;qxYx0kg/wRb1sEDKwHOli/RW22+DJ4I+Tx/odEZQhhT6+kgAZPXIcPfcl66Ak4xvaUqf4Z2hRBe9&#10;1zcywtVH2s6N0T+0Ib1rK1ptKgScALIC9bRXHij6Aj0zbtCP9GeCMAGy7tuOE3gi4IUuzDFJf6OP&#10;2jrQVchINz5YwNEP8svThm4FKP/0T//0ToCJdg0EyYAmY+1UPzY+4af2z/iTPiMw4106zwEK6aB4&#10;bZjuaGNthnbgn3fKbAwNJMkDJUOf/rimz/KgJaTn1Sl9FgJoyucerfiZet/CPsNeGkGeeKwfiVd2&#10;aeLdOzIIsDDmBzi4d61s5ZFFHhzCpIkX7W6+CJyqjQJpqpP38R2wETiEDtrik2VAfACG8SDA27vA&#10;DmVKn17II1208JEsAs3zYAgEQqv8AauNGzMdmumHdOm+q3LU0X1fmXtnHeKZIQZMsObI+7XxznrE&#10;e/Nq3hHql9z62q3v6YvN0fRX/eT1Tt81zuSNaDwOiMorUNsme+3jXluTY143fUwCEOCpbTHaYn58&#10;ko6c+sBkTQFAYPRVH3QYwPIUyKGzGPIMyVMmD5xAEqCAe2s047Z05CpvHgPR6Wu+9Qqj0/s+gqmL&#10;dzOPOKAEQ1T+tvooF3/WOoLy5RHE4wPdABpXNAAj8io/cKRtFMoKCHFVL7y4Z9RKrxzxeQaI69wN&#10;gAhDmBHMO4GB3sGvjG8eBAxs7xnX09tEGkBJXiTo2BYAKGHAMbQ7/JVR556xtj027/Kz5sm7qTmd&#10;HgaY9LHI1XqGXveRTjvQH/rZOlZArzWM/tGWHH1G/wwASdcbL/vw19k2dFBZzfP1CXyiFeBEhtpI&#10;+j62CfqOZ7S0A/mTtbaXXz9pHJROP0EzsERbaBftGiDTuOOZHtCJ/qnHujuPlD4CqhOatSvjt8M8&#10;5QlEA/pES7syjhloeUgAPKQPnEGLTojva3eGF6My75IOJHWfgdxX/wCIuQ2krTCMzukhkHHHCGRk&#10;4g+YoC74ZJBmEDIg8yaQLrAET+iLZ7Siy0BlUKqDdOi1ZclzwE2eB4xZPOQNEhiUZ0XADR762p9R&#10;HFgBaCq9+s90eESzf1TKuwMf5CpdoJF6S68/6qfkjEYATx4Q2kX9lKlu9d/4JYvOtsAP411awE7/&#10;GiSIb/uGa94p0/CXLhCirSIZ/miTnbqgn+eM8uffQncmh3g84ln6gBDvO6dGOuVrU/zRo2Qlf6AN&#10;kKCtKNIHOOVBkv5Ik7eGvPgOrAhoIU/x0jz44IML34ExypU2PpKR9HQzb6nAmLxiyCzPlwmY4ClP&#10;mniWp7ZTH/w+9NBDC3151AWv+CgdeuojDZ4FvGiT7xowOfLII082SE2AxABscnedCxQTpwnPZG+y&#10;7ouSQc+9tAZuhohFiYHfYGhgZnCKZ1R0aGtbMfK28D4QpK/5gSsBJXkSMH4ZOm3RQL9DOzOuLYia&#10;OJoYmlTEM7pzcQxxz5joK2KLSws/9TfIq3sLTosxizWys4AwqUOsTd7QagN2X+tMPMru8Lbtugrq&#10;xyDL6GMA5qnBSORx4gqYsEUnjxPv2yrQ1hRGWMYhOauze7LWTi2kLGTw3teBCRrleaON0GIwMkzx&#10;oUxGqytwpMNnO/TV1fvq0NahQBNtikcgSLqRLALKxAEz2pLTwqGtFnks0QVGLR1B27V/8CGvti/h&#10;w71tNPhre1fgjcVLXyADOtwrQ7q24rTFx33eM+TVopru0a90nJ71lSgASF2U1XtBefSRjtBFukNn&#10;tYn7jEkGib6VAac9LVCUnyEsSEuXLXiKyyiUli7T3fp7C/Xcx+lFX5UzdNGrv6hzAEcGazqj33lH&#10;jupUP8yAzw1Y0I8YjPpHXl+BL+RGZ/IQ0n5CutW1/qE/uO9fmzpLBw16EqCYzkwwRBlCQEnbc7xr&#10;e5n7ABbvoksvgbSBIeqR4a2NjB2BQtqXDnTWwuEtQjsBJhn8+irdIEPyrx3Sk4APz/SkhXKAl+fG&#10;O3TyoiB7aWoLNAOxAkEm6FKcMifYUbrAGteM04CO8gZqoJHsKlO6jFfpPPcuoKK4DF39A3/xUF+a&#10;/UUI5Ag0itfqIg35yufaHOCdPPiszpUbQCE+sIEc5c9ToTrPPpnM9Lm+NvdOHvGBLoE3hbxAxNee&#10;5p74clWW9xMQwYOQd0seJQFF0nhWb++sB8yJgSuBPAE4E3BBQ9q8U/vwIhhrGDRtAwAEyJNh1PiU&#10;x0lgw/Y6RR3Td+8CidQ3vccrvvGlv+ETfXS9U0YAlnZyRVe6xqfaWj58qBPe8Wsdhf/GU3x0xWNg&#10;inlXevFtryGfQOqM2wAkxh/DsLMZyi8tw1Nc3iJkWTw6nsW3rYaM53ZLhqgxXnkBHNLLL33bZ7Sb&#10;NU1f7psb8JXnT14ogS5oATOAFQElASPod3ZJfORNg87cuiGNtPIwhj3nUeLZPYO4s04YxoAOhnkH&#10;1EaDcWx9BhgBnASeyNO2ITQYxnkgMMQ66BNwwphmbAFKGM22eWyPzbv86GLzOz3T1/R346+5My9p&#10;84W1Ah3sI5020z50U3rv8vo0dtNd7wO18kgxFhjfpDEX6CP6bt4YZKUd6Iv+0bzfXEOvvQM0ADes&#10;dduOhk5zjvrQb7Tob4eypsf6kTT4CYTRPtKRK2BCO9Kz+r0+hCZdoTN40C55/EjfWUjKICflAWD6&#10;y2BGtvYDsGh7bd4WLnEMegZf2wbypACQ2I7T+Sp4ZNAzyhh7eSowwNqukvdDhrd0voQz7Nr2oAzG&#10;LoCCh4XyGJDoMBY7ryIvhb7gAxbQZEQyEtuawMjMQM8LI6+RjHS0M4gDTZatR+desPr3/+2O1ROf&#10;9cjmL3ef9rsPrM69am1E4wPdvCrUUWi7D4OXIcow/fh596/+t2Me2tD5a//psdVzf++G1WlnnLPw&#10;wbjOEyRvio+fevHqnx957ybPE55+aPXit9++uvCS9Vkt0spDBmSkXCCM9sgzKO+KufUC7eQQiFUb&#10;B5gk49pcveiVa54beeXkmUOOypNHnaRzFUdePDC0R+eCBDZJMz08tLG05FZ68dLgOU8NZXoXqCHM&#10;bVLagC4BDMhKvdAFEKAbENMWF21AJ9sStG/fvtXDDz+88IEn8bV1dAMglA0sAVbEL3rSkV9bfugE&#10;Pat+nd8TUIdnIEhtod2qX+nFB4C4BuBoW3QPHjy48B1YSCaBSOjmEYMenvfv37+UQZ6BZttj854f&#10;DxODlAEoL5MmeNee+5LS3lCDl4HLIGewNqgawKRnCBrkLVL6cmVQzjAEZmT0MhbmHs3AD89tqcj4&#10;957h2raVtp4wxAz4oeB94TZxAAkCZBht4hkrGXIZqO2pbitARkAoOdlYVPWlzeQh3sSlnq4WCuTU&#10;1xqTrQm9r/lkET/koF7qGFASOKRenfnBGHPltTENREbhDG19EQAGfY3IsyTPBnLoa5rJ00SEX3Uz&#10;keJV3ckgw68FPT6np0s8eW5rDq8XRiuei5OGAcvgVJ/Os2k7kjZlxKYXASYZs54D2dKTvIkygBmv&#10;nU3C0GXUulc2HgBMgSZ4DDDBkzLyPuiLo/ZoWxAdBMygr13aKtX5MoIytSudoX+50s4tR50r41k9&#10;K08bzboDb5SvbMDDPDw1feyLMZ2ikxYdnr3PiNUnPFu4TE8Azy2uMiLyNNHvLdL7AmphnHHVIgut&#10;DO70SpygXzAoWoiJIwf17mBUfTDjV8hYFRe4o0+qM9mTReAFvdKOnZMjBNKJc8ZP/1rU4cN0r39x&#10;0tZt2dNP2mYTCBIwMz1L2vpT38t7Ka+mdBpNbYZ/ddfPyD8Du4MPyTYjNgP18Bf5nQATsgrsSI7a&#10;3fNse9cMdn3ZO7rQV0bvtVlGu/fitWtACl7da1fpXOljbYaWesurnMqdoEIgn3jlCz2jX8j4pmvy&#10;ZfBWFl4DEAIApMFD4EdBmYEi0pQ2ECCwsTaINlruq0ceIe7RDUBUt4AWvOW1EX8znSDvBGnQl54+&#10;JIdoBohIU1zz6awnvsRLj5Y+7V6ejP3GjII4c1LGR/FkIi9+hAAu9fJOesa68SLjTr7K6SMCHro2&#10;r+gDgbF5beaRQv55YAQs9DGmDznxywiSFn1BXF4Pyk8uylB+/ZBs0cNv23HVrf6Z10i6Li25Fupn&#10;ysavcTPgBw/VCw94DVxSZ+sjz22VkTfwJ88U9bTGCjQwDpORdHmLJJ/SGk+M0XkBo2c9J+SJQi55&#10;erifzwE0DE8AifjAlACuQBK0Xb0DXuQBYg3RdhtX74EYE8iQRggwUVbnTKhDafJakW/mYcAH+gSw&#10;iGt7B0NXCPAI/GB8V6b0jObeM3oZWIAQRjLDH8AS6CKecczQ98xwYpgxXhiqPBHkYaRvj827/Mxx&#10;AXrpNP01/rY+tn6wjqPL9FD7W7eRA3BKnuaD5mfjc94dHYBLnvRNHzAWmo/RdE9Htb+6CtrEc0Ci&#10;8VAw9qChXGtcoAE54IVu03/9Sh30bzqsnckLYEHW2oI+18/R1z+0L0BFOqCFNlAGvul0QGNAIh7x&#10;yqD1FZ7R3L8m0Yt0kk7hMW8Qxpk2zGMkndD++ANuMMgYwwKDkbGdTgDQMtDpQ0BBniAMtEAW3gx0&#10;R3mM6TwEgAp5bDDs8jpAr/ND2saQ9wOjT/62w6CZFwgDkQHYlgPppe1sjYx+afNIkU4IhPjyZdes&#10;/tbzH96AFTP8zV97bHXDbeu0AQWMV3VEn/zzGFG/t/35/j00Cn//xftWn/38JQsf6iS98t/1yVv3&#10;pC386MseWl1+7fosjrwq5CcvOigAQciQ/AOZ8iyQdp5L0hYp8iALxrSADzriHdrSSd92H+8DV9rC&#10;03YfZeclpP2kY5gDK9wDCfKOYcgL6Q4egRXSa0O6hIb3wJVABWkn3Tww2jIjTd4aeEQLkHDgwIEl&#10;D/lpIzxIG03lofXII4+sHnvssSUtngAJ6giwKc/0GAFUoE126OYpFM/kLj8eA4PwEGgSzcCQAJOA&#10;mGRB7tLUZmiqb3qPj0OHDi3gSfokDVmULkAIvwLa4gEmeN8em/f8jj322AUwMSj2hbkFikFRMDgZ&#10;CE2gBiEDSwaUgdqiyiIrNJehwwi0qG6xZqDNYAcKhJibEAAn4vIS6aBPBkjoeltuGE+dG8BYZqwY&#10;8JWjDIagSSCPErwwYpTj2rYOk097lzPk8naRJzomIROJgb1Fp4XUXBB6Z7FicjGJkYPB3GBtoLfg&#10;MBlY+LY1I5Aod8vOdFE/BlsGOUOM2//cpjPPM8nDJOM/ozBPEvJUL21hIjWJmpzVw0QWOOa+RaMJ&#10;0cSbwRFIpB36d5gJlATUBJBknOJ5fvnHH8O0LTl5mQSYkIG2wXvnhEjTAb/qQkfIjOzy+khGASYd&#10;1Km8Ds+d8grU8T6ApXz4CsBKhsoSj1ZbeTLEM8rlpav0Js8l+lVAJ8AkEECdA0faQqVMOupZPfOs&#10;SV/1IQZGX5kzOBhH2jVjypXuZvDmMUQP9JO2xKCTp9gcA+rv4vR1epFR2sIMDf0sr628Rjx7b1zo&#10;y5e+1GLO4gxPGSL4d9W/5CU7spnbqwKmtAF52/7l8GPAlwOQhR/6oR9aQv8eJQSUaX96oK3pVV5J&#10;be9rO0660Paf4gPfXOfWL/orTTS1U2OPoC3qW8bO9t0bV9U513p97aijjtoJMGnbk7amCwEM5JtB&#10;ra20QSCvPAET8nmnLQJJ5Re0Yx4Wtal0vVc3Zad7gcvobgMdky/P+EqP5I8GXawMz+ogb14wASQB&#10;gvLRGeUEBAVcBPIoK+BA2vI2ludd0XN9hj5XFlqBTeICJ/BTOeruPtCi8koj1FcnMEUOym3rSGBK&#10;YEugjv6nDQNs4jc+Kld899IHykxgJbnQS2nonzzipZFXXHrpXeBNXibNCc0Z+Dcvei/efaCNe3Nk&#10;6QIPAmXiTZz8+Iq3AB15Al6MSQIexJMD3jL+83gJrEAfreoYGKad9VXgrHjzsrUEfSdnbZ/hSd/R&#10;Maeb4+VVfuBEH5zMp/jsQ1PrqD64SItH64XpcZNnSkBHYEfeKwL5SNMzACOvnICRttCQm3vvKydP&#10;nsp0DZxh7FqzSIPntjRIEzAS2MIARVfIKM2jJC+Wtse0vSMPEWWJy+ujs0sqX7yPTHkIBLygr2x5&#10;ramkEQJQgCPo5UkhjzIZwjwQ2rrDIG7LDgOa4dvWD4ZyB4cCSfIsEccThRHN+OSd4J6BxmhmQG+P&#10;zbv8rBvoWzrURzh62BlurZPNo/qUdOquLuSqvfXzgHqAoGe0yE19AUTqT/fQp9foNdbTWzIjF/UC&#10;BJFjgGqgOLrKowdkxgglC/Kle+igH2iiP2qjtsOQKXBLfrqmT+NT3oANMmZ4Ahs84yPvqDyv1B84&#10;ol7Saht8iEvf6IN80monRlzbIhhzDGGACWBNkFf7d+iptIEUjECeIoElypUfTYYeAIGByrhDP08W&#10;aQLapJuGmy/opUdHaKtGW3ekkR64kocCg5Gx3RYbdANA2iLBgEUjIKZzRuRTl7YyMDDbTvHM379n&#10;ASf+wUsfWL3/lLWhfuYFN6x+7nUPLvH/5KhHV7fcvvYkyKsCkCDkBYGPC6++e/Wk5z62+uvPWK3e&#10;/PF7Fv7wedJnLlz91Cu/tdD6mdfeu+Rv68V5l39t9f3PObQp/10fOnfpZ58/64urZ/z325f4//VV&#10;B1e33XHPxpsh4Kh/L+rffQAADPNkp4zaHACCbkATnrVJ3hpkzDDvHJMAUrKTnk5k9MtHxrWb9lBG&#10;nivoAR4Y8/J0zod6k4my0zMAgrYDbmgXafMkQj8gTVp0Gfx0KCCGPPIykQ9YQH+ADo8++ujCQwAL&#10;2nk1SZuu4VVaIf3UntIU0G/7Dnro47mDbb3HL17zoIm+euX1k9dIuhzf6qE+bfepjnkJdYaJe/ml&#10;RRcPgB66D1DDSyAMPSG3gBg0XdWhrVXfFWBy3HHHnWySDLl17euHQan4JniTmMnHoN0XQotU9wY+&#10;g6CFX4a6hUrGlsGZASgETARSmBACEzKKGejiPQsmjDxPBAYKQ1VZBnGLmvYuM1xMGuVvwsmjo61B&#10;Jpe27WTYtXCSx0RicjIJGNQN/qHh6umerPraZGJoYccQbRIw0FtgJYO2nzCS1ZXx1cGTnYvBQAwE&#10;6F9oAio891W9r+3AiM5jIJuABfUmlxbq+M6bAE8t1DKOW/z3NVG8+pi80WVA5kHS1gfPDNLOCiku&#10;kCFjszMg+rLfGRPqH++unS3BOJXGVV3IDqCQd07AWdsqADQBOELeLYE5gSYZ0IFMroEoeX4oI08W&#10;9PNoEObhuxnnyg8QcS1o6+nxE03lBBa1PSkvIyFvK3XuzBbXDCV9UPsFSGYAZ4zVLzMOWvhPEEVa&#10;fZThsd3fM5joRHqRbtClAJAWUhZe4pQnTcYdnkqf8ehZvP6jPtLK17kCwDMyybMjkCpZA738nTPg&#10;BGjir7af+MQnbkATwXvvpHeVn27qX/TJVbumZ4AP1zxKXKVJr9p6ha/aTJCODuNZW6mncYNc1I9M&#10;9be+zuZGnfGTm/ERRxyxE2Cibcktb5E8PpJ7QIV7RnWAyARUMujdk792bFFs0Su9sbF2DegQvDeW&#10;uEpfO9a+yg+gi7b4aZxnoNNB+QI8Aly8k1fdAlXwio9AA+/VrXeBRO4LgReNgYE3Gf7Kwm9eKO6N&#10;ed4nS/HJaoIS4vAgjaCcgEBl1N/6eiweDfNidRD0MXwH4CjDNZDGe+kqN6BJnHRoS4NnAf8zrXon&#10;B7Sld5W2DxvRKJjzAm28K63QO7przhNnzAjwiFd8BLIEzuIpwGXyIa751DM66MePtAEt5JfniXj3&#10;AAFzWV4b8ZMhip+APn1PWeodMJce0Ke26uaRhDf0lYMXc7q10yxvgs6BGj0HQklvXZAHXx+mCuKF&#10;AJE+wvS+L+3ed06D8STwxrsJyOAxsKQtO6XNo8W6TvrmgMCKtuq09SbASBr3DNHotu3GfQezWvsE&#10;WOSpktdIH5OU497YyNCVXt4+zk1ARXkM884jmaAIsEVoyw2a0gKpp9dJW3Y6z0R6cYARxjBDuL+q&#10;BZrYhsFA7oDPzjEJNAEabI/Nu/ysgfVxbUy22k6/NlfP7bwCHaWv2km9gBqMfLpHb42TrV2NofoI&#10;masLfoED2ll/8V5aIIuxzRqAHMlBHdWXnAJYGseNZ+iSNdl0LgV5oq2P41G/0a/xpv3wIK080oqj&#10;O/onevSZvpBnBhd5y6c96QpeAiPlB4JoCwYUAxB9ABgvlXSGXtITbdWWCsaUe4Yw+uqs7mTZYa5o&#10;Msg6C4ThBRhgmOdp4h6fDDNGYedVtB2gbR2d28E4zBhsS0DGLgO+A18zuPsqz7iTlnGnnAzXQBnl&#10;M/ikY2TKA1ToK7y6ShuwlGcHQxRdac+++LbV9z370dXfeOah1adPXx/QykhfQIUrr1v93RcdWgCQ&#10;0y/99lK/QJC8NsgS3+i+8IT1Npwj379/YxRLB6z44MnnL9t9lHPuxdcv3gDk8by3f3vJ8+Mv379s&#10;2amPCdriOW+7b3n/7s/tW/jt3BDtjg/p255EntqCYRwgJD06vFDqy2RIzt5LJ+QhlP6h6ZqcA7Ha&#10;9iQtWQSaBEjRMW2hnbVLYEzngeSVkuFPbtIx/CfghUdthra6ooGmdAE38ipP+kCK6dURCFL9pM/7&#10;As3AFSBMaelFXjR0CK/qKL32x586kbF6ascAGyEwKBmn9/jNY6RtQfTDvXZTnrR0c3pLeUdW6Lqi&#10;SecDYsgDeBMIkidPW4LUOQ8ectjuU+S3PTbv+R1zzDHLGSZN9EJfRgxg3rWAaSI0UBrkLDosJAzU&#10;BkiLmCZgi2wGoAWHgdjAaRHC6DaYty2GQdhWmICTgIQ8QBiKgSeH9/ovBmdfiVvoeBfoYnIJac9z&#10;JS+TtgV5bmuOK15NHt63ZUEdLY5aoKlnRmZf0tRPmr6AiLcoNam1KCE7sjTZqFvGsbrgT/36as3w&#10;CoDo3IQ8JRhtASUZ/gzBDjDtHJg8F9ryQd4t/NSjNnXFlwWQBaWJ2qSoPhYsFkwtSE2q2qMzZAAQ&#10;QoBIB3Hiue0qeWJIw+hUL0YnQ7TtRoAT7TgNVvSl65yIwKAJKLhv6w4wBv28XpSZZws5iQsYcZ/s&#10;8Bu4I613yiRHMhQYw73vQNsO3c1g5+2AlnwBe4EjATzRDIzxzOAOHPBO2s6eCdRLb4U8GDKKAxws&#10;aATtR8cYBW2pygBtGwTjbX6NR8dCPvdwOmHxpt31W/SnkZhBiU6G5DSmp9E5jfJ4lAYdOoV/z503&#10;pC8GINIFcifrttgARn7wB39wkTtQpC047r37/u///k0a99rFe8/yB5jQmc4ryUNEea7aO2CvM2vS&#10;EfkDWQJUpqeK9ko26p3Bk1GhTxk/jQnkbDFpgUn+L37xi3cCTDLwjVVtJcwoztAWyBov0vflLy8G&#10;7VRbBaZpy0CftlUFZgQ45GUxAQjvpXWf/ilLCDSQNsBA+emKOGncT17pHp32HOAWuFbZQrqMXqBG&#10;IEAATfUONBCXDk768cpgD/SYsosv5eoj9T905ZU20CSwBQ/mCuWJk968EZhR/mgHfNSfxQVSNN9U&#10;h+ihE7DSV1vlBmyIN/Y3ZkTTs/SBKAEw4pvj0KCn8gdY9BFBXECGdYR5L6AJrT40uFpXSB+tyvbe&#10;feWYk/rwkOeJensnLrAYPWOVvmSuRVPI21X/Uq/ADuObezzKG5gSaCmtdtVmgTABRt6VPmAGn/py&#10;Xh74k8ZYmmeudPX1eG6cdS+Pd4LnABI0JugRaKLMyjZvT0Pbe7zhadLxjM70OAmQyRMWIMLAZJgy&#10;Mhmcxitp5REfkBFII1gTZpjmiWLdwEjtXBH3nWVSOnQCZtoyIl658llLKbMtONKJC0QRgAaMafkC&#10;Zxi/nalRet4ogTF5kTCOGe7y53HSgf2dbdLf1WaM8TwIVHHPgGBEb4/Nu/zMeXSLnDs3hI4DP8z3&#10;5hRzovVwHmnS4hlfDHdtT2fzlrYGti6mU9rWFhfGqjzKQB8t80ben/oeuQeCSK/+9KJ1fmsHukue&#10;ne8AYOGVg3c6rg8FcNNvdKVdPBbOPHPxdNGuAYn4oatokrd0jCJGKnCif8oJ0ENTvbxjqDOM8uoI&#10;8KIfeUgBxQAmjE4GEuOLMYd3NKTP80j98yaSLpf9DHN06ACPGXVqe0BbJRiFASYAB7QAJp2ZwThm&#10;qDHeGIQMzbY8MLaVoWzlMfI6f0L6zg+RVpq8Uhh8ea4wBIUM/4zSPCbIgGwZpYzLDNI3nfTNBZD4&#10;2WO/tcgFv9JnnP7+KWtAAwjiC774QAJ9I8Ck7S0Z8wxRMiILQMWnP3PGsu0nwITB+4277139whvW&#10;W4He9OHbF3qdE0R+6vuRs762vP+3xx9c+O3gUrTx27/kqGvgy/vOOrD6+AX7V//4yIObrT2/9Ft3&#10;r973iYuXMuTXHv/1XevtQ+85Y//qomvuWf3zo9ceNc5ceenbb90AQ2/8wG0bL5gf/fVHV+874/5F&#10;NwI2yMI1EIQMknGyUGZtrU3a4pJeAC3ykigtoCdPIvGMfoFOtK0LH94HHqJJX9qCEsCSDgX04LUt&#10;Nnm4BObRzXQfH9rbVRt7p50DpfJaUSd6gI94mV4jecS01S0PkLxA8KF9lZ9HjLLyGCkd/umAtG3f&#10;wUcHuSozTyjPZKS/BTahrU3wgs53dYbJ0UcffbJJ2mLEtUncAByQ0lcNk3bumC14+urjaiFigDaw&#10;eWZYG+z7ymQBZRGdN0l7NAEGDKYAk4xi1zxLMiAZoB3a2LWvkR0uGRjjih6Qxj2DLLCEcSo+gEVe&#10;76UzSXmXYVdQp75WenZV5xaD7fG1YEmOFg8t1MjYpJOHjcAIVq4yq7d6ARw6WLRtI4y7PEwY74zI&#10;zmeQtnMUBJOrOpBDZ1+YvOLdog6P2lEb9+VP/dQHzy1iWmSa2MiEDBn4gThtvcm7I9Ai4KK4/lmH&#10;MSq0jSZwRD0zXtsio06e1d+z9wEQ2hAf8isjYCagJhnlgdO2JmFuFcobpTR4YQwDNJQvfWehTM+e&#10;abTbBqJs+fIoyQsGn53XUsijhpEekJJXVaBKYKJQO+Zy29aqDBztVrCoCRzJ66MtWYL4QI7cceXL&#10;2KG3LdDpCGMhQ47+yGsxNA3ujLYMyoL4vF4ykj1nxLnHX95hdJbukmPtCdziJULO3/d937cAIgEk&#10;eZEIgSTinvSkJy0eJ6WtfepPdCmPpzyctIv7DnJNP0s79bQzTgT5tKUr/slI/YyfGSYMC/3IvUWh&#10;MTTwsq/vL3rRi3YCTPRFbZnnUCCCa8AAmSf72iOAIe+PgK/u0fAuj5BACrrjqo21G3pt7Sqv9+Kj&#10;J902kJYOSB9AEejino6jYcwJwAk0aRtSdRHnHdqBJ+lgwEhAiLiu2sc4WD0CkKqbsTJZZUQnxwwH&#10;snevfwR24LW+gk5yQVtbK9czmvIF4nhOLuodWFPZgRvNpdJUvwAizwEhAUXSS6vcCUyIC0gIQJE2&#10;AKVy49vYYP6KTvz0dRgdzwJ9DggJ5FFuW0oCZ5OHd4E15qFAhbxCjEHKtrboilfvAhyjlQzkt2ZR&#10;jjTeiwtgYKjrjwFJ8Rzopx0CntyjGZCcR4l3ARh9gEAn4MNY2scScmpbUfNu6yo85u3iGhgjXzSM&#10;F57lkVccXtCTp/fz40xgrTjGqbWb9UjbW+Tv7JHOemBc5vkhlKdDXY1dASrNEYAKQVoeHN5FCziM&#10;Nhrz7JIAGvdtoRECDORrK9AEVOSfdPCDVnwDRhjHABO8MOLbcsEgZqgzjgEmjPC8TcS3LYch3F/U&#10;eicOeNC/azCo0WQsM+gZz9tj8y4/a0+6B+DBv3ppP/2vNWwfTYx/dB8AgU/GJDDEPGP8tDawBnaV&#10;Vp8gS4YnXtVL++ivxq+8qo339Jmc1ZNRwvgLYNF/ArTxpW9qA2Uz/BiT5Ked6/f6jPFDWnQZwAzL&#10;vECk1U/wKNB17UmejEg8dAZIHiOBkvqMevD8US9pGT14BmgAXZSJd/oKWBPPi4Nh13YH9NuW1d8K&#10;A1zIIC8BxprAuCPvtuSQP94YiKXrHAxGWIAJIEE+NANhGHV95WZA9mU+I5Nx7DkPAUYpwzHvALwz&#10;SsnJfWdgoNcXdIYxY1H7kAu5u6Kvbm0tEfDz3D+8fwECfut91y88S9+Xf+32yQvWW2me+tsHFtpA&#10;HvXJw0Q7MKjJIu+Dzg4hB+/1ow984rzFw4QnyaVXXLfU52tfv3v1b17/0AJQfOCzNzzu7BD3ZPm5&#10;825cwIq2BSlHICvt0Hky5BFg8i9e++gGKJkBWHPa2WvvDjJ6/jseWOKP+eBDG0Bkhuf/wZ2rZ/ze&#10;N/bE4/fjX7hjs/WpbT6eO4uDfPPsUFbt3BkmeTeQQx4b5Cf/BFfUU762XmlrdOlP20ryBJFP+2qn&#10;DuAFEASCKCsgJECjtOkEfoFwdDNPnrxB5F+ArsOACfr4rW4BeYGJ+ANYkEcghfRoth0H7+KUm+fT&#10;BEwChAT3eY20vS0+PJMnemSLf+nx6x2Z6SNt1Wr7jrpuj817fgEmJvkm8ib7ABT3BigTuYlXMIBm&#10;aM2Feei3wd/Cg+EHGLEwMXBaIAYUuDIEGRkdwJrBNL/QB5IwSDroM7d49yaTzlIQ2mKT14oJJGMs&#10;QEEAxFQ2PoQQd2WaRPqi1uK0xXUL7RbufXkiKxO6wdwzuVlEkY1J0QJaObnRB9qIA5oATDqbI0CC&#10;odZhlHlkBBJM443RJ69AJsrAZwvgFs/aQr20uYWZhUZfb/Bbm7e/2SJNWgsZ78iFfPK88AW+80A6&#10;32SCE32hDxyRrq/71adtDYEIjFXxASZ9+W/rg/d5CgRoBJYEKHXNywXQ0QGtbfWZwI7rNKTpmKs8&#10;3gNM0OpvlIEmnaHBmJcG7YA+bRmwQ1e1KZ7VYXqWSNN5M/J5Bp4EJoqno3mMBPBpX22pTTMa+8Ke&#10;oUvfAkoySDMg00FpxFvQ95Wyr6Z0WxkWQPpAhm6GccZwBhddcw3E0VekDajrizWaeQVkxOLduKD+&#10;5E6ecysObxGACNAEKCKQe9tzgCQTTAGgBGhpJ/RqX+1Ue9Ah7UDHAvMK6W6AZYBJ/VFbat/ajCz1&#10;LWOlBWEGnX4VOGkhr8/1Vb6v569+9at3AkwyxmuHuf0lAGF6TtRmAS2dz+C5dp36Uby28xxQgX7e&#10;LILngBBBvvSiRbZnZUkboJA+CdFRtoW+fOQjPuBGuuqZvrlKI1/lp//VyZhODtWDXqKNj7ZcyDdB&#10;CG3iPh6b67wLKAmYMb4bX5O9+0AXvEmXLPWP+kv1kcdzYEbjtbLzbgiUQas+KY3y1bX+lpFSf0vW&#10;9IteNl+ne4GWwuyb0gViKDtAwpgQiBpoIY9rgE5zpjg0y1saQT8IPMGbUDnyBIxM7w/vyMj9LNez&#10;vN4FfrSWaT0DVOijkDHOvNbHDIa/oL76BB1BW0huyjH/MWalRT9wxHhZXfCuzMCVgAnlN4/OMUGc&#10;gDZe+nqedwg6eaniG//yARuKt9Zwbb0RmFIdA27d99Gr9Z34aOVpkqdDW3ACUwI4Ak+Ui88AlLbg&#10;5J0iT2ehVG7pBDSUB8gwJsojrvUjQ5+hC+wAJEiXx4g46dFWvrTe9zfB7hm/wA5XcQCXzqroYNP+&#10;uYUnRWeZ9A8teZJ0oKQAJGGcuQ9AQX97bN7lZy6nX3hUHv7IS580PrVGNu8b5+gYrxhlM0oAEeTV&#10;+hI96Y23dFdaxiejFn0yQ8N7Y2vjLr0EkDCCGRsMNPKTHp05xtMpdHlO4AFtIJI2Dkw07gjqApyS&#10;Bl2GM68YbU9/9DFjDr3XjoCIPCwYU/L1Tzl0GH1Xz+gwkhm+jCPGmrZRDzoV6Ecf8jBhZLXNAG3x&#10;6ABMlKP8PBUYcB2IyvDrYNn+dlr9yakv9BmEysCTd8poa4m6S5sRO7deSMvgzhMko3du3wkEIRtp&#10;GbLSMfi8k7btH32VZ0ADNfCurcjUlRGZYQqw+Ne/uW8BAN5z8lWLTIUMe3VxxohzSf7xkY+sbrz5&#10;zg2o1j/7tJ0oo5ccyFmcd9L8jw9etfn3nTe8f314LVn9xR1f35T/p5++dqFJrzvUVluc+aWbFzBD&#10;+QATMtMm6MeDeuI1wER4yhsfWl17w/qskT/82I2PKx/dCZgIv/qWh1aXXXn96oIvXbx6xR/d/Dhw&#10;5Hc+dOeiD1fc+K3VL77xwBL/c7/57aVMctZu2kRZASDTE4Q8tJdyA0OUL22AQttWyDG6Qu2AxvRa&#10;6YBTZXqPJvoBJtLGR54reWjMg1Ppr7QdzCovHuhQ/Ja+fiFP29DUAYhBN9MbadNNOiFM4K/06LfF&#10;Rlp6GdCULqf30rpOYC7QTxCHNnngWVp8T/mSg7T4CLxRl+2xec/Pv+QYgPoCkiFt8g0EaE+sSbiJ&#10;zL2Bs4WxBWSLP4OliRLdzh+xSDNBGxgN0ozBPDkAGq6McEZm21QyHgM4GJ1zK457Rg4vE4ti5VvM&#10;Mrqim8FpcjDh5KmSl4my+reetvG4F99Bby0O+7LYIrhFpSvZzX3FJnOLA3n7+ksu8nlu+0EeMELb&#10;ctqOxJADijDy2hKQIcdYCyTJY4GMAAGu6o5XC8gWxS1UM4otTAJLOmelRTs98CxtC0eLqtwoyZmM&#10;Om8l4GECJwEm7gNW5nOeJ561Y+eWZMjmbSKuevZuet7k5ZKM2hI0D32NF3nItS0ZpcVHAFRbMcgZ&#10;vTxR2o4DMOkcDaAJQ57Bjoa82o/e0TE62wGmjOu2caiHeGnoXVvD3Isrvu1ogSZ0O32l0/ogHcyg&#10;tfAJGKFr9ckMzek1kCuutGjp93mV6d/6q3QZAC2WhIzFPBzE1R/6ah2gOA2vDB4LqYxuZQT2kBsd&#10;1g6BVJ09M88qcW27Tduj5vYbQZsATDrHBB3trY3olHYKiAsQ0ebu80Khm1N/02/pXOlsW8S0ifoY&#10;K/QvMuyrPJmqO5n6OuhLmnvvvSPjF7zgBTsBJn3tI/uAEO2ZAS6ObIubQEYghTbIC0kIPBAa7zLC&#10;lTeBguiLE7wX8gJJD3uPRuCDfHjCQ0CEZ/HpVenQKr/06EqDVnxJE2ivHoEFATDeS0sHA2LqL+lu&#10;dVKW99IaO6uXgC954ptsAqOlr47oiJOu5/glvwmoBGJEy3V7fileCFQI/FZO+QMVool+dJUdCCPo&#10;03SzNO4b/+XPa6RyPUsDGKCvM31AiHvzBT6UJ5+4QA5pAgilwxde0LTe8F7cABGXOLRcAynyCHEN&#10;LBC8q0+hvw2a5MXhGrhgHgzUaI7M88N4mKdH3iXoyh+IkecHXgJxvBeXt4d7PLiiFbjhOXBF+X1B&#10;FxqP41f+tvu0HQaAANBQTvl7B3wIDOprPv6VFaBirZKXCV68Z8RKLyQD76UtAHfEWQ8AIvpXkjxd&#10;8NXHtTxOrDHyBAlYabsMQ9WY2HYb+fCXlwn6gnuGLY+Q+JdHOldGPMO9c1Okk8+atUNf28bjniEP&#10;KJkHvjKEgREC0IRHCU8KYEP/jAI4cQ9oEb89Nu/yM39qXzzbVoCuuukH5mhrQ/N+XqV0gMzwx1B0&#10;JS/9yHugn3zGU22qfujiOc8O/bO5wZhmvKE/6s+wZqAxVgEJaNNttBtLtCdQgnyk5wnAc0e7o2NM&#10;Ml660gdpgTYMZ0Y2T5cAkLb25WHiHeO3L/Doa3O06TX6dE/7kn2GPUOKwaq98KLN6Rhda0uOdIwy&#10;gREFzMijCPClHPJXJmOOIcmYAi4w6JRlC49y1T2vBrQYaQEmjDtf19Ehxzw22j7Tl/kAE+m9I5+2&#10;5DA2Gced5YAuoy4vhdK5otnZGnmteMY3PgI28kqRv7Mfln8Vueue1ZN/44EFFPiTT67/HhfP6DM6&#10;0f/CJbcvgIWDV6+/ab2NIQ8T9URfe+GP3Np2wYif3hn+Jvj1771yA0q1XSIPF1uCAj/II6+N3gNM&#10;bv2LtYzztFG/tgeRW4AJbxRpyTGPmP9w/F8s7/7L2762Mf5LHxiELlonffbLG4BFejqQQX/yeest&#10;TP/oFQ+tLr70moXHztdQlnrl9aOt25LjXcZ8IATdkVb7BZgE6tHZPDUCNjL85fGMrjS1r7R5PQWA&#10;aGf32oXspMGrMMGEyldPNPJEiVd5Be+lC3TAG51Ar+1iE1yh50AK9MtTv5Ju6g2+pQ0UCrypzelN&#10;oNQEmeojeZjkuaItSte2nQlM4VvYHpv3/JxhYvI2YDVJG7yFAJMmeZNnXx9yqzSQGqDzzDCoGygt&#10;HEzQgAEGvIVzX1cMvNLmZSK/SYEBAwzJs4TxJC9jJMNR6BwSAQAitFXB4pjx2VYX6dueEpDia35A&#10;TF4mAiPVtS/56sKYyKBrsZvhEEikbuTXQsZkEqhkwpDHRENWaJig1Fv9GMFC2zY6fBII1DkJjDUG&#10;u2seCtJ4rw74bpuTuqo/GVtQZqzmuttXIhNJE1ALOIt4k6xFdV/91MviWT20qTpaGLlXnvZiOPbP&#10;PQxK/Inj9SE+I3N6lIjr/BDv8h6pXp1xQibaH+AwvVCSV54obZ8ISHEvP2MXmJK3Sh4FnvM2yFsH&#10;L/LgQXxgSn9LzOjOu8R2HJ4ljPLOytBG8rRtSNsEZuUNlXGelwv91HZ0OZ2nn/QyTyu6Sga9E0+X&#10;gWIZxxmWGZ0ZmW3FcQ+ok8ciSRwdzxCkM3Ql8LQxQNDn6YvxgY600BIy7sTRGzQyIOfX7LxULNTQ&#10;FJ/BH1iCJ/UlM/IPoCJXMidjQEjeI8ARccCS2qQDXrVLoIk47wEweTrRgYCx2gQIok0EOqEtA83o&#10;8fRi8k4agIk+oI2NNwFA6q+e+pU693VX/7EA7eua/uX9YWB1J8AkkEJfz/AmR/EZucabgBR8uZ9j&#10;Gpkb57zXtviWZy6mo62c2kzaPEhmCBiID+nTD/yg7148Plw9Vx5+GoeUndEtXyDP1GvPgRT0LuCA&#10;wZ2uzusEKDxnZKBZHSdopF3qX+YWPJWmvhbAIr37xl76HtiB/0AF5caT+LxZPAeERLu5pr7lKn1g&#10;RiGQsnKli/++9paXvunL5iP1z8g3N9f+0Uv+gSH15YCTQBM01El9A1Skj8/mIvTFSd99HhyBIII4&#10;z67y0S20AxOkqT71s4CSxi99zXPjmLENL+pp3vPcPCdO+tY8xjz91VXaQBp03AMMvAswyTMkzw00&#10;AmnyFJHf+8CYQAnvA04CLQJX2pqDjufoBshaa7i2/SZ+8MyolF8aa7a8UapT1zw/Akvk67179H2p&#10;D5gxfnnf1pnOJlGGtYH3/QOOcc47hrDQ2JeHiTjGP2+AvEcAGeKtUzrnJO8V8YAFeZRdnIAPBm8H&#10;uqIlvr8aljZwxnP/iCJ9YAmwhUEMhGA4u+cZwHgEODCSO+tEekAEQ3x7bN7lR7fpE54Y7mjjVVsb&#10;b8wrxjvpWpt5j0e84VHd59jauEonyaK/P1a/PEYCVANM6STZ85poKwzZkL8yG1OUo+3JsbNcyAUo&#10;gXYf3gQ6T3/IGjAhLVkCmuhI6dWVDIBa5J6xLsiDtjrrL/RUPu2qToCYQBNGmjbBN30SlM2TqC05&#10;jD/GEWNKXuVJDzABKGlnxjKja4IlDDRy6dDXzrVRrjRtU2DsyQc8UA/yzLtEmdIyGBlubZFgCAYS&#10;BP50UCZDk4He2Q/S5lkSYMIoVDbj3DYGBmHbGBjR/e2v9NFmxPbV/9bb7th4eLzrpMs254cE8Czg&#10;0qV3LICJvxe+9Jo1YEJO0grVTzweAwcuv+Lq1c/9xr2rn3z5/RvwQTmvPOHO5T1ggOzOvezO5dBZ&#10;7//d6+9anX3O2uPmnHMvWD3vbXdvABflX3vz+pwKMsBjgI26Tg8T3iXqiT4ZkdUxf3zT8u7Jx923&#10;8eIJjDniffs2589ohy9ddPnqb/+XAwu/Hzr95uVdW1cCTH7yiAOrK69ZbxeZBnpbVrSx4L4tLuqd&#10;p0TbRWrn2q5zSegR2vLRK++0mfSu0uV9kXdJIEzgSufUeM7DKp2Wd5YvfdvK2vqiTgGYAYn4aHtP&#10;NL3DayAP+vWNwBXyywskYLF+gY8Z4gcv0VfHAJbk0daagJjqhrZ7ZSkzzxz3ATh52yh/e2ze8+Nh&#10;YjLOoDYRz8l5xgWaNPG258+gZBHFiGP8GdgNrAZLC8uMeGUY7AykFsdAls4aAVTwWMi7hAEpXwdh&#10;ZkD2N8AMP8/Sm1AmYOJd6drqwhBDs2eGJ34ZkfK09zMUH+8tujM4TCzet2i2qBXv3gSUi6zJhHxy&#10;M7RIM4E12ciXgdy/vvjSHWASKCIw7jLaM+il7R9W0CC7ZIA2fvoyqQ4mmVx+c3nVjp5dLcDwKZ+6&#10;Be604O+LNH0w+akbfVAn/DMWGZyd/xGIMb/MM4DzDmmrg/SdCxHoEWAiqGsAGsM0sCSgiG50UGee&#10;KdK0hUlcBq/yk2syZjR3yGxpoueevAN2GN0d8FoAmDDYC94zyuXPg6l/Ugkw8Q6fATNtvaEPeY4E&#10;mKh3gOA8wLezTaTV7hkqGZwtmLSn5zycLLpaePV1XXvnJUI39XW6oK82JliE0yGLXWNACzP9gaEz&#10;vxTTmQwjz/NLeKAsfctgxGPGLB71TXXVPsAJQFUgVVttOrsk+fdvOW2Tqq3yAuqA3/6aWJumn9pB&#10;+6QHtZf2TyfT40DAgBeBfqEhf3IOiFI39SY7i+G8znJJ7+uwPsoofvrTn74TYKIdAzCUldEdKBAA&#10;UJyQDgRmeBe44Vq7CPRCfQIECo17AXTuA0aMcYEWyvcsj3f4RTfj1zt58ZN7+PQ68i4jQUBDPu+l&#10;M39EOxkIgRSBDckDT92nm9NwUPfGdnEBT4zzyq1uyQGfATbuxXmHPh68i17AQbIJCJE3kKW+Ej/V&#10;OfBLEEc21SMwQl48FK9fxrf+mOt77wLV9PPKlg5PyUd+afPcCOigs67yB7gEpuSlGpDjvTLyRvE+&#10;WqUPnGns8G6COslP8M5cFC9o9YFHkM84ZtxC2xgmSCO/OHMfGugL7oWAEWOUuc58bl6XVzloSyde&#10;v5a+D03y9fVbmrxDAlMCYjrjrPVUwAoa+PZe2dLm/YGH6amSx4u0eXtIG1+BHcqRDkjBGDUGWQtE&#10;DwAiX+NRHiSNU/JJY90gH377txvv3beVqC0202tVeYEjnTvCUFYmetIyvNs60Ye4AoADLTx5lld6&#10;cZ1RAhhpO07nl+Sx4gowENTfu7brMNoZ3B3wyuvEmpaHAo+J/immwLhm9AMfXBnZDGfAyfbYvMvP&#10;mKOd8IuPDkTVzvq68bGxWF/Q9uSJ787fIA/9ofG1NQCdJDM0gULqRx/EG3OMI41ZeCBv9c+7hqyk&#10;R7v1oL6ovZVJFoADcpRWG9IruhxwiVfv1E1atN1rD+2qPujRIyAYWtIADwSAg/TqQadbi6gLGQAw&#10;MpgBFIE36aA6aSteQgESjC1Gl2f17UwbHjUBBYwzxlRfzQWgBuCl7Th5VWT0MyTlARaIBySos9CZ&#10;IBmGGZAMvbbkFBi/eJyAiSsDMWM+DxMBj2i2FabzGRiC+FBP+gvgYHDmrSDNYozedsfq539r/wYw&#10;6cwecsCLMgNMAARfuf7WJb7tWELbqNQP73jKmwKQQXbovvmDl2+Ak9876c4NKCXPGz545wYY2Q5H&#10;vPe+jYfLTbes/wY5bwa8AmzyrggAefl77l/kMr01JmCS8R/A8or3rv8BCA08X3DhZRvA5KSz1qBA&#10;3g8TMLn8qhuWsoEFASbSBXQFsojTJuqKd2nzvgi80n5tmyE77RcQ4jlvkLyIyK+tM2jiI91Nz4S2&#10;oEibXgduSReP6OIzrxFyxmceMe7F46Og7GgFVpRn6pq0eckEROYZE8gjTcAOHoRADXIQare8VwKR&#10;AnDyRqGP8lVm7VH95K1PSb89Nu/5OcOkryINXK597fA8XUn76tGXCYOeQdNAI46xAHiw+DWwGmAZ&#10;gAx7z30tMREALxiGnQLeSeCeGYKMQsZh22sEi2Rl8MpggDJETRKMFfEW8YxPNNB3nxEabaG/ymyr&#10;jnLQ6KtjC7KMhxarTUT4d5XeYtHkkDtsCxkLLHEmJ4tj/DUBBuIwrPM8aHtAhj1jrMNMGWp5Z8wt&#10;BerS9qY8SyxSc7+1WLGgcM2duAUnvrQJ3i2AXHNfzwBGy6LYJCyfepnkcuE10WonYE9nPLRdIaMz&#10;bw2GZ1se+oI/gZUMVm0KHADEMJ7bmiU+EKIzbcisfwYKRAps8i6vk+QWqOJeevTRy+sjz5U8T+QH&#10;7LT9Js+SCZZMMAWwhT66bR9rO1Fgj3IZ2OICB8mwc3zazpNnTWfToCk+UDGgzGKKfln4FDwL2pOO&#10;Z9i6akvvXD1nsDJo6Cs9YFT0tTWvM7qdG7R0FlDTWJFfXIZehlZftVtECRmSgXT1C7IgF+1D7nmM&#10;dF5MW27aktPfBweMBJLkDVQILNE+eRzRhdolAK32ysOp7W90NV1qO1nbvgT6lyzri+7VnTGQm3nG&#10;iNAX2L7sv/SlL90JMNkGPAq1fyCve+OwMtzn4dAiPA8kIWA3ozxAQjtFN9BNWmnExUdpBe8D8AIH&#10;0JNXOjyIkxZN4y86nkvXeJQhENDnGV080V308J1eu6ofuo3hBbLIuHcf4OgdWsa+OfaTm5CxEEgV&#10;8BGQUjvgP17ETc8X8Y2p8grSBOQI+oo09SdgAh4DkAT30fZeWvWJrvLUIb4CIwJDpMNngJD3yqpM&#10;6fLMCGDB1/QGkU5+7/ua7H2gRICGII+xwn0ghfcBJNUx+QR85HEivbjAFHNP3ifNs4018lljVJ46&#10;eJY/gEaa1jiNb9Lgsw9F4mY6V/QzBANBAkbEBy6j6Z051zv5XI2hE5BGJ88z99YOaKhPW4XyJDF+&#10;BJC0JitvHiaBPG2NQQc9adBgdAYCtc3GVVneWSc01ue9oj7Gq8oOPJHXNQMWIBLwYlwT17iHFzQA&#10;KIxYhnHAcSCOIK1gbBQPFMlTJI8Sa84AFYZxgAkDum050qsPYASowhiW1jqV8d0/4XRuiTR5mvCa&#10;YEQz8BiljDEGL4Nbfvm8Dyj4qx76asyhd+qsHngnFzqkT/QRUJ/3LJ7s+3cfYLw2oWP6ep7RxhRx&#10;5B5wRIZ5gBifGp/RppdtX+mvdsmT/uhzjVv6FF0mX3IDHpGnZ3pF7/M8k5duqRM7AdDQgbrSZ3vk&#10;CYW/vEF4ZQCqACLadoJzdASf2gLNDjRlkGsn8XRHOnXy3L+oaFOGJeNZ+rYqAZWULV1bUdq2wFgN&#10;eOjQ10CQtqEwEhmO7uVjCOZh0tadzqxgrGXYMQYZbAEKrvKWLiOWsY7+BCD6VxbxATYMwwzCxcPj&#10;8ssXvvPCycPG+8CEG268eQOYvPeUNTCE985SEdqS8xOvfHh19bU3bzxXop13hzLxziDGl/LQkabt&#10;W+/46JUL2IDWVV/56saAV5cTTrlp9U+PWP+FsPDPjtq3+tQXb16dddGtG8AEQEFmZEEGbd8JLAgw&#10;AYDkcYD2BEycPaJc7zvD5A8/9c1FhmgsHkLnXrQBTBzuGrihPT72xfU2I3Vw5omy1V9Z6o1u3hoB&#10;IeIy5qUlm7w1OuejdORHlmQvXZ4+0s5tLdqvLUfqGA8TMMkbRBnVr7YiRzyhVboAkdLmrSF954dE&#10;TxmBJbVh3jPpGv4CTArqp271L3zQ4YAjdJUjBB7pl67pbjwHCsVzeod+4EpbiPLUUufKyBNme2ze&#10;8zvqqKMWDxOD3ARJDHTzi4Z3TeQG3CbmDACTjoHB4GQA7pBKAzigglECIDCImjwtWkwEAJPObcgI&#10;BAJ0WKuB3MJuLsgthBkk3isjl92+pvMsUb7y8lCQHl1lMDjRn18256K7haPJqa+xGQHSKKegrsmG&#10;DA3oLShbdJEhehb3eO/MFny1baOzLTozgbG2bexvx8nXtiZ1RVtZJtsWD+0lthjBy1+2ALWw7GsU&#10;HslQPTN0TZaetUVptbu65pmiPgCCvtR31oo6ZWAGkDBU+6oP1MgwpSPaK48iQFDndvTvQf3ldP+S&#10;BJxg4CobzbZ1BbAEnqCPL+W54iHPDfkCbTqPou0/8gGs8mBgfAeaMODdM+b7J57aBQ8Z4+4F/ChL&#10;vPLVH7/ajpHd+SSd5YO3AJPOQZG+c3jIpn+XyXNAP3Dta30GrfbrC38GaXkyLOlEAJ82px+5rPfV&#10;Vr8PMKH7DBDvpJfPokqZgBx9iQ71Jd97tNDVt/CFjwzfANQALMBGZ5cAQZJ9XiXTu8S7/mq7vyHW&#10;bh3mG8ABNEkXA0yUp72FnulkoJmQR0nAXzoNyKQjeE+m2lL7uIozfhozLWrz8CJD9xlPh8ePnQAT&#10;7a5Na8/AjbzgGjPJN2+HvBnEte2QDqHjnTx5UAQ+NM71LpqBB43RjRHy5OHROyFQIh3NYA+8CaBx&#10;DZxJPwoTnEEvYCQdd20MU0YghDRo4Ut5GfLSew7MaI4xRnovvfkg2njLGMmzgxzQCDgJDKwOE1gR&#10;AozyvhInj3SezR+uaOs3tQOa6AfeCHjoqi82hwUMTHBEPv2xPIJyAivcZ+wE1MjjXUBKeaQR0JdO&#10;v9a/PQdqiIsvz+YXvKBVejw2TriXN0+L8uApcEK++EA3wLYxi3ykNTeJQzc6yTUwuI9AASnKjWZl&#10;JY8+JqGpP0uLTsBFHpvSySMuoMK9fK2l0Ju0jAV5scgvBFR4j47nPFHyEKlMdKW1HkMjcCRgJBDG&#10;1dzd2s66zfpgghV4yesEbfmNU4xVafJgCSQRrDcCW9DPWwT9vFraFlR660QBoAL4QE8ahnWed/IB&#10;EAAC0ikjMMa99Y13gSXKQtNzoEn/msMYloZh3JkVgSbeAR4YwQKDmOeIYIHOcGLwAhE698Q9w9w9&#10;ettj8y4/H+/oM3mTXYAU/dLvO/POWG3sMy5oZ/JRP/LU5nRXP2/uNxboK9o6rx9XeqQfNg63ltU3&#10;8CAdgIV88UMfldk6OMCErkjbdhZtFsgpvTrpQ/QJrwESgBNtEt+BenQAf2h1boyrNtGmygtEdA8Q&#10;0YbS8ORgNANZPKOh/dMVbY9egEngB5tFO6sDnZFPOkZ4WyEYXhmjABJASYcBS5eRzkhl9EnPCJRf&#10;evTygsmA60s6Q5KhxmDzPi8Qhj16eRMEgAjo08vACuVk8PV1noGIdmkDVzr0NeNUGsaovM952xqk&#10;eM07r1j47UBbtNXnxNNvX97/wusfXPhQFzyrH/lPD5M8AvKcSe7ah/ycDWL7DbDhmutuWfhgcAdM&#10;5WlT/0P3Q2fesSk/Q196cugfegIMnv0H63/04WGC9vTUOO5PbtkAJujgNYDlrSevz5NBYwGaLvjy&#10;8hfIAJNPfPE7W0XU/6Qv3PU4wETZeUpkpANLpA8kIPMAMnqjXsoLKGDMuwaC5DWSh4l8bSVJf+Ql&#10;8wAC6dqGgpb00gY8CNUx0AadCUC4Rj/dRle+QKZJW13FBzAGsk3vjrw/XAPq8l6pjdEAbORRFU/p&#10;Rx4uAYTxEYCU10n8oosf6WuPtuRU18A6ZWyPzXt+tuSEChuEWwAUAk+axHPlNLC28BdMVB0CZSAz&#10;ULdFxODNCGRgMPYMzMoxsPaFkMGRS3tASAN0i1GLVWmEFuEtuNuSAiwx+HtmdCq3w1wZ9R2sGaBj&#10;EY5XoUVqizpXtNDPqJsL8w7NJLu+EJkcyM09GbVgNclkiKApL/4CDRhd84BShhgDvH91aZsLQ01a&#10;eRjQ6hSo0xedDkrz3GIJP/FiUWkyNpll6GoPz2iZwNW3xat8tYEJUbub3AKJyM5ETsYAoLw42iaD&#10;584qUYfAM2nbatPXffGBQHQiYAzYBSyQJ0AEsJL3hjg0AlXQmWeAtA2m7Tt5o+Tt0fkqQAqAGrrS&#10;oakNeCy0PYTx3j/jdI4GQ10ZymQso4OuuLaVBaIE+LgX+jvh8uK/LUf4IKPqmbdJhxVr/wxe+kkf&#10;6Ve6ql1c09/i65ctlvSljIiAD30g7yntTkda3BgHxEtLp4SeM4zpTAan4F4adPoCX99wrx55K7WV&#10;CvBB9gXy7h9y5t8KeydtgIk26yBggIn+RPe0c/1K+9ANcp7gCR0JRKEzAST1y7bneHavLfCv3say&#10;POrabkUO6p3HlwUx48DYqu5kS6a7/ktOQIaya+vaNwDD4jmgQ5x3eWnkqRColn6kS/RDn64M9TBe&#10;oOW9+gaMBMagNUG5wITGCHSknWBOoB164ryLJhqeSx+o4dn80bhdfSobf41h8ngfyJO3h/zRCjQJ&#10;UBGfXudJUbw64KuxVAjMqL7qgge0le9Zeldpi8/LQj79TShNAFKhvhQQ4rmvvsmmeUYaIR7V1XNg&#10;SPUKVFAeWgELyTneaveAtYB2+StXmgB5tPHYxwPvAt896w/eiSt9ca7mLenycMsLJC8SMnL13DxW&#10;2cawgI4AXzSVpS6ezdeBGcajgBRlSBvoEQDS2kh5xVV+Hi15o6Bfn1aGfNIHeshjDpXHvXWCd32I&#10;ijc0An+kjY48aAMv+kI/t9oGkliLCO7RiG7v5S/OPYO3bTeuASoZqmi09actO67WAn1ECWAJPHHt&#10;H3ACZaaHXYfFoi9fRm7bhBjt/atYZ1LI27/iSC8N4EDIk6RzUXzI4xUivi03DPcOh2W8MZh5UzDM&#10;pWUsZugyihnHQBFXQIs0gJe8U/6qgIm1qL6mXbWD0LxqbLQGMq90RqDxh26TL5lpFzqgDzRGNYbT&#10;9+hao5Mp/dRfjYd5GaKpr6PVuTTSaxf50cWLvq6P0TvtkEcPuaKtzwQEN9+3LpWOzIBUABn6QnfQ&#10;UgadREPbAUI6VNdV+6mDMgPu6I620IaMe23GcAfIBPgE5tEVabW1NIzx/iEHiIM35QJM0Aq0YAAH&#10;GDDeM/gDzAAW0myDBIw1ZeTBkkcSw5dBxzhzZahlMAI1+reXtg1ljOY9kvGvTPSV79o2CcZmRnlp&#10;1QVgkSeI54AN5efJ8PoPrAGJ//ymry4y6C+T0RbeeOLXlvcve/e3Ftri0AUm8hrpkM+rrr52OUBW&#10;2t/90G2bc1byACLDj5166eMAE7LIKwcd9Ztnk5DPr71lvQVG+erFeJ5yyIMHD896671L2l//4/sW&#10;2gFH6AeY/OvfuH+hof5tyQkwkW4BvM67eONhcuJpNy1pa4+25KjDly//ziGuAQaMdO0RMLANkAXI&#10;udcOgWNCOpInSN4aZMTQlwZIIE2AV2Ad3XGf/gAS8DEBE/mkzWsk4CFvjUCTAJvSBvYJQIcOnnWf&#10;N4o+IKBbvQM/pIkfdfQsbYBJW2wAQs4bCZBJHgEyZBb4Im3/DJXXTV4jgU3kIb6/8nb4rbSzL6K3&#10;PTbv+fEwaVIvtEBoMRFoIp0JuAm3SdXEJ+R2p6NB/uW3sDHIGmwZGAxOBooBOiPKgN1fpebt4Zor&#10;YuecMKjEWdjkydFigxEgX0YEo78v8K4d5mqCCJiRzkLRBGBisYi1MM34MakE2Egf7Rb2eBFvcsio&#10;FMiohRN60qIvXV/VyIPxm2HIgCMbX8SBJn1ZF9dZCaVl0DGoBXXRNn09yeVSEK88cm7R2KJ7Lmz7&#10;QqjdM2Bc8YtGC2oTuHqZ5CxctDnZNwGTG4M3rwgG6PQ4CZRwn/cE418a4EReRp1Vo81c6YbA+PS+&#10;w387w0bezp5Al35NsKytLYxfwJM0eawE2LQFA8/kypAONGF4tyWkMzKAJoz3/rZWnQI8AjvQVr+8&#10;VvIS6VySAJG27wQItZUnL5o8YvJYyaD3Xh3pNd21SMpoTO/op/eBat7rA/oH/c3Q1tYZH9qbnmRk&#10;iU+/A1H7wkkf+uJMl+iB0L2+7z1aeEKHTukPGZ3eS6d/aeP6Bbn3r0T6Q/+EQ+Zty2nrjXbpH3Xa&#10;dqMv8QjJMyQvLc/e197pAZmnt+RceiGPlwATAZAiL5mqq3FBHeitdknP+lt1stRf+qJKJhOUOvLI&#10;I3cCTJSr/RjWjZuNT4ETgSPJ2nvjWfk8B0i0cHalI32pzICnTwEGlT3HRmVIq+2nkR+4HZCnrMA6&#10;NNKF+HKVhkyVF6BDR+I3vQpwaCz3zr188ld+9asc+RvXkkm8o6u8QBVlJL/Al0CW0qmDd0L9z/0E&#10;UcQrw33jacCHoO8p3zvyxRf6vcOHoB8GlATsK6M+pwzjfuOy/MoRHy+u1TcAQjq62LwnTj4hkCVA&#10;hlykDUhJxtEQr3x8koU4IY+qQBRX44gx5XAfWMoyFwX6yIfHwA/vpK3vBFCgpzzvxU3AJMClubqy&#10;AlIE9wEiAcOVhXbgSGugAB1xeYhMUKR+Lb4QsNL4Kb/QR6g+SgnK9K60jMTkJASGuAZo5C0iLg8T&#10;5apPPLifXqKMys49YYAb4+WzlvAcsKKsvEqkxXMASFt40GtLTcZtX/nF5/Gal0neJHN7UJ4ubcnB&#10;R54kjGTGN1CkOMaudEKGct4nPuIxvq2N+jthV/EAE0Z0W0XyaGAAMq4YYcAQHwEZ1ULgC9BFPult&#10;Xdgem3f5AaX1HW0aOKbP0VVjgPnEGrj1sTi6QUZkpa3poj7dOCtt4Io+See0ZXqFvnfWBYKxUX/X&#10;zrUN2p5bN7aW19/x6L22IQ9gg3YO6GzcaL6nD9J1WO4870R/oXN0Cg20AFhk3aG8bAv1pE/KkA+f&#10;6KAJ+ACEaA/ptQ/9yS7pDBXtzGBnXLNTACjakQ6lZ51jov3pAQPUVTsrB2/y0ItAhQxaRhqjjpHG&#10;66EzTIAmQIUOnWXM5pEyAZM8WORFK+OcsecZL4zAzg7BI1ABQFPaDEBGIwNW2rY3uZZe+fiIl1PP&#10;uX4BMf7GMw+tTjn1/CVtHjRXXHX96u/810c2Z3kEbuATCAJgcZ8nRB4evDikUzflqxu6v/K767NK&#10;fv51Dyw8Cr/9obXHhn+jAYKQd/+shDfbcZR/8jlr458cya3zWeZ2pgmuBCYs9bjiis2WHIAJXidg&#10;YkuOZ0DGUr9xhsmHz1gDXIEQ08PkksvWYEUeHtIBJqRtK0ogQYAa+uSlPQMWpOmsGu1SWmlcA02k&#10;65+TtDl5qKN0ZIK2vPQGoCAEpqUb0UaP7gQ8oNtWm7bbBAQFgpS+f7EJfECzfiB9njZ5o0RXHB7Q&#10;EuoLdDfAJNriApqSBdmIa/tOQAjPlOoXIJknD7pAGOmiXR29I6vtsXnPj4eJCdQAaHBsQZOHSYCJ&#10;NN4b0CdgYtAz6ZkQc+UzaBkcM64CNxivDBfgACPQeQUMYRNCRmYHW2ZwMB4Z4RapBmoLCJOmybgF&#10;gonD4qdFvYEd0CJfLocmBO9a2FnEuTdpNBHML3reWRSKb7Gb6/c0SudCs8WIxUeL0L74y2NCk85E&#10;AuhgpAER+vcNX74LnZfB6OuLdqAJgEFeYIHJ08TRoWUmRRNWgFcLcgtCbduiWp28k7ZFpDTqlSGd&#10;ES0d+ZEJ+dMJ7d7CTBurL5om/84ByXvGPVCC0dnZJoEA2phxylDV7kATbQ4YAZYwoIFlHeCLPgM0&#10;cCIPEoE86JT4vDY8o+PKuFWWMvNUycvDu96j1dYfcmYYa5/5Lyw8TPJqUJfOxpEXncCOABz3eTBk&#10;nPe+e+/d54FCFnmqJEtyDDyRjhw67DjjWNtpK/pp0aSPeUeXxesTFlQZzLUrnck4oSd0I4BPPF3Q&#10;9nQ8g4Eu0RO6Rc/ouGugiTIDRukHPZPfc1/x5ddX8KWtyIKe52UFAJmgCfkDTlzrL22XMrZMrxJ9&#10;x5gTYNeWGqHtYdqMnLVLHkdtx2obnPTodbCxZ+1O/upgEaoO6gSgCswT6G5ybXFIXi2KM8p3PcOk&#10;PqmdG+NysyZrvLgPgM7IL75tKvIF/no/PU/cB5IoQz7P2jWwI08UeVtYB1yg0bgbAKCcQDx00gX5&#10;Gp9LK95zoCAe8Bo4USiv+gSqNK4LgYfx4h25u68ueA1Abmxv/JdPfPNAcw35BBgks+qCVkBFuoFu&#10;vAXSB0SgX1p0PcuffpCTcuqf8umbASZ0KTCoPI3vjfkT9EArMEUe6fL4ELwL1JN+9mvXwA3v4wkN&#10;994HijQ+BGDkyWHMEZf3RGUrS7x8aBh33EvTeCSvfEJzkrEl3itT3QJB6oMBGa7oueK9Mc7YFniM&#10;tjyBHZWlDweyoNGYKL51gPRoeM4wlKYPUJ6to6JrLq0e1lpo5BkifbQCdOQVvMc7GuXro01ltp4L&#10;/Mg4ZRhbM8SL+zxNAmg8o2dd471r6z/B+o9ximaAR+DJ9FTJW8V6RZBGWjTFW9e1bQdveZZMb5MJ&#10;kvhIVLDe3D4MVjp53ANMXK2T+teYDn21XmU4M6YZuIw/RmX3DDFpAS3yM+IZ6QxrV+m2x+ZdftY1&#10;xhR9pfZsTjQOWCu2Rd34px9rb+1Dbq7yBnQaH62R8h6hv/RH++gT9WXjUaC4cowBgWABXNqffs91&#10;sLGGjmnXttqQc16TjReNNfRQWu1D7rw4gBPKClilm+ounfarbYAf2qvzS+ietPSxLVzaAZAR+BGY&#10;lreSQF8AHRnVjGxgh7h0JQ8TNNCjA20PCfygK9ocb0LnnQBCXBlojDpAA0BjepcAYZSfB0DeKHkz&#10;tGUlDyfxDEMGHWMxgICRjX5/V4yvjHTpMhQZljww1DVdRrd/s8njQBnSX3b5Vav/47XrbTl//8X7&#10;Vu/7xMVLnU4/77qNx0jbTwJG1BvttjvhT506IFaepx1/7+rMs9fAyqmnnbH6leNvXuL755lAm4+c&#10;tfZgEX/sH1+/AUze8mdXbv495yXv+ubGK0D9yAwPAULSq/P0MGkrB96AR0efcMPyzqGvARYBPG/7&#10;5D0b8GHxErrkysf9S04eFjwbPvz5NehDJv5WWPrkMg36tqBMsCJAJg+PgAKAQoezxkdgj7aQFm20&#10;eFRIK684+qHs6iotmtIBCgI2pEe7bSvo0wPvAiqkF/A+PTukDdzxHrgiyNNWo8CP0uO180PkCVwB&#10;muTxgv5MG7AhBJqgq47SaQc00PJ+//79j/vbZDRnPyCf6PoXqeiKyyNF+u2xec/P3wob5AxCfVFx&#10;36Tc142+gPTVoi8KBuwmTBOegQkqb3C0OLSoaCBSjgUlIyLDj5GSocxI7Us7w3GeA9BXIAOmScuA&#10;iIe+AJkI+lojMBIAMSYd+Vq4GsTRa2GbkRFQYlKweDYxtJBs4V6eAJAWuxZoFhwBCO5NFBbujALG&#10;BKMJneh7Z1JjoHc+AmOMcdj2D4Hh19aCvnaTG4DBBKr8Fj8mlWTSV7e+iuFRuS2MXfGYMWwSzCgx&#10;QeO3RTE5qAf5mDz7EqKufRVDM9kAO/DX4bVtOWJg5iGhDoxT7dyWk4AOYAZdQIdhHyDQ2Qx4sYDA&#10;o2v/KgM86QycAJdkLy/QJB1Tdp4oygyoKd49PvDFQAZcZbQDS4AnPIEY3erQ+SP9Ow4DPDAoDxgg&#10;h3qrf+BMde8Q2IAWNNBre1BnqrSlKE8Y9QQqaTs6SZ/7wq4txQkZiVP/PGcAW9T0VTajRLD4cRVH&#10;j6Tra6PFDj2iO9K5p4/bZcyv2mi1aNOW9SHp9Qd1Uf88OgJLhP7euS1RrsASoJV37vWXtrbRuc4F&#10;6kySwMe8Rsi09sqzhKzbToUGWv2dsLz0QV5toX3INsDEPXnTQ+1H58hYndWdYUYXpct4DDR53vOe&#10;txNgoq8pkwz1zRbByb0Fd7ogKDfgt/iANvEtsvU3fKdT0gXETXraXF76l8dI41662CIfP95Hx7U8&#10;3gUIoNfCPH0KvIm3wJF4QEdIn+SpLQIFJ7ASkIJG+ldfUG7AX3xLF9CgDHHSJkvx1Q/dgApjZ+/i&#10;uTkjwyJg0X3Ah7KSh/v6kLIDphrD67N0MBrSefYu8MQ7eZTXfCeeDkYLT+ljMpIm4GPyPutoTqiu&#10;3gdANF+Yk7wvNGej29ih/GQsb+OPEPBhDZH3RuBBYIz08qMlvf4VcBLwn0yi7RkvroEk0RMfkJNR&#10;57mxsrjoBzgL4q2TpPe+r+LkgOc8NAJWMgL7yGQt4b17c6yAjiAe7Txd0AhAsj7KsBTnfWeKiMsb&#10;WPkCIKJypfUMtEArUKaPUvK1Paf1H5p5JLQtiKEt3jxhXdJ2kIxeRjFgw1V69F1L04GtDOc8UNBm&#10;ZMe/dwzj/iVHAJy0Fcc6lBFcug5IZSAzwAXrSIYxI4tRa5uF+77y8yAQn9eJ9+ijxVgWJx0622Pz&#10;Lj/rOH1R27bepo/6sPHFfGFu7BwT/UPaACntR//0e3SMQcbLAHB9UDuSMdrSBfYa81ovBISQr7Yg&#10;b3noufGr9a90dEv7ky+5ApG0tT4QYBogmzeIdiD/DurFu/T1Z3USZ23fNihAV2fx0aP6W3qkjQFd&#10;/XNN7Yt3IfCOTgFhGOEABG3MyO6vltMjZaMBAGgrSN5G2royBMAG0AVQkCcGwy8gIfADkIM/Ie8l&#10;oEKeHfICMTqDpb8hBqxIx5iTti0/4oE+0lQPzwxlaTLM80TBCz4rXzkMT8ZkX/kZoYCGU06/dDmz&#10;AxCwHfyd78VXfuc8EOk/+plLln+8ecLTD63e+dFLN1uYGNptWfnLAgDCdh1p8cpwxfv8++Dt0GGz&#10;eQMEgOSNAjDp33oCTJxhksdIPB/73jVg8zOvvXeJU/c8TP7glLs3oNfi9fOlSzeAyQdPXZ/7gU/G&#10;dvX7R694aHXBRWtAA3160Nkd5NBWkc7wkD8wSwCyaAegCsCC4S99HiYTVMs7Ca1AkICHvFDyMskb&#10;hGdHoEZnd4hXzwAIbeBdQAVQAR9tv5G+Q32nh0meHfv27Vva0LsJbgQGBZZID9yQF41Ajbxn8ohR&#10;/sMPP7w6cODABmTBR2AMup7jWTrp8TK3E+XxoozAKLKIB+nQQU+a7bF5z4+HSV8lJnASYOI+A0kw&#10;ERq4cqM0kTXR5SoJ8TUQWSwYMA2kFNnAakA0OBr8M3AtgBnpeYV0+KsB2gThaiIwAVgMGdRMZm0/&#10;saBpwWMgNwgX16KuRWQTioFfaOHYBNJiX2ihPN3d0ZE/I8JzC0C8zMmuRX7u5+po4mvrkGfGGiMu&#10;UITxxxh3zUjrXz0Y5ow4gfxa2JnUgFVkq/1McHmMzMVni2n8tihv0SgkB7QZrtpOXunUw+QrHfmm&#10;C315Imfv1csXE0BEXiZtdwnoCRTIM2QCJgzMvEXoAJ0IbMpAqp2Upx20lTYCrrRtxxd+utRCo/NQ&#10;+gcaPHTGRP+qRB+9C8gRGNTk33apjHJGM8M6j5nqkvGdp8g2MOIa4NFBo239EcoXYKQe6OZlEm9d&#10;pQUMkYMFSoboNGrJrXfiyS0jLINIXw0cE6ZRUV8SJ420gWXph75S/1RG/2aVARVwkqFVGu1Y/9TW&#10;6gwIIhceHQElAvnneZVHSR4orh3yqs8ASfLK0Vb0r61h+ltnBYlvS5h20N4BLOJdpc17JdCFTtMf&#10;+q5+ZBZ4QT/nAldcngvqq450NgNN/Q9/td8JMJljWXIPDMjLovZukex9RjoeOiuqBXE8q0PAsOB9&#10;IAQ6ASPaPBAjL5bAh8CSABPPeE4W0srrPbrJLr7VI/AtPqpPY1U8usYLfQxUKF0AhOfKaDxvcS/e&#10;FX/i3bsGIARC4St9bq5QnnTKEJ+8kr086hHQIT4DHm18RRs/4vGdgRSA0XyVt4c8+JV+0hYfjWSO&#10;TuOoNJ6bBxof5EcnsKj66+doiC+Pd3lz6NPoxcP0PBHkn3NN87V85ICO5+13xh7v816xJsmjInBj&#10;Ao/yypfBnweIOUtaPEhfOuWYM/soJH18BlBIpzzjXkE6eQMr8iJpTg7oMCcHlgjlV17Gn/zSBn40&#10;vqLhnsGXsRhgLQSM5AFSGa3X5O+DljUCWvJYq+XZIeCxDx/SMUTxIm+evAEjnuUJ7EDH+k/a4vHb&#10;R7W2H8rrPq8Eazh8Zfj2Dzh4cz8/wHUuW3znbcJYRmduwRGHLgMZgMIYtu50X6wZKxMAAP/0SURB&#10;VBwPAgZ+/+4oMNA7C4PxybiUl8Euf4Y1+gxy8dJahwJRtsfmXX76OP3voxuZ0D992LjW9tlAaP1M&#10;WrIgk+nR3NjUmKmv01N0paUnykJHmrmeEi8dsKrtKdqGrjc/SK8McdrZh1AyID/tRP/QEQJ81ce7&#10;ts60rSkAbfYZekTGtQVgQrvlkaR/BEiqvw+zgBV0A73Qpmudt0NP0QWKtM1EG6MvvXheMupNB92j&#10;xQDOEyDvj/jvzBvpptdI3gyMSyAIoEI65QBPGPYBKwIDsLRsJLSAGrw2xGXMMuxc0QbQBKy0zQYI&#10;0vkoDEDGqLzqkKdLW87c41f5fVlnVDKGyebDnzp/9bQ3rA94Lfxfx9+/uu7GtfHMOGeIKu/Dn75o&#10;A5i85+Srlji02lpy8TV3rf7Va/dt6Ej388feuXivADvUHwDSNg3P7zzlltWPv/zBTZ7/5YX7V697&#10;31cXfpXdeRt4UL/qmMeNtg0weeWfPLDZsiK9eneGyc8e+60NCBFg8kefuW9j7Hv3hXMu3Bz6+mef&#10;W3uGoAUE+dSX1t44gJyLvrz+16UAE8Z3XhvTCwMveT1IJ71yAA3SAh4Y/kAA8pj6JB1gQVoAROd2&#10;dIAqvtqCkndSYMVDDz20gATy5OERyCJ4lk75jzzyyMIDcKN2Qau05IguHtEFVqDtuUNayTBvGPlt&#10;lSGDPDzcAzboCb7zRsE/IAMfaB88eHADmKCd1w3a6Tq+8fvYY48teeSnU+SkfOnxjC984BVdPNBR&#10;NKRDe3ts3vPjYdJkbcJs0m5S7gtDBlKDUCH3vbbltFdQpzchGegMvgYZAxH6FiAG3hbYLeYNyHkI&#10;MJJbTHeeRZ4ABuJOQwfQBML0VSkvExNFQEHGdsajuBaIxcdLC/65KPfcJJSRYpKR30LNBNJXGrwA&#10;Q9THorMFfduP1K3zOXyFDghhrDHiOnsh404c462tJGSAJjni18LEwkLbaLtAogyxFqHuMyRMsC3E&#10;yUw+izF17jBbtIUWweSlbi1Sp/eRezIgEwARIEK9+leazt3Ik6LtMAEI6tZZM3kWeSazPBECnlr0&#10;NylnZLjX3vjMM4VBCChpHzC6eaC03QdgIlQ2MELQJvOfUhjPec20baPDPz0DNrRNngptx3FljKtz&#10;AJF8eQ9FTxrv80yg720XmVt1pAswoQ+Bi+qdfmdUdt9CKoOXvLS3RYq+0qKlr7mufQWegCTd6kuY&#10;RYg09SF9JIOZ3PGkjZSVQYhObSTdNNS0jzrmUUM2HdAaWDX/vjnwKjAl0FGfATC2hS2PksA77+UF&#10;hABTCtLkUTK9ULQ92q71Se+MX31Ry5gk2wxydc6gd288My7QO4tkcghwOmxU7gSYKEuf6GuiMjPq&#10;xQnJuLE00ELfx5f8gY/1XWn1+1y7O1S4BXu6JE39MrroNDbKI680ygvQkK9x0X2yKY9nwbM6BLgo&#10;t3r2foIpjeEBFcp0FadtPDcXyIdeaaJfmglQBDRpJ++aE5RPDtIG8NBvbVlbxKf72T6NYT0HUIgL&#10;CJFeOcpMTuLjObBCnGdXefGSR0bjt7SzbaSbwEd1EwK0ivM+QKJ2dw0YCVgNaBIfMIqHyjFnoBuY&#10;gkf0A4h6L768ARP6SXOsqzrJo/8ZvwJAAg4CSgJ++0jQfCjOOIZeXh2u1Uf+QBnv8mYJYBHn/QQ9&#10;3ZfW1dyYAaysQBXp1Bl/0hhLxaOrLuKsray9WlM0P0vXhwr3ASPeBeRIr0xx1gZtY/DsvWd8MYYD&#10;OgI90ELbfUantHmMeLbW6wBR6z9x1nh5hgiBG22vUVYf2dRN/rxiO6uEge5ePHqAiEAQtPMWYHxP&#10;sCSPk7aGAEX65xbGM3CkM0wY2Ax8zxm8AkCEIWmd2rkT1lSerWfRlbdzUMQx1F0Zottj8y4/c6X+&#10;QMbqyMDXTvqS/m+uMPa29tFn6AMZAZWkb20n9KHRuCwtfeh8F2n1hcbY6MojXtv1F8Tqpj3oZOCH&#10;dPo+/rwjy/4qVhl9JG1cMd7QKW0CbJCOx4X2owvzQ40+oi2BEW2bIVvtSC6Bj/oPXaQn6HaQKz60&#10;pfR0JHAtHdSWwAXGJMMeL0Ac9VTngDy80QUGal4gDNb+EUZ59IV9Iz+ajH9GX94g6MsjPT0JsNj+&#10;N5mMUek7i6NtYEAaNBl0eVXgJa+SzgRBU1looscIdV222Rz2wgAkKF+QT/oM6sAY+cW3zQYf8uFX&#10;Wjwwcl3lw3OH1OIJv/Iz8ANB0MYHMEHa/iaafSh94AqDWB6GLVAAzwCjvGfQRUe5jNwOGSUPddQ2&#10;eJAWv+rDOJ7/yMJwbjtT/9oTYILPzrXQhtKrBx76dyF85TnSNhc8Z/AHgAQaTVABAMBAl1cd8wKR&#10;Fk1tzNBnzAMgOu+DjuQ5Ir17NNBi9ANA8hoJXCHrQBtpvQcoSI823idwE2CjPDIAmBw6dGjJ09Yg&#10;9Wn7jnKUhw5+pQOCBD6gpU4F+dGWPg+Tzl9J9wLh5NVuaD766KMLL2RHNrUjvus7gWfS41ketKXF&#10;q/KlzSNFe0iLbvJDQ/nacnts3vObgElfGZqI8x4IGBH6guAqhOYLTXwQ2zq9QSrvh4xqg3iL84wL&#10;C+EOanU1iFuwm0z6+s+YYsT66u6dBYtJEv0GahOPAdXV4kuaFshCi2xxEwhoUWwxZaAPGIm/UPgm&#10;rwxRk4cFVl+NLFAsTPrqaIJhCKoPA57B3j9odEZH9WOsM5A796MDQBl6jGP17h9jXFv4aqdca02k&#10;Fkd9bevrWwBJC0KyaaHeFy1XacicPNybyKRv8jN5tpAz4WlTE137acmbbLSt+rQFp3M72poy47Wr&#10;uqqXOuZh5Couj5xk3wI/kExbWnz2NY4eZ/xrX/nIvn3A6gcooWd5NfQ3xviIL8Y1Q7ozQ4AUPD+A&#10;It4z6hnUbc+oDdUTsBHYMT1NBMY2Qz8vCfcMdEBBQE7/CiSfsgNcKpdO4KVDcdUxvc4YzagKSKHH&#10;GYX0w0JG2wWQZFxkWJAp/cm48U7IMNDm8lRuC6/ZnyobP+LKH2AivvbVRuSlbsAJQAkwJMDEvW04&#10;5Jb3FS+UwBJ5yLE2aQubdkxm239zLXSIa9tt0AS8oOe9+LZSyS8OLTyTEdkElqhrY0MgQ8BE//4k&#10;iJPPeJiR/fKXv3wnwEQZxgBl0OXKFmd8NKZKoz1dpcsTxHNtoM3wN437xq4Ax4AL7wW6lHEcWCGP&#10;NOQQOFL9G4PFoZVs8BB/E/SYAAr9aIGfrogPvKk8+dx7J34CWHS+hXyAg2tAQgCCOuGzPiC/IK93&#10;eO/w8eQbDSHDPWBD/QIQAnhrN+XEk/fu8Vo6QZ0CjgIJ8EUWARZ4rU7iBLplHqoeGTBoyBv4ESik&#10;fHEBFp71VfmE+MazNMkz3W8uCZxqLGk8aSxpHAk0QCfvD8/RDvDIwyM60UKn+UnaaJqXJjAT6Bs/&#10;4vJMEWccy5ND3kAaaZQjBJb0ocA1cIKc4l8a86FnZQW25Hli7lRG4EigUOCKvM2vQIzS92HCHG3O&#10;DQSZYDc66Faea/mk72OXfIxmtPIS7dyQgJHWfAEr1hbmdnTVUV6AB0BDutYC0nq2HrMORNP6ENjQ&#10;1/uAEmW6SusdQ1Ue7/MmKa3nAl6kC8AAaliHMpwZ2uj1178M3/4RhxHNMAZ4MHb76+C+5vMAENe5&#10;FEKHwaLrvS0daHYWSqCJtNtj8y4/YxpdUtcOxdV++pS+bwxuy6M+KK02Vf88ahpzjFXSGqOM6fqB&#10;NuksELTppb6j3xvHmpvRJVsgAFm4Ah7oSf28sYK+aQ8gSIYtWeNLWnxKr3x6Q1fIO6OZLOWnM/qS&#10;cY0eaXNtgOZyfsbppy9yZl/Q2/oI3aQDbavKw4LRDNDCN7kEygGXgCmMXwYXY0oe9exfewKg3OOB&#10;IclAy7NDXoADfQC4BZho/8AVxlfGtjh2EP7kk66tM4zItjvgB+/AibbxSDv//aYv7O4DCKQVAlf6&#10;ij4NUXGddxJYQkaMaoakdIEgARWlD5TRFm1pyDiPb22EFyGPHMYpfkurrgz4PHvQ1e/kYdB2doar&#10;vGiQR1ttpAuEUCdp59YSdUG7A3CBFgzg/poW3/IFlKmjtIK0ypSOYc6glj6wAg9t88mDRztIB1yY&#10;QE/0A2HwwHhnoANNgAXKUefqmLdRnjMMeOmBCwEQ0msbvLrHm3SBGniRjq4ErARu4BWtCUDggx7h&#10;Ufl5jOQNA0iQDs9tDUJLWgBLQEzgg3QBN+STZ4mgDO1Px6ob0IbstE+Ak3zkHWCCpvrlNVK7eI8m&#10;2uqmTPqAX/WTR/2kxYe6Bdzk6aJ86QOP8rhBb3ts3vMDmBh8JmgizD2qBigDW4O5a3875hrSb1Az&#10;KJtkKLqJymBlkrM4MaijZdFjYWXBbEJoEd0CWXDfmQadTwFkmH+56p2JpUNgWzi5GtAFzyaOQkZD&#10;hoHrXKT3tVZ8Hg19lfOMp4z2DA71atFDXuqKBvrodYYGg7CzDTLQ2xISUNC/AuVVA0BSb+8y+NVf&#10;evwE8pjUQuvxkatwi9QWxC1iLU770odfk5V8njNyWlCKU09yENeXpr5IWbC5iqM7ylFvdZhbc+ZW&#10;ksCDzuuQDtjQeST9axLZ9Ld6eMjojzd1JGc8tAA0QXuv7uqoLgEjQocIk4s6BWKRa+eO9DfOPAo8&#10;d8ZJ+gfAyANF4CUiTena3oNeh7XOczTaXtK/uwSayNO2NHIR8sZpO1PeJuSVl4xFUt4BGXkZO+SV&#10;rtNbshJa8GckZYzN52loaNcMQvrSAh6tDF5tlMFtURYvgvjaDZ2M775Y65fkq35thcmLBDji2TXv&#10;EMAFoCSPkACT6QnU4cLk11k6/cONtB0S67mzT/qnqgmooCdII5/2bRwQGscyhN0bKxrPAkvTa3Fk&#10;THbkS+YveclLdgJM6guBGwEf+soEroQAB/zVFvLXbtKqR+Bw7Si9dsmwVi9jovTSiiMH5QWKBEIL&#10;0gduSKNs8eIaa+lJwFt5AyQyAqInKCe5BihUJ3nIAC11UyfpvffcWN5zgKJroIXn+oX+0zhf/ZKn&#10;d43xaAUsBE4ESKCl/9RW4pO5+7wepAvUyDgJ0AoEEZKDvMrSHwN75JmghzTiAsulb+6rv5OhPPQw&#10;wEU6Y6s4PKOhTPdoey+uMaHyBeVGW378ua9unrV3sgqkEIeOcuoTxvDm88Yzc5sxHk1pG+uVG22h&#10;Oa9+ho5784S6uW/eyxCrvMZIz+oiznshfr33LtAFnUmrL+FCniXmaOU3X+NT2j52oJmHitAZH22F&#10;sSZDzzv05MvoNPd6H1gSzQlmzDNDpGm7Qh/Hej/TVzb66tEHGus/aQJf8h5xZQzL476PbRmx1omu&#10;ypUuz2TrOAaudOgXvJdHPMM7bxbPXa07gSLWov1FrND5FIxghnQHj3ZoJ4M8gx8o0hYLRi4gpcNg&#10;ASPooA+cYXwybAV0tsfmXX7GU23R3+kCdciNLjcWmkuMa/qttia/QB9ABb1pvG0u0M/pOPmhqw5k&#10;oL0CNawb8jKhi9qBMcvQZ7Srr3aXvnndPR21tsdDZ2rgm77QS2NIoCV91bbkyPBk3OJbu7Ez6k/6&#10;gXoBJLQJAzFPdfYFfapv0XFt74NsHhN5aQBA0jG6S/fk16aMvr7y40Nc+pHXEhmpF8NTWsYoQxHv&#10;+CHLtnPRGbYOev29KiOQgRY/dIuekadnhlyeHQEbDFzGfgBLnijSMv46/yKvEcATQx7dtu8EKDAA&#10;AwnwrUwy6iO2Z6ABIx2/jMgM80AKNNUV7+K8m14beTTgpTrilxzwiAdGrrQMYulqezwoAw/eMXil&#10;RZtBHJgQGES35CcLsgVsoIsffM0tOWRYGwOOAACMYvkY/W1vUbYgLRqBCgEK0isvMEYZ0k5PEOnw&#10;rKy5vSZPI2l5XjDMO2g0j43SCnjSFoEKAIvOMVHH+BbINsBmblmZW3LQzHNF+6IlbVtt8C+t+tG7&#10;PI2U15agQI08lQJM0A0UI7O5fUd+6dGmB9LkSYVnbZFnRwfWig8oETofhnwDQMgOL3Q6ICZ9DGzD&#10;L3AFfeVIi+/0sf4WGIMHAd08TLTX9ti853fccced3D5Wk16eAgYbg5wJ0GLL4N2XEYOW9wYYg7yB&#10;rxPEDcq5rIVOtxDrq0uLRwN1g/X8EunZQN5ZGoxHxmGggpCHhkHcBJArI94Mpm1NaZFs4RkAw9hh&#10;uCgzIzMAhLFhgsroccVXCL/FZe/wJ79FU1+h8rpAW1kh+NIylNpu0TaRAKG8TcQz7tu6I0//CNP7&#10;/nY3g8GiMK8P8lAXk8r0NhHnSv6CtjBBmmhd+9Klrachq14Wnp6VRUZoWsjQmb5wVf8WhvL6yoFX&#10;xmqhg347x6NtOXlkaFvyybtotlVfLwUTbAs09crQV39t0j/qkGFgSR4awAb01dfiw71yOmOkcy8Y&#10;0YxkcW2FQqOzMdo20tYO4E+gRh5ReZYw1NsywghnlNte0sGlnb3R1h7lCR2C23as9Ef7B6p1Xki6&#10;26Kmr8IZGu61Te7dAYwZPBk/QoBJX3fl916ejAULqQ76U5ayp3GbgeSqz7iiSeb0pHajQ2jqXx0A&#10;TS/IlGyFAA6y62DX/gFn26skb5I8QtI5V2nagiNvYBWvku7b/tO/4nQoc15ByiV7+h1YkIFfH9Ff&#10;GtPooL4rD12kl95niGUI7/ovOY1NGbJCAIeyAyvwJ22gjvTG3/p0NAJVpEFLXGN0C/fqWFrtLX/j&#10;eCCMoExx8kin/QMrJviQt0LjdOCMtK6NzZWbUV9fV77y6JP7qYeljYb44uRxFR8PgnI8B4DI09gj&#10;feBMYKQ6BijEX3o/6UunLRqrvK/+9T33tacyqre0dKQxDv3GemXgpXk1Q0Vc9xk76ab7ABp5GgNK&#10;Jy4gR1ztF+CObnXFl6v8gSMBMOKMOQEmjStdvW8Mik7tpY54NF5EC11jj/HDPIa3aMkjbnpvBCbJ&#10;H2Ax+xxaDDrxGW6e0clzpDHRc/HRlr7yzCfmYfm9lw4IkacHnpUTuCKtsbi5t/eBLfKVxrrMOkca&#10;8275jb3eBcKYEwM/XI3RQAjzde+i0djtWTpp+uDA0LT+a56X1730fZgAmHiW17Wt2Z19kldIgIv1&#10;ICO7APhgyCpHYOS2dcSzvGgJbd2x3vTO2lP+wJbOMCmfZ2tSYELeJ9amngVr1Q7jZPQy5oW25PDI&#10;6HwTectX3gxVhrU022PzLj/ziLYG+DAS8UmOdE8fawt3c7u2V+e2FTDgtZm0xuHmJWMhHSTTtoUA&#10;E6yZ6JmxpjUwuvROG5ELI5UBSnbaln7rX8qQT5uTPxCAAYUPwAO90Ncbj/VfvGkPRjvDi0Hpnv6g&#10;05oUT4E7HaIKGABi5bGEljq5xmtf3tGWTzvShQA6V/LSjgw+hlFGPOBLe5I9vesQW3rR1hKGbACL&#10;dk8vlK39tRnDMONNngxXQAYZyRcAoF55o0g7gQ117V+alKdODEi0246QtwZ6+Jee/ANi2g7T13jA&#10;gPKFgDBAgLRo562BtrTAh7bk4ClDvS/0eXioA9lLQ1fwpDx8ZNTnUdFWnzxjal88oNl2GDyLD4TD&#10;i7wMezxI2/aPvBm8bwtX250YzAxnAECeIGQprRAA0lYjadGNNv61eeAKfvEgLXqd3SGfOGUGlqCZ&#10;V0XpACF5SaizstFFP68KAfAwvUAmWJG3BuMe4MDgR9+9Mtt6Qsc7awQP6hRA0PaWttlIQ45C56Ko&#10;U2CQuikvcCUvk3hIZoFBeI4H1zxn1Bs95QdU4E36gBLX5EtmeYLIE6hXPfEbTemBNgATeQKxlF/a&#10;+nGASSFQSLrvCjB53eted7IJKePT5NahTyYeA1kL0gzjvsKYBPsKoOOaePpSYGLOMDfAtlgSZyFk&#10;4ZYxkXGc9wbDrwNghQ7zFHJr74wKdAz06tC2lL7qWHRY6LV4VAYD3ldsZfYFymRgsFY3z/Hqqt54&#10;YoBntDcxtUVEGqCDhUSLEGUx/vDJCMhNsn8+YfQyquNHvDLUTR078NQ9Q6vtKXmdqPssWx1aULcw&#10;Vj9t1tfSuWCszhZq5ZNWnU2gGeB9ibSIzcCyQGxLlvwZ0OhZ3LnKIz1e85JgsDJofflvi0nbV8iq&#10;MzrIRjnkBSSYwJO6aKdkbeJUX7pDPmSLjivZ5s3T2SQMZ1c06SX+6ShZB6h0fgnDu2fv8MwQL7R9&#10;IwOegS5IJ2S8908tABEhw7t/23HvkF/AALrKJgd1CDAJsFEX9SSjjPAJMJFDOp+BkcFDT/SL2t9z&#10;xkZGi3ziyFmYho138tTe+p2Fnr4nbV/aM0xdA1rwkBGKjvx0Jd1rQRaoqQ3JLuAqD5K8Q/IACiyR&#10;DijVv2/lWdLZJYF1gSXaC0BC9gAS8uftE3DVPyJ1Vop7Z6dIo5y8oMi+LVFtFVHvDF1ggfr070mN&#10;I/pGRqXr4fFmJ8BEmwvKzQOCnLWDchpPAzICTPJAkbY+3VUbacOAEDTkQV8fiV7AR6CHa2NjRjl9&#10;nODKHEPynEhnug+EoSOBDvgUj5/AF8/yRT8+Mrgz8OUtjbo1PsazNOKFCXSkrwEI6TP+41mIX3Tp&#10;+ZRfQGWglbj6R+ALHgJrkpmrZ3knOCIfPdFXKif+A2+6r+/PtJ6bi9FLFtIHiqLR2ODd9FJRPrr6&#10;vWuAUmCGNmvcyOtDvL4eaKJM44n3xm60puyEaAhoB9p7J6971+a2xhD0S68Oym8dgL6r5/qb/M1b&#10;rU2aW/ImwWPBWOe9eNfGTO+aB9H3Dr0AE4BDoIS5c5Yrn3SVa0wUlCVt4HZev/LlBYy28qTxnIew&#10;uLxH8jrpg1hgBwDCe2mlaf0XIOKegRooY01oPSgtfqRn8Fpv4ctaADAjrXydccJgdV/+1prSMqLb&#10;htMWnM7PYPACUMSh11YJxm+givdo8AgQ57kzKPqrYVsneJwwihnCrj7mBZYAEPqbYPGBJuIYr23H&#10;cc1I5l2Ati/wDGJ0t8fmXX7GVG2CV8YkvtSbvhq7jLvNMcaSAAgGLcOE0U6u9LrxSTpjC52UFljS&#10;QbZkT/f057yu9XW6QL7oocvABRC1zgsIUY602hdNhhcDl8yk1Scbb91rb+3FRmhrBeNdm6s3PdeP&#10;lKEdybjzOxiU0sqPNl2Tnl7SCW0kDcOSYc4IFYfvzsQhSzLQvox/BhIDjYGrDbWtNgx4y0te+W2x&#10;wTOjWR3SGSBUQAhafaVnyDFyGeWABPx01gigiNHZuQ6MOMaa/MCUzvcALAABMtKFvAjwha72DwgB&#10;Fkjblpz5hZ1MOr9E2jxy5nYYAMH01lA+fuh32zCkmd4uaGv30mozPGR8d1hnnhrq01kzyhGUKW1b&#10;cpRDR6TP2wWvbcMAZuRxoA3F58mDvrpqY7yi2UGjeK5+9FoIkMobpX+GwUdnYCgbH/ghh7a49O8w&#10;23WUPkNdW+CzszIC07RhW7bIK73BY9tc0M/rJw8TdfVM7vjNc6Xy88zBB7riJsATQECGZIeuNHnD&#10;BNigmU4E/ilT/ZXRdhjp1atDXNsKJm0AV54b3uXpsr3liL5Il5fN5JeXSXUsnfLzRJF2esWQNb4m&#10;TUEboxEYk4zT5dJsj817fm9605tO7lAu19zSTIoGXQO1hZ7Br0WAxY6F0vzaYbIymJkwTbYGTHkN&#10;3i0QLVrQsChrkc4o7qur0JaUvCzyvOjQTgv4PAcsLi3mQqZNkuph0AtdNljjC58WRHg34Fr04Nt9&#10;nhZ9ycIzHsVbFIbCk0dbQ9SpBbtFvPsAAxMJHtCUF89kgd88RIAl/RNKf22rjtJJo36uAJO2i2Qo&#10;d5ipNOjjuQlNwE+y6WudidPklVFgMhbEedYuof2BQeopXrtVBwaaCVM7t4BqQUyWdCKjPGBJG/Ka&#10;4GnRl/95cCljlkGpnoFBeRcxTMllfsG0SLNAUC75Z2TnedShsRNUSM5tp1EmGakf3smKrKUJ4MFz&#10;B8AGtnSWReeXMOCBJsAOzx32Kk1eDwx8hri/i+ZRwvDu8FJX8YxyHg/odmaGuqj/5F0gJ/XSHgFs&#10;jFg6Sm70VJun1xYj2kz7CNqmL7r0mw4EbvZVWVz6lIEyjaH0Bz19DJ30IwM1XQskCXjBm3bUJ/UX&#10;vEmDn8acPHTIsQN3hYARepTnDnlNsKSzZ9qag4b29l47dVBsf1GsDfL20RbaBZj1Iz/yI6sf/uEf&#10;Xq7CD/zADyzAinLTMW2Tt4kxiy6qP33KU059tBse6KQ+QTZ9WUu+/3/+JUdZ6OVVQd7Gr7zf9GHX&#10;wBBpAm8DHqRBo3GtsQ3/QiCEcWW2b+NEC3T5lCHesyBdHoTKm+DHtndfnjDKnka694J38gVmyIsX&#10;dQ6USOcy7uc79Oia/OhNz5DADPF0MVCnujZfNReiEY/i6G5gSOCKsgI7AkWqe/0gGl3THTxsgyGB&#10;oMknYKgxXpndS1f9pXWtnwWOoBfo0fxePzwM4C39VFw0Gi/kzXsjEKcyAjPKW9wcb4TGo4DYQBj8&#10;NafUN+QVr78EWDSWeTeBj8Yn994394kPkEBHnrw55ldu8dHPG8S8Zt5pS0DzHp6iKV76QBC0GITW&#10;Qwy8yux9ecR5b04zrxpPAzME6ZUtPj760h6f+DKeetc6JDroe8ZL3sTWRIW2zihLGnzgJx7zFhEv&#10;jTLkaQsPQCMarQkDQbyzHrK2FPI+6Tw8H+byNlGGNds8z4RR3JZvazrXtt54J85VfFt15PWe0QwI&#10;YQD318JAD8YrQx9AwfBloPdXsdODgKHbX9v+P+zde8xv113nd1/OzT6+3xKIM6DpgNo/QOUPkEAo&#10;JSEEBwUMpASacZRYDckkM8mQya1kmlRt1VJ1OkgwuQEDhaGREKOKOTMkgYRMr/QyagdIYkAFZWA0&#10;F5wEJ3F8ie1j7+r1nOd9/D37ec45v59zjmPsZ0tLe++1v+u7rnvv9f3sz3ft/pRDpoVfGawCZsX6&#10;2bzN5nlsjAAqYiRoC/3o/jYPNC8i5/7W/urCUGcgMYC1ofvHMysmm2PjPnaHOis/3catZ00/V3Cv&#10;G0fas/UzGLbauvHQx046lUG/at++2Gsn/UePe69noPTaS9u2FoSyKEdjvPtFH7pGLvcJxrg2N8aU&#10;o3Gq38mS6Ys5Qzg3pdZ3kY8xAQShk2zGcwu/6t/Wu3HcuiQMqXQzRLU5PWQAaeoEYFAnRjJAgTEZ&#10;swP4oV9bl0R+rmWgCvRLH/tCGkABAEA8Q45hx+BjLDJckzP+HAMMGMD0yp8xGfigfNoEYCKNNmLQ&#10;agPlzZDXNrn6tC4JUEE8WbpjX8ReCdToT0EMcGXt6z955XAt1zdpcolJPpCidS8ma4Sc8pb/dN8R&#10;rx/J5TqjfejL3cgeKKF96FLH1shRt/qN0c+gVg79nhtWa74EMNVvgrIEKiiLumlzfSo+UIHuWBLy&#10;I6OOjcfYRvS1lsps59xsAmOUV1npjXkRYFIgGxhEn3JwdQlQoFdQV3kHBM1FVsnFchFipZAnA8wg&#10;v2aByDvAhI7aIXCjNU8CL8nqI3EtJhsAAjipzNoqMEQZAq7IB8ZU9sAV8s7rO2kChia7aiOGybvf&#10;/e4THiYABy8xLzWTAROXJncmS012mliYDHlBmow02fQw93J3neHgIe9hnLG7axScnpBL5+EeOBBA&#10;whhpjY8WRA1wIMPo6E8uyic/D/pWQ/cA9KD3svOA8oDzUvOAy99Offv6o8xN3jy4A0FMsJTZy6XJ&#10;YV+yMiBcl796CR768jVgvHRNIJRTedVVm6hPIXcjgIG6qzdApTYJWImNQlYbZBAxfJTFpEj+lb0v&#10;l86b0GfUNMFUvyb1TSbVhRwd9JlMklGeXArIm+ipqwmTyVoTTeOhr1h0KYf+yuCPsdH6Hgxcxq84&#10;dVMvdcr1ShtoN+WL0WB8BuJM5pG2DURwrTYMfJvuXAAR9VG+JujaUxsHmNgzcltLJOAkwIRRHmAS&#10;4MGYltZ18TFK+h3u2jC/5ZZbdq610KggDb2AHeNB3XLTcdy9oo7Glr6y104t9qYPjdm+OBrbGQYx&#10;TPoybAyL64upfcaV8wy1ZEyYHLtX9ElfidyfypEhmLHn2Ljr66++DLj0DJFe+9Or/MZBjCPjBegE&#10;7BBamyQ3Lv3T+iLaXrv3txshl5z6i4sN0CMGib648cYbd/rBHihyww03LNddd91y7bXX7uw7Fi9t&#10;gFYgnxBAF3Xas9Pe2DM+c6sy/vSPurpneq5ojze/+c1bASbaWd8HbBjLGeuBBAEmgA0G/5xQO/fs&#10;EKfvxEvnXHzgQv3nmS1dQHFpGnf0KVN5SUdXwEbAQOBMZek8Y3+CIwEI8uy5Rg+Z9p5HvWcCQtS5&#10;slde8coVMNL7bdZZ+1U2soFb5OkIlLCXnhx9PXtj0JAXr2zuH+NbXGPDfeUaXcpYW6dPOQJnym+C&#10;IL2Dao8J1NQm9NUngTV0d/9NcKRyBOQoT2CI0Ndi8dU3HROU6R3vuPSBMYGsjl3zLJpgSM8ae88V&#10;e2UJ7IjF4Z6JnSEv+unK8Op5Jo/YMvYxTLxDeldJJ14actKLd9w1eYkP7BCnfL0vXQ94CaxQnwCT&#10;gAzp+6igDMAKx809YmvkShMokUuP+EAKz83KI16e0rqeUSmerDxiiigLmfLJ3WaCQq4HfihHrJDc&#10;YxjKwI4AmD5KMdoDfRipfYgDBgSGkO8aeQBH7jYMYOkDUAJRzO0EczbGv7gYK+kKJBFaJyX3nYxh&#10;c8IYI+aE2BbOGbTAEcY3A9T8kYFp/tYfVBjS/X4Ww4AOMuK+XIaJeYo2BMgwPH2FVx/9bgx7Bpnb&#10;eK4614byZfwy5Oy1mbHo3owJ6FlgLGszehl+6qtPjG/3aB803WOxNlq7Qhr1J28suzfdj8a2Po21&#10;0dd9ssaGMdnHF/noU21EL4OVIa7tpO8ecP+4B+TPsGeo5tKiHPpEHQNY6ASimN8HVjB6GKxADP1E&#10;VwwnfQi0YPQxzBhS0gEx9KeyS6Oc2kj9GaBkM7ZjgZjfS9M40V/6gQzDjOGVe5A6t0yBsdWir7m3&#10;MGYZdAEmsUb0lbaix3XG3mQntGZH63YAATIOYyoot3JpI21an2rT3FEY3hmNbJZcfegNrGAku1Y5&#10;ar8AEzoDTGIU2FfmybZRltZciblCX24bQIncVWqD2BLJBYSkO9cWe2VQrlwwArDqk9YaUZ7W71Av&#10;ugMXlD0mR0CFEBATYEN//ad8rpNXJ3G1LQM+hkkAQayR1tigC1AAAGndlQAycsobMKhuAUdAE/nQ&#10;qd5znZFcXCpDuumlR96xNQJg6Cyoo3ZJN/ncZ7Rn9ZquTzGbyNOtvoFnQIrq6Fi5hEAZumMGBYQA&#10;NYAhsVFqP8ExGbLSKINzfVIdY9Boh5hMgvpJJ47ewMP1s3nP9v73v/+Eh4WHl4etiWYTqyZNHpJN&#10;cjwIPdj6cuGBaxLYxNJD0gOYHi8CE7q+PDVBbPItH+kYyYxcRgeAJNeDWAPiY5aIZ6AwHGNZ0OOF&#10;k7+qF6UHmoeVG9RDUJyHlYFpYHt4olZ6EUoXYBRV1QuiSa06NfHrC5h4E2MTsSZu2gNgI08PMA8e&#10;L3BpM1YYu9VruuWoo5eieMZxRn9tIk2LosYwCRxRf+UxYXZNn2hvoYmw60LsgvpSuZtQ65MM3Sbo&#10;JorqyKjQz3Q38ZMm9k4TP/q1XRMvL3F1zrWEoQl0AKCoJ3AhwzMXmr6WM3CqX5N4ZRcf+0R7BOTU&#10;LhlxxqA2pM84MWZiMMXWIU+3cqtjgF1gCeN8gibKDMgQD9QAbjCiASbADgY64xwrAlDiWgBJbh+M&#10;dSG2SQu/up5LCMOe4R+zSBsZG7GrAuAyRNV1umeoU5Ny/WJCoi8yBAJMMlQyLDKQTKAy0AJMSh+A&#10;mIFgUu3ecY0uaTMYM1iNf+n6MqpMJj7uNZNbkxvlDSxr3BsTgIaANqBITBJ9oU9iLglzEV79IPRn&#10;Iv3TWiW1NyYJoASTBChyzTXX7IAmjgtXX331ctVVV+0AJkAW/QMcy7VMOXIBcw+rg8ltDLHqYcyK&#10;M7Zry2kkvvWtb90KMHFvBI4J2lgImCjOPZ6bYxPkwNQAl8CVwBFldH8HBHhOB7B0b8ZcIe96ALYQ&#10;KOEavfaBDdIrI92uxTSh07UMfdeSDUCRfgInAQquSReIkAtf9ZC3slbP9BY/mRzlVzuIc61j+fTM&#10;7LnkunEf2CE+cKN3hn6uDXuWOS5v9erZN/MSlEn6APveR93/GTPiAjWcl7621yb1vxCw0fsjAENd&#10;escpG5lAk0CK0pWPa+opn+of+JrxRKa5REBGz5TuBfL0r3XYr4Fd91GASsCHc3rlYx844rnTe6pn&#10;n/SBWcodG0O6gGFpvMs8Q53HcGFgBqbYB7DQr40c9wEpIMUzLyaKZ7Pz8qMn0IcOz1V5y1O5xEsX&#10;myRjM/cc57nypJ+xa24UKyWAJGDFuWc3A1jezj2TzYMCRcSTZXzmgh1QIm/5SAO4YJy6Jj2dMVjE&#10;t2ZJoIY5V+464nsPxEiJQSJdupNvHyO6RTuBIsAGxnR/eWkNE3MzQAcDFmCSi4I4czbzRXHmiwCJ&#10;XHmaUzqn13Vx9CmDD3XrZ/M2m3tMO5mzxn5RZ31mXHgW5Y5jnGvXFp41pwX26EPjzX0/n6PGgfYI&#10;DFLW1jBxb/WcCXDUD9N9JBDE2JvvfX2vf8yhyTGYtYd+N/6UM1BTev1izs0gV2btrw6tS+KesM8l&#10;h4w5NL3qqT/o1ibGOJ36Qd4Me8Yco4d+ZTen14aNH30nfwYl44xsAIj+1y6C+gDQ5M9OYGxlXDJa&#10;c8khF8Mk0CaDMkMNmOBa4FquKGQZohnU5MmyF8hpf3UPhMnoZExKxxhV50AwQESGOkOSXOyEADVB&#10;GnoDC1wP1GjhS6BDrBWgRsyKdOcW5DyXqfqJ3oxkofKS0y/qr6x0T+YKWfnbq6/2idmhPNJnqNOX&#10;0avc2lkZ1L8xox9qX8awEKih3uokyF89cjGpHcTREaso5oZz1xn/8td2dAeo0R1zR1nZmjEmYpgo&#10;h/wEsvLRngEmDHm6yWb0q7+8A0ECjMgFdpELxApgCjwDClQO+/oldx/pAqJi5iiHdNok1kh9FRuo&#10;MgSwkNfmASCBGuJci8FCNkCocZes8tJJnn4gjDT25Gs/ZZI2sCbwKJejQJD6QnnTHcOkPtQWgTXr&#10;Z/Oe7QMf+MAJN5OHgAezCb6HaF+Fmug59lD1YOulnv8+eZO9JoqOGXaM1SaHHt5NUu2bzJtomzBn&#10;3MZkyMhgvMYe6A8qDCrGB9lcWJS3iYOXqwekOgkewl6mPYiiZLnRPNCiwnmgkPFy9TIwkTFpavIW&#10;mGDy4gUnvyYYXg7y6Hds+cjS5aXgRdaaA4FDLQILLMiAzwWldsnlIpYGY0zb9TW/rwP6SHxfUbV5&#10;xq9rQoyAztXPSzNgIgDKy1n/0dMXsSbb6qGuXlp0aBPjQVuIb2Lnupeq9lEW9VHH1izpbzL9Aci1&#10;gCH5ZAh58QryCSiRPtAlI1T5petrtXEWkFBbVk8TFHVsYV3n2kl7xmBSPkb6ZDO0xkoGOMM8Fw/7&#10;DPIC4xqjBHuBYR5wUgCyCK2TIfQ3GAa5POTVWibGRsCh+ugfdVZPdWtMMGL0SZNgfdhX0b6qZjCY&#10;AGVkZCwFlDZOMmJcC3DJQGksuO+mQdNX5tI6Ft+XWmWKiWTy3J8NXOsZoU76IwCrRXBbY8Y+0KT1&#10;ZYBY/Qo6YCX3qPoq0MoeUAIIAZoEjgSQAE/EXXnllcsVV1yxwzTRh3S04CxAxphWtkDQxqTjAC/1&#10;0GfRqrVbRmlt8453vGMrwMSzpPGt32N/0D/ZDu4l90Sh+8s95Vw7A1PcG/rNOND+rmXwr5/b9DqW&#10;JtAhEHydZ8BF5QqQoEeZ5d+za+YTsFF+9AdciOteLo9AgcAZcgHL9LqmPj3PndOpDL3veu7QGSjQ&#10;s6Rnq3hjWv8FBtAbEC0ENASMJBP4IUgfAFHb9L6UR+0gfXnS3b0lpEs9Aknm/UZWkK/r8lBfbec8&#10;8CS95VNdtIMy1Wb2tRF56cX3TFEf6aSPdTGfJ8rl3HMiJodrsy3I0dnzIn3umYBefUWX6wEl9YVn&#10;SEALeeWwn6CJuOrdOyZZz6YADGk8Q73LGH8Zgsky4AJdBGWQLjcdz7hAk0AW6aZBaV/Zyrv3qGu7&#10;z4bTz1l6y0O8fa4usU2cB4Yov7SxTNSFTEBQDJKOSxdAIp35DhmB4dr6dWQDXsy7YpHQQwf5WCaB&#10;IK1LAiCJJSKNuJgBsQIAFK1dEtvEeXHkGdPmeLnrSNNvhBnxWBCM4dgg5mRABgaZ+Z65GjkhgESQ&#10;hh7l5tYT6EKHwDB3XT3Wz+ZtNveSvpCnuaMyaEftalz3rLXX366pa0APJoy4Cfz1HIk1wsDPVUU7&#10;6//Azu5H/a8M5NgE9sAoY6Z7WTpjTL8Ci8yvW8dD2+i37hVjt3vH3DggxHxb2b3z9am5Y3r1o/5S&#10;L3N0e32lT403soJjfSJv/dB6EIAHBr966JdctKTvjz7kMsyVR37avHVulDPXitwWGK2M99a9EeiL&#10;DUJfLhCMrxasrfyAFvWhg96YDROoUI/WMMm9RFljXwiOlYWt0l9vtKd6MZrJMHKVQXnomAu4snkE&#10;5ctIJZs8PXQqg7ZpLZlYE+RjECibvNWRbGyJdCmPPBit9MbujxVDd2AFYzbAhGyuQS0kS69AJ3my&#10;jmOkJB9owwhW3gATZVIPsmQCbAJiAmwy9tVFPxlX8pdPfZYLUcCBELAhqHsuKwIjPjBBPsomj5hR&#10;AUaBBOmtPAFWta3rAAdBWQJMXNN+yjDLmiwgIXl1VkfygQrKF1gRWFI5yDa+A1WUVQj8oHuWOyBE&#10;HL0trKs9JuBEPiaLY/KBMLFeYhSl07G4mCIxXSp/Y0lQdmnEB6pIp7yxtrTBRi45v/Zrv3bCTe9h&#10;yRAz+fbC9gDrRV/oa4uHuAd4bjImXyaTgkk8oIORwCj14DYpaTLqId1XOMFLoEmbyShAgKHRF36G&#10;kGMGLAM59klMCgZvbgsmhSYcfVn3ovZSbREwLzcP9fxVvSyFEGAPrW40DwMPRw91D10vHnqjl3rx&#10;tLCUh3G/tfNS9uBt9XQv3X63liGhnLmKaC/AifMAIO3WBNgxo0gb6Zsm7WTVv0l5BlIGwZwkNxHu&#10;q1x9YYKqH+Wt3etDurU1g1R8k2i6TKCNAy83L9AM9F5kXqxelGt6sTSMfcZv/VjfMjSNmcA3BgBZ&#10;ZWkyG0ulxWMFeqQxFtRffTO0lNVxrAttmNFWiHlCXlrtRxcwqzU0KmOLvraOCUOZywcmSa43/fI2&#10;9kIsEqAJwARzAaNEnHNskn6N299YWg/FPsAkdy1jXLvEoslQzEhVH/eifjVWtXsTF30luI/d330p&#10;6ktq9+g0evrSHPCWAZKOwBP3hucCffI0mXdNWpM48Y3BjBf6jQnlM9k2qWtSZJJFrzGvf2MjCT1b&#10;clVz3kK/+ie2ibbrrzn9bUeb9jtnfQIsaY0SgAmA5Pjx4zvgiH3ACcDEMRlB37YArXGQq1ZuZ7FJ&#10;WmhY+XoW6i/3i3bJENY2u32xFWASW8LYdhywYJwbB86FjFt59axuzGtj48d9EGAiuH8qmz2d4ibw&#10;SHcAR3nRGUCRcd54NT4DPuzXIGZAiiCO3oxyugNExAW4CI6nHnKeV4wB+dcm81nY81Vf0ClNz0tx&#10;zpMPlOj5GlARMBGQkLw4daOXTsH9UxkCRMi5D9JB3nHP9NpJeveee6KytRfIV++ebemUlq7AiO7j&#10;2jRAlFxgj3RkAwCqKznH6ZGHOgXKpzuAIyDEcc+cngsBq7VdQEjPe3n3vKmMAbU9m+YzTZAPveJc&#10;D8iQli7HsTU8dwIupAusKD0Zz9AAXrI9Bx3THTgTCN2zLTA4kKNnozz7aFEelT2gw7We2dIFuDgO&#10;MBFikQSYeO7GLjHXAFiIk16eMVOaGwmBOi0K23VlieUx2SkBMTFSXKMn9olnuLlRLF2yvu67liuP&#10;uZR08hFvbsagbQ098ylp6AKgm1eZZwFIgASxgL0rWtskgIRcC7LmhoNNYh4mntFqnhfLhGFo7huo&#10;Qo4eoIV5m3mc+ZxyKKd86CFDvzmevJR//WzeZnNPaV91lh+d2tFY6vnUc8441t6xNtSH8W5MNK9z&#10;L0vXPJ6u6qUesUHp9Ywx/gXv3X5trK3Mf9UtNnnvfsf6kF5tZw5N3rG+M9a6f/qoqP+0e+tuaH99&#10;1xhS/9YfVB8yAVoAB21ivKgncK2PLPqAXC4ZjHJxxgZAxz7GkDxz9RHIM/Zz4Q9kw37pgyrjk2Ed&#10;e0H5WwSYnHLmDiP0pZ8xHNulj6e5wwSYMHAznoEEwATy2hKgkDuI6ww7soEaue8ofyBMwEcGsHQB&#10;JnT2JxttBDggG4MmkIBu7RnLRBnoI5NtpAxABO1DVhnIZqi7liHenp4+TMe0yX2GcZuRTXdtJ5CR&#10;TwwiZY7VESggX32gXq07w+gOoHCu/NMlRwiIcY1cwENtod/ZgfbKFQtBUIbp8qMcudjQ4XqsDob9&#10;BL3oiY1S305Z+pS5MUJ3wJ34wIrkc2shW7kDCVwLiBECCZRPnap/LBAyubSQi6UTEENngNEsQ4BJ&#10;ugNMJmiT205lqS3JFKR1jWwuPJUnpkuMmIAgAVAygSHXA5tmu8k/ufrR2HNdmvWzec/2kz/5kye8&#10;UJvgAys8wL0khb7geAh6GZs4mZg2gewrZ18K7WOEmCh7yDfhEpqkN9l2PbohPYyh/P0Zqb4O97cR&#10;od+uMiB9tW2dEwYTY7fJYhMjZfbS6OHtgesBLrSYmZdPLiQerAaczjKQPGS8SD2c++LhWGiC4CXk&#10;PPAk6meotZeviUKgQlRL5fSiCjDqK5sJYUauyak6SJPxKa0XXQZCE/PiGD8BBLW/9ga46AM6mnDH&#10;XtF20pIHTjD0GJpAq9yfAmu8bLWnNlS2DD7tKa56GjPKap8RrCz09+tYRqZ+FIwZeQR0KI9JgLol&#10;399OcskItMt4krYv3zFmnDdW7bVN4056Y1a5tKM2Ul9GrjEoyMeeQW485hbCaO63wsCOGAwM6txr&#10;sEywSRjomAwM9Pk7YekzvoEn9KRX+/e3l9gl6hNIqX8z7KqjOmhvk5Am3k3q9UWgWQCoY3EZPRkp&#10;GToZOIL4jBTH0uv/vjxG385oorM0GTvSpM8kqYmX+8cEpK9U0hjb6gqAyG3N/d7eeLHXVwGquejM&#10;Xw23xoy21SeALH0A/AgswSQBlAgAEoCJADARBzABeOk/OvQ1nfq7dVX0k3ESW2wuCGsMu09qN20k&#10;xMDRHm94wxu2AkwCDYxr4zfQz9joHmiinSy5QEXt2z3fPTGDcdWzmqyyZpDTI23jcN6zAQzS0xMr&#10;Tuhe6xr9AS6VpzIHrpCfcl0X1zuk8kvjemCDPAMTAi8yQByrU6CI+ICM+ewUJhBDzrXaome3NJ5f&#10;ZGtve/GVvWd9oFRt3PiIoZkh4z6Srnu9vMkFMk0ghox4914gB93kJ+g59cTokDY5+wA98dMY61kQ&#10;eOHeVvZAiQywvl73PJnvuJ472jpASOi54x4RAjQCYcqTXF/ge18CD+igM9Al+a6Tl9Y1cxtl7xnp&#10;uLmO923rf/Ss1MbSBo549gWeSBdQIk3PXs83cTON67FX+govv96T6bD3HpWm+ECTWCYxTcgE+sQS&#10;kSawZe4F5UrOXugvOYEhMUWcy1c+4qcc49t7nxzAo7VFXG+OlVuQuNgk3k/SMpAZ6eJz23FuruUj&#10;V38u8X5w3NomuciYczHqGbvADPMv59Kan/WRLBecjNe+/ANKGNiu2ZOlmy7HymEOx2BXXnNFcfQx&#10;/uQlfv1s3mZzfxsL2sUHPjq1rXuud3tzbPcT2VgbfbTTN+7j7n97Y1+89m/hW21srLlPegZL5x41&#10;FsmqXy4q+lPf9853/xjH9Z38A6DkYQzIU96NdWXNTV6b5wKjf4yJ2NrGkPprb/3EaE++jymxW9RD&#10;H+uHgABghGP9qFzasbGgTubxLQ4a0zyXLOUxnuxj7sQyEegGmvQraSALOYwQgAUDtcC4DMABkqhL&#10;f7MBFuRikpsDe0NeuYTFfsqojq0x3UTUgz5tFLgSw4PxF9tAXenq7zTVg54Ak0AO5co1KOaOegTA&#10;BJxIRx7oQV9sF+cxMZQjgzy2hnxzI9I2yqzuGddknbfGiP6JiUJvcozy2m4CJgFnASaTuUBO2eUZ&#10;aBYrSL4Zz4EUdOe+E3A2ARO6A0uEwIpcXFxjoDPkXQ+QkYe2A9z0i15lzIif7BLlrS8DnxyrPxAi&#10;951AGEFdYgQF6gRsBDyIcy0wQf7i6XEtF57Aj9oxvTFRCgExtSGZ8hdXGSYAEtAj3+STbRHX/rwj&#10;BE7VHnTTFVuk9ktWUO5ATG0vv1x4lEXe9UnMlvWzec/2zne+8wQjjJEBqMgYZIh4mJp8mOg0sWdY&#10;Mwhab4OhwphhIDA06WL8ZuQEnuQD75iBw7iJMdCin4yN/irC4On3nlwa+mMFQ8cXYtfm3zMYK/Rl&#10;QHvJMIjl3xoXUeL7wtoEWDDZxx5QPi8CDaghPTh7+XpRR0dtsmHy4uXWQmUtZOWF4gHc14j8fr1w&#10;TIj7ipeRqgxedIIJpJcTGS+1JmzSehk1UcwY6Eui+qibOsReiTUSqNKkjU59m9EZY4Ws/gMSBGho&#10;w0CE/q4hr75u0dfk1iTNS7KvkMrZlwmyXsrSlm+LtOaeZEzFsDHuvKidxxpoEc8WiZW2saVdY+Go&#10;i2PlzeghW3vEJFGG2DXT+BKPxdCCvMbpZBIoD4Aj9wzjFshhXDKo+1VtgElMkxgm4qVlzEsbW6Xf&#10;5jLIY520Xkb3l37NuMnIMhb0iwl9X236milkgNQXjSd9lqFiDOqzjAdxXZ8ASVRykxzx+rsF2TJ2&#10;MoC6biJm/Jt8KQ9Z94RJaV94TBZMupRd/vrfuNX/wCIhgE9faocW/o1pkuuUezlwrXVLtGmsn9aP&#10;AYIARWKSxCYROo5tAvCSRr8BS/otdC5AxiZQTVlaU8d40kcZydpN3bo37DPY77jjjq0Ak900O+1j&#10;n1EeKNH9HFCR4R6wYQw5dy22R/dSwAPZjP5A2fR0L8mfvsBzx11rXPbMCAQxZj1/jLnAvq4lW/+7&#10;Lm/Xe6aRp6NnZOCHdMqbkeE8wCO90rruWDoGteMAkJ7L3VfklSUDhq4YPbVLwES6lSEGEN31Rf1U&#10;3SpfAI48A1Y6T598A2gqS+BKz4KAG23b12npaovAIGnKX7qAoPKsLXr/k6m/AmOM38BR1z0rciGh&#10;g+4AqepLR0wW6Wu3ANU+InRfBMQEtDjv+RLIK8hXesfyCshw3LunuJ5lvZuk7ZmYkek5F0ggXto+&#10;HjkPqGDAOfc8Y/xJk256A5HlE7vDeYCH54HjPi7k+iIuna7Jt48UfXSRXpsoW4ak/KSJ2dmHL2nN&#10;G+j1PA4ImYu2ZryWJmCjcsuPjgCUDNxcbBjX3gPCdM1x3bO+dUta8JUe8ekQ1wKvzs25AkUY3D46&#10;kc8Qdj2GCgMZ+GHfOiOMZO+TDPoAEu8cRm/shQxEMuZ65nF00kE/MKeFX5UNmKJM8mIoymP9bN5m&#10;88w17vVX/aCf9at7qPWnvOdyMTQmvFNzi3I/eMbkrit4rrhH9Ju210f63vh0z/W8F5pzyr/fM9un&#10;u3mGe9g9Jv/csLRDYAn9xmTPKWkbK/T5IKn9ta8+dk2+6hqQF7hiXmAfi6d5gfrIW7/QF3gFLAFg&#10;SGMerm0ai/JSTnOMXE70XYv/mn/EaJIvUI0BzlgXgAKCdMZMgFrrsjB+Y1Y4DpRh8JMHmpR3640w&#10;5nITASDQZVwKLZDrWiwN+jPi6e3POwEQ5BiHZNOr7JON4li5cskJMAEcBJjEMHFPqMcEeDLeY2q0&#10;fon2V4YAiECTACHyuVhNloky94U/Nk9rjLges6e6xUahV16CNPImK50yBiLEdnDM6A/IsqdTHKM5&#10;kCKDPKCHXK5Z4slM5kWsiICZyexgkM+1PWLoyFc/0qv8sU/Sm9FPrzxrU2WgP/edmBUxYya7p3qo&#10;F1ChXwXTG+tGG1ZeecXAaL2VWCaVO0BOG+RqlCuMtPJS/tou4IqewBVlDsCZZZdHQFCLwtLdoq7i&#10;6QtICjBxLRCE7Cx3rBW6yStbaQAyrYtS/0mzfjbv2QAmjGNGACMwGjnDzMvBS8JDJN9NLw4PLy8V&#10;D+C5GFeLdnlYBTDQ4UGU2wqZHvSBDl4Q4uhz3su+iYQHJCNOMAmZrBEThAAKD9C+TgjKoHyVUbmU&#10;J7pnXzHsezl4iaunBtQBBquHiJsxpNZDysPEQ825vYeGG9tDO7efFoTqwewB56GtXeQb3ZR8XzNa&#10;wCz/WXJeCr08vOwyAEyWTaYDCrxM7Z133eSYjOBlo81C/r0kARX62gs5AIYRCiRofREGaiwex6WR&#10;F3kTO3q9HPWLfmqS7eXZBNnL27k6eKF6YQMr6BL6+4tykPcipU/ZAhWM0RZhbb2XaewxqDKqGBmO&#10;TSToNPFgjJBTh4AgeQeYaC8TA21n8kFO3QP4+iuKMvRrYQZzAdAH4GCkB5i0XgbgpPUzXGvtEyBJ&#10;LiSBhYCSwBP67LFblFfZtG/Gh3bWl/bujybufYHsS2oMjxgffanVzhklJkOukSEfaNK91z1p/Mij&#10;L/PSa1ftF0iTcSJ/stI7ti+4701quj9dN06klSe99AcE6Ks5/oz5ABXjAehrHygL6GoBXn0y3aQA&#10;sQCTCZBM8OTYsWOn1zIRyOs3oBgApt9C99cc47NfDsdsyqgMPFKn2lnQhxmXP/IjP7IVYKJNAgsC&#10;NcT1NbL72XEgSQa98RNgIpDTlgEBGcpk9bE8tDfd9gES9tIEVFSGnkmBNzMEjMijr5w9ozLi7fu6&#10;Slf3JlnxZKaOAIDuCenc09pWGs+ZZJzbB3bUfvIgo94xEQIzame6XZ/t5r4LjCAj78pWuZ3T47zn&#10;oWNjYJadLF3yKJ6seqgP/RN8cF79hYyVqUcgV/u7Rq5491v1UkZtIT+gSOOk53HARawoz4lAEdfT&#10;Zbx7btAvv4AWZXYt9kvPne712oYuMgFBARW1szqqizSueS4F7gpkhcpCX6BIYETPwj4gOLf3XCLf&#10;cy6GXs/SqZ9sIDNZumuHwJc+ItDn2RxrJDbLZJz0tV05XANQBAaJz0A23/FMlS/9MUKkpy8QO3Cj&#10;L/1kAlToLkhnPhYD13MZuBFgEqslJkDATq42GaXNx3LNsQ8Aoc/cp7VLysccx3ysuVqhOVrGu3lb&#10;63c0TxLMLRm9sXrNWc3hzJ9cNxfLhSYWCYOX4ZZxmKuOeVdrnkgrL2U05zX/ak6mzsrAGDb3Wz+b&#10;t9l6NsUk0sb6xBjy7PO+I8OI7+8lGXEMk2lEtxYf45Sxm7tGX78Z6xm65rRCDA1yfUXO6BFHtzkw&#10;na3D0ZohGbKMmdwp0i2NtHTSxaDL6MlIp4NhrEx0ln+GTkEermXAMpKj2vdlehp4dNBNhmHonI6+&#10;oPcVWtqAgww3BhQ9uR2Qq20F83hjyhjKdSgXnpgDGfDGhjFi/p+tYF/Z1SlgIJaTPRk6axMhQzvd&#10;5ATHrXfCSE4u4Eb/xq5SfrLar6/vgvLIS9/NdU/oziUmFoW0Anll1DaxO2JY0JmRn/uTtjA2Y7pU&#10;N/IxRRrLrgeatI5JIIBxU1nUMfaK8TZdcgJKCspDtvEWaBSIUIi90hjqXosFERjSOI6Boe7axTE5&#10;Y8hYa70OcoEV6kqv9IEKsT+ALBnygSDqGmBBvrU7AADkku2+qP0DFmJVVK6AhwAwbaVesTUCemob&#10;uuon5XdfAGH8yhf40DojQoyN7id1AWpMMIa8/AKgyDmOvaIM9PtNsL1yB0r1fBCnToElZOkNzEpv&#10;5VaOgCaytZ/61WfrZ/Oe7Q1veMMJhoUJPyO09Ru8aA+2p97m5e1LQ1/V9V20fwY+0CHQgNEmnmED&#10;WDC5Z8iaqJmgmcjGsMh9ygTXeWvIANMYgP21qK/69vIDqJjIR9XsC1UTySbH8mqynuFuMp5BZ99X&#10;WZMH6ZrMKXtsIsyB1q4wkYhRVH07ZqzRN4Ek7SAf5S0tMKZ0yqZMTZDJagty3RcxpxjmgEXMD0BH&#10;zBfHwI5ccwJHAk3sW+9EYMQDRKTvd7iBJ/0uN1BGGwAA1I+x0RfWvro26a399UdAYwaHoP2b1Gfo&#10;CK5lwGRMiCdvMmcy7DqDsPWOtLH2jCUEvGj8aW/t29hpDZaMcukyqBkIystA0u4ZKJXRmMjwz4WP&#10;jsAxeQVwyVMf9XtiYyY3p1hrQJN+Jdxvg4EmgJHJNglEIQMckRZ7SP8CTQBi+gaYpa/cM+pqoqtv&#10;YmFlSGk/dcqwVF/3nHvkR3/0R7cCTLSbek/jXajdPQu0VYCS9u8LJDn9Vx/YS9O9XXBNUJ/YYLN/&#10;xU9wJFCgOPeP0HPDfeY88FIaesQH9KS3cgfMqCOd0jkWN/u/uqibePlU/o5rj8ofw6P0gSmBC9Xd&#10;Xt6BTMkx3vVlwEoghXPH+rXnnnK5FlCp7+3JBRI6Fh+AYdz3ZZd+e+dC9391sBcCR9RH+eRh3zX3&#10;k7TKNgGn6uWY3soYSBPIF2BkH7DZ2Fbu2CfiHYsLfHXsmnT21df9HjgbQEJWfeUZgFv7VW/6e54F&#10;5sSQo7P4npeVq7K4HkAivjg6yXru9Rytj5RFHBnHgTbOXXevOxf6ui5OngEVrjkHZPTOZCw7dj1G&#10;i3xjhcT6oLO4GAniW9ukZz85aQKwyQny6SNHH6xilwBigBrKTCe5ABr7XHIcJ2NOAtAIsHEtRoNr&#10;ju2BJrnYAEQCZYARQBUAC532wAgfisjS3Ue4GCh95Aocobf14sRJ27nrQBDGai44DFjGGyOSHHZJ&#10;H6kyhgN45CVPQEngjjzI+ejFWFs/m7fZPKc9X4w77a3/jaXmKjFgH3744fV08GB7ErZHH310B3To&#10;Y2ljRejjKRAgMMfemIi5ZKzlYkRHhj2jmXELHGg9HePTx9HJ7og1MEENH2JzL6MTuBAIQjaWBh10&#10;A0xaUFZ8xncgBPAAkKAeQr8Azt2n/IXclKqj/MnGXIntEPCmPdQ5EAa4EnOkdTwYtBNAI+96blEB&#10;K2SVN4AlF5uCvCYThDEcoJGbDZnahz7XYnkwtCejg37BsfxdZ3iTzaUjd5+AJOnFuTYZD7FYXA/A&#10;DPwhG+vCPjAhBk2yyiWeXgAEsCCjX/noVdbKoLxAD3JCwMwEHwIUyMUaAYJMt5VA0QAW9Q+oaF+5&#10;BfrLH0gRqwNQ0V9t6KA7Jk1AlzYg+9BDD52Wne5ElUO62iDdMWnoqS9jMQWWBK60SGzlVZb1s3nP&#10;9vKXv/xEhrZg4so49PI72J56m8lIf5VhtDPYY34w6HMbmX916Wt7oImJnwmUiXCGb8aWF3MME7oZ&#10;gvQGrDQ5J8vAAqi0+Co9JpwmPSZuJt4mnSa1jA5ppeuLZV/f+xqXAdCEuwmZ+jJ2M0idx0pRVgZQ&#10;QIlj8Qwg5VG/QJFZT/EMSHVKzqRFu5gcmRSa/GojOnNT0paOtb9zjBdME2UDdjCeASYZ0xMomb8M&#10;BpLERAkw6Y8udAag0Od663HIAwBhsq18tZXJsgmqia/JtEmzL5RNnu37gpoxML/mZnRkZJioB67Z&#10;m3jTl/GYcZ0hXZ9Mw1x/iGt9GmPIcX1in4tcX+S1dwwH4yHjL9YP2QxP44iBl3HeNX2f605riQBN&#10;MHb0TW5+XGoErn4t+ioATuZaJs65BMZM6a9G+hJwov+54gQwqpuyaTf3a2y5gClB3fQh41Bd7V/7&#10;2tduBZhoJ2NTfbW1NtAWgAT5ZYTWr4GaE8Tpq3iuQn1xZ0yRk9Z1hlDXpCEbyJVbQWOtYwbfvN44&#10;nAahcVUZchnomjEoP8f2rvf13LF2VabWTEp/Y1e+6uFaX25dDzB2XVx9RLav7X1Vz+jsa740dNEz&#10;+m1n3AERxAUoGAPGtX3jM7CDTEZ74EyAA53ua2Of3kATaWJ+RJGPUROoEbjoWs/qCZqUvvteH8YM&#10;MiYbnxPYc17+AS7VsfFlbAme37FzpNU2HZdW6Pkf2BcgE8AeeCG+sVuZ7Lsuvnup+ylwuPZ03V79&#10;yQcaiwvskC798lenxl7PwEAYfW+MNMa7j1wjN681XmvTGHYB2c5z0alcgSDAicabsZisUL7GZeBH&#10;910uNQE2dAiBKfI1zntneNfJ03nrjbgnui9ijUiT+3HlCxABaASk0DnBFPL24pLNjUfInTlgRZx3&#10;MCAFsGIPEGlB2AATAIpruewEogAxgCS5dQBIGHYt8Bl4wpCVFggiroU/6Q+oKSgvECY2S+mwVRiA&#10;62fzNpv3oGe5fqm/jLVAz1weGQ4H25O/AaqADsCJ/mKUG09/y8klhXEPNGCMAwhy3yFvDRV6AlYC&#10;QwADxiM9QDhjsYVfc/VhCDP+pDXeyPeHJ+UCQNCXUR0TBWASaAOskD9ggd7AAsYwozLd6pILT+4+&#10;k6WTO45rsehb0FY8gzaAIGAjwCR5x/LRDnTG9IlFJE/tEvNJnurGqE2vNiHvGlAh0ESc69O9JaZG&#10;DJZAK/UKsABCkHc81zChUxkCmAIFGPCBIPKLjZIcPa1jkiy52nKCG4LyMuYZ/coRoKFu9JLPsI+1&#10;EfBAb6ybmF+VgS5MECFQo/YOMNEH5AAP5AI2yJONjRJoJf9ADSEAgrz2Vh7BOIhZUt2m+0wsr/rT&#10;njydJ0+ePM0ECXjKvUnZA2PorAz2dAd+KWttQZYe1+kOjNEe6qcf18/mPdsLXvCCEyHcfdljAHv5&#10;HmxPvc2kp9/cMtKAGgzsfquaO0cGN2O7X60y5gAEJqEmhRm++t9LO2M4ZkaggPHQl3sGbutG9GcS&#10;oYVR6TJRMzkmG0gSWEE/I7pJu0muiZhJn8lmxpOJmgmRSQk9XFcYpMAbRrd6BJYE8vRFvDKSkRfj&#10;Of/fXAnUN5BHXF/BTQ59QTBBM3nT3sqo7K1roi2UAXuhhWD7c04Mk9YxERjYDGvxudroJ8ExAMVx&#10;fUnfdPdJvmNsCeXOGLRvQmpiqw0zOmcwGS9kaGTomMyLj1liYq3uGdau9TVfv9kHdgSAaHNtqp0C&#10;4uqbQFnHMXq6rs/6uh14YnyII0dnrAIGmLElkNMvuRH0xd/5zFt6jBPt637A+AGYAEAAIS3G22+E&#10;7YElnQNTgF4AMEGfzl9Cx3zC/mmdH+3PYMhv3GR4GqHq1979uAsWbQWYuF8zOBvX6k2fl9nBdvE2&#10;kwr3jTGoHwNOcocJVDYGY3c4N27JkA8QCTDJ/Ub/0evcuDZGMupjWNh3T0yQRF7uJ8eM9OKBEQEE&#10;gQSuk5cPfZ4RDDXXPfPULwZJ7BJliX0SOGQvBNAFWKVfPZORns7AkYA3bVg5Y2qki95AlplXwG4A&#10;ijQT7KnO1UOdy6/nYGnVYwJGPQMd904KQAn4UMeOvb8C+HqXBUwEUtDjWm44rtXmARrSJdPznUyA&#10;SO7K9JGLWUKf9EAL7wJAQ+uflC8wgx5yuW0GcjgOKJRH65H0DOOC0pondHvXKL+8AAxcbAJhgAu5&#10;WTsGhJChUzrXYpLQRXdu3YEtuVH3p5NAEswOYAZQpDVFgBje1y2C6pp5Q+uZADW80zNEc2vhgtNC&#10;pPZkgSL0tPYFIAYo01497StLa6Osn83bbJ7bxmqAlLFnXPVMCQhnjBxsT/7GuGK0xlAyRvqjjnFj&#10;DPT3G8YqWQBGjBGAibEIxDP+cnHJ4CdrDNHTDyNamHiyIBir8gBUuA4EkQZzBPggbzpzx5C2BVnp&#10;lLe0QAhlYLgzaMm3LkmMlFyH5vooMQYYzpUj0EZdY4yQY9wyRB0DJlpLRZ2Ug35tFlAQk0G5lQ1I&#10;IV8yuRtlqMdMiDWSe4t8pK0MgArGtPtGHeUFoGhdGu0jzrVcV3KHCeghQ2fMkYAFsgx7dWT0Sx/j&#10;RT8x0HNHYfBPVxGGeWu71GfalJ5AhYz4yh17JVCB4R+zIjZKLkEBZ4ErwApggjmLsucmJE9pyl+d&#10;AksCQgIfKrPyyJ8O1x555JHlscceOwNgyeUnN5vKSjfwURqsrYCh9McwiZFCzmZPh2sxTAJ5pCW7&#10;BkwCqBrbgXjKpyzKIWg/cvRtBJjcdtttJzJaGCcmcIxfL+RNNx0URe0gbB+036abyVW/mwWKMJ4F&#10;zIPWzwAuOG7thgx2Rp0v7ox9LCIskn6ZK7hmLPRl0mQd2ACoaB0PxzFY+oMMposQcJKbzDSIYxRk&#10;UGdcmNBHCRZMSFqLxgsB6m6iCCwAJrR+hRBzJKp9rAZBHpWDAStdv26WLveCABdy6uzF5uHrJZD/&#10;sgmlCfUEX2IuVO/+5jTXMJlBn9RX6pLbDQCkBV5dA7wEfgXC2Mc2Eegja4KvvCaNJpnKaWIcYMKo&#10;cB+bgK2NhfYZ8IElEzChx+TZxE1faitGjfP6V9C+uTTUvkKuF0CL2p4M2b7I6zvGvvP6qTUgTBLl&#10;01o1+lUfiWcsNqHMuOwrdYCK68ay/JTB+HXPzMVfgSXWMemXwbnkYJY479fD1p8BkPT3Izr6VbH+&#10;cW/pN2PCfdPX2pgP2jSDL4aAsmZQ7gJBWwEm2qz6aYOAIrq8jA62i7d5+TOmW3dlgnj6PyBP/+hn&#10;/V1fB0r3nF2DLOksLpBAGnrcq/SUNnYJGWMsdonzgJqAE7Lud/d/oA25ABZ6YgA2RsUFWAQyFNc9&#10;SMcEKshl+JWfOGO/PSAgNkgskMAhZYkxFHjTPT4ZLGR7nvWsU5bKLqibtuqZKJ30gUcBNsoj356T&#10;PQ/FB2gEwNgLMU/oUw5ykwnl+em57HnguDVCAj5ihZAN3LAPYMHiCIwRSitdoIry0QXw6JmjDN4J&#10;sUPIATvoC9iImeVYvEBOvrEVpWnxzNZPiVmiHAz83G/kJ76/5MQcSQbw4Tr98qXPe977C4sjQKLz&#10;QAl7sq61/lwuN31UccwgZZx2zJh13gKdjFJGIAOVkZnx2x9kWn+vP+0oL8NYnPSAlNZSIYNt0J95&#10;1s/mbTbPb+Na26q7tjMujVv3rXemZ8kBw+QrswFMzNGBEuajxosxZu6l/42DjP+M1tY7JB8jxXgE&#10;dAACGKm5UEjbeiTmnZgogBCgAhCDIcfQjgkCmCBLJsBEfvLNVSE3G2Um26+flUn+6hNbgrxyzDVP&#10;gCzyB3KYD9PH4BQCNVrwlV6AibwADDE2GLfkgRStRRLLRDp61YdsfztRxwAT7QLwydUoIIZBnVEu&#10;Xl1aZDeXHNcZzgxoeieTJll5BEDQa84EXFAecdpHmwSwADfoUVaGdmCF9hOvXWIEZfzTR46RLh0D&#10;Xzlio8T0CbAJBCEbSFHINUt8IAjgQT3V1/ijL/YSOeVTr9ggjunOjYfemCuAB/Oa2B0ABeXRj65r&#10;V0HbBFSQA5goRy4/gVm52yhDrA5yyQfgkAmM02bAEdfICcoT00U9Y+g01skra2WWtgVlyQSYBB5p&#10;CyAMWXWgkx5h/Wzes73sZS87kS95X+gZg16Km25e2JdccslBeIJB+226mVAyyBlpvphneANM+i1t&#10;zARGeG4h4hl1WBG+ggvAEnqAL0AQAApgZDIvGLm5otgz4Ft8lQHan2Qcu06H8ZOLQPuADoZr64fk&#10;4mOSalJoUmRCYpJlgtIvnR0bo0AJumMq5EYWSJLxLp/W1IgVk3sIwIPx7XrMmtbeMOY9SD2YPNC9&#10;EE30TGD6oktP65ioe+CGNplGtNBaF/3tBjgSQyTwIxAlQKU/Rgn6JWNc3XP5aW0TZTaZNKkzsTXh&#10;asIt9JXThN4EbH5V7Tjjw7F+iI3CONAeJtvalMFBrq/fGYSeFyZ0QAzjRbv2m+rWigi0ClSRTqiv&#10;Arz0C3CkNXlmWn3ruP6yZxgp0zRIM2gKGZDyphswqE31A/Cj3z0DTexbx8SaJQATC7sCS3KpArJg&#10;m7jX3Hv6K6aVe0AZGV8ZLNo/QzMjy3GGqDLbMwa3XcMkwElwH2nTGDpeUAfbxdu8dBm62jwAD6AR&#10;KGLMxdQLUBDnvolVop8CRQJcnLsujfSuGTPO3SP2sfOEAAFjKLaSNBOAkU/ARiALuQCewI+AvNhP&#10;gmuV1/3kGeG6dLFFAlM8VwI95K9cASeCeHGVvbSBF9qz55MQeKEcAROuu6dcixkXq6R7TD5dIxvY&#10;Ip9AifSSn6AI+Z6NPQ/lHdiiPWKg0Fta6SpL7I9YH7E66Cw+N57cvtS9ss1nuOueJZUnoMO+dpVf&#10;gE4MQ/WjN3kyMRgCa8hK5zhgpGsBIo5zr0lGcL31TLwfW6g1Nxvvoj42xCjBGAGiBKQ4DwBxDqAI&#10;RAFOAEuAEQKwJPeYFnxtHzOEIZurBINWPIOSsQgcYYwywhiCABWyXCDoZPjGWqF3/rJXvcQrlxAb&#10;xbyEbjrWz+ZtNve1sYlN06+T9Z3+do96d7n/GDpzM+knE8vwIHx5wXjdb2OIYQ60hkkLChtzjs1R&#10;AQsZZox4hqs5pI9+xktgHsDEGIwJErPDvBPg4HogCGCPXItXxjYASiRrTGNtkDVvzaAVlAM44nou&#10;PK2hwvDOmGUQy0cdgQmuA2AAIbkQBUIwcJWl9T36vTHd8gFukAvYEGKZkKWXnLl97jO5bQSYtL6I&#10;OmpXOrVThjrjOcZB9SQfCOI8Vw3Gs32sEW2dSxHQAqhAj/wzuKVVjsCY/qoTIwcwMNfLCExwXbsK&#10;0suTLINfOVoQlbGfe9AEueQbC4MhT69+mS5Z0uqv3FCUWRpx6Y01ogzybH2PGBWtNxKrozFGJyBD&#10;oLc1RNRDWQI26AU+0BMAQj7GSICTvbbNfUgZJsCiLMoX80YI1FDWyqIc2iNwKgaPY2n1XfJk6TWW&#10;AtQC23J5IqsM9s7pVX95r5/Ne7Y77rjjRGCJyT5jh3HMUNx081JdgwAHYfOg/TbdTLytndBvTIUW&#10;HhXP8J5MBEahL+OMdnKMukAR4AGGRL9gDUwBesSiACo4lkZgGE5WSkBK4AmZ/nQT4CIf8faM4X5H&#10;rQwmBCa4JqQmcNFzTRyiEcZgkoeyVn4hECbghHEdw6Fyy9fYbn0NeyE5xyakfTFoIuRFZ+JpspIB&#10;JM9+f6ztGMy5ejCo13/ECTCZrlG518QKKg4YBSTJ5arf4wJP7API9IE2VieTYC/j/lAQdTz6uHZV&#10;t0AR9QlIyCDJEDL5b4Kf8SBkwEmTYRhowlCvrxmOymXcxC6yN+GLRdK5a7FPAkL0hfFhTNHhOHdB&#10;Exr69a841+lxP2SktHc/qYN69RVcWn1v3GlbbanN3S/WMeF6IwBO5vom+rA1S+baJfoMiGVM9kcp&#10;QI72iKLP4Miw07Z9bc+oM6YKu8bsVoBJ67do2/TkAuJFt+nmJeal6T57JgZ11wbbbCYH+lMfND4D&#10;QYSYHTGonAsxPfS3Y31lTAQ2BGDk/hKIERslkM31QMEYLTFG0i2fCYQ4p8f1mFji7J13L9MvTQBE&#10;gElGeyBfgIl4543vAJ3AEGUMfBEfAyR2y2SlkHUcGESu51hgrjK4Tnf63fe5AdHXsw2gIA0Zsp5v&#10;nm2ulQeZ3FICOMn3vAyYUD86AlImgOM5XP6uAUByb+la4EwsPnGeVTFFPDN6DgfQBKDIQ9npaz/X&#10;Sgkwkc5xcd4H3guOARyMf3UFdDgO8AByAERixDAeY6a4Tof9ZJsEoMQmoct5a5G4HnA8QZIWdfW+&#10;BZgIsUdcIwPEEJerDYAiAGP+bQdgkguOPSN2/tkxd4H+amg+QQ8djF5ACjZJYIlr8gOMtNZKf+fJ&#10;xcf7Vn4YK0AX5+tn8zabe04/KgNjWT7a3nhzT3o/eo6sGSYMJUzI9XzyIDyxYA683+bdwLjtjzfm&#10;osZd65KIAwS0VgIDuI9uuYIJ5rPGI+CAccuAa40KBr8x6noLyQIAAjYYxAxARnOuKlggQBPjmk6g&#10;BJlkW78B6EAnEAZgAhQBGtCb6wx55YhN0Z916FV3daKXgcuw9N6MZQLYoF99lYFxrW6MZ/q1CSBD&#10;GykLudgoQIYAC0axMrVmR397ynVGGemMrdFaGd7fypJLDtkW92QUM9SVg6Gv3Lm2COriGuAjdxG6&#10;Y19ov9gg0sszFxD3X3+eUedcfnLdyR0nZkfuKvolRo/y5HKlH+RvvEmnDScIQy7XkVxWyAIIyMZY&#10;IitdDJPYHQExARuuB67lDhQIExBDt3LnXhPLSJ0nayQwprYLiJJP64bQHcCi7LUJ2QCj2sy13H3s&#10;9Tk9gSC1r/wCmSbIo97KbOyRDTBxrTIH8ijDxgwTgIkHdmyA2AJeKJtuB4DJlxe2AUxMuhjgGdtz&#10;oVEG+fzNLcOOEZ/LTotTYkcAEwqMPUZ5bBEhlxN7MoxXx0AC8a1ZEsACmHA93caTl/w0cMVLJy+g&#10;Q2AFo89kzgQov2l7kx8vIw9lLwl1BzwAEnK5iU3iXD4MdseMVwZyjAUGeWtpxHJxzWRE+5sgmahE&#10;AfYydA+Y/Ju0MIjol0ZdtRVwI1cZ7QwkwVjASuDGgY2gr/SLctdf9vqptC3oqn9yxfHyzu1JcC6/&#10;jPTckdyzJr4meVGm85tvHRKTc5P7JuImYhnxBRN1ci0aaILO+O7rc8addsiAciw+pkl7QEaGpLae&#10;rjQxfjxzyAeeCAFfta8xo58ma4iMsWXvujhGjzJHK9ceJriMBfVSfvkrj7ERaKKt3Rv9MQfYJWBl&#10;5X7Tb4T1Ywv05hIHMNQXxoTyqEtf1Rk/Qu4FuQJo90CqyQzYNYq3Akxi6uiH2ALayXjdBjDxwgAU&#10;rZ9Lz5SATWTCtM2mffVZ90AASYyO4lwPiKi/Y4XoO9foCdxz3TVjwv2WDnExqCawUhkE8QEv4uXD&#10;wDc2Aijocb2xaB8g6rr80puMONcCUAJq6I+J4lhIj/GuDoEe9q3lQT858QEMPaNqm9K5Ppkn5Cpf&#10;91UygSTiYnUERgX2xGYJ1AlIKX1BWnHSxyIR556WpmP5BZAE6gSS2AdwBHjENKEzsEMAilRPOgO+&#10;Y53QnTuPa+l3nXGdOya5XIJc1w7pyg3G+zWWiuekZ2ZlpqP1SVwHguROBASZYEhskkATckAOQAM5&#10;8XTZx9Lwjk9nbjixSqWlt7VS0jV/L5y884AUwEjuO33w8GV/ui0w0gTGbn/WCfjw3qfXMZeY3ITE&#10;Fd+fcXLHAbYwll1nDK+fzdts3pXaV3kyPrWxcebejCG7fkYxBL2r1s+zg/DEgnntflsfFBj8AI3G&#10;m/4CguQSEwMBuMDIxqTIrZxca5OYzwaYMOoY8ACFABDBGIhhQiZWRQwMYIJ8Y420fghj1ThhWDLI&#10;gQj9EjkWCMCEUU+WYRkIIq71RgAV0igDsCD3HeVgXCsz2X5x3AKxykaWMUtvzAc6ySl3QIj06sdQ&#10;bQFTabWjPHPNISdee9HZn03W7SfvXFwY0q2bwQAPuAFQaCd1lXegQoDJdBMhoywxhsirD92xV3L9&#10;oJt8a4jQ61psFEHZlTdAw149Gzfqn6sIgCF2TsAXudydlCGgIreS5HJhmgATWbrp7de+MUECzgI1&#10;Ah/s1VO5yCo7ECQgBEAS+EC39qA7xsZcj2S6+thy4QncyxVHGcQHxkz2Sv2tDQKYco8KPJqAibrF&#10;jFGe3JMmg0b6mCvKsH4279le8YpXnGDImOxHk2ekeGFsunkprx8+B2HzoP023Uz0WuuC4dY6Joxw&#10;BqC44luAlJHuizqjexr8gJHABPGxRBiihX4Jm5HK2CQTaNLaJ7lTCICK3GaEWBnAlPQlT5cxZ7yZ&#10;2Jg4mYQ1IUF3Fe9h7AVBn/oAaibTxJgVAnpyu3E8y8SgjOGi3ibLJmD5PcvP5DOjQnu7L9Kr7Mqs&#10;3tq39UpilQBL+lWtY6yEDO2YJDFN5rok6gQMaT2U2WfYJULuOuqdO5L+a8JlcpkPdJPfJukxRvoq&#10;ai9MSntfPvsy2dfVGCoZMxmD2gUQIegXjJHidgGA0yySXHcCUGJGkCXnXN+oU0wkbT1Bu/o1JpHx&#10;RI4ek8u+xuo/k22TdsCb8mfImXwaF9pQO+tDLKBYWPrKcS5VwmQIkZfO2O9eUafqIhgzfe2tTWv3&#10;jLsmwxmo0tx5551bASb6naGc20SMBn20LWCCXbN+Lj1TAhestTFyvs2L1z0RgNj9YJwFYMQkEcjU&#10;z91DsTmkzZXHsX4VXI+54t5LRphATToCVQTHsSjk71kWyKLcsUgCcVzvPpljUlyy3f+xSQIXpFWm&#10;mDTkY3/IP/AnYIJ8zwj67AMO3C9092xyPustLXnXJtuk53XsFM8vMoEr4mOwiHdvkqGfvPNcYQI0&#10;6Fdmz83caDxTXVO+wOiekTHz1DGWhzSC49xlyErbtcCZnl8BL/KKOeJ6oEjghmv2AImeN4CImCHz&#10;uLIBR1pvpHXDcr0MXAGmyEd+5dn6YgEasUroYtzLqzVTcmN1rUVdhdYnEUcPuRZRBYZ4f1W26bIT&#10;GGJO4F1NR2ySXGeAGq6Ja3FX84V+IZwx6rhFOOmJwaJMgTPyVj7X5U+va8rgmrmCfOiyfoXr62fz&#10;Npt7QJ3NcxizgvYwBjxTWpB/zTA5AEwubDgbYMLAYqxiXRhDrVsTYNKvchmqDC+ghmNABoCFTK47&#10;ZPVvgAl5BnYsEGPKuO1XxblWMCyFjPfAGx8UMUwAF65lpNId4yEWSGv4BIBMl4lcHYAT/Z3Gvt/6&#10;uib/ABO65zom9LbeyWRtBJgon+ut7QI0IUuPspKN9aDMdEvTH30CTBi3jHKyyq7c2ghYQl67M5Td&#10;K97R5kHklSN3KaCCPOh1ns7cbKqjcsfqmG42AQtkpRWn3LFGhECu3GFah4PhTk+6A0HURZljVyi3&#10;dgwACQRRh8AVIAS52pkuZYjhJJ/kWguEfnWNcSPk2iJ+uthIJ32AQq5W5AJBYqPEAsm1Sv8oE3n1&#10;VqfpkmMfOyf3ncAo8YEggnIH2lRWoTFGNvBIekH+sUvs6Z5uQYJjfZl7l/qtn817tle96lUnTOYY&#10;K/2iknHiBbfp5iV5+PDhg/AEg/bbdDNBZLAxpDESWlMEQNKfVWKTMLj7larrvqoHWgQA5H7D8GSM&#10;B0QEbDAuGah9Je13rckz4gEvMTkC3Ohm/E4QI/cScsabeGwRaU3UvFgwO/pC1G/+TE5MTDwUTU5i&#10;YcRmCSzJqM59yLk8Ang6BwwZ8/3K0IQQm6QvTYwGdbZngErbGhV02euD1h4BisQqAZQwwFBl+8OK&#10;eIDKXPi1tUximwBNWk+mNVFcA6qIF6dPGepAg/4UpIyxw0wwvZhN9lrcjzHA+DJJX4MmfbWde8HE&#10;26TYhNEkmtHA6Mn4M8ETTOIYbuJiirSmRsZf7LVYJ/bJuJahpS4tRtyzaDKEhFy+jCvjMoaSugce&#10;MMQYNCbi+tfERh+rN8NJvyunsQD0co8EWOkT4EngiP4K3Gr9GfeRcWzsKQcAJncIIeN2tnFfrE2A&#10;o/rrF5NhaWOHvOIVr9gKMGldF/1ATyCUvtoWMLF+y3oC+UwJ2DXbAiZe0hk0+iGwTD/UrzFIAjjs&#10;3UvuHdf0VywQfRZby1gObKFTXGAHfYF/4hwDFOgRR17a8ooVJq2xETjiujHo3JiM5ZRee7rFu24M&#10;B6ZIz4CXPoCGfKCQIM44JxvzQ/pA2Ngp7cnG/nBORwBHQJDyubc9nwJUyNUGyhOwFGAz78MAnEDM&#10;GC/uTUBFQAH9lYlcQI7jwI9capKTj/P0BpIGsgR8yE96soE2Adqx0ioP0CGwgxyZmHSxTBwDLmKr&#10;xLJzXTqABzAgtxzpW2vEeyLQRIgRI11rlihPbJYAaKE1Sxj6Qu44rY0SIyWgxfs1kMV7SlxuOt4z&#10;AlDCueA4pmmLwAIRABp05VIjtAinZ70PHgxDRmfrn3knAk5ayLI5RmnocG7fwrP9JUi9gDHicx8i&#10;C5Shk27tvX42b7O5p/QTkKe1HpRLP7h3ves8A0z453bgknNhw9lcchhtjHsGvzFkXJmTmi+aswIj&#10;colpTQ2GLnAAwELGWOPiLf0EN3L9aC2QXMhyswGmML4ZfLEIGM+uAVjolz+Ag7Hcl33yjEVx2Bx0&#10;Gq8BJjFXckVQDnqxQARllwe94umidwImrmmTFnINNOprPkO0MgNAYnnFXMkdJeZKwIbymev3Jxvn&#10;5OjK+I5twBgOMJFHLkyxO8gK9JLXP/LVV/1Nh86YFxnbsTtimMTYiKXAiGdwSxugIG+6yWrP2BWx&#10;Jhj9ATdTVrnUZ4IlubYE7CirssiHDjrd/+QnYKJfahPpq1trhqijuMAHsvIPCAqkCEwgG5gQw6e2&#10;kn/rhpBv7ZDaj6y9ONdaOyQwRn1jo1QvdQkwoTfmSnWc41t57LVBepVNfuqjbY3b2CgTiMn9Sh7K&#10;GHtm/WzeswFMPJQZLDFNGCZeFJtuOjdfqIOwfdB+m24mU7lnMN4Y7ozpQIQZWvNC6C8erTvSl3tg&#10;B9CihUZdi0EBTGkNif6A0nok0rUYKb3SMEJbVJWBm6sMeQYmOeVi9JNzXd7yNCEwKTIR6SXTAmyC&#10;CYQJBeqfMQoEoieWQYwV5wEmjpXTXn0FdTA58VWpCZoJj0mciZlJLgPIJMZ9oZzKKK/clbglMaK5&#10;a8Qs8XtaAIk/rPgl7bFjx3aCCQ0QZe2i0990ctURtA1QRL86bnFY/aLt9Hvre2g7BpAJOyNAvUzq&#10;vZTduybxgREtGsf46csoWQZExkxfi03oTbab9JqIM0KAEgyijCRGjHNtJI9+G9xirblkZVAGriiH&#10;/WSYxEKJjdRisY0f/avv6utAsPo9oK51UWoXk31jyoTX5J0RExgGbDFG9Kv+1bbaWv8EUgU86o/Y&#10;Qe4p8tqbYdsXdaExo720Y1+ftWt75WLoZWDGKFCml770pVsBJuqqzjES9LM4Bq8Xx6bbAWCyPWAS&#10;w2SyShz30SHwwzi3178Bjca86/bSGhOxPRpDGf/dM4EIjZkAOnIdx/4I2JB2l7l0GrBx39MVACEE&#10;1sTcCBSNZRLIENMkcCBQRRplFWJ+0BXgIr+eN4J7IXCE7gAR+0AedQ7cqQyxXAJdYqOoa6418s1l&#10;SPAsU9ZADfq6BwM4lNdzTlyAsvykD1SZ967r4qSXJ7nAkVgiMT4CZFyjIwBFvq4FlAAaABO509gX&#10;F6AieLZ7NhcY1Z7TjgEXgJAAk+KBJfIg65zegA2yrsdGsXct1ol3pTj79AMTXA9o6ZfAgSH2MUwc&#10;55oDiBDmOibe64AX557VdAdOxPrwjva+nn+x6deuLdBqrgAsYRSaJ/Q714AR78X+PuI4dkhgi3cE&#10;WeVQt9Zq0d7yFAJMAC7yoUdZtdP62bzNZlxrLzr7kwhWjT40tr2rvNPWDBMGQkyZg/DlB+2/36ad&#10;c4MxtvozjnFgHAEKGPf9HYXhysgFerhuLmtsSgMwmW4rDECGHWPfNWCfPWChhVz7qk6eYdcCtP36&#10;V7nKPwOR8QdkINtfbwIqxDHYAwHIC4AJMubYgmMMEiCIOpEh3zoSsUvUvz29sVwYqQxzsnSQUZaA&#10;EG3EwI+FwKBlANOhjLnZ2JPTDozw5HKFiZEijxan9T43BxICQbSNerSIqvbJvYXO2CjaOvZKoFNA&#10;TEwFhndrdpDVNnQrA9lYIPS2z+gP0Ig9pAzaVN3oDKigUxkrbwwT+SmD8pKnW5ld104BBeLkTS7g&#10;IQBHe8QsCggjF0jRmiSVO9ZSbjCxNZJznEtO7B97OivnXGekviGj7tqAbnHlmwsP3c4b/8rsuLEw&#10;XYjs5Vc7a4dckxoT5GIIBQjFcFk/m/dsP/zDP3zC5IRxY2JlgscA8YI72J56m4kP4y7XDQZca1/k&#10;vtGfWwTHLcqKYdIvgRl9Qgu9imeQxiAhL46hmssOWSBKC11mxNMjzp7u3H4ycgNnHCcTIFNdyJiQ&#10;+oplIuJlZBKTr7JgYuNBbvJCF2ZGi9UGlpSf8/bGMwaKMW6y5kFtEmYyLD+TQZMjE0oy/Y2CMUof&#10;gET9qo92YTz3a1rskv6wAiQ5dOjQcuTIkeWKK67YCeIBKYATFFpASOuWxDLJIBenTzPShdbL0F7y&#10;VyfMAkYQAyqjSBzDwES8r90ZZd3j0pAx+e4rqIn8/EraGigMItf6kk4PI0W8/Oj0vJCv9tXnuWfV&#10;9saTAGCQP/ncDQRlFB9Lpl9Pkw+gm+vRBJDoE/0uT+PXtRhNrWOjfNHn1UsfM0bUQzkANAF6rWnS&#10;AsiCc/dYQJZjcsoifcYZA6+21jYZavPrNAMsgMq5MsQIUG/leMELXrAVYCKtCXXMgxbaVZ5tGCZe&#10;JMbtGkh4poSjR4/uvHy32bxsPa+0O7DBfdU9ERAY20F8fy8SAtgah3QEkAQeBGoEFgQiyIcuafU7&#10;fbGUAmSEyhSwKX0sMuM2wMK9IV/loL/xHIBhP0EZsp3LI4YMXTFVAgqln+kmqEFHZanssVfS5Vos&#10;k/TMthAfaOGZt2apuM+E2DOOPdcCUByLoycARnrtGoAciCy4VjqgQroCRJ3HBvGcce8rh/iet+TF&#10;C5M9QiaWizzUE1DifS8+lxrvKsZ164DEUAEIM/JjnsRocU5nDLdYNPSRD1RpoddAEPoBB61VQq41&#10;UDxHJ9gibe41AI/ccFpLKiZLHyWkF+cdjDFCxnELuorLxaYPJn3gAIwEWABFpGudEV/cGafiGaqM&#10;T8cxQhiswJb+zMOIxRBxLl9lk5e65YqjrK7JW/1a/wT4IgSwrJ/N22wBJuY9vtib4wBy9JFrsTPX&#10;gMnB9uRsjDAGub7BpOjX1cZVa5Iw7Bm2feVn8JMF0BmLxgr2SAyPAIiMeDpilgiABeAZnYzmQBMf&#10;WDFU6AFo9Dtf+ZEFGARqVA66kpUOAEFn4EosE8a+cpBX11xyWpxV3oxxeeRmQx8ghHwsFzpjJNiT&#10;x6boV8H9dYZe4ALjl0Gby4o412OaSBcAEAMhMEY9lS2AxXFghXe0fW4lAQqBReqT4R1gYx+QEPtC&#10;XXOFiTGR7lgU5ANWAoEmYBKzQznkq5y5+dAbuyJGiDR0Vrf6VnkCbQTlsJff1EuuNg0IiTUitL4M&#10;sGDWPxAEaBJwMVkpsXzozNUIUBIrJRCJTv3lOHecQJPKUhsGBtoHxJAh27H85Esm+ZgrUybWTX2i&#10;HbTbHDuBOPTVBvYbASYYJk3q+hrGUPFyO9ieepvJEOOdkZiRNwPwQXzrXjAs+4tHf10JpMgIZJDn&#10;rpO7TYuixhzJfUE6gMHU1S9wy4+xLL/AGsd0zzKQj/ESY4YBa2JtYgIoMVFr4bV8mU1yoOUmXHS2&#10;CKo8W8sklktrYtibeJjw+SpFjwm6yWsTQ0HeyoCtEOuK3txw5OdYeYEbwA8ME4AJUASzBFASYCKI&#10;A5bEOMFCkS73nFyocgERl5tV7CDtrn3krV7qxyhjBOSjz1gOCFNXk/uAkr42m3ipn3vcRN4EOl97&#10;k3kTdZP/Sft2XbtFIzexpxeoFPARyAF4CMjQ742Nfjet/NqQfK5bwJaYIfVfwEcuN+SFwJjyCgwT&#10;n9uXkBuYPNQ9sMfEXl0YVAEV9CmTMhZiXOUKZYypl3ZvPZaAEW0dayA3B23PKKnNtC1Z+dbOGZzV&#10;W9s873nP2wow0faxAnMD0c/60Etj081LSh2xa56JQR9vw/KzeVHrR2PBGNP33qP61XnAhTjnAYOx&#10;KNy3jvWh6xn1gntTH073EuN3AqCNO/1enPEkPgCtcsRKMTZz48ltprwav457rpAjY8zGiqo8QsCp&#10;MSc+4DVgQX7S0adclU2a2CJ0kJVHYIh7xb0TmDsZHz2rlDsgI1CUzp5hARvSxTiT1n3JIHYcsBI7&#10;JvBEevetc3k5r8650QRw0BeYQh9gQppAk8k0y21GWWOR2Ff+AA77wBf5MabJBt4EotCVu4z3oeeb&#10;dIEeXQsUkcZ15733HJPN3YYOQEEfElx3nhuPeaFnqLLlihMYogyxUAr0TJkAF3LKFCuFHLAioKL3&#10;PqACeAAwoc914AjQQrz3eeyRvv4zZBmqWCgFAIt49egPOK2NYr4hThnn2ikxXuQNTJGG8dsvhvtD&#10;j7B+Nm+zuUcBT4Cg3DLUS/sbj+4X9++2z6iD7cJsABOGaH96aWwB4YAbQIVAE8YycMBxbjCAO+Oy&#10;XwUDJmIC0CvQYV7b2jsBG67121nHdAMmWsRVGjpz2WAgMmwZzwznGEtAuNZaYYADAcgAHBiT0tEN&#10;0AB+CPQCN+ieegNM1IM+AAs5ejPqlZdxnbxr6kivvbSVWf4xHgJMAkomc2SCG44ZugId5PubT4yC&#10;DGLH0mlvIIx6ShOrI9ZFwAp55QBmVFf1UX9GNzm6HSuH0BomsXZaF4XsdGnRNmRavyQgRjkDX2oL&#10;stqiBWcbKxMwCTyiQ/mUlyy9yueZEcMjV5+AnkACeVWvXJjI0k1eXcnLg6zr2gs40WKugRu56wQO&#10;0Ss+9xdysVICV8gFmsmTzmRcD+QJXFmDPORiz5CpzAF2MVJqrwCT2jqGCfn1s3nP9vrXv/6EiUYT&#10;Lg9mBoyXyMH21NtMVhhvsSkmYwMQ4dwxg6/zDMAWiG0xUXsGO8MwEIQRyoBrbQiBUcsIZsjn7hMD&#10;or/05PYTg6W/6OTKQi/9uQ71xx4h8IQRzPA30TNJ6YuXSaRgktWq9CYuJhQMTgayMhu3jEdGsDyV&#10;26TSpMckR1oTtr7emnzSIRj/6sxYp5Nxw0gPMAlMUkZ1BHD4I45fz/rDinVLACIBJQUuOUATX7Gt&#10;V2MPQJEWQMIlR5/4E4vFRlsctrbWvvpIuykDEEGfMEL6YskI0QbaV1tqBxOtKPPu69om49okzLWo&#10;5VHITahN3kwsTRy1TV9BTdgzMgJY9VdgRYwjxwCS3LyMg/o6loz+IRsQAZSLJeScDm0dYNJisPq2&#10;9Wnm+jjSAuRag4ceMsaAMjIa5xdoRoo60KlMymGsavMAEu2pzHTTkdtCgBR9GboZn+nXjoygvnK7&#10;1ldvxpnyxMxp7Z0XvvCFWwEm2j93ptZS0b/Ksw3D5GDbfjNp0PfA2BglxkBAREClPnefBXi49wIy&#10;crHRXxntgRXSJW+c0tkHDcdkY7OQ79y1gI7YIPbi3L+BKZVTfMwNccYueXWjz944Fk/eM6VxLo30&#10;091HCGyJtZFueqV1H6m/NAE5ra/U/RNI4TkmvjLEPgko6TnYsylZ4ACd3a/iyAVgeNZ1fzp3LD+y&#10;scOcB4AEorivY70ALjwrvWOcx2QLiJ4ASXExUnKlEe9cHt7trgMSvKfol1fAkPS54uSm413pGW1P&#10;ns7Ocy3J5SY3G3Heq/LzjgVoACPEB3r07lXOwI9cabRt8oEdjumWVj7kBCBD65yQ7U874r2XW0es&#10;MrROiXhzUC4nAAnghXN7QEV/qwGCYI4wIBlujFlgCoO2v91gnZBprRJ5Kwc9rYniXHvIV3wL1MZG&#10;yRWI4VuZydFtXrF+Nm+z9R6mPxcOoJD2NB7d4+6ZA8DkK7MFmAAf+lWwMaavACb9HYZxH6jB2Ad+&#10;6MsWGsZG4T7Tr28zxrEHgAiAkv6kA+SI2RFoEmNEOfrtr/K0zkcGeK4IySsf8CNQJ1cQYEZAiDTK&#10;3R9yWsMkdxggwGRdSKse3XfSACwCFwIzct9Jt3LYB5bQF3Mhxoi6qo/ytjAsnYxvhnLGfmlaw6Q1&#10;QcQzwguxF+jNvSh2TUBFYEUAS+CG8sXYCTCJQUF3DIXYHcqae0nAhDTKlJsP2fqp+suv8iZDX2ud&#10;2AeEAANyi7FXhnTGolE/8TFWhMCC2jHQKXAp8CHARJoADbrsya0ZJrFMYo24pmwxZmKgAEGSiw0y&#10;QZBcZgJ4csWhg751maVdg0F0BCbVN7FS6CmNELgSG2YjwOSVr3zlDmDihd+EzwTNS+Fge+ptXqK5&#10;PrQGCYMvIzU2SQyUgAsgClDD2h8BHIXYKWQYkBnlJuxNbMUx4qUXLI7pDyKOW38jlkmsktyApgsP&#10;oEVeZANzAkykkY9JWpRcky8TQRNbE0STsH43bCJl4mgSbuIN5MiVQzDhzd/UpKeJmAkxfSan9NOL&#10;jSBvwAKjhAEaWKK9MRm0dewdIIc1TIAl1kDgbhOThBsOYKRj+3lOzmKwXHr8jQVYYuHYfmHbIr0A&#10;relWpQwTLDEhd+8CFJSTTAwj9e+LdPT8vjq7v1svJIONsaE9+uLYBNlxXya1DeAi1wPn2mkCJvoz&#10;gCk3LaExoQ72rQdDNrDDGHE8QRB9Ehsl9pM0rYFDLhaV/Bwbx7VZrJRYOdrBBNXYUPfYHdrMONTm&#10;uacBMqQl19dyY8V4dExHhi7DJuMnw4mM+L4gkxPnGate6pQrk7o+//nP3wowAeJom9aI0R/0ul8P&#10;AJOLu2lf/ajdY/p4bgQo2BtrxkigQkyTAJAAE8cZ9uI8c2OCuM/oTgf5xjDZABjjzPgKjHE9Nkv6&#10;jcHYUF3PHSYQhM4AQWlcD8ChJ+ZMbCo6ycWgiiUijXtButK4ppwBjeTEueacfPcZvUKAged8DBnt&#10;F6hSOvkrc4BI92D3o3IEnASUxP5y33onyEu9qssEa7qPxdPlWmUTH/OjNUdiegQExeSrfGRimcRS&#10;SSb2StedB8QoS2BLDBXpY6SIF0fe9dYrKQBOvFc93113HkBibkEmsCU2TgzMfidMHkAieJ+Kkwbo&#10;IZCTR64u/QknFktsEgHoMAGTPmzkIuPDSUBJbI5ca8wRWruE0eaLu/d9gAmwRRkwNuTTh5Zcb/pN&#10;sLzoVwblc5w7cACNdyG90jqWD73yUb71s3mbzX2gXwOIuHsonzY35o139xgj4GB78rcAE6BA6+Ng&#10;AxkDWBuxJlqXAxgAaMAwwXwKNOkPOeQy3HM/wdBwHSOlBVRb7FTI3cMeCCLPmChAiNgtDOUM59YC&#10;aY0ReffXmwCD6XZCt7L3+1+ygUABJvIQgDy5+2CvKA/Z1oxIPtZDi+YG2sSycY1MQXnE1Yatt0JX&#10;BjPDnXEbgKN8k2ECnGA4kwvYiDGijgAI6dLJaI5tEGtEWXLnmEBR4AK5CTyQ14bK6jjgJWDDuTK7&#10;FnNFCDApf8cTUAn4av0SZZBfehn9ziebJ0AsMCjWRwBLbI4AnORcn+4ygIjqSr62OhsIEuMk8CJ2&#10;SMBK66gElgTKTEBGGeRbOdIVYBJQRlaZAkxiCdkH1CSrXerrAJOAmPRoC+2yfjbv2QAmHthNKEy4&#10;fLU8AEyempsJEUOOYcR4zE2EwbX7lfq0Ieq8P7q0QGtrZ2Au5PYB7IiN0hd+hrGv1X2RZKi73u+K&#10;+/sOSnsLkzJaGasMVXmLA7LQPZkl/cEncIWRy8AFQjBcTaD620u+0/l7m1SaBJtU+WLUFysTHZNY&#10;xos0+UOTM5YxJpqg0WNybZLS17oAgCjmDFllUQ9GN4O+Xwm3aCuGCNADaGINkxZ8bc2SmCUFjBPX&#10;uOW0x1ChA1gCgOo3xC04qo3k3WKoytnXTJN3YEmMo8Ay5VRusupi3xdvIaNDfTP4GFAmZybzJtHa&#10;1QQuNxYTcvkbe8CY2CrGoTEWKBZbI9AupsZcfyX5ABA6jdnAlrmwK3l9EWClXjFUJquk+0B++i33&#10;pAnKKDeAQbkZnsZ0i9TGJlJOeYvrS7jJKuPIvdDX8L6AZ2Bqn4wbhkZf1zMQC/pMu7fOinq13s+2&#10;DBP9FsCnPgBD5dbXXh4H28XbTCj0r/urv0DpCwa38aI/3GsBFu4zsq4FWDju/osJEghHj73xJ10M&#10;jcAQ+skEPMRSCXjJNSummWsxSuRPj/Ll2idNMq5L0zG5dLQPUEn/GpCIrRHzI/ZK95BQnsrk3uie&#10;qtyBLPQFJtlXttqK3gBMwINyuSfo0EexvQJByNELgPAukIZMQIl7Vz4TSK5e5aMMtUVgaawP8kAL&#10;gElgjPhAl/KST+49gSWeHblABsIoY6478ifbIq2ez3TEYPEMsu85REZczBTvRu9LoEeMFe9Z4McE&#10;aVqbJNeemCm5/gAXnNvLx77FW3MJAoC0Bsr8lXBrmfiAAfhoQdfez+IdY3XksiM+19x+KZxsf9ET&#10;b96QTuBDDBUGLkOXvLIk14Lg6qJsyhUIIj7QpvUqlEt5GMIMZsYwfetn8zZbYCaAxJxFvbSZPjTm&#10;Y5EdACZfmY2hBwwAJABMAHTcwIynwA3gAtCj30IDBmKMkE+WDkAAAEEACPT7XGwVgIl0mBt0BlCQ&#10;i22RKwz5FluVX4vOCgz3/rAC1IgJox6BEIEGDEo6hQAWIEiuNoz1wA86AQ7AidYYAa4kS2eGOGOV&#10;ga/M6tJfcpS1dTmAHWTIChn8yk2fPZn0ZSznbiE/QIXy5Lojf0Z2DAIhhkntGRMlIzrWRi40sW8C&#10;Kgq5rgSuKMsEV+imNzcX+oWM8tg5MUjojwURGDTZM3Rq70AQ6TPuY4B0TpcgTcCVeHOV3GsqixBY&#10;IG9ljYGSW05ARMyN2iiGCVCjv+TE8mgtEc+qyWqhrz/wBLC4JiiDcqq3dAEv08UnJkoMk0AfegNt&#10;Yo4oX/Wk09iJHTOBHHoDTeiWZv1s3rO99rWvPWGy48VvktCK/l5WB9tTbzN5YiDOr/AMrgxNRhgQ&#10;IvcYwATjHhgBsMjg7+8fMRm4R2Rk0segm397MEFnXOZKAXzp17fSx2YJGOn3uOnPjYd8YAAd/bWH&#10;oRrjxQTNVxYTiCar9oJJpAm8djChMVEEiJj89LXLhKbfAtIRW8Jky8TIBCUjxcTORFf9WlzN+Fcm&#10;bRoDICZMa41wneFCk0sOlgkQBHCCbdKaJlglwBMhdgn3HYGMvT/oWAfFeigClslcw0TeGCHR192n&#10;9ibsyhYYYTwYA+QBGerJcFJXYEeGnboyUjKeYqFkAGgP7WhyqO20sfwy0I0Dgc7ya/2PwIqAuxgf&#10;9bM2Vd5ctaQH0Dk3rlxTp0CEQmylwJhAlwmWBNiJp7s9mdx+nOtTbZErS8auOHUCrBgDsQKMiQw4&#10;oERGXAZedPoAPcfR/wNKMhy1NfAroCQQyP38ohe9aCvARNmUW7/oU8a3flGmbdYwOdi230wQPI9i&#10;fPTeDGwIMGn9nBgigRbdb44z+gNRAlkKMUsYTa1TIhiPgSWBCwEv5JXFceOYnHe9vIxJMsZ8euiX&#10;t3TGknNllJaO9AcWBOII4mOeBDwoIyPf2I9xEuATS6a05LuflLH7yzX3kXuwtnS9ciibtLG4ahdB&#10;/zA6c68J9KC3PAADMTKc565DPoDF8zCwovQxS5Tfee8m978QeEI+l1Jljo1SXsCGwBFlFaQt5PZj&#10;P9dO8V4TH0ADCOnZ4/0Zc4UsPa1HIi4mTO9Kz3jvwdY2AaZMVor08gIeuEZngErv19Y/CRAJbJGH&#10;a+QDWVzP5QXYEAMloAPzwz6miXiAhzkpwKMFYMW3zgngA9ABxJB+AjIAE9eBKl2XJveb5gWFFquV&#10;t7ICXRh69NPFWO6POuI899fP5m227k3thdGibNrK+DC+jH1j3UT/YHvyN4Zbi6YCyvqdNSAEqwm4&#10;0C94ASKBGBgjABPgnLHXL4iBBwADYEOAA3ksFDrl0XojQIDW3hCcAxLo6S85sUcY1YxlAALDHSgC&#10;SKCfLMCPXGti9OU9Nw6gTb8JjjlDNtaKQI4B36Kt0lRn5YoNkgGcwZ+LDZZOjBhlU44Akxaq7a83&#10;sXHUxzWG8jTyY364rpzVS3xuHBn4sVfURX0Dauihj2wG/JqxERMmICYDvnKIF+ifa5hMwCSmi3K4&#10;Lm9tRa9jZa4sEzRRn9g4Qi5PZHIryeBPb0CPc2WdwEPliAEjnWP1muyPgI3AEmkcm1fKMwDE73wF&#10;QElx5UdOMFcSj6nVX3ICY2K+VO/6zDV6gCGz7PoyWeUiGxtlgiuuV0/toJ7OY9JM16HYKBsBJhZ9&#10;NUEyYfKAzr3By+aJbF4mfc3wUDjf5obzAiPvxeRG2WQzeLy0pPPC83DRuE/3zeQKENKCmoEmjEas&#10;EEAH4xNIgfnBsGeAC8CS/sbSgpYZ5v2JhU76+hIv9HtY44KxRwYjpD+I2Pd740CU/v5CN6AEQCJv&#10;YIO98iunPBnBjFs66TZZ72uLyaDJ/aRPC1GUhb4O2ZvETL9sE7cWojMZMYEyATQJaSJpcs1QVkcT&#10;F8Z17JIMd2VVD+XHBOkPOcASgAegxK+FY5sEoAjcb3LZce4aGfHtXbcHwGCbyAeDR/9pG/3gPjXp&#10;DvBh7OiPmBaMcMY+sGQabrlu9HtodWd4ZIQwwsgJDA7Ggkmx9qp9cuuhq3EGeIgxoh9zrZrr2AQ0&#10;GSeukRVPJiZS7dt1OgVgQoyVdEkXm2Xt/hO7KXll0C7dI/aBjbFWgCjO7QOBXGvRYOfa2tg3LrWt&#10;vtC2DChGDKMiplLGUtT7DCnPVW1IZ/nuskp2yr/LFtsKMNGXyqcsdDtntB8AJhd/88Jn9GrzAIUM&#10;+txpYnEFEnTvxZSI2RVrwT3rHgw0oYfu9HlHB1a47rkY60MedJIPZKk8jsnECJG/tJ4l8jSecycS&#10;5zp9MaTKo0BfQGsgT6wT+UtvzMsrcMNx5e/ZFGskECmmi2Nt6z6SFiBRWygPuWSl7d0QYKIs8u19&#10;IX0gR3HJiwvopEc69XZe/cnnFhPIEeuDDnLCLMfMN8CktC3CKu/AGfmor3SOc7VxXV4BHQErAAgG&#10;dqAImcCZwAnvwgAj+XkPui4fgIl3pndlAIpyCbFXWg+ld6vnXPl5P/de7c83rpMDgDgPFAmUicEx&#10;1y3p18GFwBfvfoA9cMQ7G7BhfhioktuM+WZf8B370CJfci3Oap4oOJavPANjzB0DXVqjhYEbmwVQ&#10;Qz998lT+3Itcc+7+XT+bt9mMd2NAe/TRR1saU8Z/zwyT+4Ptyd8YY7E/cvkyBo03jBNACsAAGBA4&#10;0SKrc+0c44h8v9YNBGG79Ecd8vTLix4gAOMXiEAWKNGirNIAQeSVS85kRsQCUSYu7PQBLdhcARWM&#10;yUCE1hhR7pgzc72VXFoY+ox4eSpHf8khK086+3IPRCCrHnSru/wDi8Qrc6wUQEa6ybXwbYACvQEg&#10;LVxrT07bkAU0MKYnoBCTRh3ItI5JIExAiPe6tPIKAFFfsoAUgRzdgQ+BQwFKZMXH5GDI59YSEBLY&#10;k2tOYEEGfABITKFciZxXv0AJaQNK6AwcIgd4MBcMDJnAjfKQUSZ6AimAGpgj7OmABLKBUIEw5IAl&#10;ZANKWs8k9kvgS2BJjJRcaZSN3tkP4uhKZ/2SbGBIbJ+AlRZ/DeRRbnq1r36s78iQb3wItcv62bxn&#10;e81rXrPjkmMyYrJhwuAB7UWw7aZTGYP9rtGL6WybwnoZMDLnLx4ZnCYMZ5vwa3Qvtec85zlnpGNw&#10;+mJsID6dNxOmgAYGIeOV8ZULDoOSccrY5toBuBCcAzNyzwGozL+wiM8oZcBxUWDc9RcT5yb44sgw&#10;bnOtEfqzCwaG/Oz7C0VxjP+AAPItClqgVx3oNgZjkJi8mug1oTUBjD5s0masmsCYbDk34ZA24MTE&#10;UryJlBeXOJN+E0MTSoZwXypNTNQ/pkRAADBIHazdglli0VZAifEL5BCMyUAUjBHXgCD27gvBtdLE&#10;RikuwIVbTmuZALmAAwxjxpR7lVEM1NE3/fKZwc2Yb/FPk7AMMECJvhMYRuK1L9n++KL+wJAMOG1s&#10;Yq09tJUQYCCvGBIBFwCw/n6krfRn7jGxmeYixAFlgWVrBkkMkfrB8XS3CZDJJSfWSi5A6QyUcK21&#10;QmKdFGK6AJ+0q/4HmgRAaBf7FgV2jRyjsnUBWkTRmAzQ04bu1ya9ABnphNglwBpl2o3fCjAJCNPH&#10;yqKPYsN4vh5sF2/zfgqgyLXNvTLZE91vrnX/tNdP7sPYHQEjgRPiYpKR6brjWBkx/5zLu3EQU5S8&#10;fLp/A0TpzyXEeWUJEKErNop8mhfEOKl8lcn1QJ/K5x4QRw8dgRnplL56kXctWXpipgSYSB9zJbZK&#10;LA/vhxgtARbmELnk1F6xRpQtUDOwIiCiegSKBKRUBse5vASKFJ97T0BIoD7ZQI/eZcCIwIvAmAm4&#10;BpA4b08u9xshN9WeQY5zp2ktEYCH9AEpgI4W8o79kQ5pK2fAifdmvwmWLjCFrPdtjIxcdfpoYR+z&#10;M8and3QhFgpZQMZcT6TrrYMCKGkxWAF4EhMFQMLIZGwKgRiMVIZnbjvk0i+Io1+5zQvk11ouHZOR&#10;NzBF/tgkrk/GaqyQ9bN5m82zQp/LU9no19/G7GSBHTBMvjIbgwwogfkBJMEyihEF2HANwJBrCoYG&#10;5olrxiBgjyxQz7o3sUxyycGkAFIYv1goxrA9IAKgABBoIdlcfugAggSstN5IxnVroyRLf245gAX6&#10;GJLsJYa2dMCUAB/lb0FXIEigymSAyBNQQrc652oTw4KBKl0ACN3qBDhRrsrAqGWQ27cOSH/VmYCJ&#10;6wEmDHlGfwYxXTExyAZUAAFy58htJgAqvYzl3DTMmwJMYpjYy6v8yLW+xgRByMUCIZtBH5PCufSt&#10;URIbSBvRk+sK/YEg9X31E0enNqCXrLS5+pRGUAey9CqvQL/6KrPrk3lBLjcbQAhbO1BGXsovBDqQ&#10;nYBJf8oJ3JB2gh/kBHonIyRAJt2BKensfMrWZ5O9Uv7klVcb6ZcYPNIF9gTG0BHLxvX1s3nPdued&#10;d+4s+poRlfHkZbDNptEZ7RPEOJtbj0b0VWvKroOXhE5Zb17Wa9kZGGsa6em6mTQxtvqbSxNZBl8M&#10;CCBFhj2jm6GfGwlQo1+lBpi0rkhGLkOOcagPfGnPSGRQ9htWxmisEowRoEiAyPxlp3PAjePYLgAB&#10;x4xrhi9DmsEN+JGn+jE2TKiayDVJMxk1WTSpizJt4iTMr1qCSZt0kwrsZSet8Uef9mPAmMDTJX8G&#10;LIMe8NTfhAKB1AXDRPB74FxyBGCJACwJRHEOXAGOkHEsiBdnHRNACbCFO05/zwGU5OrEmHZvMijs&#10;c+NgLGsz/dFCvbneaL8AE8YTYESdM9ackyPT1+iMJhO1vkALjBDXAgxyIXG/xwwBUihrQFwLCccu&#10;EZ9rTgAIsMKxtDFJcu/JhSeGSswV8YF+MUmkpcf1ZLVJoXwDJyYLJcZJC8Mae665n2KcTKDEXnAv&#10;GDPGkPFl3JnwZugwUDLItC89k5lTG+YqtBu3FWASA0yf6m/Gay5DB4DJxd20r/dkoIG9+9P9457T&#10;L/rEuXsr9hrjPSAlVy3GUPdfrjGMKO9l4ycwhIyxRI80+l1/x9BwnewEWcq74/IIWPHMI1+egRee&#10;i+QKARJkMuDI9P5RJnLqG6itbvRPQGWCHtqNrDxj1fTMcRwjpnZyPwUoOfcuBIiQFXKPiZFYO8hL&#10;Pr0vGKeAAXvpiwN2khGAIMnETKEzHfJxLVZIDJNAkOSF3HDslWMySGKH9AFAnRjLgSG546SD/gCU&#10;gBly3pWeReKBHQEffUBwLr4FXFsbLHec6im/wI/ceIoj2wcI+ibLpOvewbmzOFYm796AEHEBKLE7&#10;gBoACe9sca4DYQJFBMwLYIU5JfDDl34AhjSOGY9cGnKXAXQEuMizcgme1c0T1JFu5RCKc53hytCd&#10;bkAxb6TRx8BS/b9+Nm+zuadq+9Zy0Xfum94d7l0GwMXYGK/aWL0Z9wxahs3BdmpjGAIEjK3WvWm9&#10;HWAd1gimR3+jCXQAjhirpTEuASFACIADIxjIEKujvznFRulPOQAEYQIsAI0AFnK5+eTiAbSgn26A&#10;jvIIWDABKxnrgmNASuuXKA/AhO7ccujMRSQAJxeeFp+lO8AkJoM0ylZd+6tO7katJcJgVnbysWli&#10;ztADgAkkIM8IrvzAj1x8gBIBALl+SNuaIPIMVCpvOskKMUMY0TE3BHrFkW3dDGCCOHVVntg4ubnE&#10;yqA347xy64NYQeTVn21MN9mYIspKVnm1bewScgx/xwFfrqufUBnSmZtNjIoJmNAZ+BBgMtkg2nAy&#10;TdKZS04MEnGu5d4UCBUbZcoHgigj3fQGGrk2mS6xVgLLlNmxuAATe+UlL+/J5gkYk19tQZZcYJi2&#10;WD+b92wAExMTE7Lo5yYYEPpNNzcO42MNXpwNMPFwnnKMGi8hxtGM96CZmxvIOhBdZ1R6IftSftll&#10;l52ON6l5um5epC1gafLbFy8vVkaoNgFOACa4djDq7cXlJpNLToAHIxMw0Nd//cFINCHPXaG1PAJM&#10;MnylBZgEJMSMCCgRgDftAQPK0zoqDN9cKRioGfMmlflVm9j1BV9/N7E1ThkC2iBwxaQqtxyTGxNU&#10;OkyGoveafEqnLTNWTLhN4DOOGeHK1oK1AB5tCITSpi3UOkGTGCYAE8ExcAgQgmlSnHPHk1kirfaj&#10;H6gVg0L7xyIwsQKK5MISi4KMcqtHbCBhAiRz3ZGYQ9PVROjrsbGkLTwXTOBNkvWH9POvOPIGmsQE&#10;yU2rdWxaNyfQpDrFJpK2vo/5MQGTZAP42jd2cw2Tv3T1lfwqW6CLvPVp7BLXHLcGkAC8qD65Y+Wa&#10;Yy8ApoAl7gftxNAwufdMYxhk6PRV2j3a4rL6qN8id1/lfiT+u77ru7YCTALHhO7XjNkDwOTibtrX&#10;86f7y30UW8N951zfu4/syTHgGdutOcPAZ5j3kaI94EEax/NedN2zMZDT84CMvT63V6ZYK/KTRpno&#10;6DidZAI8Akvc5+ICd+iYLjDy84yRRtljlZCjT71irwS2xBLJLWfqD+hQtkAT557vXQ8EsXeuHIE4&#10;ATIBNI7pCvgILBEqV3VUfoGceIFMDLFcchiz9uKrs9B6I+738vdOkXYyTcTHmAmcaT2SWGgBNIEn&#10;3umueYcxpMW1BkmuMdIFzgbckPeulF46AEGASeyTXG3ItJaJc+CHfXl6nsVSiZkSmyUGJ5DEng7y&#10;6YplIl/XW1fEMTCiRV0dAx8EAEfuNoEqjNL+VuMd3lolAkCDQQrQYGD6eg08yaClswVlc+Fp7Rfn&#10;QJWe28pGj73neWuetEgsXcpEb2wbddOn2nj9bN5mc08aJ9pCeeShDwP8uv8vNMOEYex9d+mll+6Z&#10;u3v3MvwPtscBE6AclglAg31kXGKQAEa0JUCAjWJPPsYTWePQHqgHZAAIZOQ7xxShGwvFGJaWDkBD&#10;61GQb60RoAOQRrp+L5z7ToYzA1tZ6Ad+VEbgSm4m5AMRpHdNvnS2qKwyZNS3Dog06hAAQrdyAUzI&#10;BDowUqUNHDKmgCXJqg+9DFmGvHKLa2HZ/joUYBFjIfbAdGshC1iggy5Gdoa5cuSyEgghn1gYZBnn&#10;6QYgMMoDIHKzCSxoLQ7zAHEAmSlLb+4wdNKdu496KEvtKA2DXjnoZMzHXqEz1o0yBzC5HqhBb0wK&#10;8uqnzR3nZhMQEkgwQRP1mu44gRpTXh2VJyZOQMUaBJksj8CQ/QCTWCnaXZtovwATcfXdLEdsF+VQ&#10;5lgpE7hpfZSYN9qgtpAmwIScoKzktIN+WT+b92xccjyYGVuMAYaWCf4arNhvUwgvDkbg+oEr7AeY&#10;qDwDIRnGoUrbFNx51xg0c/Ny6hr3Bje3TUMxGLrGIHUTPh03EycGl77qi6MXrkkso8vXfYa8wKjv&#10;17X91YbhL+RGYx/TI4OSsei4BTnpbQ0IYIL8S9+6JYASgMj8g4wgPiAlQIGca+SkZxx7ccuHEcgg&#10;MCGdEzyT2r6mGq99XTWBZ8CaKJtA2psk02FSbCJpguMlZHJlQmKSGW08o0MabcjYYXSquzZhmGPu&#10;xJbRrlgg6gIsEWKYxB4RAkfqhxZ0Ja/+gJT0BCLpJ3nIU3to+1ggfSFmeLsGKNBvgn7RHgEmuZAI&#10;GXSADveI9MaO41x16Bcy5Iyp3Ay0YQZBjIZccYyV1niJkRNbyNgAmOhfZS2+9U2EFoSlC4gRAGKf&#10;7GSNrNfNSW/gEWAkGXEBJtNNJ7eeWC2Nd/XQ5wEmlcm1WCGtfdL6J9rCuPQMNMllDBizjApj0WRX&#10;O7cWiuPWRwGW5CIkj103p60AE/eidH2BnPeEF8am22MPfHr5F58y6fjU8i8+e//y6GNrifX22PKF&#10;T9+9fGp3oiLc/ekvLM+kb5ImQp5D7hP3TK4p+sF957kSWKI/xMX0COSYwEWMD/KOY3rkTuPcvehY&#10;+txoen4BCejyHHNMZ4BHwHKy6S5NOmONSOv5G5hCpmuxSaT3Phboc12860ABAECylUN89QjUkTdd&#10;nsVAiUAbBqQyxEwRT145K4f4ABP3m7KQJzNZLb0zpAtkieUByCjOcQCG8pAnJ84xHQEhrge+lDZA&#10;R9nFB4wkH/PE+8c7LVCp8kjn+eF5AkwJRAmsAHBMBomQq04MFSEdLeA6gZYYEgI55SMjD0a6uNgp&#10;pW8tMO9iMkLrkgBIyAaw9JEj4IUuci2uCnhovRBAhAAYkbbrrgXKxPoQzziNQdIvhp0zShmiDFcg&#10;iHPxLQabu49ntLxav0RZATv28ne9dVHolk5ZABmtwRKwIyif+sln/WzeZnMf6wfgTAazPI2HwETj&#10;z2T/Qm0MaOuprefsM5hjb7IO4dN9Y9gx8IEHxplxaHwY04A67jhACW3FuO9PMwANDJBYJoErgIP+&#10;6MIIBiDQAZBxHXACCKHT9dgdjOWYJvT7mw55skAOYAGj2ddye4AAhgZAg2y/NQ6EYUhmKNIvLyBG&#10;f+AxRhzTQSfjl43GuGfEy681VeSvHgLdjN8YFsqiXdQ7AEc66Rn35BiusQKkJx9gIuS6470bqyIW&#10;SOuYBCrkfkGWvcn4jpESUNE6JoAG91XGv710DPMYHs1x5M9WVc4YDbPcratCr+MAkBgbjtVVGXKf&#10;URZ56IdAiNgPyhVQ1voljuUl38AE5RVHNoCATnHAAwBB4ENgTCCIOgmBGmvARD70ByJJF3OnehVm&#10;2cmovzSBUVO2QD85YIbyOhY3yzzL7Xry+tjxBG6kkZ+2C5jSJrlTJR9zRd1i2Oib9bN5z/bqV7/6&#10;9BomfWlmVHkxnGuTKQNrPmB9aZ8MkP0AEwXnipCMScbcvCSmPgPKpiEYUV1j2GigNi+ZWRYPn002&#10;yGiMBA84m8HrhWWSyyjystxvMVqoWDRPCLI2MZC8dLUj8MmExoOhTedoW0YtQ8ekwo2w6WZyxJDL&#10;NYDR1Rd7Rh7DnoHOILdnnANIAimAG/1WGBDQH2sYpYxJOmIMMCYZ7Qw6eeamAKBwvT/dMGBzwYnF&#10;EstkuuEABiqb8uSmoezyopcB0iS6r2MmnOXbF1RjT/21MeOziSqjIDaGOBNVkyFtrq1NvkyqHJuw&#10;MgbImrTIu6+wjFvGrDZpAV1gkLIbl8AO4Ic6OW/NEsBJ8WT6TfBkpgQuAUly43EsXttp29bQcG+6&#10;RxgeQA/x2gowABRoHQzGWLT91t6IYRL4oc0adwJ9znPPkV7QFvRoh7642ntG0JkrzVxI1ZjJ9QWI&#10;0UK/ASTijBXjLGBkgh3iJwgSmJc7j7j+tFS8YwBh4EuMm8CR1jVxPkEY8rn3NPaModYviXniOJAk&#10;Boxz47A1fRhRgXICo8S5ia42phdgoo21tzxybXM/tcbKLntlK8CkZ3XsEkE/un82BkxO3rP89k/c&#10;tlx37PLl8kNXLTe9/cPLn39pLTS2B+5e/td/+j8sP/rCFyzHDh1eLr/88uXwoaPL87/ztcsHPvb/&#10;LZ8/uU7w9Ny8aBkx3Vvu05gac62gvg67d3q2xSRxr2XcS9uzTZqYHfQGgAS20CFPecUiESabwrMv&#10;QCVAo3xijIiTjlygT+BLLAznsTlidwixQOhzHMvFcyJwxHXH1YW+GBqVORAJ4JCLTEyP6iEPOpSJ&#10;nvQl61hedHtXBKYEtNjn7lLZYo5IZx/4oQzy9cwl63rgTWuVxAghF7OkdUWcB7aUNraKawzjPgQo&#10;Ez3ysW+9EoDDBFqKI0NPAMVkXQpklN91gAX9zr3rYkTETrEPTHHdHAdoEkATmCKPGCbJAFLsW5ul&#10;NcPoo5e8Z2Frn7gGoAj4AEx4twMdzLPoE8wXgRlACnLkxTmmSzrvbuwScyzHwBNG4/wjSeCMNC3U&#10;mhuOEOijvHR0PZcgZXWuLurWdXU2V9Qu+jLQSdnXz+ZtNvcdPQAThjND1bF+Mibdn8b0hQJMGAo+&#10;ZDRXPnTo0M49rq/kNRkn5tkMoGfyxvYAcABM2BUxnIwddoexh2nBwM+4BQyINzb7uxLWCFcagAWZ&#10;1rwg27ohgSxAEECHfFtDI/n+kkMGgCOd/OlkIDI82SbKwm7pt8LS9JecXHdalwKYwA6JvdIfeBwD&#10;aOTPWE42txb6+8sP3dKznxi3AnnGOx0+cAvkgTB00MsYZzclH9uF7lySyAE9WkRUWfqbDYOYnait&#10;kqWH4b120YhRE7ARE4QMIzo2Q2CFNiffIqq5rkwQJJYJXbFGAiHWgAm99FRu+h2TZ7CTjb3CuHeN&#10;Tn3bQrXKoA1sASaxJBon+lbaNWgT8KAdA0wCjeRbGwRAaJcYJWSE2msNfgQi5T4Tk2U/cEWorSeD&#10;RR9PF6JkydHpeu5bQgDaZKPk/kSu+gmTSROwI/3Ut34279le//rX76xhYsJjQmfy7Qv0uRZstcmM&#10;UdKD1QTBg8EilsXtB5gAKI4ePXpaZr1WipdT18h5INjcpIzMrplkzc1NeOTIkdPXvRA32egpDWPD&#10;C4uhX1zB71+9UObmQdd1hjBkmJG2TssghvB6WDDw9rvu4bfJZhLFuOzrOEMx8IORmetLf8ZpvY3A&#10;k8ARL8xYIgJDla6+5OfS0BoZLYTZ+g2AmumG0Z9xhFyCWs8EWAA4EBwLgJQM2Fwo+hsPg8CkxFgw&#10;MYnmnruYPsv4Z4wqoxe+iam9l769iTRdGbUmpCZJ0XZNdAELMS3ISuOYIco4bgFYddR3gCBtGWjS&#10;2iNzTRLxZOxd0+76oAVhxeXCFGDiOHaJfBnbymOibtKkDVr7on7SZi3OS1493MOBIepm33o3rsc8&#10;aU2TQJXcCBhO0f61dYaIdglMimFCbwsOG4v6s7VXjK/JYFKv6UYzARPHMVHItmAwXYF6/eGpuNbl&#10;Me7onaAJnQElATi5CSlj65fENHGun9WrugAzctfRH7ntxAZRb89KbZJREx3duNIPnqOCsaSNA1By&#10;7YkhEhBz++23bwWY0Kc/hPTn1rYZYPLwcvf/8RPLd19zePdZdHS5+s0fPDtg8uDdy0eBK1c+7v44&#10;w+Grblxe9w/+aPnCM4Bq4qWsn7W79o5REmjSc8i9FJsikMB9RjZQUlwg8GScZLAHcASoxFrx3o6t&#10;EUggTfHKIZ4+oa/V0pOZDI01YFLawJHqQN6xZ5Oy0dUz1rWAH8feVZ5d8glAsA9Aksa12ktenjXl&#10;GQgVQ4VsIIfj9Any83xvTRJ945kfe8T7hIGbTOBDYEfsD/rLK5aH9K5VtgCVGB3qKB/6GNkzD8+F&#10;3Gs6BzLQHdtDnt5dyhDgEdDBkHYuH+XM1YbxHjDCiGe00xXDpLVJAk3Itc6IuACDFjq1p4NcLjby&#10;yPVGAHKUxnV1bR2UWCrK4FwAfCibY8AF4MN55ZgLwdJPHlCQ+2zuMeLmn3JimRTMnQQuD7FU5Adg&#10;yRWnxWDpK5/KEhjknHxuMdo/oET5tHeL7roH1F156Fg/m7fZ6NIf6pUbBANbXxhbsT4ZHxdi84V/&#10;PreNl7kZ713zZ78+Wj5TN8ZVDBPgRC45AXbiXW9NDsY424Ct0zom/VFH/5Jt/QwGLjCBLLBEiDlC&#10;FmDA9mEM0y0P6VubhCwgxDmdDPv+5kIeuMI2anHW1jHxEZdOhmrggPQt5No6IzFBMuiNwVgd5Fv3&#10;pL8EAYPkHYuBMQpA6HfI/SqYzsAChjJ5cxZpW1+kv/zERHEtY5qschibgQTkW+9EOWMpxCSoLAWg&#10;Qq4gsQ4Y3QzqgI3YGrFWtEEAIll6GdqtkZLLT20QCBH4IK/YKOS0eyDAZEvkqpIbVGujOGb4B1iQ&#10;1xb6ki4yyupYGdQjkGkCFOpB/2RX5Do0wQ3yMYUCTAK41uCHEGBSfwr7gSvprl9yr1E2adYuPMo2&#10;WUVklSU3olnmALVktYP2ST4wpvy1e24+62fznu2Nb3zjCZMSkzUT7lwSvMzOtWkUhjMDBFBic6Nd&#10;eeWVpx+2+wEmXlQh2PYoiHPzYPHVMh1eYDY34/wDj5fX3CCSvvJ33WRrk80ksTQMeX8+cXz8+PEz&#10;6iK4Ntkibv6ukS/tsWPH9tAdGcqMbMdYOOTndYa4G/R8m4kYQy/DkJHJkAyoUIeM7xZhzTVGIMeQ&#10;bcFXxmiLweYCkVHZH0Smm0KLVcZ0yDDOOKYz15VAkwnetMaJPBmwDFrp1CWD3aS0L2eNy64JGfyx&#10;QhgtJrEmFya7GRAZMCYA2q3JZKvmm/Qyihm+DJcm+/QDIdS7dlA+xjwDXT1auFXINWcu9Oq8vT7p&#10;N8TGSKCJONdaEFcbKk80f/XIoGAIM65zMTEG9IV4rIUWLs0gDwTJMM/VboIp7nMyuSJp64Covixn&#10;pEXLF6+9AAzKEyOjsdC6Nf2qWtC/QI4AE/sAEv1vvCVrLLfmTeMSgNJ4dtyYbR2cdLcGz5pVoiyN&#10;e/lNUCXXm7muifbNTacFjp3HBtl1n9lpR23S1+XGl/7S3q4Lrf2iL+iMZULGvjVhtv2tML0Z2SbU&#10;uVTpNy+sc28PLv/mD//B8roXHV8u7zl06Phy/Vs/dBbA5IHl3/yPf3256XhgyZXLzV99CgB9zs3X&#10;LYd3dRy59rblJ/7Z55anO9HEi5bh7z7y7AB+xCbJiM/NVTwQwj7WifvKsT6LCRJQYU+PMeX+p0cQ&#10;59kYeBEAou9jg8XICHDJTSUgR3ppxTkOrGkMBZKIDyAJ7Jn5BngE5ATWBLhM0CQ3HMG1ABBlyC0l&#10;wMS1QBL5xSgJBBFiZchTutgwgRvlFUvEHkCROw05cbmzKIP3Q+nok3+sF8f6IjBGGuf2vXPKAxji&#10;mv10eylveZEDkASMFN+Crq7nVtN7yzVpYoB4P0rTeUwQ5wEkZJxLKwQMuKZsARetyeEcGBN7RRli&#10;ogAM+vMOQCJwhUxuO9I5Bkq0JweIMBekPzZvwAzwAjjS+iG5zgBIHANTACiuAz68txmqAAXuEK37&#10;kCsLsENesUTotqdPXMAP8KXyxV5xTV7yCMhRV2NCH6mTOhrD+khdyANW1s/mbbYAEx8HzXMZrQAe&#10;7WVsNTe5UICJtjJ/MZ82D10znBnVc25qXr/JxiCPvePYpj7uH3MG70D3HKNuvQEejAlpK481ZDwf&#10;vSc9//R3G4NI+3j+eg+6L4EUF2NjXMUu6de/xoigLQEW/SKXAS+wDQAa2CLsI2mAIC2iGruCcQtM&#10;0ObAEoCMj7bOAR1AAHKMPrJYBgATIIUQCKKPtBsDkYHL+JNHa5bQRVY90sveyFgHDLBt+gtPi8NK&#10;359vGMrGYC48ykIOuCL/Fp6NjUKWYUseCEKvvJUfYyLAIINdGrLKncuMOs2FVMlk6ErHEAZ8tCaJ&#10;NtJWARsMaQay+ZA2ycUml5VAkBgmARCxL3LlmO44uZjEZsjdR78rO93kc/VJN8M+cCMQRh/ErqC/&#10;MstDueRvfGiLCZgEggQkkGsRXzKNmQCLWBgxS+goyJfcBB9m/dRDX06GSeDKGgQJnIph5HgNfgjp&#10;jp0TcBWgMXU7Dughp8zaRpkne2YCJrlhBR7qa3nVDgFpsVvotF8/m/dsXHIYSy0aacJjEr9mU6w3&#10;FTM4VLrNzX4+wITerluo1QNobh4sKILJeKHZ3OzT3ceLfG5uwPmrYXXaZDOJnC8H5fdQ90CB2jKk&#10;5nUP9bYJmBRMOsVLz7haXwc0hLLO68AjL/zzbV4MjE1GXewMBiNDnqHJEGfQt1YJQzMDNMOT8dhX&#10;e8E5QzXmSi45uS5M94XWhTBGGOe5SmQUZ5zGqphASWWKicKYZZDSBygwEYlybNJnsmBMemmaNAAx&#10;MjK9JPuKr01jpujPaO+Tkt6km34vZZMhE1t6gC/RyoEFDFo6tQOjvkVDtbs2rJ1NOibTZLJNcr8J&#10;TEm+XxGXhq4AE+3vPmS85MIB+LDPPUibte4H47v1NeynAR4AAiBpEVjtlwuH+DVoog0dtyBsBpK2&#10;dC2QSvnIk6M3ZobyGQ+xTHIV04YTVNOOAll1DjgR13jsr0uO7WMw9dcn58ab9MZf94R2iUESECPf&#10;/g4ln8Y0mdIEtggxnrR57kcBRLW5cac9TGRbs4DBZ4xpG+0cw8ex9tb+xpY2o6P1gXJ7e/7zn78V&#10;YJL7VCBXbhom+OcCTE5+4c+WP/zN/2q57frHn6c74RyAyckv/s7yU7ddsxwid+nly/XPfdfy0btO&#10;vbT/+GP//fKyZx1eLtu5dsVy/ev+8XL305zFrX3dG/pgukIFFrh39IVrMTr0izRAgJ5T3rfJTqAg&#10;toW41isJkLGXb8wTz7YAjQAVMnQFVkymSuAGOfoDo8nG3HCdrvaVS/mVy7n4ZCufQCZQKBbLLFNA&#10;SqyLQi431VGbACIY+97J8lJP+QV2BJjQG1gVmCKIk1/3p33sD/kL7l/5kCcToKGMwAp7+cVECTCp&#10;bgEXwAPXyMbsSJc65A5DnzLYx04LUKEj15lAGroY6vTRFTAS+EM2NgldwBD5ShtDha65tkiAiXNz&#10;LHLi6VJWedHtOJeedMXGAHZk5E7mSQBLrrCxSwA2ueRIl+uN677Y2wNJHLdgJkCCfEAK4AQowgj1&#10;ca3fCTO4gSeu0WPu2d9x5CEd4ETZWj8lNyDnuVSS61fEuRPFZKLbvEHbqotyMprdx+tn8zab+0TZ&#10;zJ99UWcgAU/E6bcAE0bChdgyKBjJjGJz+blp294JPl4y8DfZPENKp8wAqjmXL5gfAQ7m5p3bdWNs&#10;PS8vuA/Mrfdjapu7b/Ozik03xpX5OiADQBLDybjD8OivN7mEBCQASAAm5vXsGnt9nOtOTABABdCF&#10;ftcFwAawgmyGNSOYzRVIEWjSH2rYQDEWAgeAGP25R6CzX/oyIgUGvDz0c6wSco6lEU+G0RyowTAX&#10;HxtFHsCSwJXcInJVUW5tVL20EwM/4Igh7p2am4r2UXdtQyb3oRgmZIEMlUV9ACbOY2tk1E/ApPVg&#10;6FOuWDaBBe6NdJOnL5eomDDunUCAGBgBN61Por+0VTrJBYKQTSaAR3lzX8mgV1f5agttFXtFuVqb&#10;RAggcy13HOWmN32TYVK/BJaol7ImE0gRqCBNfa/+Z3OxCawAZJBR38CltVx5qGOslfphAjbppC+G&#10;iTIHxu2nX7nrQ20dMCZuAmON0dpgY8DEpI6h5YHn5WByfz6XnP02N/z5ABMv+q4DTDxQ5gZFng9Z&#10;L3YbufknnDWN0MPKg7jrjJNNtvWDee3K4+Ex62Ri1rYGTBhgOqRNmac/KCPPzTyvHz4cHf6S87J6&#10;bCZ2DEBf1OdaJHS3TkYsjtYRySAHivTlX3ppJ3BCLyMzcMA5ozbwhBHJgGQ8MvIwFzKS6aS7MjF4&#10;M3xb5FR5yot+xinQpd+tGncmCCZtJihN2E2SGYUMUHKtddKaEC3MafwGlLguNHE3YWcYMGxMsk36&#10;jEXHffmkI7cOoIMQuyTGgrKrh/rEIsnVJiDEeYu8iot54hhg0oKw4gK46JUH41o9YpQoU2BJba0v&#10;gG0xI8j1FUY7aZ9AEXqca+NcRFwjnyEfS8ckp3Zt8dAMI9fEy6Ov19pNvDICTJQj5lHARIyP3Lda&#10;y0T/2ztPboIbgvGaG459cY3r/vY0/5oT6BGgGJjn+noNk8Ca1mBRzsrtPHYVfcZYrmi548Tu8AzJ&#10;3SmGXuyeXHICpXN5jAmUm9vuH3q2Aky0vTLkVhUTwQR+X5ecxx5e7v1//pfll//ai5Zrj+3jVnNW&#10;wOSR5d7/96dOu+5ceuym5T/82buW0z99f+Tzy8f+9nOXKw/Tc/ly7PrXLf/oz760nHft2DbluvvU&#10;RONP/uRPl7u/eMo/d3ns3uWznxG3G/70M8u9X9pf62MP37vcvTtZ+ZM//ZfL53YBm8ceQs0cOj7z&#10;2eXelYpNZNabF717w/2iH4wD94V7d4KLnitCzzIGvHP9JU7QX4FfjScyMS88vwJLeo4FHMSKICdf&#10;x3TlCkR/oEjloz+mSC4zgQ2BBuUJECjfwJ4AmK71rFYmugOEek4AFIqrHco/cCNd8i0/+bseoBE4&#10;41ouNQGEGbU9r+jITSZ2SsDJBOTJkZEHeWUBPIjLRYde1wEhtVfskvKYIEMAS8CK4wCVwAt5BKa4&#10;pnzKTodrufEoM/nWDZGPd5fz8mREMuTNlQqBJ4CJXHgCSmKNABNys3EtcCSWS+BL6dIV2NGvg1uD&#10;RLkADC0AO0EUIXYH8EN5MEroaW2T/kbTr4ZjlGCT9Neb/pRjrRIACWCB0colh6EfMKJsAI7cblxr&#10;XRPlV1ZlcV17VF7HMWFy1yFf+zoni7Eib8fGx/rZvM1mHAJ5uGz4+s4QVbc+6riv3S8Miydjm672&#10;3rHnAt/n5r4s3WR7mxNhXc93jXfvnCt7X3ctt35u8HNOL3C7N49yzAU61nbBRyjGz4XcGGCMfYwR&#10;44yNEkA3GSZzYU7n+jNZ4IrxgkWijzEiGLYMZseAB/ICwKQ/2gANGPiBGsADoEQuOa0zwhaRd7K5&#10;fEgfWAIAkY5No6yBMNII/SqYrDoBNwJi6NSu7BflVg7xgSrKAJxhh7lu/pHLRwyT3IPUSxspH1ll&#10;iL2Sa4vr6gkwwawQJ++MXsbuZIEojzzojK1AJnAwAzqgghEdw4LeGBsBJuKUnywgRjnFee+3Bgbj&#10;PIYJfdUllxvp0ylIJ6721p/KE2DCeFeOgBAABT0BSMCemC6Vt7qp79QbwAXsIBdzJHaOvGoDaQOC&#10;9mN2kM+NZzJR1gBIYEUME3U4nyy56u75FqARYNPxZBUpr/Jo+8lImbL05VKlzdSzNK5LQ98cd8bH&#10;+tm8Z3vVq161A5iY7Js8eFGawHmJbbv9RQdMlN1NPTcDZD6UTcba1oCJF+7cPGRnXUym5ib9dN0x&#10;oTjfZhIFIGFEtpho6zoARWJzCLFK+iLfYpleVgEi0ubmIM41BmULdzIeGZQMydaJYDQy8lrfo3VM&#10;pv7KCESJ2cLYzbhlhAa8ZGAyPExATRxN8AVGhGvGp4mDPYOzNTliYAAApI8RIT4jY67JQUafNwky&#10;2UkHAza2hLLZx5yY68VMBo327885uV0JgBG/EvZSF+YxOROKfiWsnbQzI1r9lDUgYjIcGNdzLQ1l&#10;C4wQFyNFe9KTgc5g12buCXuGv3bv98KBS9qJAV67andtqQ2VqXVPyGjD2TfGQ20I4DFejAv1slfG&#10;3F9yw4m1FIBhzAmtZdK6I8IE9oylXJmMr9gqsYFytbF33VgMrJGvePkF2ASSBRY2zukQlFO5+w2w&#10;Oqoz41O7aePWI6ldc+vS3jF5nLcGUKwffSrN7gKwWwEm7of6zzNbcOwe2G+Se/L+Ty4/8wM3LsdP&#10;P7MuX6655eblmssvWy51fjbA5OT9y++957bl2qOn0h295geXn73r/vFXnIeXz33k7cuzrzr1rDt0&#10;xQ3Lm3/9M8tazdm2nXK99Kbl+OHDy+Grbl5+6Oc/udzzZ//38tu/+rrlRS+8cjly9PBy+PDR5crj&#10;37m89r/+leW3735gBcacXO7/5M8sL73p6h0A+th1tyz/6T/50+VffeqfLf/w7/615YXPv3I5eoSO&#10;I8sV3/ldy+t+5X9e/u29Sv/ocu/dv738yn+3v8wff+HsjkVetp7nAQP27oueO+LcwwGMrgvipnth&#10;rBTPvJhc7qniJ3ASkBB4wdCKReKcXs/P7k1pc1sJiKHDseuM8dKnK9AioNqeXrJ0BeqQza2nsgTM&#10;2HuuBtDEnEmmvHo+x0SZ653UhjFjSheIEDASYERG3gHguePoIzroBmQ4ZoTS47i2BXoEcAAh5EF/&#10;TJXYILVnDJnAlgAVIfYKeSFgIxDF9Vgo9rFK6K7M9McoIRP7I+AiAMVxrjYM/OmSQybXGufS23cc&#10;28Ix/YEmypU7EdkJeuSyY66SG5C8ARHi+vsM2cooPlce71zyxZPJVSa2iQAYAXCYQwI7ACQt9mpu&#10;iknAWO3Xqva+4EsHKHG9Y/qkUR9AiPoFOuVO1AK12oO88pMj0wK9tTMwhzFJt2e5ucj62bzNps/l&#10;zeWDMYllwrhWDvm6F4yNJwMwmfNzQX033dyjM615EoPbs5Ihbv7XNcwVcW0TpBHMtxig0mr/9a+P&#10;PctyP/GcmtcwOy7kxuBU1tYvAeIZi44xR4ALudnkTkIe+NGvr/tNMJCDXYAxwLANMNFO5GOZBJhM&#10;YIXBzHjvLznkMO+BFQAa+TKwYy4EmLiujMCK2O/0Bh4EgAAnlA14oxzKS29lIJs7ibwmI0V96WaH&#10;ydtYBSRIE4uGLjJk1V/+yjvBGIYr/cAfaejL1YYce4xhb88Ilj4WiHK2hodxYezE7GAsV55AolyS&#10;WueD8R2YEEuHbvoCFmJPBEJIQ1bZ0hm7g3EfE8Q+gz85ZXacW1DlNXfLDUbe6j8BE9cCbtIrvXqR&#10;0VfyJ5fLSiwT9STvWiya6k82dssEH5Qndkmgzn4gSIyUAJbqM5krU7fyV9cAkwCQGerDyhwbJVAm&#10;YCa5dAam6Zv6Wf8pV6BOoF7roqyfzXu2O+64Y8clx0SuCZNJkZfNttsmgMm2LjleXLa1S05AStva&#10;JYdxt8k2ARNGLz1z06gTMNFGbWvAxMt8bmvAZO3m5IFjkdCubwKYeHECRnJ/6Ve04hz3K+EAE0BJ&#10;xmauC31xF7oujqHYV/YYFa1PwZj0UmOkM9YZj+LIMSbp9kIEwjgGkrTGREZra0gwQhmerathYmry&#10;6oWrP0wQvAT1YV/gc3FggGa89mU9RoSJbBT5GBPiA2X64ikvE1eTJRPjFnftS38smta0UMfclNRB&#10;m2nbFrIFegBNYpHEJAGS6F9fTPgLOxcfC0VabZN+dVNubcBwUob6QhldbzFS5XI99otzbaWNGM25&#10;gGibyW7IrSl2g7iYEdpKvsog3mTQcV/NhQluBbBkRDFY5C1da35oy1xuHOf+4ri2Nc6MpRZvDVSJ&#10;iZLbjXHaujvGljEd44a8NtQmLcyqnWKwTDezABN6J8MlFoo9fbFUXFPu/pCj3bRjIIh+cc14aS0Z&#10;bSoYt+QCVmIN5R6lLwK/brvttq0BE3nUD87lY4zvD5h8fHnP9+wuuH35dctf/vf/4+Xn/rdfXd50&#10;83XLEXFnA0we+szyT950w3L8cs+pQ8vxa9+yfOgMoZPLA3/w95eXXrv7FfHoVcuLfvqfL188O95w&#10;xrZTrpccP+XSc/j48h/8+E8t73zR9cuV49l6Olx6xXLdi/+b5X//9GSwnFzu//h7lpccP/WsvezI&#10;keWOH3n58p1XrVyOCkeuWV7yN39p+aM/+uXlb37vVafAonU4cvVy01//5eVf3ntGUU9vXriMcuPe&#10;vTBZJoES3Tfui55pAY+xUKTrmURGnHR0eJ4FkDgPFHDuPUCfY8+wQBDvJ88Pz9IJqjgW3x6oIF1A&#10;DHnPYfoCOOQRKKKurgFyJmgTcBHQUbnFyUcZHafP9eS7FugRUBBbJFaINICJXGnEA0ACTgI/AoWU&#10;bepJryAdECMdsVGciw80cR5jJcCl8tATw0RcjAzlk9Z17Z4rUfqEyhXYQibAJIBFmECJa/KYQEog&#10;R+CH+RDDMpAisCMmSjrFx1QJfIn9QpZO+ZIRyExQQcgFx/WAF0CIa3OdkNxyhP5C07ljMjFMpAUQ&#10;kDPnoyfAxB6jo7VOxJlr+cLvA5s1TRxjmmCiAFfI0gF4cKxuyqoe2lLZzXHlB6gpz8ohv0Ah/SUN&#10;WXvl4Zahzz3T3bPrZ/M2m3GhDMrPcGawAoGUT78Yh/qPEXIxN+NnPgO9e/d7j5xtm4AJ4BqoNDcg&#10;1tTfXyltEzAxT2JMtjGO5tze3Ha6EZlHT72ArAu5MfjM5dkgxhnGU7/+BXIBJGJDMGxbC6Q1TAAr&#10;9vM3vYEQgAPlp4Ou1jAhB4jIUM4tQwCYaFv6pQOEYHewXQIWGOJkY5gYVwAYx/S26Kl2ztVDHvTk&#10;5kM/WTpaXJWhT5YRD8wgHxNG/jFCGKjTZYa869pF+QE0ATDKGtPDXh1yyQGckCVjHDB6M7Bj3QSA&#10;yDfGRiyEjGOGcoBMYEXMlkAY4INgzCtH7hwxFOQZEyOXjpgulUHIbQbgkYEunaAMZJWbLN0TMGH8&#10;x84RXFevXHKcJzvzjw0TuBaYGGATwDPBB/WrneQZqEI+4MQx+Vxy5DtBj8CSCWzQpa4BJoE2yZVP&#10;gElBmSpvIEiAkLzrO22o3LWDPAOlxAnKq37CZNHII/BHOZ03VjdimLz5zW8+YcLQgm8mHIyk/cCO&#10;822bACbrRV8BJHPzUI1J4noPv/Wir17qc/NA86DtupfcJtsETAANbuy5rRkm5wJM5qJUNg/GCZis&#10;/wjkwbEtYKKvfFmPwYHp0DoZrZvBeGfE55bDuAwYCSjJWGz9Ei/HjEOGYi4pjFoGJtnWL3GcAdtX&#10;fYCLvMS5Jj+BgTvXriDPkGXIMwxMLE3ktGu09L6EMswBGBn1/VGEgclozeUB0MEAoYvhONkSjgNW&#10;6G/i3hdCcfSqo/oxjLVPrJLcNYSM6hbXFVrYVptjjRgrGCQCcET/YhGhl8Yu4YZjAiC9NmHkA4By&#10;k1Fehrl2bkFcfaGcsV7EKZ+2rK+kiSFCl7axzx0nZgNjPcO/80CTFoWVRqArAy8wKoZJX8MDUFxn&#10;0HVsr/2VFxChLWOUaF/1btFY48K4CfRwPSZKbjzTVSfWCLmAmNpAfXJHCgyr/8hWjlx0HAsxXAR5&#10;B9q4FgijzVozJoBNnvqPXnKN7wCTwKhclwJMpM+FadcFaCvAJJBEXoJz9WYw7jfRfeS+jy/vvv2m&#10;5fobv3r5ulf+4nLX/Q8vJ+//reXHb7jq1NokZwFMMEDed/s1y7Gd59Sh5fiz37F85J4zFyl56J4P&#10;L28bem7YR8/ZtpP3f2J53+3X7uq/ZLlsd9Hv49fdstz63L+0/KXnPmu58fjjz9lLjly7vPi9v7vc&#10;dxqQObnc/4n3LbcH2NBxqf2R5bqbn7M8d1fHNUPHoSOXL9/2rZfugDTySeaMfK68cfkb/+jfLg/u&#10;457jRe15Y4wHUsYICRTJ1YYhzzD3fhWKNy7sAQzi3FutRRNbIqDFc0u/5o7DeI6FFzhBV0CGfUwQ&#10;1wNX5GPMBCQEkgSaBHySBw7EwiDXmiuBHuXlOPDCs7U6xgoJ5HCtspZWXCADGc9kadIZWENHawXJ&#10;h4w6SB9rg56YJI5jedgDGehpPZEAC+mE3HXEx/qIPUK/+ECPwBRt4zrd5dN7RciVJXbJdMMJsJF3&#10;rjoBLM7X8q6RERfoQ0Z+4oEBsSBak0QQTw4o4rrzABb7GCOOWyg1NklMC/VoQddce2KTOAcqxBAB&#10;OPS3mVx0Altay8Q8CIjRH20AJoEhAS2C+Fxp+p0wY9UXe4CG+RY2gY9uDFJGbEBJC222gKu2kBew&#10;JqCmNUrUQVy/O9YGjFd5qYu0uReRDchpPNuvn83bbNLrD2wEC3gK2DLykbf+NgZM7i/WJv/Tz73d&#10;dUYYrNtsEzAxD2WIzI2RP/OYTJAJmJgfzI0BZG7Zdc/auTEop8uPMXAhtxgmgAQgT3+9Mb4AcgAu&#10;4EGMiH6hqx+BYI3N1hrJdQWQADghD8gAUEgDmKEzJgqbRHA85QEwAsCCbAup5uoBdOjvNC3+qh7A&#10;nSkXYEI3m0UZA3fS27oYAgBDWcS3oCyd0ouPNdFim+qpbZRbWegkG9vDnlzMGGWKqSOteCHXjdgI&#10;QIIADeWXJpccsmQy3O3FxzqQj/QZz4z6jPOYDJVf3jEx0hnAEriR3tyMAm0CAyo3WUY8+dgogSut&#10;YUKntAFI2iMwKNeg8pcm1sVkVLTIKbnYI4EUpSOnDNLLM2AlcKVj8oEqASMTLImJIgR0kBXWLjPp&#10;DgQJwBACZaSJ7ROwoe2UM7ZI/RtoJG9pJhMmhpC9dqdHukAWsuToCzRZP5v3bG95y1tOeCCb4PRF&#10;ygTQy2XbbRPAxENh/v7Xy2luXq5ds4I3eZsBPn8rzDiYG7npsrPJeiC2CZgwhA3IuW0DmHjJzu1i&#10;ACb6J5cEL7V+YRtgAiiZC646Jh+LJCZJi7u20CZjlfHYYqL9zSMWQPEM9fm1P2OWDuBLDADn9sCS&#10;gBKBkUqPSXdf+EyeGQl9JdW3xiOjksEbOJKxy0BldMaSYBAzNPSlkPFBX0CJ474AkzFRNQnVnnRP&#10;UKS1XHJ3qb3ko436Q0u/BhYAIC3kChQB3mGWAEvs+zuOoL9MAPq7C6NfXWrvQATtpj21m7KQy10o&#10;lk5rYWgTxrm2yxjP7cP5jMstRL3lSUdslP4A4xxQxSBkPNU3fRnPBaS4jPdcAWprzxRGvLaVVy5P&#10;uwDBaVAqpgnAIaCu/mjxVm3V4sLaxnVlJa8OgROC8TAXWi0PaQJYOta2jU1tHGsngFConeVFXyBV&#10;gAwZZXaujoFQyqAs2qz21vZCAGDA0Ld+67duBZjQbWzTr68cy1e/eG6tt4fu/+PlV3/y7y4f+Njv&#10;L1/cxTse+dyZQMf+gMknlvd+X4DG0eWal7xn+d3H0Yqd7aF7fmN5+9Bz3Vv26jnbtgZMhGtv/avL&#10;z3/kD5cveRHf/4nlI+987nLD4V1a9mXHlut+7B8vnz6tfy9gcsklVy+33vGfLx/5g1OToS/d94nl&#10;F971Nct16dgJh5abvvaO5RfOkc/1b/3wvvXw0mU0z3vDeHcfxDjp2H2RkZ+bC9meSwwN6fWnses4&#10;t5TuP/eRQDaQJIA5kJl8YEkASvdhDJKAmIy94mN0xEyZrJRAmwk4x3hJJgDD9cAd13LlCbjpuLpU&#10;Fs/jAAvXtV1A03SREZJ1vWN5B0AEvsT4kDYwo6/1MT2kCRgSl2tO5SALaIhd0jE9ATEBF0JuNu1d&#10;FwJDYovIpzKUZ2430uYeExCUy0zuIQxoQEWLv9oL8igfstLSEYtkDX7YB2oAWnKToTvwIznp1SWA&#10;BOgQEwWwMkEI80dzsBgorVPiuN8GB9DYuw6gwBzpLzfkACM+ookHmnCH6Q8lAAaGKMDE3AuAIo18&#10;5qKx0sZYmeXN3SbwR9nFO/ehjjwQB9ATCKWd7I0BbUpGe6yfzdtsxhGmjzbBWsAyYJArkzz0H5mL&#10;BZgYS3Meax7pA+W22wRMzAXX7yA6Zz5zvjwBE3O6uTEGzc277hkwN0b6tDuMkQu5xTABDrBxMEaM&#10;LaAWNxp2QGAJOfP++VthcsZmC54CF1rvRLrWDQGUTDcbcjFW7MlLJx6gkiyAIwYKo5pRCWhgZAO9&#10;WotkLkw7DfCYLuJzm6EfwBO4QT7AhO5++xvA0houkznCeBfkA/BJvvrTmQsNozYAIfea2kj5AADG&#10;QUb1ZAbEpokFkztKRnWMh1wvAhYCTDK4J+sgEIS8ujifTJFYKxnzgTfKLl2skQmYZOinOyCocrhW&#10;GQJW1E3faqf6VJrAgvKWX4BTa5ME7pALhAj8kNdkbIgLVAnUCDRRVyEdAUwTMImJMl1jZtvSs2ai&#10;1EcBFoFKgSzpk3ftVt1qq+oUOGRPr7FCVj/bqyvdgTOxUORLr3Np1s/mPdvrX//6EyYtUYpNEkzu&#10;vSS23TYBTBR+AhAmXXNz3jWGJXmbxmbIdI2RoRPavGy6hpmy6a/QJmDCiP1yAJO17+TFAEy8qL08&#10;tA3j3H6up+G4v+IEmsy1Q1pctHUwGIgxTlqfJJePDMPcZxh42p3RGoMkxoq4GAD9ySQGQF/tAyEY&#10;7CbJxl2MiIy/3D4YgPKNTSLv3GRiTDBic1NhgBrDsaQYEX3pFJ/byPzqaWJpsup6Rqx6AynUM7Co&#10;NVvkpTziaofauUVg9QlwBKMEWCIAT/pTDpBLn+iPCcZU19b8aI0Ncs5zEyFncqFdyffXltgj2nK6&#10;3mjXXJla5LW6qpO2o0Ma13IbCaTyNSfDJuMoRgnjS7vO40CTvlLXF/TY6w/AjDwDLYwJoXYoBBzl&#10;JhaQEYASE4qcuhg36ig4z41LWxgrub7ESgk4qc3pr20nOJULWmuYzD4ILHFefzRetKfxPV3HYv4E&#10;Cun/mETf+I3fuBVgQldrmMRW0H9nA0yWhQ/pmXSJNTPkbIDJ44DG0eWa29+3/N4ewOT8es62rQGT&#10;w1c8Z/lPPvyZZXJYHrzrvcv3Xx0gcnS5+vb3Lh8/XYY1YHJ4OX7rjy8f/szpZWl3tvs//tPLS07L&#10;XLocueGly/t+5wtn/AL5wbvet/xgMoeOL9e+9UPLPfvUw0vcuyCWB4DAeI+J5T4MqNA3gRiO9U/P&#10;osCSwMeAieQn0OI+Kz4AWD6BJq55rrruXu3Z57zySRPQIm9xgQMxR7rXkw9YcUyGbHoDTwJBpAlM&#10;WacNHA/YCHxxbh+bhUzAjjhGun3l88wmrw6xSnLrmQwTAIfgnVlepVfn0rmWq03XYtwUF5uFcaks&#10;ApBDkLYyuS5NusUDOGKRxFjJjSf3nNLYt46IeLq9pwAPMUwY14APBr5jcQxrhnsMk4CTFpkVT75F&#10;XMW77rgFUNMR+yQQRmgBVNfS45ycMgSY0OMY0EIOIEE/47/r/e4XGFG8NAEUrkuL8RGAIh54gjkC&#10;OOF2wwi1jom9r/i57QSqSKtt5Bm7RAjosW/xWnMvdVKO1oMB4sibfvlOVyhtqt6uae/1s3mbzRgw&#10;PuRXvYBH9WPjwkT/Qm/qNOew5jLmpU9km4CJjxoMo7kBC2ZeZwNMvMPmtgZM3M9zu9iACeMNWNLC&#10;rC32CpQDWgAMABGBGbm+ACr6q459v4zWvtxw+guMNK7RrU0AFdJiY7gu0E1eOiAG2yM5gAtgYQIg&#10;AAdx5DFFypssfcnm7kF/bBT1ad0TeTHYMSdyOyEfQKRMdLY4bH+hCRDI4K9tJsMEuKIcASUBLNIA&#10;WNhP9JNhB2bYZtzGTJFWPVrrJDn3Sy4ijOMYBwEhMTMCAyYA4rpyBP4wrF2LhRLoIM5xIIj86Q2o&#10;sZ+gRuVVp7mIq0Af/YFBjPwAJ+1PvnLLs3Kog7iYMzEqYm+Qi0GzBngKZGOOBJawudnYgT7VndyU&#10;iTkS0BEoErAk3dSXC02MEGVXntoyoCSgJ5CHTCyh2ipXnPqOXICXdsi1KsAkQCqwzT4gzvX1s3nP&#10;9ra3ve2ECVkTMJMVk6E182OTbRPAxOaBmIyv8m5kjWnPqOwaY2BuXipds56JF6d0GoTR0zXG+qZo&#10;/F80wMSEj/HNUG/RV8a6vZddLjm5jGCXAElyi4k9EfiQwcpwZPgBSTKkHQv6gQFNVjvT0+9eHfd1&#10;vjVSGPfiYgvQm5HKmGTYGmOxPzIoBccZubEdlIexGpjjWHkqK8NYGXMRYUToVxNWE+/iGa8mwsZ7&#10;k3bHJuaxEhizyl+9J9uitT9iBjDe1b9fKWtvY4XrDXaUewFgkhtO/Yadop0Yyxna9QNgQNu1KG/M&#10;n9bUUH9y4tbuKLkG2Ct7wIm9euWm0nEuI4ElMTICBxzrE8+EaUxloGnPQArHsR2ECaZo/wwsBpWJ&#10;FRl9CLgJLCrf3fU8TrNHnGsrdW4NEnVX70AQdQpoU+7cXtQpF6PGUGNf+vqR7l2Wx+k1V2rfWCPS&#10;2cd8iaFCB33JBWI1Jmun6hujCVASSCPfbQETOmP6qKe9cayvvBg22TYBOvYAJt//vgFWnNo20XO2&#10;7Uz9XH7etvzm5x4Hw20Pf/63lnd81a5+ZfjeyXJZASaAjjd9cLnnDBWPLg/+4c8vP3Rd65ocXa75&#10;gZ9Z7joTU1ke/txvnlmPN00my+ObiYBnR2CBe8T7M+BCX7jmPgjI7d4wHgJJAhQ9s9xbsSvS455z&#10;THcAiHhx7s0YKIEM8ul+Dbx0HBgTuNMHEvIMNnHknQdsKIvzABDPU9cCV+yLIx+gKi9xpdFOwASG&#10;TowSe/H09ywO9KBD+oCJQtene4x4oAI99nQqVyAJ+Vx5cr+ZrJJAFYbjdNFRhwAhxjHDP/AkMIIe&#10;11qctTymy47jCZiQB5TkIuPYPuaK9HSpY0wVQd6BLc5b+6SgDECA1hghIy5GSqwQxn4Lwc5ykSMP&#10;NGCo2ytPjJJcWUrfgqmtZ2KuR8b11gsJLBH6w01rl+SOE/OjP+S0pogPdgAPTA/AibTAhAJABBsD&#10;UMJoZWgCVcQxmLFS5KW96VJ3AEe/C1Y27SW/Fs4lTzawp3IyjBm8+lM5xWkXOmO7rJ/N22zGKX3K&#10;ouz9FUgbGlPGtvFwoQET+c35q3kJY/iJbhcKMPHentsaMNGnc7vYgAkjz1yefWO8YZdwxzEuzPlb&#10;yJVxD5joV7vGpfFo7AjYIGwGwAF9EywBOJCnby76CpRQv8CMwBJ50BcLpHVGAAeAiBgdAJP+TgM4&#10;yR0oN5xYLoEZMWOE1kZxHXjAGC+N8tMtnfKog/xaeDZgQJmUJ0YKeQBLTBf2VoAJ/Y7FlYa+3IEC&#10;Ldh2MSoKuSApZ4wJwRj0ro6xMdf4YEyTiTnhOP0Z5wEmzumJFRFg0l55lJH+CbAEaAgZ77WlfWwJ&#10;1wM3qp9rtYk21ZbSk013QIIgz9oj5gRdc42PAJnYFbkdrQGT3GhigwixamKYBILEHAkwKR/y0rl/&#10;csmZ65ekMzBLeWKKBJqQlZdQW9e+lSM2iutAj0CqmCvaUPtpt4Cf2kH9p5vP+tm8ZwOYeBk36TNJ&#10;MKny0th22xQw4dc33Wes/cAAYVgWZxXt9b/a3RQAlmSuuuqqHQPKF/vihG1+ifwXDTAxmbaoqBcI&#10;gKT1MIAkMRgcC5gmQA3G/ARNfJ0PIIldwOiNdZDRzGCNpZCryvz7Dd25ltAptC4EY5MhSX8sAHnS&#10;GZPBBN2Ya4HMDP3WnmjdCGXJ/YHRGQPGvq/5jAeT3NgFGegBCBn1GQl9CTQhNmEmRyYXDsfKR2/p&#10;c2lhDMtfPWMHYNYAp/SB8YxhAjSx7o5xrV8AKiYl2k47Mcq1a6AHQz2QJMBEm8rHhCIDnWyAQeuZ&#10;aKNYDJPJEBgSQ6g1YWpnITcWcurY2iYTLJmAaoZhBjp5aWsrbaitYw9NBkQGnr7JuGpNEMZkIJW+&#10;bZ0Qfay+2kd7BaaIt1dP+qt74EhtoM72gWy51xjvrSESUBUYo62NWXnlSqTt5e+Zo91re3FkA0xi&#10;oaiPOmsH7SPPWCr9gtv4CQz6tm/7ticEmGhf9Q509Iy6sIDJx890yfnun17++WpF14c+d6ZLzrVv&#10;+eAePWfb9gAyL3nf8nv3n6l/R+Z7h8z3vXewXPYCJs/+2x9Z+rVw20N//qHlreu6rmWma9Eum2YN&#10;Dtm0b+wJQT8Y1/bAgMDFQA4yxqi+6j3rmmfMTEdOnGP3nf40fsgEeHhmxcZz/8TmCiwpdL+St6+c&#10;9gEXgRfJB3SUV6BDAIprAQ4BNaVpDkF/jAxGJjnXAjrExeToOSCOXtdrOzqkEzyvgSExTwIqyAR6&#10;VD5xsUKqJ/l0k6GvhVQDQRwHpFR+ZYzxUbmBFulTZtfpC+joGBhBNrZGedAd4AFgiDHS4qwxQ3LT&#10;AUp0XnlzG5ImIIcMcILxX5oWg82lRxz2hDmSeOfaMYBFWcz9gCDiyNBl3x9zAmbokb94YEPuLFgb&#10;4vojTgyWFnUFksQsicXRAqzOBcCGD2KADwCJOAAKpkfMEgZj65dwk6DDdWnkpe7AF+lyMWoRW3Mx&#10;bRY7JlZJdbdXLrqUBYghvT0wRVuRkY7c+tm8zWbMaUd6AURcOOSpb4x5Y1Z/X0jAhEE81/3wIYdh&#10;8eVsTxZg4t6a25MBmJjrK681S4xH4wJzpMWGXc+dpUVTgSWAlVxy2AeAFOACWaBBa6OQp0ce1klh&#10;SwEsAhYwNHL1iQFCfspphwAT5+SnfuujSMvuoLP1UISYMWQxSyZgEnuFgd9aJ8AS+mOkxDAJMGHw&#10;M0Zzu5mgTPm3+Ct5BmvrdYhrnRTp7HNDCdDI5SI3lFxWHDOAY2LEHolVQb5FWZ3TM1kj9DOcAxSA&#10;IPTlYkMmxoXj2CBkMszlQX8gSIZ+rIfJpsl1Rr6T6TJl6WWX5m4VGENekE/yrseocE5usjvckzF0&#10;qqdjZYixEXskcCMAxfWAiTVgEmgSeJHLi/oElLR3PSBGO9bW9UV6ypssPbFDYqSoe3oDYQJK0hlT&#10;KOaRegq1m+sBYhsxTLjkmLBkyJhMmIh7aWy7uYHnA/Fs66CopJf9lJ3BGideXjphvXn5MUTXaQom&#10;fRp10029SwtkMCjnRhfjNxlt1Lb2yVz/8cfDYV5fr6sCGbaaeNe91M+3mTwrJ+McUMI4Z4xnqNvn&#10;luMl02+FGWgxIWI3CAy4KOTTqBRy72AQYl2Uvt8QtwAnw57hF9OkRTMzPANM7BmxjPTcCUyAJyMg&#10;gxIYkCHKMI3xoDyMUgYmQzejmqEekyRWgTjtJZ6hEqvFGDfh6aunY/1a/QNIyDIwYr7QWRmnAQ/U&#10;0DbaBXjXH3PmX3OwS4BL5AAs00VJPdRTG7egqTaNDaQtc/1wbJ+7Sm2jr9TPvatt1SMgIzBornWi&#10;zQLIAk4CjGKguJcYHPbawDjRdiZG4rSZPAPcavdAGGWJ9VLIhSAjj8Ghf4w36aUJ4BFyHzJ2YnzE&#10;PJoskupe+kCYABJlinXjvPprw9o/BlV5tGbJHI/6Wr/nThQzKHec6SaV+4UxWPu7Jq17UD8Dx3KX&#10;+/Zv//atAJPai/7atnUmLixg8vvLz/zg1Y8zQG58+/IbKz+Vhz77weUtQ88tb/+NfV1Z9tv2ACb7&#10;gBQWnn3/928ImBy9ZnnJe+aisKe2Nahz/ds+vKeMZ7THHibL45sXO4Mr5kcuZwEojvVFLBDj3TlZ&#10;18TFFgkkiQ3ingswoTegVwgEoKu8HbuXuuZ9bh+oSX/5BezItzQZZZ6H7kfxdEoXayOQNHZerBKy&#10;AT3KW36BSdXPc1Z7BcAwAKery3oNlIAZIIX0ZFyvvoEVASvKSUa+zmOPBOiQn0wX14ETDFXP/wAb&#10;+wAa5RO6Tm+ARuBO7j/pko58gAiggbz5jvjcb4ARDOKYJuJqk8CNGB+OyTmnKz2Oc8kpfaBG8TFQ&#10;yNIhnk6hdU5yuyEX2CLEtBCXXOuUOAcEqa894EC+rQ0SQJErjz3WhDmQa7m8iAM4tG6JPIEFgINA&#10;EgyOgBOh37kyVh0zSAW6cscBvgBp6LTnqqM8yqYOgUjyy41InHK4ru3UiZtPbjwMYPnoN+2vLYE0&#10;6rN+Nm+zGcPy037qq07qHsvH+L2QLjmMEXOQOTc1r3OfeYfM4PnDaN1ke7oCJtoLowOQYY5vfBmf&#10;AD0gCNCCa0wsC+ABEE8AlORmJX1rjgALAjUAE3QAY+hvHRt55roTEyTABKCRSxCQg5x2wCwJnBDY&#10;GMom9EcdecqfHKAh1x26C+TpdSz/WB6tRyI9cEjIBUlesSAy2unPHSfAJ4ZJa7MADhirDGHpxfUr&#10;XTIt/BpgwSZzHCjgGhkhBgkjmb4YC7EPxAWqMJIZ1tPdhG6GdgyP6hJbIWM82cku0TbpDjCK1RAj&#10;xLnrgSb2rgd+MPpjgMg/3fWttAELMWMCJ5QtxgQgwHlMkek6UzmE6hlbg76YJqUJOKl8kzEyAZNA&#10;Fu2du8uUT1955GozQQ51V+ZkA3rqc2WIRSKOngmsuB6gIgSY5PpVfyvjZPLYa4/1s3nP9sY3vvGE&#10;yVzGockWQ8JLbtvNDc7gY6wzHD0ozrapIEAFS4HbApCEwc9IPFc6mwcKo4XrA8DBGhEe+F5gGm+b&#10;zSQjgIHRpFHnpgMYt8mYNLR5yFRX+zUjxoPCg77rHrRz86DyYmkNEhOF8236SF21k68C/RmnX9zm&#10;iuNY3r5iC/plAhwZ4oxFRqT+Z4AxEBmU0cIdt9Amw47BP38fnN7WMmmBV0bnZIIwXDNwGY8BI/IU&#10;p+1bL8LLMxZFbj0MYOUUGLuuiXduvPb1lu5knGuvDJq+wJuA+FKX4dAE231AjpEfM0PagBZ5tM5I&#10;YFDrULQQbsyf1pEJyNJPLb4bc0Q7SUsHXdq4tWFiBInTV/INMMk1JONc/TNogAIxKAAf2jb2juNA&#10;EtcmIBHoIcS8kMbzQBtpA0adNpJX8eIy3GN3BGzZB4yRkadyBeLQn4EZu8i+flqvx6JesUr0vbIa&#10;pwFjGaKBf427mDb21U05Y/WQo8+xsa4v5EFOG+vrXIE8C/RdgGBAir4hq2+qo7apLMqtLPo6Nxx6&#10;9G9sk2/4hm/YCjAJKLHXRoJzfbMpaLwJYLI8dM/yG2+7Zbny0C5gct3fWj742TkZPrk88In3L99z&#10;GrA4vnzfez+xB7A427YHMDkDDNlEZi9gcvv7Pr4n/03qugcw2acsNu8FBri2zxVG8LzwnDB+3SfG&#10;o3HZxwjGUeNCXwWixJwIdOk+CxhxrwVMOKbLMysWnGeaEGODrDwdu06u93vliFUir4AUz0LX01fZ&#10;xNHTceWko/oFvAAqyKm7/AIzYogEhpCN1UIm8EO9khFfnQJD5NuzW7y4rsUSCYwR7zg2ITCE3oBf&#10;ssAOcQLZ3GIYq/aui6NjugPF6gBGJEvOuTTpqDy566QjkEUwDyFvDxDpOPebgJ1AFmUBcDDWA1TI&#10;tP7IBGRmXPL9KScGSzqkEZwDEcypcuWRxrwQyBDrBAAhLlaGc2kCLATxARPlBYwANvRnnOm2wxhl&#10;9AINMEGAFjFOMEgEcdge1n1okVRpABrSAzmUQXnUA3Ai39yEKoNyqZ/yt85J9QowEq8cABlzvNg7&#10;QBhl0C7rZ/M2m3GhPPT3BxZ56k/jxJi9kIAJQ3sCF+cL2niT7ekKmKhHAIVg/MnDONNXxl+uNgKg&#10;IXcxoB4XHowo50AT4ELrmOTSErMjtx9t059yGMoYF8CDXH6UxwdqAIx2pY8c9gegIQYI/cCP3HyA&#10;LeLI9qec1jCRF/3KIpCtXvJnWDJAAROxUnwUliYghi4GKrnAgdgi7B2MlakTaMDIj+kgLZClNVjs&#10;A0IYteY1sR2UJ7cZ1wNWyAne0WRjjwSW5AY0GSMZ8QEhyhL4II3jjGrXcxthdDPMXWv9mEAW5VOv&#10;XEDSGSsGEKKdlCMXlIAEZUpWG+mrmDbKPJkV5GPQyDOXKPnF8JjgR0DFZGGoE10xTCZrZM0IiV2y&#10;BkySlWfsm1gpazZK8vTlQqM8tcWUC6xRxtpbuR1LX1nSF3OGTIBaTCFpAlkqZ3nTu34279kAJiYV&#10;fQ2zZ5x4yWy7KYBCVUCVPN+msD2M3OSbAh4ax43qQeSBsamBsN7kr7zRqDT+3HTYHLgavE0Zqqu9&#10;+s/N9YkmrtvD9Whlrm/yVdgEkyHOmO7PNP3mNtCkBUYBKRnf2A9eYrnUMPwYb4y83CFM9BmUTfYZ&#10;kozB3E5a7FWejoEEueUAAjL+GJ50t/5IbjWMRkZoTIbAE4YkUEBaOtUN+OIlGmCiLHRk/KYnF5mM&#10;EGWPCdJXd/XKkGZcm7ibgJhQq6eJehNU1zKUGb2TfSMv5QjoqF61UYCJoJ20S3/R6ffDE1xS11gm&#10;Lcjbb6C1pTYW7zqDPEZL63bUd9qDIaI9piuLMtdeAQbaOjBAXEwObdZXJWlz3dFejBPtFKChTTL0&#10;jBvyExRJp/hYLbF3lLm+oytjqzzsA7n0mb7Tl/TToeytvUNvfaz/lSkARf4xpXLxcRwTJnaJ8omj&#10;M3e1wD7XlLe1ToTpIiU+d5rGau1WW5aP63TSnduPtPQZ78b+N33TN20FmMQgsK/e6mIsbPo83ARE&#10;WE4+sPz+33/pcuPRU3+POXLNi5ef/t37l8f5f48sn/31v7HcePyU++GhY1+1vOOj95yxaOu5tnOD&#10;IZvI7AVMvu+9v3fRARMGdgwGxkIuaJP5MQGHmCExQgL5pI8B4jwAAxjQ/UBW+sBKRhZgIXZo90zA&#10;S2t5CHRUxuK738qzspAJfLAnR6c0gSDi1EFcLiyBIrmMuBbbRbkcV2bX7CuTtnFN2QIjyAecKKdr&#10;k3XiekyU8u8aXcAIz/j0OBZf3eQRo0W6ylbaQJbAjMo1gY7AEHLtxcUgAUiUb+8XYIn8AnfIBbAA&#10;RIAgju0BDy32GjBDD72BIQVGPOCi9Uymy09AQaAKvcCCGCbAAsFxQEysC8ABZoY09AYy9JvgFnJt&#10;QdV0MfhjmOTqYk83HcCQ3F6AJGSBGpgkASQBEoAExmlgicAIZSwyMs0dASXSSqMtyoN+ZVc35dR+&#10;2kMbxqjpDzm57LgeKyYXHTr1hfmmsuk37QdI+XIXfdXmykgv5gxjWT1iMhnDxtWFAky8nyZwcb7A&#10;MN9kM/cqjXnoGjBh6E+92rLNfKd4Hx3mxpDB0u26Z8HcGNVTr36/kFsMk1xmjL0WIQ4wmWt6YFDk&#10;koMtRMb4BIYBQwAGyoxlIUgTa4R+7SJtv/VlKDOYAQnJGvuALAEgAogIWPE1XRppARvKTqZfEE/X&#10;GbYHoEHaWCbkyaqD80Ab9hEjNJaJOihPC9wCT4Ac9MbeYLQ7lwf51mDRRsrItgqAYFw7BzooX4vi&#10;0glIoZNMoEIuFcoljTbKjpN3YEEAS6wN5QFYxGhYG9EZ55MpE2MjdkLAAnnlyDDXR8pSudiXARHK&#10;QEc2YQyZmBhroCIWDV3KG3tFeemcgELAQyCVdNKv2SKVg3wMk1xVXFuDGoEy6Q8AWYMlQiyPgIjA&#10;ognaTNkJcAT4lGbKz3IHOk3wqnZLLpaQ9so+D5jTtwE+6iHfgDNp1s/mPdvLX/7yE02W+mpj4r3N&#10;OiAH25O3mTxiL+waWKd/PSuOKwiQJPDEei+MdCwQwIb9XEy0L+SMulgBfd13zohk0M/fAtPBqLfv&#10;17rOA2aUpT+/tGZJX9ztMywZza1N0foRwARgjL3y9SVfGQAHQAmAQW49uV4wUmOQxLJoTQfxGbDR&#10;3vuiqS3FmbT3hVAwyY/9wAiQJgPavQIIyF1IvDopn7IL2iL3HEH7AFH0heuTrSOd+qnzbE91Z8C7&#10;xuDWlrVBriCM71gW6qpc2tZ+skiAOrmm6NeuBSzREUMnhkr9Jl3MEf0lnbwCMqQVl079MUET6aWL&#10;9RK7g0zgi/btK3LrLQSAuKbv5CWNsUqfthcHsOnruX0AjnwC07STsew8Jgw9dNiLI6O9jXXtTZZ+&#10;6QPsxOcSpQz6IKbWBEzoVDfjTrqAEnKNZ/0ba6UFZ7/5m795K8BEf6kzIzZjVlsZt5uAr7ZNQIQd&#10;QOKun11+4IZd98Ej1ywv/m//r+XzXX7o08uJN960y0C5bDlq0dYzGCjn3s4Nhmwi85UBTBi8sTTc&#10;g0KuLLHSet4EOOgf1xj65PUfo8h1x+kjx1CShh7XnLs/6Gdwd72+J0OP/AR5CO4rOqWLWRIwIw2Z&#10;XGfMAcTFRBGXbDoCfxz37AyMCAzo2QmEyI1nghQBN8kCKHJ7CawhX9vJ03FMlfRJl97Am+I9y2N3&#10;ACukiUUTaySwJQZI6530LggEiZ1ClhxjNhcaOuyBEbnfdL21QcjIn85cd6SRF2M+FkkATaBIrjO5&#10;17SuSOBGrBN6YpPkNkQXeYZ+4InrrS+Saw5dAAHpc/PJNcceA4N8zIvW/UhHa5rEWiHTWipC65hM&#10;dxzH0mCBAB0AL4CRABKAAZCkv+SIY3TmisPwZGAy6nJ7yI1HkI9yyiPwSb7aI7aMc+3XwrPqSd5e&#10;vOsBMIATMkAZhrMyaefqv342b7MZzwAmLhkYCIxVdVJm48R4NX7mx7ovZ9NO6r9pWLupn21j7JcG&#10;CLb++Mh4mXoZ923YQ8Xr57kxbLRP1/X73BhOAVrCE/3Lz9k2BqOPswEaABPjVJmNR2uDACyAAf1t&#10;Rpy+7C85jV0uPACG/hIT6ABEaJFY6VoXhS5yjGCGOAAB2MC9xtiPORKwAlgQABRktQWABaABCEkn&#10;2RgODEvyuebEGKFXPoEbGff0K5O65poD3CEHSHE99wnGq3zI91thwbE4Rqy5ijYWGM2tY5IbksDg&#10;ZdRO9wvGdWuVxMLIzSUAgGwsjAAT14XWrYhdEfhAVhy9AR/Jx7bISCcvr9xh1F0/BdrElojdIa08&#10;IxZIFxNkDVQEEFS/jH7pJ7hBVj6xKsgERK2ZHQEg2jJmjKAOa9mCvPQlGXt50bEGQZwLZGJ56Fv1&#10;WOsOMIntEstjskamfGXWH/oiwCS2zSyDetdnjQdtHYhW2R0HMm3skvOa17zmREaHyYSJEkPBC+xg&#10;e+ptJq/AEEY5IztWQmtn9JccMtY4aaHRgAgGIWOd0T7Xa2DoBZpMFggDj34hlgk9MSgEZcjwByT0&#10;RZ3uwBhjjIGXiwOZgIK+7OeSEvBCN6CnvGK2BCAoJ2NU+RnwxjAjRNnVg2Esz77eMmZMTvpyGagi&#10;Ljq5SayQ0WGC7FruPhlCDGlGOKM7MCMgBCBVmQElsXAAJgJQpLVKArBiAelHjBTnMUr6o4v+YmAH&#10;1GgH9Wx9FUY6UCFWR2ASsMJ57in1c8BShncAA8DB9Zgm9NABOMgdxrngGt3FKxcwITcqZdXfAU70&#10;lUftL+g3Bllfj2OOiMvQDBQLOMn4zPCLJaXstUHgj2PxsVUCVQIGW1dGWaXVljFVpG9M26uLceze&#10;qE/Eq7MQKyo2TOyqGCVCLKPW+9ldQHgrwCT2U6BZa7gwfi8sYLIsjz7w+8sv/NDNy2W7X/GOXf89&#10;y9/5nz61/Kt//a+X//NX/s7y3VcfWS7duXbV8pwf/+hyz+Z4yXnAkE1knnzAxIuewRqDItcTz4wA&#10;ij5CAAT0SWyNCRAGnkwgJOYbuUCKGCEBHgEl8haffs8q+1gm8pjMlECTgI/ymEALvfQVl+uLNDFD&#10;JhhDrvKnk45YJ4Jj15SpY/Vs3ZHiAxUCTwJByjt3lgAQ15OhI/YIvYEqrgXOBL4EoqSTrP50PkEU&#10;hrMQU4Q+8jFYWuQ1wCWgpTRAixg3ZIEbDHgysXHIBmyQJxOIkkuOsroeEOM4Rkksk4ASIVZK18hJ&#10;E2slQCX2yWStTNnq319xYowAFWKnxDDJ9UcIMAFA5JLTeiJAkpgbMVV8sRcAEXMhWF/xuT/0S+H5&#10;dxzGK3DBNYCK67nYmL8qQ2wb9VXu/sSjrtpRnPzJBqoot3ZQvhaipR9bQD2dK5t0DHX5rZ/N22zG&#10;gTpyx2idCeAJvcZl9wqj4mB78jcGGWAA6BBgAjgLMNFnsTlyJQGY9Jvg/pITcwRwAQRgWAMGAAgA&#10;l1xnYo60kCpjj6FIHiCRawtZ+RgvgA55Az8CQQAI8kk3OWAIgIYsQ9KYYmSTpXu9uCx5AAvDk0HJ&#10;yA4YCGAhFxOlP9UwTjOcY170lxyBTrK52WTIMoCT1zZkBHH0ZaSTDyBQ3wAF9Q5c0W8Z8YAKZXct&#10;l6HSa4PAvYx5eSlbxnZ1iokyDfSYCjFdAD7aKBDCVrmBBMqR3gCQqXMa/q6TozN3H/2gHFM+9kp6&#10;Y43sx+5QhoACclN2XYYAFtfMKWNo0LHWO9uaXGDJBJiS268s2iEWy5SpDPTpt5g5AV7pLo28yeW9&#10;EcuEPB21iXIFHMVaWT+b92x33nnnCcYGQyQKMePCi+dge+pt+oe7Ta4xDGzgCCMcy8RxbiBcc4Am&#10;ZOa6IxlrDPKADUYgI681MeRjTDDU6bSwLJ0AjtwIGPsZgOnK/UHIyM54jGHAuOxvI8rRGinABfVo&#10;3Rdgjz0gIdCBLOPSnnFLj3wz/hmPuerEfgisMc6bvDMa+hrcRJrh0JfEDJMm2K7FrMBsYfi3ZoU2&#10;igUTIwfgUx8FklQv53PxV+3X2ietfwIwiQGkvRjl5OxzodFP9srEuFdHdQ3EqD9jW2iL2B+Agrlo&#10;qPQxI4TcVhofdNV/1RkY0AKngSDaJQDAtZgVrfGRK1GAivwDPhhffaFWJmXI+IotlNuDa46l0U/a&#10;QL1qi1g2MV5yAVLOyRYCougDQdnpiAUTYye2lLZvsWTtEuOpfmqdEuPeORn1VGd9qA2kNUYCHu21&#10;j/jv+I7v2AowqY3ULReP7t0L6pKzsz203PPR/2z5K7ccOU19PnT0ih3f8WNHHv8T2NW3/tXl5z55&#10;3/LoOvk5tnODIZvIPPmAiZey54hxaexO5kVgR8wnY9S5cZorCfmuSTfBlAASz6fJ5HAsz0CSwBSh&#10;Z5Zj8QE1Pce6Vv50yMuYIRsAEngc+BAoIgA2AjJ6jpKrHPQKwADggLgAIfkGIOVmkLzrdIuj23Uh&#10;N53aNgAmRou9NHTSE1MntsxklvScD0AJVKEf0DBBmOQcT9bGdK+JxTJZJeLJ0Ztrj3j6nDPSY5gI&#10;MURyx5GPPX2AEvGBIAEjyTk3RwNa0JvbiQAECTSZbBlpYoi4Fosk0CPgJCaKePICoACYAODInSbG&#10;iRBzhT6BDEBButx4Wv8EcBIQgbWBRcIAbZ0Q54ANoAcQRRzjNNCE0elLvS/xjEZf+wEYWBnStJ4K&#10;doh+am2S2DyACHlpo+ovnbppY/UP5FFnQEn61NNYjY1ijACI1s/mbTbloJubBeOWa4O66RPjxn1j&#10;nF4ohsnBtt3GIAMOAOcAIP2VyZjFHAGYAAAADpgYQASy+lM/YkQBVmKYYGIwgDOwyet3aQAg/V4Y&#10;wCHfyYpg8MsLQIFhAmSTBljTGhcBAUAQAIjxRLcAAJGfstLHYGz9jVgggA9pBOwRZQhgYHAqT245&#10;ASYtEAvoyDiNqcEYzSWnBWClk19GbAwT5Ynx0h92yKlXDBNGsT4J7JFfgEJuK97P04gOMJnuMOpD&#10;55oBEWBCJln1VxcG/hrcCKwI1NLu8qm80/hXjtxF6I6FkkyggzJMwCSgRzrpp6vNZMWoY6wbcuIr&#10;gy3ZwAlABbmAkFmvdAMYBPrVae0+NIP2CTAhK02AyX4ASy5NyhvLRFz1K9DbWDX+Ak7EuVaZJrAy&#10;GUe1XfKCdndOX8DV+tm8Z3v1q199YhqDHs6MBi+Rg+2pt+kni4i2XgZGCQMbqBDTZBre2CaO+1NO&#10;bgexRRhqMRgYeLlP5KbBuJRPrBX55IYAJOlreeuW9DU9nYzJjOQMwxgY/T5XOcQpozIDZwT5taBt&#10;Li325AAo2kCejMQYBkJMAoZ14EDnJs4mH9MQmUZLX1BNaE2wmshnwNARWBIoZF9btN5LfxRST2Wt&#10;3MXldqQt7WddgSUtBqvtApdydQIcuGf1j34CmuRq4pzBH5CRO05gibYpxMjQNtJIn/uLNo0FZFwE&#10;GOSOEogDPJFH7ijaW1x9LW2gVoBJi/sCExj8uQMx4hg7tbk6itPugTiBK9JkOHpm5Xo1gaHqEWNG&#10;e+Q+Qw8Dld5AI/pzPcqVCPBjjAaKaI+YP+21ieuCuuUq5r5Q30Aj7WUv3nhvAeCxiPBWgImyq0fG&#10;rzZQf+N5Y4bJn39w+Vu7a49ccsnlyxVv+vXls/sCJmaOX1x+5+desXzdV1+3HL30FEByOlx6dLnx&#10;uV+/vOtDdy8PrtOdZ/Pb4ne/+OhpXUdu+3t7/kxzbpmTy/0ff/fy4qOV58hy29/b5y85G9T1TJl1&#10;Po9vJgSeHYF6ubl4tjDae1bom1x1Yp4EhMznTWwRY7t7gXxsDLLkGIABHfYxQGKc0Es+0EB5ylu5&#10;nEtX3LznXJ8slK4HJve8TLZnp+NYJ8oLJJBPdaI/9xz5Oo+REcgRKF0bOY+14jq9ATWM/5grpe1c&#10;ObQVWeWIPRKbQwjYyCUHUBLIIwR2BIoANpJJj/rJL32OAzcCYmpv+QM6AjwCM2JxiJdHzJrWQAlU&#10;cQyUYMhPwESga65FwpAHAoiPSRKrJbcc11uMNSYL/dICCKSjk1zABsAhlklMk8AX+8AT8a63Jghw&#10;JPnWOwGkYJAACXK/YXzGLsm1Rlp7AApQhNtNvxHmsjAX1XTNnjx9sX/0j3qLU1Z11E/qpoyBSLFe&#10;XM+FKPAptkvyrqmD6+laP5u32fQvMIjxm2sH4za3n8C+A4bJV2ZjhDH2AQMAEMCc8SoYg/oqdgkj&#10;DcCARQIwiWFi3GKNcHPB4OiPJ0IACODDdXtpATEYIgw6IfYEwKVf/wJXACdAiBgbuWUoizigB1ll&#10;6nfGAAlGZSwDRjlZY089gTX9KlkZGJy5QDBAY3/It7/k5JKjjMpANmMY8OGavLWVtLmu5DoixDBR&#10;vhaLJausASsZ297B9AewBJrIL1cYm32gxjS41Vt+kzWSca5MdNMnTMBmgiAZ/Qx95VDm1jBRPtdy&#10;n1E/5crFRh/JI1AjffbK5Fplta9f5VUZBLKtMRJgEgOjBVcDTHKviVVBV25J+4EgdCsf/eQmaLUO&#10;0q/dbGIPBQJV5tqR7HSJmYBJTBb7wJ3AjYCv5HOVkq92IpdrWmuZBGKlNwCIvGt0rZ/Neza/FWYo&#10;meCb4JnQOPbiONieepuJMjABYwRrARiSu0cMBnEM7/7U4ni61PSnm9YxYdBl0OZSAARgIAIAyNNP&#10;L+OfgScACOgQnEsX24BecbEQGIoBNgEHDMZcbTBMnMsHcAAUsgaLuvaXmcmcUTfp6Ge05HITA4SB&#10;HIOCYSne9SbTfVHNEGjCbXJrkmtyZAI1jQV7OtVHiEkT2yC2TMYwcElovZfcc+afhaRTd+3QH5fo&#10;0JaAiIxsAAUjPvcLdQkcAgoIMUACScTZB2QEHgU+xCpRF0BBDJXcUIAB8gYCaGfl1efGRa42grIa&#10;Q7Es5E8+kKBFTmNaBJpou9gfuU15BjF6+oKsj9TXM6p693W9r8m1Ra426qgOuZcpT4wc5ZNHrJSA&#10;E0Ckdsq1yLHyKbs+CsDS19VbnDEeCyiAKBbPBIjItE6P8UFn7li5xm3LMIkFJtQ++tAY35Rh8vDn&#10;/+nyX/57/85y67OfvTz71r+8/Lv/xceWz53LneaxLy2f/+RHl3e9/IeXW7/q1L351V916/Ky/+id&#10;y2994nPLZkt2n7mdfOAPll961dcvX6sMz/6a5ete+YvLXfevAJNzypxcHviDX1pe9fVfu1OeZ3/N&#10;1y2v/MW7lpWKjep6hsyefB7fTDqMvz4y9PxprY8Jftjrk1gnPYtyg/VsiV0SMEuHMWrftYAH9wT9&#10;ASTKEYOjOHvPMUBD4I19zzzXHVeOQOMJVAacTOCCjGN7aVxnnMrLfTvZJ53HShGqS4A1nbnB0CON&#10;+FgggTGBDwEg4sgEugixO+RNV+1iT5e4WCfSMVSdB5TkhgNgsHeuPwKBys81x/QGhgSudC33HnvX&#10;hDVAkstNdagcyicoR4vCkmesB5bQ4Rp59c6dhhGfW0npWqA0sKR9LkC54UiDjWHu51xZgQP02QNA&#10;pA1k6I8ydAWWxCIBjATCAEpyfWnNEgAEQMQ1xwCNFn8l0y+CY6EwTgEi/XGE4co9B/PE136BUSqt&#10;MuZupL1qA22kHLWVssYmKV3rrih3QZq5LgogQ9mUXZ7262fzNpvyAHy4TTBAGZSMa33hWvcEg+Fg&#10;e/I3hh1jP8DEuGuNHYBJ63dgTTDuGc1ABKAepojxCthrvZFYGww6hjOgBVAGKAkssccGATQwgBl0&#10;re3Rr3zpkwcmCCCCnoxgBmO/9G3NE/oAIkCQ1kVhqErDyFcmsupJXpmMRfEMT4Yl3coR82P+Xphe&#10;9WfIyj/2Av39vhiDRVmdZ8QyrBmxrcMhju4YJoJyMtpjQTCSM6LJA4f660/uJRno9uJi6CiPtg+s&#10;YbQzoANtlCPwIcaIPhDnWu4ognPpXdMuLTwbYOJagEFggrq0holjadeMCmm0S3LKrbwxMSbAogzq&#10;kd7KumaDzDIEUmhvaVs3pPwDQQJY0rcfCyXd8soNh05ppJ1tO/sk1ojyCgFa9Yd940J562uyMX+q&#10;Y3LOA1SMBYBbv3vWfq7nLqR89togN6b1s3nPxiWnL8x9tWJ4HQAmT83NJLU1LnLjiF0SgBJgghUi&#10;roVgc8VhtPVHGkYxYy6DN+ZAa3K0RoP8AikYfoEmgvOMesZhhmXMCLrJ5HqTq0prlATeKJdyMnqu&#10;v/765aabbtoBTW655ZYd4EQ97LkZqbsy0s/IjXmQQZJrCWMSOGCMG9tNwE1QTYRNRJqsRvEW+jrH&#10;cGCMBjAEJjCmAwW0wXQtCvxpEddYJYFOyl77kw1AyvWIEc1gl2/rhAAElL+vw+rpOuM8t5PcSWJV&#10;tF5I13JZ0VaBpK29QcY17SWNPm89muoKJAg0yY0rl5Tck8glL23tE4Op8RRAJy99k6Gonowxhkd+&#10;9n3R7St2X3b1GSNSmYEj6iV9Lln0aoeAmQza1mvRj62LQrZ+DazKHSfQpzbJTamxP8ETdW5NIHkE&#10;HtElXeMCWEJe+8TEet7znrcVYKLs+lHZ1WG236YMk+Wxk8tD992384L74hfvW+576OT4+83Zt0d2&#10;KZqFL33piUAlbY8uDz9433Lfrq77Hnx4eXRPIc4j8+jDy4OjHg8+/OjeemxS1zNk9slnd/PS9Zxw&#10;z3hvxqTQDzFLAh9iYgjdvwF9gvgYCe4DaexzP4s1kutJoIXz4qSnZwImsUV65hn3ASkF5wEz9uKk&#10;Uc4AkVwWY5MEOMu7/KQJSIn5YR+LQ7znrXh5uSZdLJsYAa5Xn9gigaO55JR/YEwAUm1IbrJQAjd6&#10;7numkMn9xrPEs19e2gAA0TshkMRxrJLYKdIWlwsP+YAOcWTJyCPwQ1plUYaYjAE6wBdgSWCHfKUT&#10;cpOZa4XEMKGDfGAA4z7QhVwuOIEEMU/Ixl5pXRRpA2YCHWKoTEZJgIc0sUjo6485E2hxHnvDMYAC&#10;IEAHOaAIQ7S/42BcMEiBKK1PAhTh1uCLOsPTl34uEa5JH6tFW7R+irKqq7jaT36BO/bKQlZwXZ1j&#10;0sSWsVc3dQg0AqIAcrTF+tm8zabdGdYM79Z3UMf+8OM+MYYOXHK+MhvjlLGvTyzgapwan8apc/0G&#10;OAAGtMYIAEGf9gcn4zYXMgAHACLjTxrghDENKAOYYIP01xnGHEM8N5V+/QtUwUoCcABrWpiV4cdA&#10;BKDQQTd9LfqqrHQxwukGHgAojLt+EyzQC2ARL396GZeO5YV50vor6WWcZthmkDNulUUZ6Woh19b6&#10;IMM4DkxQdvUMBAncyPjWH/aBCuqh/OTk5b0dAEHnNKRrS0CIfM2TTs1fTq3fIU1GfEa3dLUr+Vgb&#10;lUG5yJPNJSj2SCBPRrq8YneQjeUymSD0BhKoTwyJWCaeA9rAFmBCD1lBGwYMTDaMY2VRZtfp134T&#10;1JhgyQRZlFt7zXKu5WKjBF7UVvKdQEn7NXikbsqkPLVZzBF1ro2lISsEtgXqKGc6A7sCTOoPabRX&#10;gA49gUzrZ/OeDcPERCEff5MTE/ADwOSpuZmUZnADHFq/hKFtD3AoYGK0+Kt1T4Ae/a629Ucy2vo6&#10;zihsAVZyGcTi5BkzYteFYCddhmRGo6/n9s5zP2jtlFxvlBWbIneVGBYAEkAJkKTwrGc9a6cOAJPJ&#10;LmnNEMZp6/C0KGuLlgI6MiozMBgDTahNRExWMziEvlg2Yc/FIjCCkQ9kYByrF6O5tUu0m3YWAoYc&#10;2wNMYpFMl6Sut2gsXZgQAR3yN+E3GXd/xsSIPdMCvTFrckkJSBFyM4mlQS7QQp3IaCf5AQNa16P1&#10;SwAJ9vq1v/sEiqh/gEjsC8exLnKDMUYaF4JzIItyKnv9x2hhVDAe+oJqUsroyOBhDPRFWp1yT6FD&#10;XXJDimWizwAM2kpdKkdtDNiYa7OQCfiL5ZPLlfpKmxuWa7nnxLCJ2ZPLVsCUdMZ7gF9g0+49thVg&#10;ktucttOnJtb60BjZGDA52J7Qpn21c2PW8ydgxHgUl9FvXLru/nVdXwWOxLYw5ns+Mf4LrgeO0OE8&#10;hpV0sS8mEyVQJhA5YCAAJwNf2gz3mDHyCchwHmtFeuWICSYeUBGAovyC8/KLtZJcoEXuNY61kXah&#10;u/TVV7pADnLKFXuk+Am85OpDllx7zxI6pQnw8PwIcCHTXlxMFM+e1isJDKEzcL29uAAOMoEiLZia&#10;ngAW+1gnlcWeLGM89kgLlgaOBFrECBHEJxtDxXmgiONkGN9AA+nTHeOkeCBKQMpkrQS6xDqRLpCh&#10;9VPMGQNUcg9q8ddcdWKm5JKTDJcbAXgBNMEkAZaQY5z2J5wWfWVYMkiF2CfKmstPrjfqLd+YQ62z&#10;ohzAGnt9Q75y2gcwBcLklqOe+s14IhvrZv1s3maTV79JxhzwlR/bBCCjDu4/45aRc7A9+RuDEZAF&#10;cDD2+oU1dhPmCPACcIDNIfT7XGMUAwXDBGDinCsN4CBAgFEHRAA4YHWQAcwALGKOMP4AHEAKwEC/&#10;Lc59RzpgDZnYDY5jlxhTytiir+LpyRCf65cAP8iSayyqj/JmsMdGae0VcpW1tVkyXh3n7iNNa5g4&#10;ln+sAvIMaGVvLRJ5tkDrNHBjecQyoV++wIIYKzErJrAS+EAWyCLOe1wgk5uI+yw3pYAfgcEdIDBd&#10;SsirZ4vOBm5MlxRpAh1iQAjqLz5WRWBC5UhOmsCSyhv4oE0CqWqvABM6ARrpJG9PRy4wdMaCCQAh&#10;r8yl6wNScWSnfHrpCURShnW90hegop0DOCpLfUxPDB15a4OAKGm0cWlyF6ovAmHcB7WJdGTlGVgU&#10;gJUb2frZvGf7sR/7sRMmKQwuk/u+zHsRHGxPvc2kD7jA4G4Nk9YxaXFRIIkAJBGADPaBDBn4GX7T&#10;4HOdEZ+7SNcCRcQ5nm4Gcx2S1jeZi8sCRfpDTC5DLegaS8Y5UAS7xB47RpmBJTfffPNOfOux9Gce&#10;xmouEBmODEbjNyPZntEc7Tx6fJPovlSalDBA7U2I+mLvPHCC/pgb/QFFnQuYMoEk/e1HHIAh95xA&#10;K22m7RnSgvbTtjEUGNn93UVZlEk5GVG5XvQ1O6AjNyTtoZwxTbQBfS10SgfdQAN7aZNnvOtT9ekX&#10;0ZM9om+BZoJxQC9jP9DNGMkFJxDNsbiOY2XEvIhFo/0ZPRkUGQEMkb5QmsSa9NYeJpLS6CftoV3o&#10;Ak6oU0wTdVc/eWnj2FT6Mvlc0yZQEotKf8WECqgT330kSAMwqd/kLz+6Y6Woc3+HEozhQKZv+ZZv&#10;2QowySAWMq71r3F9AJhc3M1L3bPYM0K71wdABnGtM8RADnzoOKaGvbHrGRQwERgSYODYnmwgSbKx&#10;pZJRHuUIFO35FSuDMV9assZJQIr09tIHvokrH+fKID8y4ugLMAiwCPDo2RoDo/Tiu2cBFIE2dKVv&#10;MjoCVKpjoIb0dFXOgBrGr+Pyrhzy6FniucJIJScuMCQ3wPJcAyO1YeuZOJaWPuBFAInr0gS6MNoZ&#10;vvJTXvmQAVikZxr3gSaABAZ9IEmgRYBJ7BHASEwT+mKySCvO89J5YIa0ATW53wSs0NnirzFWAAyt&#10;+dHiqK4HQCivNFxbXAMk0CuNuNx8HAMdAAHiWtg19xtAh7i5pkl/z+mvOL7SM1p9Wc94jXkSKBND&#10;ZP72WFnE6Q97+SqHcqtn65Vo89yJxJGLgcNAtp5KemKmaL/1s3mbjS51Vx8GNQNYXbWFfmksHgAm&#10;X5mNwQcQAFIA6GI1YZdgjAA7gA1YE4AAAYAC0AjUE1p0lSwAAQAiABrEt+irfIAW8gQwBK6QA1IA&#10;HMi6FwRAiGt0MdgZf0CHFnxtfRQ6sUZynWFIChMwcQ1wF2iTbABL7hPOlcN19ZcPholyTteRDHny&#10;2gX4UjtNwIQs49g5YKMyKR+DVvx0ofH+lSZ3CvIt8Blrg9xkSMTqCJBRNvEBMHRKY+4UECN/5adb&#10;XuQCYTL8YyzkOkN3rJSAi4x+surrOtmYDYEqk7UiLdmYI63ZoXwBEYUYFvQmN8GaCXAENJGJpUEf&#10;MGOCHwEd6a+tplz7mSagg7yyxjAJZKKDvtge9W1gCRlljrGSLDn1CyyJSTPBktg7tVuASewVgZzz&#10;GFOxczYCTN71rnedMBnI8GIYMjw8wA+2p95m8gdkmOtixFyYrjgCoMTeNcfkGH6xB+aCnpNBwihk&#10;wPdXFgYkQ49RGLNgDZgAAVqPQRw9ygjcAIbkTgMAyc2m3x4r91y3pPVXACriyYoXV90F+TC4W7/B&#10;ntHNWAEc5HYhzpg2thk1fdnrq6XgOsOZsWBCTzbGgj2Ls050AAD/9ElEQVT9c30UstpAG7UuTH/y&#10;ad2S3KQqc2vIaPsM6BZnjXWhrZ3HVJAXY6EvsgwFRg/DpbVIhFgm6iy9vThGe8CR69qITgCH/tc+&#10;sWeqk/IBdpSVId+ipoFn9bdj8i2OmktKgMRkHgmBEAEmrZVjPCmj+mRgmSSayDo3afQ88hXORMXk&#10;N4OLDKNFH/YXnRhFtUvgmZCbUu5LxbcOS643yhijRDvVJrGAihfIkZc+gKR1ZTpX31gt5ZP71gAk&#10;twJM9KO6qneGrPFqvHhZHWwXb/MSN/4CS4RcYgKvigvICNDK2De2GdEBA5495PSfNBM4CSB1Ti4X&#10;IPoCUmKgzPVNAgsCKVxPhz2j3rNFXWKa5IqjbLm1xAChi3zAT2BI+U2mSSw+8cpI5v9n7z6AtmmK&#10;Mt4XijkRJKgYUAQl5/SRc845CJJBcs5KUpIKCGYxoGLWTxEjZjEroogKCKggomIOqI/3qd/W93+r&#10;nedF3kfLc05Zu1Vbm2Z6unt65u6+tmfvCcZoT1m0yupDW92+FaK9wApHdQJkkqUsEnO6OoFQ6uJR&#10;ObQ9U6ZlQvbmmup65t6cWzyza9P95EI/OdAwTwERolXGR8tugBYBKYE2LQ9Cs6UvzpXvOSAD8OFc&#10;PedlkDgCLcq66x5eBPzKAwzQRjfgBQ9lXZSBEugCMAActAQnMAFQAPQAnLQspUwSbfQMiND3SoAY&#10;6FXO0hk7MKQlMEAUoIjyluHIKFFGBoj7QApzvyyT/lLYUWDnDT9gIaAjQCdZ9Kfzvj9CD4Eg5FKv&#10;vxl2XZaJ+8mlvJ1Mjn2jBY/O0Vzn5pNs+ojclm8IVGWXkA9whG/8619zzr79v78J9vpbYf3SR4ad&#10;668+pAqg6GOlAASgnuwSgJ5vjchQAV4AC/pGR4AJ0KOMkf5eGjiCpiU7gnzAhXt46R970AeEoGef&#10;y1jUkyEC+OgjsjJC0Ox7H2VcuO4fcsgZuOM6umi2rAVtfJBdG/2lsHJ9j0JwWjDqvufqAU3s2lWu&#10;oL2Mg4CKlgwFPigXEFJWRdkJZY0oV9YIH0gALwAXGCuPN7TJHbASqNGubEuJlHPEh/ot/1AnYKWA&#10;P2ClLJ/4RYt8ZTcEOpWJ4nnZF3N5SZkT2p/gCpqBPIEP7uMvACpwg65a1qJ8y2WSU3lH92Z2y8xG&#10;AYCkz4CaQJMJmNgDOcq8qQ+iu/JAPnsgh7aSS/mAGu0HgqTbgJLkDzAhT5lNAYLquec5evVbYJz2&#10;0Vvn5mPbc5/73LM5AhxvDk1vbfxI7dv//zbO4FyS03cvgA7AEQBD3zEpu6RsDefKAz0Eb4I0gW3L&#10;LAT1LScpYPasYK8PvAqCC4RdA0qiWRYKwESWBT767oj2+4jr+c9//v8EmOARKOJZy4wAJHbXyqCH&#10;T3tLGvAv+BU4lGFScCEAFzj3Jt59DjTHuzehHHH3CqDd89xY6G0roKR/lJlZHYLvAm2Bc9+VCTBp&#10;6YV+6nsweO68pR99L8M1UKHlK+4BPGSMkK9gpaCsj7SWFQYcwFeZFa5bcpJOnNMZPrSjbN/8AHyU&#10;AQIUKVuobAzl8V2gr//VAQxEU92W4LinTGAK2hM8QZP8zgEveNAXBZn6gVOfM8zJ9ubR28iCEbuy&#10;As6CL/02ddL3RGYmjvN2oFEyBpaUMcXW+kjr/Mix85aa0ZU6/VUyAKalOPa+66ONMlNmNleZOde6&#10;1rVODJi0LCcb198C5x0w+d/d/ICbK4xD+jZPsL+ZgVE21wQheinBTgMdBN12dfvOSPXcVwb9Mqhm&#10;Fkrl7exBOc/Ubxxpd/KKTzx2rg3HMlHUQ9u1Z2WP5Bu0o+G+sadOoEhZHWWvBCThLT141rJHz4AG&#10;xnq0yx6zC/QDKQIoAjbiy3mACpoBMPFWFok98BlNwWiZImWvAEoC1ZtjXGtbO+pE2/3a9ZsS+BH4&#10;EjgTIIFWmSoF9YCOslPs6sxMGLt6gTjACrt6QIvAkIAZ58qr1/1oBJgEquABQBAoU7aIa6ACQMBR&#10;G+4DOPoOirbdK8tEcI8WoKMMEuBFy26cm8fbARX9W09LXmR9AElasiOrA1Aig6SPvgr+WhIBQFcv&#10;QITe+2iuNsu4iW86jc+AEOd0E/jUUhtylGHTv/aQqX/TwSe9aHOdm0+y6R/+tiwEwbKA1TkQRdsB&#10;aBz+UtULBAtCCjLmPt9az7LuF0wVUJVKv5adtGfwFd3KFxC5H62V5qRd2fbJ60pzBlqz7UlrBmTR&#10;WsvbC0zn8oAp59q+HT1ABcDjNa95zZZhAqgD3AEhAg1kXJSpATDRj+yW/QJCZHf0TzKBEP01LzpA&#10;FSCIo7p9RBawUpZHWSDzGyaADXR6m16AD5gBZHhe1kr/0DOXBAVkAG7Qx6c6ffRVubI+AlmUV5bM&#10;yivb0h3PW8oiuHVdNk0ffVUfXeUErQEKgtfAhI7aDnwpC8GOPqCkpTMdlSnIzraiDXgI1Aik8Wxm&#10;MgRUxH8ZIQLxCZYErAQ8tCQmgKcMlnifmSXaDwzSXrbWGCv7okyKQBa0KtOYLHMl0KYMk/ikg3Vs&#10;qJucASEBJPYJgKinDHrq47Pskplpomzt2dNnYIwy0XZEM8Ao4GzOR9FJxgAyegiEqg/tygWcKFPG&#10;Ucf6L3oBJgExrte5+dj2lKc85Ww//pwxDlROCiegH1Q/NvbW0fph9cPjeR8gK0W0NxulQSpbuqky&#10;/Xi3Ltd5KabRmG89lMeDvTc4pZZ6po52nKPj3I9w61/90JUm6ge0lE073uM/XhxLQVXGPW2E8rtu&#10;/W8fLVNWGfRNjtYhmphKm2u9rfQ9CLOJ1o+uNxbW7XpT4dyRk+CHGB+95eNg9YZNcF6gJpiz/CNQ&#10;oUyTMkyAJxM0AVYI4HsjXgBb8Nc/ePT9koJB58CAnpcp0b98uO+6t/J9xwM/2u9vguOnLJP+Rhdo&#10;gm/P+lAt0EGGifM+DttSFse+pVLQX/BYhlTftRBACjJKnc9Z7u0gZxrQIrAFrvQWNeff8wATdHub&#10;rC1AQcs5CoDtdNBynJbpBDAEPDnvH1m03TcvnKNFTn1dG+Qp1VzgEx/kEiyTAf+BJGVYlFWiPvld&#10;6ydt0Bu57No45zsap4APwT0+ACDKC/rxTSb9DgAoWwOv7JGc6rXMJBuLHuABLXVbohKYULYQeQQj&#10;vdU0dnPkvcE0Roz/ApreWPdWucCUfGUd4XGCS2XjOAYUsaW+VVLGlH5svAX8eJ6eHJO3LJ6WN7pH&#10;LnSdk7OPxabXMn3OyVQ5EWBS5hR9kYl8ZGavfjT27X9vCzBpXikDrUySjsAGz8o2cW4+Ms9MEKE6&#10;7hnn6pmDtOE8sKKMCs/Q0vf2CZ6oH1gTmBgIU6ZIywzLWmnea6kQ+p2rq+2AGePMuAuwCLyJz5nd&#10;4Z5r8pF18hgAEmjT7xz5AiQqF5DjXh9DLTtHm56phw5eC5zRiYZ7gRqBEn13BL0VKFHetftoBdK4&#10;74g2v8D9AJl8pzJeAn5aWlHmnHv8lb4dgv4EX/gYgRjOy7xTN7+Lz6HdeM2X4ZvYlctXyW9SH18t&#10;zSkDJf/MHKtNu/v2lqSUUTKzNZQLUHG/75qUUWK+5s/wkwJHWl7Zch1+U2A4P6ilOXw4yx74Tr5d&#10;4k29N/ECVnxZyqMc4IWM6Lacix4Cc5xrD18BI8rit+VR7rWUqIwcfPW3yAE52sQ3vfW3x3S3zs0n&#10;2eiVzOTjP5JXQM4fpF99pn+V0x6QSHaDgJmPyb90r0yewCF8AmIE4f0DC9ru0ZlygWB040UEQECm&#10;g13g7pqP6jl92P3+4jO6+kTQ3Id46QifZEKTD9zf4DoCHtBGV5+jpx9dk6V/dBGE910PdAFI9v4p&#10;qYwJu8DdMZCCPtr7UHDLYWRY9D0NfMvsYWdkJVMfcbV0RBmgAxntZXUEmJDFc+0DONRRNyCh8i1z&#10;4f/3zzNlpaivTWVbelaGSSAEgMHed0nQonvyoqdMWRZ253jpGyb9802ZIOgG2qjbR1nTeeBO31sp&#10;22Iu4fHMchw80AOZ8RhoIBBVB5DjPpnxasdD3zspaC4DRF1tBAD1rY8AgMAQdcoi6Gh3X1As6A5M&#10;KAthZo20pCPgUNmAAUF7fMyMBjQCVfDraBd4p3d0W/rRMzy5H6iBX3yUDRJIFyBTFoSy2ncMtCmz&#10;IqAgkMAe0BMIgR6AI7AkMKJ2ksf1BAkDRQIMAyQmmNLzCT5WJlDLDvRYv3XinvYDQcoMCpCNlraj&#10;Vzn6CDyr/+rr+iNghd4CkbQVgIteugykQ3udm49tL3rRi8424fthLzWYM8XpF8x44yqQEcxx+HPw&#10;BRSCH8FQaewtKZgfPESj9fp9I6C3zO3RFEQIJgRXaBeAClgKMAQefU+h4AtN9NXTJseVY8Yh5Jxy&#10;RNd/qxDIzO8txFvLJHrzjS9ggIBd4CtY7F9NyCroTSa0/ahJ1+tjZBOw8SPth99bDQ5kATwniqNH&#10;75xaDh+eWsICTGh5RwFpb7kd8QZcsPdPLP0zjmPLcoATgIip296Ylyni6Dldez7/vcXev3w4F0wq&#10;j6eWnKjrWhnt4T+AJHlkl/TPN/PvggEm6swMGnzPtgOKtOFcPwqKCxzLpChgFsQCDgSUbCJ9c3g4&#10;u8q2tIUjz8F31Dc54uopx67Q91xA0t/29l2Mc7IEtj29tMyp719k8+yOHQNMgA59ZwM99ocWe8W/&#10;wJ5dlPrNPnqzihf84afvrAQe0QHwxHnLiugEXbyT233PW1YTEKUfG494JVNZFi3rYvd9r8O4CWib&#10;S3K0VdYKuw2oK2NFuZZ4RYsc+oYjntMfWMqx7W2l55xhDq95i14EFY5lDKWHZE1H9NJSJf3XMpkA&#10;kbJKGitlkdjrw+ToOyxoBlLRZzbR/KgNcqpHF2jQQVlHV7rSlU4EmGgn0CwZHdmFH4Z9+9/b/Kiz&#10;MzbVUprAgwAHYzYgo+V8xqC5nr2aY5pXHF03rtULQAlcafdMX6sXsBJw47rss4DhQJPGSEAxvpQX&#10;RNZG4IZr4ILy6pt73AuYKEuv5Ue14R5+zFOd164jGsoHsgTSVB9dZcuQ6aWBNj0vC8Q4D0QInHFf&#10;+bIEyRXIoazn0QrcCIhCI5CjzDZgRACIt/wC17I8VsAloCXgpKyRwJPOWxpkfhOUR0vAr158uidY&#10;Vq6XSn2LhFzNieq710spgbKyvbzqhU/ARgBCL7mUaQ5Fwz3+iTkWoCCgxmfZF+7xY+yuA2+UE/Ty&#10;d8pAQaNvhQAXgBEzk8Ru+Y3gPUDCM3vfMhHICk75UmVg9LfD/Cztt5fpQs+9nCM33nqJR8ZeuOGH&#10;3OmDHh3xzV9LF/0DT5kxvSQLJGIb69x8kk07fs/oQoAPEOAn0gEZsht9jS+6AhyQX5APEKCTADZ9&#10;nt3gXzllAE3AEveAJNF2pB8Ah7LK9aFSWTz0kb0oRwd4VQ6Y0bc08NIyokAbfJGlvrN7cQgcIofn&#10;LfuiA+0HBAEZ0MULMCVfmp1EEwgjWAc4oKsOvvUZ/VUWHeUAAv21rmBf/eyLTpUFRrT0JcABP9oA&#10;VClLduAGeTwvGwNoEH3AAzAG/3gDLATuBNw49re/yrSXuQJkEIS3jMW18njRNnnRdL+/UO0DsQCZ&#10;/sEG2KP9PuIa3ZYQBcQASlqOU9ZMy2cE+QAEtAEenuEjvZJf2TJM7GirC3QJqAr8aamEPVCh6/7d&#10;pAwBtMqqKCtC0CsIDiwhS98mEXwLjCeQoI0JbAiQ3UczEEbZAA9BND6UDzApQyGaAT3AjDJinAem&#10;lD2DZlkUZZoom9zaT75AoXhRtoydFSQIMEknzgOX4neCJa6nHpWv/Zk50rm98mV/BKxM4CQQRDva&#10;noCG9iuHdhkr7ekukKksF+W0mT48x2sgm7LuK1PWDJnQYgf0oFx25hqt9Ja+Zj+uc/Ox7ZWvfOXZ&#10;JsPprBRACi4KPAQDvU0XDBQkCPD65xABT291o6F+QAsQIhoFSQUtBSwtTQi46OOafe+gewWq8608&#10;en0AlFPGAeSIch61UYp8u2BFPef47sOXM60ezQLGAqYAC+fJ0RIDPyohv6Hzfoj8yHIE/CCacJXj&#10;GHGeSg3OuXMkhyAKUCCg0n7ZHS0baNmE+xPUADQAHYAPZXeUuSFwVy8Qq+9vaGtmB5TlEF30yvII&#10;DAhEApy0VEYd/HoGDPHB1vOd73zbP99YbuM6wKRvlgBL+hgsgKR//ZnATMBNfNoFtvRff5d54Vr/&#10;FXwLUtgBpzrnNuc4GxFwcIa7Rqc3oIEqLYGJHtsu8MYHnQWG6J+AqICGQAYgQWCjsVBmCLuzs+kA&#10;B3bveYAJvgtMjNUyYUrnx3ffNWnJCd4D4pyXCaEMXfVRUjwHFAAOsoXsf4KXyWLsqN+SHDbQWDCG&#10;7eRMNx2VWQFK/dUSE84eJ6qgxPgQJBg35isOWZlZxk/9qX/J2vdLyq4J5CJ3IEnzh/bxkt0H3gaK&#10;4LFngbaBpeo3d5TNA7Cqjr35q3kCnbJVuj4HlDkRYEIeAShbrG326Z4fjZyF0+3zrcR6fz47Xbnp&#10;XMx787zref905U9H/wPVmz+y67P4nu2ufExH5HTtzDr2eJv1OtKv8WTMsbeyOeZ80pgLoGheCYwQ&#10;rAfGuq98AIln7nveGEczUKPskrI2gA8BD9qq7UDVgAHlA4XtARnq4CGgBg/ul7FVdkQgh7lIe2jg&#10;r7kpUMKxzBXzLZ7dj8dkUq7lM5Upc8d5AISj+/EUoF02i/MyVCaPAuLJS4FnZdGr7eSMj2R33Vt+&#10;7ZTp0TKZwJkAFfXQLHuhAFZb7nlWFgha+AqoCVAx17lXdq25EBhg7iuzw33zoXYDNdRTH21lq2MX&#10;wM6si+bSMmRbyqOcwDwgpGxccpR920ddPXNUx5wsq6FgOUCh+2VsBMj0PRNBcBnBZToI7AXrAms7&#10;4ETQ69jHNpXVRlke9K5dfUg39KCMtukLH3RVVg09eBYYNmUMcClrpgxHcpfVgl79sM7NJ9nwDpAh&#10;c/8EBJDQ7gTw8IlnbQMmKus8XQR8ZQ/49bzlTHTcMivtskfHsmgCqBwBD+qWtaJtemEbtd+/ugAv&#10;0MdbNmbXz2SRNaGcHYCAb7aAl5Y40QHQQvYJMMDRjhc2Qe/pn20ALAAGgvbAlb4xwq7YGbvib2uT&#10;Tw44ENyXcYF+ABX9OwZs9Fe5ltcAEcrmUY5fT0+u0QQulDECSHAP7f4lRzl8ollGStklwAnyKuNY&#10;Rg4gBqDSh2TL0HBfHXySwXXZLX0XZWa64KVMoDJhlGmpj7LuB5gAkfRTWSYtoRGEtoxIHXohT98w&#10;KXMmIECQCpjoOynVc9R+H2oNDPDbKqhVz7MC3coU7CoXEBFYoUz0BL9+uwMIlC/DI77KgnG/ZR/K&#10;ol8QXZZC2QdzOUxARXQDWFoSFX/xMnktY6VsIGX4FLWvjWgrF7gygZD4CAApWyJ+lEsmz9cME8d8&#10;JnzRUVkuZY4EXFQ+8IK+Aj9m5kjl8pPKLrGXhRIYU1n08NzSmPrNHgiCVuAOHbAF5Z27Fz+OyTOX&#10;MmWPngUgBbLUj9Fa5+Zj26tf/eqzTZSch5ym1v4LCANE7BNsKOhSxi54EID0dhsNtJyXzWEXSJTt&#10;YQ+YCCQpe0QdbWunYEOQYneOh95eF5gpVzZMKdAtUdCOwKhAxrEgqbf8gTcFUY6e9Ya4N+WCxZak&#10;FFQJePBEjyZ1wIgJE8JscjXJ+jHwQ2PyL7shZzXHq9RLP/5kRVfbfQ9CwFaaf0treiteZgdwo78V&#10;nh9a7V9mgBxzmY3rABTtFcSVLdLfF/fdEPzgpWyPMj/KqCjzRVt40D7QZP5NcN8rWT/0GmBSVg15&#10;5t/z9m0JR+2wndK9+5aDY9+sKBjpbSV9c6haF8wBLmW+N5Ro2Qt0ACXsqEyVwIjsX78XUJdR0Lm9&#10;5Sf0mn1me2WQoGWMZYvK6WtHbZfKzi7wX1AUQIJmY67lGS3Vqb6gwfg0VgNMPDOe8BdIpt8DffBQ&#10;f5dtpW8rRzY8o1GGinpzvJZd0XmgEtrabDy3lAhPpUn3lrhjmUHGCAfL3FWKfAGDPiarvqejAiP6&#10;oxc6aM5K9uRrbjC3kIv++wBvc1wZQWg0N/aMXbgfMJYOmtvSs72x2/i+3vWudyLApGCVvZddQnd9&#10;52Iug3DdW/2yH9RnRzM7oUykMgeqW6Bd0FrGgeeescsyEAR9zhtD6s12HdFRVlueOY8f12U6xJs6&#10;aGpHXxdwe2YPcGjMol+Ajl7BMN7LpnDfdTyibS/gZz/aqR6aBdHpRJuNLfec06G6+EI70ELZeEkn&#10;ZcUla7pIt+ncOV059pvhGq1kV669flXfs/Q8ddV1AE88eE7OABDlHPEUPWPOmHQdwNP8qmwgBj4C&#10;NQIiAhUCC9KrZ3Rd2bJHyipRTnsTXCkLxDlaztFQduU/0Kf5oqyVAJmySuJNnRms9rz5yDM03GuO&#10;cd8xPtRR3q68e9VXx7n2CuQDSwpmAzFaVhP4oky/YdrvpYv7gTRoBJyUpYJ+QIZjb/ftLWFyLtB1&#10;FCgrWzZfYEtZGsoJeAXRASeOshAKnD0TSAteA0vUaUlL3ywR5MocUc55fycsiG1pjmNAAVnQC7Sg&#10;C/LTMbn9HuCfXPST/C3fIT9fzW+Jci3TcV62BhrkRDcwBUiPN3wCKvC6zs0n2fCu7TIXAET8RbwF&#10;1LEzO97pT5DvhRw+6Fp9PCuvD/ud1B/oCu7R5YMGPJCPTQYg6Qv6LltEHff0FbmzE33ZUpf+CllA&#10;7l5LrALa9L0+1XcF+OgCPPr4rj1bC1wBHKhTlgsagXQtuW/5u7bRdYx2WUr6hr0oKxNCkG8HOKjT&#10;t2KU14a6aCprl+VBPgACnuidDx+4glfPAQZ9c8Q5XugRYEKX2kEjcAVYUgYLHep3tJRrWZSyygEX&#10;ZE/0fZGWwQANtUMWoMYETFyj3d8VByx1D7BRWed0gm9teI42HmbmSMt3lKeX9jJs8CqjBGggUC2T&#10;A5DhGOBTxkofdi1zQPCqXkuFAkoAEO4LaGdQLogO/OjbKoEVM/DuZUnB9MwE0e4EHjpHX9CN5iw7&#10;X64ohwft9RJlfmBUwF7mh+Bc2+71rZWWHAVWtAdMoFkwTxd978SzgA/gQxkvlQ84Qdcz+8wEUQc/&#10;AUnRmpkjARsBLckbkDHLTdAkGQJYJu2ZYeIeOmUJpatAnOooq4x7eAhwqiyZlUkmbQYaldWjvHrq&#10;BEo5Bkzpv3S7zs3Htpe97GVnm1Q4OzlZLQ+YGSQFBR3dDxxxtKvX9x4KQDlXggTBraDEeRkqBSQC&#10;it7CeiawEEA4V6ZgU7nqFoR2Dz8FML21F0DUTmBJ6fQzKCKrI3kFbvPNswCqJSqCRKCAo6UvAIS+&#10;3WFXnh78aPkB8wNi8rWb+P1w+dEyIfpRwR9njhNM9zlqfjz8gLmHf7ziKX4EWWRo2URZL4CF+Opf&#10;cixzAUg4tzynD78KetfvbJCFnPUHmgAQAAYARrZHQFHtAlDKUhEs9w0U17JG+nZKGSUtw3GUddLf&#10;BrdkB4/9808fg3Ws7ZaEtLxDkM1BFawAAAQgbK+lF2UZzEBM/3CSOAs55wVCztmsIEKQUZDCrgNN&#10;CrrLiGB32S07zV4Exa4DAemVnfV3s9laYB0aZStk53bX8UI2wUFBl3t4KdMhfuilrLCyvtR1NHa0&#10;XTnn7pU5xb6yszJhAtAaA/rdc/xpw5ygXM/ITFa0A08CYcosoaPGoDLolK2mPzj8ZY8UtHIaS0nv&#10;rWEp4OYxzlcBVP2tXm+M2UHgAr3McY+XsuToRjm6xZf+p2vBbWBZAIW98dk5WdELHAtICyhzbPlh&#10;oMlJ/yUHL/jL7tml9vHffTtes+fKJI+j5+qgV/kyqhyzz8ZVwJZnjtpqKVztuF+2H95a5kmvjaPG&#10;VTq1dx04mT3XF+okd3QCHKI3AaQAneaDwER1miuiGVgUb8nvurHnGKAaaOkcIOK580CQQJ3Ap0Cr&#10;gM7A3MCMed+1soEDARnKAgY6Ny4Cb5SrjcAS5x3xMIGbwKWeJ1PgovKBHq6T01F5z5LHeQCEc2Mw&#10;YCfgqKwU/Dsqo2w6VIY8nmnHHDfnOuXt5gR6Qb85IYDGucA58Ftb5g9BpzLqBcqgWVaHMmUleB5I&#10;M5+j21xkDrIHMqCnrjmp9gS3ypTBULaL584DbgKCzXfaU9Z8VoaJ59pwXWYI2q5b+hOA0rHMlJZb&#10;tBwlIDr6npWJYp/ltSNAbamLe/yWgASBNMDAfcGs4Nq5vcwOuwC75TmCXc9a4uJZ/zYjaBWQeqFU&#10;VoBgt78N5jcJQAWXygNatEnHdOdIT4EA5Bewkyewic7JhX91/F6UMdOSogJ+deeSI/fxOP+9pw/B&#10;rnPzSTb9QCctO/KSTfDuHl2zN7bKJpOpYL1sCrxlU8qxIbwr2xJxetNGwBXayrEXNgAIoF+BsiAb&#10;fbT1E1qBbmXDoCcQb/kJMKvfYDpDk97cQwsAIeBXB08BJgFrzsmtn8tGkTEC7KBvz9lW2draJ5fg&#10;Hm18sxMvKFv65cietFc2BoAhwARffTjYTi46AC4AAQAPgAQZH/gCqNCTXT1tk0kZQIDywIc+ytr3&#10;ThwDQuZ3RGR2lKGDFyCLc0f8ARn6ZkjLd8p48UI2cMezvmMCbEAbOAH8wIvy2gkE8rzlOHhBV/n5&#10;XRKAjXM8lhGifDppWVP//jN5aGkNYKBlPP0lsnLadB8gURaGQNa5+oEmfRy175yU4SDYFRBHI9Ck&#10;jBD0CrZncKxOWSsF0e57LkAPiAmoCNQhR+2j5xhQUUZDdONZIF52apkUypZxE7gSYBKo4XyWL+um&#10;JURlR5SxESjSHgAxs0YmqDEBkwCd5F8BkDI3yliZy2UmYNJ5GSXxEkARrxNYqU/6rkvAU1kg8R4A&#10;EyhFF2QMPJpl0QwAyRb0iX6kk5n1Ek16xsMZASb+JcdEy0HJ8eCMcpBzVDmevZV1zGHmFOZU9ja3&#10;N1bOe1vPGQ/YEJAITpzbCyQELp4JTgJKSp0XeBRsBCAI8AJuChZzotFXTt0yUhwFaPYCNvfQCDBR&#10;J348U65lCC03aG+ZiiwIYENv1fFMhxwPPxp+bPy42VsX2oed/FDRT28FOU9+8Ft368eMLntL3VKO&#10;QJqWSbTkQxYGoAFPASd9ONVRFocjgKSPVfYBSzRaPlBfCJ7RAZYAWWY2Ch7U175y7vVtlzJC+occ&#10;wAggxL/iBN4AT9xvB5ys2SbajWf041d/BHoJTjhIHIqCPMFOb54Lgui3N5C9EVRHGU43Gr15LmAu&#10;oEFPkFVA51hgjz4axgP7KQspcCBbyv7ZpvOAvLJRskttZ9eO7rHj7ASPdsGFHb94KLCz4x1v8Rjg&#10;6RneW24TyMhm8VQ/BprQcUtHlHfE51yO1jIicikfoFZmTGMrWdRLH3TVOA0cCkTCJweYk2ac6J/e&#10;BvfW1/jgQLZEhxPDQTLvmAvq7wLYMhj0ZfOXctpqHnPuefoua2CCJXQ2A3/3mofcJ2997F6ZJWWX&#10;BJJMwOQc3Z4IMAm8S774I0dABRt2P/49C8DwzHXAR+BD5enLHjAUwNI4oKOAjPQYaJHO8Nc97Wk3&#10;O516Rd/R70aAZGMueaKhzpQHH2zDeI7X+tj4JYP20GxMsw1tBa40V3i2ziHqehb4oq3ospHAEuUC&#10;PXre/BN4on10HLWNT230smICE+0BHL3UcE8dMpjH0gdwYYIYAYSB8QEY+AyUSedoqqdcc2P66Hfd&#10;0ZzT/KOtmfnRvdpqTnUdqFLWR8BK2TroK9eyFvc9L1sE32V9lG0WwD3n8cDz5sn4yD4CHwKh4lU7&#10;gQ+BKwE4gRz4moAKOoEe8SX4JYMyART8AOczGyRQo0wVz7rv2u65QLIsE36Ba/RaflE5Aa15MLpl&#10;hlS+7ICWVvBPBJ8thyjrpKU0LacQcBeoli3iqB7fBvCgvCBW5kXAinnbfUExQKEPvtr7wH3fLmnJ&#10;srkbOGIeF2QKMPlNQAE+k13g3HIVgTBe6E5b/TYEgugbMuu7gKyyW9Shg8AgR3vgu7JotgQlYCl9&#10;AB4EzORzf52bT7LpMzoie0Gz4B2veDCu2X8gHF7ogI4AAS2zYQPKJFvgCr0JroEPgQP6o+VcbN45&#10;OnxUgbIgGLBRpksZPNrAFzr4FCjLbOjjqWjTHx7pHP/okqslLgJ44Io+pMts1a7v0Y0HgTu6/aWz&#10;stpnL3gow6Jvb5CVzQBe2Jhyjn1QtiwTwT7aASbsUNv4d90/ygAHBPnpg/9eNor+wlsfXm3JiXP8&#10;A1PwA/AB7uiD+A0QkJXRt1SUVwZg0vdZACbKBW70DRNgSkt4lMNjH1ft47CACaAPWfBIP+oBOzxX&#10;XjApgMc3efGmXEt4yjABeAhqAQH92w0+9H/LctRHF2giaG3ZBGAg3eAzvda+QLVMBMG7ILfsl76d&#10;4p6gVkDc8o8yCPCVHIE0Bd2BJegLjAXSyuGpIL2lNi0/KdB3X6AdDy11ideAE3TLWglgcU0W5QJh&#10;HLUXTXy0JGeCCrb4VT69B4KUCTMzNgIoAp3Uw9/M7JiAiR2NMm8maDPLziU5AT+u17L2ltpoNxAm&#10;YGmlG6iiLF7pi3x4n3zHq/bS3cxKsmtLGXVmdo3yLSNTx3VyVj7QJuBonZuPbY95zGPOzpkxcXM2&#10;BFc5wTnSnNBAk4AUDh9HLSfUXoDBAeN0OC/IUF/gJNDqrW7p6S3DEVwILAv0lCvjxC4IUXYGawKU&#10;gpUCQDSc4x2dwBCBSanygQMFfILCGRgW0AgC7d6e988ZAAGgiaBeQA840AZ9cTT9wPWmw4+CHziT&#10;YSmXJi73OHp+EAsAS9n148TpQIf8ZXEE3vRWumUSARfAEOUCS/AZ0BG4U8CrbgBRb9fpoYyB/hbY&#10;3rctyh5xTC+BJR3LECm7BFiCF4CJjJf+VriME4BJGSiAE2UAJn3XBFiDXwF2/VMGUm8e2R07zBZd&#10;9/a0N5McY3p25OByetm9fuJ8KmMsZKtsuze+BZZsHmDIphw53Rxzdqb/s9MyKFriUQB9ztKLUzqn&#10;/77J4j6924039FuuUjC2BlL4CywpqGSD9rINAmHwbCwGbuBJG+zV/cZBQX3LZcrwwjvds4MAQvWN&#10;PbKR1zO7cYUnz5KdvOpkZ2XeOFferi1jn0zGA2fUWKj/BBzGi3PjxF7KOmeXU8W5oxvjx3195LqA&#10;3ZwU0NX9GQCzm96Am8MKiJUr8KbbMibMUenXva7LUiM7uRwnkOYIAAwwO+uss04EmNARWRzLGgkI&#10;6VxALCi3N1cHUGQz7nXd3E4v9GAcBbIElERXGcd+L8heG4EA6S0QSt3ADPQ8j+f27DhwJWDBdf0X&#10;COEYf9FvrJKpPp+/U3jr9wqtecwOGlsBKegFpKBVloWjOYasyqjj2u5Z+nXfPNH97C46ARbpLJCi&#10;trJ5NFx7pnyAQ3WiiU5gQjwVeJEhWQJn3Ec78ELZfssDktEPiDB35jfgq0wQe1kZxo92J83KBLJ0&#10;3dgzLyvX/IxG2R52MhmT6aPMlYCb5LD7LTXfVzaAJpABHbyhYa4JzFE+GfhEtV0GQ9luZY0on06U&#10;QTsQRIBZtkfZH/GlPXNUGRLmKvTipSySMiKVKZukjArnZRMEVLScRLDacpKyCNwvc69vUyjnniBX&#10;eQGv4DWgQIAqaHZtd145cgm+BfwBLS33EcQHugSWCJLLynAEevQvOgAUyyOAEQJTYEDff+gjoXbt&#10;lWkgkG4pCl2VGYNHMpKXngJ9yKMvlU03gU12+i9TI3DA/WRCj479zuDdPdfr3HySDX9007INu6Cd&#10;rrSdXTrin+6AJYJadfoeCLkD4Ngi+fEPeOJvBijIklg/EuucPAAEQXJZEvxVstJFwJS29Ad6/YuL&#10;7AF1gSOBcuo477skAnVBv4AZH+hkS8orq88F99rvOyNsIVCNLel/IAi58VCwjt9ANjalDjn7ByZ2&#10;VCZEmRTABoAcnfLH7a7xgF8ARYCJtgAk9GQPzPNMxkQfQ6UT7QBAyhxpaU5LmIAHgnblgRTuKwfU&#10;Uk7dPj5bwNfHXANC9D/+HenLM/pFt3/WoZfAJG3glTwAi77jIVDtX2/q9/75Bm+BMQAL5QX76c8O&#10;WGmpE7k8F4TaWwLTP/Hgh14rFwgieO0bFLUBJChjAw2AQ4F0yzmUB5Io0/IZgbHnMxvCtaAYbXLj&#10;h17LMmkJiB3dwA26VC4wJnCnLAWAQKBLS3KUBXKgO5emOAautITIrn5lyWYT0Acm4JEe7H3nY4IQ&#10;AUjxo43okX2CGukuYCXgIdBhLTuXugSuBEatgEngysxcKcNmBUxm5ojngV4AsFneMflaImWnh7Jv&#10;8FRZ53SW7emzloRFO8AkcAyvPVvn5mPbYx/72NdwAvzg2DkVBYEcolKiC8IKxHK6OGjK5jT09osT&#10;wjkJLBGMlf4vQBA8CJjs8226Z4KL3kqX1m9XLjoFLIKT9gIWTqp2lcNngRtagSQzmCmDpSUfLXcR&#10;0ODJs96ye3seaNK/5qgX6FNQGpjkR6s1vP29mInRpGQi88wPkR8sP94FgOr5wdEfeBVMtwxGABqP&#10;AU7uBaAIvvCEvz7KWvaAwDwdV4/utIF3OqcXtAAVgA/AUB9zVR8o0gde7f1zEL04L/NGuy2fcQ4E&#10;AZ4ARvoQLIDE0bKclucAVmq3ZU/6qayk7IHtcWzmWz6OAke8wIst9yapt4Oue5snvZTTYAz0FlK/&#10;rcGaPkWTPTUO2JdA0ThwjccAj4Jk+m1ZTv1Gt476SX8GxNUvygENCkL1jT4qswtfBfvaDsgEjKin&#10;fEBJS0UCxAR1yrunLWXJaqwKIMjoWbafzgM33O9ZGRT4ahlKIKMxxp4ckz3AsywS/HWtXNkoASZs&#10;P0dN3xY8lSXU2+I5XnpLqr9zynP4C7gKVjiWvdF2H92CoeYzAVUAAd00n9UXZGhuClT2LFmSnb4c&#10;6Zye0tX8nstZZ531z+v8/F9t2aU2s1V6c995c3GgSdkazd32wAT3J7AdYFE2BDpoBEKXydH8qkx0&#10;AkGqGyCBRvYXLz2LZiAl2w4ENYYdA34CEgr003ugSEAAemSsjYCG+FI+kIG87tsnuKINdqBeIBDZ&#10;Ag+MG/fRVjeeAmurN0EO95VDR7nk0V5Ah/bpJB4DCQLv2Ki2A3nUaz5wrV6/QXZtsO0yRJTFb3XR&#10;x5d7ATETfFAuELEsEjQ9Q9MegOFedQNvlK/9fAP3Aj27NkadN59H1xj1PFAkoCUQtWyWgNQ1mwTv&#10;aHgeQB7NAJSySQJGzBMBP8r1+xHwg35+k2folGXS3NKb+fbKuI9GoIf5Cw18Oc8nK0PFfFb2Czrq&#10;2QW7ATN8iDJbq+N+QI76Am5zZFkVteee38F+Fz3nmwSc2AXkgTK1E70Amr4FAgAw97ZExxzcfNy3&#10;SpzPwNY9b/kdBdl9twQ4IHCXJSCgRRsPwBOyl03hnN6SS1/hB4/KkIlsyrnXsiS/DXZ80mH9QB7X&#10;aJNRYG8v6wSf6Dtf5+aTbNogmyBW4CqYE7ACTehS+4E/dOW+YFYQIAiVZVCmSTLg39E9oAO6Amjn&#10;MjgAHvREHn1D//xSGQICF0EG2gLtskHokJ70AT9WgC4oEUAJYgTXAAVtokcv+kj/odtSCXwrq0/J&#10;QqaWZwEL8CmoDVAQkLMDPAMq+mthPAQ8oK2soB0NdPuQK4BIfc+U7Y22c8E7IIVvLhMEYAGowK/g&#10;u0AYYCDTgs+OlvL0hQcAhmBOwNV3JAS5+lM/8fVbPgMwID8eBI3Kow2AKFujf/Ihm8CwAE/Zlon0&#10;HREyATTYTG/nC1rxRAZ66Xsp/TsNujNAF9gqjzZ+9D0dOCpPJoFzgbwAlxxlgmiDjZVZsW54n+AH&#10;Och1ui3+1SmjQbv/1RaA8sHKla1AduWT/wNt0cXLB6NdxsIHoyu4Lxvkg9G0BUTY1f2/uAWYfbCN&#10;vgJtPpguAnrKCDqTbZ2bj22Pf/zjv//Zz3720eMe97ijRz3qUUcPf/jDjx7xiEccPeYxjzl69KMf&#10;ffSgBz3o6K53vevRHe94x6M73/nOR7e//e23433uc5+je9/73kd3u9vdtjIPfOADj+5///tvR3Qe&#10;+chHHt3vfvc7uu1tb7vVud3tbnd0i1vc4ugmN7nJ0TWvec2j6173ukfXu971tv3mN7/50S1vecvt&#10;mf1GN7rR0Y1vfOPt/KY3vel2fYMb3ODohje84dFtbnObo7vc5S5H97jHPTa+1FNfOefauuc977k9&#10;v8Md7nB097vffeNR+3hR9la3utXRrW9961O00T3rrLOOrn71q2/Ha13rWqd41K7d+XWuc52jK1/5&#10;ykeXv/zljy572cseXepSlzq62tWuttVH164NbWmffujiec973tHzn//8o7PPPvvoTW9609Eb3vCG&#10;o9e//vVHr33ta49e9apXHb30pS89evGLX3z0+Mc//ugJT3jC0XOe85ytzmMf+9iNf/zSOZ7pRXvX&#10;vva1T+30RHbPkokseLvc5S53dJnLXGbj+0pXutImw81udrNTOqDPO93pTpuu8I8WHahzyUte8ugS&#10;l7jEdn7Vq1716CpXucq2k/3Sl7700RWveMVNF567Vv7iF7/4tl/hClfY+vb617/+0TWucY2tjucX&#10;u9jFji54wQsenfe85z06z3nOc2q/8IUvfHSRi1zk6EIXutDRBS5wgaOLXvSim37RJgf58GrHJ1kf&#10;8pCHHD3jGc84evKTn7zZbHbBVumAnGRkq+zyoQ996NFTn/rUo+c+97lHT3/604+e8pSnHL3kJS/Z&#10;aLB79Niw8ve97303+9KH6NLPve51r40Oe3JPn7jfkU61mQ2T3U7n+ikbo8P6Jx06KpfO0Epefeoe&#10;mR3RxwtZ2buyjQG788Zatqv9+p590pEyyjp/wAMecPTgBz94k1kZvKpDDjTZHDr4Nj7QTUY6xgP6&#10;1YuP+s25suhoN3t1rzHoHjrqqoNP4+FJT3rSNo7MR+Yl580xjsaN/YlPfOLR0572tK0/jSH9/MIX&#10;vvDo5S9/+dErXvGKoxe84AVHz3zmM7fn5rxnPetZW3lz38Me9rBTOzuhC/MXPetvenHU18Y4PptT&#10;8E0Hrt0nn2v6pzMyNteRszHBDswz7OAcXf/tOj//V5uAOsBMcBy47bqA317gXGZJwEAgkPOyPIAY&#10;gW0F34GGrt0PtAuY9qz2AhDLyMCPYxkUgR7RnJkx9uihJSB3z3mAzgQlyFTmifvoBCYKmONZsCtw&#10;T17lHNEIjIkHddCIJp4DCZwHAqAVL8CHsiUCS7ofkBK4EkAT32WVBHAoq1z95drzsi7QLStEGTQC&#10;ZVwHbmijfkA3GmV24EP5yS9gwfMABsfacz5BC/e0g1dl7QFBgSXacA2kaA/kCHQJmAAkBFimb7v7&#10;ymk/sMnz+EOrrJDqBy7hN8AHnYAZx2RRLhDFrj6e7ALEwNmyWBzLMgFCCEzRC1xBQ3DbUod4DaBt&#10;SUVLRCZgEphiTycBAp4rr70AAjs67gUaRz/QBG28KqNsyyUCEbpvD3RomU3LJIACAutAEjQF44L5&#10;siDKTlFWUC0I9xwt14Lh/l0GUCJAFlALlgNPAkQcW4Yju0Dg28fzZQq4xgP62qVjO50HWAWWKENv&#10;dKP/0h/9ah+gFNA+gR/8Kzef45mswBrnMi8AFHha5+Z927d927d927d927d927d9+/94ExQLmGWz&#10;AB4K8suGalkKgCMwQPBcpp5y9oAX5edytAL2gIuZySJgdgwUsaOvTKCDgLlMFLuy6sg8Qj/gJrAj&#10;AMBepow6KzBSoF57nhfAe65uoEf8RlcwH0DUUha84bPsk4ASwXl8BVCUxZHOyqBQN/kmYFImxARP&#10;ygBJ3pWn7jtvD7gQ5AMAtBPY1LIX9QT/8Rg4k96UcU/77gVioUFnAR3acO5ZGR2BEQEZ5C3LJmBC&#10;f+AlIAMdspf54TxgJjmURz/ApGfKTRBEXQFv2V/KeVbWiHsBDGiiHTiEnuBXMK1OGYloemYv6A4Q&#10;sQemKF/AHeCjbOBGGSnuKSeYx0e01A8EKagP/BCgB6Co654AXVBeZoHyZY+4r4xnLdMJ+HCvzIKy&#10;KcoG0W4ZIdoqK6YlKWi1vMRelkmgDAAhUKHlLfau+7Crsu4BUtxrKU7ZJQAM5978yz5oeY7Mkv5N&#10;UOZBAAkajrIGZKOU0YHfMm4Ch+g7YCwQiO0kFzm719/woocP2Rauyx5J185b5kN3ffMECOQcLfa7&#10;zs37tm/7tm/7tm/7tm/7tm/7tm/7tm/7tm/7tm/7tm/7tm/7tm/7tm/7tm/7tm/7tm/7tm/7tm/7&#10;tm/7tm/7tm/7tm/7tm/7tm/7tm/7tm/7tm/7tm/7tm/7tm/7tm/7tm/7tm/7tm/7tm/7tm/7tm/7&#10;tm/7tm/7tm/7tm/7tm/7tm/7tm/7tm/7tm/7tm/7tm/7tm/7tm/7tm/7tm/7tm/7tm/7tm/7tm/7&#10;tm/7tm/7tm/7tm/7tm/7tm/7tm/7tm/7tm/7tm/7tm/7tm/7tm/7tm/7tm/7tm/7tm/7tm/7tm/7&#10;tm/7tm/7tm/7tm/79r+x/dAP/dDhJ37iJw4//uM/fvjpn/7pw2tf+9rDt33btx2+5Vu+5fC93/u9&#10;h1e/+tWH7/qu7zp893d/9+FXf/VXD29/+9sPv/7rv3745V/+5cPrX//6wy/+4i8efv7nf/7Uuf2X&#10;fumXtnv2rh2VcY6OZz/3cz93+IVf+IXDz/zMz5x69rM/+7PbPefu2ZV1z/mv/Mqv/Ke2Hbt2/LVf&#10;+7VtVy4ajnbP48WunHtda6dy8V4d9NDCx5SltqLRffXcJ2sykDd9VNc1+WuntqLlnL57tsod/ZXP&#10;9DR5aY+WutVJv+5FI/mrh49oV0b52iFP19Hpmbq/8Ru/sR2Vy2bSv7LVT/6pi6nbZIj+5CG5ki35&#10;K6f9nqM3+3TSxEu8ut/zjukCHXL91m/91naMtufpDI2ezb6ZbcUvXtJVeu5ZevIs/lZ9O2bXU/bK&#10;1s9TJ/XltK3ZVnqMz9qvz9CZ5ZKt63SWbuIxfcw60U/m5EiX9t/8zd88pdfJz9RB51OH9mknq77S&#10;B/rxMG26evM+GnOcuFffu+eZca987Xg+5VJnnZfPdDNPv+pVr9rma/O2/du//du3e85f+cpXHr7h&#10;G77h8K3f+q3bvW/6pm/ayro2tyvj/jd/8zf/p+eVMfd///d//6nfBOXQdHRP+ep9x3d8x9a28+/8&#10;zu/c6lbPtWfadKw9darXs+SIB/eUce28e2gqh5Zrz9GITtfpo3vOq4tW5bqXDlzblSez+9/zPd+z&#10;yaVeOow/534nPXedzusb9zx3dH+eq2P3m2vXrueO6ej7vu/7Tvtc/9g9f81rXnPwm+7cPec/8AM/&#10;cPjRH/3Rw4/92I9tdV/3utcd/uAP/mAbe579yI/8yMbfl33Zlx1e9KIXHb7+67/+8OVf/uWHF7/4&#10;xdv10572tMMXfdEXHb7qq77q8I3f+I2bv4AOu3KuzJd+6Zce3vOe92zzyxd+4RceHvSgBx0e97jH&#10;Hb7yK7/y8OQnP/nwtV/7tduY+oqv+IrDne50p8MlLnGJwy1vecvDl3zJlxye+tSnHu51r3sdrnjF&#10;Kx7Oe97zHi51qUsdPu3TPm3br371qx+ue93rHm5/+9ufKuP85je/+eFyl7vc4XrXu97hjne84+GT&#10;P/mTD+c5z3kOt7vd7Q5PecpTNp2S94UvfOHhsY997OGLv/iLDw9/+MMPd7vb3Q5XvepVD1e4whUO&#10;17/+9Q+f+Zmfefjcz/3cw21uc5vDLW5xi8Md7nCHrf5Xf/VXbzrQ9mUuc5nD/e9//+3ZDW5wg8Pn&#10;fd7nHe5617sernWta208Pf3pT9/auNGNbrQ9185LXvKSjcYjHvGIrU308X2f+9zn8JjHPObwsIc9&#10;bJPNfXXue9/7Hp7xjGdsz8jw+Mc/frM1Nveyl73s8JznPGejhRd8PuABDzhc5zrXOVzjGtfY2tM/&#10;+LrVrW61yUcv2nrwgx98eOADH3i4+93vfrj3ve+9lcWv9h/60IduenQf//qFDHjSf4985CM3me9x&#10;j3tsz9k5WfTP53/+52884QVP+pBt4PvWt771xhsdae+2t73tRscz9+j0mte85qa/G9/4xodP//RP&#10;P1z4whc+nHXWWVt/fOqnfurh0pe+9Nafdu25/zEf8zFbOfXwqt/xf+1rX/twtatdbTt/yEMessnt&#10;Hj1c5SpX2XihY3Xwwe7wffnLX/5wsYtd7HDZy152K/vRH/3Rhytd6Urbc7zc9KY3PdzkJjfZaLvG&#10;0w1veMONFptBm74d13l53/Zt3/Zt3/6PbZwljtXZZ5+9gSYcLo7GD//wD29O2td93ddtIAoH/0//&#10;9E8Pb3zjGzdgpYCX01/Q2V6AW3DWXvDU/cq7HygywZKCt4KZGTi3B3IUGM3Apraq37MPxJv67q90&#10;CpI8q73KK9e9NcgrSFv59Dy5kmcGZvEz6UVL/YCX2km2dBDtle7pAsd53rEgMHmrWxBtLyjURjQn&#10;GBFPtR8IAFhw7X66nwG+a3Td6zp50vvks/baV31UtoB1BUHSdfsEIWZQXFvVcR5fU+e1U9u1l4z2&#10;ZIzXqU/XyaEt9eitOlP22qy8e4L92VY8zOvGRHXiYcq09mf9YK8vV55nv0Uv3bXP59Wt/fQ2+9K1&#10;tgKQpkz1Z/3l6B4dTHmnfPE97aG2pgwrYNJRn1R28pTtxGsgTn1RW1M+97L/dV4+0+10IIl5u6Ad&#10;mDDBCfcDG9x3LzBjggcTVOk50ACdQIkADOdoVVeQN0GPgJkJTDjWnsB/XqsfcBIYUf2OePGsfYIR&#10;K6CC50ASQeis43lABxDAtcCPPNFzHm+BSMlRG8kY31NPdnUqm+7jRRuOyvzgD/7gqT7xu1w958o7&#10;B3IARByVt/v9trvXc7/hnqnrN9xz9f1+vPWtb91+7wEZQBVzwnOf+9wtkAaYeHHBN1Dva77ma7Y+&#10;Yac/+ZM/udEHCDzpSU/aguDnP//5m7y/+7u/u8knEP+CL/iC7T6dPetZz9qCfbpj7y996Uu3IFxw&#10;C4gQ6ArQ3RPoCnABGgARgSlgQ9B90Yte9PCRH/mRW0ALjBHoAxcE70ABgbKA/AlPeMLhec973uHR&#10;j370BmgAAdDEE3CnoF7gW9vAhrvc5S5bUI1/oAmagntBtMAYWAA4KOgXTCuHF/Xcu9/97rfJCVx6&#10;1KMetQEheCC/dgTq6pOBbORVT1vADWXIdM973nPjE4gCyNIngA5AA+AFAPTEJz5x059ywC3AFh0A&#10;APBMn9qnH7SBE+R95jOfuckKCEDLMwALnWv32c9+9sa/vqNDctMPOgAagAV+XesXMjkP/AHOeH7n&#10;O99562M8KONcX3zO53zOBlA41w9k0rYdKOEZgIIcH/ZhH2ZuPHz2Z3/2dn3BC15wq68dbetrdqB/&#10;0H/5y1++tY1P4Ahd4jeAhl70hx0QA7ijF32uP5UhB32oc+UrX3kDdIBC+sxz4ByePuqjPmrjRbl1&#10;Xt63fdu3fdu3/2ObAMDbJ85RjiEnyzXwxPH3fu/3Du985zs3h4ijv4IQrssMmRkiE9yYQEiBYgG5&#10;e2V09Nwz1wUz1VdvlnFewORebcw2PQtsKXjxrOcFSAVFlY9ONOJ50hIAKTODuZWXgjD7Kls0qhPf&#10;yZmM8d39wAvXBV/x6Treo18wOK/jtbLdL8BOH+63F2zOfnEuSI1+fMdjAWL1p37iN/pTb47punuV&#10;dZx9lk7s7k1aKw8dBQ7aLziOh2Qjk33qKrtYZejepON6BvTV8SzwyHHtE0f1lHVe3yZD7U77r07n&#10;s/+n3FOG+jwZpky1GY3q9ay2pm7jNdl7Xp3ZL5Wf9bNve8BPcilXZkl6jY9o1Ebyz3bdCyypbABH&#10;bWZPUyfKZNvdmzzX1+nTvexm8jd1XN15vc7LZ7pNgMAucF0BAwCAgNf8PoEJ+6wfQBDoMs8DAgI7&#10;Ai7cL5Oi34/qBCBMOsrhx/14ENxHp3YDTuI50Caa9jJLJm92dAIkAnPQJJ99yhewoV5ARSBTbSVX&#10;wEdtAiLK+Oj+5C+wo3bV10YZIvEQ354HosRX+ixjJHpAC3SAIAAPv9Weuw8oCUAJRPGbrpw6xvG7&#10;3/3u7bdd9oLf9fe+970bsCGQFHSqw56NCcCHYP0Vr3jFqSwT9LxMkdmAJ9kmAntAloAcoKL/yCCr&#10;BHggEEfDM9kLMhQE2gJe92SbyJwQYAMDBOqf9VmftQWrguUP+ZAP2QJVQINAW8AMqAASkIPutKF9&#10;QTugxVHgLIgGOtAnEEIwL0gms6Abf44yIuhAefyV2QFUAIyoC2wQ7Ne+IxAEIEMfeJApgpYMF0CU&#10;tpQVdOMdfTIGJgn26QGAQQfaAUgBZJyzJWANUEFmiiwezwEg6uAd+OU+oKR2ZEQogzd8y8pAD+AA&#10;DAC06F8gBcCgLJyb3exmG3gjywJ9oIz6ASzKAFcAEvQLKAIcaA/goA/0MVkCJ/S1vpIlBMByD2AU&#10;kCHjw30ZG0AKIMnFL37xDdQAYNi1R4/0rX1yuwaQ6AeAHznQwCN+2c6FLnShzZbITd/6A4jDRsil&#10;LP2jS8fqa/8TP/ETD5/0SZ+07XikD8/wdclLXvJUlsw6L59kwzd+yAMwAhYZA3gJFNSHL3jBC7Y+&#10;ZltsRz96rn3AmXELjHSf3TUm9U39yT4Ba2zHub437vQvXZGPjbAf9TxHS7/pV3bKdpXT13SPV2XJ&#10;wDZckwUd48zYwrN6eGAT+FZH/xlX6qqnbGOfndMv2fSZOuwYv8aUe/qQfsiEV8/JQSf6ll0AJI0J&#10;7dJDGV34KePIMzyQSR+op74xAhQz3o0VWWdkIr/62tM3yrM7fYl3PJOL7bNxNmx3blwaC/g179EZ&#10;uyevumwYj2wMPWOa/s17ZKEj9z/hEz5hGyd4oafzne98h0/5lE/Z+KYDfH/cx33cJg85lZNRZWdj&#10;QEZjAgipfrYv04q949Uzc+65znWubbyyAfSBhhe4wAW2NowvfKiHNhnQ//AP//CtvnErMwwdGYT6&#10;TP/grXvKySCTUYaWsWaeIJNn+Cc3PtXznI7NOdpVVhn3lacretQ/eDFWjXP9bK4DxuODXdC98o5s&#10;Fh1zkXKu/YboW3UcPWcn5gE60v/ZmqxI+tY/9Isv9+kNfdlzdOQZO0KDDPpGn+PfiwH3taUddcxD&#10;9I+euQyQ7B4+3aMTcquvPzw7//nPv/GcHdOlFw74U+4iF7nIpnuyayva+hVPZNDmR3zER2z2QH/G&#10;L6Bd/+sL+jGm1GfXZfzpc3ZA3+7TJT4A8LJR/a7qG5mJXmL4HTSGzRN8DVmpyngxYJ7yO+j3z2+r&#10;8eDaeMWPfva7pQ56rgH87kVXu2j3O28uNU8ae+rwa/gH69x8bAOWlDHC4eotGoeJsyXb5F3vetfh&#10;LW95yynHv0DLHugxM0QCP+yCUvsERgoePA+0qF5BoL1zz2ujYCzAonIFMjPAnpkY1Yn3DxQwzjLR&#10;nEGVPTkrW4AWv8lasBQPBW/JGr0ZKBaMFRh2b/KRPpQr+Fz7xlG7zmcQGb30lMwT4FA+HdZe/VSw&#10;2dv1ysSzZ/XZ1HP3pm6n/AWQyR/NdD1pp/PqTVAiXU09psv0Ff/JVj8V4MZrdaOdTtrrE/WSrb6s&#10;7Qm41E8F5V072me76beyyZDMlcdT9Nu7jp8AoeSdZdPZfK7erFOZnrsfX7WX3F3PMukqPSlTf0Yz&#10;uab+qjf15HlLZmq/urUfj8kfH47pMT7WdmZZgFZ9scoUramP5JjPKxOvtdm5XR+u8/KZbgXyZZC4&#10;DjAocBfgBnoEBFQugEVANoP1lmNG3zP12tEp46T2JviAXiBBGSPul+1RPbSUjSdl4qPlPgEzgSGd&#10;B/hU33V08Ra4EMCTzBNcQSsgo2O0JlCSftELHOm8Y+cBF+QIFKHPaKsbLUdgiF357gW2aDudohH4&#10;orx7ZZgEirTExrHMUbu6ZYz89m//9pYt6prjwDbf9ra3bc6IYEVdWSWCM/Vka3BOC0o4Hi3DEbxw&#10;aDgxHB188Sn0nT6wCwrQAeqoWyYIp4fDZRewCbI4exwrDmVLLTh7HDnOXdecSOXUVY/jwwHiYJV1&#10;ICjShmeCHfripAlcOKJ4F3Rxruz4EgSRlbNG78pzZAMHBFecP4FLS06UURdAIEDCHznwIIi1LAkf&#10;nDZBomAGP2X3aoszipZdOQBQS6TIKFClI042Xly7L8Dh/LqvD/QfJ5UM2sGvYxkhBWucXHQE1Xii&#10;ywAby1840wEOBbZ0RJfaEQAIIgUc7gtg6UAdgQidCMqVE5Rx4FuSxImnQ0CYIEJ5O57Udw9YkWPv&#10;Wp8JugQWdEkGOia/YEiQIVjk9KtLBv1Q4IGG/mMTeCBPIBX5OP+CD3T1N3tDU7CTHQoeAqwEE/QM&#10;MPifZpiQW/+xAcGd9utnzn/9KCAw1hzZOfBRQBCAxPEXVAgKBPbGsPL6SL/rI/OYfmH36hufxr2g&#10;UJBThhYdmxvMVYBRNPGkbaCMsc4WAm+0bfwJYgKf2Cd948VYYs/oomWcCDzLRkMbn2iZL5Shd7qm&#10;Z2MErYAK8gMk2I25IqCFDumKHMqpq0/pRXlt2p3TDT3of3UFX9oT0Aoi2/W7PtGGsanvtQMUJD8b&#10;Y9Pk1Z57BWl4Q9MumNQ2WenHeC6DS/+Qn049Z7tsj57KABOMs1F2rE2AiTL4UM74MGbUpwPgw4d+&#10;6IduY8IYRcO8GfDC1sypxjq+jAt0lTG29Q1ABKgB/DBmjUcAhSDa+ABuCNbdK6inK0f8oWXsGJuC&#10;fPyxNf1ojAnqtUHngnLy0a8xgW/1AoHwSN7P+IzP2J7jt6V76Jnz6Fkwr665lNzkNW6zDXODa3bB&#10;ppRFk171sb7ABzn0Cdp4tNOh3w400aFD/JoDAFz6SN/hj0zmoninB3rSVkCfeY0OA1bMlR/7sR+7&#10;Hc1Z6nz8x3/81gfNSfR67nOfezvXT/qFHvFTdhwd4IUM7MtYck/b6Jp79al62sULmfWhMoG4ZEWX&#10;XZQtqT0yqqMvgV901m8OnbhnbJW1Su/4KvPUfOHcfOJ32Jzk99NuHvEbY14yz6DTCwhjoQxQz6pj&#10;PFfHWMeresaGcsajttxT1u+qeUnb5iU+l7lxnZuPbd5GcXA4SZypnDbOVw4ZsKTATyAwA8fAEMef&#10;+qmfOgWIFHjJOPGNjsAFxwAFwUJBYiCL4Bgt9yewUABUPc84evZZLnqVcV3QFg+Vicd5Lx57XvBT&#10;mQKfjgVMrqd83Y9OPM3gLlnVnQBEQXo8K1uAWf3an7IUgHUvUMR1AV0yJGNgwZRtvTdlyAYmvZ51&#10;P/0UZNZ3U2/Vc11gWZ3kcC8gp7Idq58u4mGWmXTTabTjNeBk8jrrT16dNw567hjfyqRv92qjIDoa&#10;PXM+ZbD3fOo0vtCeOtaO+/iIR8+ylWhGt7Y6zvPaRWfSTeaVvynz6eRJz/Pe5Kvz0/GV/Ksu3Ys3&#10;/Xa6sRE/U8/t6qlfveSY/TN1GxgWTx3b57dOkm/aU31onzxWLvvR1jovn+kmsA+ICOyY2SMF7QX+&#10;K3igTsdoBAYoG2hQGwLhltxM4MOxIF/9nndUJuCkH6dZ1zPnnqFRmfhzXqaIPXAEj9p1dA84FF11&#10;PYt+wAf6Avv4jVYAC/rJMEGUyUu8ta/gzAp09LxlNQFFASmVTf6+SxI/6uEZ+KFeGSeuo1u2Sctw&#10;5nIcLz78zvuNllHy5je/eSvPYfBmRfvO6cKyG9d0WcYEGWWacjT65gVHhBxo6huOED6AL2QQDAha&#10;1AXQuCeA4MyoKzDiOHFkOES9keNsFZxyeAUinDmOJ6eMkyYowANHq6UegiS0OYTKcugKxDhZdsE1&#10;x5zTpC76AkJ0OZaCJ84tWq7V5zySo+Dac/WAIfrCG3jBFr44rMpzSDmbfSuEo0bmsgjIxskkg8CJ&#10;84+GdjmlHE1ghrmBQ4eOoE4QTK85pb2t1aaAzDWe8RjfrrXFQeVo0hedcEAFEYInzziXZdgAEOiU&#10;o4sWOngNZNIfZAw0EGjoR33VUh/8C2zJ2tt1/SKIECQIMrXtegU31OHgC0zwoD0BSdkEbEXA4LlA&#10;ojesghQOvx1NvKDJLtgYPeBbu+Truy36RIDB/vR7GRTOA4fYjSwn7ZKFPeANv+u8fJINn32Lh+7Z&#10;kX4BXADO9D1+tSMQc23sGGv8dtf4IyO7JKNz/aFf3HONlu/qsAf6EzCYI9BiD2hrn560zd4EIX3f&#10;Bk+CGQAgW9H3bMlYUqelbe6zI7aOLrvXrvECZAXysDc02ZX5xRggh6M2A2jQwLf5xTiidzTZgGuy&#10;6gNtlwWlz7RhXgPukEVZY1d59qw8WzZnmQeSs2/bAOPMQQJhNkcm/JW1RZ90gP/6jy6UQcc4w2fz&#10;EB0Zx+oI1PFZAKovyCDwowtzAB60rV+NCwG0uUs7xhYblpHhmXr4AnwE1JoLjAm2Sh94ADwAF4AK&#10;5EQvGgFdxqJxYMzg0XgK6NAunbg2fvuWj+wTQT6eXWsDXWBJoCY6wBljnv7wgIYx7Z52y2AJ2MIf&#10;GuYOQI3n6OCPbvBtzJOxTDjBfAE+GsaNcUt/dBcogLa+Y6+AEPMFedkxG8OzebVsE1kX+NRXdu2a&#10;d8p6QwMAQefapH/Py94xttkJoEM/mWfwgC69OKcrsgFVAl7ILjMELXO+nc7oGX8ABONWXcCH8UIX&#10;9Ilf+mQPyusT7bA1ZdGlO/3hHpvqm05oskM86Ht9TU5l0VVe2/SHD+0a533ri+37bTf/+73w+0a/&#10;7Kwy6NO38aLvtKlPALXmGMd8COO53x5jkR/CF2tpahl3ZanYyzjhw/QCwrly5iFZJbJfzX/O0Vzn&#10;5mMbZ4fzZXJx5FzldHHUBBccoIIEzn+ZIJ714VZHwEhLcgqEygwpCOlYMORYFkF1AkwKlGcAUoBR&#10;IBVPBVMFWt2Lz9qtzMpDQU3Py6iY9CePBWXx755gaIJBPatOvBWsdXS/IHDK2hG9ArLqtac7dAvq&#10;ZnvJHF1l16BVuZ4X1MXbDAbt8dl3Inqe3mozfcw6yV/fuZ7PZ2Bbm471uWctddB2x8pPndpr3736&#10;dgbAXXeMh+pWpj166QX/E9Czz36wexYYNttPtvomGslQ/fio7ORp9ln6bI9W9paNV7Z2Kr/STWfR&#10;717ls4farb2up77Inw6mXPWNstWpfvxVR9nuqxtPjrW/ZvNEe+qPHpzX3pQv3qZMjZHaiqa9JULR&#10;r2/TXfqYfVVZ1+kET+u8fKZbQEWBfCCHwDdgJKAg4CTQw3kZhR17HuhQ8D+zJVpSY6+tvikygZT2&#10;6gWWBDwo2x7wETBjL7Nk1qsNZbsXSBHdyjj6TQu8CGjpvKwQ8pIpHXgWyBIglQ7jKUBq8hY9z8rk&#10;qVxtAkjiqfLupwPgh/bou6U+6ajsFXuAiT0wJQDF9QRQACA+zuq3mb0BPn7/939/a4/j4PcWmCLw&#10;51RwVtCTAcGJ4FDwB/x2OFeHfIJ6jggfQnDc2xyBEcdEQMQJF+S7x3njOJUBgw5Hp4CFM8QB0hZH&#10;iSNVdguHmZMtIBFU4FUw5Dm6HFyOtmBEkKJtgSfQwC74KgWf4yegEUBpg24FLuoIugRzgixvtQPj&#10;XHPw0NSOfpWBo6x7nnEee3PFqcargMx9AUpLQTifHH73ONL4ohcyKcMZVZd8jWGOH6eUvsjT91M4&#10;kXQnQOVMCxTIVfo9/WuDAy340kdk5tALQAQKdEPfZLdzNlsKwolVD4/6VF+kXw5zbw/plVOLdmna&#10;fSCYg6oe/rXFWdd2gZI3poIA/ApOtCcQ4azbydUbWHxxxvFGj5z1uRRCP7hGQ+AjKNAW/ZEL/ZbX&#10;oCkgEUzhtzfYBeH6x7kASCCmrABHENfHd+lb0LHOyyfZoi1QIQM+2TFboj/2JKDAs4DHuWDA2DNW&#10;9T1dsOGWs3TuGXCAzRqv9MA20GJr5ge2zP7ITN6WAjnPVgV99Oo+3vSx5/pTwF5mkz52zZ6Mi8CG&#10;lpfhgZ3gJ0CEXfVNJDZVOr5yAR8CGraGB/3Pzsim3/GIl8BKPKqvnqCLnMAJbRXMGSMtB8CTcWRs&#10;0EPLeQSHeDeGzTPGrnGtLeUaZ2wGzZYN4LPMIM/1hTFKRrLSD96Vpwfl2BHaeGeLZSngRV/pA/2j&#10;jLKC377tow1jqY9k41NZwADb0v9sXXmgCRroykgR4BsTaLBBAb0gn+xlVihnPOov1+jSj3lNnfhg&#10;t+csT9vAA3MywNIYxK9x556yzgEm7BmA0PIdsunHlocYm2QDghh7ypqzzBXGnWvjk63pF3ozNo39&#10;MimUM7+QQXtl4qhDx9o1ptmRMU2PAAa2wmbUAWI4kk9f+H4RmfBG53gCpqY7beNXBofn7BYPdIcn&#10;cxrZ1KNTdei0edB4Y8v4xBu90LexWYajcW68qFtmmnkdf3Rcu57jQ1aQtvV/GTF9i4u+2QG+0dGG&#10;e3hpSST+tJO9Gy/mdXMtGzd+8af/mkPKeKFndk4Gtsku9Fe/OYG4QEe/q3wXLzKMJ/eM0YBa9m08&#10;uuZvmGscy3Y1rvgWfj/NH8oCbM2X6CjrfgALmq6N0XVuPrYBSDhmOZIY5bCYbDg2/hVHCm+BoGPZ&#10;IAECHQUGgSkFQfaC5PauPePElaFSQFRWSkBE9Gt3DfQKouKte+0Fi/E3+epYkFNgrT11C9oKfOK/&#10;gKhlP5NWQVpBZnWcOwYy4TmQZLY1g6to9yyZCzbTt/vppbK1O/l3XWA4+0idgumO8T7vVza+Z7vx&#10;V73Jp30NepPTecFncs/gMzqTt4JZ5xNsSdbo1PYMVqM9ecZv97rfM8d0Vx9P/jrWn1O2eJh6WulP&#10;WTqv/pS7us7dpzN8TR4meBffyTf1nX0HZszy6WxeT30lR7Qqm4zVq08qF8hWmXWvLNniKR2u+vE8&#10;usnePXxUPr7wUx/PLKH4mTKmQ9ft8ZMNJ4NjYype1jqznbWsZ+6t8/KZbgXsBfPm8ECHgi1HZdwP&#10;WFkBhkCKABb7mhESoFBgHxBQZsQEQqJVW2VVRE+9wIdoOFa/ugEurgWvAvUAG/d7hpayAQ1dx1tt&#10;RLe62uofcDzrufqBGOnOHsih/fXaXgZJoEc8o9V1sqbXZHAsG8VR+QCR6nWvZUB9m8RylzJQWk7b&#10;G+g+5O53dc7n9AjI8I8573jHO7alufgSoAlQylARwHBSOCYCkb5PwjkBGKCBNzrLOXGPI6Jt9Dht&#10;HDGAiHKcG04NhwhtAYggjAOjP7TDoeHc9IadwyaA4YhxbFu+woFT19uiQAlOGGeSQ9ebZQ4bJ5jT&#10;y+ET+PUNFQ4bZw5/9IauPVnUbakEZ1D97qHdGz9ltc0JFqRx6jh8+CWbPrMUgnPmmqNpVybnDf8F&#10;fmTobX5BAkcYD+TipOKRvjjQ9MzxJCd9kY8OCm4FaPjiHHPElQNo6WNOumsBnTf8nEgBZVk6+ioQ&#10;Ax19qL+VpQvOMYddW+grw+71Y5kcHHW6UoZsgkFBA77pHzBToC64Koght6AJqCCI6FsCZbaoxxYF&#10;OOTXtvYEKIKa9MBRF0zgFV0BhACJvrMXegSyeFZmkzbJrV97I1y6usBvnZdPshWsogNgYPNsQACq&#10;79kG/sgjYKFLAB5b1e/6q2/ZABMFDAAM4wyQya7s7JKt4ZseBIzmDHMNmvTd23G2rAwd9B0EvNGt&#10;cwGQa/W0ZYw7slnjNfAyUFC/0LlgqeAJLe158wy8MHbZGXnYNNsp84OdGwPK4w0IECijDXYiSI6e&#10;uUnAJUhif+yETtlYwBq9oqE97dMR3ukIf3SOJ/WNNfone+NfvwkG6QsfxhVZtd9yLzbqWvv4N5a0&#10;IXAzdtguntC1a5f9m9OSiy2SzRzpGZuzTAMQwR71T8st6Ab/6nkWmMC+BPmCYDQEywJ8AIp+Nib7&#10;wLJn+GiJSEtG0GrpDJnIAbBQxzimw3OyrbZxR1Z9bVmQLBRjCK/4AJA4Nx8I5tUBQOC5ZSmu2R/a&#10;QA7ykoOdGrNkxpt5i0yOaHpOX/Rm3sAzGuyNnOqQhe0qkx7KYPGdD7QD3VtepK42klkf0Av9mQ/o&#10;jU2wc3yU8cP22VIZNc7pjz7U18/6jH2Rt3mbzekDZYwbdZQFZjjiT3+7xoOyzY+OeEGTTumT/npu&#10;7icXOmSiJ3Twhv+WA5lvympq/nbNto0bOqVvcwr+Wp6mXFlB5lu8mbPRDtw0ZxtzxoLxbYyYo8xh&#10;fjf9LpnLWlpjvgvk6B/8XKvrms/SCwT4hd01egEkyjoGbhr/ZdM5rnPzsa2v5/cROc6dr+d7C+XD&#10;cI4c/TJFOFwBF4Elnbc8x3lBlfMAlIKYghf1OHETTAg8ie4EC2a92iggLNhZs1lmoDLpRavnBVYF&#10;MAU2PRP8eO5+AalvHER7BqXOT3ddUDjbLpjqqE3PZpDVPfpTf+okgKjgKzmqGx/xUN1Ju8B2BSzW&#10;YG+2mQzxGg9T3tmWZ/W/63QWv71tr43JS/ccJ0+zvfq/dmadeKuNKV8ydK18MnWv+1OW9PqBnq9l&#10;u452gNPUfdfpZfKaTqYeBP6Vne0bG/Wrdgry3Wuf/MXD7IPG0Wwf79Wv3dlP8Vf52kj++J22n+x9&#10;L2TSmjJVZ/YtehNoSy7PnPePTOmxvXHkPL30rP5JL/M8W3GNxsx2ak/uZIunVc/pqrGyzstnunEq&#10;TwdkFIgXyCs3ywZKqDOzGAIJAjgCIwITel4mRPfLlKi9sjYmXTwFNKDhXmDGypM9wKS2HJUJgIje&#10;LBMQUuZLAIjygTOBE9GIP/fRSIb4CACpndpKlqmzMnEce+68ZTN9hyTAR92uA1yUqW3P+g5JmSOA&#10;jL5hEjgCmKjc/J6Jcmj4TQeaAECURUfbjsY60MRSHdkigAfOLyeCEyMoyxHhxAhCOCuADcE/58ab&#10;cO30jQN0Lfd9wxvesPEhgEBLIMR54fwLqjgzHCHBF0dL0MFxEVxw5soW4MBxsNzr7SA6HClOVm9m&#10;OZp4EPgKqjhIyrUOWnuAlgJogQUHUDAlUNW2QKZvhOCZY8XBBlSow9nSHt7oyFtsDq2AuqwHbxc5&#10;4RxNsnFeAzgK0vDjPocaCIUWXr1hE4woIxBFvzfWpS0L7gVq+KITQRc6dMV5LatAG6X907m2BXvo&#10;oUHO0pLJQ0Z9Twd05oiOunROb/REh+RBxz18tYSpoBEPypGRU855FvDoSzzQFR1x1p27RyaOehky&#10;ghSOvIBJYOXafYEFvaJPLwIB5QQuHHX3yRbQgT7Z1OO859wLJjj3ZFdOGboSOHDstVEwIwjj/As+&#10;yKOfvQUXQK7z8km2KTdZAD8t1wiIYm+lmQfmsSX3+naA3VgyjwHuAlqVZRv2MmfYi7plrek7uqKb&#10;sisAA/REB/o0AACvgjU73vBhTjAO6c5zdQO+HLVpnNEhWynLwzN1Kq8P6FpWB94FR+y9jz+qG5DG&#10;vowX9kpG44c9GsvAWLKZs+mMDGRhy42/xiLZ8YePAjrn+DMfONIH+xVAsvFADTpAg63hie0pb15q&#10;zJLN+EFTH+ODPH1TQV1jiE7IqjwdlKFjXqQ7ZejWWOgDn+zQGALisWe86WPnAm3jiC2zc3aKf7Zu&#10;nLSkhCzOgQDAjYAzoIE62YUjIARgox2yqScrxbhhrwCBMk7IRZ99zNW4N04BEuqRhx16pg4QRDvm&#10;A+CN7JfAAOWBFi1/cg2wMJ8EFASo4F1bZdAAKgr8gRjK0Ak7p0f804c6+K8O+fS7+Yb+AgnJpn0y&#10;l4mFB+0aHwFSASh+P9gJfrSjjL2lgQFLZZC5Z6zqf/U9Nx8YO/TBztDzDC/q0Asd9F0YtqocG3BN&#10;d+xEm/QNJDKXsift6mftNg7pgr70n/Ghn9gkmQNi9AsZtVGmH4CZnajvPlvCszqeO6LVsjXj0Tnf&#10;wlg2h5jPjKmyXYEhLa3JF/F7JSMzoNV4MucFjLj2W1899wNJ/KaVcais580h69x8bONQtRQHGq1R&#10;DtT73ve+w5ve9KZjAXZBQ6BJzwMxPCsICEQJAClAUKaAeQbOgSfRmMcCpnkvwGYGKfFUuXiqTG1G&#10;c4I+MyAq0Em+AqOCv8rFf3Xn/crXRoFWdJO74Kpj5XtDHc/xlSzRsLs/g+PZZ/Yp07w32516rHxy&#10;u4e2NuqLMgbSdfW6nvxOeugog//00b3amfXSZTTayyiYoJxytRGNVcdzj88ZzLPt7q1l46OgO/0k&#10;N15nEJ182caq7wnipOd4mmWTuefdV2fq2h6fjsokRzzVTuf4UibQwrPsrbJT/s7Td3xVft3jf9KJ&#10;lvYCH+I/vUbT82x96t4Rz1MP6qz9EJ2O0Y6/nk1eoz/LxbNn+i3AZPLceWO39qM3s05mv63z8plu&#10;HEIO8gzyAxEmoBA44Vg2QAH9DP4dZ3aF6wCFGcTP+343AjoCKHpem107lpHRdTKURRF/gRgT1AiM&#10;WGUI9EkPngXKqB+Qko7iIRnRcD5Bn+SNDyBM9wIckjXABNgRvcCKwBNlgAfu1Y7z5G65ToBJOndP&#10;vXagyFyS4xo40UdE1e8FCODkda973fYb3DJbugF2yCgxfvzuqscR4YT0ZoYzw5H4nd/5nW080QG7&#10;1d99MFJAUzBW1oRAoKyTgrfW+3sGSAMKaKsgh7PG+SQXvTjnnHH+OX4cRvRLd+ZYCTA4c4JjTh8H&#10;D7jgWW9rPRdACY4EP/hDRwADlPGsb0XgxzXHn3NV4Mqp0obyyumXsjQ4ly1hERDZ6YJjyvHGE/k4&#10;fYI4fHEcOWkct5xRb9kCeOiIDOwN+BTP2uTQuvb2XHkOLx3hmzNZejN9BpqgCeQoRdrzMnA44drX&#10;D4JIsjvSD6cbbbKrB1iorvs57xx7Tiu7QUcgFEglwNA3fZfEm00Otb4tRR24pAyeOeF0xCEXKHK6&#10;teFZdQVsZXngUSBSmruASNCAX0G+t+6CR3wIKjoXzOFBkKHP2JVnveEt9d7bbnzSc2/c8SDopSs2&#10;cM6b+f/2xs7KrNFH9K1v6LGUejo2htgEgIvN9kZWgEEmO7s1ZwDaBO541L9lh9CJa/bCLgUWbFog&#10;0Ztw4IFnxi276/sd2sKnYK3xI/DDJ356Y18GEL7Igu+AD3pj82wT7YDZlpXRMbvCDxnQxhN7Mobw&#10;4VqAyb4EVPQBYDEfNa9422z+Mdegz17xZ36ws3G06J4MbCHwgPz05bk22J/gMoCEDtHTJ8YVvvQF&#10;vtkP23LfeFXeeDaH6FNtpUt02JV5zDNtkVedxiF7MAbYdlktfajVM/oENBgbgcueCYrxo4/waSzp&#10;mzL99JFgmxz6Aw1BddkMAAJZIbJByG7sAFBcG8fm1rJDLFcxDpRxLRhHWxmATh9/ZX94wpsxrL+1&#10;LdsEYNJ8Y4wFqmhDHe1qxzxgbAr+AzXs52R5bXKg0UdOAQGBgIAPcw1e6d6cgzftoEmXeOj7IeyM&#10;XQBw8GHclKWGpjFQNqC5wz12ScfkD5BgB3RuHunbUHQYoKKv9a97LUHUrmt9qg+VoRe89S0j9YE9&#10;fWzXfOiaHlrWQ+8ts2ppF2BJGfTLLMt+8FqmC17ohc0237tnfLAT827fjzHf6ht6N4bYHJm1p35Z&#10;jtpyNB4AIn6b6NH4MRcop62W6hnfdmMYoGEuMdf4XTNemivR8RIHSKKM3T3lnPevOGW0GJPoKG+e&#10;aanOOjcf21oPzbkyyXCuLMMBlghCOfUzo6DlJAWWBSndbxcoVM4+gYmZrTL3AinnluQUkKlT/YKX&#10;6hTIzGdrAJ0c1Sn4mjzOzJTuzUBsBjfJMQNH11MGu4CqzJR4iJ6yaHU+gzLXaBdExlflCzyj2Tdf&#10;4q/nnSvXvcnrpN39AuUAB88L9mYA6Vjgejr+HT0rWJ9l4iudFmx2rzLRqXw0CkynnHNXrjJ28tPR&#10;bLs9cETg0L10vAJQ8xjf0UxXs38mf+ksfaS7WWaWrXxt9TwdzLI9c47ngKR4nO13tNevkwf3krO+&#10;XduNv55N/hpbk/faOR3vztOx84CImYUR3dqbtAMtZrnT0e/eBC1qy1vw+jI6lY/nSS86K+0JhmTT&#10;k4fJZ2WSfZ2Xz3SbgECBfkFx9wMaOJAC9IJ6e5khjhMcCPzoY6kF+QEXfQzWeR+BRd+5ctEIEIi2&#10;NuO5OrNde2CJeisQEhgRD8nQeXzblQsocT/+A5NmZk26ief4SZeO7vcsPmqje/GPdgBFego8qS3n&#10;ZYrUL8nc8wCRAJKZrdL9gBHX0bJMx0sQcx/blAHimq0BVtTPBvHLmeDkcGL4AMroS9focyo4MAIb&#10;Tj39oS2o4thzWj1Tp+wE194ECcoAMBwU9YwTehZYcNg4zRxazicwRgAkoBBYcGIEfgIbjqNAyz0B&#10;jTeF6toFxr2B4jxyijleAgVOX98wEGRwmrRVKn7LS/CqLQ4hR5fj6kgWvAjElHPeum8ONye8wAOP&#10;snDoDY8cPTrRL4I6OkanpUp44vS5J6AoEAeU0BV+OaR0Se6C3wCQMgbUkb2jXQ57YAO94hffHHsO&#10;rMCVo8i5FVBwbDmdnF5yCRwFG4IW9fGnbgAJx5ijrF39gZ4AVxv6TT/Y6c2Rw8ohLhDivJc6rw/1&#10;FbrAC3TxzdkXcHDyBSMBB9oWDAgaldXXLUvAj2DMm2eOvbqBG/qBjPrINeAJLfpjHwIEPLgms+BD&#10;AKRtu7bxg17BkXJ4P+fvUf/bG3vEm4DYmNCXAiJtCIrIIuigT2MVMFUGFd06kkG/uQ800BcCO/op&#10;YwZNsrPxspT0V8GDuvSsLWPWfMYu9V0gBB7oQnvskM0IePQ//vEgoEMLkGAsO6JHzrIKyAkEQReQ&#10;aMwYD8YH2ulCfxiHxiuZ+pcu9B1b+mJ+QAsdgZN5wFjQtmeCNHMAHsiALjnpAD9luSjjmTGnDXoi&#10;k75WTxCmvIDb8z6qi+e+v1FWmnbNL3SAF+fkEPgZk9rUFv0piw7doqEt9wSvwAUBdBl2ABF211xl&#10;/mEnbFt9Y4xNBtaQPZCSDbCLPpaaTRhzgvwyq4x/AEXfSDFWjTnji12i0d8Cy7gSPAu6Be/q4s9c&#10;ow0Bu7GPP31pzhT4408ZwAw6xiB+gCF9HNWcY9x5rn3zcdkZ2qBretCmb3Tg05zKBvvQa3aER3rS&#10;V3QeEEY+usVfc6Zr/dtcSs9sF23y29k/WuYZZRoXAbHNX3gN3MUPHunf3Kd/0carcq7NSwAgmTmB&#10;U+4BjWQAkVsbdE0v5nDXeNAnytEbXgJHgEJ0gp++f8Mm6BJfdE73dOl3ocw+vLF1/UQG84MxUxaN&#10;eZrduiYzHRiX5pMAPrYMsNAPaOLD7xcwE1DhvvFiLmIT9G9sGCfs1zN8lT2KNh70kXkdjf6xz7h3&#10;zi/p+yZ9O8lcWRnj2G5c8h3NmXhc5+Zjmwm4t16cmD/+4z8+vOc979kcK7uAIQCi740EKExgYmaH&#10;zGU10Zjl7YEmBf2BLwKMAtzquRfQ4jyaHL7OZztlv8zArfIFODmSBX4BLpUvSEoPlZvtBCLUzryu&#10;/gyaolWAmSzJPtvKmS24qo15rq14jP94nO33LNnTsaPnta98z2dQGN10GF+zjdqJjrKOc9lCuqvP&#10;J43kibfZD7U562QXPbOn16mbeM3uZhn126esjslaP3U+y0W/MrM/krNnle85Gu0rD9MWZtn0aK/d&#10;KZOy8VC5aQvZZ2M23aRLgYxj4FK2XN8GRqTfwJ94ib+eqxvwkc7XclOu6lUuOaaO0k/2NfvZMRtM&#10;b9GZZacOA5eiGQ8zg2Sls14rn67Tt2PzYfqv7XhNfvfWeflMt4CR9kCFmZVRMB9IUIAf0OHZzHRw&#10;rKzfBLsygRIBA4EPrtEUhAfSOAaaoKmM8tFrV7ZngQ/xjqfuBVQEgOBFcF2Wyawf2NG92k+GeCZf&#10;IEVyT5Am4Cb9tCRmylJd+3zmPNrJ5Lq9fgkcUT967coFithrX1m/2T7UKvB2Pj8Aq64lOI1pNqaM&#10;JTk+9spegSfaw5dACFjAgWG32hKgCzZ688vh8AYXuMCxkXXyxje+cWvfP+CYU4A02hMccXByivgG&#10;6nKk1OeccGg4R4EZvX3mnPVWXIDBuRHIuOascnIAHRw/zhianDWOn2ccS864MnhwzcnuzTFHTIDF&#10;OW5ZDvocMYADPtThzPZ2kIPHieMgCxQ4p9rnEHIgBRaC2pbIkE/fBBRw8NDP+eOk0Q1Z8QUc0Qcc&#10;R7rOWRcIcww5tNp03sdqleFIc6jxQh7BpPbc6zsLgi9BkIDBkTwBNOThBPf2WhlBn7Y4yORWn55b&#10;p+9aPwEptC8A1I+cbDrCN91zkskDPGNHgCQ06UdQLDDRT4JBz8gkQBL4CBrK3gCECSY446Wi07n2&#10;lNOfpZ4LYgSPLbtBG9+c5vkdirIJClbUV55+ydRbZjIG5rBTfNAFGbShnHb/px99pU/BCrtkI/TB&#10;lsqmonO24D69Kk8fyvTXmy0foLfernouQKEjtt53P3pbK2gHINjZREFPIJlxXqBiHAr89S/9FUwZ&#10;l3juo6hsCn/sHCDCHrWDH/TIiB7b6A1xY5vdKOOeMtrW3+QHHmgHvQASPCnb90jURYOe8EAeu3HW&#10;93vQ0JY+xb/xgO/s1nyiPH0qTwbPC9a0px7bia5xY8dXywzQxSPbB+IIxgJ/1VG2eQ1N9/Ufu8aL&#10;ttBnhwJ9z5Rnd4JfNkhG5QEVrvWrMd6/rJgjyOrcfMY2XANBgAuBaX3DwrX+Y4sBmX2bpTrGgDYd&#10;Bd3aEqh7DgTQlnqet9RGBgn+6BftPpzMtrVZJos+wb9gHRgQ4GAOAKDQg7GvnrEtYKc/PGpX0G+c&#10;6ivzGFv2XH+opww+9Cedk914NjfoG78h7gUw91tgDmFHxlPgGfunNzyQG/igbXMcQNdc6R69ApTs&#10;7qPlHlDL0ViiA7oKwEK377qgz17co2tgB52Ys82VstvoH+94co+e6AgvgSz6B990iW4AlXvAGbyx&#10;L+MLLXIaA2wRuIQeG3Tt94wtoc9G6UvdgG0+A3+h+cDvuIxU45OO9DNb4CcYLy2DZb8t9ULf2Ou3&#10;UhvmFL+Tfrv6jTF3+d0GIqOnLX3nXHtoo+NaG/ycxiMwH7iKtz7IvM7Nx7bWNPf3wq1lzukP2OD8&#10;B3T0TzjuTRCloKMyBQ/trluiUwA76xRgBI4EuhSsd7/Apvu1M+m1F2RVvmClOmu7BVoFOQVolamN&#10;6HbueW+Ylatuz2ZwtOqkIK027WgU4Fav8+gVaKJhr17BbffjVfnasQsIXVe268qvMqJfn7uHXjyo&#10;W7/MDAf7mmXivGdT32j1XZiCS8/r8+7XTvukMfUT31NP6s+AtcDeni1NPdvjJR7ql/Q4ZY2W+gF8&#10;tRGPs17P4lkbE8BKx85n9kWBUHJOudJD++RvBveVbZ/ggT29dZy6zpa6Xutkh7VfG5OfdFB/tiRo&#10;lpvH2p0yd97Ym/za0atcOqvd6s5y0c8Wp76z4+qnA/dO96z+mLt7a/+Rf52Xz3QLHOi7Hu2C6kAD&#10;gbHgv2Uqnrm/gioBCWVolJkxywRYOA+sCXwIYIl+7QUERGsCAwH1ztFRR9voBnRMUCK57AAfgbj6&#10;ynmGXiBMgExghmcBLPETGDOzUuK5tuJv6sOz9OAZYGMux0lPAT3VsSvrvj2QIxkmWKKsY5koyvZd&#10;EuAEAMR1/2onK8S557JE3NNG3zwJVKEzb3MF9n77/YtO3x9jR5xJjoxn6PmuSUt31AWCkIFTVCYE&#10;Z0eAgFc0OB8tHXHNieVw2pXjzAjyOULeCAngOG+ec4Y4YJznvhfgqLxynDSOlzYFAOrRH9kE/pwt&#10;7Zfaro720cUTp0q7AqvedhcMKcM55IQKPN0vsCljRFDFoSQ/B46DySnneHGy7dqQSkxO/OELLUGe&#10;YIkjXqaO/uG0q6PfOHZ4IIM+UD6ghkPL2RMkCOg52YI1+iEHmTjdHETOoLaVEWAkJ0deUEO/BYBo&#10;l33hGh2OL15KCddOwXdLEwSznHnBCT3oqzIdBOjqoE3elgLQLX4EEYI/beJFkCCQ8lxAKpBwnkyC&#10;BG3oD31Bp2iSpX/U4MSrK6gI4OAwC/r6Roj2HMnRG2Sy0LNABx/AGwEA8EkQ4h6e6ZMMgjn0lT/n&#10;Dfh/e2tJiD7V52zTOZvDN5vUl+xRP9OLICdggz3qOzIZD4Jv/cye9Bv6xgDbZ3+W4DiyJTZsjApC&#10;6EBg1d+w0qFxhnbfHNAX7tEbup4JjNiWfmEf+FYW3/qCfdA53vWXdoyX0uDRYDP6tEDIPXSMH3w7&#10;4pd8bAofeKavbI3e6CsACpjVEpOyOMpKoV+0yhqhn8AdZdlWwWHfWaBPNqKvgAZ029ImNJoPnZMR&#10;H/qNfgMzyWXMBOSYK9wnD/14hia+tCNDgAwtlRAws0V9Ty722XcxAH5sVoDsHrrKyOhgs3RLbtey&#10;NbSn3ZZkoF/mBVs3ZslOT0AO9dgYntkGoEBd/daHRc017vVNFGCIoF89c7sg3XgCXgjS2Zl67Nkc&#10;wH7MJS2/K0vMzubQYU/4Mw4Cg9HqA7DkcM2W6Rl/eKA3dkYP7uGlAF//khcttsRW6B0IYy6mN7TR&#10;7VtH5hN6ASThGeiKb9fK6Qt8k7G5iTzAIEAH8IIdKSszxLjDj75VxtImbel7tIEq5iV6VCYwjUzs&#10;FW3P0aMX45TMyuhT40kZGXjqmhvN9Xgko+ds2dFYDrCkw+YB843xw3YD8QL5m3/YuvGPjnvK0yda&#10;+peMzQd29m4cA3/ZvTHGDvkofBq/kcYeeza+jHv9pZ7fY/4DwKPvl6DV/Gf8+R1WD5ASQOKFTf+y&#10;14dljdt1bj625RTlhL3lLW/Z/hWn4LCAwjGnqmMARgFfb6573rXnBUXKzeyTnilrGU6BTnR7Pvko&#10;yECj4MoxECba3Zv1Ji+Tt3lfYOO6uo4FdrXZ8yl3dScNx3iszXQb344FUvFRO+7NILc6M8Cesk25&#10;4yleJw/4KkiM54LFGeBFA80CUW07n9kjM3iubmBDgfiUoeCxtpM7vVWmtiefk7fkTa55b5Vr6mTl&#10;pfLp1bF+is94jGY81E591j1lasNOR/NZx/hf5Zqy1VeOBerKFXwXoEevvXvx2P15Hm10Zt3JdzTa&#10;01+8RG+Wr/6Uad5bdbqCFtFND7Mt96ZM6SG+elab8aSMJTgBID0XEEajMoBjSxPtb37zmw/eqKNj&#10;z/bjaV4nW3LUb4EktdmR3azz8pluguzAhQL8skMK9stwcD2X6kwAI4CkTIwJcAQCtLsfvcCGrgM3&#10;ohcgUj33AgQCJsq6CHyZfFTXHu3atwc02GdGSu3gf/IioA/oCDyJ/wl2xHeBeNkiyrXkJpBHWb+f&#10;jsqpj07LZWYWi/MyRoAdATkBI50Lou1ljAR69DvdC46AEACGaw4GAIRt4YPTAeCQUeI5eTgKgm40&#10;//AP/3CzP6BGjgdQpDa1kx17xikXwAi6vNXhvJQ9Yed8kpNDwmHitAjeOUDe7OCjj7hxtjiiHFRH&#10;TiCnDH1OEyeGU5ST3psuzl9BPCeWsyhY4Sw55qzZOVb4QgtvnKaWjOT8aU8wynlsTTdnXLDEIbNz&#10;AskugNC+dv2evOtd79pAE/rSn+QiC4ew7BoBE517W9ZfHeIHL+zJOSeYQ6jPHMmr7ziR+ODMcYKj&#10;7Q2woKjAE+/0yQkWCAQQlZ3imqNIH5xqgQ2Hl4NLv+RGVx9w4tESRJZRRHfqC8xyrvseSn1Fhy2x&#10;ko2gH7Qz374KYjjxjvgUSNAlnfY3nOo4khE/nG19rN3edAIpPBNICGoEKgAVfcQh95zs+pfe6Ufw&#10;wUbwKpgJeOHEly1Ap4IXAZlAQfAlAMKbAIpuBB3474OTAq11Xj7Jxv4FX3a80FUBS8CVMcmO9GOZ&#10;OvRM3/TPZugJLfZijLEdZeiLfORmy8a+viGvYExZtNUT+AmMBV3qsAF8aKMMBUElO8BLgCa7o3dA&#10;hb5Sr2yU+p+90Cee8CBDEHBT5hY6+NEue9CX5gy21BKX2i+TBuDSW3B22nd88KeP2Qu7Jrt5QHnj&#10;nV3gXd2+3VRmCHnRZzN4Y+t0ox5a9G8suqY7wLP503jP7umLPMarIFR7ZfQE2NJf4Aj+yUWP6uKN&#10;vbLhsm9kEABMjF92xw4Fw2xdW/TPTgXabJUNmcvc89w8jH+BNwABeKR9480YCqRiA/11cBl+fSeD&#10;HtTRp8YK+egKCNKHRPVx/ySjbXObcYN3ZYwv9GQ/OAfeADvQN+7QMi/g3ZhmCy3R0h57bnmgc/3M&#10;Xo1Hcwm9kM899kcXLdVzTR7tyHwhB9roaFebxiDZATkyQVqqoh38mmuUMwckg/GovwBc2mIjxibZ&#10;1Wf/6GrfcxkzQCbt4NM9IBM+3KM3/LJf/UK2/uWmMUBnQBd60A7dA0Ka7/VLmXf6Xd82HrVjPOIL&#10;734D6KWsLG0EKDcvBcb220pvxqo+cQwAZM9okwOYYxzRgfNegqClvX4//L7xGdibZ3RnrvZ76HfV&#10;OCs7znj1mxfIYn5Xl30r5ze2j74CS7xYc62+3RygjswUc6s5wLg/owyTnFdOGJBChska7DgGgnDE&#10;Agk62rsv+FEuwKSAqHKdFzjOoGkCHTNo7HlAizqOnReoRFf9AIKCuECPeS8eare2C2ImaKNcgWT3&#10;ZntTlmh0XhA1g/BopOvknTqIXu3P83gvyEzGaKfn+jH60VWvc8FhtJXFU9kmtbvaQ8HnlDPd2uvP&#10;GdDH99RL/KbfdD/7xr3TBe3xEg/xGk3lHdPDLD/rx3N7PCRjQXpl423K3b1kmnQ7r70pa+fJVlu1&#10;Xb+kz8lDttI4m+2t/TnbnOPbni2gF43kW/UdnejPstF1nd7s6XLWre3GQ3KpN9tOlp5Hv2fRS3fV&#10;TaYpQ3bN3mvfEgVLCv7kT/7k8La3vW0DjIEjzrNdtMyLlir+2Z/92eGd73znFmgClj0PbImHxsXU&#10;czKsukyGdV4+0y1HTdBf8F+WRgF9wIN7ASRlOAhuA1xa8tFe2QmUtNeWtvueSQBGgMS8F38BFgEe&#10;8VZGheA/3lp+Qo7AhMqXvRK9ngcWxeMEUOyBH84DUlyXBTJ1k+6iHU3lareyEzRRxnl8xOfU8Swf&#10;sOJcnflvN54FnGjPuZccASwBK66rJyOEDfZ2xh6I4txbFvpThh1rByCgL93z4kIwwvEP3CAzGjkq&#10;jTHOBwfGv+nRLYdKUKAdDq5AgGNC18ASAYX7AjxHgQ3nkgPmbY/AqOwPTo17HCptcgA53ugL3jmS&#10;HEd1OMocNM4RJ4jz1ht0gRAnn9OEF06UAFH7aAiWBG8cPQ4kB55DjAZnk5OnXAEMx1qwD/hQD30B&#10;jTa0DegQnAU+KeO+MqUV442zyEHkBAJv+k4JZ5PT2Bs9usOjALI15wIGZfQTXXFe6ZpTjzdOL325&#10;JzDqI5icYE5zjjjH1D3tcmz7ZkZOroClbBJ0oqk/2IUAihyCWeccbzbQ2nTtCDrpsJT3Mlz0V/c4&#10;5gKH/lGjN9z44JBrwz0BQUFg38sQfHHqXQsQ0CY/XtiOtvsGCpnRaokR+fBXcEv3Ai68CfxaXqDt&#10;/mnEUbDCbtX9nwImAny8ag8fdMKJ16dlJvXvVIEXxoA+YAN4cC+bYUf6m10KlMiEpqCgLIyyE+hB&#10;kIM+GyMT2fS3OUHQgjY+tB2gYWc32hSsCdqUaxlZy1sK/PWNMU4uPASe4lP/03kgnSOaypkDjFt0&#10;q8ve2Zb5yfjQrmfGUR+JbGkBfShLJ+RBi0yNA/o2J5hDBVhooe/I/o1/dsPme7PuvnaNb8CPYA1o&#10;Yl6lc88CdMmPd7yiL5jDC1263zIi7dEDe9cGvtgVu6V7fWhsAjbc1+ds03hgw4AWmVLALmCje30D&#10;x7HsOnYtwBeA63c6Am4ItrMl9QX0+DHHaa/gnXzmSMtDjIPmUNfAEGXJZmzJdDFP0QM+WgoCcNAm&#10;wALgAHhAy9iXecH+zPN9KwRNcxDezB0BlcaLa6AB+2k+QEvfsmX3zIeyYfDQkhoyat9cqo42ARJs&#10;Vf/iH1CKJ32i/40XZfBrngFWAVXozrjQR/oDAEV3bLI5VLt0TRa89J0lulQeLbyQCd/6mWxlSXpW&#10;3wfm4YNMxjB+6MEcqgw6gU3mvzKuyMBW2Bg90JPn+gx/bMpviD5lk/qBvsnDDgOByGq+LCMGD83n&#10;2qcTfVRWYkfzkbGnPbZjzPodAZj0PSO/o9pB37P8trK3jLkyRgI71TOu7Ma430Xn5sj8CvOSOclY&#10;NFaNe7+/xqHffufr3Hxs41QBIgQRZZcERsw9EISjVDBe8NsSm4I455wub1cqWxA8g7KCidpAq8yV&#10;gjFBh3q1NffuFZxER73ara0CszVwca+lE9FNhujPQG3K4Ni3VuIhvuYejeSZshWQuY7fAqx4TZaO&#10;Mwibuuw6GWq/MunBM23PfYIK1ek6Xl1P8CC+5/Pqdb4GsnZlqzd1MWU9nVzRUrZj9ZQpAK2d6Mdr&#10;fEz9qZ+MU146cj71g7fKT3mrGzCEbjZVm5VJZ91P1+qpXzA/21jtbqXnet5zLNivbvqvrWw2faz1&#10;O0a761Wv1Zu6rH/rB+XS47zX3rPqNmYmfcfZf/GlXDrMJqJjr98BJYANO5BEoKiOfwrx3LzXc/To&#10;zncatNWSBGCJN8rAFUfzpewTfda/9dR++lp5rv9ro/N1Xj7TTSArOBUoCqwERd0LXBCEB14UlAu2&#10;AzL8ILnnGDCiXABCGRKVD0BBL2AkgEObgnH82AMYqlO9lghFo/a7njxNMKPzwAxlqg9cCKCIzgQr&#10;nHdMN/FEhnRV+b7tFfBSW+mAXvyQp/NePjimr44zSyXAxN4ymZbbzA+8Bpo4VkaWiJcb/QuOoywQ&#10;IMrMMGGHfpu05Tn7lyGlffKUVRpQ4+i7J/2tMOeIg81myYc+21VWkIMGJ0VgwNEwjoAQnG7OY38p&#10;zcHmoLjWl5xeAUiOjwCpDBL0tMuhQ1OAUZowOhwuTg9HR7scMs4VJ6i1/72J4oxxgjhcffxNwMl5&#10;Ihcnq+wRzhPHS3vnBL+bI8hh42yjo11OPkdPsIcvzh/nlUwcX2318ThBG4ctJ1IA1Ju/PoCnjYAS&#10;DqprwRx9kTmwQNCoLQ4wR5WOOIV4ah26wIYeOJroqVOmjTrao0MBXG8U8S3Q0A49cmrd50z3RhIQ&#10;Rc9lNdRXpULTR28sOdhk5ZzSuTb1M7k44Zx4DjsnHy20OfEccqCEAECA4q0up5yuBD94bDmPPlC/&#10;wETQgUaAiKBC0NBSB3SAHaWtkwMPvZEXiLgWUJS9o03tCEA8x6f+LX3evfgVWAHY1nn5JBv7wpu+&#10;oTO6A5LQpT7pnqBXX9IzWxMMkJEcvXEnFzs2vh3JY0wK+OiEXanfspqyRdgG+0GHnZb9ZNywTc/Z&#10;mP7WHr3iF13jzl42GdvAM5siF91rDzjQtwWADXwkcws6+iA7JCd62u5fLwBygXL4LPuMjTaG0Jb1&#10;Znxm+4Ih5fFUoGT+YpcCZWOHbs0beC04Jy/d9kbcuXmNDbAV9PCGVzuZGmt4b3mPc/ONMU9/2ipL&#10;IqBS/cYd/eKjoLQlVTPox5N+lm1gbCg3l7uwT9fGBvtsOYV+kMUAKHDfPWPSmAG2oGl8AC2ABeyG&#10;HoyfPriqvwM/3CcLe+l7JnhTxthRx7U+6Jsn2qJf8wFg1H1l+t6Ge/oAjb73IYjXtnkI0AAgZS+u&#10;PTdW9Qv7LztGwK6+dswvQJr05Rld0lVZa30riT6MGboEyrqv//UJPsw1ZYsAWZRhD+ySPt0zLxgj&#10;+kUdug50Y2/6AE+e63P9pUwAEdn6LolxhB86xjtd9RvavKxfPbf77UTXM/MYvdE/nZNJWX3muiVC&#10;+GaDeDG/0Y921MWnuZY86kRXXcAmfbGzwB+6IA8daIv9lslXRpXfbmOdfH7n/Wb29/V9T8b4wafy&#10;/Ap+hxcRxrIyfVvI3lJXvzvkMDaNbzRbnuO3Ek33gPmOfADnnqPp3jo3H9usmRVAvPWtbz2VacC5&#10;FyD2fRL3JjhQ8FYQGZgyz5UtaCrbpHoFOLOtlWYBnaCitgvkXDsWfLkfWBKvBV0zcCu4KpipXnQL&#10;UKNV3clr7cZj7USXg1n92U7nBXkFVu2TZzpIZwVd6qe3eW/yEs/tyTzbqa3qTXqeOXe/4K57yVab&#10;tVVQmjzR63zqPR0lS/zM+5WdvE866XENjKNTueoKFOKndgrKZ38HGM2Adra19uWk417Br/q1nf5m&#10;X8dL7SqrXGBLAXvlkm9mLSifrKsdxWN13Mu20m9tJkftzOC+9u2BerVfm+5VJ5l77nrayOy/6MQv&#10;+vM7N+klWvV/vHUvGdN757ON9Oa5+Q1QIlPEucBSwAmt5vxrm/4FngBfwaO3wwJ/wao3Yn2rwrwJ&#10;LEFPRkqASfqq3f59qX5J5mTp2Tovn+kmIC5zpCyEgIcyTzilLT/xrHPHMi3K2AismNkZEywIBAiw&#10;sGtHmYAG5bQfIBHoEFgQiDIBmvZ4nCBJPAa0OKIV0KFc7QdExHP1O48312V3zDIBIGgFfCS7svEf&#10;0JC8jvaADuXsgSrRcz0BD/crH33PWioL7AhEUd+bUHbYd0scAzrsgAs7u3IMCAEIGgPoKaedspPo&#10;VKBhHJTRQq/K/eM//uPmH2i75TeOfTyXs6MeZwUgYbw4F7z4gLy2OZscHL9pAhOOkl0Ax4niUHFo&#10;lBOwCeiUEwgJJDhFnHeOK0dIcMTpEjRxeDhLLQkRiHG4cqYKFDlS7heAKSeY4VwKzAQ8fSyO80vn&#10;dNAa7L5LwHkzd+BZIM0Z5YgJiuiUbjh16YfTpyxZOL5olaXjnPylLnM26Yk8ATt0gX8OLMdeW63n&#10;1j4nXxuCwJYs0YVdAMcxFUhwlvsuACfYtT7QrsBCGbqgA46p4JCO8a5POOja4QAXOAkIBdwCHPUD&#10;UvDXGnLXghZvUDnVZBW4cMIFOuf8Je8W5Ah+BCD4oyvtcby7x0kXEPTWWZAERCJLH0EVAHDi2Yh+&#10;5ehz8MmJZ88EQX0Xgn4ENYIENNlJQST90r9rAZI+0B59oIen0unXefkkm2CCbdMfG2Vj+oBt6SN2&#10;p2+0i099wjZaXuZ5utUf6KAhSC/DiF2TrXR6+iV/GRraR5eOnbNfO1roG9NAOEdtuBcohWdjxnWZ&#10;IGVqKO+oLeOOfbN5Zfq2gLJ0rf/w2JIhZfpGS989MsfI6CC7NpU3ntzvmyhsjm2mT7Kjhw59Bdro&#10;U3ZLbnpmV30np6VobLA2zFGeswdyK2NeMm8Zy+xD0KqvyM3+8V12ibZbWkfewEflXZOXXPgXnOoH&#10;cxj7MDZkN2m/AJrtGQPKGp8ADGPcecuczActh1Be1kcfDiW78WVsap/cLTsRwOtLbXluN/bozPiR&#10;TWJc4T0wBEDiOf3IxABuaBd/fdNEMO0a6IIXcrFRPBpHxjGd0RMe3WP3+NA/QBXzRmArumWYuYc3&#10;7eKp5SfGTGABfZWZQVb9635ZI67JrW3y4Qs/7B0N1+ZAMtAR0EV/slOAgfbxid+WR9a3xp3xpS33&#10;0GypoH5yTVY6UBd4RjfmMP3ZEhb0+4ZOWU9k0Ga/o9rRNvruBUqa4wBj2mQv5jB2qO/JHEClTUe6&#10;DlzDPyDHPXRc0we62lcmAMjONsigPc/77TOuAoDMCfyoPihtrBnXxq++MDc0ftgEfRh76rXsKJ9E&#10;Bpkxhr6y5lBzheeBqvkrZaeYj9BS1ny0zs3HNo79H/3RH/2nQMde0G4vcCrwKqjh6DsvuO/5CjgU&#10;kBYIFdSsdD3rODNNoh9vBZSVnW1MOgUkBWKVnXzPct2v3eq5715BomcAnEkrHqpTvXTQXhA3n9sD&#10;pgo+q4deAVhBVvLZC9BmW/gowI1Gz9N7MsVTwIK9wK/ANPmqlyzOA0ui3Xn6Sp747bx21n6ove7P&#10;ZVi1X7vR4MDOetlTderfzitD5mw1eea+6rD66WbKO+8FJKSrdBAfU1/xOPfqCHJkOdgF5X0nIxuc&#10;NGe9eOle5Sfo0XmAR3t8xX/3ayedt7O9dBftytNz7dS/k5Y9nqe+kmu9zn7cn7bbkX7iF73GTYCM&#10;N+wtvWFbrgWVgg1Bs7fz/n5VUGku4XQK3ASvgkqOXMG0iVebf/VXf7WBzS3PKZOFTZa10hhJ9vSW&#10;Lt1f5+Uz3SaQEWBRdoiALeCioD7woT3QQeAMCAiAUE9ZdctK8az6/X1wZTzvOn6iHY32QIgAknSq&#10;7gRd4jG61Q1sqc3KJh+AAm0yuAc0WAEZtNRx3f3KRDu++tZIoIfngRsBM/b4CwjpfpkqaDtvqU1A&#10;inP3AluAIPZAEwBGPDgvk6TlOWwW+Oe+cmSJRst16Egfy87ARxmg7nNWODKcBnWBJ8qxeaCJ8eC8&#10;jxdqu7EIOBSYcmTUIwPnhIOENnvnWHF+LKMRwHAGOeucawGAQE+wxEF1LQhRn7NXdgcnnEPGaeTg&#10;cYo4UX1fg9NTqq5gpfR9DhVanEzBCTm8gVaOE6k9/PV9Ev1kTBu76Guvj0tyjNGmD6AGegJBugMM&#10;OWqLk8iZQ0/QRG/0qi5nnAMHEBHkAWrpprXYZca0FlsbHOHe5OdMCoo4/N5ocki9IaNDjihZ6TQH&#10;m3POSVdOXUfOtEDANbk42drStv7EJ17wRRa6p2t8cJA58GTnWGtDPX3LwUUfz2UAcKo58H17gVMt&#10;sMBTAVtBgP7Q75xpPConKCFX6eDkIX/2I0gEcLArbWmbrp0LDARTeLQLSNyLXgCMoErARE5tCxLw&#10;Tj/Oy2YRgJXGTv/eVON/nZdPsgEUBAp0OO1GYFDQVKYGWdg0O2BDfa+DTlq+wU4EDHb0AAVsqYwJ&#10;bRkv2jNW9TWaApxAF3TZpnb0s7ItOaHXls8AbgQ0bJr90DGenZPLuAkAQcN9fcge6BdPypEBD9ol&#10;F54DZdghu/LMfGv+MYYBC+orSwZto208Gc94M7cZZ4F7dGT+8LxlAWTSNvvrjT27UJ499MY6gC0Q&#10;lZ49N47MB45ladGvManv6Er7+tTe8gdy06Hxov/QBORqixzu05mxxgbZm/6kN3OlsSFIxzu+ASrK&#10;aBMfglu2qj652TAwpIwqz4wdtMqkESQ33rRvvLRsBb/oakeWClDC2LG8JfCD7PSoHRknxjCbBXwA&#10;O4wzY1e7ZZzEX/yXmWNuA4Z4ru0pI51qBx160C/s1xg2RvHODsjaci/6NeaN4zK36DfgqN8e+iM3&#10;WvrKGNBf9GnOaY7zPOBVnUAKfLgGKtAj3vSRvnLdb1/L4tAlo7HY0hm2j5eWGGnffIoWefGKdzbX&#10;0qQyMNkucEw9bdETEMZ1vw1027/70L0+AnjpD3X0I530PRZt0wV+y1yhy5bfOBoL7Mg1O2Krxj3Z&#10;3TeO+BjGABsgm3Nzk7GNvrFIJu3TBZmMb+Mi0NJcwz/hizgvm4R/4bcaLXTMV+YwPPARACLmDb+t&#10;djSVAZo457+sc/OxTfDgDVJBZkFMgEWB/Hpf2UCMCZgIApzbC3a7ntkjBbTozmczWOq676cU6BZk&#10;Vd+x+gUgAT4FJTN4nbI4FjRHe/Iwg+kCzUljBugFjbWl/CznfvrpeupGuYJbz5LRnly1nf7idQb3&#10;yRn9eE9X0YjPaNTu1JVj/EZTWXv97TzdCBSr154ePS+TYPZJfEXXvfo7m+yNfXqZQWjBZ/Yy9Zvu&#10;1oA6WaI/9dox2bRVexNgyH6mHJ2nx3hMB/HTvfSQrHhXDq/sngMvKOIkuM+R94zMBePRnOfp0jlg&#10;QL90f9VLMrrvaD7wzY4Amskz2arX3vP6KB2mN/crZ69c187JnU6qG6/ZWXTTrXM81kZ1yIp/+zve&#10;8Y7tmyOAEt8qAT4JLvsb9L73gT9LbPzzSNkDJveCxv7CVnDr3ASt3l/+5V9uWSZ9x4SufSzWNx0c&#10;W5Y4Qc3kTnb31nn5TLeCfLwUqAcABHoUvAtgyy5RpreIBfYTLJlgQpkUAQhotNxmAikTAAlICNzo&#10;eW04DzSpDffVj/f2+EAjusq7X51oBogEnriH5/o0UMO9gJbkj64+rm58luERXXvyB3RULwBEG+j1&#10;DK2W2Hg2AZO+RdKHVtsDToz/lt6orx20PEdHwA44wV99oxzbk5GSHXAavHUxVtg1B4KjwXGIF2XR&#10;ZOMcekGPOsYNWpyL3sj0JpgzJEDpo5ocQAAAHfeGDi3BGkeLs+pcgFcmCUdYAMRR5NihiR4nkdOE&#10;h7JNOEScJ05oy4LwqS3OKqcWzd5aaR9feOTQcgY5kZxqQRV5BCICL8EOh44TiWfzgjGPD+3qB7Jz&#10;utRtuQ/Hr2UD2ien9snQBzs5jhxDzh59A2s9Y0ecPXySEfigPl7JDgDgmAtqWgaUY9vyEk4qp5UO&#10;BX1kQB8PzrVBh2h6w0p3zjmmdNa/FXHgOf4c5YJobZSxIYByzTH13D31W0ZUejhHHn+OnGjOuD7W&#10;f5x4ZfElQNAXvQXGj/5Xz44fzrW21MM3evaW5AjWCuCUowd8Ro+DjxdyCxJa36+MgCpgBR+CPbTp&#10;meyCNkFCy3K0IXDorz+90V7n5ZNs7FMfCYroXLDGTtgS2+7tKP3rd3wFVrATNsl2PSujqbfS+qVs&#10;LPbHpsqwYqP0w+b0nT1QD42AmwBFPKCBR4GM530/oG8FsVFl2Kky+OxDx2T0HA8AAnLSaQAHWYwj&#10;vOGXnRgL6OlTfADwzFXmHby2/IcM+kpfChjpqKVhZYIUmDtqL5nxiDe80Ac67M01/SmrP1r2gZY6&#10;6pLHvENG41y75jRjkA7L8EDDc7zQL7noVrBHfsFzGT9lu5BJ32XvbDQwBKhhLOGDDugTeEB2IBM9&#10;lGlBf+qxYRkFeCSvcSNoNr5a8mIcqUtHxqbxoZ/Ioo76wBHfSkHbcwG8cRX47b5ldbLIGp/uKWM8&#10;o20MAlDUD/yV8QAYYjf4QdecYdzSqfGJXnohMz2gRYfqkZHOjSn9Y5yqYyyZR5Uhnz7QZ/qDTbBp&#10;ekFXGX1Nl2WG6H/9oG1zCznJGzjs3Nyhr7NxbZc5pQ161rZnfgPYdEBYmWTm8AASz+lQPyrjGg0Z&#10;d2Viai/wObBQH5mz6D3QSz/jz5yrL9HpX4XIpu8BJvqAvtHGC4CK3PSgHN70WQAbemXLKEM2uiCv&#10;MWDOoGP9wdb9ZtBz4DZ9240pfWROM/bRRUdfmGO8DPJbZtyweb+7/BY+it9bwInf1D527b4MEn4B&#10;HoC2XnKiFYDSR9hlnClnfK5z87ENYNJ3SwquA0A4W4EV3kgV2Pe8vxcu0AtMca7e3AMV0Kl+AXXt&#10;1nYgRUFr7damZwVHM2ivTucBJrUzA9l25Ss3A7ECmuRxr6Bv0pwgywyAXBf41U511fHM7n5lOxY0&#10;R6uynRccO04ear9AN3mm/MlWEJv+ohkfyqQvPBbs2wuEq+eYbF3HV3I7r94MqOM5nmb7s8zUg+up&#10;g67TzdR9z9Nf/LgfKFNmQOUq2/WkYZ99no46ThuJV22kl1Wm+ln9yngu2Pb2tuUfAnnlZJrEbyBB&#10;cgraBexlpijb2C6Qr4/TNzplXwgMfJvDnCCd3nl9UjvpVlvpZPKRPbvXfbw5V372a3049dyz6gY0&#10;zHrxVP10Hy/kEAwKHOkNAGRpwV/8xV9sGSX0KcBsiU3fcWqpgsCWUyaYVBZAIKACLph0vakXQLkG&#10;ymjv7W9/++HP//zPN1BGxh6doqd9OplAYXrIDj1f5+Uz3QISBMiBAYESgRUBFc4BEIELLW8JOAjs&#10;CISgiwkOBBB4Pp9VfwIQgR7VKwMkoCNanXs2wZnAiimX8wAM98qeiVbBfiAQfmrTrmygT1knygU0&#10;VTY+pm6dKzPL1T5wAY1AkWjGd8tyWkIj4HYdUMIO51IbNmN3rawjG3W0A0aatxp3xjqg0JzGrprb&#10;gHl+T/DN/tDFo99RNizwZwcClX5ju88B4XiQwW6s0C0HR5CEVwEJx4TzwbHkFAFW6IbjwgEqJZ8j&#10;1Bpljg8HiVNlrHGAOFbKcgwFGJwrjikHm74AC4IMzpdn6iqnHc6UAImT3Dpl4EBAEv4ENi3bKFuE&#10;rHTLieKUc/g4gjnZeKMv9AQe+BdwkkdbvVlW37wgMNQOfvQVPdKL53QjOOAM0iW6dKKe55xIjir+&#10;nXNYOZJk5PjSDfquS12me04ymfBnfuI0CuwEKJxTTicn2RxG9/jhiEtnLx1b+Zl2zbkWVNgFD9rT&#10;Vm9uOaj0rzxeBUJk5ZgqI6jjqHuGfunrLatx7O1nf48p8FHPPQ5337HpnmBScCgQ8LFF9bTF8caz&#10;QKGlORx4OlGXXjj16AsAlBWACEJLz3cUCOBr8tZHJXtb25tnZenP0gTfe1jn5ZNsxgJ+BSZ4Jgf7&#10;0x9lOdADG9Ef7I4Nsk06ChTQx8qTn42xF3XYp+veYge0CPTIRTfoasPcZkzQGX7QC1Bje4IVoII3&#10;ygIkdIwJ41JbZMGvPka/74egVwaMsds1+1SXPHZzDv60BwjxDA12pq7ygk2yeU4Xrj0vE4tdGtvG&#10;ScuN1CvjyXlAiXHcMiL6IS/ezTt0pn7BogDOM+2SiS7VxwsdF1yTjwzaQc8Yphv3zC9lf6Gh/5ob&#10;HNEqM8G4bZlJWR90yw5la+kH9bQp0GWP6JJHvwZIAFDwALRgX67xJmA2HpoDjAdt4dG8pG00tUtX&#10;2gYSWm4TsFeWmHHCZo1J4wFddmO+81zbAI8yuow5u+fslcxlUGkX2IAWnujBrk00jRV9A2DVDj7M&#10;SfoHuEBmfRFo6jkb0VeBna7Ns8pkl/pDP5btxp48JxfazulRn2ob7y3ZA0j0TRc2CLRRRln8ohlo&#10;RJbK6Cdy0YFn+ozO2VvAGBnxgE+gGP2jV9vKm/fYARnNb3ROR4E72iaTcUc3Lcmh9zLU6BtddAJ8&#10;9Cs9uEcHZMIHGyuLLKCP7ugxvZHRUXvmJzYVWEp3ZESXHPRqTPrtNE7U4QegDRjhHzlO8KXloy1N&#10;7CPrfBO/Q/1+ODa3OKKvfC9ZypIzrte5+dhWKnmBneDKHhiy7t3nkOWUKT9BkfVZ4EjPutdz9+Y3&#10;TyrPwVOmPb7ms9qJ/jzGT3tB1Qx0o+sYUFHg5nl1ZtAWvdpqr/4aQBcYFxTXZntOb8GyNtJP7cSL&#10;6zXAdM/5DMork7zamTIV3CZX7ax0o2EvuJ18Jmv7rBPf2Ue8J38BY/K6LpC21y/uRzu54mPKGa32&#10;Wab69UN6UI7912ZyKzOD+XitjOfurfx4XnA8+879yhbwp7P4iA4wQqBT4D8/5tjyjzIa+uvbMk8E&#10;TsAOAbxnaAoYAAXoqe9+5e3OgSN2gRWH2+SEluyMKVf8JmM68Dw7nnqxe9YcU/30NfswGq4DRqbO&#10;7e6XVdJ17etb4IhsEo5f/4hh92ZeGQGUc3zQpz5CT2AqwBbcmnQh0QJl8w3gRSDift8F0SfKRkM5&#10;QFPgE770HR5dJ++0qWRzf52Xz3QTdOEjoCOgYWZ9zMDffUGvIFk9gXCZHM4DQroW9Ae+BEBEJ2Cl&#10;Z5NOvFRfm45oBzbEc8CLPZ4COVawJcAjEGNmjgAgAm08j176aa+e565rz3ngSfzUlqOgffLQXtYI&#10;u6pMe0BOS25aRtPHW9Vzzi4d2Yy50nh1zr6MX8+Ad8YuGwfKAesc/+Vf/uXw7//+79u47znwBB3A&#10;KfvEA5szb2gLbwBBMmqDbePFPMw22Lk6+s348RYGv4AVTpJ66LkfACVw8uaG/jkxgh3AAYeIc8iZ&#10;5zR5Jv1VwM955MShq65rznwAAmcSHWU5kIIhjg8egCBkJEeBGse+j8AlY+Cnt0no2p0b4+a6vnGg&#10;X/URJ8w9OtA2hxc9PPZR2Zw2TjbHjyPPgdRWdJ2X6YJvoBAHkS6AOeYnfHM23QOQ0JH7HEYBn2fq&#10;OJKZo8oRpjN6wHcOp4AWTwV9pVoLRPDcm3h0pWwDDUpPxruyfTOBIw0k0l/OW1LA4eXsaqslS67J&#10;yFHt+xHOBbqetwSD086xFwAIvAQLZXdw5vGpbOd92I/j3jr6slhctxyJvAFrnHGBPnkESp7TjXPl&#10;8MnGlBFMSTkvNZ3OOOme4aM3qgAS7Qlo4rE3qer/Tz/6qq/pSeBCF3ay6Gv3tMfeBCTuk19fsknO&#10;vqBCAEg3dEQ+emMfAgfysy0862vjL8CrQNQz48mY9lLTs4Jhz4EObEs9ATt6dB6g0Bt8vOCXHvEM&#10;UAnwY+OCKeNcsIpHAZCx5oiWey0RwkNZa+yfzZcd4UgP2tLX+EKDzH6rjVW8sE39HrAhiKMrvOID&#10;3+q7T0/0UBYBenRCX/gSDBuL6KDhWnl2UpDo+VyOw97wTV7jh74FpXjyvMDT+CQjPZfJoq+NUQGx&#10;YFY/GNNABNcFuwJkdshG6Yx+jDWginmJXGyqvwrWjvaNQbbdUjtAHXtnR/SpPQAKXdMDfvAiaFZe&#10;nxqD9jLaPBf0q6sM+q5liphfjOU+eqq8MVcWCnmMX/KVbUJeOlSW3vBAR+jjw/wRGIgHeilrRXvG&#10;NR2W6YYmfdELOtrCSwAjOmXL6Evl8KtewBxeARnacA/P/XsOG2YP9IZuSx3xQk9lqqkrm8d8aOyz&#10;EdctdUKD7MrTi2t2SS/6kY2wSXLFH1vS//q4LDX21rdcyBZoQSd2z9FFz7VnxkSZOOyEPdAVGvQe&#10;uEEu7ZkXnLNFNkEnAEuyk1Vd13Zjprm18YQn47GMNvOaOcEYMp79bra0jh02H2jXfOb32m+umMXv&#10;PBAEPT4DesaeeajlO+qgY/zjyT3zDJrr3Hxs41gVOAs4OGpllUyQZAVAnPfcvVnepCtg48AJxpSt&#10;rnKClYLheb/zGdRWzvls3/PaFKQIkrQnAIl+vNjjs+sZrKlT0BN/M5gt0Evm6Lju6D69pZuC4Gi4&#10;V5C9yhGNnid3PPas9pKrILw2kmvqqyAtHuNpBrkC0+gnW3xWvyBWuanX2WaBbYHgDIorV4A45SnQ&#10;jl4yZQfRVT5dFExXFk/149R/ezxVP14K5Cvf89qf/Mw3ut2f9GebyZeuK5Pe071r+8yocC3wAWAU&#10;gAlyBEzGKxBDsATQ6J9cBELGGhtWV7vecKoj8GLXylufL8gS3CuHnuUjxo8g1kRiAjJR4UV5bfTR&#10;yGSI13QRiJFOK5ee1nur/FOXXafr+j/as934sJPPvEPmMh8K6gV17tNP/YweEImuBIPKCGhNumWe&#10;CCQFd95uCyQFu/aWOQiyBMNAFYGtN/joaEef4Imek3+CPdmC83VePtMt4MEeUAAQCIjoOhDFfXLY&#10;00/lo+O8b5oI+Cs/gQbP7AEQ1Q+ccaQH9V33Ecz6A72AigmSBIAEZNiTIaCipSz1a6BIfMx76lcv&#10;AEMZ59FpD1jxrL4NOIkfIEK0W3YTMMOG+l5JWSd25/ZAlUASNsRe2IrfDoFKYAkQoznNvGL8GaP+&#10;qcnYZ7/ooOuZzCZ2hEbfO2Jn73vf+zb7c215Gppoe4vMKSGT+YEz4rpsK+PIHEHHHA4Ag3NOBwfb&#10;/ODIIeLs972f3ihxWgTc9AEA4LwIpj2z05XAgrPHuSt1V+DB4RJklfrOoRFA2DmJHCyOIidI0K5O&#10;TjMHTDmOHefVM44bHrRZkMSRKkBRBy3zIP1yvFpGUDCHBzxpm5ycOmAQUISTqC3ngjW0tcsxtHMq&#10;Sw3mKHJEBXBl0WhbgKkOeQS55OzDqfTBIUSHI8+JFhwIIDi5AtGcV86voESwah5PN9rRtnr0IRAQ&#10;dBuHLc9Ag+NIt/jRh5xgQU060r+CZcEQ/Qke6Bp918pytpXnEGtPQISefsdf3xwRrARE4Lm0fGCO&#10;jBNH9fUnGn1AEd3oCErQZSfkwleyKMeGWlIkMKF3diJ4okvtkEe/0lXLDDynr5YLoSHw6Fq/uicw&#10;EoCt8/JJNgEp3bI3MtB5mRmu8aIM596RnvDqOjCSzgUxBfbstt8Z9kNP9EgvAQ7aKBOCbvz2G//s&#10;X0DnGxSCM/bDtoB85i3Biz439ulXsBfQ4B67NK56c4svcggAyaKP2HZL7irDHtVh887txqpxw/6N&#10;i3Z1tWlXv48t2wOKtNlb9rLR6A0f7JHu6LqlAaXlswXzFXl7q00/bMzzliyxIzKzE2MGbfpVV1n1&#10;yKBvjTP03KN/ZemY7QWI2fVdSz+0wf71naBZH7M1gCMbJANduwaYsEc2gS9jB/2CXfOs7At1jFPj&#10;DZAhkKdj/BiHbFwf4FsAr23n5uq+eRK4RmfGi3FJl+4DaZShc/o2V1m+g099Ybz40LM5kB0I1C0x&#10;MR8Yj661ycYDe+iD3HjVp+QLDGV76cU984S22Kf5RR12z+7Ip62yJOgU8GEO6KOr5pfAncDt/kKc&#10;POyFjMaF+nSLLv2qo2+1Z0kSWdEwJs0p6OJNv2pHv5GXvdM5neAHHTLrI7TTAzvDO527p2/ZHTnN&#10;S+Y2+jAH29WhI7rUHl7YGBkAIWVsodEcok/ZB/p4Q5N9KE8GspGZDOijZ/yxH7qnJ+XLYCubShnj&#10;qjmZTRlHdG5M+C31e6WMNo0zPgm/wm+xsWlMm9eaB/WH36jAUmXQcI42Wp4Zd2j14sXvtHvm24CX&#10;Phq7zs3HNhMqh0xwGFASeFEAvQIBziuXk+dZgTRnq43zFp3qFbDO4HWCJl0rbxc4Hh0dHf71X/91&#10;o1cwqryy3sa3cQoLoCdoorwAJdozaC9AS7buuy6wTv5k6X6BtWNBkGcFgAXfBc4FjfFY/drrWPAY&#10;7/HUHs21TgFY/CpT0DllLnirDc+USz/xGN/Jk06Sdd6bsqWDaBQcV3flHS9dx9NsfwIbk5/0k7zp&#10;tHJ4Sieu67/4dkQ7Omv7julp6ij6ncdr7SW7uuhXNzniZwbPzmWLCLyNKfcFmpwYwZGx1jgRjLP1&#10;/tZWWwJBQZiACj3nAir1PKcb/ABAjNH3vve9G3hiqYqgyoQBIDBBmVSACb7R4Zk6fQslmcgZqFGA&#10;1i6Iq2x9r7x67tnTEznTq/PK2bVpn+2RPYBIUEcWMuOVnGUXCAwFg4JcgFN8qitQpBfyo1/mGqAA&#10;QOJc4Ms5LMVe0IVWH8JsWQ69A0ySGeiiPTS87S/jhHzJP4Ef5dZ5+Uy3sjrwEVgRP4EV9DHBowAQ&#10;sgZikNUzdCrvWeBHYMQESgIsyqYIQADMKF87kw/n8alOoIp7ASX13wQpAk/sMzskMMS9ZCybI9q1&#10;ExgSncCOCXpUtg+zulf7gSf2QJBJy3VyGq/swNjtGbCkD7ga42wEOML2Gtczs5O9sCdAibHKlgAs&#10;6HMkenMi4O07HMA+/caGAYTAVfbe/Khdu74X+AeOsEG8N1aU13fukcH90uPZlvY4RhwOcwU9mW8K&#10;VgUanJ6y1ThMvdVFhwPDceKocX56W1vg4TyniAPF8eOMCpS0wXHjYHIWOfKela3Rmn/OpYBceXri&#10;DApO0OVM4QkvnD5OFgcKv/iiW05sb6/wIQAReLER5fQle+OAclT1CZk579pXB13OJp3kIBbYq4ce&#10;Pno7Rz7zDR2ox0nGvywfDjJnunrkpgPBQM6v8nay4IdsdNVbcGU4jYAZ/SGIEWiUEeA53dOjfnPN&#10;yScfmfU5GfDa9wHoElBE3hxqem59Pp7LiuDIl1mi7/t2ibeX9CZIE+x5+y3wEggIkNQTXConiMSz&#10;QKZlS+RPX/RMfkFbAbEASfChLXrLNrwVLiARiAjmBDK9wVZGAIdf/a+MwFMwgV+80sM6L59kwyen&#10;nc3pA7KUsVHQ456xIwDozXHZCHSgb0szF1AYv236RzCqTwp2Gqfa02/mKy9H2mSt+S3QV2VzGd9t&#10;xgQa+A5UBMywDbrW3705Z2/GZkGqwI0c5AlIxAN+jEe0kl8/mrf9lrPnMpsCyJQzH5mf0GKv2oyX&#10;gDL2TFbyGy9shW0I6Niwssa78cd+8GeOw5s5iQ2aQ4DA9IEGGfFMv+Yf9t0/YOELjeoI9vhXzoEP&#10;xi8e9Iu65KInfBhD+hOv+DNO6NocyeYE7GyRbRhfgnd2WsYKecw/2Y0xdq5znWvLggiIMbb8W46x&#10;pD+0gy67Jx8eAGbsHU36NC4AA2QzN7BD41QgjT/jqO9i6CN6MT76Jxx0ZIAAE+hTGTYBxOj7S8a5&#10;cad9/WMuMv5kgWmH/bgmiz6gE/LiFR32ajfWldcOmzAH0VPLidA2rwU2BICpQzfawbOy9Ge8sSF6&#10;940jYAgadkAI3bAHdq6uMmixa/olN13qM32PDl2VvUd//W54pj/owTxHL/ox8Jk9+E1kN/RHZ55r&#10;O5Ae7/rRvK48PQZi+30kK17IFfiOhrHDbvQh2vSin+laOTZJn9rQ34H+aJIHv2VrmTP1q/ETGIgG&#10;uy+jBG30yvrAI17QN56MC2PH0VhSjy3iw3M2ZJwFnvTvYMayedD4bYmx31l8GH+99MC732y+PZ9o&#10;nZuPbQWXgQAFnTNjZAIM9gL8NRMlAAOwYXv/+9+/lS8QVa+61Y9ebRc0zbJ/+7d/e2qitqTAPfW0&#10;F1hxujYnrwWsE9xI9hnYt8djMrk3AZJodoxOAdCkU13nBY4F5dWNp3bBVG0VVK585FTPevZ03XX1&#10;1an9qetkdR3t9Xyllbw5+ukiwGItU/vxMHU0+ZvXk8dJv2eVtaebeZ2s7cnQs9qsrl3/KetebXdP&#10;nQLerpUhX0FwbfZM/QL9ydvU9+QVMCHAUU9AL2CpfwRAdO2oPLDALtgUKAmSBC6BBAJXY8yY8fZU&#10;cOYHW4ClTUDJ3//932/jBn2ppyYWR8EdAELWVt9BIANgAgCAR8Gcczy7rw3XdAHIAW6q677r6swj&#10;mvTW0sCAGbt6gkSATTT6NktLiwImgKr011t+gAY96Ru8o6OuwNXEKIjt45uCVM4gx4v8aKovCDCR&#10;msgFoVBpeqld91qeo12BJ5CJHMrgB98BI9lc9pEtuF7n5TPdBM8ts+FYBlbgbWZ7FNQ7BnoEnjiW&#10;XVGQTL42MqBRBkvggevaK9gOMLEHHpT10XWAiN0zttfmXD+UraK/9KeyExxxLXBVP1AksCOgI5DE&#10;7l7AR9kf6MdzYEo0AohmNknnytR+5+rUduczw0Rw7ciu+rBrf1/d/MkemjuNIXYuQ8T27ne/e+sT&#10;DoHlDmwRiOfIkeDEch6MXQ4ZJwwoUbvKqkemlp8FxrJ/oAybNY/QP/nZfUva0lfgmjmEjfV7Shbj&#10;jKOibc9bLsJR5ojhi+MjKBFo2PsmCCeRQ9UyBI49R9E9jmrLaZqjChw5ltoK6OCscSb7oJ6MBY4Z&#10;54kj2HIAzpW+ole64aBxsnPEyvqgV3pzjo6+FiACiQQN+OEscjCV5YSRGV/kQ4vTyKETgHFA8UIe&#10;jl8gBlk4kuTm1JGjZTV46jsQHH/Or4BRWfoSiGmT8+2ZwEvbnE/HwARHOtIeHXkuYOP89+afE0zv&#10;5ND/+PJcn/bXxfgTKAtMOMjax5+6dmX0G37wzwHWDh0JKgQh9EMWy1lKTVeezO4LBPUfMAJvAgkO&#10;eenz9EhWjr+ypa4LfpQvcCezoCCATTCkvnZaHiSwUb8PI6rHBrXtja8gRRut6ceLOgJOQZCy67x8&#10;kq238WwpoNGYYGf0jn+yshv39b0+JCNZ7fo1ANAYyx+WecYe2GGZD9mb4IUujIEPtAGXaluwwr+2&#10;+b3XnuDEmDBvFMygTd/GlCDO+CSbPjOOBHLGioAaXXy1XAaf7tMBXfit9ptrrPYmO/Cg7BHznN9v&#10;44ts9oI2ZYxPwWWAiQCupVn41LfsAe/qacOcQ9fqkUM7giv95LrvieijypUhY0yaa4wx+jFuAmaV&#10;b45WRh/qr5Yk4sGORrYNFMOv/sr2tIdH48r4MZ60R97+GpaujUdzINs2DvUlegJ6AIk2jBHjxvgy&#10;D7Nn4wAIoT1ykdl3g9DBn74W0MseUZcujA+gBX3rKzpFQztlDZpLZHToI3M4kMAcgC++KRnQJZd7&#10;bAkg0UdM8QNw8bHlsqaMQd9NwZu65nEAhfHOBtgLnQF3ADh0Qk/GvPGMBn3SIf7JTifVC4wydoAP&#10;5gz6YLtsBU3AKx24Z/7AE7rkMfeSU/+xA78t9G5e0aa2lDXv6WdjQx+UDdh8rm+yeWPJuNfPZaCp&#10;41r/BnSwU9eeo+WaTaFFD9p0z9zJFt2jv76tohwdkU875DGGAq/L8kHDXKnftEVmdfSH8vTLHukW&#10;3WycHvFpbBlHxrV+ix+6MD783tr5OM0XdMn/CSQ2fvjsLcPtO2fGnN+yljCi0VJUwK/5yVxj/ljn&#10;5mNbWR0FjhyggJCC4QkyrGDKBEuU41y3mawDFwp2C06da8f1GmQXULrn+Dd/8zenaApI0Iy32p+T&#10;flkmtVWQ4jjBjnm/dgti0FROGwXSvSUOxIh+NKaOlCmALiiq7XgrgCqgio/KpPfpSHtW2eSozpSh&#10;ADx+PZ+ydm2PtnLRDpiIZmVnoNfz6tdf6SReOtZv8a5cZdPFPFZ3tjX1l+4ca3/2y6TReWW7r+3s&#10;c8rYsXYCTZxPPdRugX/lJw0yZ+Pp1/3aBBbYAQKBBAX4BV2e2dFpiQ26/eUnpwJdgZ+Ax0TC2RBk&#10;CebVQcdkYwIR0OIFaKJtwZngCejiDbSPpAI00HMEnAA5gALK4i/gAl/kEORVBk1tq8u5Mj6BO+oE&#10;lCjT0j10AmeM8fe85z0bCCKIoye0ZYO49vzv/u7vNnkFcPSgXefkEtB5E8/JohdtaVtgKFgve4Aj&#10;Y8I0mdKVSVMQ2Qdj6UJ5CHXABF162yUINTGboIE7eGzZEr70nSBUf7pH5oC2wJNpa+u8fKZbIAh+&#10;ywAJjGAXgtruBXSUMVKGRM9c92xm7XFGAyYmLeUCRAJSOi/jpawP96JtZ1fo9IHWHHz2WB8GkASA&#10;BGagFxASnQCPxos6ta+OZ2WeTDCldpSdYIjr5EzHgTdlryjjuo+5uk9XZZIo417/dGNnl2UolQHV&#10;kpzmA/bEdozBdOI5O2w9L37UR7M0VA4Hey5o4URwHDjjnAVOLH7YJr6BL5xUDpwxpB02DfwAluIH&#10;YMjxMEZknwErlOF0aFf7xgBHqvXFnB73zDOcNE4lZ06gwOnkUHKqSr/nTOHZnIVHTpqdw81p4vTg&#10;g+NOJnz07z74J4f7nM8cW2UFRK45RAJPbbFDeiIzHQJVW3rCycRz9sox5dSzAwAB/RtnHD16NpcG&#10;DBTIzfXRvVmne7xqtzfs+Au4cA5w0D6HnIMrWHDPczunEf8cWjrhcAtM0McvOdUTRLknOHJNr5xO&#10;ji3HVQDBmcWDAM45595zfNM1ZxSNHPM+KMjegSPkx3NvRJXDF0e8ui1Z4WRzrMktANAn7ulb9wRT&#10;aAg6XJMpXeKJHgQJgQae05ugmszuqdeSH/oTSAFn2B4aHPAAD4FUy3zw75sBliYIBgVH+Cr7QB1B&#10;gHIcf0FEgQ++ffBVcEqv67x8ko08dMb22DZAjz27ZkfkFDCxH88Eq+qQXf+wh4J8NmIOaWPjxh17&#10;R0//oUV+OjLXtgFD9LE5Cg0vKslGh/pYn5pzbL6Z1Bhg82izVzywATZL/+Tw22o3Lo0X9/EggCa3&#10;uQRffVvFvIBeIC/bN/7QDdDUFr4EnWzDc3OPcd53CvqopyCuN/HkpjPjgM044gXf7Frfs5OWkAgo&#10;taGM8WF+MrcK+ujc2DI2BLrkKVtMm+7h3Typz5QLZDJf6z+6wHdZKfrVfGtsGj+CdTyRQ5vAj5Z+&#10;6He2Lngt00XgKlANADIuAzbpXh8a78CF3v6bS1oShyb7Nk4ADMZW44rN0wU5yV5mhfJ0ghd1lKFv&#10;zwAbwA58BH4AJfCh3wAuxh9e9TVe1DPe9JM+wAsZAtxaXqQN9cwvaLb0jw7wSj59wU4ApfTinI79&#10;vgAG6LKAvqDfs5Z10Iu+ZFdsxVxontA/7Jb+yvTTtvboip3Rt7Gr/8jl3HhgB+Yx5fU/u3atLtsN&#10;rG9JjHr4VsY1WyV7vASkAJS6Zi94okv8aYf+2Q+52Tc+2RcQq0xNejcX6jPn9EMnADbP8Ug2/ai/&#10;9SMd0JFrfWp80lWAS5mfgXVlfdGJ8mQyLujcuWfqBNIaG2wjMMS4ZoOe8YWMdfOQPjJ3KNuSWvOJ&#10;o7r8+XwhY7DvmPEhzD/6c52bj20FcgK9QIiACPed9xasoHwFK+wtzRHItAkcCtYDYQqS2z1TBt2W&#10;/nRdMDszTAQ+M1CtvHtt//AP/3CKdm/vZnn3C5xn4F6gnYwF3dVzrE6BfHVm/egXYCdjupjlS80v&#10;gA5QmPTjOXniaT53nEF8bdfW5KlnlV95Sv50EJ1Zf96vXnzHQ+fRsXfuWe2mowlK2SeIhI5j5Z0H&#10;NNU2vqKbvNXrXNA6r5Oh9mrLXmDbM7uy1bOXCeRemRLJjIdsONsvSI6Hlpb0fQ0BNhvnmBjgAj8B&#10;jD27U04wJhADcgAmjJ3euAuGBGK9pZZJUeDP4ZdpUuAoGDBpGL/GGZDiP/7jPzbQMRAB740r41sg&#10;Z4kAXsmD977rAbjor3vR1g7eCwg9B6AAXNB1H+Bi6QB9kIfD5kgG5d1HT5CpnrYBLHQDlPXdATLT&#10;FweQntGgH/Trd+XJr284pgAFAaUJV7AmGESHHJw11wL6AnA84JWuTLgFUeSNb/2prL4ABq2ZNfV/&#10;NpSNrfPymW76tYC/5TnOtV+Wh3P3AiLcq15gQ1karumAQ2z767/+61NZIZVjY4EJ0Y6WHQ9zKU7P&#10;JvgweUaPTbTRMx4moKG+ugE20QmASd6AneS2u9aOY2BJ9yuDRiBLQI37gShlivS8jBX3ja+AFMcA&#10;EtcBJi3BIRubbCmOY79R7JI9GHsBSM7RN0bZqLYBBP27C/occoEVWy6tnzMhQCmrxDhuGYnfC3bt&#10;GX7xSkbjVLn+XcbcgVf02TvnFO0yaHqzw2HidHHY+6YHZ5MDxFFShjPTmmvOGieSkyco4FRxlDhB&#10;nLLWPXP6OJMCCLQ4axzbPuqWk1MQXnqtwMOzAi2ACUeq9P4CUfIDCNKT8a5/9RX9cLZyspQTlOCf&#10;I1yGB/7wwsHDf06xNjliynIg6QXv5MYfHQg0lNVO6dOcWk6o+vqEo8uxdc1ZRIPDjybadMfxFMgL&#10;EOgNjwIkz5RXjo44sWVckEUf0bWyZGBX9EnXeBF00Se5ABhsjuOpLj71M94EWvpNe/pbWc6xPhFw&#10;cOw53mzEtxbwKoDieGvfHmji7TO9uCeg1+fawjN7mOCJtvHI7vBUAF0qPHsTRAiuBADeoHP+8eMo&#10;EPMcP2j1rQTy0CHnvrekgBGBhjLkFHD6e9U+trnOyyfZyChoM7bomy0ISF2zWWPDNZvTT97o0glb&#10;85zO8at/2bnfaZvsUeXYpl2/skNjgt7IMv11doimudv47oUCXdI7fdBpm/kPj8YGm2ZPnuPTNVtk&#10;C4AG8wpbJ5u+KiAtC6P5uvR5c5UxjHaBFVnQVNd40AYZ9F1vutm7++ZBAEwZIYGw7FpwBXChLzu5&#10;lXdfP7AhY8IYBS4Ito1141nZMnTKBjG+8KVv6FYwyybYv/JlTpCDPGQTFGtbv+KbHAJccqJDj32H&#10;gw7JBLwowwo9YwrgYJxog17YNlslJ/0mA560g2aZVGSgO8Fvy3zwCIDoI6Z4JJsxgBfjsvkmkMK4&#10;pDf1tOWZc5kj+KNLdQIatd+4046x6Tl+8aWeuYxe6dC4U54O9K9xrB06YlN00r/7sHPBu3bJytbo&#10;C+90TE/GDH7phr6NH20FjtFtGUDKlMFljgM40Bn70U/mMDv+7WQ1f9AJ/ugu8KrvJJVBF1BqTg70&#10;Za/6xfO+d+I3gz7RDuj2DC+ObBMPwBF6Ia/2gEzAD/XMMfQB+DDHqqdNNGTKsQE6t9OdMvRlXtH3&#10;9Ms+jKWAcs/1WaAQvShPLnxrEx9A3AButqzP6BefdKxfzQHmPnMHvRmLxiQgxRjyu9SS+D7Grixf&#10;wJxmntKv6pkD+TB+qxzNI37DzUEt7SnrRFl1lEFjnZuPbQWXggyOFAepj5+67si559AFkKgzv1+y&#10;ghaCr+gWLKoX7e7VPocxwMS184LOFTARdMRHQIb6MxPFWzr1a6eAtyA8YKI24nXu5JkB7umAiQL0&#10;AmDHgvrodj99ajM681hAPUGD6qb79FKdwI/2AI0Z1E+ayWVP5vifbUYn+SaAEp3Jc8fZ/qQR3eTp&#10;WSBEeoon9eM5GuSv39pnPynjfMqkjHt9N6MAdeo8mhOgsSdvfCZnZZwHdjkXENt7NvmsjGfqCKDR&#10;cwQCCNIFKQJsvJscOC6ee9sv0BE41Z5zwZYgp+APCGBMAjDiLZvhiAh8BANkMT6UFRD4ARcokFeQ&#10;r54gSzDGiUbfX+aq4x5wwzeFLBcAFmgLTQEW8KLsEgFdH521t1ynJUfu4Z9sBZBoaYM8Jkf8Vh5A&#10;I8vEc5OhAJnuzAkCV/I71j6aZeq4LmME3d6KcXCg1CZkchqfJmS61ydlS2gLPQANfapj8nUPfxxM&#10;8mgbDwJRWQJ00kdz6XUdG52v8/KZbi2TwWMZJfqyt+Qz+A9cKNvDsfvoBEzopzb8BWwEnExggpxl&#10;W7gXkIBWbSsTOIFHoBUaE2iZ6+OBJxPEUCb+yi4JgOk4ywXoBNZM4CXgwx6tCeKog1Y8e9a9AMZo&#10;BIwFIDgPiHQsq8TO/thy43H+fjWfs3FZVoFVffTZDznn35wQbf3NGaif+wApO+ZEcAq8kVYOnxwG&#10;459+uja2/+3f/m2zTQ5LS9Q4LpxB9dl4/5LDCUTDuOZscEbdV56T5Mjx4PRpn8PEwTLGODcFvhxE&#10;DiqHi+MmeOZQcSw5Zpxajow66KnP8VKv7x04xwPHzBtHTqP2OaQc58AczhD+0eOY0Ye5A+BAfn1M&#10;dn2vXQ5g33DilHk2QR9OH37c1ya+6ImTzeHtjVrLgOiF48qJF7DoR7JyYmf2BFqe2zmffS+kZSRo&#10;kx1/AleBg50zz1HXF8rTKweTQx9oEF084UfgwmnXDroCrt406wvOrHacc87ZU8EoB5fDLHAiB3r4&#10;L2DWx/jTNplLgedMC3py6vHAgW/ZDpADgOGNNCefk+45m1BWu3SLb3QEEOpoi761TQ7tBBbhC42W&#10;3WiLjGxHPboNhCnzBpAiABNQ4dsbc8FES3Xc175gUmDqKMBY5+WTbHhiP2UklX2Dp7IyylhgU/qE&#10;ntVh5+rpR33Cbtv89pJFwIl/NNDXnwWwbV6CCLqMSfYegGissCe80DHb71sn5ifjyG6s0ym9swnj&#10;Qp/Rl3HZHCFgAmyaVwR/2nTEtzbNdc6rw47wibb+oQO0zS99b0R9fWps2o0l80JgqyNe6NV94zWb&#10;1v/s3dhiz4F9jtoK8KNvui9zzLnduKMbshV8NQbU75sl9NDSCXwrpz1jUh+bJ9mSPsKT/tEuO1dX&#10;PfZqXHiOP+Po3Oc+9zYmjD/2KdBVhsz0gqaguMwKY9d8or/Izc6MNwEwe6I7dIEYxlEBvnGgrnr6&#10;wzzdX9eSU6CtHrnZEHquze/4LZsMQOKoLrs0P+CXzvQvMETb6Bl/ZA4Y0F/uea5+QFVZE/reHKUu&#10;0AVvZKQX/ahf/WbQPzs1N7jXXGVck9+cSf8tFSwzzzle1dEO+nRi7BkD6gJc0ApMw6/2jSnjSD/7&#10;PTBXsR06p5tAPzS0o4x6ASj6DAiHnnnNPEUP6ukTejJ3AnDZmX5Tx/Il/Ui3ygTwks/Yo0fzIznK&#10;wOrfcIwp+i3zj8xkxRsds0HjsOwRfGiXXsr+6bdIP2TvQBDjMhC0JXjGid9ctkyfAZnGXBmtfBcv&#10;Js1L6ijn2L/gacu4NI+05MZcY0fD3Om5Z37/zTWBLvyrdW4+thUIz2C+c4FbDl7BbAG7wKY3xAEJ&#10;3oa1CRaqP4NgdQRq3c9hbC9QtRf0rt8wKfisrjLKCuTaCmyUK1Alg+DEcbZXUBzd9hlUd9ROzm00&#10;J6/KpJ/2yhaox8cEE2qvJSYz4O88B7uygQzJFK0C/Em76+pHN97jrTYrM+WcMk1ZoxWNKVvX8Tt1&#10;UrmyNFbeoheQ0b1AD/Sdzwyd+Opor430NGWNv2R0nazpsqU26bUys/1kdJ2uZ5naSGa8Ag8EK5aZ&#10;9LFHTo5gBsAhELeU5Z//+Z+3OgKlgABt4dHkYTeulAdAuDb+0FSngFpwgKeAIwEcp0gAa0wKpkxK&#10;JhNHwZOAzITC0RfsmiD7kJKMD/SBKTIRjP9/+qd/OvXdDu2kK/wYn/jHoyBSgEYnZaj016n1M5nT&#10;jyA+MAIvLaMxSboOoPE2nx76zopjb/wBM9owuZKrN9AmTjvAQ5kCKbzRC30KoB3VF8grI2AlM8BG&#10;+2RGQ//g3bIiMvfRVzLhSblpt9pZ5+Uz3ebylUCCwIvAgoLqAIq5TMfet1joVtneUArcJ5CgTOCR&#10;ewEKgSHoTwAmUMW9+Oo6mmV8OGdHNvbuXgCH8gETEySJTtkjfkyTOzDDtR2d6qDjOTrRiPcpT98a&#10;YaeVVa8lOAEl6ci5soFGQCD12WXLb8rWbL7Q980FwErBiEDE75x6gBBvRgI6smPjljPR90bMGZxz&#10;40Ed5xyJ1ti7Nk5ck4VO2DT77U1uIJZy7pkDBGQCGYEWxxFt84PyHHC6NybUNSfgCZiAH44bR5uT&#10;x5HikHIK1dUGx6kAQvnAA84LJzvwwhjlXAos1OUYm5Pwx5Hj9OV8oUdW5TijrjlhwFS6Igt9kI8c&#10;vYXujSBnDX31CwY5efoXjwKRghxOIqeQk8sh54Sqy1nsbaGyZOZkcvjNn3giW1/u57wLdtFzTiY0&#10;yRRIQJcCFbK6Vh8dO8eWrNrCj3vqaZeD3htQZUrt1xdk6821QEC7HGt6oMtSsNEsnRpd+kvusjv0&#10;Oxtp3T5+OfTkxp+dDXDKBRT4QU/ARF/O6VAgBgDDC2ddG2iRxVtX8vcdB7TLoECfzum/TCXlBAv0&#10;RZdoOCrniJ6gjuwCspapABnQZ48CIPfpsbe9yruPd4HLOUsP/tubwBZA6feIPrWhPXKVcUIGOunD&#10;hfRIh8aGsaAs+VoyYwPq9wFduqBH9PtXJPTazDuCL7JpX0CPLptiD857SWGuauMLaFvwKiAT8LYk&#10;Az90xsbYPrtg/+Yutu+efjc/sFn9hpZzOiFrYEL9jG/lAzr6JgHdmXeMaYGdPmNnbI5NoKE/0TDm&#10;zWu1hQ9zG9t2pFNykZtc+DZWBIb0oV3n+E0uc1jf8tEeG+s++QMEBN4F9vpCW3SND/ziW12667qM&#10;MbbGXvUbOwU+yJ5iC/gWIANQBNzaNqd4zgboi07ZNhp4ol9joOUtxrW22bO+FFji1Zg0lrVrnLEl&#10;2SXmo/qwD882hwU84p3uBeoCemObfeARX9pvTDoPGAhEEJi7z9bpzzOAi/FgbtCnxjqbIHPLRQIT&#10;tN+yE8/0G1raNg8GjLZsybzacqg+NKvvAnXdDxwxVoAL+pRNeGYOQ49tKYMm+dQxjpWnG7xoBy9k&#10;Jo9z8rjWt8qoo3+BsuY+fYCmTJE+fMvG0QWOAJ3L3jQWXStDv3Su753j132gEP3gER331DVu6cJR&#10;f+LDXERW/V/2DvtlSwH27IG+mr+MS3Zkfiu7jO235FJZemCL+RrGsd9F9Yxve98e4xuYg8wh5ga/&#10;T2gqk8+Dp74VA3QJoDU3oOOaHySe4QeZJ2t7nZuPbYEd9kAEgVhZIAEngh7Pup5lCrpnep/AYL5B&#10;q4x6gIwC2vl85aXslQmYeMNcYOvZDEC12QYxL+gtAI7frguwZ6BdwN51/Mz7ys+grucFh1NnBefk&#10;mYH2pFv7BVWBEAXqOdZTlsrET2U8K2CvnPP4tKfb5J3yT4Cr++rS7ZQveSsbb/Wje4EN8ea4Xlcv&#10;3pInfddm/dx5dZMrvdgLSPGJl3Q59Zh8tVGfpr/6omP81CfRIG9ypvepf+dzGZDgH1AhsEJX9oFA&#10;yrWgG7+eq9vyHnU4QoITQU76l3kiA0Wg1hIcAZpADQ1HwZzAPrsHZsh6EACgJYgQ/Gm/b3IIivzQ&#10;m2AEGqHCghfOVmvrobccH/Xwp3121XIawAGdAhrIRReBF8rZ8amMrAJgiUlMYIofMgJaBI8mNu2U&#10;qgswwatJkeNhwhNQZkvpHQ3tzcAXz+SuLeAHHZLBfbsgFajQ9yUEkuTBv3p9zM18pK3sTJna1n/A&#10;FP2UDRhH2VTAFfnXeflMtwL5MhvoqQwOzwImAkkCLewTWHFuZ4NtdB99ugusiAadaSfAIPoBMwE1&#10;ATPuVW7SqSxbbjOuAiQCIAIylA2oCOgoOyLwJP4qP0EWtDyjrxVI6Vx5OkXXMZmMGXt0KgPECEgJ&#10;VAEkGAuNB7bUywLy9e84rtmRpWa+z6N8NPFOx3gzjvDA7tiwcc12OQ8cAQ5EToZzDg9ngtPL2QAw&#10;sg1jjg0bz4Eh6nlOTvSNGzzpK7be9wlKa9WmMWduoAN0OR4cmt7iaJtTbedICwA4hr3dNG45iYIF&#10;zro6xjiHh1PNUTTPKMOB7o0wuuTlhKGFNueSw2o+4DihyRkucMMb+dTnUNKfshxEsgmMtClIKhDi&#10;dHG4BFjmEHMgh5HcvcHtDbYAhnNZUMKJRwOP2iGDMuo3n6KvXWXLHFBOAKUu55jjqTydFOxwNumA&#10;Tji6+ll5tAQ06njryhktGFSOrvRBfHBw9YF6aHOkyyjES2ARmXoLb1yYDwEm+oa9tGSKfbQ0R+DA&#10;sfbGm7NfirlArKACjz7WWLBQ1kTZCmWZBCJx7ltSI5BSj6z6N9ntdK7fBQuO+oX83qIKpMgfqNM3&#10;CtBiP2hpF5/sCs+CK3rvOZqCscAI4NM6L59kM/6MV3bW93ToJxDF+O2DuWxV3+CjwIcdsQd23Ufc&#10;be6Xrs/u9bU2jHmyedYGrKYT7fTWly6za36Auc24N47azHHaNmbqI8Gb/mAPbIh8aLNrv9lo8B3c&#10;D8gQRBkT5gG01FfXfX3H5guk8M1+1cendpx77i2x8dB3Z8whLRmhRzzQX1khyjovOKd7PLBp9ehJ&#10;Pe2YG7Rj3NQm2e2eG8NotWyPHPg1H3tuHKGnb9m0/sNXQK0xla7QKEuKDIJaumWn7I+OLaUQXLMF&#10;/PsWiI+s6jPjCUhgfPXRUnoWZLtPh8oAMIwJ8wT96UOAAz4B0vTBxs0P5DHXsXtjV9/QZ8vejA8y&#10;GOvABuPL3IcWXgX0+ltbyqDDNslPXm201IPMAIqWAaFhrPZtkoJtczZ5yUOv5of+uUc9OgQc4IdN&#10;0B3AoaUreAmILuOMXlyjoyw5XAc2rBlB+l/f0rN+oTN6Qhc/5mllyEDXdIEv9m2ec00mgIVrfaRt&#10;bbAjctNvc5I29XvfT2LHLXEis76mv5Y+kpFMfe/GeGa/5FKGLtmccujnDzQHmFf0q/5HR/vKtfSu&#10;MeGa/rLbxr5+0qY6+HXdckrXyqinffNd3woih3bRCRj2O1OGV2OX/Sjfciu7OMU8B0AxRzoW2xjf&#10;6LB3cxk/yjl7X+fmY1tBH6d9gho5cq4LPGdmSEG3ZwIBAWObN5PKKNub85XmvM6BLNiNfu2ugEnB&#10;Z8FygbB6UozbBCTRn0HuDJYDAGZQHq2pm1ne84L3ycfaRnzNa3TiOfr26HQvHqvXXnCuvGCrgL9n&#10;BWOd1/7kMdqVjcaUL54ncBA9dd3DhzLJUwDougCy4DGQI94nH+k2ndZG/ESrjIXaS/65RyO+OtqT&#10;szLp196zyk1eZl38zzaqq0yyZzNTp/ELIAEMCKydW9biXKAmmG4JCTplV5BbQMJpsQue0FcWEMDJ&#10;pSN2LNByT4CGV+fKe6YdbaNdUI2OIFmgYuKQQZAz716orbfHLfkAWrgn4DLhCJIgtoIry14EeS0x&#10;EvwJSvsugmATv4LBvvtBh2TBn2DOM7RMcOiQyWQGKOlNF35Mft4uCeIcBUUCSk5cS2UCO/pWhrqB&#10;IQXOrdkWDJBZAKh89zwv6wQv+NYOWoJ8c5JreqAv9dzXtr4DPPQNk+xn7uxjnZfPdCu4DyAIQCAf&#10;vltGQ3Yy4VN/BFy4F6DBHuZHu/EbYBJg4Rot7UwQJTBEm9VRpmdoe8a+qm+f/E2wRnZOYErLftoD&#10;WvRTvNkDhQI+1HU/UKRz9qXeBFp6Zk/WaHRPwGA8uU5n6vf9ksBK5di1874/RDa/hWWZGINlm8hA&#10;Iq+gRRm2rW31HMllnJEtu2d7fbskp1xwz7ng2HAmOP3GDKfV+FOPfdMfO1W2Nb9oeO6ZfgIQaI9z&#10;wXFShn33pXljiNOBBv1xaDhrnD7OL6fIc+1w/DhZnE2OEyeMg8ex4hRxdt1HS1ucKY4eR0hdTp4y&#10;nFLOp7IcPPRKzefI2cmNPidMkKWMaw6Wcs4dzX/qKiN4o0fP6MEc1jyiHseuN2iBUpxtfDZX9qaM&#10;s1ZAQEZt6T/6pxvOpyNH2BHAgJbnQC19VrqygIJDqz2BLieXftCnC8ETZ5oMvaXlKOoj9DmKZeXQ&#10;LYeVU09OdkH37ilLRjIEiuElfdGp9s355n48CDzIQod0o3/QELxwxOlG33HyOfY58MATb7ABEfpf&#10;wNRbd3LglWwCB0FBf1MqiMKr/pd+T7/0hoZde+zPPeW0qz26ZEdl0bQ8gXx0o82WC5HfNb3SE/7R&#10;FPQIwIA3ZCM7nvowJprrvHySTd/oA3omv/GjLUFX+i3o1/fKkbHMC+NBcKZcmwxrY7eAho3qQ0Ch&#10;Y8tV2mS10VN9UkYCWQue2ZZxx27bfGsJHeO/rC7yCFYCFgWQ7APf5ij3jTE+g75nt+YKc5N5jo3V&#10;b4LBMlXMVQEZgSb04RmdAZjQpicZA2wE7TKx2LZxTi72xOaMX9f631giG/s2lp0rpz3XdKmN3lIb&#10;G4F1Ajt8sL/abFlG30igI7pgi/SsfiCJviNL8xobNEbIwiaNH2NCX+gToEZBtHkPiNg/vNBNS20A&#10;KOQyPwAfXGfb5lUgC1p4oU/jTTaIsU1WgIGA3nxsbtOWa+Xoj5zGszFCJ2xL29oCqPidop/+UYou&#10;zCvGsDr0p1/Yu/FEL/rD7wX5yKQf2TfwFeBAxr7vYukNeYxhY9R4BAjhU/vsQn1lyAs06AOwdELv&#10;9IqWuZhe0EHXUZ/azcWuA9n0D/7V1YfGIf7Mdc71M73jF6hDpgAqMulHY4PduadP6R9desIzW9C2&#10;+WV+l8acpF/ojq2yD/ORPuu3jx3qBzSy5TJxlJ/2WlYN+3NfP/rNYXt41g5+zQv4KnMnEMT40E58&#10;tLzHvTJx9Cd9B8DQJVnZEH9Fv5Mrft0vM5WMbI9tmQ+NWfyVSWIu95sFLOWbuO+8F6r04bfLnGOO&#10;6eWMsn1fybwINFnn5mPbBCwCMMrEmLv7vRXumnPXWzIBT5tviQgClO15QWXtFbC6Z9nBRMZNwr7S&#10;X9CxfsNkBqqdF0Sv/6jjmfZ7PgP0AtoyWSZ4gMc12K4914Eb9s5ro/t2QfL6LNBgyuB5dboXcIK+&#10;4GW2o0xgBoe7v5j1NjtwY2ZDTBnsnvW8Nl0HekzAAB8BDfEQnWinu85rb/J6Ol7SySw/yzjqi0nf&#10;Hr347nk6QbN7eHYewFKZyXu7su6xh/SvjmN2M3WbDOm8NqM/7Qpt+pXJYAwp79obFwEKmmQFGmhb&#10;v8oGMQ4E6egI3ARa/ftKAAn6aAoG8coBAhp4FhDBzgV2QBfBEJsS3OVImTBKby07wETjGhghoDIR&#10;9UElQYcAuIwBwR1ARiAqqCRnf9fL4eIMKYM2ecr6wDO+0BakKGdiQ8c95+gCLThEBf8cOM85Z3hr&#10;2RF90RW5+9ZDAIg6AiTtkb237oJeZfBZgF3A7byMAf2jTzikZAiM5Qj6geZk6E/9B/jCR3/r7LpM&#10;LbaQzSi7zstnuglwA78K8vE8szvKUqAL1/TgXv2Ehmt7y3FsZSjZAzacB4TUl90vgwfd6gWO0G2g&#10;lfJldATUBJ5YjtNWZgceqxOAoa7nrtEMmKn9jniy00lHfKkfaNKzgJZkQ6+yldG2OmWa2LPhPnxs&#10;n4CJccB+7X3LpHndmLcsxnht+RhZtVM2Extn+8aga+358TdeS1sHZrBzzoAx3IdN2bN7xjHbVLbU&#10;dY4G+dA0xrUDBFUWMMmx5TQJZrSvL4wXoI1xyNk0d9AHp4SjyrnipHAA1cUHR4rDq320OFmcKM4Q&#10;3gI2lOeQcbg4jzn1HDROlHroCKQ4m5w2Do9AhnOlTgEtJ5DzJ4hT11E98tMdXRYI0ZsxS2/otXSH&#10;ntDEEz4K6u0cSQ4xeTh0HM/WqTv2to4zqO3eIHO48crhRSMHlr4dycTRbQlOTi79ooMGx5UTLWig&#10;Q06owElgYm7nAOIBrZYVtMxDu3ggExqlWpe1IAgoc4PTy+GlT/T0t2fe8vbm25yXk1u6O9mV9dwb&#10;V84yGQQP/pVGcEJGfY5H9fHo2i5QJDedq+voWtBBR2TFF8e+t8/0om7fFxGQlYLvvsC3pQB40dcc&#10;Zv3GeVePs88G6Z2M7msLPQE4m3WfjuhRG2Ty9nqdl0+yaVPb9FyGQR+bpFfjSaBJR/pIn3H49XuB&#10;Cz2x4Tbzi2Cib2UIIlqixy/2mwTIb7OUVpanOcjvlJ1+2Yrgj+61I0DUH5YPtpmvjCl2h755xbW5&#10;p+Vd6pINTXOMOcOcpe/KnDHuzLWOfvPNLeq3DKEgs2CQ3oxz+jKWexvN7vQ1W1Se/Ma9Ptc2PgJC&#10;jF/2qg4ZzWvmzcAm42vu5rC+fcD2W2aTnHbXBbt4UMdvHB8FDfZnLikDZ84r+lffB9CR0a5/2WXg&#10;GNub3xBxbTxrDz22KqPDPWXKHBGcm7fQMM8K8h2NJ/cs9QCYGFfGOBADqCKgpWvjx9IagElghDFt&#10;fOh38ybejRGysjlyAG/0Gf3SKz76lgqeAxv0BZs3R+CfHAFIgBnABT7ZoHZ9eBkYYn4o88VYpgO6&#10;xTd51We7npORvuhSH5KBvdCzfjPm+24UXtgFfsjOZtz3W9cHd40Rv1F9m6UlMdpUh9x0oQwZ2TLe&#10;GucBG34r6AqfbMhY0Xby0Q1bZiP0Zkyza/qjkzKb2CC58WBMkMtcwsbNGXgxN5Z1mJ16zk7QVxe4&#10;RBdlRNEZsIe9aI+N4Esd/Gu3rCC0te2oHjqeaxsv+g8PZCYDHvHPNvzOld1F/1668Nv9Tgf4+p02&#10;Bvk/dnON3z5jvOVxfeh+LlVuibPnxjl7dK/vJq1z87ENoFFQWjZIQMcEUuwTLCnYrByHrw0AUrAZ&#10;CFPQWADKWTQ5Twd53WSLAAAmYGKyx0M8lSUQP/PvhZ3XpmfxEm94ciRXfAUORDe+C9YnWECGAuIZ&#10;TNeWvaA6emvmQU6ze7N8QdVavmeOgq/+4tU9jrRgmo4EjWsAP+Wo7cmre6t8rgvscvLRShfRDRxw&#10;dM8ODJg0k3/qMR7iMVDjdDzXb84DdHoWn/WFe/RafyjnPNBn8um863jqWJn4me3WdmUm3crFq76S&#10;MeKjru6x4T5OKgiJL0GWo7GhrGNLW+hTkM6xkdUQ+KKdwImySATHJgsBnQDNm211BZccK+NKO8AD&#10;18axSYNzZkJRH18Ci1LZTFQcIYEVB0DAil6Bo4AKCOJZ4A3aBZoCQLrRV677Z6CcrbJc/Oiqq785&#10;Y2iriyfOlLr4blmM8gX0+PHcuEAfT/ihG3R6004XyYA/Dhw5TbraRkOwW6DsHG0TbwCK+uTFe2mZ&#10;HFR6xGvzin7iYAJN+tec7CebXOflM90K7PHSMhz7BBgAFT13L9CijA33XQv428zLZRsEIkQ3EKR7&#10;6mtHX7LXAAB9wB7psoyWskOiZQ+gcJxOPFspKwaf1Xcd4OIY4BIAs95LR2WRVCa67k9+AlLYRrYQ&#10;0FK77rGLlpg5D4RjWwEn7MacbHzShb3fL7YB5KYrttB3fMoKyyY5Cf2Vbjpg8370Gy/Gad8QcU1v&#10;fdckgJTjHgDCsWCrgYScFPUCT42RPorsGl2BAtm001I4ToayHDxvxgAGxgPnjuMl8HCP46SMccKp&#10;5GjiwT2Ol51DJVDnUDlygB3V4dhx0lxz7jhUvdnKUcQLJ5Pzr+1SfDlb5BNk4lsdAY777hm35jpz&#10;iqCFAyfQ4rAJElxz9NAoA8P4FpC2hEBbBfvqoc2R640gxzKASZt490zb5AoA4jBzuNHUP/qL0x1I&#10;wwnnwJJRvxZ0cnYDRgRXnFg6U881p5vjqqx+Q0cZtsBx5KhyTjnKnFlHctMX3tBGi/7Vc498gk+0&#10;8Ek+O5vRhnIABcGVIEFQ5A133wvRjmvBlGAo8KNMDn3HZumHrvQPh19AoX/pK6Cj3wGBD/ruBbgo&#10;675U9/7pJnDGM868tulX2/jl+KsvwBEc9VbaczQAQYJEdNFb5+WTbHQnIEGnbAXn+p19BPA5179s&#10;jW3QifHjPnswX7aZP/QfexU8Ksce2P2ZbuYedkjnZYngSwDqt7XN3NZyWX2v31p2a65gX+Yqv52A&#10;weYottVYFeQYV3bPzEl2uhCg0bk5hDxk0a8CTXMG/dEJAKzxD3wq+Gar6tAXm21MsB/84oOu1O97&#10;TuqYJ+xlfrDtlqXxgdQtc8Xc05Kd5DUG2LP7Arw+Us328VIWTbypS0ZjxW6sdW0ubLkUG5wfJCWr&#10;4FbgH5jsmh0HzrBTWRPRMR+hayzRF7sT0PcB1YAx4zfwgL7QBKAYd2h7BkARJGubrQASZIeQnS7R&#10;ASp6Rk/6u29yOMcLcARtZcyN/ZsOvvSZOca1PtcOGbQrc8XYxR/eyY0mfZpDADPulzXlaGyz57LZ&#10;jGX09a8+Md+wcaAGu0Afb2TWV+aJPjqt//UbXbqHv34L8GgeJYM+MM8AgPCnreZt8piH0cEf+n4j&#10;tK098xk7YIP6W316Mjfqu0AWc4N5RB/rDzau/YBe/JBbWYAWGfu9bYy1pBKv+h5ghkd00NQHZfyp&#10;7zef3eANjy1LYqdkVpfeyj4lM7sho7FprJC/lwvmBv5CmTzGpnnF/M7/4IvwG/zuuZ8fYl4xLvkz&#10;xhm6fafEHJQvpI55zXyqrv7uO2/4WefmY1uAiYDMeaDIBExczywMx7JEKrMum5lAhvpddw7B9k8b&#10;c/PhSG9uZZfMZ3OZjUAvHqOJD0c75LzN29LKzEA/GRxb5tHufsFxge+kMQNl1y1LaQ9YsKs/wRnl&#10;Z9kC9RmkJ4v7cwnKlLO2BV+CZwFxaduCGfcs5VA3XuMrGgFD0Z68JPu8DowosO/+Wp+ukrm20t8s&#10;F292z8u2mH05eXBdH7ZHO1q1GU+zjbXNKdfkrXozA0e7HduTdcrofNpZddBh7wFjtauOwE6QRPbG&#10;WiAPMEXAxt45JQIywAcwzHP3W37iGn32L9AyaZQRBijo46W9HRekOXJ0OP8mEJN2H0cyIXFc7JwD&#10;tgX8aPmKSaeAEojhvGBPcIYfZdVp6YG5gj7IWsAqEDWZRdfEKPikG3OQdkxonCe06Vpb+Os/2Dli&#10;86OxnpMbbW2YaN1rMi14FXgGWCnTv+woa0dLHYGyfvLDbVI1OXPe8cWZNcH7gfDjy/FzX8BEN8AR&#10;c5qPvxqTZZlka42ldV4+040MduO+JSlkLtuCXj0LNKD3wA7n3XeNj7aWxASqBCJEY9al9zn/r9v7&#10;3//+zbYDGwI/ynLRT454oKM2wG9gzuSljBK79pNHuUCjMmeygeqo3zdInOsj1wE6ldf/7K0MknbX&#10;ATOuA0eUdc6eXGePbK0MkzkvmgMApv4Vh5zsFdjCLpXHn/70Y8/GAk/YVUvgjBX2z/56e1yQq56d&#10;TPggk2ccm1JaOXYcBo4NmxasGK/mBGOB/gAy5gXOEmfOWDNHAAuMe04n2/eM01MqL9rucxw5ZBxJ&#10;zzlCHGjPOPYczVLTOf74600mB45sgnkOG+eOQ8aBNNZaigGEIHuBIRocMo4qx9T8RQbnHKOcT+eC&#10;HQ4bnaHhKBASHNjp2q4+Z46TSn/OvZ3kaAtUyMyB5HDSqXHHOeW8cnBbh50ziFdziXv0YycTmnhQ&#10;hgzotjyCo1t6Pd70Q5kz+k+QRqd4UAcd+ilrh5NLXnoWFPTGkv7Rxzenll7xXkaSZ649owvzueBS&#10;X+O7JSvqoV1gjQ+BXenX+lTQ5r4+1S6H3BvfUr37dg052CIdoaVf2UjBpLKCI233RrnvE+hbdTj9&#10;7MU5PgRp9MB+9AkabNGbd7pmdy2F0BYnX52+pQIgQVPwBOgBwOgPdNZ5+SQbu6QzNu4ocOjtOL78&#10;9rFNY8YY8kyfk7lgl774zW3Kq0vOMlKc04/+40fPl5x8ZfMQ39ELOD688c+G2AndAGn0g/4zN7Wh&#10;F1jAbtmG+cx8Z/7wm2ueNb+5Ltjxu8/+0Wf3joF8Ah5zjTbNLfrEfW+EBT7kZnvmF/1tPqIn9kpP&#10;ZO+t/f/D2p2oynEkURiWbMkYvf8jCoQRxotsIVlehq/xfzlkXWa6x24oasuMjD0jorKqsyV6TKfx&#10;i060YkQCBia80aG9Dd9aBQIO2tmLmAhNFUnYHb9c0tt5T/8VSfgMMgFDYguusd3nG8kS7M7xoRUu&#10;7KZiHZ2k03SQPwQHvX2fg5xdl9jqg0/GdMzW9O+1E9datSIJVhik63wLPTOuPtpUuLWqg73gOz/E&#10;rtiC8dGlP5thm/kzNm08MNg8OwKn7yaRraIpnI2FTgUUCTs5oEkf32OBP53QR8GE76hwDi/tyEsf&#10;NCnEsmlw6A+50ycw6J7kHe54kv4aAw9aNYwmG3rBxm802Yv32C8/Aid6Qg8qTKC5V1xaNQhfcoYH&#10;fPQ3Dvs3Nh7RK+3Za2Phb6s+4EJGvWaIVjQ472+C9aVL+KrIBcf0h8y0hSc/QxcUv7THE2PiHT1r&#10;tYr2zWf4Qx/cRydbQZNr+M2WzU2u8edoxBd+1Zj03fxr3sIjvMBbNqIdWenvnJ8Qn1cw4RvYX4UQ&#10;9uuaeV6cZ0927FmOID4gazxls+yXD9LGWGJ5MPi40zdffpyaxERCU6Gk5MbWcasfBHzOJTQljc63&#10;qOEpY9dLJHfv+jp3fSV7JaIlmgoo549Th0tJeO1LggWh/RRdXKs4UHIbHZssbxLc/WBHe+Ns0aC9&#10;rYSwtps4lwTHh8bQvn2Jekl17SoO1MZ17Xo9qae2gnkBvzae8vb0uqKO687DYV9laYyS+b3X/fqH&#10;e9vypBUi8U+feOq6484b09Z44dDY2jqufzzpuMLZ4htOtW2lSTIIt3hq249xJq/l2+LbOMGgH43X&#10;+NEATt+vULBQ8LDSQF9JiaDQcStPJIz6aCfA6F9j9BWYsC0JlSSKw+AgJGrpIVz6zoHkS6DCpvWv&#10;CAovSV16I9jgyDidni5zMpwKWD3NtqJDcUWwBHewJIh0ToLpPPnDX9JQEihAU9iTuLViBGyJZ6sf&#10;JGra0GvJqDElBSUx8EUHhyi5wwOBCZglpHiNJvhIFgVo9viMHk631xrIybi9ltO3LSTbaIg+5+AI&#10;1sAwJkduEuyvyjh9gQenK5nCJ/qj8GC5s4KJYgn5kvV+14fcT7987w8tba0caRWC81Z/bBGhFSL2&#10;FQfwjIz6Od7iSHxpJYi9DY378zqlj5f6Hse+3uMHprEqTsChAk5FEXzv5/XKcN/VHRVY4I/uaK6I&#10;om20ab9FlVY60cHoAa9ijOuu0QUbPVEMaaVJ/KqwxvYUR5xrQz/Bpzc2esleezCRT+YP6AGemNOc&#10;tzoMTLqtQGJjbwXkgmr6DyfXBF90r4Tc5E9XJSQtT2VX4NBXm0SEzbdUXbAjeBC8VJxk/zZt6bRg&#10;SUAOvraCGbYgGBKkCsS0F/gJHI0tUJRceQol4BPcC+oqIAhOBWeu9zQ2ezKeABE81wVggkRPygRv&#10;EhxJtuCaDsBH8ipIhwe+CCIlHD3dxr9eKexVGXpD7ngokSJHtiuQFSjqA1fBND4I5FpRIlhEm6Cw&#10;5LRAEE1oQD+/gT6BInit1sB7QZxj/DOmNhKcXsvRlj8GQxv0Sb7wUaDqHB3wqZjTu+zgtJIEL+gH&#10;+St+4Xuv4UhW4Ak3PgwNeE5mxsBvchH04hO50yu8xf9eHyAfPDMW+PTAEm58clwRhdzBqnAjWKZT&#10;ZKag0j9aeEKqaKYgUnLWChFtjVXxDa2t/rDRDbR7wuyJJ5z6Bw46i0a0gyWx0NeYjiWZ+In/aAMf&#10;rl5VgJtr8GzljKfpp19+5Cewpy9434qFCmut9MHvimzslG2RBb7SBXLfn3mTDuAvXjvHMwkNGRiD&#10;j+jHF9ENempc8CUbxgJHezbE7sAzj/azkhD/JL89WWYDNnEFvaqwzg+JJ4xtbuLn+CJ6jv+SwYp1&#10;2lR4YHNw4tfFCOjht9gkvdaWjZBbyZbrtr7xpH8FQm3YNNzEPa08IedWRuA5ePScbPCvhFhMQhb8&#10;kyTMNbKip8bs1RM8abWLczpnC7deTzAmWK1MUAAwBr7QNzJj6yXJ9A6ONvZBt40NJ/cULfTTH14S&#10;aLoPBv+g2Mc24WIsRQN6zG7A4M9aHYZuCbJzRQt26Zq2kvH+tQZeCiwVT1p1QDfgbw9XibhNoRF+&#10;rvctoFaeKZgohuIH22Z3kn76jAY2/dVXX9360E1jwQW+5GgzVq/RoKlvZ/CjPTQwHn+QLhivIoY+&#10;FQb4moq2fDMf6h49NRaeo5XMWvnR6hJyh7Nr6RKY+AUX+m5vHsUL+GpnbiET/syY+K1AhMdkwDeT&#10;K1/Uqj0FDQWTVoZoQxf4eDKiW3itYAUeW1AcoQt8Jbj0lQwUUbRBB/rRbBxzFt7hU99wYY/25Ixm&#10;foPdkUsPUtgEG0QvftB/7cyvdJ/PY3Pgsxf+g89RHLHvg9P8hxi7QkeFTrbdg4+KMWIBeBiXXOBg&#10;/hcTkLfCGZ8Etnanb778KmBswaRCh+Btlw9vocKmXcnn/kqStX+uuHEG2Yoc7m8fFWptt7Di5wm6&#10;duG18OEj8NyfsbZgUgJeYtey+ZLfjre9a5sQ2yp0lCzHwy0GbLv4XNBc8l47e0kUfF0PT+cVA7aQ&#10;IdD2dFIwLuATZPcE1DG+STyDvcWW6IlWx/bRUPtojVfaVDBxXiEpGvVrjG3f9eQfX+zjb+eOSyri&#10;78nD5GnbNm3L9/itb7SE48n/cE0XKpgEd/WjPsHRdmG2kamNjscXBRN6V8IoYQK/jypLtJxXYOhV&#10;FnDot6Be8OE+2euHvlYY6N+qgGy3J94SOvcVCOgJB8R5cD4tNZcwSkI4EskTp8QhauO6YImfwMuS&#10;33jQayclohI7bdDVvwH1CoM2fSfD2PCns55uGY9D40RbVk+3BVgCdokPuPYSVXDQJQjDH/wFtyfl&#10;giIwFIQ4R+3xr+RTH/7Ocd+Qga92Jaw2/MHXvvFgsjZRCJoEcJyyMYytOEK29uzRazl4g0cVxrKb&#10;0y/f+9sCiX0rKbqOR3Bp5YVrjiskVGRAU3/r60fXKmJUOKnA0GoWvOnnQ9/kr13FjYq37vUjo3Ct&#10;AAEXx9rjeT8Fb7Jt1Qe4dID+OG+FisLFFnW071Weiiv6Zm8VS+rLvuAQHPdaSdKrOO5VQHGvJ6at&#10;UHEfP3pNp2+WsBN7dOUP8wcKaHSBzrtWcQ7udJytwQfMXp0x8fc9IDpnwi+478mJJELwJvgTNAkk&#10;2JC+kg+62xJV7QUkApA+nsbeBXcCQomIsSVP7L9vjpR4CIYElwI+1wVWAj9BjDEFRwJVAZIAS6Ar&#10;6JVQu66vBE0gJgGEm6BOcIcOCVSrNgSRgjeBFnoFhwJVgS16welJsaStZEnfEhbFI3QaW3vBEz2B&#10;uySBPPmYCibwR6vx4CzIBwtcAXTvwYONl/yBcfGvb2UIFgXCzgVzgsiePkpYjO2aZLPVHmRn7J5i&#10;GgNO7sPfOGSLDrzCU7Ljs42leCTY1QYsbRy7Tj7kSr/RIlDWlr+VSLRqqFcbJBN8Ij0hZ3C0EeiS&#10;B5hkJtA3TgUZsmk1hjbkBx6+Gk/SgJ90CC/QoL2kDI7k3yoQ8t0nrfb8Lt6ZI8gMTvRL4mAsyVRL&#10;0W30BV4VIuAqYZW49AFHxQd4SCgVSOCNn/qiQ8Llmie9cJTUSFhOv/zIT5Df6g1zCB2xtcJAMsCW&#10;6Dl6yYkOsB100Vuy3x85ki1e25v/8Idd2OtPV/rxRXSQrhqnNnQZX+iQwh1boTv8QT9zGzzJQXvj&#10;0et8CD0GF45spFeFwDBPmwvyHdr3IUdt2Su/g2b84PvMX3wfu5AA9RCEnZMtXoINDt3Fu751Zmw8&#10;MH7zd6tK+CA6iVZ9+Eh2l85LBLUHk87CFTy87cOVZAEnsYK+ElD96Sudo7v0Wh/44RH+gl2RTnJc&#10;YUw/hQ781I/9SGTpOJ4Yr1dgyEAbOipppt98CbroN9hkZEy6rcjSij7FSK/MsUOy4ncVKMCACzwk&#10;1a0cYeuSdXbCXtAGBnvDB/f1wU/4tBpBIs8u+XS+U5u+jcG+2btz7foQM54pwrA7fCcf8Ngkv0De&#10;aAIfr9DA97T6jJ/QBo7JFx/oATz4BHKku/B2n2/ja/keNo7/5E5OFS/oDP7l0+gRfw8GPwJXug8+&#10;PFxDMzngdQ8S4AEmvpCVNmBqQ44VKsidTPAZz+FA7oohfBQc0I+XfUdEG4UussJH+CQnNJE1npsD&#10;8DhfzK/QWz6JbtN1vGKn9Fsc4Bq+txqMPaG9mB2/6DT+03Vzs7b0p4JgD2LxTXGDLsKBH9TePbKB&#10;J5jsn2+AE7jN663WrEjCd+jP5sHgG8CGozkfnPxVK+hdP33z5Vfy3GsuFSJKnkuKtStZ1XaLJft3&#10;kH6C5Ioum+CWcJ5LAbWpfUlrhQfnntD2UzCpPViLSwnr/iqYlKwvXFsJe1vnJdnhH627L8kOrm3H&#10;spUkV9gRKO+Kh4oE2joXOHdP5V6S5b1+e3x79+7d7dssgmxtBD3kBK7EudUE4Gpf0t8Y4WtbupJr&#10;1+yjZXGsGGGL71sgaDxtKyLUJh5UtLCFC3gVhJYvtopE8TF4W/yw1fekM71oW5zdO+Fok2yNF836&#10;OX6ubW3Cy+ZcgQOMEihFiv0IJJwlz3iv/b6+IlETCPadklap9J2T/mHGWIohiiDuaS9pk6TRJ7AF&#10;Os49xQa3JJtz6VUbzoXj60k5R8PB2TgW92z6WcFkbMcSPUETfYVnKzXgpL3AjJ6WxMLBXiJolYl7&#10;Ajb9raARmHNwnCAnJzgSJGnfRw0FSRLmPjqLX8Z2X0ItieUA3Rfocc59AwIcdoLuvoOCJ/DID5EN&#10;2uBuHMFTH74FN570CgDny4kLlMgMHvgNJzDZLR5Z7tx3TMgwHTr98r0/eFcMUPiwJ0v8cr0iSatQ&#10;3Le5twUQ+10RQmcqptgqsLTXx+qZfnShthUpKkjQ8X5WDVbUASc84WIDf390qYJNBZBW0lXQaIVT&#10;hZdwrJBWu/pFN5h0xVZhYreKLxVqwKowDSYbU2DTpkKJrVfTam/PpskaX/kIRUH/kEUvFE34CEmp&#10;rUIluPobi05V5BBk2OicwI6NaM9+2YxgQ7DnWIAnkBKUCegEDGgFV9BDh3tq49w9YwlS9GezaGKD&#10;EjSJGDiCcwGg4oRrgkCBv0BekNY/F7gOH8GlIBwuAsiO3evDmpKSEhF4CfAEz2goCIYDO5MYu9d7&#10;z3hQwiS4FGDR+1aBwVOCgX7+RfClD9tFu/vxUZsSJHSDIdgW+NsElj21F7AJQgWKkkzBoEARvhIm&#10;vDQ+vuAp+IJMQbm+NjRLfMDkp+AJr97/FkwbH9/JyH24Gs+42rgvcMQPSY3EAC5kKDBWFIAD/hi/&#10;17b4Z7qC14JucJwX6IJBd3o6TzZwNbb5Bt96TUXwL+mR7PRkHS4KDZIBATjZCObxDN2tTjGu5DK5&#10;4h/YdKyEVXv4aw9f55IC+OK5RAMMSZ7x0Qs+nOiOe/rjh/Hs9aGnZAoOvBRCXr9+/derV69uiUU4&#10;SzLpNproa0nmP/3oKzumI3DDd3ZuHqEP0cnGbPhPzuY1MsQftkin+1mZR0ds5EdvJPp0xl5SQef5&#10;tX7m3ZJCBQpxQUlmH3o0V/JF9H7H8wOPz5V8wDObyPaNzWexVXwmTw8X+G1zOVuhb+Dye+gznvYV&#10;QOkXmszDFUZbGYcX8KdzcOfHXEe/PuZ+45uve8UEH1ulgkf02j06pQ9c3GN/5EDnS+70p2MVTNgZ&#10;XrEt44hR2EtJMh445vvQn0+Ds/N8MZ5pDzfJKXvAfzigjR1ZnQEWnNm1lRZ0Ea7oUyiwEoH+0yf6&#10;38dfyV8y7GOpdDodabUUPPDVPYk2nqNNsuwcb9AHT4VCfoa/RF//YkNfyUuBA672bBiObIV9Nw84&#10;hiubc41dSe7hjGa+TWGBjyEfPGH/8CMr8qM3rvWqCnr4ALabzeNVRWxzJlmChy581YcszGGtHEn3&#10;4YaProGfLyJ753gHDrh4ZUz2gnc2PkNBAq+MBVe8smoGHyt89l0ReMU7vpQc4U3WrdYzvjmWn9LP&#10;uS3/aRxw8QhP+bheMUOj63DtFdVeXdQGL+gXXUIz3tFJOPAPraB0TVs2aNO2ooU+aAevb33RNXMp&#10;PtGPXnVrpWuFL7jhNzjs333jmoPYHtuvcGlM/qhXd8xpbE8/OLmueAIHbVthKwblR3rIxOc5P33z&#10;5VeiL4kpYbbv2Lav6Gxxo4T2XNVRYlziLTkRLFaAsGS7n1US2lWcKVENtvPn/iWnxLekvcTV8f4k&#10;JyXZtvAqkY7+5xLr2tamJLnkLDwXh03SXXfc8nttJLf2jWUvoYCnYpAix/v372/JlcKIJ9TuK0r5&#10;FoJAGw8USExyEjuyM5bAX6JrUuPUXNO+8eJPRQDbFiDif/fCucTupD2+xat4VDGiokE8XN4kL/cr&#10;bgQXv/qnk6453oJIONcmeGexZeUd/+uz97dfOMWvzsNlaXZtC2DR1DW0KIhUrNCPbUlY2I1iGBgl&#10;d2RYYUXyxHbAstdGMUR/bfW30qjkVLEFLAGIYBYsdlXiRnb6gi8gUSnmYAQtBRSchiQJjJb2cygC&#10;haq1xvGKSbgmW2NJMiXmkkaJluQ8et2Dv+RTkqaoYHw6i0doMS5HahLmRDk5uGkj+YCTvr0WYQxJ&#10;t/v4hQ+SVbQK4GzGEYAqdvQahz7oyqn2jiR5w1Wy1coGfY3bU34OF69MOIKd3jnnuOGjDxjkhj+S&#10;abogkEUju201GX1xfPrle3+tJCHPXkOpGFGhoRUhFU26VwGkAsP+KmrZwK9goa1Amz72UwSpUFFx&#10;peKNjby9qtOvFT1gtuoDzMbaX4UrNFQUAr9Xeyq2OG+lTMUX8mMzFVLoq/NeQQpOPOjVm9rYen2s&#10;e2TpekWa2rfSRNvsLRuuOMo+6AH/7iGAIjifWxFHP1urIHryIWmnXwIOQUMJDf0VrLvXl+T1cZ1t&#10;C3wF5gIsekqH+16QwEPAJriS4AhoBJHGw0f9BERoZDd9JJG9tBxboMVObfCQ9AhyBV4CXkEyGPoJ&#10;YAsyBUUtcYa7NoIi1wXtkh9+Rh/32Jlj9wS/glOBIxskR8GZIAlfBLnGQR+7lrjhBf0xHpzwiP7i&#10;Wcu1FSgEqpJPgWarxvBLm94dFwQKRuFqnJbX40vLzwV7rvGXvU6INxVl8FIbtLdSRRDrGtmRBZ9i&#10;q5AhOcvv9MS6VxAEnwJTPJJc9O0C+INBVoJQPO7bFoJvQbGkDU/RqB+dcF1iAmdwe+ocPWAbq1c4&#10;JDWSJ0G/tn0MkIx8Z8BTUEmQJEHihn58xju6aY/OChyeHKMZDu4J1PGHzjjHC/i32gM8NDqu4KMt&#10;HazQQc+1ow/uw1OwL/BGOxmwqV5j6jUINNlLgFrOL4FCr6e9EkTJxumXH/nhMRuCE96zc7qJ/+ig&#10;b73awh7oEDnSU8mbfvS03/fff3+TO71AK16zQe30Abs5tZ85CKxW7FRswFOJLv5nD/SWH9qfebHY&#10;0zxNN+lKxQx92bSkCE/ZMvr2NZ/O+VE+R0KkcMC3sPEKFCVArVCApw1ciaE2xuPDyIt84cG/0R88&#10;Zauus3s6wF+QAflrg0Z+0fjaVGiFK97CBT/dE6OgEa/JCSw8dM81dOkDR2OyN7jzH2xJH7jRA7bp&#10;PtqzU7qLtlaKKARUSCMbukhv0A13bST69BY/+mcnvtl9tumVDKsn4AY2GPwb3TIuW6Xv8LKxW23Q&#10;Q7ZsxGszxhUj4ptXPdgb2vFUkcBGD11jf+DgPZ8LHzCM1WoFPoMfwlvX4K4oAOcKKK2Y6Ds0cNEP&#10;/vGV3sIFn/CcD6l4ZWx67hwu+F/hHr/pDf7TUb4D3vSB/MiC/aMXjfDh4/hNvqdvhih0gI0GvgMd&#10;Cia99oe3xiNr7bTHB7Lg09mb9vCm+/iOzooafG8r+FwjNzxr1V5zK/tg12SApgoZ4MEfH+Dc3Oa8&#10;eY2vBBNdeGUzDn3Ho3jALzmnN/TcNcetGqWXxgafvOgcmbAhMCus6EsHesjC/tix+dM8wxbNofw0&#10;nyDe5i/4HnbJN4nrxbrO4ZnP6sEp26SvxadiAbbLvsVcp2++/CQWFUQkNpKhnnI7lwwJLhxvorhF&#10;FAnA/kqe2yQhFUQcbwFEAtF9m+MKNSWq57/klAxvwhsM5/vz1LpkfPuU7Dq332R4r4dDfSQ4JYjB&#10;2yKA8xL52peg20qUSrAlvYpGElD3ex0ALZJLwu91BcLltEtkyUShpQSkJ8jaCqzITXEq3MJhaagw&#10;sDRXnIBrMq/4ER9ci7baxFt9t7DQvXCoz+6Tezw3dvAqVuBVSWa42/f0NjoaZ4tBtnRqiyONHx92&#10;NUv9or3VP+lOeCjunEWS9nDuFRzydE0/snHPOXgSVNes1pDYwbVVQz1Nd49+wLsCAwfBObjPFiU8&#10;kraKLY1rZUN9XVMcoCuSOsUVzoJOCXY4IU6JvhXQ9N6xtnCWOEpO4S1Q6ik9HI0nmW2lE1oEQf3N&#10;riJJT/S1Rz8eOTY5c14CIo5W8uC6tlaEcHToo+9wkQiB3atp+NHrEb1exD6MqT3bcFxS2Qf1OFI8&#10;0UfiCZZxjMnpVqjRVvBl0uX4TUCCAQ4cTXgOl4qlCmXO6cjPP/98k4Pj/EC2cvrle38VOyomVCBp&#10;tUfXW21ib6sIsUWD/Sl4tbpCP4WMCgvG24+z8kEVVdoqZATfaop++NHKkMW5yW7/OY3+R0dFjOCD&#10;7VixIpqW1mBXWGllSAWWCirauO6+8+5XEKFLW0Bp05/eu1+xJBtt37xnj2eK4OYztkuf6F9yYG99&#10;I8jkDi/FPnYnOKCjJneBhCClpfF8PZ103IcyBV2SE4FVSRCY7KnkXpAm0QRPsUEwqS04giz36LgA&#10;SuCGfrYkyBOIGldQIuDkPwQ+gkPBTd9CEEgJXgWMAjDwjNHrFAIm/gUPBErGYZfuCzYFSIIsQaq+&#10;jgWbAi6BlGBWwNg/bKCZr2LjvTZkzqRbfAo+sW/j4b/grsBK0lZCg4faSSzB6IN48EEr/knIJfYC&#10;OdcE1HBzT2BZIo5O1wSweCk4FYQKGAWGrqG1BBFP3Ic/mHgtmCR7bRUUBMVwxidBpmSUfMi2p89g&#10;C1rhiTZ8rXiDzxJHuMCDbvV0ET+Mh1bXJOz8GxtCJ3lKuPRzLjgmn54AC/olDZ6QSujQ1tNySRoZ&#10;4oVgmvzIHY34674ChGtw1kY/iQA5w72EwngCe23IC90SkpbN91FYBRs8Q6vraLfB3xj2eEj/8QT+&#10;8IEjGbpmfImcpAV+EiT2IzGVvJ1++ZEf3cAT9IGP3+kFfOHHttBLn8yR9Jbs9UPLvpKjIKtdSagN&#10;T+iEQgcdsPEt/cxH+tAfcjcGfpTQ4HmFlvzK/vgCsQQ/Zw5kX2IIesV30c9Wb7VKia7T6VZmwdGx&#10;mINvI2tbxQ590NzreekAnMFxjF/pATmROdwrTOKVceDQdzXI2RzBl6O9Am4Fant+s5UzxiAz+LNZ&#10;/fEz3rZCDN/hL44hLzxz33l+kG+xwV1RE03wNL4klx2wdf4YruxMG7pBL51L8vGF31IkqDDJltyn&#10;n73W1isZ9FYxCRz39MGrVoVZtcLuelWMDSlutBqDbXtdBDy+AS7O2Q554TGYYPNT4ia2zj+in064&#10;p+gID7xhx72Kg1946FzRAu3kii54gAN3cuZr2Dn+wRVcRZWKH/iIZ+hvpQK/4T49otd0yHxnHPS5&#10;bs6yOs4YcHMPH8AmD7rEr1ghwz/wGXROkQh+5GFDT6+7mBfwCkw6CD946wMfdo9/9AGv+WH8cm78&#10;Vj3SMTD4C/qNX/lTeNE98G3ooavsmI9xj+65TpfJDD+c4x/azD/4RTYKM3DR17UeeFSMMj5cmtds&#10;FavBai5MBnyusYwJJproO3nDF+/RzBb5LP31QSNdE7vzJXxK32frYZH8he/pAbD27oml3OtVuF75&#10;Mycagz3yIadvvvwE9hxcBRIBqgDP9ZJj1ytmOHe/YortLJhU/NBO0qBN/Z1/+vTpqa0kqoDSPvib&#10;6G7BxFe8S1hLjkvg7fXbnwSldnCuyBHu27ckp0S4xLvj+NJ5sEq0n8OlBL3E21aSJCEWQLdKoO9G&#10;SM5SCgI28TjuKSDlEtQIAiWaEu99yil5oTTkaoVJy/+3oICWCgXRAud4vjTUr4JA97dI0LWTd/E4&#10;uDtmvKr44HrFkR2/wtIWOtyLn8GJ123hHcx4kFzaJ7vG3eLIc7IMVriVADder5aAK0kCQzInCc2W&#10;KpBIqiRenkCDwf60r6/ksifeEjrXwZaIC2AZeU+iTfqClngOfqsktDUue6Bn+hizjx2ZwCRUksWW&#10;wtEh7Qp8BGWKIOAEF00SZvu+B6IfuGwFPY3vuCf/2Tsc4eoVH7ovoDJJC07ovmtgqxIbv1Ur/atN&#10;Kw+04yQlnuALuuAgcSWnElH3JVNgsyU2hYdo1CY46NCf0+47DmBy0iYrNsiBc+wcMvrYnrGSLzmS&#10;Nz6wcQUT/i49z7bsT7987w9vtxBSwQJP8Nq+Nq0QqVjSK1LaS/r3R4/O4ssWIMirH/nTUzpJp/oW&#10;zxbgd1UheuFRUSXcK9D8+uuvT23Z0xZhtvDhWqszKqosvfHBpj35tLKlIlGrUdLRCjAVKXs9h971&#10;7Z0+7GofzfhVoZLO0R+yxRv+gd1ZYWRFWQ8ajAUm3XBO99gQfMAzlrnAZmIXKCkGOKa/9JQO0kWT&#10;vqBIMGjyZ9Nkx66dFygKqgQkgh76b15hX+YSgZtgky0ILrRnj8GuEC/A5w/0EYwKqgR6JZ09cRRA&#10;SUoE7QJGwXWrI9iNANK5Y7gIzAT+giNBpuvGsBdwoQEM5wo88JUMCCr5rAqZLRtGu0DYsaBYssLW&#10;BWYCWf0EdII08ymfw961E8QJ7vBLYCgwRSNeV/QQRApkS8haZaMNHsLT+PyZYBHdcOJbJQiul5Dj&#10;F955ktoHHAsWezJoXMmzdsaBZ09h4UB/0S8AFrhX0IE/vvbEm//CK/jCFQ5wIUtJiWvka8MjAbAx&#10;tcFH+HrSCsdWoAh+tYWXMfHLeOiMNriTcYmqwosnpOiVrICDTu21KbiWjPSE2TjhAn+67LwE3xi7&#10;QkRhQzKFFzZ6KAHFIwkK+aMfjQL8lrRLAOiC8egivLXHV0mSQpS2jj1ZP/3yIz8yoW+Sh77tgsdo&#10;wxM8pgdwobdoxVu8cY8dsON+XvPTFl1g0FHHbFniSr54tX3MS2CRL11m7/SEvfAD5Ehv+dJigv2R&#10;G5vkO/kT83PL8MnK2Pkt49PTntq30kob/oyfo5/0AP1guNZ8DUe6Kjmk2/krNsxGwGQXZMTu4l/J&#10;n/tgsV+6wkbN13y+e/qV6LFhuPIN8C6RzWboO/kZW4wiJmHjbIEM3CMncoOzdq1acQ6mMSqYpY8V&#10;qismhiv8S0rZTwUU+mOvkNFHk210mt6yC/zEAz7TtYpU+GiDL9p9E0PBhI/jN8BRtPC9koo3xlE4&#10;gBe4xrQSRLJOlq4rmLA5/oscFWkUa8jbpvjB/t3na+BgDH3wBW7uswf6RwfYtXH5KXzEH/iiE0y8&#10;RBsa+Qs04ica4GkccNDRP77ko/DT/ELn9eMH+B144AN+9NoMebUiDn7sCT5oICe+ni7rix74Zk9k&#10;YVw+m5y15Utca87CY3IHUzt08lnwc07+8OEn6Cl90p4O2cgBfsalg3jA9ymG5c/dg3+vNqUL6CM/&#10;+NAp/LQPB8dodEyfjOeY74IfG6GnzvGR/xAbVOBEE35XgMm+jG9ctGTn2rIfMPiPXqERm/Mlzj0I&#10;tfFL+ojH5QrsURs8x9Pm/4oz6SHayYr/On3z5VdwW8GkZHSvOa6YUcK31ySN+xMolrRJDCrKgC0A&#10;3oKJpLDCiu1M5G3nihRwK8BIIEs8Spz3ZyJwvaJMbeCkX/RW5NkCSffsN6HuPHrO85KgCj+2TZJK&#10;6PsbN8G1Sab31QWJhG9yK4HkhBg7ZSFwisDBc/RoFLg7F8S3BBwugvWStKXNFi/C23F4Joelz3EF&#10;EufuO17YJeq1T7YVMGzL28ZbeddXm8bbceqXnqwcXevpfffsXbOdMtgCSCtqHHe98ZZfYLcCxtYH&#10;HCU/kibtXGsViAIKuwHXPbrnvnNJnMSpVzckcnimQKQw4lgg3Dc8JGStqNBPcqavIpkx6BMeSABd&#10;64l5ybyiAFjsnq60nJ7jackpfRNMgQOG4MUkYxz42KMBLHDR7Rh+CjecmfEr/tBvfJH40W+8U7Sh&#10;7/one8d03sRi4oODxJctSA5taO4VHDoviXNdkgZXtOY47RUC2Ai+4iNHuk/r7dEODrhwBIM9sjW0&#10;u69YwmG7xsFXMAGvYMsYeKNvhVXy6hUmr9n1qlm6nB6ffvneH5rx2tgVDiqKtOLCua3iR8UHx620&#10;IMP94Zv7FRjwppUQ2lv2/f/+8CWcbBVtKsZswQR/XGsFCpzoEl1Lr8Go+ONaxRh4thppCyEVHyu6&#10;7MqTVpRsO9ezbdf2Fbc+pJzfy++yeTZM9mTOltGtr7F6BdPrlf1rFpzpshUe9nSYDaCrQgn9zB7Y&#10;q4CLPrNjgad2zgUcAgfBYEmJIF7AImATjEsawNFOQCtIc197tmFj9zb6LlATEAn02Sk7ELAJsAQ7&#10;YNE5tljwLgDraVVJggCuZe0SZ8GnMQV+klTtBKhsT6AjELRnewItbdAjYIQPWM4VcwRYkiUBojnT&#10;uIIw+MJLciX44l9KIPDQ+HggsXFfQCmgA9c5+ir4CATxScAJf4ElHuEjX8p/Go+sFFgFYmSC583n&#10;nvDhaQUk1/AfL9EOjiS0YlJL+11HLzy1ExgLggXlZKFIAFeJj+IXGvGk1RTu4ac9XvC1ZFUQ64mu&#10;BKBkj8zRDxfj6kMugsxelWl1DBmhT188L8BW0PEhV/SlR3iHjxIQePZ0GB/wyfJ/hRSBNv3AJ/Cc&#10;NxaZoRftkoPGhZOxyA9s/BHAw6UVHNrCQTJAlnSULMFxzUYu9FeSJyHsH3IUUFyXrKJNAnf65Ud+&#10;+GpDPzlVjMML/CIHPIAzmrXFI7bUyov9poiHcHhVMk6X9aeDfAdZus8++olfwGtVBRmby83T/IAx&#10;9SN/Y/Ez+8MPuGtL3/Wnb/C00Te64R747IoO4zsc+Q5zca+YVRylq8aVUCk28IGKEnwBG9emQjLe&#10;kJm2kqNW1+jPV2nLH1S8gRd9wBvt+Z9eT2glRavh9LHBGe/wtJV84PCzeIVn+M4W6VNP4CuYsGG8&#10;oIt0XgxRkZuce+XB2Mbpmyrsmb7Zsze6KwFmQ2imG4oGCgVsAn50me7rEw4KfgoZ5EVvwNAPvfjA&#10;lhQ2+AB4kml/HWzfq0H8hCQfLvDUR7EDXhXL+X/44Q+bZCeKJHgKvz7SSv58M1mwez4QrmRhXEWL&#10;VgKyQTD0B4c9WvWhLd2kf47ZP77qB190osc1POYbyIiO0m1tjG8Mcxg/Cwb66RM7Qwu6yIm88U8/&#10;NIefY1srocjROBWq6T2/qa95zgYv1+Bi3FaK2Ddn43FFUPKmC2TUqiH87XtXYJEnWSoMtSqK/PhU&#10;bd3XHhyw6WZt+gYK+h3TKXSTNXsEfwsz9M39fA57g6Nxe6gIFt2piG5fEYtPYM/kkn8XvyjQskvz&#10;vZhIrE1P8LVVNsZr1aj53zXyJXqoyQAA//RJREFUMu9q77r+FfPh0qowuMEVPtqLIU/ffPmVwPVU&#10;tELCXpckVRxxzb5rNkHt/gSKW2gAo+TJ9f24oMCydo1bImoswacns/0EmMF0vwS84/N7Ks4r7mwC&#10;X3JdQgxeyXArDsKpNiVBtsa1xQfXSvBLuuOV81ZJSBjRLTFATx/i7Clwe4knZRI4S9gkySppFEZF&#10;XdDdK0eOJc+SyP7dQ8LufgWTLRTE65OGTeLa4lk07x4sNNe2RLAxkm0FkMbacTqHj6173U8GjeU8&#10;/m5hY7fua5tM4/0WVLZ917oe3m3pZvLtGH9tdAjfyU4i556imFeurPTp9Rh7yRWYZFWiJSmryGFs&#10;iZT7HDj9kKS5Z1/i3d/o9v0aCV3f34AvWl2ju5I/iack3j1tOJP+rqsPrEnS6F1fjubMwDAG/TMe&#10;+tEh+ROESSbJUXKJRltLdF3TD16tEBH0uNdrSa4rrJgwJBtWgRifg4SXgKqEGE/IqlfW4ChgQo8+&#10;Js42dhLPJMccLxptAkgb2OSlb6/uWG3D5txrRYrJmHMWaOZg4aKvZL4PfeKvRNrmnHz9Aw092Fdx&#10;VndPv3zvr6IImeBNq8t2xUWrLtIjfHIMZ3v96Mb+0KRtqzIqOtjI/PzL4Ht/vmWCL+CFF5hwaswt&#10;mNCRCinbroJGttY5WaPFuXtwdZ9+bcHEtYot0dfT0VZ0taqEXHvtrOI2mbrWChS2QKZ8rlUkCqXg&#10;0CVjxmNw0aRYwn7ZvXZ8NztUeKR3JnRBgSC8lSKemFiFwh4lFwItwZSgoqX07ksG9BeACPLtBQaS&#10;XEE+PRZw2rQT6Ah4BBKCB+d9G8IYbAhe2goGjWNOKvkX9Aqw+raAoE7wpb+AsmC0QFcQKYEVRAp6&#10;BeoSdgENOIJANg+2gEx7wQ2+CIYE0wU72sIXDMGSsSsOCTAFc+jib/gIe4GVALjCiusVYcBxTaAM&#10;J0EwHFqG3zvi/JLgy3U444WkxFNLSQrc+VA48hX4pV//roIfkiF7dPN5eGFc/fBRcOpcgIsH5Cyo&#10;FowKdvUVlAo6tUVrRQe8LVnBL0E7/oFRAtOTb3ygW+KKlmEXAKOJXuI7WrWna3jrFRUFCUGuAJhu&#10;oLEni61+wROyl9y05BqurluKDq7koARfoilwpz9kx/eCbyx6g35jwQ8fFDfgDEYywmfw6bFjOorv&#10;lu+DAw8w8SFaewWilSb28IYfO4vHkgjwbJJAT7hPv/zID49biYQ3cGIndJKMJD6SDTylT5KxEnF6&#10;7Jye9uM/yVjSgXeO6XBzfU/C6Xs/K+DSe3zkQ/gusQD/QTdt/Adc6fT+6Be54xGc4UNXwMM7OBrf&#10;nOwe/pOVe8579bXVShVa6Ba5OG7VB59oLqCT9CO7YA/wAEdRh00aU9Jk3FYv8RP4ghbj0R34gOEc&#10;DHiFvz1/y0bgmm/TjqzQzU/2ai+blKBrR8daIYZv+htDHzJFD72vOOOcXCWT6Tqc2RV9dF6RTCGB&#10;b8Ub7SXDruEZGPS8jxajwXgKEvQWvehmf+CCgVb9FVTgTgfZjz6SZviglx2xff5LwQutbCI7Igf3&#10;2RDfCFdjt9LQOGTpnG6jnU6Cz+5bFcdfvHz58laMAYcOw0OhJb/G9tkovtADfs/4eEan2MC+ElOx&#10;sRV84jy6gX/wEt+JZyvcVqwjmz6uTXfoGLzhmV3wXcavUECWcKQbbA2NxjUOe9CGvYOpDz0xbis2&#10;8M19sq+wrx/da7WO69r2jSjywQuy4QfxEpwKvOREH/r+CTnBBy14BIZ78OZj+1cjMOAHH9ft4YMu&#10;OFSQov/ZN5j64AMa6SXe4TfbBKOHNnjO52jf6jZ8F4+YC823YOMPGbonjmn1CX/EzrWhB+IHeQH5&#10;OjZehS8yLc9xz7hwEDOfvvnyk+RIpmy9mtNKjAoNFTxKaAWHrksYa78/SVCJcStUKoDY74oRS7tL&#10;RrW3L2EFV3tLmfsJNGu3yXg4nwWTxq19hYKS8PZ7rUS9okDJ8463iXW8cK9k+iwuuAY3KwusAvCe&#10;vj1FIPSeHAhqCZVAOVgKoI2A1RgUi2IIvj1J8PO0F3yFF3yAk2TEpNKYWyBIjp0nR8cVPuAc3vEN&#10;jPTBebxpq31FjfjUvbNwEuwtyJxwtakwEl8rzNR/izaNY6vwVRGmFSYrm4VZEtv4W9gJ9/bhhLd4&#10;LPGJzxIkiat+AhHwJIJsSB/tJV7O+ygx2yNTRou/ViToK9HXroKadhUHFUvAyc7IXJAj+YIHugUX&#10;2tC1Vhf0qo2tV1dKdjgQfVwDS/AusTReT74rrEocnYNnTJsCER71pF4bSZw+incSVGOiA7/A1U7x&#10;w7icrTHBlMhwhH2rQYFCOx/LxEcJsaS/vxUU0LAXjhIvFEDQgG79JLx9N8JEanLUn7z6RlAFHePB&#10;A0zwJKxsEi5ogTc5obkxWjGjYIJ+NICtndUlkuh0LH3OPk6/fO+PPI1trC22dt1xSTcdkrDbWoVR&#10;G9f2hwZJfitXWo1Rv/XJ9KxiRoUVbSrW4LFr7uGv8fC7Ao6N7lec2b8hJjf3g1nhJ1pbIRNdYFQw&#10;YYPauu4aGLULpnYVVeprrw29bHVUr8jQoV4zika8dU8BRbtwMr7rrUhBC171l/CWzrOV2rIlY8FL&#10;YEGvJdqCqT7aSWcFGrYSiVZBCGAEYT2ZKZko0XBdImH+cC6wEsg41rfg0PxTYCR4wefsBi4FQ+wY&#10;bfyGgLMnUoKn5jTBmaBSIOe7F5IhwYtzuJvvBGyCc7AlIZIMyUf0oUMwrg2bxBs4C6ZKulxzLnjj&#10;Q/AR/9DM1sGAk0DMOZwFeM49ibK3gSspFtwJgCXbnmpKcgTDgtcKSfARrMJBP7T6AKBXNIwriBak&#10;CnLJwR6uaJaQgI0+dJKhNmSgjUQFDuBKQiSzyUkygH94Re74qQ0Z9OQzvFo5Qn96PQIseJFXRSa0&#10;VIji58gObMUlgSnZCK4lLXAAH45oJlM00Ccb3UF7PIGr5Me3B0ro6FbFNHjoQz5woV/wFbijUfJn&#10;k2RKFMgD//FKQqA9nYW/5MU1K1q8RiApMDYcekWBfMCgKxIuiQcc8Aot+pdk2Utg2AmcJJuepEsi&#10;0K8A429dT7/8yI9uo5u+4SM66AIbwEM4wgO9ZNJKLTTTe/La1SJ+aNWX3tMDesaX9B4/fUFvP3E1&#10;ufSE2jjGF4Mal34aF3/hyk/0+/Dhw9OrG/hnXDaY/ZIdvXStoph28EKD5JNNwqen6RUswBUX0z92&#10;SWZwMR/TZf34IfAl1fQPzfrA15ituEOT6yVk8EAPetHEjvAxGsGBr/Z4zBbQJhHtVRE00y3+oVeQ&#10;WhGCRrZig2vfWmBb9M19tOAPmlt5QM8UG3pFER10kc6V3LKFVmCRj3PFO0US7dkE/6JfRcpWoLAd&#10;8jMOXYYruuDENiTJcOG3+3gzvpKnAodvlWjDD9JLRRfX+Ud2DU+FGr5SP/D5DnblvNUGCht4kGzh&#10;B2bFfMfmEzRpy/bggy9oqB+42qO7Yi8Z4jffZSy04DUfAy99yNZ8SDZguV/hvEIdm8Er52CTRwV3&#10;cu11DvxDvw1uraDAY/KlS8YId3iBwbe4Rn+0ARO/0IBXxuSrydd9NsGf8YN4wT/qzw/1QAJOaCST&#10;Cv3a2PgxY9E3+gMWfTIufVYwIfuKcu6TKVvBF/IiF316DZWtgMsG8QssffG3BxzO8aiHB+wSDLwv&#10;xreByfcZj72yKX5IH+fwwgdxELvv1VEyqWBiTPf1g5/z2oHtXL5DP8z9dEC+o7hy+ubLr+JDBQeJ&#10;l63EsAR5CylbfCjh/fz585MDlZx1fYsbJRmewPVTPCm5LmFe+K7tKzw9maudbZNxT+X7eZpZYlyf&#10;ikAlwyXvEpjglFBXGChRDp9gud74e1wSVLLvWKIkQZQE+4cEf8lJmFUoGRhjE9xw6pSJIqbMBVSq&#10;cxI0gbhk+8uXLzfe94qIBE7A7qk4/I1nXPe3GFDSvzzo3tKzxSbtk0vtdgtWfcErMUxetbN37jie&#10;nlvtHFfYiK9tO0a6VnEIzdGq3RZMFk7jxZ8d+2wTfcYAzxNlYwrQFU0kRb3u0uqeluFXlKygqB0Z&#10;ge9cYqufPuQocVIo01diJnGXsFnVQMaSRol5r4FI3CR4Cin6t+IAvtpVJBEYtAytv9bqvWFOyOa6&#10;BIm+gS+p45DYFxssQTcePCVU+NCTdTgbW7KFZ2isrU1hBSxJZytjOEmOUV84CdaM6VigV8EIz/XR&#10;V1s8ck9gxOlyfJ4kK3bAy7iKHPZwc61VW3Dpncdey8E7sCU9YGZzkt50mZzZYEUSvKAD+lcgqGhB&#10;bxQ1+67N2mJ+5/TL9/7g2aqSVlRU3CB/1ypKOCZHx+17pUf7/eFzKzPqj3c27SX8/dBTMa6VIxVi&#10;Gr9VL3gWXvCsAFJ71/ZHryv+gqNdNHaMloom7MM+XMK9c+3Q1XkFFLoRvR23Ysi+QkqrSdgEmugZ&#10;u9XORk/4Xjiz73wivWH//cMZO/njjz9u/pld00EFEzpLR/SDH5sUaJknzAuCBXZCL9ksWzae4gB7&#10;pvvsVlAk4GpOESQI3AQtBdDmHQGL8c0/Akv9BIAVCkvGzEOKFRIgAaz+JVJsqYBEYClQEoAYyzmY&#10;rdJAgz4FgxLXln8L9NwTTMK3V0cESYI/52g3DjiCVzzgqwQ/JXd8AN0ga4EUuIJfwR4YAim8FjSD&#10;K9FyXWAn0RfcaW8vMRDg4x2am5cF8oJdx3inr0BX0C9YhbO2Amb9BHs9pacjeArfPoYoqG1sCbzk&#10;AG3aCG4FxvhK/vABm2wdw6OCABlKYPBV8Iwf9Efg279GuIZmsASLFbokY+Qi3nAPzWIOm2slGgJo&#10;sjSmokFBecv1JTECaP3Bk/DDyQce+7Ah3NHUqhCw6YGgH1y4SBIkdBI2x/Q2nWV35jL6CA4eSRD1&#10;r6hFT73yY6UJeskKrnhRstAHMvWBv/t0Fg0SEomftto5V4Txl6z4C75khqxOv/zIr2QSz/GmZF3y&#10;nQ7RXfGiQJ8NsOmKCb0usz/99Cm21Mc8Zk4rQaeT/fjzigx0ly7as0PyZ5fGgxf+8A39xLLaVCCB&#10;mzG0o3sKDvQYbfCyp3N0RD8+hq8wZnZHL9hNqyX4AX16hQ2u8G9+lgjTD+3oFv0xdrYJJ9fhkv6B&#10;IXEzNp9XcuZYX+2Kxe09iYZjK8PwF+yKC2DjD9zhklzQAVavE+hfoa/Csv7RzIbolTb4qb2EmP5l&#10;K+yCTaEL7L8/PHwrkFS8op90iT/FF76MzqMBHvSOPrvHT6LDazR0g744V0BRFNGeDPlL1+AAX7rv&#10;lRjXS5TZDPuAm/F7pc05PeID2BT60Mvm4MaXVEABHy1sEh4KCGjkw4xRcQSNPRDAB20rssKZHuAn&#10;3NgP/UqHzK3mT/SzE/TRR74CTvTAfMrfkAGetjKEvOBOf/QBQ0GiFZHobhURXMnROfzpHly0q+Cj&#10;fUWXikl0H93kjDd0BV2utboI3nDFG+dwNW+QIZzRiZ/kg1fwhL9+YPK1zY/w4wvZZSsZ+VE09xAl&#10;X4smY/WaET3v1b1WicKDbcaPVoKA5Zz+oAcMvNfevKidMSuwtDrUPX3Ng9qIO1wXO7Fb9kueYIlV&#10;ehW2V5vF+OIS80bfPDH/iQWMwb5P33z5SdgkYK0g2W+WlEj3BNtWkcK9bbf/gmDVSEWJTagliv1T&#10;x/5auVBSDacSZX9ZuT+JVklwyXfJuWNPn/vB6UyEG6PEtwJAdJYkaxtOzrVFb4l2yX/jLt49QS45&#10;6h12iabihqezAjoKx8ESMoH3hIGyUFgKQzG0q2jSx3B6H7Unm+Dju3GN6RjvJJfO3Q+v+FGiDvcK&#10;A/E0HjiPR7b6da8t3sa/VkEEL3nVf4sQtoob8frc9O11huCu3I1dEWwLJbbGWPoX15LgxbGihs2Y&#10;zuOPfUUaRSsFDkmVJIqNlCjBo1UIEmvXtoCkj6SL/GwSLmNJVisUMGQJeB+JRWOvjEjuwFIwwAuy&#10;BlfiyQlwDhIpeMFBckx/OHiOQlLESbQsTeIn+dq/Fpb48Q99lwOtxi0plLCiQaIKN3TAWZIKBnvH&#10;M8kmPNGYjOEELtxbFt9qDThwwHDDC+OArV/ffOi7PcaWACuAcIrGZhvGk+DjHTxsjtlMr+loL1io&#10;uINvYMKzlTj4QqauVaiSzMKfPEveS9BLpMFEt+RYUFmhJP1Jd+1Pv3zvL3wqHrVqo4JAhYaKKuFX&#10;kaJCh+tb9KZHFSPcM0aFCNcVxfvxa3jkemPWznnjVCDZYkb4Oq+AsT+6Ro76tQKllSzBJ3/XjAFW&#10;BZSKI60Y6VqFn/SgQohj49W+gljXjEMHmieN3bd7Knza155+spm+a2I+8rfx+K+tgiq/L3ioaCIo&#10;cN9xT2PZqyCgAIFdmDcUPQVY9gIwNmNcxQMBkevmCUGdQEMwA56gR/AjUHHdfCNZtfRaQGWukQgU&#10;bDkWvJqbzEfG5z8ETdoLbgWEaDFHSRyM3xNUwaUnpoJXAZhgEP6CKsm+AA4eBU98FLoEhq2aMEcq&#10;lAi+eporwMK3EhFBUavlBGqtLIGPduiq+GFuLXFp+TM80YtH2kgUBJFoMR/jA94JViXn8C4Y1sY5&#10;WZWMwZcMjUXGkm6JDp6Qlfu9igFfbfUVfMJVP0mGwLYVIb3KQn54J2GBiyAWX+ApYNW+9/yjlTzg&#10;SCfIT+EY3/qoKZpLTgXNaHVPX/jTBzwwjg2/WnUCl4opZOxYIE/WgnLBP7zgT9fwUF96ZWw0Cerd&#10;a5UDWPQGjegzNn7Rb/61Je2tCgEDf+FdcUQCKElED12SrJEpHMFWjMGrCkq9IkUG8JGoaiPpg69j&#10;yZ+2vWKgz+mXH/mBkX3QQ7SQNVnaenXOXCgJYCPaorvkTjsrPfrxFXjGXhQ9JB77XRG8NO/1Ey+6&#10;xleICyTVdI8/Ynv0SGLVKhE+rZ+52Bj0GHw2waeQOb6DC/9iXfytmOOcHCvu2Xpo2JN+tGrrHvg9&#10;wdemVUkVh41REYkdowMOeGpvPDT0oJIva+VXq5zwDI/sjROvwdJf2+iqMOUcDfrZwg9O7pdgai+x&#10;JbeKOwondF0b9lchgF9lB2yG/rGNbNtqLbrIDuHDdyuYsDX8o+Pawx0e7FOhg67xtcZyrh+c8IGt&#10;W7mALvoDD/ZEj+gPPwwPtlLiyjZ7RQZ99aGTdAdP2SBcyIOsFVT67oj7/DyajNsqQbjpx2bJyphW&#10;0PAV6ME7tPAj6Tk+mFPA4dfoBN9I9mwGje6TE98r9sNv/sLcRofpJlz4XLiahyuQmyfoI17mUyoa&#10;wIHMzB/6Zcf4bwx7vOJT+GNjVWSmH9qgIb+LZjLCGz6ID8Y/tFeIwTv6bmxywU+48O+tvDQOnvIn&#10;5EvXsiP8wUf2YI8u7dg5m3AMjrauVYQha7bZQwH0mGOd4w/86DNc2AsdbxwxPpzxFFxw6FGxDlzZ&#10;JX6RIzmJsczxfD8b1FZf5/IQsaEHquimc+bS/hDCvC8mMGdoa3NPnsH/FUPIdcjy9M2XX0UP+1aR&#10;cIA9Dd97rTYoCa6N47dv3z45UMmBexUYbOBIBgWagtH960grSEp4wa/tc+/Je0KnTbho28oXMIzd&#10;T3BaYlzS7Lhr8CoJbtvCgH2rTMItWGcy3nEFi17PkGgrVij0oEdSIlEW4DJGSlSFrmXBLWXShsIQ&#10;ZEGeINCExoERPkVwTPACdLy0eXqpMNMTTVtFE3huoQBd0YO+ij21cb50x7vlg2352n75VGHGPcc9&#10;ST1hV7zQtusn751vwST5RVty7HpJejqw+K1Owym86Fh9XStRAjceKSBIiCX+YHv1Qht2IbmSZLln&#10;X59WbEgyOYMKKq1O6YOuEjFwnMPFuNqWGBpbgZDD6LshDJ9OSNpKLBUa6KEgnW5JLBRcOHb6x9lI&#10;XBUTjC+RU2zzyoB+xpEgw73EtO+pwEdBEJ76os34PdnvCb72+MGO8EIhouto6/sh8O2VGcmHY23R&#10;Bgd6HF4S5ujs75DRqMCkQMB24Qo259l44Q0/hSLj6sMe4Y7vFR16t5Fs0Qc/9osGxTI4GatCgXv6&#10;luQr0vBDnuDBGQ8rmqx9nH753l8rNPogagWQtgoj9hUntoBSocg9ePajA2BXZNCmwoxjvO3nFZqK&#10;KRU/nDuuiNMqkVaRkEF9KljgHT3qZ4Xg0gSudhVIwK/gURHLdfDB3tUn9KSiSX3A7FjbYGtrq4jS&#10;Ncf0my7QR/ocHXCnx2SrDVviL1wnGz5AUqKtYFQb+iSJ4eOd8weSIoGSAIRt9nRWAGOO4PsFfoJi&#10;QaEAqqewghH36TH7KTEQZAt+SqycC2LMKwIZwYsgUuCm2GDuKVEX6Aom4VTxnl06h5fxCuzNXXBo&#10;9QBfw8e4L5mFQysIzG2CN3jSjZL6gjhBk6DQCgHBVwF7SRH7EvgI2PCF3faNFzwRvFVEUcjhG/BS&#10;UIhWfMEzgZhgsGAerdpJRARtJVM9ORfACtQFqzYwjAcG/PCmj/4JxASMFRdaOSIoh4PAHN3aCd7w&#10;3xgCeThIDgTYEnQ4GEMCIUmQREnU0VPBhmxb8twqBRs5kEuygZ8+LWkXCNNB/EIP2RrPveTlGpzh&#10;R0Y2MlaA0L8VGuCD4XrflJAAtaRaQuBpstUmnpw2PniCYbwRpEs23DMeGZdcKHRoC/++J4P/9I+O&#10;KWr0QUd4w0NyI0mFj2Nw4qsilqTRawa9RkB2eK2NhKvXASQu+pMB2ekPLvxPv/zID01szdj4zg5a&#10;7YXOvq9AV8iQzZAHGiUnEiE82X+r5HPogLjQ/GcOxV82yF+AtR+KFcPgIR2ijz2dJ3N6YqtgYFMk&#10;78c30l92xgbIA350Un86CG/jsQ86wB52VYCtIrD+u9oDLL6MrywZRVurRSq+tDJGfzrfE2Y66T7/&#10;hB8loj1d529KQluxUeGHjbtOj8ip1SqtxiID/EQnuZFhT9PRp3+FKJt25GlvDPfwAg303NZrJdqV&#10;QNMPOMJZsa6/0TUWPfXXtnQZnAoMdBaMVmjQb23pN9zps5UJdIyuKVCwBfTw82hmF+YNvIWHV93A&#10;wkdwWiEoUSUzhT+FDfS5po/iBxz4Z/bdR2Ur5LMvvo58zYFo0Mc47pNdK7nIhl6gkW3ih3kEjooa&#10;eEJHwCIjvho98KVffApdpq/wzUeQKd3Rh38lc33MU+SBn/Aiz4q+ZNdDArJBA/rAoSvw57f4Q3v4&#10;4of5lQ2B22oN/VoNoy2Y5qReS4KzeY6cem0JDG3Q55o2+a4K5eY3D1nwpFUsjivWNQ4YFUcqatC9&#10;YhHjGaPVPGwMXfiGD+6DT85kYPzmRWORUXaFP/yAOadXaSuckDf7xhdtxUO9WqsfvWwVithd3CaW&#10;F8P1pxXsvs8HmA/b6IRxyV2cY49WBZYeupy++fLrmwgC4L5N0lYhYq/ZNuGsUMHh9vOR1pLsNv1a&#10;6SDQ9DR8fxJ8T+C8ruN/5Pt55WTPfTwznEpobSXQW2VXpKggUDJd24oiJebwjR6wu75FnGgq8S6x&#10;PxOhiiQlmpJaRQzJtOC/YghBURYKxRAEoAyZUCmHNhSFo+dcKAplpzQCwQItx4RN2SgJJcJjCZ0P&#10;gEmE4CbZlNxWiKi4YI8+9HRekUC/ig/xI3mivXtt+ugfz+NR/Ir/y/MdM7wqVJRQ6psskoEtnutT&#10;Mcj11b3G6V5jktOJZ7AaY3FLl8KxIlT/2EI3vWImmZIos6cSTQbdKhEJmHMrJcB0HW3aSwQEID3N&#10;pkP6kKk+FQp7/adk0LFEiaOwzN/9EjfBk/7u9x0DToXucaZok7zBxZho930cSTPegWFsybUktdUa&#10;kj994aQfHCSGfZStD9bqh0dgwd25vvCWyGijv4RX4YMjNTmwB44N3vRWkNY3LTjRvjMiSWppHloF&#10;h9qAyxFKaiVXEpFeCamgoK8NHmxJ8QSt+GosbTlkyS6fxZ7xp1VB6CAzxQc8Ni76+zYKmukEOWZP&#10;6WqFOXw//fK9v/hb4QO+0V6BpCLCtqWT9q616mN9Mp+RvCtYgFERxvVd/eebO60gaeVHPHaOJ/rg&#10;P3hwwrtWirSCZYN+f0Xc9W1TwaRVHxUs6PuuEIlu47pWIafVJe5XJAkX7XYFCriKbPTavgcHFULp&#10;AD7ROfj1HRN4tLJLwuKaY3rLLugAfpsTyB+OVmT1gWFzgGBfICVwEHC4xj7szQd4y9+zk5JKgYoA&#10;WEAsIBPAK7AIfARe5hWBjsC5pNnc05NePqEkXAAnUBVY0Wf2I1gyTkmauQmOgh0wtDE/CZbYlEAM&#10;DEGxPhLwVksKIAVR6CzwEqgKNB0LwATGNnObsbRDP54LjhR/+A7xB39ABoJYgRC6K/Dwe3iGxpbW&#10;C5aNrUiCD/yHtuhHoz7GcN5KG8GyoJA8BHbwQTs8JDUCR4GzwLKkEV/M3cYRiKJfX8EtWQvCez1J&#10;oAgeWuEnUEe/WAEPyFNQjW/gkDvZoBlOjUFmAty+J4N2AX/LwhUWJAaKDGAKisGTYMEH//jOnh7i&#10;E7hkLiCmG+KWlsDjV6tjtCFnsLXFsxJ+5/jUChRt0Qs+vTS+ZMRTagkdnqMJznQ2+umIMfDZmHiE&#10;VsUgsFsFROeND5an2hI6PNAGPEmmV2xsPt4Kpjbu0cWW4tNhySR4ZNUHYUueTr/8yE9ighfkxe7Q&#10;Ake64Bi9JUT0t9XI+I4PFZz4g37mWbAkCvyYeRKvWqVA1uatfmIRvCVT8UFL6SsukQNbqqi13yHk&#10;k+g4OehPf8hMf20lKmxOGzh5Eg8HsPiBeEw/6L1r4lk6kQ1LXvkTMPgUdqc9vcI77dHPXkt+0Zzv&#10;q2gDDr9Cbvwen8HO8ZD+wAufW/lBT8icvFtB0KoECbxrJYFsoEIQu674B1/H+pGBMcgPT+g+n2HT&#10;zn14pMvkij5yJgu60LdJtNeGrtNjegkXuMGXH+obGdrQ11YmpAv4jh/oVKRQQKGPxlVgUdjkh/gx&#10;9FrZQjf5d33YjRUmfIRrxlAYzg/hnSILnMiGvPqorLyFPNDGJ/CR4gQ89MoOGOZLfrJVdOVE5MdO&#10;4WVsOqoAW+HenNgKJ+fGRjfc6TIY+uILOPhGf8kGT/ha8zE5mbdaeWbLf5Bd/7aEx3w6PQhfNJAP&#10;uNq0ShCd/DEe4EtzsuO+caINvFsdRaddZ6P8OHzdR7tj84G5q5Vdxqxgrk3F/IoT5AAn9OAz3sKN&#10;zYJR8QOP2I979AAPjWs89kNv8ZOeo4e+4UMFFTAaBy7GYh/kLmYnz/Bk2+TWA43mHXavnXH5Ahv+&#10;sXlzNj8mFy6ntuGfPFubFh60mlOcr3hnD34r98Qup2++/CRjnKvA3XGv5PQk3XXJnHuttmgrqdZf&#10;ArA/xZES0U1AJQ6SMwHp2ef8WYUCjsJHv4ogJe0l1SW+Ci/9JMTh39O/EuYSf8cl+SXgJcQdG68n&#10;/I0b/bWtL3wrlFjdIfHsA4l4mvB6t6pgp2VLjKenXYROkM4pi76uayOYoXQUgMBVyyiHBFM7RsO5&#10;S048kZd84Acc40NyrLCwxYPk1qsovY61BYgKT/HUcUlgBRUwaqdfhYddXRK8U1+ST/xtv/fAWzk4&#10;Bm/pCp59stYm/XCvomHtwjP6shH9bdrZg9HTZMU+1yRPCgrglLjFQ5ukTGKlsMGuFLbojT4SLUvI&#10;JOCuKRLADRwJPL5qUwJckigocl/gQ/8kaS1LoxMcO53hKOiVjbMxPhoreOhLb+EObvckk/GlxK/C&#10;juQFD9ARnRUS4MjW8Y7dl6SbGE1Ivc7gvnFMohwtx0q/tS3BxJ++es1B9r0VuPRPHsG15I5DFvyx&#10;AW363gQY4Epi3QMLX/AH30qY+xaJJJ4M8ABtZG+PduOUhFckqHhCzvyV4gNZ5i/TUUWgdOn0y/f+&#10;tijiGD3O4bH7Vmo4rvCxBRaJ5q4aUXiu4FDRr/5t9GV/kn8w8KM2YOCdhJY/t9KmV4Lcr0jR60L7&#10;5FLBriIHPOKzPfzpTgWwjit8tCIkObjnmnutKqnQQo7tbbXdb5jY0z/00cf45ho+0Dn80U5fsN3L&#10;R3gYYGOfkg06AC7frPBi8pZY0G3zQ09V2a45QHDGvwtgBMYCHzatDVsRqAikelLV011zhSIMWxJ0&#10;geWaAFAwpm1POksOBJ4CZkGTIFnA2FJZAXdPrgVNAijXW4UiKREstQpB4A4u/ATWAr7+QrB3qM17&#10;YMFHwOpeT38kPGyzec/Y2uGRgMo9tigYFDSb88yVzukUfyIARCN+0WN7wR5awBTQSQ4EksYUMBeY&#10;og9O2oMtkIOD4I689OWvwMLTikUFrnAVqPG39uBrj2eOeyVKoIoX4JGb2ABPFTbgAbeSHXwWL+CZ&#10;MdDmuqC3JK0VFnRlX/dBg3voQKOAHj5odK5Ag4/wMreIU+Aj+CQD8CQYxsDjAmWygKPAFxwwJPnh&#10;IhGTSEka+lcbY/Z0Hp8kcJIn8CReNnqZ3mmDDrpBH9GL5xJb9PSEFDxjSFp67cdTb/+4AXfwBfXG&#10;V6Tqn0LgbN9xr+2wAXhLlNINbfrwJfmcfvmRH/zh0koecmWXZIV2dEvMJYn4LD6gH+TGdvBEH3Ff&#10;P8VsNGrHT4kxJT0V8+gJH9yPj2LnFQ7NfeDhazZaYmO8fh4EtooDXHKFr3M201NqfirdZPf8AR2j&#10;M47x21itTmEP7rOZEj4JDdmjWz97OkAG6BO78HV02jhsie+hC2BLIsGhUxUXWqHNV+FNq3x6pYLs&#10;6WQrecBEi750wVitAm+lBlkYCy83YWTPikPsoYIC2buPpxU78Btc/dFXgdExG6F38McD8Okw/Szm&#10;VwRga2DAB97O6bJ+ii78PLj4hP9gWLWCTrpHHlac5LONDa5zcLXhMxVM2Bj+gaNIYBw+HM3asDs4&#10;8Jvwt2oFryvC9nobuZC5QquxyZf/xiPX4MoP4a0+cKUfNjaOL/Su1T3skt6aU/navq+kvQcN/AQ+&#10;4HeFBHxGiznKnK4/uNqQO3zpgzbkbgOH/epfQQ9cvolM6TTc8QVO8jm8YRv0LHzx1DVjgoMXeMYH&#10;VIhuBRPe2NBr/thX58CI//rQfTZFR+kdnYCjY5s29EI78Og1fhrLufHoLRqNBX866z6cjQMefcIb&#10;99gAvuA5+ObxVneBBxcy0Zd8WxVUjAMuGOZnfekK2Vd0aYUMWfaaMn6VG7Bp14whRhD/ayfGL1bj&#10;T8iPj9RGTHj65suvp/Y2gUev5fQkreKJhKgEsqfcJdC127//FSAHp3bGkiTalwhpZwXJftjVqhKF&#10;BkmFvp7EWZ5tk5SVDAe35Hnfqxfwl6jXZvuUyDuOLucl5V0rSawIULvGrKhSMUBiBA+BvyIFnE1e&#10;VplI0ASsApgq532dl7JTipYOMWjCNWlxppSUUegjIOyjmCYKwgaXc+ndLBMO58BwXPMEWEJfsiaQ&#10;jzdbHFj6omsLEPXfIgU+xLP2FSfizxY8KnRVNElO8bnzxk8u4YLHzsFxvjrQuItX+pq82iogrW7E&#10;g2DBKf5E7xaeJL3xg26TfU/vGSD9769KJWJ0Ppuwsau+b9HTeZO4PsZxHZ3GhQMd6ml73wAR3IBP&#10;57QRIBm/11zoFZ2jI/SFE+IoekIOL7j0N9VsUhKILmOXWMLd+NobG+4loIoh2vSkv1Ud2oEnmJHk&#10;cmbogx846DJuCStbMMHQcUUQeOGxRLTvjXC8gjo20juJ9oohFWPYhGIJR8nGOEgJbIk82j1dEoDh&#10;k2utAuLvjFchCA8kXwoyNnhKfOmVsfEK/q0kwhPH+KCIoACVzuLp2kX6ffrle390oVUUaEQ/fXDe&#10;6o7uteKjYsHeK9nv5zWbaOo+2PorggSbXPdfbf7Xr294tMql4g086MyuWmGD4aud+8kPj22tNKlY&#10;BUdbRRB97CvuVYBpBdcWRiqUJU/X6K9rjuk/WTnGj/SezWnXii596RqZ87vxx3xA9nSPntNvvrkl&#10;ofw3neTrS0jpsKCC3xcQCFrcYx890VcIEYhpI+Dg+wUwgpwSSQGJgE5iLZARyAkSBVcCXec2wTBY&#10;fIU+AmfBkwBGO4GtBAb+Pdlij2yWX0GDIF4QLcjUV7ANpr6CITQJkgRXBWjwkiwIyNAgkIQLWsx/&#10;+sHfWPwAO9ROwZR/E0AJIM2RfAHesXuyZuNt5kOBufb28Mcf+OAFPAV85k5JKtzwQCFB4Nc3A3o1&#10;RT/90Qs2OeIbvpewCPCMAz8JjcRSkodmQTj86SyeF1zjg7ElHJINPO1fdUqUen1B4NrrAujXF88E&#10;mC2vRo8N7trRKUkL2YSvQBZ+vUpDx/CpQg4ZwFkQjFfg9ES+FUrkiS/a95TSuJIOT5bRQC/ppzHx&#10;TXLklQIrQCRBYKAxnPBNe/Tmb/FMImyjm2jG5wpQEip4waVvxyja4CVeodsx2XbcX0JLLvtLYv+A&#10;0wcp0a19rzJIDukw/p9++ZFfCQl5OIY/PqMZz9GATkmYe+ZQiQF9054O8ANkujG4Ob7iIf3DD/17&#10;OsuG+/Yg30n38Vpsyb/xS9rjb4UAffntfvyh8ekJW2i1RK8T4S1dqSirWMUn9MoR3YS7NnQOjuCg&#10;nw6j0TW08S3mfzouyckH0jG6JxFiQ/SGzpENOVkZxH61pR/2PS3v2yvwpxcSZuOxwb6/U5HINcd9&#10;WNuY8LLHO/4Rj3q9jY8gH3qpnTbgxU9+gF6hHQ/wrRVs9F9f+kYv4Oq6ogb9oxPagKeIAXfJKD2i&#10;6+iFC/3pVTVt8MRKEh97JQO00n1FQwWRCndsxqszFYsUVJxri39g9Y86+AQWubK7XttALxth3+6T&#10;Lx12DZ10gj/SRzHBMdmRmY3+mwvpTB+8JXM6mg6VdCuusl36Sh74Y3xyaE41/xiX7XioifZWitB5&#10;81crucTJdIwPZ3tk2CrBVrVpQ3/MUcajG/BDA1+hLfzIAO38+RbKyBfu5Ej/9GMjrYhqrkaD8Yyr&#10;jfb4q09zlvbBgXM+wTG9TA9b8VexGt5odg4X9p1syZ2MwFFQAcs4YKOHDPR3Tp8rUqMBzuRkPHLF&#10;Fxsc4I63/Dlew9m8LvfFT2NqJ86w4Tte90qNaz0EMd+aE+TCrZg3/5O5ByPy5z5BYK8QRvb6OHe/&#10;fILPO33z5VdyKCnYjSPsuMJHT8glCttGfwmn4LCfJLDVKxKDkm1JnesCZgGoxKPxJYjalrDbjFWi&#10;q43zkvmSW+cC0f1+iSeZJf/huIWBEupNlu2719jhHV5gNWb7TZzRgCbBscKPZLDkliCr2HGmOWZG&#10;Qen6MI2AUCJAGShIK0wYesuRKBwlogg9aZdACiQYXM6AUVAMQbxkxRPv8MQzQX1FBed9e0Ui5Mk6&#10;uhzbVzCIbxUk8CeZrKzj7W7bvmJE/F/e21f4iOf67utP6U06VuGios7CqGiS3CqIJLf0KfzCq4LK&#10;6lLt+zZMxYbvvvvuVvyTRGmTvZRAeWVHf7rfv75I9uAmYBYI9q0PfQQxkjD20usfJXitdJD4Oa6I&#10;Qx/6cKo+kjoOQhLNIdEPemVccOFlTIUeNKBFIaOCjeOepNvgpCBhLPZbYQBddFZb+JVQug5P8CTK&#10;dFsxw7Fx4ai9ogVaODS6rh0+VhRqZQwnKGii6xIvtLEZdMOlFS8cIufJccILLviCzwKrPiTFNvBB&#10;QRPtdN5GFgq1NnhqL2lHM5zyVcbCWzCNIyHveylsjT6AUYGSfm1BL90//fK9v4oEFUTgCB/XtthB&#10;Lq7Bt2JJqyQ61n//LpjstkjSKo4KLRVlyN+/AP23n6KBgi1Zkjd48KvoYe96PysF6WgFk8Zvdci+&#10;TuNaMNpXZLFnM2TYveCws2DYWsFCJ3fVlq3CGXmRf76gokqvwNGP7AruYJmX9OPf86fZWCvOWhVF&#10;VhJ7gQndZa98OT2VwLADdqGtecCEX+ApUNFPwCi4lsgJtgtGBaaCVUmDtgIwwahgyJiSXgGY4EmQ&#10;JQjVX0AuKGZ75i3H4Al0BFMCTskReII8m3YCm1ZmCOoET67bWmKuvwDNBpeSNjAULHraL9gEC214&#10;gpf4IWAzDjmQB7/hmG/Qlg/AM7qKn8YTbAmO8a8ng+iXVChQCNaMDw9jClLhhrcFyRUEBJkFzCVP&#10;YEsUBcrOzdXszhzfk2owBY5owT/zOlka01iCU8lFT47RL4jFM/Sa24OPBgG4IFZ8QY5orGBDlq3u&#10;EOQWtOI53moHX9fgYC/gJTeyh6vki7zBJWf36A39cL8n5XBqtZJk0HXjSPQkPcZzvaIKWumTpEqS&#10;1GshruOV+Aif6UWb4Bive/LeigP9zB1k3Gtg9FnyKLGTxLhuHE+67fs2BNzgIOC3GkVyKAGQbNMJ&#10;ethrZV7dUUjBG/ST0+mXH/mRH90zFnwqEJAzWZIXW5D4smvXJAdkm4zJjB9gA/34MHxhb/QZf+iu&#10;udaDBA/tjJEtm1/Fm3wNP2RPD8jTRvb0QMzYDx4SbDiTZ68O2NN38ifLruMXmbnuWk/p6Tjdplst&#10;6YcLmlzTnl3xXXBgc+619F57tLpOl8Gi944rMuvLF/Bj+amKy3QYXr2OgTf43movvIAv+3KuMGNs&#10;7dig8egU3F3HFzpe8RMssOkjHRWj0yU6pg+9dkwn4YEebZ2zGe2N4a/Z6SkeoJ/eKnaggQ/hY9ka&#10;meAfHOgy/YE/XtIz9sCuyJVNaEP3WilAv/kMPOSrFTP1a6WLY6/ntNqCXPtwM31ED53ms9DFN/ED&#10;aMaHCuLGMj7ajK0dPrLJ8qP4VEEBTmwZ/nKjVsi4tvOf+32ygNyM5Tp96ZU2OtlHP8mSPrhHJ8mA&#10;7sC1ZB2O9KbvYLBTMPg97e3xHg8q7JGTIhncK4DCFVx64r5x+FNypsf6V9jIl5MtG+P/4FiRLlr1&#10;hYsNTH4Rjdq4R/7kY9VUcwaZ8G14iz44G4dOwZHN4WmrnuAGVrFDMQC+gcVH8inxC0/QyI+wAe3o&#10;qQKFQgU8yUP+2it0/Js2+pujba5pZ84nU/fZsTjf1gobMb2cwJ6MynfAJ1N4yYNcIz/zeatSxPin&#10;b778SlQlbSWFtooiJavdq3hS8LhFBYlAPysrNgF1zxN4zlaAKJBsGX9JcmPtE3jwN4FdfBq3hHZX&#10;qQhMNzmvX0m94+Bq13lw40nHEkS4l5wHq+v2rqHTE2XLzyXTAnDJnYCNcChtFWeKyIgovnNKJXhi&#10;ZL2bbss5U5wCRgmixMjE5kla/xBCOSkzp8YxcTgmSMmAgF5RC374Y2sVgyKPxK5CRCuM0BBtAv1k&#10;hVfxcq/puwUI10sMt/jl3KZdMqpdcqmY07Yya/wKH/qRzRY8XE82tVu8V4bhbqsgU9vGDW/H+KIA&#10;4liiR7/0xWPJmXPHEiKBi3sSRokO2e6/wUjIJF0SOuMZv4+Ngk+HFFgkeyV5PSmnV2wIfEmEYkYr&#10;LsBkZ3AwHidBVySH2sNLIO++5J4uSNwksr1CUrLsWq8C2VfokPShE17adc8EhEf0Ci10FW7o4JzQ&#10;hM5W1PAJ9hwaO6Gz+O46vDllztQxp8lZ0nebc84OvL6tgqfGNRY60MVG4NE3R9iQ63DHDzLLHxlb&#10;gdExfvfqTStQ0KYP/FvloJ0CA9iSZqsl+Dx4Vehb/Vs9PP3yvb9dWVJxg6xsHVd0CLfatlKDLFqp&#10;gv5+dEL/Vn/UrmJJq0PstaMP6OZXWq1E/n2Dp2ILXOggvjlPd9hWP0WGVuo0XgWN6KrQY58tZBcV&#10;VZJPq0taadLeBi+429huG/tRAGkuJCs+Bj3k2rd98mXGofu90taqJPAl7nQbbzwF7nUs+kpP+zCb&#10;Y7ixFYG7+UJwZPLXn/2gU1BgPnC/J+yCe4GTc8FqT4UEVIJQTxUlpIoJ5iDBTU9UzTOCSv0EVAor&#10;nmS6JskWbLJLiVnJh7EEZAJ7cAW5YLpvvuqpXa8wCHoFYfpswgwXtJkH4YMudPIHEnjzosBKsCYo&#10;ggN+sF/BmzHYJ98mSISnYAw/9MEPQRx47F+AxD/hIbjgmSsF7gXi+oCFd/BzDawKJK6Zq7UXRAsA&#10;3QMPfMFohRiBn/botZEzv89PS54EsejGa7D5OnN+S9/pBLieHJMPnAr+0QUmntEB+iCucCwJEcQK&#10;vuFPZvhFPgLknkgbX7JTAiHAJh/9FAPQgZ+CfWORM1q1UYwgVwlZr27YFNuMTa/AlXzpZ1yJAp3p&#10;CTe68QetYGgvASpZwN+SWn0kiwJxuCsG4ldPlcVTcEQj2MVb8FPgoNeSUIkm2ui2pA9fJQmSTfe9&#10;NmDVi+QUb/SFG97URiIn1kLb6Zcf+UmMwJcM25MredIBOi1BwCO004mKIxUi0S2Jg4t5sZ+Vndrh&#10;QU/v9TGHsq9eb8A7dsZe2RedNT+YO8lZP/rTU2uxvd/Hjx9vsqKLZAU/m7Z0sFcA8CybwUM2jx5y&#10;FMsar8Rc3Mp2KtKQJdxdt+ljAwfdzf1sTD8b2HAFV4FELIHmvptg39N1PGuFG71Fr5hCXMC+K17h&#10;Edh0Dnz3jAF//gYs/qOVHmzGGL0eoQ8bN16vTfCVdN59NCrWKTDwlWgFjx5qR4aKEnREsQMMfRQ2&#10;6CkZkTVZ0HHn/KI+ChvmAnTjp2IHnWvFnXHBhK9z45or9MFrPk4RkZ+QX/Cr8IIrH8FPgsFW6G5z&#10;xps3b24rVdBCT/gKPgCv8ZWPgDs71I8OsGd21co1/OybN/rhWwUY8wK54Clc4UEP+Az6Ac8ePlQ0&#10;056OV2DGIzZmJQh9IzcFllaXgJs/5j8rhLMXcxy50A+6jlfGQUtFFzGr+2jRD0xzcf/8BTd44ou+&#10;ZMhO6Aq68YRc2EavhJEBWt1nS+DCkd2Rez6YfpAzusGll2imE/qgFT+NTX8r3vSdHHLkv/HTOHTV&#10;/R2nYgba4e0aHreKjd2xPzzFP9fxmt00l+OR+/jlWq/gVDzRB3+dk2cFSbZcPG8+BUPM5Zq53Tws&#10;1ukbhfqLM1px7x4YZMsfwvP0zZffBoMSAOcSggoWFUdKZnuytgWVPd8njYLKElhPbe0lV4iSaPWO&#10;t6fb+3oEOD1BL1lvA69CSsmGzVj9fOi05Lfxz/6brNsKeisguRcujiWQglz3S55dh3f9XZNIeaps&#10;JY2gXuKAVsIk7JZb2XqlhiKlZJywiYywKSpFZhy1oWz9EwiYkgMJU19C17ZJgHEyxhIbgTv6rb7p&#10;WxeSGryzx1PyQb+9BMI1OuCaNhUWkkt0l3DiT7yJb3u/QkS8dr/XFUoo7Vd+zrV3nMyS61nsSJ7J&#10;vDbdT8fcS8/s043aBKPxKiCQN5na4KW/6xIrsqDb0Yw+yY/knQ5IrnodQbBsUpb80CvtTO7gsAv3&#10;yUAS1soIMHpCrw869CMjuiaw1p6DAFsyKIEjP7i5D24fpSxxVSijD64ZCz/ohr1xtZPUgoN+Y8A7&#10;+kvQ0UnH6GK80pau0kEVXQ4KvBL4VkP0xNg5nPBdwKefSc0ExfmqDpsUK5i4hm/wds6ewMJne7hI&#10;rLSrsGHvPieKT+kNufVKRQktvrVCCA/0RzscJc7uSeLtJeTGdJ/9K5Dl18AGL7tYPSXH0y/f+0OH&#10;raJCK0vs4dN5xS7HrUap6LAFCe36+Vev+mjfihTH2vZajWtgphfatdoDv1oBkh/St0KH6/F1VyiS&#10;SYUQfSrcgW9vCxadS667goSed9+5PfpawVUbe+26bm8VB/m2ShI+rlUUYS90J5ulqwos9MJrWIpl&#10;ij7sA57g0C336QP/ob1Jm0+n04IYgUHfHjJHCEDYDNswX5jwHdNpQZIgRX92YW4RrOX/zR09eRLo&#10;91TLNcGaYFcw7rrARcDinmDNtd5PbnWH855ys0cBnsBJYKSfgFwgI7DuKReaBM8tG9feHKdQAI6g&#10;Dw0CI3NVBRNzpXmwIi87ZuOuCZjyn/iGL4IgOCvOKIaAhx5zJJoFh+AoJLuOd4I8vORfBLBwM655&#10;ViAMd8mDYLViAlhbRBGYG0tSq43+8Go5sXlcP4kkHkscjZcvE8S1hLoncnwYPUaX8cCXLOC9QgJc&#10;ya0nroJ6PMN/skCrOID8jUtufJ0x8diKCYE0vXBPG9cUDST/+oIjWBfciz3oHRzQiAb+V3wiQZMI&#10;wcF4NmPYo58OCNj1o0Pw7Qk0vbLRzV4vEpjbSvjsydUeXmwCj8HuqSf8WrovqSjhxDv04X9FRIkh&#10;eUq6FAQlgngquZOMShS18US9hK/vI/h4pWQTT/TXD0xtTr/8yE+SyD6M50k/nrCPPiRN19HNrvFN&#10;AiVxapVGdlbiv398QMdb3UEG5NQrCGyY72ADLZFv5YYYM32J93gOl378WStI4ITf7K9CJTj6uaev&#10;seDRA0I0VXigjxJnusCu7PEZzmhAL7tjz+a04txey2MreICOYiE22dNlNmRsY9Jl7SWxxqX/+lbY&#10;aJUNGugXutDgmKwknPCif2yID0cH3va6WXzDj4qg5ACG/mjT33jsiNzouevgVOTuQ61g8ZWKdXSP&#10;fvOzziuy2eiiIgRdwDPFE3plXDbLFn3IFSzydt5f+OIH3oNpQ78+xmEn6OKz2C97AFOhmP05Zwtk&#10;xRbhqA9+kBFc+AnnZKCvcek7WsiTT1O0ZJ9o0VYfPgYPwSYvPMEPvpOO8VN4C1dyxi8489HG5ovw&#10;Q9v+VINczF/0kuzMTXy9PmxDW7Imk2wEb7QjM3MEXwZPuLUyr4cUjvlkbdGHz/DHYzShg8zZAVx6&#10;PbVXvxQs0FAbfq3CUsVq8wAbQA9ehI89vcRzuICLnnS4ByTm0h60gEne8AfXPIw35tr6oblXkLJh&#10;5+isAJNNt+oE3zz8MXezKfbIRsGCkz7mSNfRYQ4jR3MgmsBnr4oavZLPN9Ix5+LBiiSKHsWG4iOw&#10;9CVPMqTv9jY48Av8XH+WIXY/ffPlV6FDwlhy7LxVHiWWXStJ7nrX9LXtE8r+AUCxROIgQBR0CkgF&#10;nRVnSv567aPiRkUMwWpjtq/oEZ77TzoKMNFUu7aFXdJf25Ls7hu38xLpcKm/PhKhniIrKniCWCIJ&#10;tsCfgCgfZWZMNopFUSgBR0RRCJrgCFEQSJk5BMYq0BMMqqhRFP1MHhWeKAZnZlM5ZEyUi0IJ4loV&#10;QEaSOSskFE96AgxOMtfW1goC1yXWJYArpwoL8alrW+CoALUFj/NaW/eC2fWFlYwcV+jomq2ii/bJ&#10;OZjpRLBKiBwn08ZCb1tybkUHXmqf3eBjT9XJHs8ZMcPmNHqiTWbk24elJHHauOfVELIlD/AFKBwA&#10;GbAd+qQd/O3pDWchwBYkcCzGci6RE9TQKYmda2Tsvnvgg81e2CYc0CBxlVxKLiQqcDE+POkmnPBD&#10;kgiWRESxhP3CUfKJB3SVk9THnmOEizH7+KvNGBVL9Md7r7SRGadpMtIePoJlDg+uaK+CzOFJNtEf&#10;3yWq+rhGHr3uxh7wqo9Akj8+KXbir2M42KMFzxSQ3K/oZQLAo/hoLOPa+DvJMn6kz/RG0SQfBP4W&#10;Ck+/fO+vgkVFq16/gce+jmPvPvzhWp8KF/hbcWRfy2H/FUwqSmyRZIsZrQipaNFY9d1iRsWO4Bm7&#10;v5r3+o622mhPzx1r4/oWQ5wHu5Ul+lToSscrBmVXfBu4FcN6FY4ekw8bZ9foz+76Zo++/Cce0C33&#10;zXXw4oPpREVH1+gK30n2Jmn2UxGA7rHNEgtBhEnefEHP6TQboyv4ZM5o8hfw8fPamFckdgIm9wWO&#10;ksQCfgGO4EtAJPG2Fxz2HQcBiHHB0c9Tp5aogyGwMg/1d48CI0GZfvAXPLXCATx4CaQFPHAWuOoD&#10;Zk+nBIrOBbgSL/OdIAtu4KBFsAwuvgiy2H+rdbTHJz5FcgkfQR77bHUH36CdPjY2v9/mgLfzklDB&#10;JHzwxrgCZMEgGiTwcChRciwYLVmXdMAf//VHh3Oy5ceMX+Jq3zvi5gIyFBMUrJbggSGAFmTjETwl&#10;FuTUE3DwHcPXeIJpffG/pf70RRBKhsZAE3kIdrWjI/THOHhYcI++nvzBt6e9ZENP4IpH8DG2JEdC&#10;I3nSXgKEBrxyT0JXEUeSZdWMceEuYAaj1bHoEvc4Nq57/DadIgPJIP0Q76APrj21194qEPSUdIul&#10;JKuSIGP2agLZOZZI6gN/yYlEFH798wfdR4++NgmtpMpT/tMvP/IjE/TgmWIPfOk/uYgRzHP4Qw/Q&#10;Srfwmy6g1Z6c8c11/qkfH91TdYUJPAK7BxDsgX3wY/S7BB4/S4TwrlVe4pt+5AWW8elSCTjdqGgW&#10;Hfobo9fZjFNSR6/pCh63zJ+O8DOt1KogYx7w6rN53DW2iz/aGA9O7hkHfPqDZ3ACEw/EGeY7OPB/&#10;+IZWfEAjO4QzGuBDNviL13SHDkl42VGrFCqu0EfX7bXRD459eB8/0MUHGxtO4nTX+Wc0sDv+k131&#10;LRZb3wrhP1uBorAhuYYnXVToAxscNCsK0ls2iK/avHjx4taPrMBvJRU9ZNtsgZ2SO93p467GwB96&#10;z/bYJ17DvVdv+EK8gIONTlippA2e2OMzWfZtE76cz+RL6L97ZFahsqI0X41m18hCPkWG8DKmccBh&#10;+3wNvuvnGG10QwzaijN8JHd8z+7pMd2Jv+TAd/OvcKWn6W8PAsjPXIMfaMBDdsh2KoKBgzd0yzV9&#10;jKWN+zb+jS7RIzTyXfhdQYfs4Gx8PpFOwB0f0Epf2URzFdgVCd3He23YYt8Laf4jE/jBk06wO7bS&#10;KhRjamMuwD/j6mfeYmdkBn/tK0I171W0FKv3D53Npe6TmzlQkUUhh4xs8KGDPSjS13yvjw1M87t5&#10;tc8NOGZrZG2M5j39K8j0XRN5tJwAfs7NLadvvvwEhYI2m2NBneNWmTh3XSIlKRT8byGllSAlrTZP&#10;Jv28h97f6/bUTnuBpyC1d8V7ki44LakFs9dCumZzXsKxT2z7dxxjwy/ctC+Z7klv+NprVxIjuSnh&#10;LtGpL1xK0G2u9UoL+gTY9ooQAn9Bs8BdIEcQLYGkAFtdLzjWjrAlmQJpCuNeVbYmT86eggnCBdI9&#10;HTWRUIiWDzIcYwnO9SlhwHcy0U9yIOmVNEiwSgBLJMhMP8mEtvjaSiF8qbjQd08qOMTnCg94vMWQ&#10;+FuB4yxuxPd0r3vaJ9t0NnnUPpjaV8Sy3yKI+60YKpEVCCgc4EevjrnXXzHbvKJQ4kwf8EsfcPGn&#10;Agu5kB1DJVMOTUJPHwUwOQ+BPVqSj7+uBU8btlEyqJ+96+SHRmOnVzbwTA4MH97ag1uxjM6wLzhK&#10;vOJLspb0VHjDg5JM8CQkxm71iHv8gaRPX/gJQOAgISUL4xuz5XjumVzBwZ9WnXBanKV2ffsBL8mA&#10;TXDQdJ3us4neP3Sd41No4TTBEZA4Njaa0WlM+gunXkOBKxgcbLqPVjzRro9+siky4K/ghn8l7K0o&#10;ymZKuCXGPljNH6Rr+Z7gp8/po+unX7731yqNVog4x1s8rhARzeivKFIxxeZ6BQz34NfPSplWjVR0&#10;cR5vnBu/lTfBdL3xtauNfQUW/qiCCV70Y2cVQKJv+7veipHoaYxWkWiT7+pVIrruGjk6tnefziVj&#10;eJin9tUu9k6mVk+Sl77sVl8+SPGEvAuKwYUHvXVu4mYL2X5PRfS1EsWkzU8Yjy0LROzpYCtLKjoK&#10;ggRNgjVBlABNICW4c10gJ3gR8AioSk4FYT25LJAR5PX6jaBIcC8ZEGC67gkh2AJbgaw5SyAo0BeA&#10;wlMAaM6BF1wElAJnAaH5rSXrjgWSgmaBEJ4IzHqtQpJAb3sKjbf0UlAPL0Eae+dHjSlI60NuAjD+&#10;Aw/xim2jj3/Cd+0FYwJFyaC51JyLF3ByXXtBeskJXppD9TOmwFogWLHFXCtYxFc44p9j9ytmtcQa&#10;XL4ZzWQgidMGjwWl9EIgKyHSB+8kCRIVgTQ88cg9QSn5CljxxHjoRaPkDQ7mfXpAXsYEu3fJ9RH8&#10;wqFXgAuAjekcrsZCO/h0SGIgoW05NtwkRD1t76kr+uDslRerNeiW8eKtpIRumhPTW/yEg2Ab7caT&#10;EOxqEm3RwVezKe1cAxMd7ERbdOAP/aSHPY03Bhzprz797TDekhG9RQ+ZKID4TsmrV6/+ev369dM4&#10;vTrD9qwu6YOwbOP0y4/8yIZeohnsXpXD232dpWQJn9hwK3fwHM8c4y1+9PFXPgvtZFqyQVfEJ2JD&#10;82mvD9BxvNC218F7ZQdvPaDrJ04wfv4GX/XjB9gCebMf+sI/SNbI01ZRxb2KA4qsfVOGnFuNRP/g&#10;oI+NPZtTxcTodd81NCgSGBMO9KNv2KCfD4w34ibxCJzovD36+Bd87pUa7fHVRgb4QL/gBm99yci4&#10;5IcPdIRuKX6RJ1yCiZ/GwGN4wR9s8gOX7fKHFUrcc43+VizRVqG5FVIKeop7rZBoRQr7lXAr8Lme&#10;b8bjXi+Dt+v0nn7jGdj8PbsFQzsFFcVEuOEJmF7J0Rbdig9spdf38AZucGG7ktRWw+AD+0WHc/DE&#10;efgCb7ISi9JTfeDqmrkVj/gd7fgP8wqew5Nvo8Pg4wUcyMs5PtMpcxF9QQc7o7vGJQv44gGfrk3z&#10;APnRa7ZHpuRdMaQVa+Yn+LLJVnnxwdrgOVnSdddawUlP2T295HP4TP3pMZpa3YKf7Ed7G9vVB2/I&#10;plU07IqO0i0wwOI7tCUDdIKlXQUq4+tPHuaQXjFCD741r5NRc43x0Qd+Kxrh1QoabdyjF+Ye45gr&#10;e2hi7iUrbeHbq4f4Dgb84AqOscnNmGBqb3OevFtooA+fAFYrcuUL2vSR1wou7jkvLhRHiBXEzKdv&#10;vvx2JYnj83WcktQKBhVTBIwVW7bwINjef6t5+/bt7TrkBKIFq5KLXlMQMEC8bz+UAIPdGCXezku8&#10;bfDbvx32/nj4a6tPKyLsN7HffYUS/TbRL7mxd63ku0KJYFpy17v6EibfUhH8cuSERRAtJ6KIHC7B&#10;Mx5OlCB74t1HLPubyZJugSGhUgjHgvECdsm1oK6ggXJS9pRHQlFRCq5wlrSgV1AumSphkvxJEsAs&#10;SXHdsSRCMq14EP/xoYLJJoPxNd7F04pdJZMVN1xbuZdodrztu6atcW0VaoKTrJNb9yuowFtRRKJj&#10;VYdCEBl27im7p8aOJY32vijvmF5IiAT04YmP9lUsyYIx90TUMT3oo5vk1/L8ilTBkjjgO7n1iojj&#10;bEhb+gIOudORvs/Rv3Y4VkQwnuSM7ujfX+SSYaug9AWT7ZB79ooWcOi1do5b6cLh0G8rU8Bjv3hC&#10;R0oqKwT1WkjFlop+eCIx7IOqFZ3AMDac3Ycfh8o2tDV54nGVaw6vwhFfUuIPH/SAh5892deerbEP&#10;9GiPDrxGu2PX9MUH1x1nB3AtKWc3rSqzKsbqnFaWrN9YHbS516tb7p1++d4fXKJX0cDW6hF7G/7T&#10;gy1kVISoiORY3+C12uPz589PbVstUgGlsSqAdK3ihfGCWeGj13jIo2Kde54a9nMN3HRKP21t8b9C&#10;TJNe+LlGNmC4Z56puNLrOPShokbXzG/JmH7C3XnFVPJyXlGI/bJruuE+uvhre23Zeq9Lmczxme2x&#10;TT6G3rE3P4VScwnfamwBT6/hmR8kSTaBoSTPEmuBW09hJGyCV3otOJLYCjzMAYIxQZvgCQzBrQDO&#10;/GMu0laA6b69ILMnYwIle0mjgFGwUZAtwBMoCToFtIIhT/oE34JtgY4ArKXtPS0UwAliBJ2CWu0E&#10;SsZBC3/Gpj04QD/ZtIyX3yc3QSH6zJESCoE+2tm3MfGFr2lZvvt4J6BCn2CLL8EDQW/zMH4IGN3H&#10;O7gZu6KBdtr0dB4e+C4wNIf3ZEx7gTNazQMCTLx0DR+NTVckJvAHk1zgCUe4CCzxhczg0UoGSUmJ&#10;qHvoVUyrGAN/Pg5MhS2yBod86QG9IedWuZA1vNChj2RFgioYF7jDBf4KBPSM3yQbOAnaJb5oInuJ&#10;CDhgo6Vkv6f2yS3d1FdSRwfpFR+vn/7ao60ngoJ4PIQPXXNM99DWShTH+uMRuOinq9rCzbHAn66x&#10;IckmfsA/Xe/pv/v03tN2sscPiWfv8oMvaXQNf06//MhPf0kZ2UmE6WQfw2RLrhnXNTwnM3qMbrEk&#10;flVk6TsxfFw/fKRX5tsSJXxlI/RQciOBwXP6S5/osySQzOiBscQp/ejOJo8lVWwaH8lCHNoqqIq1&#10;9IH+KgLwVeIjMNxHZ69w0DO42cg2+ug8GI4rltFZ9sgf0yHtK4DRm75VxhexbbpLnmBIluFRMZVO&#10;9UFJ46CRbWoXn/Beoud+RSo6ra9z7dkBeWqPF+gzBr661msacIEj+Ftw5ud70m8j917l4MvotmKC&#10;4gwc+Qc2yi+Dw98qSLBZsOlE+sQuyY/d69eqLG3wVDv8qeiicA4OGwULX/soKBgVD+GGl9pYoQI/&#10;cPXj68AxLn3kg1zDA76dHqMFz+ilGA9exqdDYlz48BX4TJf5PLTgIf3GX7oKJr017+AtvdOWjvBt&#10;5IP/bI4dwFvBRDtwKgKhjb6wGX4FT+kyuwAnX6APu2FX6DC2Da14Cr+KkXS/Aqb5jv83vr3CAlj1&#10;pSf4iSf2rahM/yvog6MPGvuWCrzAbdUZ+4WHvTHAQC/fw6eas/h/bbKx3lRgT2QALhngi3Z9N4XO&#10;0G+w+ZAevjhuVZtx8JWP4PvRR69bQeIaPXHePA0fY7TCkTzxAj09RBIneeCK/+YJsQP9kT+4L89g&#10;++I2tgeWTZ9iVvOZ9uLH0zdffgL6ElFBo2SoIopEqK2n+hVUdmVKCWwJn7a9hlMyDKZNMiII6jWP&#10;3uveFQkl3ruSIBz2ns14BaGKFfqHTwmz+61U2cQ+2ktubBVMdiWK4/41pmNjaduHPfFNwm0pviRD&#10;kM7IBS8JqcmJYphkbIyEYPFAUYXzJ2R9BXsMljITsM09QTlFQZdXatDWChWORjvK01JlCgS2YLTk&#10;3B5tLWe3pzACUvKRTLSqBG0lW/1F7CaBy7/nksT4Gc+dV+SI/3sPXY7d3+vaBhde7bVvxUhFkS3M&#10;VORKF0pSFfYkaq2WIAcbA5JItbReX0kRHSvhIl/t6DR4xsc7/MbnDDh5cMwSAO1sJZlgVaxyjNcl&#10;7NqD3Uco0S8BUxhIX8ClM9pmOyWIJX8ChYoM6JeokW2rCySCaMNLdNsUJvRN39Ftw2N96B++attr&#10;Q8kJPH05oQpucKKf+AN/PIG3NvEBTmysCRNcjo4dcIT41Ks4dFs7m8IHuzAm2GQoYa14ghfuoV8S&#10;5T447KjvVPBVJf/OOdmKYGwcbtkFmJJ0fECfhNcqg12ZlI6lw/iSLaSX+P1vFEwqjOBjBRFb8nWv&#10;FSAVUNzf4oe+3UcffvSDX0UJbbfIsitK4l84bVHFNTrgXPv0v6JJP/7Tte67Z6+vjb6hZQsp2rT6&#10;xL5Cia3v9fQdIXpGP10PDjmgt+KOAvC7d+9uNqEdXe+dWn4crXSi5ezOC8j5BHqb76VnJmr6F2/h&#10;7D6/TWfg0ROSVh2aFwq4BAgt+xaktjIBTgINwYrrjgvABBiCJkulBXqOBVWCcU/P++icwEdAIzAV&#10;JBoXbAGPMQXHVgoIlHr6LTmwN4/BTzAv0BFMCoIERwXK8JD8C/AFaPxiwRg64e06PpI5+8c//QVN&#10;dA0PzYPsnp3jHR+JV2iHL9rhK2h2LogsMHNsrhX4tuKNP4GH4Bp/4SPg63sYaOhpfsvy4QO+++Zk&#10;m/t8FZ4IFNEHvkBe4oGfcDcWWgV6dAF8CbvEQdDZEzvj83f0kE709EwbyZCkoyQPrwXN+EyuZAKO&#10;PumCxI1cJf3k7H5PHyXgjgWmvePfN1z0hw/dJkMyllQYj6wErq0GaZUJ+QuI8bPXe1q+TiaSBuOh&#10;Q7IU3XTM+NqRp370Eg5kLGgGE8/00QbukiPBOjrhiqZWp2gDJ7rlPn2XxOE3ebZKBG+0K6mVQHoy&#10;jlYbvTUuPvbRRcfGl9Qa858WTOi6RMceXySaFWn6dgH+o9WY8BRHGhetaCxJgQ9dxjP+QXKqHb11&#10;jT24b7xsgdzx274HCXSALOlYvDZ/s01weq2AHtJZ7fIHcMcnsPhMY1akS99aScD/9koYGaBFosVW&#10;ewoNX3TiR6/xgWfjl9xHH79gfkc3/eQH6VBzB/yd46NiAj1jv+KCXqPr6bnrdF3bCjnwgyfY4KDR&#10;dbyHa0VARQ/XtcUPOIPLjuEJb3Kl03iOb2hLD93rdRV+i/4qorEbNobeXv3pVUv6QW9d5wccK2LA&#10;HUxj9tfBxtOvFRL0SRvw+HrXneO5FSnO4YCWxiV/usb22RF7wj8+GA+aK8iHHLSBCxvHK7SBAxcy&#10;bsUM2+Qj6QAY6OI79CEvtgEGn2p8usD3irn5ALLAHzDItBWAfc6AvuKvNuRhnF65o5f8Nbka177V&#10;GK2ioKuukTVZaN9HY9mk667Bl/zB5PeMRa/Iil302ljFarxjq/TOuPSiV1JaJQVuxQU8Nh56nDtm&#10;s3y1cdhjxRqwW7nkGh/avIAGMjNehW7ju4639KU5lpzwjqzAwRN60D87Gbd4RGwBJvrBa6UO22zF&#10;ifu9JsOnOMcTbfgneCkQib/kCXIG/oS89RHjmyfJvlVx5mJxF99iHmXz+ovtxGHakEcPGnqoVSx/&#10;+ubLr6eqgnqB464ckSxU6NjiRIln1+rvOBglCCW42igscJASEomF9o4lYb3jbdt+4DaOc/uKNsFt&#10;/Lb6bX9bRZTwLMEPbv212VUTgjj9JbMCb8E1WAJv15xLqD1hlozCz6TDOVJiSk+gzilBH7UjPE+g&#10;TFyMuQmG4++dSu20AY9R9lpNwb2xHBM+ReupvWsUpSfwHEzLKymr64L+VgLs6z3gSi7ohiIQPgj2&#10;4YhWNFaAiH/JoyKZeyWL9hVHklkyiOcd17e2ySj5JNPVu3QGno7BWj1qfMfa0D36ptgENt7hPePF&#10;d3zGS3wXxFtVgg/0gF7ghQRJQQX/02VwGOq+awcuZ00m2uE52ZChhE7STqYVXsBsFRbbKOlDj3bk&#10;xLjd5wzoTgmx+yWSnAAZCwb6+Bn8wIIzGORMn0sa3YNfsrZvFRhdxzvtJCtwk+w5FkThR6sY0OZY&#10;cgOOcUo6BWh9UC491RYOaIIXnQdT0QbOrZ4wMQmIeneRroKFx+5pBya+cLD4Qbcr0rgGLhj43SoR&#10;48LZJIYOBSI0471j97TTHn7atHqHTBVL8Cafla6512s4+akKJdlB+n765Xt/8KGj+F5hwlYxpAJG&#10;19CxBYsKGvSldulT/5xFX7YIor/2+O062W2hpOJJRZraGbv+6R8c6B3/aWslXH0c62fvvIIIOBXi&#10;jN9qEcUTm+MKJ457Zcq1CiWuu0Ye7AA8c5F/R2Lr2tBXk7M+5Erv6JN2dI6PhovJPP00GfMHdMf1&#10;VpjxCXQJnGwcLIm3wFHwIxisMCN48WRPUOccXEGLQEXQLhASVAkS+HZBlIBGn57kCLYEegIbG1j6&#10;tqKAvxNMtdJEsCNYdF8wp7jiHH6euINf8GdOk2AKsgti4Sno6Um9ABh9CgnoZ4NwQ5vgUDtjkYX5&#10;Br8FZy3Hx3t98QYOfAjdwXdBGH6bm3svvoC8V13xHQzw+Hfy4AvwGG/QjG+tjBCYCvAkPZKDniAL&#10;vNFHfviNj+ZRSa4++uMdGQn89MXXgn/8kgC4Z46AC/6bY/DT/E6GrSBoZQccBa/ociwQ1Q9v0EsX&#10;4OheMscLc1gBuDFbWUfe2khiJAoCajS0MoFcBL8SIX3hBg8JjtUWaMAP/KRHPYmlC+SjHz2TkFag&#10;KIB23IdWjWvu4gvoNBzQRVezgVbz9LSfLoEBF8foBRs++GfTl6zsbfBBD3rpowRREtC/NukvWa0I&#10;gQeKEopdEk64eirPPlxHr9cCfCvCRl54cvrlR34SYfTDp29BwIN8bXQLvfaSRokiXcR/OmYvrqSP&#10;dFdftOOZ/vb4qI1EkTzTEzZC3+gYGwM3H0H+bAk8OmSu1Yfs8V67lvmDS/70Ef97HQ1Ord6hJ+DS&#10;czbeSmkJHBnY60eXwYSTrYKoMfJjaKAfJYLoJD92FY691qI/2iW7YguwyVs/+Jn3+Rh4sSW6wSeg&#10;3TjocU6XFA/IHC3pI9zZjSKE8cgIDJtil7a9GgBHtgZfsbg9POkom8BTcPuQK5rZaUVr9gsf9sXH&#10;8LVsBR/oN1j0hJ3RT334Htf1yZfz470yh2b9e/WmlWPwp4/whRscFXLQVHGyD0U7Jme00l88oTdk&#10;5Zyfd07++rqGn+hj82jRhi8lr1Z06CN5pqP4ChdywTu8hytd5COSnzH4f7LVng6JN8mYncGNHPKx&#10;cMFTvrjVJGilv+YO/NOPHfG7dBFe6G1+QgO64AUXezrIL9JHcsPTVrYYC5yKa/lpOmT8Vo7gj2vw&#10;lT/SefSQK56AQTbxRD94sSHX8dKGHrzSr/meH2MH+IfvZEBPjMmO8Z//4/NcM25ycwwvMqMn7qMT&#10;TyuUoNPY5IFv7J0NsFG0kJH5mE2ij7zIScwuzqLX4Gknh+HDzGnOzaHmcbG4fIDcWh1XzK+POYGP&#10;kb+UW/Bx9uZE18R+8hm5zOmbL7+emBfsl4hWYGhVR4WUEtLu16fzkmHXJVT2ksBWkgg8Q05A6Sl/&#10;CWcJcMlzOIWH6zt2eJUIlyiXhJeUd72k27577btv20KK4LaigUAcLZKtVpZobxm+5FvAXyWboHvK&#10;RZkpg2sdEzwnWsLonCAJnTG1OkXy7djERvjRR2Z4qY2N0wePUlEQuApGBJSUgrKGE+U0eUhmJCKS&#10;SIn4Jib6GwONfQeAMpKb16zwB0/6DgheudZKknidHCtmVEhzvT29qijnWgWSiiDpwRZT0rHkFJx0&#10;Q99w6b5rfVvCE2R0CNrwvidvjN05p0eODLrku2IGmwGTocVDRoqPEj28zsgd41/f7SFveCnCMGKy&#10;wlP9HEs8K3rolxzJpoTfXvDiOj6UNIIDPkeiWEEfJAx0QJ+SfnLULpyMWeLN0RjD2HiGVnT3zQ54&#10;GgcN2oAbDXhpAuHA6KTznv7TKWO3egQcxSf8VFSxd8/kiO/o4RThCoecn0IF+L2CQz7sxR4/waLL&#10;JcfwgF8FEz7IKinvdvf6GT62rFcfOq892SqI0hO4ohdeaDKWYoh7/EM6mv5WNMkW0unsd32n89Mv&#10;3/uDY8UJRQy0VAShQzbHFVTayEO7VppUxKhQcW70275CTMc2cIxfEabjCietSLHxddp337E+dKPi&#10;SHiZDPXNL+3eBh55kBm5Vhghn3By3CoUOlYRhd7Tf/6C76lAZj6iFyZrOPApxuHnyNqxyZ6uwE1B&#10;yT3BlIChIl2+CJ7GMuexLXhlE+SVTTu2F0Dz0XRc0CHA4tvB5ZcEYYKbiiVwkejsqxWSQoGtwFgS&#10;ItjzNM8Tv5YBSwhbNitIEgAKagS4EjjXJJb+GcQ19CmOCPAEQcaTlIEBvvmk+cf84pqgq0CKzaOt&#10;J0kCN2MLqtg8PpG3+wIqvGfH+GDe4pvNm/waeCUdFeDIQ1AKD8FnT8rhJIBs5U8FAm3ARLdgF6/R&#10;0hNP9/BYYCjg0we+/Im9pMvcLODWXuLSij84NIdXyOqppHEEa3AFHy/R6xr5CWLJXFtjSGzwXfuC&#10;aoGxPiW2PbEES8JAT+AtkJVU0BmbIBovwIYjvPFUPwmPgLmVIWSOF/AHj86RucTTdTwDS/BM/wSs&#10;dEwyVaGHXN0jK/pW8g8n8xJeook+Sjb0wWd94IRvYiI6pS++GFMbsiIjPEIHPXcPzfCXCEgSJHRg&#10;4xV4cKeTdBy96AALjq3I6RssXrmxJxNJa98aABedEk6rhNw//fIjP09o6SG4nsRXBEKnAggZ09sK&#10;D/DvARq+uEcu5ERPKmjsA7uKcmSPByVc+uFdKy3ooevGpGvu2/gGOt2rKK6RkfHxrSfPkv1eH+op&#10;uDb0y0YWq4Pg0HtJWcmsdu7TOX1LtvgK9+gc/OgJXSO/knO6RY8khfSAbFxnd/yIeR6N4FakEHPz&#10;Dfbkrw87or94iH+SWPInH/3Yl76uo7vviLTqwbVemdHWfLJF2nxfr/Ckz+jBO/3z3eAo1qEXDH68&#10;f6Dhd8iafmoDV3xt9Ujj4FkFTDoFPr1jU73GpHjC15C7ca1I8S828GeHrSYgAzpgjlBQYdvawwde&#10;5h58ARMtfV8rfYEbXNFujiBzsLSnD661ag3N8Mc3fHIPD+ir8YxLrrZWVaCnIkar1cwZFYrpv3N+&#10;s2Ih+vLtdBksMOEDD3I1Jn0gI3pCB9mEdvqQNX2vWJPOsT02SS/0q3gH/woU2sGFHuCtc7DIC410&#10;Fr7uV3yEN77wSexZezhV8NaWPtAPPGaX+rBXxROyqUBJpr2qRP42Y6CLLOEPj/iHX/jAb+rP9/Qa&#10;n2P4mv/IHF7kYS7ng/gQ9PUqPbrAN9fIa8RpYnDyAA/P6QC+2fcQVhwljhQT9G0S9+QM+vaw2P1i&#10;R+PDzfxTPCZ36U8tTt98+QnkBXMSB0hCwn4LFSW2FRhKSCuQVJSQ3EoiPJ0TeEpOS7S2WCJQFThr&#10;r8hQArwJdXAr0rTqZZNme/iVXAejIsiulKl9sLdt8IJfsuMaetAhQXQNvgJksCVRNt8s8VFAdBIG&#10;ReLsc6oMgCEKpiiRCaCgmwMX1FEq1ykbpZAA9uoAgyuRJViJpYDSeI7BoCC99iMB6NsV5KkNZZWI&#10;tvKFsoIBbq9f9DS/pIecKKZrlFji6Z4nsHiAdrJ2jE8ljPG6YkVFjfbuVwipTfxPRskgeZzFEsfn&#10;6w/ulYRuwppewlMfum7pP5q2CkpW5CCpYNSMkAFzBAwsvtskS3jG4GwMtcKJyV0wg7eulaDBy/ho&#10;YQ+SbgZfUmfDgxLAPkQpCaQrkg7FDzIkl14TgY9jukHm9IFMW2HkeoUesDkpcI1bQqsfXIyjbUXB&#10;PtQseYGP/n0guIIcvQHHuE0QrTghg5JZbfqHJ7TTMXDBosv64x2ewQdP0Zbzw2e4auce2iScdLmV&#10;a/gPf/xBJ5nhgz0+Vnilu3wTWWhLztlEOq+9ve/X/PbbbzedkTQrttmstKJTaExX6Rl920Je56vD&#10;2Uh6f/rle3+t7GjVBf6QS4WJjreA0nlFFOc2vNsiBp5uu4ojjVkBzdb44aIPHagYt3DAzm7oRQXC&#10;ijPpg60VJeHTPftdKdKKEjrd5EjvWllC32x0Y18nNU/ZXGslF93jd32Xxl/Uhy/c6C9doadsw/ez&#10;2LXJ3jU6CC+81Dbf6lrfqeLHm2vxQ396Q0/5IPMGHy3oEjDSWTYg0BXICRolVeYZwVxP/gUygiLB&#10;cMu1BTMCnl6h4esE14I1wZSiR0GPOUrwJcAVbAqOPIkS5GmvnyBK4AkePFv2DG+Bakm7RK0nc2jW&#10;T0AuOESb4LClxwIh7Y0PpnP6KKg1H7J3wRD+mcNarq+dgErwZgy+gM8138KDnwRPIEgX+Rr4CM4E&#10;cGTKd/Vgw9MyCQPY9FZQKwDnR+AgaMZ3tDin1+how0s0wNHcgSa8AzcfZR6RGOC5hJK8yFFQaw8X&#10;c5L4oSfW5ia+X1/zUk8F0U5eZIX3+C4I7hWInuBKUlq5gVc9aa94RpZiD7pP79HivCfN2uEjvkga&#10;8IQ+4AP8ejWKDpIZ3uC/YBWt9AmexsYXuMOnwp0n4yXdAnY8RAN9pVf0yDitCGBr+pfokwsa6Lwk&#10;D27ohhPeSyDgrB354zNctZUAshebBNN1/CIfyaJxwe57CuzBPbyR+Cmq0JnTLz/yU+Rh02zQGJIb&#10;MheLSLrwEs8q7KCHLHuKjSb32Qj97xWwimH4hKfmUDGoe2gEWxtjOxbnmLvxnp/BJ/3JH3w40QM6&#10;UQENHEkXOUoY43ErCkqS4d2HdsmHTCviuYfvrtOBXUVQwYQfhbtkkc2gCS7GgJu29LEioWMw+Sx+&#10;DK5iY/F3rxAZi2+ge3TKmGwGjvlg1/kpMPfbJGAoVpT4VhTA24oo9JGs2GWvOrTChg/T1z2wySB7&#10;x7tWuMCj1474ylao4CW8yYEuKt7p10oivpZdtaLcseJGxQE8pL/wYZP4XKGDL3VuhZVx6A4eVwBy&#10;Dn94aANXdg+2lS1sHY3oa6VhRb3sio6jj67Ag6xaFdVrUM75QnxrVZj7/B7d1Jff42/4AbzEj1aT&#10;8CX0AB7wI3OwjcvPuYavrVBBUzqIz67RU/KBC5jwwRtw8dYcQy5o7oFEDzbgWJGlgq/rxrHvr4PR&#10;RCbkSf50tSI2/0TnFIaNF2/AIzv20AdrwUQP3OgifsMHT8DGxwqo6CnnJM9WAbpHr+HAlvXBP/jp&#10;w++KSfAcL8i+oj3+gIevrbI3PnjmUPFN87c25mvnrYTUjv/q4VYPQ9ktHMgCPHGAWNIcDYZ50QME&#10;cOBAP5zrBy/60MM8eJtLxXByAjFdcaR44PTNl18JaO/yQ1byVZJpk+QJ8DaJLZFt2bkEpNcxeoIu&#10;AIWovcBQULtP5bVVjKjYYSvxLbnYYkeJRkUQ1xyXUJegdG/7aBNN9pt8N140uV8yLiHyRNqx4kB/&#10;x6td/4rj46ASOAbSEwyKV7Bi4+ApIQFSAgGUSYADZ3AUonffBEUcgSAZr/TRlhL1ZLbVCwJLe4YL&#10;lgAQTZIHCkEBKZiAURtJpv4SBAGk+2CQB+WFW/clzKpvJSICf0pv5RC54Rs+ecKOTxU/ttCRHDpP&#10;vrUtmYRzcm1lyPa1T87aVHABa+Vem/QhWdJPbfvLafhK7jkmEwrZcBwMl+ExQnzFdzzHQ8bFUDlb&#10;BmdzrSSe8brn2MTleitCJG9wxFfX8ZNdkHE0SsDcIwu80IfMW4UhEZT8uc9W4UU/4lMfHqQbjnsd&#10;S6FDXwkj+2ulB7m2VA1PHONV3wIqiaQ36MBfbdEDb5XbXptBd/rjPtj0q7YcpnPOCXw05ahaVqcv&#10;OOBxqvSQ3+kpPH5zwnQWPH1aegevVn/gD7zg3XvNdLcClfsKQo5dZzctmYW3cYPTaze+ddM/YdGl&#10;CoYVTJKhtqv36eDqb+2zE3p5+uV7f00c6OfwybmCT5NAxZCKKa1CaatgQpf0dS0f7bx9hcLGIT/3&#10;tHXPsS0cwKzIUsGh+67vPbC2WFM7NFRE0aYCSkU4Mo3OLTyyk1ab2GvHZsiA7Hudcn2RMbXNXyiU&#10;wZEfMC7a9Sdz8NHHV7RCBI/hjL+O4WUcxyZ/EzhdNjeaN1phxc7QIojoVQr2K+AR6PBJgnXBt8RG&#10;sKlIIngR0Ah0XRPU8GMCSQG4foKlnuC55hysnmYKxiqslAS6JogUQAlU+8cDyaJr5ilBm0RRYCaw&#10;ExT2Oo2AE2wBqqALPQIywbLAD13uwUm7EhjBFr/Ld9pcb/UJPvEjeE0WbNWGZ67RCXrSUzj480/4&#10;JRg3fkF8T9HNz4JMQR/eagO/CjD64ln6yM+YK/CVXNGFBu3R1Hdg0IQv8dXTZ3vjCljxy5gCznhE&#10;LvDjl23kSg6u0TM+sfbk5DpfKegmMzGD+2KJjskEXLB6ModncIWfmERwLdhGK/8Nv4pfAuSSUklb&#10;K0EErRVOnAuYS8rpOb64R8eMXUEHvsYWqKO/JfV46FrfqOCPwadf7pMROOKolsOTqaSPDPG87yhI&#10;UvG3oo5zyazXE6wckNS43ocqXXOf7PSXdNFTCadXGMBGX8kee4CvRIXOGAsep19+5CfZYldkBVYf&#10;6jQumtFoMxa8Jb7kjid4TC74Se6SATFkSRM4JZJiA/ZCxys42ugr+dF5dkeOrYZyLEEyPnrFt/Bi&#10;P3QQLDqJBrJiH/SDLLWFk7Zsi57CX1Leq2H0h26hEw29QkUf6DJ9oD/whrP2aKbbxtWWvzMGmsnI&#10;uPrSY9f0ocd0sAQSzFbC0BEyhTO5GlP7VjrgdQViemnDG/jDAz/QZ69Pq8LwHw7ugbuJJT6xL7hp&#10;w19lT2TWagn4k7Ox6S28yQsPyRWu9MUcgHY4aUtP6bMx9eHDJd/GJDc4Wh2FZvZF//3TDRh4BLZX&#10;dNiGPnjl3Fj4yJfhm3mIPPgVY/F18KaH5jJ093qfduSvMIl+8RndVYgB37jkaJ5hd3QTDP3hT9bk&#10;apxWRfJr+InvFQ34GfjhZXqt2IaX+tFn+kTH8BHv+Rz4GQPvWwVBL/FdH3NTqz7JTIJfoZovYwvi&#10;TTiRCzmaD/EbfXTImOCaG/qmDPnQWXOqc/fAR7d5F3z9tKGv6GqFIhnrp+hi3Ar37ouP0QkWnTdv&#10;oxMsdPH17B1v8KmVLa3WQSeZ9B0X9OGRYzG1+b4HzBU2wHNdrI435kZ4FJOTlXbNT63kBBs/9Qdf&#10;LFAuXAGY3jfvgWW+grtNkcReftB5DxngUvxYriIXERvKaeQY5SOnb778BJECR0mVoE9C3FJ11yQ3&#10;PTWTPAv+JQ0lf4JHT1oVItyXePVdFEwSBOsv+e4pv8Czp3kVLZ5Lfltdsgl410uwg+G4vj097H7X&#10;3N+ta2iy1V7A3N8hW1GiSOLYXvEETRgumBbMoZnycT6cFeFSIgrqOmV1zZ4SVP1KsBRFkEHBKAul&#10;obSC5i1ySAQEUwTMQVFSyilgFMxJIgWNgnkJBEehr2CcQsCZTHqdqHauVamDCyMTgKLNyghy7ak9&#10;Q1Egef/+/Y1nZNIHfltpYm+rcFFRpCSyokcFtwop6cDKvPMSzfqBmdx7DadCWcWUktQtmPQKFwOq&#10;GozfDNO5AKEVQOTD2PCIvuIHHuM72fQxRzLSju1wmK36wXsyY1+MExzj4j0+9d0I/KsYws6yIcdk&#10;JtBVVJAwkAPZcBiuucee4EHeLYejFxIGyVtPuuFBnukUO4Jf3yTpWEKHX66BgyZ8FrjrRwfQ0qs6&#10;cDS2thVES9jxxAYPeiZZZUteY1N4gwtdr+pLj8nB1vuIvWLUR4/Ba6UNOdFZslL0oNvG4BThQ6/J&#10;ooQeruiGAxqM2Qdo0S4RqmhgDHKzisArd7tKKd2vIJcOp5fpc3rfva6nm9nE6Zfv/bXywwbvLVTY&#10;KpDgo819elUbepe88gX2FVUqyFRoijet4tCvgo3zVoCEV8kmH2Tc+tJh58Gu+OJ+tNTWvYoh4LoG&#10;XitH2IT7jV0hsBVV5NprMWxLO30qLPe6BrslX75NH5O7CZjOwaVCMv2quEtH6UmvgeGxc33ppGvs&#10;HXx0wUFbuklX6QC9Yst8T8tPbfyMuUJC0bcNKiIIcFrmbd4RKNF/AbMAW6AquBK0CdjNPxISAZZ5&#10;SDtBPZiCVgmRcQSVNkmCYPjFixe3YFygKmBxzxzXCpaW1rI3bXoCXdIlMGPLFTrh29NZwSde4Qu7&#10;b15ij2CZI/kbT4gEVr2eRBb4Aq75VeBERsZDS0EdXgqkBdECXnzDI7hJlAWnBYtwhqOxBLv6kSEc&#10;jVVBHJwSJ3zGW75VnGQ8PJQ44rtzAaWAV8AsGSmB4C/5NQG1scEyD/Hx5h/ycA/P2IKgGlyboB4P&#10;4deKCTwTDMNbQI0PrgueJRjGaAWlsSS4cKQLNjSBBddWOaFNYmXDW/y2Rzu5aifx0QdeJbNwB8u+&#10;wkirArSjd3DodRrzFfmBh39kYj6GA5jkRW7a0r++F0F303EyxiM6QsclU86NRZfpq8THdfiiqYdb&#10;JaToJft0H976wAnd9hJCbdATD/+Nggma8JLcFHckjWhHD16SI1zY4suXL28rW+BDV/CVDyjR095T&#10;fbTjhQ1c+lTiSn/oIHuk4xXJxH58T4VBsOkRveqpOj0Vx7Z0n4wlqxVOwYFrfgls8sJfPCVH/o/c&#10;wU8H0ctGwKMb5O5cH/ddJ1O+g99AOx4YtxVIZMlvsCOxkHM6Bw488BGv81Hol4SxS8UAcIxBL+xL&#10;SOOt5I2u0Dtw8c41fOEb6JYkt+IFvawgCm82i/fsp4KXvhWv0UMv4Se5x3N93eOzyJR88ZNuxBP9&#10;0LW8xO9WHOpLRug3Flol7HyRvgqE33zzzdMKNcm9+/ENf7xuw44qeirA+OYJm0IT/isyOsd7OqNI&#10;hqfNWWCwL/f5tlZ9gMnX4wlc0S2+wzN+ur8kpnvgoss5WeM/n8iO6Kz5gP40F5AxfW3lFl9CVmDA&#10;WRtw4YLP7qXjcMOLihD4XhvzBd3BIzykz/QOb1qphm56QFfIgT7QOzKr+IEvZJlvN25zGV0zrjnI&#10;2PlDPpIc8VJf5/I3Y7M5PMFjfAWDnbI582yr0vgDsNk6m4zuCu02vEIn+aK1h8p8hLZ0l4xsxgaL&#10;X9FnYZifwKVL8OseeaOrB9ZgsD204UEPT/I35N0DQLT0XUS60+s34jhtzK/9eYQ4TJwh3uc7xKti&#10;PPGcvKhY+fTNl5/gvqfOPWkUEApcBDACTEmRYFbQ2YcAeyom8Ox1DAOXJPehRIlm8PsXCQFw7XqV&#10;AMzzCWxLp0uE9x683bfBsfslJ7vypWJLSc0m6JKYVtIIluHRBwj9+4XgGXwwLMMXsDN0QZIAGs2O&#10;GajJk/AZNMH3xM81TpCCELgAk+OkQLbedaZ8JgEKRukoofYF5WRDGeBAAfvnE0rS03htU4Z90qmv&#10;YB193SM7ctG+FSu2nppKQrQlA/LEW/TarNTwioLkugS7wgneJ6czMSyZrJC1T9+T/xZTWm3SvY7T&#10;iWBVdEu2FVvs4aaoJ/BUpIAjA8H3nlQycMFCy8AF3H03g7z0067v02inv3NbRZVef+qbGnijONBH&#10;Yyva0PmenNqco6eky5iSKHKCB0dsUyxwvSSR7MhcG3gI6jcBtWmHB8YAGxz3e+WqQg58WzEhkaxY&#10;Ai/Xwabr6KQPeCKINuFw6O73lJy+0S2+hL7aWglAT/1tLTnAO90Dm3Ok/3Sac+P08JlMJEv03PW+&#10;z8Lhu9eKEjJCs2STbZADXYYHPqC7wkWvesCNjmfr8G71FZ5YXcJ35U/s0+l0ruN8Tf4tfTRmvO3+&#10;FvBOv3zvj6zxpCIFfWilSAURGz3awkjtbO7typEKF90Hp+JJBRftXKdPu2KlYoZ91/QB0zU6gO+2&#10;ChzpaccLw2Y8OtcqApvjXrdpJYnjCin8lmv609UeAMAHPLKwYojcwGOz2vOP4LElPhgc5+yOvrXM&#10;Exw+ED8LTuiYMdhMq/3wD0ybeZRd8Nv0nU+ic2xZnwos4JkzjMvGBDOeuHkSZw6BGzvzZEZg2ZJm&#10;AUeJhaBdkCnQFfQJPgSLgj2bwFeALWB0X8DXkzJBtODTMm9BtHN2CQ9B8j5xxQ+FY/MWfIzDl+JR&#10;SY95DM7sV7Cln/kPj+iQewIwdo035kGBpkIW2OZSc6ogTwDI9ntNUlvjVDDtKRh82T5fx5bJgY8S&#10;dJmL8Y2PYH/6Cjr1NYYnr3hDpi3jN45AU0Ar2IW/AFtiqJhi6wmewNO8bnz0m7v5J/zRHx/puUAe&#10;PcbpibrAHG742BM6/lTSIUYAC3zt8FJ8ATf6AJYgGF7kWNInyBack7trra6RUNEXumarmEOWcGu5&#10;t+S9J+hwJz+w8KPXb/CB3rnfqzRwMDb9wlN6o1/v15OprVWe+rhPBmgGS1JkwztwjW3OQatEQ1ty&#10;Q4fEpaf89Bk+NrjjKXwlSYoOJWW1EbvhkUKJbz2UJMPfE3GFEvv+XUXCqS3bY5unX37kR0ZoN5fB&#10;xXeDbGyYHUr00IdevIMDX4BOcx4dYY/atkJFAoz/eIYGtq09HcMvyR3dTofoE/7QJfKgH3CStOEl&#10;GPhFB82rJVk9/S1hlyzrgyd4KPEhO3LDYziVUIOBXnDTC8dkWLERLRJJ91tNQjf4RvO6hEs/slNg&#10;YPtshF82f9PlfBy46K2AQ4fEUuAYC+/wCK/xA+/0s8Ffe/bMLuiPMfETrhK6EnmbMfASb/CAPeGb&#10;vXZ0Eu5sGc7Ou0YexuOTyKFVQPhpxQd86AS7wEd6A2YFvnwH/oLB7swP9LnCjMILfUEL/jpWRKQn&#10;tsYid7DBJQt98cp1r9ZYpYX/7tM5BRG4kTm4Cv3gooF+8SXglqDrCzc2bc4g/3TbHImvxsFr/t5c&#10;gTeKEdrjKV6zT7Tw+/Sa7MCI78ZGF145r6jRaiZ6jX9gkKexyYUes8/mFe3RpY+xyIDt0e2KD45b&#10;DUpX6R2egKPw0DxNd+QS+lX00gfOdIe84MW3s7NyyGJe/gANbMh9/eCIt9qQgfZoNze1ssl1Gzrh&#10;Al/jo4lMKmSAFRy4wQevbdqTg7HwBq/NUa4550PAtbHBVke2kg5MNmYM7ekH3PRzjf72kKLiKvrk&#10;Cq6Jx8y1ZMnO+UG8tjfXe7jmun7meTFAK33LI7QRRxbbikVO33z5CSZ74mqZsMBeQiNRteeYJFqA&#10;CS4lDhJv90oSCiol0q61vN/1gm/BpE0A677igwRSgGhzrUS5lQMl2BVEjLUrS1pFUnLtvqfBAlkJ&#10;aitF+jCfY4UQ9/ubYJt2gmd9HRtPoqtgor2A1sqSPg6INgKwR0+TTU9EGEhLEykSRXGPsxbA9QSS&#10;wAm55YYURT/XKIf7HHpP39Hg+yGSAoqjH6PVDh6CMgE5GWrXqhAyphBgSRxsPWV2jRIJcgswU1R9&#10;JQDGFeyTOzmXOAn4vedv6XqvK1QwSV4rowod+NvqHnKsiLJFEe3SB/tNQGvTNcdt2vbUH0z4wI0s&#10;GQfc0cN48LRXOdDbayEFvgJ2CTsDawWFYzwvQNcOL8HD/1YswIMM8I99xRe8x0e4kIvxbeTXU/Fe&#10;NZFwwcskwQmA2VNz/KMH5JUz4UTInL21GoVNG5stsmH9nbtHlnQaXHiyc7zRnw6gEW/IR3v64ljR&#10;oOoyh4lf6U3fGulfVNCBJ4ISOJARnNgXml1HrzboRAce68/GXGcraIy3Jgc20dMwk0crUCRScHFM&#10;JngCToU4ekw/0GJsfK2YW9GPXJInmUlq6XYrSbbw4VqwK9ytHlYQrJiyW9f0O/3yvT92mP5U+Kjw&#10;UMGjwoOtIkZFij0Gi7y3eGFrxUfFloosFWbov815RZNdJYK/4FbIq1iyK0Js7tu61woUx4oZrVLR&#10;lj6a8CqmsB22pZ3NuY0sycl8QA76khme0wXzkIImO/BqJfkbB96Kn+jnBypWVlBl+3SUTgpQ6TCZ&#10;wwXO4LFdQUgrSdBhlaIx6dovv/xyG4MNmT/MAfSud3KN22oDc4h5xlja93qAANh9QaZgz7H5R2Kh&#10;j0BN4iVw6Smop8+umY/ABEuArBiiSGLZtOBHguhpt6AXHGMJTAVLAhMBn8BVkIMfgrvewTaftFqm&#10;p9jG62mquU6w1nJ2QRT64WfeBEs/c6HrYOE1H+y6eYt98gOCUDjwV+gX+ArwBHv8gvb2cBHI2vCX&#10;jMBxjD/o0V/Q3usIfBJ8JBhocx//zeH5XT5H8IoX5nnH7hmvIgffKDAU9IJLzuCSb0/KBb4SD/db&#10;XUrnxFr8Kn2CL99Lr2zxEe6C0FYQwAFd+ApfeOAT/ve0X/JjTDKAWysz8NQ5HVEwoxvgwlcyqGAg&#10;CQKHPopZHBuP7yZ7chP70C8ybUWOZFqSpGAHrvH0xzu6pRhA18yraMBvY5AJPYUzHhoPr8mJfpB5&#10;394ByzjwNI4E07Fx2Yx/fpK4SXzCxdN0hRIJn8QQ/L5FAS/JOPjusQvt4Nq/55x++ZEf/hgP3hIK&#10;9uf1CEUTeBkTH9iAtngBLzKUaJAp3qDDXnJJj/C8hw364wm5kg/dkpSQPb2hP+w231GxiwzwmBzJ&#10;Sju6CA7+Z3tkjff41MbOKgDoS2fwjizAs2ljLDS14qmEDs58mkQ3uzIGXlWUTc6tlKAr9LfvDkme&#10;yVFhy56tsc38jEK1WIHNwLVVNcZgG/Cjc8ZnQ2hRXCAXNKIBzmDzD/plf62Eco5P5FfxA6544h7e&#10;gYUW9yXRrjsPJ5s5wjX8InswK5TCT3LfB1jxh+zJ0NzABiqSVjx1j0zom2tgw4Ne4xfa8Z4MtAMD&#10;/+FL5xVT6RudhVOvZWljIxP4oBW/4Z9uoAt/6AO741f4KffMT+jhW9mE+xWm+Xhj0ZWSX3DovkS+&#10;B76u0dEevJWbuWd+pecKHWTXqyxwhyv/Cg7Zot999sLP6KMdWsA3x7ZaQz962yuX9IvM44djsax+&#10;+rtP1vy3ceiKseh1BaaKDRWO9UGDhxDgFBPYoxkudAVcPCar5lL6Yhx6p49zvrTvJtFZ7cmUPPCs&#10;oiHZkoV+2tAf+mIOgn/2jw/G1s45PcZLdkjv0eC+uQL+fH8PquEDd9fortjInIf3th5gyynIvWKJ&#10;NniPV/jbg0L6YRyw+QMxv1zAJg4UH4rJxK3Fv6dvvvwEeIJJCaVCQk9fJWQFnwYX9JUk9L0TbV03&#10;EDglvyEsWN0l0BJHk78EVtAoWZBECVxLmkukS7BLPlxrubuAVxFEEtMmidEWfIE0vATQ4JfkSRTh&#10;Aw9twa+AUrIjiIIPnsDPuQTPmGiQWIJJAIIeipFiUnhKxPAZYE5YG4JmuDbBN0dt630uxi4RpAgc&#10;AyELmgTuBG18uOIrg9eOQtgIX5AviSEHeEvWBVtkg6cpiiRccF9CJAADX/AJriAdHHuBnnHwU3v4&#10;uGaskhUfu/3hhx+eVlGQA17jbfLaFUBw6ZWqLX6kOzZtKqrsfcdg2qcfnW+Bpna1gY+PdWpDn+k6&#10;uvFd0owneM6wOeSeLNoUUEywjBV/WvrW6h58wlfyZbh0QtLlX1joJdnQRXKhP3irsFgy1yoebZzj&#10;K9y0l/xqXzUUb7UF0znZczLwI+s+3FqxAY/hgCfw0scxuZE3u4QLHaOL9IFsumeckmLn+oPDoXNq&#10;+ISH8DM+HhSoVPCDY/fJVHGNHIzVaxTGxkt2QR7xFR0mPE4QPJMI59+KEkkaebAVE4kAUIJjrD4K&#10;y6HCm19AOx8AbiuH8LfCh2ISOeQ/6LO/CldMwXtbelWBjs7Zg706XDEkvd+2q/v/tGBSUQQ/6Qva&#10;KlpU8EiWXXM/mearW0lSsQQPthhChraKII4rkLTixDGZGku7s1jTWMZtBUk4VnDRJn/WtqtH9GFH&#10;7IeNaFvRJDvTll6bo1pdRu/47lZRuc9eTcpsqkIQGbmPPrqV7eMrvNNldgCGa/QVDMfpnDZ0n6/o&#10;L+fNWWwALH3porlBkNWTXLyg84IKAYWgQ0IED0mowNWTbUGq+aWViAI5QQ84kg9BrqDQscBXoiMg&#10;Eshpa1zBi8DTNXAFosYTDAuaBa6SRcGoQEygZSvR76mdcdggn9CHFNk+2xJM9W0A/rQCh7aCHLjz&#10;d2SnD16zdYGYtnwCm8cPfCsJsmkrMdBW4CtYM9+2mqDVHHgk2DUnCwAFufxEMGx8B1zNwa7jj3H5&#10;f30lGvhtDDSa7xVk4MUHug5f/QXM+IKX5nXjkUtzvLY9QTcG2biOp3hT0R5c9NInvk97fStemI8F&#10;teQjGcJnSQrcybREEz/pob5iFEkJ/Okt/I1HV/GGLI1F3pIZyRRdE0CX6DkXMAvQjSvAlhiRJZ8K&#10;Z/xEm2u9JlKfCkN4Qp+0gTO+0jd6Sp/op2PJVsU/vIVjr1CQMXlXJDOmfnhlLOOglU7SaYUv7egC&#10;/hjPNU/HJWYVZLRRFEEX2UuS+vcd942rmKjAqHhx+uVHfnhrHLKDFx123koYhUwyYzP8QMkdmsi3&#10;RFTBC70VstgX3eGTWpVELuKcVk31pJnesRXwyCQ6W/XMNpJdfoQeaOOYLO1bWYJ/fIsklSzoOBmh&#10;h1/p9Sjy1I5tkRvZOoYXu2uVTwmepI28eiXD/V5d6Uk5Ot0Dx0amvV5Ct+k9PqA3XVIcRDvd5Wfx&#10;lM62OokOoUMbxQW6gB/8Dvx6nYKNg4s+RQf7Vn6hh7/iJ+BI38FmQ63swGfyIGP30Im3cLHHLzDx&#10;IX5VUHGdDuNvcMiInbjHfsHDD3jSM77eKhF2bl5QAPT38fhhDHKkh+YcNKIXT+gkHuC5MciE/raK&#10;pdek8I0M8FM/1/KFZIX36a3rknPj0DF8Ax+OeF0BmG2go/iT/PVhH/w6PpMJ3eUj+T9j6Sv/IgPn&#10;+Eu3ycM9uMCLr6Qf6ZT24EQDnpsjKl7S7VaogwM3umJccgFDX+d8nTHIXHwhttWWHZUn2rQr2TcO&#10;3uAJ/4ZOONjoVYWPCl/pKrnwmeDiBd3Fa3rmvv7kkb1WFCVLuuDY9QqxaMGvVkCBSwblwPbF/GTA&#10;H8BPTmAO1gcM8y260SXGwctieXxvpQg4xf7kKi7iz+Q28lLX8m98nbnM+K16BgOsHjbILcRXreoX&#10;J4ode7hrf/rmy08Q18oKxQEBo70AEkCABfj9/a+ESsFDEChIFBj3NFXSLEillByP4Ne9nvy1kkU7&#10;Qax7Ehmb41YwCGoFlpKKkg/3Wwni6bREo5UuvVLjHLMQXzLdU2HH6BKoggW+DR3aYJxE2hNAybVX&#10;BvDFcnzFB30FxIRvwuHQKQnD5CBaLkVpOI0maoZJKUokBeiOGRgBUwYGyzn0HhblEXjgGX4QMvzx&#10;RcFCEMmA9RPcw1M77SWS9gpSeFIiUeJDaQRIcDH5gkMRnYNHGUtEwKJEkhTJmL6uaVMSBC//JIFH&#10;vZpTAlqi2NP3Ch3k2bYFjzbtSybTAdc3ydzCSUlnT/Nte5+MFXYE5ujwPQpFMYUS9EUjfcUHPCED&#10;QWyJOLkwPnLizBimdvSvp/rhsCsHKgAau2+I2OhoMsFvCSq5gkN+8GODrWrRlxx7LYsT6HUuOtET&#10;14pmxpbwG4sN9wpGq1oqhqK5PsaggxxRy9jJHGxte+WG3tIdx/jScraW0HOE+MQBOmdnbOvDhw+3&#10;4gMaJb/0WmKJRo4Pno1ZdRmf2EJPAWy9KwoPDhsveiWJXfWaUtV5emn1AP+AR9q4X7GLDPkm/o68&#10;2JM+klwry/IhZOq4ogm5ppurdxVG3Ntib9fyadvu9Mv3/vhffCQDvq9VHBUzKm7Yu1ebChWtUKkN&#10;2ehfe+cVzraoYnOcHifP/II+WwhZ+LXrno1vbWML9to47rUbx8ZpdZTz9Ni5+cg9csbbZMj+yRWt&#10;fKjx9KEH/LVCCjkLPEzQYPV0wkRv4sU3E3srSfhM/cHUhv7a0EmXwFRotzqJT4QPO6azFWjpOLja&#10;smFzBp8Dj94zF7CwM3OIQFcgKygSlAtEzT+CIgGNIIXdCdw9ESqJrq1ASBJsrmqVSsGRILsntBIb&#10;yaVk0iYobEk8m2aD8DCPsDtBUMtiwRZoaeca3gjQ9MVbc0zLfuFasY8N87X4CS4+8IHmSvMsn4sv&#10;vZZj3gTbPYGkgBRcMun1HwEgH0BWBZv8JThoRTucK+KARe7gSjwE4Xw/HyO4NJ9XNKgwJTgWGJID&#10;WPwJv9zKB3ITUAsczR90CHz06YsvEhP4lsAK/vSjK3CHm3biCjwCiwzwBK8F5IJoSQXdIHfHAlTX&#10;+WC63JPgXj9iY3Amc7SBCW+0SX4kRAJrPOzpq/Fcgyu+kAM+CLz1JRu6VgAOV7zDIzzVf5N1Y8NT&#10;/556VzTCI32NXQInEZS0iKuMhYfg9k0dMkQ/mOzJ5pgOGkNC1moEyYNvMEhswTRGrzyA6TshFXnY&#10;IhthT+Cjw2oViSN4p19+5FdhhM2iiw2RU6tbJPuSIfykJ3iDHvi37F1b+LuGXjpIj/gOsQy9ITd2&#10;XyFKP8fsstcLWhFi05YOkxG979UWiSW+ssVWYeAHvBVM8Ioc3XeNL2BXzvHahs9g8APsg50ZGx38&#10;EfwU2oyP/72+AC/jaUN/zO/agGMsbdFlz17A0baVc3SIn0BbxRj8/fbbb286wJ/BF71ogjNY7IMu&#10;ZhtwJ6tWacCbP3VfW7pGX7QlD3DsyY5fhLP2YMMH7c7h0GsPcAfPWHSD78bfihL4wIfRR7yCXwUr&#10;usInkhf8HPMF4JMf+vG0V8tapdO3TPTJ/ugnPYcTm8NP8mNv+K5goZ+9NvjGHuHHzluZpk+vppAR&#10;2uBJL+MZ3FyHGz/Ct6CfboKFj/hE77TBt75jxK/SY3jxceYl+oFXYOIz3psHwMTHfLJjY+lDRvrw&#10;O/b8HN2rOMjniU3xwjl/xc7wNN9Uwdu1dFkbtuQ+mZl3zFVkg2/kA3Z2yEezYzxCI13BE3qET875&#10;V3xBH/3AG/D4STRWHGc3eMSfuQ839oNPfGHzFRrxgZ3AB+74QH7opBNg0QvjopNM3IeL+MicBRac&#10;wBDf92CDnbsvfsdXMPBlFxS4D475zXh433dQxOzyAbzjt3ooBQaabMZr5T175jN78Cy+6CGbY9fN&#10;2WJTx6dvvvwkuhIGgWYBde+AC/xKEuxbmaF4Yi/5KvAHQ2FE8inh6Ym7PgIfga5A05O+Vq/oLzht&#10;RUGrPwS8Jd1gO5b8e3JfOwTDUbCp+AIfAXRPHyWX7sNVQi9hEhRXABHM2n766adbgiSo9dehAlzJ&#10;tfMCerhjNub33hcF4wgoFIWzUeSq7xSb0jA4RshYCR8MSuY+ZSF0vGK0LTESJPYqTkt23deWgfXK&#10;AcH7jgg+oZ8MJMloVJiSMKBHIqwfpaJEKSB4LXPmJMgL70qQ3CNT11M6PCFPsux1E4kwnuKZMfGZ&#10;rPZp/CaPFTIqglTcaCvBLKFsQ2evQ5SolnyWiPakv75wwiNJk+ScTvRtGvJXPKGTdEg/9OM9PuE7&#10;GXMQnBceZZiCUMULeqxPHz6GP/2l233rgk6yK/LRttdwwts9POYsybWn3RWstOu1KLLnfOBHpgp5&#10;DL9CIfgl+K2cIic6wK7BqvgnSZO0kTEc4ZD+oZXTKgFtBQk9EPA6lvTBh17AE+7wYhv2HB/7xhN8&#10;tupGEgw+H8H5tYLE2Oy3p/fo19Y5ejljDr7qMxtyHb7sBL5wa+UVHDlr7dmzQg3HaBxjVhRq1Qje&#10;kGX/iAVnOuPYlizT6y121CZ9Tn/TW23S6/yZa7Wls6dfvvdXQaSiya4caSXJrgaxr53reFxhpQJK&#10;k4fjqvDgVSypffCTlXsVUMiyokjFFVurRLbI0ioSulYBpK32raqqSMK+XKtffp+NkREbV/im69rR&#10;TzbHhui9fvQe/nTTHNDTDvpOP+klP5mN0BnjsCv6LUBDr+NWNAnY2JoHEeYdBRt6yiYE4uwBTvkS&#10;PgT/9BdMCTYFOgJhATff09JgQVKvXpQACqRaNi54N/cIkgSyEhwBcSsEWnGBxp5W6uOpYq8oGEOQ&#10;7em6ZFLi6PsT/iFBHzTag8vuFH8ENvjE1gRaAjk4uo43/FqrdXqgAD/zonaCaPg5z7+FJx7jDd3B&#10;L/cEn3wAXPjonnabb53zL8ZuiTCcBHj8gjlWwGx8gSQfUZKoPzm51z8YmLfBwlNPOgWUAkftW74u&#10;uRCMogWO5nm6g2b425o/WnVq7hdwt1pGnxJdulfQiE5zEDzztxVKyA7O+CEmgXcFDbAFxuIPe4l0&#10;33Eo4EWbuAUddE478qEDkiT6An5Lx8kHHXiqLb00Tkv9Bc5ww+NesaErLSmX0EuWxUj0lw6V+Av2&#10;8VBb9Lhu7FYKVTAxHr2usGRM49A58oZ3CS3bIMPkU5ELvRJE/UpayZV84UT3vRLDPowp0eufVPRh&#10;l9lKY5x++ZFfr/h4xUGyCx/jots4xjCmc3oi0UALHpXosAH441OrdvCKrFvFhEbJJLn11N89PKcL&#10;7IE+6OO8p9B4bWOjPW0ODjzJgL3Sa7KBM3+UTpCn+bjih77u8QM9lDIW/vI1ZOi+5MpGriV9+pJt&#10;RRXxdK/pua+tMfCnFWH0wWuFdK8n+fpKUvGN71NQ6d9a6Ao+sB380c51cMjCHnz4V6CxwQtv0O48&#10;f+x6KyvYEBtnR+wdjPwO3bThK3lpw7bAYbvwQze6+IOKVXiCHrLAQ7jzB3hBt+gOWHwTnem1Hfyi&#10;M3w8H6wf3nsVDK7if3D657SKU4o3aCqHwBt2QUZ8I9oVp/QhP3pYIQf/0QxvtILPT6KfTbIpePGP&#10;6GO7+lQoRpP+jvl652jWhz8gq14d0od+oYuc8J2+0Gk8dU+ybY8f+KfNflPEcfGna2STb9cHLvw3&#10;/a4IiUfug8vGmvttZIVGe7pAvuZ6/ChndB8v8Kdir3PH+IlW851zPOD36WW+FY3sF40VRckGX8gN&#10;TWzGWNoYF6/gSk/Znv78uH35rJi7IhV/ABfzgmN8ANf8JF5CK16KEYyFZ+VNYgaxFP6AX1HXnm/L&#10;7ukNmZoHzd36ljuAJ54wP4JvvkS39l3TRy4h1hTviYvFiGJaMWVxqxiuVSanb778JAgtbxaUCAgl&#10;WLaS0j7MKvl0TSKHYIGlANSgBpS8qP5IWrQRULe6QH9JR0/6BL4CWeO0OqQkomRP0i/wVASwKsV9&#10;AXQJvWRdcihAbsl9HyXVDlxJMTj6tkxbH6+R2KzEUEzxPnnf/RDgEHiBKWWjTAyD0Bg5wyFshu0e&#10;paXALbs1YVFUQSThl7zZmsSMQRnwTpKOf/hNuAVJFFJ/CuvYNWNqq3AkKK+QJMHr70/tFYPItmXF&#10;jAluHCEFlTiQI0WmaC2Bp+SUT7vaCNYoFKUjS0pH9uSj0PTjjz/ekj84SFTIjOzd3wJJBZMKHGRB&#10;Tls06Wl+1zYJ7Ql/SaitYkqFvZLTVt9YNQQX8pdI/f7777dvr+CbvUTepj9dZmQMDk9a7kjWFSk4&#10;BLB6yo1mukMfJXJwo4tk2koGOkv3yNv18O91GY6AE+BwGHiGzj4l+9rCTRuOhX5xDPQVfM6NHsGB&#10;nfbqGP6Tl0KBc8larwvAHz/cJ2cyB8N9eKCVDetrwoUTncALdOiTo9KP3WvXUnp23rcjHPfKUqth&#10;KmzgNd70qhvdpmfGz2YERHS41SF0lj1WVCEr41aQCS4ekqsxTY78Bjzcd0+xjP7hC14p+PVaF7mm&#10;S1s4Wb1c3e7Vs9VNeudaBZR83BZRtDn98r0/fKogUbGjAkOV9IonnSuGKB64bl+hpKJKK0jqYy+x&#10;d8145xj6gtskVP/wad8EZQOHn6t4UgGlVY10s0KIaxVK+DN7911nb/jK1smPrX/58uVm4+YtOtLK&#10;J7pHRmC2MrGlm/SaTYFvLDrkmK7B0VjaVJiku/TdXKEtX8sv0P+KROhhqxIIPhiOrgkq+RS+3LzB&#10;J8MRj80NgldzCh0VEJlXetqrr+RCsCagE8wIYAR0EiXJp0CfjfZ0XQAkqDWfCWK0F4i6J1CTpDjX&#10;RvApKJe8+YecN2/e3JIwQZ1kUgBmHulpEX9kLMFSxXzH8Gargl3tzV/oNH5+lE0LGNHKfs1J+Ek+&#10;7oNPbmTNZs1/7kt4yNWcZIyekuGpsfDCnG1vjq3IYTz3BX1kyR84LlGBR0+N8cWGl8Zzv++3gCGw&#10;NNeDjTYxgfYC85IR9LpubD7MeMmN/8IjOGkniHeNfuGf/j0dNT6e8bf0BJ10hOy1xQv9yblk1z1B&#10;tPG0J1u4wEFwK7HVRiKDhgJxfOs1m13JQde1gWsFF3STv1gFDPpFPoJeCQE+0m/4SMDYAd0ytiKD&#10;xJMeiZPwDT58ODnTRzDSZbDdF49J8uzpMR0nGziyDzB7NQDuClrkEs+Mr6/kAn8kSfCUpEgc9ZVQ&#10;+tAkfccftuBYH8mkpNKY4PZPUqdffuSHL2AaH35kBndjtuoEz+gfXNFN5ysK0C/xKLzhCje+DB/J&#10;CY/ptutgOe6JN3mJJ+OlpIpfwM+KIPRGsgRODwfpSK9VtHoCbhU/jaUdOcCP3sGnQhvZ0hn+0vg9&#10;nUeDJJ88yJ0NZ1PwYBP2xgIbTLDZAFj0hZ641wobPkvRQNJpTP3Do9dh+E1+jm7RAfD5Z3qPV+5b&#10;ZUEv0Wwce3TTd/YNNlkaDy7GYCuO6bixKq5kP/Dkt2vbg1T5gTEqPlfchJt2xsQz1/Aaz+kzPMEQ&#10;k9nTGXTxWfBwn6716plzvh1+cECj4jgeop9OuEbf2Dl8yMe4bFXcaWx0w8lcinfsG578Nzzxnr7y&#10;Y3wInOkAefIh8CN745RI00Wb/mSAf/DiD+ktncQ7m3mFf4IvGRmbDbT6Ql/3+Xv855fMH+JQOPB7&#10;cMB3Ok8X6Qe5mpdacYQnrdazKgyt7tuM0YoU53QXncbHe2Pjk61VROSJv+yGj0rf4Uh+/BOfgA/g&#10;V7Qq/2z1Tq8P0m1xA9hkBF+8QlvfqWnOwAPn+EJfgoVONLAr/NPXXMUn0Bm22KtMbKxXj2yOzcl4&#10;j3fua1u8Y1w00H+2Y0z4au9+eohXYImpxI72bFHMKhYTD1SM6WG+mKsHUOJS8V95ofyiB23ii1ZV&#10;F3+2Av/0zZefxErwKuGRBAJuIImmTWBZQCq5ktRIPrSHIMRN4l3rSV5PGiuYCGbB1aenls5LGiV5&#10;vXbTCoUKICUviHZNcgMPCTsYkg7Br75gtNJBsmYcykCIBMggUpACK4pD0Rgm5aR8njCpSjMKzpsy&#10;ErKAkMBzQJTI9Y4Z8wZDhNmSIY6AslIiToLyCILQkuBKbrWDo/uOq6jauo6P+MmAKQ/eCzTBkzjg&#10;i4Cxp0lVsvECPhJTuFFWeArmS6ZtLRmTNLhuLMetTCFjyYWCyadPn27yoXRkIkGUvJMLeWwxw70t&#10;oCS7nuL3BL/iWclqBbyKJiWrzulnq5BsfbtAH8aEV/TZE18/+oQeOqJwJnFmTK1SMBGQX/rCmNHd&#10;K0890e5fo/Qlvz4izMDxWDLFvuDddw4UtODOTsixlR29UoOvdFufnsK71tNVOkZfyYecOGf90Y/n&#10;nApYbJfjIGP98cKqCn3wQxESvtrCI1xMJOQOZkvjjK2vxA9v6IM9XqGTTrqnrT541WtIcDBRukc/&#10;jKk//oJBp/Cvogva8Vgw5D76TAAmCfIQgIFVkoYejrNvl7BRuINjbPjgVe/Xm0AUevAnP0Fm5NK/&#10;GdEfOrVFkQocHe/WKrlewUp3K5K4x285Xzvo+PTL9/7oE71TlLBt4aQCR6tKKmK0esS5e/Wr2l47&#10;G/716k2rSoxHf1rJUnFlCyb0tmJJ+htOwQC74kkFE9cqhtAB+87ZD5vT3nG+vm+UKI63p090jl+m&#10;Q/xVr86RNR7QHbrREwz6Q3Z0nW7qk1/ll/XhR/lgttKKBTDpuWP6p3hCt+igMdgrfZMMCxwE2i21&#10;FZwJHOAAhiDJ8mbX6L/75hX+X6AliRLkSgAEVWxAMpV9CHb4e4GlwKZlw4IwbRREPKmUCJYsSAQ9&#10;ZRW4eYJsHjTvmf8EhoK1XtExD4KJNvi1+lCfVnfgDZ6hqY97slnzHhwFaT0JElCzy/iJfxXtBU2t&#10;5kBLT5nMxwVt0YwOiQWZuyYAhaenUT3h0gftgtqS/94fxx/BrXgAfpJhAWfLuwVx2imUlND1j0fB&#10;EKyDXXGIzveqj9hD8NmqC7qAFuPy5XyoNuC1KgT+YLMhPhKPyYxuFPTaizfwgE7oa54XaDvGD74Z&#10;D3tqjU/iAsc9WXZcYuIeeGQtyK5ooy1eGA//JHtogSc60WcOoON0slVD4pP4Z1+cVYGnZB78ClB4&#10;WTERnfw+PWYbVn9I+shAQUFfdgkPMCRMeO6+9uAYR+KooICu/lGGnOl+f7vqmnN0S57pC3hg4ENP&#10;yvG3RJw+nH75kZ+xjNMKF7igT9FGohmf4ddrdL06hE9iOjbft4cqIJkjyYXvoDPokCijBT/pBTsm&#10;H/S4b6t4Ry5sphWj2tMhOkB26Hdsrz+/hu/g8zUVAyr+FX/TTzJmW/qwuQod+I/H5GhccIwBLn/B&#10;5szhbKbiIH3leysw0y/w0OWeY/rWSgS+l66iE67Ggav76O/VELyTH/EdCgDyAgluyTW7Adt9tMG/&#10;QirYxkQPnMQw6MZ//Sqy0ne8xD94VGBlX2y/VVVo1wdMSXqrEemAa61KzH+TVa9LgA9PfpG+wwkN&#10;cKHr+I0n2ptb2Az+4wGafSQZznBj13Ijc1Erl9gVvpGxOcE9MNg+f0Z+9Ju8zRXsGb7oMX+gDS1g&#10;i7PNG3hF9/G0V2LwlbyKR1udSE/xl0zBoI/mb9fwlMzpAR/b6hZjmxvM+eWBaMFXY+IxOeiD/+TK&#10;99Izcxe+s1H6Cx+yapWb9vwofpuXwIM3mGzUHk30ovmlVYH0Ci96fdR1cgAbnj3w0I/Ppv94YO5G&#10;N1z4TPLiM+AvHgYbXDC0AR/N/AK5yRHoMH6Bq5/rZIh/5EKvWtlCV9BABngGz+YnOk1WrrlHPugH&#10;Qx/wW6FGLuyHfPHDuK3GocP0Q3xVwcSxGLD4wua62E5O1kO+6hbibrFjiywqjoBnfi7+LbY9ffPl&#10;J8m1AqNVGQLG/iHGPcGnhLDA1sZpURyK3h5hNghIoiUrEgZBr3OBbAmDsQS0kjsJhq0VCZIL+4J9&#10;AbH7vc7Qk+A++gpeq0a0BdsKB69cCMLgJ1ilfPBjIAJhxkCZTXieonlf1XuMniD46JH/uvfkwORs&#10;abLrlplRVgphq1BCqQjYeClEAaLrjikYRe49OxvFtaGVENEhKKc0lMhkVtAONidKsQVaJjABJMU3&#10;3r5ao2ABHkWCWytTwhseJZBgwEVfGziuU1a4w7dVEZIUvHRdYCyR4XQUIazQKNAV3Bmf3PqYcK+r&#10;bMLpuAJIRZD+0cg917Zg4ljRQ4L0XNtWJNkb1yob+gB/fLWS6M8//3y6Tl/oFZ1qxQtdZrgqn5wu&#10;+eC56xUUBPV0U9HF+NGARviRJ/mxhV45s0oEfDrvGhjkY/IXPCtaVFxp5U1VT3oPB3jBh7z07avP&#10;jL/XpNgaeJyEyR58tMOxJ+YcRXbV6136uUfuaGUnZO4+vYAfx2KiAo/jcR8O9JGelGjinT7Ga/kc&#10;vYS3c/hJJMGEu73x6B080NE3dYxlIuSkOWe6buI26WZX8DcWpwgGuyGnirdoQJcx4Oo+GSmMKM4q&#10;lDimV2SKN2S5utoKkTZyzFdplx+zue5a8u5aBT8wKxKC7drpl+/9VdigJ00AaG5FiEmgIkrnFTJ2&#10;xYdt2waLnINpTz/JCCx9yMf1Ci7pRsWXrmvfBgb97HrjVDghR8cmwIokHZs3WjnVv1BlI2Cx0VZg&#10;0S2wWvVFxs7ZGT9mbujVOXrZK6gCB35T0Eaf6RIZ4g/fl87iCVniR8U9vseqNXopIKF7YAg0WqUm&#10;ABEA9Z0R+gyWzT1BucDKu+QCIcFdCat+gl/XzV8CIQFvgZZkSXDSUm90aMd+XHe/p9PoZBcCZx+w&#10;/Prrr2/JoL4Se+OhoYcGbEcQZC4REPaUGq0CpGyzOYe/kgAKjOgBn2Bc1wTyvc/Pb5iTKt4LpgSk&#10;4JB7T4JbWdY76/DXD3/hITDDK20Eb4I/QTP/4Bhf0SpoxGd8MQ7c0SnZwEtBtyS4b8g0Hhg9PGkJ&#10;Mh713Qh+0zXHZO3cOMYgM+P019DsE86CZ76M/sGbXpI13vUElYzwDl9aPcDP8Wd4XvIlMC854jPF&#10;ImD0ZLhiAn6aN/BP4tJqk14p0K7VBj1tJHM6iUe9/uheS/HhBA8BPdzxRyJX8F8yACae0k18wk9j&#10;wsu4Ei18lyjiJf70Wgoa9KercAYnHUWzZKUE0jk+g6sdvigm0HE40wWJo/HZg3bGkHS2igS/yd1Y&#10;6GipPLuVdOEHWPqdfvmRH52z9fFZhUr7iijwxAf00V+6qchJFu7hO95qb8ULnpA/X8MOW63cShV8&#10;p5fa0AH6Rt5oogc99WcnbMQ99kSXxL98BDjGJGd98Nt5xQRxJtzgS5Z0gv+gy+Zt+uo62aKbfPSF&#10;l+v4zdeAbzw40CO+gv71AEaSq5/YAI3ooWuu4Ys27uX36F1FFfywVQwruW11jyQZPHiwecUFPIKb&#10;9nyZPo7BRwd65QVg9B0PeLNx/ols3EN/q05aLeN+K03cNy6c6X0PisBGG/+pwAOvvulBP+HdCga2&#10;SP7sCL3whTseGJe+sCU6Da4+aKbzjvG8f45iQ3AzFttgA87ZiPvyKP4a3opLbA3f8Ro+5is6QXau&#10;V/Av/+iVUnMAP49H+IkHfJ34kt8yhjb64A07pqfuowEcbczF6AYHvWCaa9BNVvASv9LHVpzk59BO&#10;r+QN8NWHj3fdNXaAZ2yWXIxDZ+lCBUK6h+fGJgOyIEf4kp05i5461oZ+mMvwnC3AD538O/zSfbCM&#10;hZfsGgw08nnNC3SWDcLXHAM2fOhY8wrZ4SdZ8AN0UR+8NAYY+Fkckc3ghTHdhxtcKu7TT3DwUvty&#10;XXiZD9HMbnutWH98IS9jocf8Zy6sGEJG4rpWCYv1bPIDMrYX85lPxU/iT3Flq5Odt4lHN7bdB4H2&#10;2py++fKTaEkYFEbsve8vGJVE9qQfwhUdEANxjKBsjiFckiwZEpQKMPUHRyItMO1fDASmxlD96alu&#10;xRIJLEJM6IJq1+AokRHwCpBbsq2t+5Jfe4GvscGUjLQSA+4CXO3gyQh7suAL0QojiiIqqYJUhRPH&#10;iiXOLVlm8IycQVJQykU5WvIkoJEEMjAGlKNqmZFih+BZAOeeZFAgTpnhBXeJQMsLeyqbA+k1CbyR&#10;TAj6jcuQ7AVn2lIcfOqpEqUU3FBwzo3hUFqFEbIES1/GymGQJ2U3YcIVDdrrT/6U3oRKUSkmnPG+&#10;6h4HCB5lpzsKBQomCgmS0+TYapAKDeSvYCRhUVzruwLa0xU6opCnLdkbm25p454xbJJeiZTrFVnc&#10;p9++teJjvhJUuNB1BiQBYix4gs6CDDxBO1pahcEh4bGCjMSavqG/j+yCRVYljWTsfisO4EyurShh&#10;uBJ7siWL/vGpKih+ki/HIrDhJNgTB6K/PmixtcoFH9kAuGSMXoVLOoXeXiuAG5mBp0+6B66++GF8&#10;9KPJWPZss9cT4FnBxIZ37mlnbLDAhTcboRtohw/7hY924PAHxmCvdLAnLXSQ3rGlHDqYbKhXxdhF&#10;xVBygps9+PSVPLXLR9E7RVVyw2+6SNfIcFd+VOBIl2x0Fa7kqo1rW1xxvyJJr+S4t0WT2lc0PP3y&#10;vb9ox7dWcDSptPLE/QoqVdMreNgqpnSuvTYVVILtuFUh2jtOpyp2BKdVJM7pl/vdq2jS6zaOXVd4&#10;aPUKG6fPzRu9NuqYrNi3wnCFTPIgI7Ll3/m/fBOZggMnbdmae6105H/hQDfoOz8ODhugqxUM4agv&#10;31uxhR7z+froT5fpp+CUzQpY+F3BlaCCHvZ0UCDCvwgm+Ft+XkGGvgoWPQ0XQAkmelIoOBGACM4E&#10;jJISwTIYYArIBDHaOxbkCLQEPvCw7+ln3yIQOJvzJI09wTbHtaRYcIyeEi8wBDxsUrDFPtHNnwjk&#10;JApk4L4EC13uw5E9gyu4Rz9dowfamavwowKIYMlKSfjzS/hu/hK0geFY8kfWfFTJEzx7xcCePPCo&#10;j2SWXKFNYurcXCnx1Q4c+OMtnniCKpHAd0E9uQh+8VkyV5IFTsEmPOAYvWTjHjrQJ0gkG3EEP+c6&#10;nJqrW9ZtPLigj1+kG3jT6ik0GptegEXPJDT2ZCuZw3dxApzR6JjvNAYeki2dhEcrlezxDv5kZy6s&#10;SEFH6Tb9IkcyKNHDI/MBXS8575WPVlLQ4xLAEmsyJWc86T54aBF/4X9P5CVx7jkG11yBVnKQRJIP&#10;/TY2/sGDXpNVH/9UdKCn4jl9JHWSWWNLOvueBd73rRqFFP1ajdTrC/A7/fIjP3wxpjEckye9Mxac&#10;expLP9JTNmrPD7TKCl1wQQcbMEfSFcf0Bf/wBTy2R6b8DlmhCQw6VPKS/e/rWfRNsih+xl82oA35&#10;0flWZVXcg582xgazQqV22gePnCoU0Fd6GV2KYGDxaezXdbqvPdzIWyzvPjsqqaQbPUln+4oLdJ2d&#10;whed9B4v6Dv9cR9udIPu9ZpIBUQ6H030j/738d8+uol2uMAdDvhIdnibTbbCRZuK4GA2Dn6D75z/&#10;NSae2MBEk32rGtBky8Z7BcY4+R+4asvG2JMVTIrh2bEinGM8IQNt+6tg/eGXP7QnC/oEBn1gh8ZK&#10;P9ELJ/fwhczkjfjM74JBPvIj7eFUkq09mdEZMR24bJWs+EF+hk7Akb+0wZEe0Wf6bvwKKPqwhR4a&#10;G4NPRSc7R3PFPPqFFvMWOBVt8Y1+uU/W7IyPNrZ7ZAMeWMkTLmIDvo29kD+foh08yAst8ONr6R65&#10;tpoSPr2eYmzH+tF9hQ/8IGeyoGPwLXbGO+Maj/7QSf2DobABD/M3e6igWP4DLlnRIWO1QhHN5iH9&#10;wenhAH+iTfOL2AnewYMTWeCfPuThPptnC+CKu3poV6xYjiH/JDPHeKE/3RCbiUXFiGJCm/jOVt7T&#10;ime5W6uiwW2siiqnb778JJktb7ZKQLIpUBTESCokNQALGjEBkggjCM4WowpqEahviZxrkgHEKJLs&#10;KhbJgoTTvo+HFiDDxzVJn4BWoO/1gRLOAm0Ewq+//RQwO7fiQUIruZXcYaD7lImBCSYUSqwsafWI&#10;gNE15zYToXPLzzgNfTgTiokHAgYGwQAok0CawlMA9ygWRXTPFl8ERBTJZAY/QSG64M3wWjqmLZh4&#10;zgBcLxEvAdHfmNpwNOThHt5RWopKVgzSBoZz7SQOPVHuqVBPDrXFKwEVxdTeNfcZBfzwlVwVMeCP&#10;vlaXCJwr3FQsUAQhQ4ULSaXr5Ns3TugK/Wi1UIWO/tbVh1sVQ0oOJUGt7NCuj9xKgD9+/HhLfsET&#10;cJM9w6mqyFha/UCPbS3btvVxPYYETzqJ19rscq+SKjoJX+eKHGDTZzzCj1ZU6YvnZF5fOJGr69Gt&#10;Xa+3cEz0x3FJlWIJ2HiFNv3g0Gtt5M/G8LWVI2zY9VZo4Tc4fTPE1kojumcsjt4GH/zDD7hrg0ec&#10;FRh4oy+HSL/ZG7h4UWDuHA69KsOG8QAMtIBNJ7XrCUIBfE9KTUSct7HhwHninz6caPTAsaV3/BMH&#10;jX9VkfHaKjS6QmfIEt8q4FUcSR54WRFlCyCut7qp+xVJWm2i3a5MqWiSfIJ5+uV7fxVW+V68qMJe&#10;4aPrTQqO0W8jV5t7+Vlb3xbRhq3xKbZgVmAJvq0CoT2dc1whpdUkVfNdNwYdpAdgda6vwggbaqO3&#10;9uYFtoenfAw9oUN4b+UYP0BvBC50qYmdTvJnfBe/hP/shk/St9Vv2vKbxrAKDU70V9ATnAIvdOpH&#10;f+lcxSP9BXu90iaoEMjBqactYIDF/tmIe61gECixP4GmuUqw1qoRAZdAWhAtmBHkOG7FiMSuVxQE&#10;nwJZgZt5QFBovjKGOUtyJvHUVwAsQTSewKrXUSqegN0TUPNMgZq+YLE7foWdlngJiLQT2Jmj8K/i&#10;BX9RQMb30SN0CZzicfMQmTcX8RP8Mj6CK5jDE/OaudN18NEokMMDm0BR0oxXBY30B0/hr7+AF91o&#10;BIcc8A4P+sih9ngoGUEn/jtHq+Af/+lYBQNw6Q9f6npzF14K5OFM9pKBEld85a/gwE5KUug6XuAJ&#10;XIwlyUEXuYk38JTsxSo9IcUz/BaoohU848ZHQb+kEG364zsdlmw4t8ELf9AMLnhki266av7Un3zx&#10;nrzwEX7k5tz4Jcj8OPm4BgYe05le+aCDPfFEpzmA3FzHN3oLZ/GYNhVXjCdxFb+RWXxuZRY+g4VH&#10;7EExolcw4KWNMZz3+hv7I2/JpSSv1SXwkqQ79yDt9MuP/PQXZ7JX8qEDxajG7FUhtLIRcoQj+skf&#10;b/BWG7i5Tx/wHm/IRlzKduk0PpgXxXZkY54Fmy6SG5p7vUrMRzbg4lGrethuq63te0rMj9FH7Wxw&#10;M757bBUs99kuPbfpQ1Y94GMLfKw+FV6SIz9BF+kNnCXVeCfZx7serBij4gReKSYpgEjw4Q4W3Fox&#10;h0/a8mnGQ6vVQ+DCGZ7hTU/gazzwtOn1KPrUaxd0mL7BA64VYh2j1VgVsNgEeORegdYY4LAP59rh&#10;IX7hAfnq1yoUcuVn0EWn4EIv0EtX8M64rtFteKKL/MHVHp/pAFzYB7nr4765oI+DwwE8tqGf+cr4&#10;rpM736hfuqB/vsU149AdPNEHPuDxK3jknG7z5z0gMC7955v5JPyoyGyOwQcy1B4f0EB2+CRmNBY+&#10;0dcKa2Rho28egsAZ/8AzD/F//Aqe8eXmdbTgjXbG6UFeD/DgSG7s0fVej4JbK2Tg37zKLhUD8AzN&#10;dMY4cMIztsgnwIHe4lsPsvFKv/iPxlbioMEc5Bqa2bfrxQ3ogId+eInHbJVO5U/IJr0lN7pR8YSd&#10;kK25He8qzBmnhQHoo6vawEd/sMlI/iV2QiseODZfidvFU+ZK1/CVvMpl5av2+NOKee3lWfKuVpuL&#10;Le3FvWCK/cRc9m3Fo66L307ffPn5WKfiQt9wECyWYApyBasCXopQUg1hQhcoSVwQJTkwYN9IEMgK&#10;fAWkFUTAFdRKfPt+gn7GLdEvEWkVAkLBBEfiLEnUVnAtyNXOPUmYvffHfQhVMg6uvQSO86Lkqp8c&#10;EifraYMljCZDK0osTzNJOTcpa8fRNElwlgVylC0DpaAcAcXm8CkcPlEYyiBQQhs+CWIEyYQkaBO4&#10;4JWgA4yepgm60K49RaOQAhXXVokorvsVOSomMRQGTz4cRnhzjsaAEzitFBJEocV9siVjCsoZVe10&#10;rg++9gpMr8egxfi9EkGJKbBAmtwk81X59KVzff+DDrjXN2nonUAMLMeKHtr0qpd+5CzppSMSoP4K&#10;1ioS99Kl/sYWLPzCT/gzFnRJrIzF8PBYAsTI4Is+48IJXz3FNqYE17WeagtkyQXfWhlF3+kofCsQ&#10;GJPNkF2rcPAULO3pAeMuoSALDpm8GLTkgqyMAx762ABZhjP76DsArYpx3EocOGlT0gpvekJexpAI&#10;kiUc8YNNt+rCMRoEUvSqlVvGrvDECYJBTzhBummPr8nYffij2zX44xva6A749NEkQQ8525YFmljY&#10;FB4Zv4IPPMAxfqtv2JkACq50BI/1g4NiSR+D5pcc45+tYgaae22mgkiFkIolNueKIdrYt+qk4oo2&#10;FVJ6lUfbii3OT798749MWg1SIaOVJBUoWsFRYcSeHCuKVDxxvSJHE0mwGsdxRRO6U+HE+GTZt0cc&#10;u9fWCpQKvmymD7m2VSg34XVNG+dslr5U2IK7c/OI4qgVVvDg5+iE8xJFPoxdsTd62Mot9ssu2CLd&#10;awUf3Wzy1kdQwU8KFPSjb/yWV/zwga0aR6HOJC4gwRt6bJ4QSLAl9iEY4ufBazmp85IRY0kYCkoE&#10;ln0h3xxmrhHEFgxrp6/VkJLIkhLBWE85zXn2xpFoCIr06em6pMPYBbsCJ8GxBE6AbJ4TAMZL84lk&#10;RhAmUIOXfgI5NNIF/qN5id1qX7KML/SKnwGPveIPWyUH86bgGc6u4a8glA8wv+KhIJdfAUsgbXz+&#10;HT8qtMKnVZF4pQ+e2BsPfwvmSxQFx+D18dtWjxTg4x08yLTXl/jwnm6Si31PgO3Rk9+mH66jhx66&#10;1rL0HkjoI0Dly/gu+mRcY5qj4QwHvEUvnacX2qDJeMZpxR+eo0FfbfAADs7FOeKe/ack8iYvPClZ&#10;7EEJn8sPtNKI3yBH+NjIHa1okPzpW+IXDO0kRAXokkE6RH4ljfQKXwqS6TPc6DhdhzO9havVABJi&#10;vK9Nr3GQZ0/W0U3W6JYM9LoBWbORVnr0XQfwwbOHK31QIBETGk9fSTU7Of3yIz/jSl7ZnIRJrGlM&#10;KyescO4fi8iEDbYagk6ijYzoBvuWrOClWJQdkCH+s0F+iz6AwS4c62PTlg7yP+RBDumQhEdCRc96&#10;Al8/toSf2qQD9A0eruljHD4DbP6HPcKHrtJ/sRe/oR29Z+9gwwHfJbno7em82ID+4YPNNfaErnxx&#10;9+ghGMm415v6vkiFZ/3TWQUK98ierNGH9/Bhe62cAYes6CBa4QSe4rPrxm/FkjbxAo7k01N98PEN&#10;z4xBB1x3TH5sAW67igff2YV+8OyDtvirDb2Ao2vuK6DQffJUFGgFSp8sqJCBz/q7L0diM2wQHvQc&#10;Lcbkd7S1ugY/4G7P9uDH1vHE2HQXjeRElnhCR+lEcxydq/Cmf38Tbi7EK/fh10Nf92z0RqxnrjEG&#10;Hrtmnsh3iRfNM/TSGHjE16CjeVGs8B/S7mxFbiUJwDBewO//iPal3d6X9soMnzj/ISY0FxJuEKqS&#10;MiNj35Sq5m+sXxNGbIYfeZABPeWP0QVuu4TICm7VS+DimzH4lA8GA/7tmKm56Zo16Rq7hxNboZP8&#10;I161jsZcDZ4amnjPnrILekP3auTgi7XpnTN+W4ucrQF39iH+k5H1jGED1scv8ic33+Xj8KNfdACN&#10;8LGma8bTK7k72PQNb9pFiRd0Fx/kV/iOr2pMn9udQi/VlMUzR7vF0WqunEscVbvIK+Vucjj5nu/t&#10;4O+hosM9+a9rPUSX68lNt28+/SkAFQyKiJJEiaTEXrIK6Z4+U0IIG1ei3U4DiW5PkB2QlPCCW9It&#10;8VWY2MXSDypKWF0HU8Jco8N9xXbJvERckdN/z+ldcbti7D5wz3+6UbxIRDGZslAy26c0QTgNBi3Y&#10;eRJRY0Rg0igRmDgEgZfiUhCKKuBQUsZI8D7XHWQ8DtcIkrI4KATjIQQ0VMQxQkJTJEmIfMcfykUJ&#10;BBAHBTIfHN8l84ya0ZKFg6FRRkZNLpyLIkLhrQgoacWHOulwtC5YAlevU3EUYMGj7mt8J+PkrcDr&#10;yXkFo/vkTeEZCqUnQ7LvyTA+4AGYFYxg+Ow+vBWrdIYuKbLoBP3rNRYG1s4B8+iuszm90gQfZ00B&#10;T4nhDxbDAAtP4NluHzi1td4a4Ic3nVUYhV8/Lqkg1li0Fj1lgLN5aJ5mUQV2T+3xCL8FLWsbB08F&#10;X7si8Ie8BZwaaO3YAr+dQdaHl3XoE5tr91CvEPVUCQ/s7OmJuQS3HWFgWscZfuCQHzrYP1kYh7/o&#10;kAzTPfpVEwdfrc1x0b0CGF0TFB2CFnzRim8VwXAKBlrpKOdPX9me75I0NmUNuobX1vKdE4UHp9fO&#10;G3jCwZpw5Tj5FbTAQaFLljW8NNX4EzTWIKnJMc/uzeZHjRPfHe1UoNc1TGqmmOvcqzrBNM617Zev&#10;/tUoce7Ai5obZOc73coO6rYXQGqi0LGaK+YUXHyuSdJ65jTW4TP4dKanAzVkwsf1minuG1uDt50l&#10;bI+MXE8/8iV0Fs/Iypl9iwFsk/7QA/KnW+IKPPk2eJFFv/nAl6LfdTD5Ov6QjPgguEoIet0LbnBo&#10;l4lx7I8tmisJkRz5TGcljnSPDYkLfCub6zVJiZLEzTV2LmmpuG2Hglgj0aH/4IlJfLMkSWLjybOE&#10;ho1Liu2IVMxVLPQ0S/IkVsFDLBTfevruWk8Ia3iwfThIuLvWk2AJu5gDrqTOd8khW5Ugog3f2j7L&#10;biVlxsNd8uNgs3QDf/gJn8nTPb6IbIqz5hnjOjrQI+Eix2KbIgcvjJW8SWTh7Rq54pk5bZ1WLPUU&#10;1U4bPJG41uDoFY0ST7xAazt8yAsuinbX+VxJpjUUBJJRMdlcc9pKzK/DgS/DE/J2jy8zXwFGj+k8&#10;2noY0tZsPDYH7XTJPPfQjV64o4u+yG8k+u2KsR49JSM6Wv7S1n/yRWc5D3zFBLKtyScvYLtsoK3/&#10;PfEGCx69MkeH3Fd8akDAhSz4YzmYRoMiSJ4Fb3ruAI98yBQt7XIln14b8JBLTldTy2sodpXQbzZq&#10;rOs1BH2uAQgu3Mndq9h+uw4+/XirggTO5I+P+OEamOxWIYceOFRc26G8/fKdP/iBjV9wsWZFq53P&#10;8lWyxw8FCl7WQEAzvaVXdL+dEGSmkKKf5a7kxsZcl1fSLffIjv6J1878AdroTg1K62e/2UmFI1+Q&#10;3rA9OpOutfOJ/rpHD3u4wlfwofwwvSdn+NAnazvAJq+aFr3aY216XXHLjtiL+dY1t10gvtfMCS96&#10;pqlB7jW+0KzZ0Q/9suMKRz6TbNphVGOhRqUznPhM/oSu4hm+0CX4853oJitn382tOUx+6IBjvhf/&#10;+DhybI2aBfwIfuAPnaDrvX4Gb7wgKzorXpCjuAQ+e9BQjB/5PzICM11kx/yxtTRH2KwcUpyge76T&#10;qXlgsiF4yg/hzFbwsVeJfMdrskQvuotH/Acf2is8PvMX6FCIwwv+8sOaRvjFr6LBGnw9/Hw3Bv/E&#10;cfyOf+JPu9n4QbZB//gauss25BHWIkO8ZBfttIcnv0vvrIk+vHCvBiP6+GrjwGW7NQp64E5e5N8D&#10;a7ywXjLBLzIzrxhLF2uWw5+tt1OEjZmDl8aTmfv0g4zggQe9yoc35GtdemMdNsi+rAMOH4HHzvS9&#10;MfBN73tIQY/JDsxqGPfNgZ8D3jW9imU1e9xzrQes+MKfg+N6dS/50b92i6ud5KVyRjmkGNVDvhoj&#10;ck95qNy3XLQHfe02MW775tOfRSEn2ZTEQlJgA4zSI4LiYADGKUokpBYOOQllP4QHHjgQEPjbct1T&#10;ZUVLTyl7mqjoc273gMJCIeqaORWmmiP+fvz4cSTK88+TRo2AOrA69oLoP//y7T9Pnz49gpxEgvOw&#10;e4QD8CTCWNcYMkNt21Yd3zqVFJCAGRmF5MjaOmrdXhPAT/yRPEj+JcZ4g5YKaDwxFl/Qj/8SeUZo&#10;vsBEiSgP5fLZHN/do3SUGD6MwcFZkAOlAsccxkeGFI/T6Em/+8aTg8S1wtR1BUi/H4MGtMC5Bha5&#10;KVoqes2nM3SEUzGXDN1TqNfk6Ck2HXEoFsm7HRl2koCJR9boR0fha6z16R/60OG+NfDOfOso2OEC&#10;X8W5NRmFwGwOQ8ND+llxT2/Q1as1iit0+07HK87xSrHU/QpBOMPROLS0s8Q9vFSsW0czCV69WlVh&#10;jidwYEdw5CDa5uY6meAtu8ou4KbZgj4226tgJed4xFnjBbjWdK/XpZw5UGsZmwPj1ASQdga0Zb5d&#10;OTVcwKbv7T5CH9rwNEdHv+DSjhA60GsQFdfGhy+5sKkCG33siQFeWKNdOr2WY7516Ynv+OdeW/jg&#10;mm+hz+/evTv8iIK639fB03bRGDNfy2nXSE0Q8ur1GnpQ82++duN7sBw1Udpt0jn5/80rOXQb/W07&#10;JCu8rZFR48S5sQ42U8CpweHsMC8f3c6Q2SypOWKsc8GpOc7WcK5JEi59b4cR+yqOzB0lrrlPx/mC&#10;drXxF2SJdz7DqR1JAin5W1sCRKc0ANuhiGb6C5Ymu11u9Ifvoyf4UZPbd7rNptmacfyu9cjSmpIa&#10;eskP03f2x99KZNgjHy2GSHroorGSC4m5+2gtCbFmT1EkECX7xvHtEhFroKmkUgKVvVfQtwWX/Ui4&#10;eyotnvVDkQoxMVISV8NEEiWBrokhSZQEWx/ukihFApjugdeW6rbQi49sFx9cl1DhEZpLetg3nMjF&#10;OIW4ufB2H1/JgfzQy+bJ25hem7AeuiVocBLfKg7hpBDCOwl2RZiEtqevChoFDP4pmCTs8J6vCfhc&#10;80vBA64iCK8krGAqEBTT6ORLyU2xRw7owiOywk96124QMYJuWQeNrpM3ebBh+mWc9VznP/lU1+Rk&#10;co8KQXzjJ9FqTbLGI7tnJcvwahs7eZqHFnlL26vJFw8lzXTEfbpqzZ7alhCb4z445sENT/HS+u0S&#10;Yo++uw4mnWFn6JGMm0OeGiZ46UAXGeJhr5b1ZFZTga6aCyc4GKfoqMkgL3P0+kiycO53FXqS6rO8&#10;jzyNd1gDXHizWbiyVXyBv2IPLQpqhSEdkRvKKbdfvvOnUWbddkJYi77CzQM9OkqmcLQ+/cYXPDTW&#10;uddv0C2n7RUNcsavmhd0ju2bQ7/bTeYaG3INTNfNpdvWZQP0yTwy6LUceoBv7fCpiRp+5Jpt0gVw&#10;a4i4R0/ovJhNd9IZtsOHkV/NomyzYhKcGsPWIie4msPW+SCf20HWbhvzfYa3H9i1Y0nDuX8r7Exf&#10;yAAv+It2nLuuQCYv67It42raajxU+Drg6IwW+MAf7uayXd/5ZPzlJ/hyMmiHCl7C2RrGVoTS9xpJ&#10;6Mlu4ICuXiNpR4E1zLG2JgcdsabP5OYgy3I2cI2Hk5jANsHI/8rJkn9Fdr+rI4+Tj7mvpsJrMOmT&#10;RiXb5osc6i1j0Igf6MVbuivW9dDbOu7LNfERHnTFWsmAnrmPhppF5vCZ4BqDtzWr6Ci5yK3lp76T&#10;FV8HDvhsExx8KD+2pnzAQY78FBrlB/xpjTTj+Uhw0GQMPqWX7dYATywEi3z54uzUGGuiJ7s0Vjxs&#10;1x3etdOE/TuXz+cT2VkNun6E3P3ZpISXGAYP66C7B5jox2c+pIY/usLfXHywFhp76IlmckYXvoJj&#10;vHjoO/4bSyZwEXd6IFqzyRrO5WPyuR5iiaXlr+ou38ttHeonOZsxcolq2ZonxtQ08Xn75tOfgRQK&#10;cj2lhrwncwzDd4UIQhiBIlUyaVFFqiQXEa45JMauS3jd63cW+vc+EEUEWIzIHEWFexJlRa6EQUFu&#10;W7XXLBQ4XrXQJPn169f/NEo0T4zDRMrO+AQY/+mmZonDr6P37qsxAnVPITgnzqDOrEBIWXuKRiEp&#10;FOFTFOswZIpB2RgDwSsIJOaePvbjmGj1WUGhMcL5MGjCSpAKC3JoBwm+UCbJPz5RJEqGz4ySwVCg&#10;FI4zoLyUkWK6L8mBn8RSEQAGGZOfQgQeFbKaCdakdP1+gCJBgeLsvoReUZmM7BIiUziSYduorCXB&#10;JU86UgNMgUQXKuo0RTQSyNm6NVfwjyOqoeFer+44wK5ziBb4gQkH160Lpwofn0uwjek3OMxhWIwI&#10;jzW20EdnyQ9tZMM28J7DMY9uK+D6bRL4ONBE3p6uKYLhhx+M3zqSyAp8eDF44+HnzNgVCRyhxIFc&#10;GDDeg4F/Cjw4Wr8C2BpogyPZs11yJc92tZA1etFO16xDNzi/njzhkc9gmI+X1sdf/MBXetMrZPDm&#10;2PGUzlRwW4N+w5++8Rscs7FoZttwAbcGEZxr+LAxDp+z5eDRgT/97osD3XjC19Aja7ddEj/IymFM&#10;8+mtH/n1ul7/SridajVHaoj0uUaHs4Me1wCpqdI1TQ+Ha+1SqZlSY6VmCRk6ZvNk++Wrf/Su4FAj&#10;tt0f2QmZ19SooaFB0U6Sxs5Gi4N8jAOPvrVLpUbh3EUyd5x0j/7RDXrRXEc/3jpfy3GmY/ScrGqc&#10;9BmfNNt6tQx/6Rb/S/fpJl2qyKYvfC9dNI4d0V12KKZZ0xz+VJBnA2ilh/lCPo2u4iFfC67fSrEL&#10;RWyQxOElv0tn4cHW6KGYYQz/LFGEm2QKvpIleswOJXBsg+zoP5hikJgCRk+rxC0NfkVBzW3XJRsl&#10;R87ilWTHfXFBIiMRBEuShAfs2zi2xvbYsERf0ixRkxjBQXLlczYJJ8m5WAhPCRKY6Jfcu44H+AQf&#10;841DPzh4HN78PfvEF/iwdfxmq+a1mwXv2Tu58VH5EmMkh2CTEb+lCBDDe2JrrFhdrIcruP2mBTnU&#10;cFGwiflwM19RpEDsFQl0O8sd0CoJlIArotHI3/BZ1jfOWnQLTTVYegqJ3/QUr/HfOPIxDlx6Ikm2&#10;Jn7QSXjjYVur0Vbhiu/wtKZ5FVz0CX/hBXZFp/HgtTvBffJtZ4az/AZMMi7foEe9hmAOOctt8BK/&#10;xaGePKLJHDDs3NUIoMtwNhaONSn6fQXyUOjRPTyFLx7QZzmdwzWyErvAdNADcsZDBZldI/I5ci9/&#10;Q4di2GsGPSzDBwWjQg+O9N9aFaDw06Tpt0LMsyvZjgSNC9cUyo7tl+/84Qddw1fNGLud0VWzo90G&#10;eIUH1oW7dRWoNR7oDv5qXkS7e+hAGzkp5moCVlyjpYYIvpM/+bBlukhP4ENG+ONMTl2DB/4pxMiF&#10;3cpH4dirK/C0hmv8LZqc6TR/yY/RTXoKT7i064g84F0zosYN3fXZdTK2DlkZw07Q4F5Pvp0d5tAj&#10;9NMTdFiznRoOuggG/WDjHqjywfjVQ1W0gtO/c0Yf3a9R5R4c+kwe1sY78/OZ5tWwqGh3nS33tF/T&#10;Br1sjO3B0Txj8Q4ubNha6E82PcF3nSzICC/Ar/kEJzaHVuPZNL+EfvyXk4KNbjDIFl7pi8YGXPHG&#10;ffGWTMGkr/RS7QJvPMQLft08azrwjA7zEfiiiSGXgyO50gu0tyuF/NU08vN8RM13sOgWWsRy4/AJ&#10;HPytbgIbPHEJHDKvAQROTT5+TNyUS5jLp+ORMfiIbnUh/PCLrdZoxjf0GeMzv1291oPKakq6Yo7Y&#10;AEa7bIxxBqfGklhoDN1AZzus6AU+8781qKd/yEbog7XAzX7Mc72HIfCFCxsVA/AIr8R7vHONrPnj&#10;GuR0DW7iMRm55r5aAE7ohz8e4yWcyJp+tHtebiCfVUOgy7ruybXkjvJGeaG8svxU/iRPlCvI+3p4&#10;K9Y6g0vn5AodxtZAKX/evvn0B6kaHj4jhoJAEqEYgqAKfolmT957TQRCkOxJs2RV4oxwSWlPDCGM&#10;yH4vwvgUEcIKC0W0hFTibByGtYUKkykrXDCnxouEi3AlTBxb//mmnSU6yIKoJwECpYMD4sQpIaUr&#10;OeAEKAuHXoePIflch5diW4+wS+A4CALAR0aKd+gl0N7HwlMJDNrwSeGBn5SBkjnjJRopF5iMBZ/M&#10;63USzsyaGSRFz4kxkpyza3jW007JPNngH3jkar3k1S4XBbLCn7x7n58Mk4vGh0LTHHjCO/k7a6iQ&#10;JRl5gq+AJNderXFdwdOTfbAURBpf+IE3xuIbfDRKvEKhWeGs4NU0gAv+Kpo1OOAIF7wGQwFGFvgF&#10;FnnkdOGK9nCHMxj0MiMz1kGWeF8TA1wGiI+MF/7m2rGgmIOX+9Zs50QNC+cKVbyAu+IRnewOvpxP&#10;jTN4Go9X1jLPWpxEzZIKJs7NHHpoHH5Zj81ZA03w16nlBM1pVxC9dtBR/gAcfAED38wBC12CBZ0A&#10;VyMAH5K9Mc74ig4OmY4an8ycNQnQAAeOE48K+gV5OKCxRhO6nK3Rzgd6XFPEfevgORyM7Qdv6bIf&#10;A7azgD71r4N7NdBBT9tpUjOknSC9WuN7zRJHTY8aJLMx0qtrPrOHdpQ4jAumY/vlq3/kWcM1548v&#10;7RJh087tNGmXSZ35dqS43+demSkY1UAxP911HYzdYKnbXwPEueaJe607d5T0yhsdpR/ihmsdeOf1&#10;G/zWnNQ0MY/f4/PIgxzhRVd6VQo/+Cf6QBdr1rtvRyJ7pnd0jR3AiS2xRfpCRnwNfZfU4JGmpTUk&#10;QPwsesDkN+gefaXTklmJSk9+2A8/DBf34S6u8VXtIvHkRkwRZ9o9KGkVjyQ6nsyJWcaKmRJDyY3k&#10;zP0KQwWkOOZ7fl4Sys6sx1ZL6p2NYfdinOTTIUZKpPiEEn4w2q0gcSoBEiPRWCIo5jhc7zfA0IX/&#10;/IJ7bHP6EXInU/oHDnnxueC324xPNx9fe8ouNvN7ZFgxBRe4Frslng5JvaSyJ3WSYwf/B4Yx5QOK&#10;CjwtkcWHnqq346YGBJhtOU7e+MSfwx+felBCxu2wIH+65L715CBwrgnmvnnWhxt8NHjIo6efin26&#10;qBBRuKEfv+gE2Yp94QWuvKGn+ObD3z36hu8VKOAq3skOHXScnsg5rI8fbKeGDBzpjTXQSHfooQaF&#10;3ItsrKNYBBuewVE84gldxgMywEN6boz7ino0kgE8FSp9hyN5otNnRZqGgXxQsa9INN+6CluvYPfb&#10;C8b1A8jsha3BHZ6uuWesAtR9NmjnsjxTsR192y/f+cML/NGcka962KfYxS/0w8l9ckGzxo38tZ0J&#10;PQFHP/3oR2SNpVfJEo/oJTrwxFzNDvfxn27TC/SzG7pL9u3eoGd4VqOpxoG5mgr4Te/IzjW8YmvG&#10;45+5fBrbJLd2BdU4gLv55oKLfuPRbywY6PG9p9V0z+eKbePK49HJvvHNXLrQ03T8zA+wB/ZWcWsN&#10;PKXPYJF/r5bUaMUTcPDOP4/wWpj77Yypydyuu/yze2hGI3qN4+OzF9fgzg+YCwZeZTP5Y3S6Tl54&#10;Bk+f+Vn2gQ7yrSnLbtkGmuEBT2vgL//jfo2j8l70m0+vjIMjPSCv/B9+Kpzdr/kJb3iyITpI5/gK&#10;dKNDLSLW87toxs92qbSLUEzs9SH3q4PgQ2fhwJ+Kp2odPKgmgie58kX8E/zANJdPtQ5eoQ8M69A1&#10;OoEOMYbeG2OO/FJOQM/Q3FsY5qMP710zryaaeIIG8/GF7sEHvnSWnHoQS55kQg/xjd+jL3TEd2ub&#10;l68Gxxg0GderXO7TH3D4/uJbuT684Ip37YahB3S5HU94KK6SubxBDEaL8WKAGE4W5A43uQAego+v&#10;6IErHbQ2eHJwcMjY/c7uGeu+3AtsNZz6Ru4GNvmJ+3JCdaezXoL80xw5QzuXXe+Bnnty3+oGuSuY&#10;rjnkwHLW2TS51DBBNMcj0YOc4hADKJ6DsHpyruhV1CpmBfoaKxasQ+Rs4RJiyLWDRfDv3TDCaKeF&#10;Aub79+/HbhF/iBeAGWdbJz3ZcTDCDDcnmFOs2+8JwJMnT47g03+/cU3nXVCiwJSN8oBXYpRT45g4&#10;I8broBzwYQwUqS4Z+nsVScKnaCnZxit04AF+4K8EkZB6ncN4BU+8BwdfJbV4ydFRVorozMgyRE4A&#10;LoyNgve6kHPJEucgsWWYnFONEThTYGu4Zt0aYOSkydFOALhxDuRJkRU2ikpFHjn2qgT8HRoPXq0x&#10;VmHcj2h6um8umvFEEdRvESiAjNVw8J3SazyAC3+4KJgqXhmJwqldTBXA4NOvnnjjrc/zlSeGihdo&#10;YpCaI2DgC3kydM6vRgf66S19xa8aJuaAgQbFmmIO/mRsLEM0FsyaMHitCAPPOA6gHRkcEqdnbXxE&#10;B/rh3xN1PKoQRV+NR7jSRw6dTODWjhD40zW0ozsHyOnSI7jWlXffU992C1kDHniTUyFXZ9crsOmz&#10;ohiP6Qn96HdxOGV0kB0+GYd2993rqSrnCYe27NWMbXuetXoNh9yshcd8CzvhzPHGXN/hG8/xQqON&#10;j6Fr9IXcanzUOPG5poZ7c5dJTY+aIY7u1/xwv3F9dmg64Vuw5r12r2y/fPUPX/BhHu30wA/yqNnR&#10;bpMCiOv46LrPZFmjxPd2hdSEaYdIwYrPa2dR131nl3huTEffa5yAn56C0++W9ARBYMRT8YbM2lnC&#10;ll03j59jO+DQAzpDd8mcHUgQ2FV61A4psI1xDxyf2Zl7dJGs6AcdZY98EH1yVISjFxw+QTywLt1l&#10;W+KmhFbcaFuxa9YTwNmeJMW1ntyLY5IdPh0OxV/JDhshZ3hKtsSqdi2IS9aUNIJpfFuhJVz56IoG&#10;CbiEha2Lo+Ki5FJiCjY7VAgputgZu9IQaDsvWtuFCm6+A//5DLEYLvCypuQNPSWIYJpDbmKYceyb&#10;fPgJsoJfO0v4J+tLxI21lhiPRnAUAIo/yaJ1xUoxzGfXxXNPbz0BhwteV/iBC18Fkq35/Z4F/koq&#10;Xccb68ZT6yh6JJptUW4rNX+KPxLpGl7GWbcYIm+RUxhbA4deoVksr4ktSccLMCqsekDDz6NLDqN4&#10;tDb5+Cx3AdN9dBhPNmIL2dOzCgxnRRRe0CdzXIez9fCGTsGTXtAPdPWEVvJOf62Jr/AjX3qKJ3iG&#10;h/Cs+MJPegk3cOlhekC2eKUQBR+fyL2dKBoE7a7weyQaF66D5TBH/mMM3MHDE/xDK5oUknSbLOWC&#10;bAI8dNNvRRM8Fft+o8Ya/btYMM2nK1556gGcgnn75Tt/8Oh3JqxnXQ0OzVF5KJwqfui+Jo7x+EN2&#10;6CU7NlxRCha8wWAHaMZ7+Q/6NDf4KPLHH/ruM1txzzpdbzcSHvAZdIIM8Q5/HfglvyYvOFsPDmRn&#10;Pp0Ci56yUbDhbiyego8e9ux6u5zYBLrR1UHf6AmdZB9sh83QbzSQJx9NJ8ClI/Cjh+k5nvUaYoUq&#10;f6XW0FyDN50FU+MhHaAn1oQXXDWv0KqOgFd1RAW5cWgE07WKejyrweEanuID2bhW0zO540dNJXRE&#10;I50lR/pC7uaxSTxHN34Zgy9oFjPYCJ2CN5oqdNtZz5bZOriusXP32Sj5os+YmuviDx7igTWtZyz9&#10;oCfFMXrlEP/EWnPJgF3KefkDc+BGHnwXvYGz+Mq3oNkYuiE2WxfffRePxNh8W7lku5bQKaa7hs+u&#10;myOewYFMfOaP4YgOMMQm8YqMwDWfvhkPf/62h4y9joNf5sK3Zq6Y6Vr8QSNZ4yUey2/5Q74THPi1&#10;cUG8MB4MdLAl64OFZvd6KFJMrhHivnk1mq0lL2A39LvYjJ/ssxoXLuig7w735DPWpAPmyuF9Zwto&#10;zTbIkNzwF2+sZayzdaxHpvLPapWZL5KTOC6nkMf2239yM3lXjZPmyTvlcHKGmiZtBnDNOj7PHNj9&#10;HjSWO2/ffPqDPAOqWCtgU2gMxmyFmmRVQQE5ixCAZLGnkwSgQJH8KxAgpzCqOOpH+YyllJyENTyx&#10;U8xUYBI2JeyJAoekuyswceKUjwNzX6DpnUICc59BctwCmkDmqFnCGTJACkKZCL0fOmNQYHNMnAzn&#10;BSaDZySMm6JSeDhWSDN0PJDsMyzFhaKqHyEl0ArL+RQVjygSvoNVQo6HklQGSqBgUn6H9RkABWVI&#10;vpNRu0goKCdMkeFIwesAKjTxm1G3uwf+cGhLE5lRJvgrTODqmnk+U1jysgNFMleH0NrwQZPXaii1&#10;AtRrO5oCvr969erfpkwNEcVQT5MVPZpyCqOSZfpAb+icBpRCEz7wxlPw/PBrP8wKL/yji+hCp89o&#10;0uSzVrt+yIL+4j1drjPcUzk8M9Y6aGW05lgDbyqYPIHuiTYe4a85dB6cXgsBT/cUD+uAKsQ4fAGO&#10;neEjJ1KBhqaKdePxkWNQWJAfZ4bv5OzAK42MnA6c++0SNs2+rcH+0AQnumNt1+DsmvF4by55kaEC&#10;twaU6+bDleOzDr7U5aUHZIRuPCE7PDMfznTTuhwzXU23BaleJyNHTQu8dTbXWtZ14BEZW8dYcnSf&#10;zOHXdnH32KJmbP+Zq90lDrBrkNQscW73yNwx0us4cydJ4+DZjpGuOfbrOMHsWsf2y1f/yKNAUcec&#10;btJ5Nu0zXWDjNUkKMORlLt7W8Gi3SA0Uc9rF0k6VjmDUXOncjoEaMDX52l3SDpMaKe7PRokDfzQg&#10;2Zf4wC94JQcu/CKe0WW6Stb0RxyTMNLlGtBkwmeAzaboGjuhhw7+kR577RNsyRc7gDddBA+cfg+p&#10;J07+Exd+SO4lKegVV/gRa5jHRuHHR0o++GqJhPhiTTYJZ/bAr7OHdhuIPeBJrKzhfk9822YuRkn4&#10;jZO04YG1FASSdPEMDeTivqfSkrOeUoqFbRfu1/f5QDFRvJOooY2Nwl9ChIaexIo15oAlLqKHDUuy&#10;PaQQn2u44kfJs7ghyQbTXJ/FY76MPUvW2zWHn3CX6LWjxK4APORfrSUXUBjhU0W8eK6gNQed8oR+&#10;X4aM8ZD+BB/PwTCfjOFewadgIY9eFVGYtNMBn9AmGSRH1+CPFgmt+2RMFmTYU0L8grv45AED/433&#10;cAeHTMV58+HnANcZzoofORE6wbIGnsCRjvWUHgwHObpn50FNEHlNulTzzTWfreOeca6TN3h0iwyc&#10;wYEnuownS3wQZ5zhqwArrpIPPkjs0yW0gO0eWq1FPmShyCXrnhj3WxvorEB3VGhrgpjXKzTkjcft&#10;HLIuWssdzatwNg7P2u6vAPX6jfvmyyHllK5rmNQcKBfdfvnOnyYJGOC1W0iDT5He6+PwZwPt1kAv&#10;vsANXnAyr+ZDTSa0pLM1B/DPPDLAkwpy+XO8wV9weoCITj6CTHu1kD5UcBnTPDgEy5rsvYayGM3u&#10;8lFwRE94kjM94pt7RZefocPWaScNn+EznSFnNo5/1idLBXpP7q2jEUTH0EyH4Ma+4Ww8OOjBp37Y&#10;FT7g9spRP1CMZviwb/Ko0dha6DEXr42FlzrGWLxjq+Ya7zN68uXu84vssGZezXMwjYE/eaEFjfhD&#10;9hog9JcPtjZc0UaH+f58PFukP3Ra49EcfAYPH6xFzq6zR7mamAluTUzydi+ZNB/8GmxoqumAVrUZ&#10;/vAX7J7syQUP1Ceuw5df4P/5SboKttgilvpM3r6b0ysl7YgQM9yHq/jFF+VvxFb+Fn3gtEMCfniI&#10;HvflDnhEdu1upo/ogpNrYk8NZ761Ohr+0ZxsrFVuSvfBdc086+A5+HJYuYU47gAT32cTPt8KV/DZ&#10;SE0WsQXfxB60Vcuoc1zDV/zEMzZpfj4cb+BfzLGWdeBJdvS1WMoX0ClxD9/pRI0veBvDltyTU8m/&#10;8M06ZMQXiHHt9pVTewAuT1BztZvR4bMc0X31V7mlzzVJql3lGnK8ahX5/2yG+FwuKzdtt4nrNU62&#10;bz79YUxJDOZiOIIIqu1MkmBFE8YjGCIWkOgq/hS7CNdYUcA6K1RiFqIpogTSmfKYb9eBgpKx+7e+&#10;DNiOkH5zxNZEu0TcE6g0PAjG2cHZMUKOjLOwhZJjE8x6T5Wj4PwIlXII7BSD82T4nBLhM27K5D6l&#10;IXTK35MLRtjOErxRCPV+vQRfEae4VBT5jz2UgFA1Bepylezjl4KvrVmUlfG0CwRP8Iei4CPFZyCM&#10;RfJO2TJQ+PpOhhQb3pSWYaZwDBEcBWZPm5ytA38FHpzgz8n0tA99bWuqcFW4wJG+WMMZ/op5u0Do&#10;iUNxo3mCT4pU16wFNnhdV8hQcPfAsA5D8BlONaYUVPiHnvRRM0FRpUBHg3HoF7zwQPHfLpqMCz3m&#10;Ww8e1qeTAgzHa57rjBKO/U6JggkMctQEsKa1+281YMMNffBgV2zJ9f7jVEYMPllzKNkFB1eTzBhw&#10;8SJnQK/YFfzpGvlVeJibszCfMyBL+KKVHpgjiFjXGLiZx56zS7yiS+1ygg+9qYvrM72ztnHWr/GJ&#10;zhoX8MU/9LrXDquSA8mM4E93OXmO2z28r3FjlxN9IgN8wFdBBWzrKAwFF2s44Cywm49GMOgMvvMz&#10;fgOJDDVvapb0Ok5NjblzpAZHu0Xm6zTtCqFzYHQvOO1UqYFSo6RXfoJvjGvmbb989a8GCR4UGMii&#10;LrvDdzbWuWZKjVzXXaMvfI5rwakpQo+CWyPFdzZaQ2Y2TVwrMNU0acdLv03S7hKfaya3s4T8yY9e&#10;t6OEjpIv29DgoIdkXfORLrvGDvlPPkIzlS6jl86wl15vo8s9oYQbHyq5Mn/6CnjVEOM7e6VPbCyh&#10;ZVP0mU1JGq0jSZBU1RyQ1EgQJSRsi87Tf8mc+IJGcCWzCme2IxZJah0l95IReIof4lZP/KzPHq3F&#10;N/OF5uNbCRJc0As3MVCSg2dwgje4/AQbE+8UFuKK787Wq/FgbA0HyXUND2PEZ3GdnYv3aLQWORR/&#10;2LL5/LX7aKcv/AA/IR5bC+6+my+Go78ndHxJv01AFngnnuOJa8ZVzKBfQdZnsNGATrJwJtueaBsH&#10;vjlyBWMlnb4rojSW2goOJ0dNDXHdeHTip4SzB1HiZYUevtIdayoy6AMa8YO+8t34okCR23h45D75&#10;9aRPod/uAg0ReZCcSN4gf8EPtIENhnXobE2Lml70Bt6u0Sd4khFcyRN9ZEC3rF+jBP01s8yVL+F7&#10;uxfg5R69oMPtAoC/mKvY7z9w9ESbXpSfuSb/k9ehE9/Rh3bJu0Njwa6LdjiY41xDQyFc4QuWolhO&#10;WJ5XE66nrsZrKrgPBzh6+KYJR6/BcL+52y/f+QNXXotH+ILX1sErdCns4dCOJrpE5nCUG/f6ufyZ&#10;nlTw1vzCJ3ojR67xZx2ywk96zhfgCV0hZ3x0jYzQ6B5eylPpcHZBv+BDp8C1Vk2YdpfwZXSE/hlL&#10;f/EaXHiwU+vQpQrOdp+Cx8bazd7OLDTSPzyzBn6QL/zBsBa6wIZHu3SMh7e6QO3QDqh2wcDLmj04&#10;RRc+4x1+GBPv8cgY9NIZ8OmExgR4/Bj+p4/oawegNdgVHwYm/RcbyoHYj3nm8xvGwTvfn08yl06g&#10;i4zAcB+P2CF+ONxrJwwbNsca7cBxnSwqlntYQD/kXWIiX0WvrIsHNfvBQju7JRe8tp4xZESONRfB&#10;BC8/SkZkmt8lN35Ivgq++8bzg/ksPJJPqlVq1PJvdKw4hoflhRX25og97dxRy1kHvXgGrgYK2q0D&#10;d7lDDzbTZXP4xmIL/MVVvKrZz0bYCnqcxXtyNLbXFmuY0B25SA/9wECzddBFF+OlmIDf7eDAN3ij&#10;kVzBdg1Ma4AL/5qPxWz+msz5XDpZ05NMjLM+uHSDXdE7tLCB/msY3NAKDzbdQ9/inz6CmgRPjYET&#10;foopaJNjVVvIC+RbalRylbPAWy0kB+thm1jpezmoz/LL8t8eDILte7lu16rB2yVf/dDY7ZtPfxQA&#10;YwifQ5K8Ikbio+jtiT3Ce1ouKZbYWshnib+ntxJKyawCs04OBplvrjNmKSj8C2BIC0ScvUZJu0L8&#10;73m/Wm2LrH/ZZouidwT9lxtBs3cKBS4Bpa6/IKMrL2kwhsNhcIyIQqGToCkJ4y3JEYw4VmMpWB1I&#10;SkCZGCKFcw8fJNwaIZ5U27rdzgZGoghpJ4NrhIynlILRg2Fchl2HkQOxri5knS/j8Kyuc6/09D48&#10;JwovRoK+jJVMKbxiBi5w5ijgw3DBBR8cRbjGBYVhjIy2TqgCmiwVdb0C0xNbhu0AlxwVoxpF/U4J&#10;PPFCYahIhIPrcKATisiKRfqggGEoChdFjrmaNr3S1M4QvFeUVmiBrwiGH/lyCGQqKJFbhlhBVdfW&#10;9Yylhl4GjifWsrZmRwUTY7QOnPs9F7zEM/qt4ciw0Y6XjFrDBSw8ows1rTjpGhXt9gEHPOtrNtUs&#10;6bURY8F1Zoe9NlQXFm/piHXxizNCD52os5sNt9PDeuRNx3Lq8HAYDza84UJ/6QT+tatFY4Kc4O8Q&#10;oKyBV/kRPLYmB87PcPY97akIYWcCLjnRpcfHx4NuOkd+4NQsg6910Wt8wZPDriDEZzwhK80ST3HJ&#10;jK7ToZoXNT/oUUVxjY953Rk+NUBmI6TfQOkVnXajuNduEjCc28lSI6bGzPbLV//wZjY9amjMg23X&#10;MGxcHXe66mhM48iMDdbRJwef2Wc7RNotwna7V4OFbbKfdo+47mxeu0l6dceYXsvhS/lWNg0HMubD&#10;zKd39Au+gl7Jl+v8FVh42xMt/s04gR3NbF8g5xf4TLqObvbUAwLrkQca2BLbNxev6F7Jfzu86LDY&#10;IRnoSb8YQ1clIOKU+/SX74BLW2QlIHy/ZFpxBCeJnZgAPlhsRVJc3BLjJOt8XMWtRIrtumYcu5YQ&#10;mSsxZ1ftKHBYjx1KYiWbEgf4SOCs6WBT4ChuwUCb5FBSbT3j8QLvwFQ48Qf4wbbpjgRSPJbES/jg&#10;gKfilrXEPzDFtp4ItyOHbCSp7Nk8RZR1yLyiCnzroRXPJILiuvt4CZ5iQR4Av55wGgt36yuyJXji&#10;KJ2R6Esa8VxCiU/Gm6vwrkHW0zo5Qq+lKL6Mh6fCUDzCQ/LmS81Du+9wI2N+DN96dYl+9BQeD+ga&#10;eD0hx0f32AuZk3Eyx1PJrLyIPvKN7mkMVBz77OjprsLBHIWenAdP6Fm/PcBvm0sP5BdoyI4qFKzb&#10;9vJ0Gv/xAh4VZgrqXuOgk/SODdFbvMNbPKVTvWKET/D0AM2rKOSdTHvC7xq84VlDDV1sRaOxncPo&#10;lFPKGT1QY3N4W8EnFlkP/fSCTOkn3BTYYMGf3fgdFI0peODV9st3/uS48tqeymvqaJIkI4WudfAR&#10;zfSAvOS9miR2c9mlotHCPmqm9WQY3ehtJxZ+9RpVDZhezcJP1/GD38Ifn9FsTfyhd2yGreFNu1lq&#10;gtBJMoC79cCvceFsfTpCV/JHxlkb/e04gSNZW4ut0CnywAc+Cu7RWeMC7j6TLf5UB9ANcGqYsCM6&#10;wS8Yj3Y4w7WGj7Xh2+/u8INw4gvIn5zoCbzZjvn4gC9sDG14QSbll2wQH9CZfsOpOWyOr62hYTwb&#10;wh944Blbs2ZNHGPZJrj8l2s1rDTz2kHSb/ngrVgnlrIbOOOJcdaBk5yRT8xH88liKdzwCx7okWuB&#10;zS+IcXwWPvWv2vkv89kcvMCR//KN4gg7p0/kgyYy4nPAsYaDvzEGP8HkP3t4h2660IOMYlwP+/hm&#10;OgGeHBZd+A1nuBcrreNejRr+H5/lmnxcPoZvxju+Dw3VTO26MlaMk1f4DD88gLPx6DS2xh9ekzlf&#10;7aiBVn1A/uRGX+i/+EBG9IXeg9kDfnHKmvSBjIrTcEavMa4ZYyz9AEvsoaPsm47VBEcPv8SPps/0&#10;il6CqRbAH/gnf3yHE9m0WwQs61sTr3qgVnNDjqrOkbPTMXIDq3pXrOsVnB7QycdmvitnJd+ZB8uN&#10;XevhXw8U5Sbgzt0lNWC2bz79tfWGslAeiSMEvXrx+vXrg2D3KRxkW0TRISnu9ywUhorluj3OxgmK&#10;lBAjXPO01/Z4ySMD0RiRVHFwhKNxommiOSIICHA+a5rYItn/8ebAemVH4OrffoFFwGBxBAIBJ8fp&#10;UM755CGnWZeZcjLgFI6AKwTR0isCnn4qdNo5gEeKRgrEcDGeUDgGToWzZLgMpCKZsnMkkg0KyJCM&#10;kUBZi8KBRUnIwzzywUuGDjf4ms8IKHedVg7AGe8l/mRGscFrfcbpMznUrGBcrsNDEguPCkNKig+c&#10;mYK4bV6uwc8YxQUdoRdggk3mPuOTYqintwrYnvI78I/B9AoPfexJNCODCx3zo50KasaEx4orTSsO&#10;iOMQADkXZ/jBjTE64MNI8djcfgg149JgIFdjfCdfuFVctmumXTRkUXMBz/Clp/r4Yx66GCf+uV/D&#10;rPduayjARcHdjpZ+F0RRDR/FX407cux1E3PxE1/JrJ0lcLIWvDg39BRkOO9eXSFvOs9RG0dfwXc2&#10;1rpooDMCLBwKLNaMd8b2HVw+Ay6KWA5JYsze2VxPUH3ngNlbWx3pj3/92ytc6EML3aDPdENjjlzh&#10;jR/hDQcOkhzxDd/ZrB97VYCTZbtLeh0Hz517NadGx9xl0rVex8km9ms15tQcqelSo6XGTA2UGjI1&#10;XbZfvvpXE6RGBZrJoB0eDtdqcuCvz/npGibGkVUBqYYn2Du4+c6eu9b3eZAd2yUnh2vgO2qa9N19&#10;ek8+/IJXcPgMsM0jKzZPtvSRffBddEzMoYuSADDsSmJ7Arj5dJPtez3QWHbHX/KffAaY9J2usncw&#10;jAe/nSFsVJJEb/nqdFxywMfQXb6znRqSA4kUHZcw0c+aLHyz5AQd/EHvUEs6xICSU7SJTfw7nMUw&#10;sMSNYpjYxm7ZlmRXQeks+RPPJK5w4NvxQzIk7kn42znZE1SxpGaEa3wEmtEuoTKvxErixVbZHj5K&#10;pNANb/MVPPiOHjFa4cHG0Y8GtIDP9tHHvyim+W/r4QnblriJ23BDr3Ud6Op1WtfR25MrsBUJYJOX&#10;ceDii4KXbMRJeCtYJInWJ2sFkBwDLnigAHUfDmjsqTvc8dR8uQOZkj05w7WkHQ74zHeiqafTeCDv&#10;ond0gPzxlg7wY/w0PatxA4Z51qCPEno6gS74KOroCpjok/uABw78FHeSbjAUsWTpmvwKr9qx0KsP&#10;5CWHwltw4AI3+Qfc0eI63PDGPPolrpJFRTm49AIv+Pq5u8A64h8Y9KVXDZzhQrYV2/0XEnoKN3me&#10;+2RqLPrRbU04VxArKOWD5pgrR0Q7+2cf4Mub6Cb6FMr41A+hkrfD+vhUwS9XlZeCZ7z72y/f+ZPf&#10;esin+GYv8l95cD+kij/kW9O0HTbG9t9n+icG+IU293rtBk96vYl91hAgO76LTNiEM56wW/aRnbEp&#10;cgHHZz4Hz9gJfHoyDQ/r4gl50wsHueIdOuDGh/R0Hf/L22qYkRf86A5/mL2gBR7Gy28dNTCsz8fS&#10;KePxguzds35P/8EFA+7g4QWfqlYgc2fX8RoeeEKn2Y1mA9rwgaw0ZNQi7bgAF77w8xlvrI3H8EKz&#10;e8aAaR33a9TV+HGfT4GvcTVv4EZm+A8va6IbD/AOTfxBNqZZxFbwWKyi4+AYDyew4AkGm2BDvY7E&#10;/7aDA0w2DH98pB/8tNjNJ5gnnonZckB0wYWOiIvwxz9yF2f5Mev1Ogm/WX0mJsvjrEEXwYa7sT08&#10;EHvkrdVz6ip1iVzXGmCVDxqD59Ywx1j4OPNjdIie8ant5kNjTaN8HdkkR9d9hpPcgw/XzLAOeuVV&#10;fKGYoolsPH6SZw952klC78GXT+CNdfHaeLhYl66hXbyg48kdj+CQf/XZPDpDV/BK8yJbZns+kyNd&#10;ABuv8ICO8Bf0wz38wFs23Q4wMjMXX8leflgtip7efkCDGOk7WZGLg4zURHI6D4XloT20E6vwUp5f&#10;o0OO2oO38tsaIu73IL2GiAO8milqOzj2wMt4Z/LpgflsoPi8ffPpDyEUksAoWa/jMIiSawB7wlvx&#10;KOHX/FCsSoAVKe5X3OoIuQYRhY4Cwr8F9icBJkiBp98XERx6JUdzpN0luueCO+fE+Oc7nQTMIXIM&#10;7kt4jAWL4dftLVmgHJRIUKGojNrZNQpC6IyZQjMuxYzmSK/WeDrtNQz04heaCImSlkSZR5kIHS8Y&#10;GEWmWPjck3eOqK4gZezpkrGcBkdC4TwVhwNFrCPKwCguh8S4Ga8E22ewGFXdP0rBoOFhfrtWfHaQ&#10;VcU0+bkPT8pNFxQ2ihUyNB6d9MP9Xhui1HihmFU0kn2Fl/l2jOAhxa2JQ28Usfjp0IBQ0Cge6Rsc&#10;axYwUHqnoPFKEONhdHTQGM6aA8RDzpAjwEdz3K95g1a499slZEUWaLemcWAq4NCleIJzW8PIAY6u&#10;MeyKeLhyZgpjRoqfPsMTPyuiyVfghwOHam4/YqmZpFGQPVlf04ROoUsAbTeYo0YPnsO3V4HIEC7k&#10;A29O21pwVdCAgV/w6sm8wzzythb9B8v3dtCQARzYCXrBRGcNEYEiGzCWHbF9OkxvJAZtY5cgcPAS&#10;qBp91qRHGrX4oJmAD4ogugs/zpcc7BixprmceAUEmuHKJnOCYCmW2ZGCfDY3apaQlaPfi6EzNTMc&#10;8173ybRrNT/agUImxtQMCVY7WtpZYn6wt1+++lfjokBSgIgHNUxqerDLgkvNPfcKSMb47OhJABm7&#10;VxfedTrnmu/NM3buNAmmc7tU3Cte9DtJ+IEH/ftw16xJnuzTuvwYGJopHz58OGzZPXZjLhr5wJpm&#10;7vnc7iO2UDBt51MNCwWhZAkNxtFvtsmO2AM4YoNEsKaoBAkstNBB38HlW9iNRE/S3a4Zul7izkfT&#10;V366J6N8Az8uLlhfYiWBl/xKiMQ7iTKcjPNdEgWeRMjuTHEODopXCRLYJaA9JOhpI1tyT5wUAyV1&#10;EmNFgbXZHN7wd+ZLosB2D05wtI7vDr6Br8CnnlSxcUkXvoHHF0jyjMdnvlAcQw+8+HC8qzHczg/f&#10;KzR6uoy3FWx8fruDFAOKNvDAxTP8i5foFHcllfCXE/Cl1iEjiT1arCXPMNd3hYW8wnjxHt8lknwa&#10;/tELekaW4ONtzRMxm8/FGziAgSb01pBIP9APZ0U4+HRa4mwcHrqPbnDMx2d5Dv0Dn772BNW6YmGv&#10;KoBHRxzWIqeKavx0Lh+SkNMZvCV7+Yj14UEf8A/O7SbArxJ2hQCbIOcK7ZqN5NW2b/cV+g58AqfX&#10;quGFznaRoEEBBY58TzEcLXYXazrQXTreqzzoNR5N5rvX012yET/QAS98sz4YFb/g+N5/3QETv+Wa&#10;XoWxdrsPtl++81fzSq6rMWQ3tdzXw0TrkksNDfyzLru1Nvm4D3cyxSP3NLzkxviHTnpADngJFv7X&#10;rACDzNkqmsHBl3iPf+RsPffpCnnhU80R9/GhBoI58HLd2s7puLUrkJMB2ugQ/0AebI6N1BxAH/wV&#10;876To5wDDHRaky+Rd5irYaLQrNh3WIdPCddeqYI/G1KPgNPOHOPosTXonPqkXVl4QJ+sY31z0Vdj&#10;EX30vAexinLz4CYPo2/WgiN+VLTy2z1AhRt/Bqb5vV7jPnuvQUrmYOEPvuMPmuAEb7Sz2fCCR/Zf&#10;MS5PRCd963dFzIEnfvBr5Imf+Cj2yWfEaPjxUeKiuFITip2RIR7AW94qHrcrggzFQTLGZ/5LvsfH&#10;1TwyXxyCB57zP2DwM+k73M0hWzzk9313nRzxXE3ju/v4g3fg0KFqP/GtnSJ0SYyqucOnib0O9NLV&#10;8mS0q+Mc8lR8aMdmvp98yQH/XfMdP8kYTeIX/2otObo8wjy8boeUdcQsNMc/tJI1PWk3ZrJ13Xp4&#10;yXbJQc1ojeKomC1uwh2/4YjX+W68IiO8EDutYY68B4/xBUy4GmMu/okF9IcO4K36Q/6nDlPrOcsd&#10;rS124r16xGc6oLaQ48v75H89wFPTueaew7ge5NVEaQwdNadmSXNqmDiC6QzW9s2nP4mPhFYBBFkK&#10;ggkpCGAKZosiXiLre6+kSPx7XYOxIFZSLDGnPA5F7u/fv49mia321mOcnKsAKfhpmuiyC34ChuDR&#10;f7fpt0icBbCCP4dVkiOZ8XRIoNBY4ch7muYs+JbsUUKfOQ4OhwL0WxcVnQocOwrQqABS3GMw+p0p&#10;OIVhNJSEAaOfUjNwybfEvyYFuJSjp/8cARzaIsVoKDBDAodczGkXh7UoHkfJAbRtr21jlJPxMObm&#10;UlKFkfscBpwZcsoJN3DQwPExCNeMb8eCZNLrU+QLlxoTcAZbp1AjQzGDZs0SCpxR4J1CGN10gpM1&#10;xj16oYjViKqAVUjVZTQXryWimirGw4NxWg8s69BLdFdwcMh0GVw7UhRtbblnMIoY39GJp2hGb7uk&#10;GBSHYH7NworBdqg4yAmejBkvND40PCqM0W0cfPGWbJ2tjX7ruKfRAF9zKzjNLUEt8feZ48QfDoJ+&#10;Kcbg1pN0ukWWihPyctBt+knn6Fg7iOgB2aMDjXhIrq67T2esRZ/wricCHGOOzj00NcYa5mt84Cen&#10;XoOkJJxz55w59hw3u2FjdvD0ezHggIk/8BcsrJ2eaFTgE913kCP9Rg95sl8NE4V4DZN2edTgaPdH&#10;TQ7fnWdTo/uz+dH9miLB2jtPuk83ZhOm643ZfvnqX7tLnOuaz10jNUX48d7dNKZGR81Het1Ynx3p&#10;Ilujb4138IPGFMy617iukY+x7JbM2jFXswRf+A++wXfXjWOHdIrtu0/P2WNNS3DpJlrwT6yiZxIE&#10;uiwpoZfkRB9cZ0+9A8yPzd2V9KqdAtk5fZJkiFXsir+AO9okQ3ADk01m3xIPdiRRk3yA6zq9p7/8&#10;FZ22Pj8lBoDPp+ZX6bB4JXll8+BIasERuxy+S47ZkiS2QrcivURbvLC2uCjJAr+nyxIb66CTrZkr&#10;EXS/hB1u8AafjVaUw1/CV7MI73wmB2tIxOGDPrjwHa7LK9BkTWv0KgcYfArZoK+dNyVvaOIz4O2A&#10;E98lfssBJIV8idyAn4EPWbgm/isexAa+Bizji6H4gg/wRD+a4anIVqiIvZJ1hTJ9QDe4dABfyBps&#10;Pq6neHyu++imJ+1AwUO5lHsVivCAkzXdQxcemUtX2BTcFMLhjrfu14TDK7jjBznIjxRReAZ38ytw&#10;8Qh/wKloBE8ibhxaen1B7KF35INOa8BZgWk+Xe1JLVtij3xxfLY+XaVr5AY/PCV3PIB3sQ1ceVw/&#10;7m8954pR/AIHnvRLLihv1GDRXPAZP6yJJnTDG380GsxFJ7zct5aDfVirhr7PeFR+WVNEXtlrHmzT&#10;eDksnm6/fOdPvlvDRA4MJw8N/YafzzVwFOdwJdteHaOH7VTAF/fJXU7sjF42RKfJ2n1yYHv4YL7v&#10;5IonaNWUiI98iyLe+ujtYaWxFWbu0f1257gGZ/crsOkDeO2Ywd/0rodcDjJKTmzTPLbZb87QT+P4&#10;NnrDN+AL/0Ze7juTEx6ARdethx90DD29omRsu5rCi03jJT60Ywc8jS34mw9n/Eez9fM7NT9qZtTs&#10;Adt9vJbPuEeH0SYO8GfWcrA5dFmLPOiwnA0/6R5cfZcToQ+Pq4ncc9Q0QZ91wesBK7mj0Tz4o9+a&#10;7rPV5NLOH/ZqLTpD9tYiF7m02Ooz/OHEb6AXXnw8n08/6Rf/J3/0XawWO2t6uc8XyE/EEPjDlb/k&#10;P/GIHrdLnq9stxGYxUY4WofPNgcd+C1+wwV+6FQzgJVvK9fgk9gEWqxDx9BibfetZR1wzTWP3zPH&#10;WDyxlnXQhUY+nL7iC98sP08HyiPgi37rmi+fxxtw8NY6/Cz66J8YA294+E7H4QaHfC482wlId8gY&#10;jHal0FH4ypeMbXeZ6+2SIvt2mcOn5pSDLvOx+IwmfCcztLpPN9DUzpKZ94lpNUbUEfCQw5Z3tmtE&#10;riVndJTP1jzxvQaJ3LPNHGJQu0fANaZXftwvN5YP+9467m/ffPpDpMEA+4yZiMRYjPMZQykYBZLY&#10;KjjbSWBuT+7aAoO5NSE8Mfz58+dRuCq837x5cygRY9UocXBGzjkxZ4cttO5xHJwfp1kHmDMokHAq&#10;7tVY8XSmrafmCu6UlfApFmPzuWINQxWxBOkJpt9jUWBpBrRFW8JT0UnJc0AO3/GLQlEUPAKD0MDF&#10;D0/GGRhDYaiSIkrPIMCWyFMwfGNglBRMY8xhMGRDOSserUvZrAl2uwXwlyxqANUwAZ/RgFeDpMDj&#10;OyfmPlwV4eZ60kreYKLd/bbfKmIUMwrTmiaKI4qq+MUDr08oNill2+8VOPTHPDqkADJeEQQOo6FX&#10;xqKDHsGn13UUw+3OYFwcMzocvWupuLI9X/MCHejjmCTldJUu4zs9wI92jNQMqyHRE3j0kpvCAix8&#10;JyuGDJ41rKXgr2kInjUkkOyrHTzgue+e667BDdwabCWd5MqJco6KFLzAJ3i0q6BmDprIie7Qr3Yr&#10;sWOwwOAQOfh0jEzprfHuK/Dg0U4Y4+ACtkK23+dBM3qMwxfy4rTgpnFgVwfe0dccN/3iqOFCrzlc&#10;c/EaXE3YGmfoyW7ovoP+uqbINtaffxVsp5sfm+5VF7tG/HeVh4eHw//0+g28al7UNJn/HaedI77D&#10;YTZIzHHu3vwc3NkMqSFijKOGSQ0Yh7Vq1Gy/fPWvAFLgqIFRUOg7m6IvfXeu0WJch+s1vOlV35tv&#10;zmwezuvd65UcfqPX6roOLrsmb/ZMp2rkkJOmIfz6QS421L8cp298lmv0vx1N7KhizRp0hh9AT/9Z&#10;J3vlb3vaxnfX4GML/KkxZGUufyJ5ZDPsnz1ISsBnV9all66x0Z6O0mu2Zw79lwRLnszBL/67Vyjy&#10;zZInNNS4kYT3tIf98ANwlazW9JeEi2/m8uEVKuCjTaKXnYl5aHZPgqXwkURJpo2zdq/2iJ8So3aD&#10;mK8Qcb9tz+Ku+ehCAx64VtNSzK3gkAzXXOJv8QGd5tSExwOwPc0XY+iy5EtRAVa/T0Aeft9B4u4+&#10;vF2XF4jx1rMu/sox7DYBo6fkCh0wegXIeAU5+vCbzNGN3+DJQ8xxoBUv6JD76Cz5hAN8yAWNNYv4&#10;N/omUcYHvJIk4rsCn3zYCtm6BkZJMrg1XPCa7PHOuuBaS46jSFX4yHkky9ZCD33AB4mw+/QGr83D&#10;A/zAR/xSSLejo8aEHIsd0Rl40rOa12SNT+yY/eIbXafTzuiomUaXfLce2dbog18xFd7yODzoNxjg&#10;KP+zewp+eAyvaNWskO9VZNMTMBSO4LAPcI2n7/hKX8iRfIyFC7p9drau9cHqlQr8w2ff272CZz3g&#10;Y6vbL9/50+zx4JAc2+mgieJoJ4nGCV7AR8GJJvRXiBsDDzxt93WvpaMVTXQZvHJXfqBiGsyaROXK&#10;dB0/8JAuVCzjB7458LoGKxtNl8garuBV4FmjXRyu0W/64J6c3rpk7tzubwcbVh+AjQ5n861Hj9Ct&#10;aaZpon4gF7yCG70Dw3z1BJysASadQEsNE2ew8w811OA8H9jiYbpVY4+9si/3rFt94Zr77NBnNgQn&#10;MsGPdtugB3+zMffgi394xG7RSu7GkVlFLdhgmCMeGOO7eEZuNXPa6WM8/NgpHrZrhu2KN/BGW7vB&#10;yJYfkLfhpes1wdvlUF0gzqCXP+Cr2D6a5H9ySH4TDtaRi/P7/E0NFc0CfgN/rCnmi7Hg+C4GO5Mj&#10;nYcT/8GPoNe512XBxRNxS43Ex4Ijh8BjOJAF3PhlY+DtmlhpXd/pqbnW5vuKRT2QNIb/4evKvX2H&#10;jxwAfsaYJz7KbYzDOzDlcODgX7VYtRpe9KCX3ycbshMrzcdLugM/uTH6873u92DeIY4YYy7+4l2x&#10;ib7Te36BjOgGWdYMKV7jCxnBj16g0xq+w696QP4k11ELyQs9IFYvyov7RxnyQDVWZ3Wgms4h5xMX&#10;e4BXc2TuHJFTyj19r8FSbdL4jnaXiFXu9QCxh4fyXPO2bz79UWIEEySBV1S5ViHftnzAIU8hKA6E&#10;XUMwYiW/kmNJq0JF8aig0SSR8NpdYgyBc0ASn94b1r3l0Dl6zqjA4WAYdX8JmrJyPoycQ+Cg3JcY&#10;gcHJccqUKUfBiAnX2hwNpajgbReEAsYuBs2dhIpGiV7byxiBwOtMAHWxwMEbxuoagTNAhmgdBkKR&#10;KJ9rPemkkHUzjaeQjNpB+Riz6xJ+Ru4ao6qjq4DmeBgD52J9xbs1e63HfOuRrbkMyTgKbn2Or50y&#10;6GSgcK2Jg3704h0jBk8x2L/6xTdFDD3AS/S7pmFijOaTQqmuo6JRY0ozxfx+PLcOpDN54BO+Mboa&#10;c+7hbbsLOBxyQRtewUMBW4FLLhwU/qLZ+sY76LnA4h5+sYG5JQxsazJ2PMZrRmZsjakMFu8rzCpM&#10;8NAhENSd5jzxwlrg+2we5+xajR2yJhPXzOfYyBVv4Ws9RSsaGTtcrAu+A35kRsfoCl6CTaaNFVTg&#10;JIHEO3Pg4Z65cLAWPSmYcVR2gGg0wKVOL5vHM3aO5/BDO31BBz20ls9kinZ2w77wj+3wDZpq/X6F&#10;a/iNB2ivW1wxT2f6gVC7R+wk8bqGV//8FobrNTNqctTo6Lpzv2VSI6MGSs2Mdp6Y29jgdO4VnWDX&#10;vGlM99vR4nu/dWKt7Zev/pEBnuBvnfaaIPSqBknNjLr4Ptfk8L0zOfbaTHNrmNR46WzMbIT47Oyg&#10;A76zUZ/JtcN3hRY++Gw82cGZ72Gn7Mh1todP/isOO6bH1m9XEVvJFo3VJLMuHycRp/98A5ug5/y+&#10;4Gwt+sSu2TP6e7pF15yN5QvwkV+i6+2EYBd8DVuBAxuTEPW0qMZ2CSRcJKrsam5tLoEW7yQ1fAwf&#10;3+90iXP8rkRV/JMogifBEUP7cUqJlIQHDj5Laq0p0REnwCwhlGTDgc2Ln5J8MZUvVBC4Twb4LbnE&#10;X/LqwQEfWvNAnGLjPfkCU7yFa0mYeCtxZMt4ii98ClmjF56SNrQptsiBv5H4K3TwzTxxCh34Bu92&#10;hcgJeipaY7YdEu2+aVdExR2cFGZyEHyHC12xlvnkyu8ooBSerpMlXB1g9DQfLvSFPogript2euCR&#10;4qMnz/SipBfP6Y118QzMkk78bTeBsXIXfOPD0U+O8PDZGLyjD3DhX9GAZjxTiMuL4MNmyFdBiSYH&#10;PuFfBTGe9d8I4YRusOQHdAl9ZIMmfhw9NcKNr+FvXs1yhZ8Clb7gKx2md+QAVzz2vbVrfMkN2YEc&#10;UDGosKVnrtU4szY7oCtg4DeY5Ou+AlrzAd14Ky+Ej2K5p+0OuLNPeJrTbgL8Mdf4CjXz+69F9Gr7&#10;5Tt/cl+8psvkIeftXwW7jqaKd/LNl/SAsIeG/Z4fPmg84o9rdJQ/wQPnnvCD67vPdAwdaK/gpXPt&#10;sMEfOmou3ex1MtfxmX5UaJvfzhd8sj49YHs+Wwcd+WMyARsd7dogz3ZvoAUf2AP9wB+44xe9VTPM&#10;Hebl//wq+wIbr+gYfNEFFthsh4zbmdHrDuBqWPgHFHho3ZqL/E47ZOgDHaI39AreeMBW+CMw8Zbt&#10;sn1jwMAbuNE5a2papMvkaxz88N5nPHWAiY/gsmvzwGoXEdzwnH6QoXs1uMgoO3SdHZIjeeAHGHw5&#10;2eEBv1hzx9p8WQ1XPG1Hm4OtyxfleGKjGCrmisP5Qj5S/AS3ulJsAT//5jrY1hCv+Bc6Yl2xX1zC&#10;xx4O8NPtoDauBy3WoZdg9/AQr/kvPlTuK0ZYC799h390wwN/apBbGy41mVoLrWjDa7jw3/iIH3xg&#10;9VfNZHkxvsCPzoilYmMPXOiEa+aAgf9yG7G3HSRwAaPdJPQB/eCYB1YP3/EXDc541+5WNKIPzfSC&#10;jlgL3eCTnzXli/gJFvmJLb6L5fhhHTmP2sD6zZP3yXs9uPYgzFmO56y2Vse1e7mzXNBndU1NDjye&#10;jY12Sxvjs3E1SOBqfHNrjvjeGW41XiZMMHzfvvn013ZYAi35YTAUtu2WACmEnCFbZ63iRkIroZL4&#10;W9w4OwU0HryKY4fJr1+/jsYJgREQR89ZCzp16jm1HBJH4T5HyTml/BWBdbQ5LOM5DjA5ywIvRZKU&#10;cCQMkjJIACm5pLtulsJLwaVgw0wGyMgoqASIQbXtzDWCUEzZ7u8JZlvX/VAlwVMgwqdkeNg7dwyK&#10;UuEzfuM1nPCbsvaknyEwcMaLVnAoJ2U1voQNPj1lZZhkoMipqAbLenjejgL4cw7kBh/rcuiMp9ca&#10;GAaYku22BsOZnjTOWgpARoCHeKKRkQEoXto5YC3Gam286rcKzFMw2mZPl8xRRNUB7LUPBY4CWEGO&#10;r8bQLwYCF/zCB/iRn4KesSq4FEK9iwgWPpSwmycxZ8AMzH000Gd00BFrKQ7dA1MxRofM85kewBtd&#10;8GuXiPXYDvlxKhyI+xk0GhlvxReec3Rk5qAf5IM+69EB88DnFPGUrYEHF/cLFg5zyQ5PzHcPLyT1&#10;vV7QjhTyrVnWtkBnNAgM1svRkzke0UfXOEC6hz/g4wPdoaP0Cmzz6kA7yE3jgG6Yw/7Ild21owl/&#10;4Eff8YZ8jCcD9+ibhkivBuIFmJp04Pnseg292azoc82SmiE1S2pw1GBxzB0ofW8HSfdqmMxmSA2U&#10;2bRxvfvOrm+/fPVv7haJ/3Xk68S7Nq8b7/M83K8BwhbBYoM1TxzG1XDJ51nfeLZWc6TxNU7Is90m&#10;0ZufsA4esXE2XLyh6+2IcQ9P6SGbAdc9TXo6YTxaXRecSxYkKJJKSRs7khTSJzjTbXSYxy+ilW6K&#10;TfSfvvVqEBrEB3BLTuk0WWow8ifii+QbfN/pfk/VweeHJcPsUpLTtmr2zC+ax5+D01NVsQ8M4yS6&#10;mhniWY2OfpOi4oAvEa/QLP6hmf0pLBwSsHZq5jPhYR1riq9wY/t4hk7z8ITM2KFYxT+JqWxcPLa2&#10;5LmdDuAUu8Bx33r4y99IMPGxZhAfIyZJ7MiYv5bQobWnyPC0Jj/D97gnkZXIK3is4TsYYjU+y2F6&#10;UCIxVvyRB7yMLfbxM2iRL5gj96ArcGg3q3FtNYc3XIyt4C+xxrOaZfwsPHui6pq1yC9/i+/WUlT0&#10;ZA7/yQ0dZOYzH28ePBWW7bAhC9foCD3AK+uQA33zWXPBq81yJfjXEPAdbeiqiYYmxRacFK9gS7Dp&#10;kzzLfTJVIMgJyNI6cIMruxKb2bEkHOwKZ3PZi7xHkQZX9MvbFLt0Hh4VneZrJsgJzX/y5MnxGx9k&#10;ar5Cunyxf73dLgr6UiNg/pte13t1gbzJuJ3GdBkd7X6BRzxBP9zgS98c7uMt3LZfvvPn9/r8dp8m&#10;FtnIYf0mi99JaeeJHJhM8ZOewdE4ObJ7ZI9Gu1Vq4rjWjg5z8cc9ugMOPcd7eoBXaO41ELSCazy/&#10;02sw+EVX6QV50xN5u+JeTsrO2RedpfvWYndsxuEznOHHLuijtcEJV7CsmR8jA+s76IX11A3pM1zN&#10;MZ9syZMPYh/lIeZao8If/8jPHLyhQ+C5jkYyxwvr4IN5xuGNMezGePqHlponxok7bANMTRr483ts&#10;tCYe/8FPwBNePQDuYTE9w2+4s0M0ogHv8c13tFqfLhuP3+YY104a4+Aan9HARuCQnGpYNBdc9iCP&#10;47PDC3x2Xd2ALrZvPLr4M3G5Hb7yYr6MPMytaURH5MgO9mZt67nPL4JpnPXNJwt8wEOxgZ6RCRzk&#10;83Cki/xUr6TX1OGr+Fy0orOHb9ayDtr4ULHS2nDh06r92r0p1xXH6Q6fX07aA0d5dg8ki0NiWc0Q&#10;Ps8a8gY4gAunHqhbAz3oFcetVe1lHhrKz3tgBW80tWtWfmIttKFRXm48XrpnbXyu4YMm12vei6vg&#10;qhHk4nIvuZlcDW347HrNMPVMzQ3f4S0X68GbvE2OpEZyiAvGy7XMlcM7l+uVr7qOtzU52pjQA9ry&#10;Q9d9rxfmJAUAAP/0SURBVOY1fzZMgttc1+SPzt2Hqxy0JtD2zae/DAUDCaCmAqOnjBiFSZJRDOs1&#10;jZJkCkGYCK9xYjxFck2i6amvP9v0KQIl5YwEG05eUOxHvBgCR8mJCEqcTp8pOGXuSQbnxCFwGub0&#10;1AB892qaOBhTHS+7G5wxC+NKyn0vScETRmddySAlo1AcgcZIT18JglD6cT/FJPrbJtSuEfyoAdVT&#10;KkZkPbhyahw1I8L7nC4Z4HfbzkqCGbcz43AtJSELcyTDDMWa5qbkbZ8yhlFz1JxtxlDyzmgkp3Cs&#10;QWUMI1NIxEtFq4KibfYUkqNUICpeFIUUEV7WV8z232bwDQ8VveChU6HFqFy3jm379Aos+LinKGaQ&#10;6G43B15wROD4/QyGZIwzfc7gFSU1IByM0hw0VCgrDsjYj4tq6vQE2v125jB+TRzXrQE3ZzpCttZQ&#10;BMANXRk7uvBGIQYWJyPJJC86Sq49dSFvMhE4HGzH2hwhnuJ178VXNBcM2AmeuCdJRT9++I5v5C+Y&#10;cPTOHHZPVTlmOmIsGNYFA74Vm+1YIfPod1/AovOST064HxDmyAU867KzmmVk6zN9yxnyGwIj/ffZ&#10;ePDpAvujFxwwGQnO9A1e7NpBV8iw/3xTM6TmiM/9x5waKDVLam7Qg3aT9L1zO0dqiNRUqXnSODh2&#10;fR81ToK//fLVv3aKzCaGc7tM6EUNjHTQwV/kw2qW+AxW48GYjY+aJ/Ozue4Hgx+AS830nh4UPDUz&#10;0U/edJXsfecbevJA36ztHl9Eh+g7/aSX2TrdcLTbSkOGjrEfOIAvWWOT/JS18Zsu833gsj9+k47m&#10;l0s4wASP/+MXJRZ8NBs1B03s0fee+MNLDJLE+My/sgk48r14zi9LstqBxrbZlARXQSgOSkIl5tYE&#10;l49WyKJdItWTe8mb8ebWlDaX/ZvXU0kJGlwk173qAbZCQ/LMVsW9GrjowR/+Aa+yR5+LByXDNZ7F&#10;MDj3tE4+4Xq7E/CgJA/dcIUff1Nc5J/BlJfgodjb7lI+xZoSS3mBueaI0eKoeeikJ+bKL+QHFWZg&#10;G+fga/GurfJ4JsHmd+kPGSrO0NnTQOviK/rpARka7z48zbE+PMRNOk5/rMsn4iudwOdwgTv86ERF&#10;E9zpijHkgh7f0evMXytQ4IaHcDCuH/pDl6K01znInI5olvne6xv98KX15Td0GY5kpRjic9khe4Ez&#10;3MhN/JbnoJE+FOuKOebRF/SAjR740jt6W5NOviZ36/dByAKP4WocvaiQho95xpEVfTdXgQ0vuokf&#10;7TbWeEjX20XAhsiMnOSfdAc/FaTtWPIZzuamP67BQyFrjGs138gd/O2X7/xpZDx9+hSMo3GkESQn&#10;1kTxnYzQqqGkgeE72Wp6aR6wXzKVQ/vtE/Aq5NHQLhnXwKYb5tBV9+KV8XSErVnDOOtbx306QLfw&#10;Ay/ZAHuHC9j0kh70wJXNkbs1zCNbc3v1XrOGbK3nqIlCnl3jo/iQim1r0l28MI7O1UDwne2yMXKH&#10;MxvOL7NbOgk3eNiBUxOJHtGpXtGhi5oOaCN7+gFX/HPdfTzqR1Id8MdnOPCf9ButFajwgA+ewRv/&#10;6RG/k58Ak/6b7xobQ5f18otkzRfIqVoH/vkVfHYfjXQT7jWx4UIevUpUY5p/Y7vwLx6wYfUd+8Vj&#10;uJBvjVLjrQcWmYAvV+YbxHr5hjHwZpv8Cr8rNqCN32CP4PMxfI912VQPl8UL9LvOh/I/NWvg0muv&#10;5Coe1liAi3WNkXMWo93nn+CFJmPgUvwBwxrygfwqH1Hzhr8DS47ims94iKZ2koDp3OvtPqO7HJ7c&#10;6CKdFCPQ7ru1ypHRjbc1ieCAJrDwVT4EP+vDHU1wgJ9zDQB5Bb8uT7I+3Xf4LA/sIQj97OEbnMFw&#10;lidav91D4UsHwICLuI6vxoEpb1MXlDeWI4olapcaIzMXlTv2IK88tc9oKVedu0LQ18NneM1mSM2U&#10;HhwGp4drvrem7+G0ffPpjxJRQImpZLR30jCAshFuysbAKbdkUjJMWSkRBZX0K2YwEwywaqBIVP/8&#10;+XPsMpFAE5iAydlzWLq4nBGHxckxPspMyRi4axyLBginAA8wKBjF53DM5RgcDIxB9VSr7VMKJMas&#10;qFIYwQXDGDnlqGjknNGtsKS4lFYhocj3ewmKXcKaT3QpuXGUCA8kyQo8SRGeMSb3KD7+clbwpuCC&#10;AoOHO3oYAuPt6XqdOEZBaTkffGDcZGRdMjAevT11ksiRY6/soM09hgoOucLNuF7lMV6BgR64GI/P&#10;cEWDQtDuEMUNBWYIDMTTfLKmE3iqYFIIMRgGBQfKq2CpeDGOktIdc8kI3yi7YlLxZB3w2x2hUeH3&#10;KsgRbmRW9x5/NFOMRw/jYMQCLr448Ah9DJfs7HaRAPbqheJbMW33kILXfPw3nj7UOIBzv6WAD4wV&#10;f+MZnXIPPY629js4Dgc8yNc4c+g0fYcv+ZABubMl943HXzhVGFfYwRsctgcmPM3HE5/da1ud7+DT&#10;GbYBZzpJH/CIjhZo6m6b38FW4AE3vCZL+FjLXHwwn2wqHH2ngxXo/AcdacdAjRI8Rasg4LsimDND&#10;Jxo16cip123og4P+aZQ5O+jZPIxl/wK57zVLamh0XZOk5ojvfTafXrhWs8O5nSo1PlyrYQKvGiw1&#10;UhrX/L9tmLAhQQP/apzgcbs3HHXZCzo17mqq9ESgszlkUuPEtV6dYaf8Wk1N98mxBor7DvZJxuYY&#10;j9/4xJ7hS6Zkq1nqujXpkXE+G+NMP+BuLX7EmR8SwN3raTz/Qjfpr6SEvtBFCZmxZGEuetFSw5Be&#10;tm0WrsbxERJIsNyXzBQfzafPEgZ2kV1ar4cOs7nMrvgnjc+SRnixH/5b4s+3SoQkt/3rSgk/v8zP&#10;90STbyhxFw/BkhDxz5Jg9iZmiilwUawYL17CFy/almyOJFqcNQ6NbJ3diUcSczzlL+AgKRQX4e3A&#10;+xpC4PmOj2w//ucPzRXT+EHr9V4+GeBvcdBYNLVzFN0KMQVCuzHhFQxFG7zlB/3YJFrIGwy8lQdU&#10;LCo6zK0olk/0Kg8czcH3mi/4ydfihyJKIl/zyTX+WlJbY7vEj/92z5mvpaO9skoG6CKPmkfyFfT7&#10;HG49OeypIVoUZTVa5A/ythJ464Fb/uJ+Ozs8lDIXf+Rdnnqjxxhz8Bd/rAk/PMUruLM9OkZv6Bha&#10;+UH0mo9/dA49eFYhZXwNLjpVboZ31kQPXcfzijz8JT8FajtM4Oq1CHwBO1twpiMKRU0MegFnMkWD&#10;sc50xFzFd81B360Tz/rtEDzplQW7D1yXn8KBjrkGb/ZnnV5JAGf75Tt/GhP+lbCGybNnz45XZ+w6&#10;8V3TxJro7L8D9Xsamipwgy+5amzYmaLJ4Xv/tQaf6Cs528lt1wpa6R/dARvP25FAFzQKwNZUsCYe&#10;yynVATVv6R6+81dw4gvoLB72+yrggY1/5tQsw0vnGkBwJBM6xQbJy3y6zp+005ZO0Qu01BykQ/wZ&#10;O2EvfDnZoIOc2rFAT+HrO7zoH9rIE25kiU5NEbxDVztd3OefNUCM13AzDj38V/iyOXbgTLfwBI7t&#10;jsnG8AkdYOMn/+hadoLPrhlvbT64BivZG1M+D067v6w1d4yww5qB6OND29kCnxrG9AN/+FnjZtyQ&#10;J7J7flXMQgvY8kD+ke2iHX/QVqxk9/BDRw3gHgLLodtpIVaJH+JovtVcPgaurvGl4g7fxl/yUeXf&#10;PqOX/M2zFvz4b3ibawy/JC7RJzjXIO+BHtzRKk8Wl+h7uz7ANRYc8VyuayyeGwcG/MXsHjbA1/r4&#10;Cidri6nwgQuYcMFzNIMf/nQB/u7TZ3Kk0/hnHTDMkcPI5+TK0S0vUUORARzZjtoKLuCa474cjE6R&#10;v7lkgJ/mOHpAiz7rgyceoAN95e5g4Rkc5E/zH1+olcsj5XNy0Oqf8lFxUz7pezs/amz4bs3y0R70&#10;1TQyRk7mMAdO7V6p0VKDxWHdGiny3XalgOe8ffPpj+B6+oJBPTHBZMrB8DnSjIszwFQKQ+EZLUIw&#10;iSDNZzAQVtxIniXGfq/Ce+iSYgbC4RWYOGefOah+s4TzJExK7HNPI3oiU0cR/pSWA+CgONyMWSJP&#10;IHCtEUAwXgHBWMGCYgiuHA2lQDP6JXcSA0WY8X5AVDHVbzQwZjAYvsQCDM6cIlN6jgQfKDl8rGUN&#10;uOKZYMNx4y/cS1IpKAOhwIyDkhMkmHDFEzDgytAoqrXaQu0a42ekzhXJrpOpAww0uuaok1w3UqKP&#10;toppeFnPNUUemfZbIj5TvJSPgrpOwRW4FJQcMhq7AxRIrlXI4afmGn1hcG37yuAod0UJ+HBgDPiB&#10;t3jvMxgaWsbBlWPz2RnPwxN9infjvTbWOnXG++84dVvpee9Q4hH5oB89/QBSuzoEFWvWNOMkwO6p&#10;P4PPSYCH3xwju3JI3Dko8mSPHKwAAweOm6zgX2cUPeDCU3CCW0UxvNr14T7cyZ+tkyv9qCFK1zRR&#10;SkqczUcL3rMfeKCZ/ZOJZpMC2JN2dNI1fDYObubFNzjwCe0E0IyCI92u6cg5kiPcOL12HFiPnlhP&#10;U9bvDGkyKMjxlo3WBJ3NkX7s1bWaIr0SUgOjOe7XXKmZ0ZwaI7OhMpsl/XBsMHrdJritFdyaKMH+&#10;m4ZJgQD/apDQDQ0MeuA6WeG9s/t4WcDqMI5c3AePTNhocH3uGh2oWeK+69k3GO02Y+vZuyYWm6XT&#10;bDNc8Sc51dThA+gQH/Lt27fjVc4aNL0ClxzomXHsjY8C31zj6VavD/DDkl3+XSzCn3brSYrYjdhk&#10;bb6XvcETz+g+P5k/5td7wgS2tUtcfba2+fCRmJuDbz6Lc3wvuxCvFG8lthJOcUAME9/gXKGmqJCU&#10;W8NnsCSTeAi3XtEogWfXkmzfXWf/fAtb5Ncl3eHO3vkgfrfCCn74iFbFtgJBbMMn/sPa4m+xBM/E&#10;JXg4++46XwZn9FnL2u0Sjc81LKzpPl8Kd+Mq6uUA4KDNPXFTDAVDbqJgU1jKEVyDG5hwVVChCxy0&#10;eNWBHOQq7uOz3KYGCNroinxEYijJVBC4Dw/FXX4aD9HJ19EXdmYtORO9gQvYxtAReNcYJ7cKe0WB&#10;og9OYCtY4GW+cejqIY65eOFoN4a59JO8kjtdVzD6DywKf2PB6T+9WFds73UWPCRn+oVXcEKH9cBU&#10;2PlsXvz1mX7Bk46JAe6JZSXR8KLnirYeaJEZvNGPX3RfAe3wGf5w9CqRoho+cJEr9jslDriSO3l5&#10;8OZeO1mM1wjpNQfFqTG9juCge/gsr8SrXpGqgUTf2CI823WAjzWi8Ayu2y/f+dMU0SjRIPHakUYI&#10;uvtu1xm+OJMdGjU50A5XvoBe4xfd1hQxxn1NInijRW7tPh7gJ5mRH96webqJfnxFJzm0m8WZvuER&#10;2sFtjHU1a9Ihnx345IAzGZJDO1/AIDdzrY3HNcusAY6DLPkOeNEbspL/t8uD7rHDGnX8Cn2T07RT&#10;CH/aMYZGMqUDfACdsDafYx6Y6LW2Zgk5aIyA5R4e+m9GGlpoMtc8tmAdtJiPL3yJfMZ6NXjgWnOW&#10;TeAPftA/8N1jaz1ABQet+EBW6BAP6Db95ZvwBl/4QzDpQvLlM4xFp/pDfgoHvGQjbBzfkyd/J9+y&#10;Hh6gW07nWnNrvNeQ4JP47R78wonvE+/LP8USOaUck59w3xw+X04rH7GOda0BD74MP8jYOsaJVdYQ&#10;N+QL1uaDezARXOPA4IPItkZBO7b5S9fk3+Ia3uEFuO6D4Rq/LdaDbT4da6cIP9eDDb4fbP4bz8XJ&#10;dooYZw0PFOTz1qQXzukOfUUfPvuMl/iBd3AiO3wB14G+uZMFfJ+tJ++xjjXg1kN1cNux2AModgM/&#10;sbmHq2CAh0744YOzWkC+Bz5awJCD91BOrieXk5f1g/5yIXogp8Qj+ZqY4FpNjxofNTl87nWaGh41&#10;WnroXA4789ju+Vy95QiHdpYEr10q8LGee9s3n/6mshA0hcAcQupJi6SFMTESCkkxKCHGW6iioB0L&#10;HAUhQTImYKqCjUIxAEqfc+YUGKygx4EyeIbP6DkSTo+DkzD6XEBs+xiHxHlQckKFUztIMEwBQ/Eq&#10;AuFtPpp6ssPoKBna2hGggEYXJZDwUxAJNWVBI4MGk4LlPMwnDPxpW5g18AUfHfB0MHI8tT4H6jOY&#10;nABjgive9TSyBKPiuqd0FAG8mijkAB8O02fXGU4JMForltGiAGFcnFkd2Hat4CsHzigZQrsweh1B&#10;cdSP41Zo4bsiunfWNERqVuANJ4a//TIyPjvbOaJIpsD0DG7GUuS2hykwFceMuafAeA3fGiZwsk4N&#10;BvIGA75gmkNWr1+/PgybzNo6RsY615wJ3eVA8IM+t1WNfHolDc/YjOv0hsMjt5JFhR39Add36/fk&#10;nIzwlyzZBBlxyuyuXU8ScXDRgWZNBXBcy4Ggnc3CixxySObWKAEbH4zx2Xh8ow9skh/gMH133VrW&#10;RDc+u1ZzBk/IXJPUenCqs4s2+gpWrzvUzXaueYB3ZJIjw2/y6mls8qBTeK1RqWlpl5fP7Ftxrsjt&#10;33+71q4NuM1XcHr9p38P7KhZUVOlBoZxNUBqnOxdJM11zdr5wBouza+J0nk2b9hTMLdfvvqHf3QL&#10;r2qUkJFr7Rrxve56zY6aJ3jbDpF2lwSnoNPnmiM1WNp26QCj3y9xZtuO6GWT9IZtaESbS0fcsyb5&#10;S67YeL/Po0FG3mCzxZ4egl9jlB38+PHj3x0c7JHeW49+sU22ThcllWDwM/SMjbEdcYQ9aCbws5IK&#10;Ns9W4QBH99kNfpC3HU70nN+Gm3Uk2Pxtvl/yL4axJXgqGNk7vypJlhBXJJvTbkQxT2xyv4cBknFP&#10;fN2zBn8hmRVbxEUxVAwoXvNx7J7vZtt8veRcMaJokXjnU80TU80R18SzmrQ9FHEPruhFG7rM4y/w&#10;z3yxW1HXFnMHutrpUoOCfPAADeDynfiCNvTipc9oJtMK8GIgmuUP+NXTNziVD2gC9NTZGmBJ8q2N&#10;Z57Aw4evNqfXoMBAq5zEj27iFdhgyI+K4ZLZGkXtpBOXxV4FQMULvcunS4pdp3PGKqrQQi4SYbqB&#10;b3iKT+bAXxGF13wwvrUzCF/RiV6JMhjWhHOFNDr6bQu5laIbnf02nPHW7NWcXheQi6FTfqbYggt7&#10;sa4iiiz4ATIsp4Gfa2zBHDDwC63tzIALmZIHHcRHh3xPEa/gVlSTDVwUmT2R7zUC93oNhyzJDx9c&#10;U9iyg3Y+WENRjCa8Ryv60dtTe+vTvXaiZHc1Geg1XPAZXfDonwvQG+vi+fbLN/+OAtzOEr9BQj+d&#10;XfevhdFlTTtDFPBk1+sE+ADfHiraYaKQp2/oQjMa5Xz4aQ1411htxwedqCGJTrygn2CTD3n2uoix&#10;bB0f24kCrteBwCZHjTe4gQOffkAXnnTA935vkMzwn0/UkHC4h268Nc/68PedLNopRLYOPjCc+Wq6&#10;SQd6tcc9dPXdmg76w+bkymhnh64bjz401fyxtmt2A5GLRhBa+GM2wifBnfzwLL7Djw7xGfxJtsmf&#10;8Tl0CE70jQ9px2A7bsgIb8Bn5+RO/nCFExm5VoMe7/CL3+IbyMH1GvF03OFeu/HQgkZxT+xlt2wH&#10;fPTxa/RJDBen+VLrWlMcNoe/B9M4eaaYK66Lo/JDOb14UhMYTP4WPH7RXPzgS9qdwpbxrV3X5uEB&#10;PK0LD3xGB39ujvt0QNwV73uoCidzyofBk+Py0+gwDg3uR4c4KM7z0/Dgd+UaxokJ8DPeGPCsUy7u&#10;OvxcEyfwogeweFHjA5y5+wU95GksvtEtekoO+IROMSd8wLYO3qC53d6uwZvM2l3CL4gvaBBPwMZr&#10;vpu8etjgjB58Mt6ack3NEniZX+OC7Kv51HJtVHCvvL8dIPINdYKjZkgNl2rE5tXc8Hk2SnyHr1yz&#10;e41zlO923WFdscl53nOuYQLP7ZhPf5hF+JifYlIWwaRAz7hqSlBABTOmUQRKocBReNYo4KwItuYF&#10;pQOnxAo8DoAj4CQcPTFhhK4LdnW1HXWJGT9YFIaSMTrKoXhSSElkFept2ccUNDIG63AYYFDIFAi9&#10;xoGBDodXDQieAChLPCpRa9snHrknoWC0EkCfe1LIGdd4yMAYp+9toYYL/MzNYCk6BVa8obMdNeYK&#10;CpyhNeqSSlyt3xY4OBpfkil4NMcY65AROnUCyYpMOTfGVSMAvoxYI0Phjyf4qkjNKNpp0s4GiqzI&#10;UEhVfOFpT4TJwzjFlMJGs8R4Z85EcQGPjJIRcUiMtd+GqPGGT2hRZLkHBgOkk/jOgXBes4kGljGK&#10;ITjDidOmRz059pkcOBWw8Yfuw43+05eKEvxMXvCmL4pmfGW8YKOlnU7gswkOjtzJjR6gh7w4XI4S&#10;vAIDuDUk6Cle1AyyPj0sSJlDB9kixwcee7ZenXq04Bva8aMmIXp7hQoc8uCowaYDxpEJ+iq2yYdT&#10;pk+cEtqswwHVja5ZRN/IiPzBtAZ88Ib+WZv+9NobnDhHuqdRpkHSf1Wy86t/AW5XkMZHzYr5+yPt&#10;7mhXxxxTA6RmYPfoSjtFZoOjhkzNmfm9a8bVQNlNk3nN5xox2y9f/cvxF3zwroYGvtGXdpm4XsOE&#10;3brue134GiM1QbqfjB0+g1NDhv2266TGCftgM+yUjFxnA+a5ToaaHj7bMUTn+FI2Sz/AagcK/e6J&#10;CF3kT9GCx3SYnn78+PGAT5fgQzdcl4ywC/jYlcRW6SS9F1/4B7YlKehpuYPvZM9sCM1shE6XULBh&#10;Mmv3Hl2ly5JlBY34IlmxPvjmSpArPtm62MDe+Wbr9bTPZ+N6Eg8GHyF5Fr/YskSLzfP9FfJ8da/x&#10;sRs4gmW+72gHDyw+XUEIFzYnwZSo8svgiyXwdg18dmCXT1u58cDcihK48wtkg06xWpxxL98kbikE&#10;0M5XSMQl5PDDQ/4cHLjgnXsKAjwyF338BPwVC841m+HUUzlrg63oweMaLwogOQw5i6X8IXzd01BQ&#10;gFkbvYqddl7CWa5ibjiaS2fRga89gCEzOkrP6QP+4ZWEFo5oYBNiARnTtZJhxSC6jee30QcntKCL&#10;TNDrmu900TVw8dQ164GrcDYObb7TdY0IhVlnOZhYY12FuPF4iQ4019DCD/GMbtFBBSM60mlFlvF0&#10;Q+5oHvkoiNtRoBgEt5htnlyugrKdBXBKdvBCR7sCFIGaBnhGf8lEMaswpGcKbvmiNc2t2aOwtz7e&#10;mEu2/YgpPNFNT8gOv9ppBK7iH070BR7G0ElNI/qEbnpnzvbLd/6eP39+6KCmEppevHhx7AqyGwQO&#10;cOk1l165gSu8KqzRg6e9rseOHcah02dNI3YFDj60y7v/LAMO3vIT7fKuEYPfaMavfttEowU/2rWl&#10;yYMGsq85Zp7vxrXLAxxz2xFknDXsjHHNbgh4oQUch2vtdCPTdIOu1GBWW7RLjW7DvQesdA1dwTCX&#10;vrveTqp+WwU8/KRP1sIfDSE4u0b+XuVxuMansHFropO8yMDn9IvN1IzVUMJf1/huY+iWGMhnZx98&#10;ozH0V1MKjnJFB7tne3iHLmv04LVdidbvNUNjzMdLNsze+BN44xm64MQH4h87zWac4YOfYqJcmp+j&#10;V3SqHZfVLw61Ta8RtSNZjBAPrItXfIY4y5fwicV333uDgc/AN2vgBX/BP9Z8gCcc5dTW6SG0Ofy3&#10;ee1SEq8dNaWNlzfwWeSAr+7zY76zGflrcNHDD8qXzaE/NVWMMd4898QGa7OndnDAsXwGDPG2es6a&#10;8h/w6SPZw801PHTNPDm02BLv8MBcfKmpbg7e1byRL4ixYg25oL3aGWx5lLwPjnAFB0zroAFO5KfG&#10;I3tylM9XO8nX1HfqwI5exy4fLWeU99XQcJSrykd9rnHRQ1br+myO73KZGjA9pHUdbHNroLjeA1ky&#10;7FWfruGj7zVT2m2yffPpz4R2gVAkAsZ8htPTdUylBBSKcihQICa4t9UIHEpDgQQwwjKHoHzWZa0L&#10;yjlwmhwDQ2d0jJ0BMuSSJUZeR9RYY8y3Zt2miiUMVXx4xUKCR1HgYnxbDWvYoJFSMA6GJ8lWPFM0&#10;CX//GYEitUWXA4WDIEnpOFrGimeUzzX0MmZ8opRwZ8zmoN0ZXvhREcoBmcuR+Iy/FIHzaReIdfCU&#10;0YAHNrrwxz0GQVa9ylPDC451YCUi1mc0+MewFKESOPxCb1um8IFO1NU1hhEoEoz1472KTWMVTQrp&#10;9EiRo5hpd4lrPalWfGZkihi/heJpM/636wLdknXyZYSeMMOnhhijLTkvwOClMQzDevSi7m5JrTVr&#10;YFgL/nA2lv64b10HnfDdmU73apEktW4o58W59KS6rX4MlbNAE0N0Zh81ZNAHd3oAv54w++66NfEL&#10;HDBrbqDZ2viKB+gSmDg0umNtThi+PteE6QlpgRCf4MXRFpzwzLrR6HMdfjrtnEzQQv79Z5o6zuDg&#10;g3npMJrdp2vuxQ/8dA8P+RoJBxgFSTTggY413aMnimCfycraNSbYLT3uR1xrSLSbw2Hs3GlS42Pu&#10;LNk7R9qRMneBOHzvs/sOc1oz2K43Ltg1XuY6rhm7/fLVPzJpV4jPZFKjg373GT/Znu81UVyvgVKD&#10;xWeHzzU7+USwXKt5AoaASJ4FRvd6DYfsyANP2Bj9pbfodjZeE8PuEHizpZoSYPM3aOnpCFugI9k3&#10;3OYPirERY61nXT5P4kq/zOdjrUMP+Avxhe0KpJIhiQ67QRv62STb5Dv4VPpsTbFKXGEHrrNPNmUd&#10;scWZXosDfKex4IsF2Xq7EOg9u2SjYh//Lt6KU/3YoOSd724+eL3eYY6YJEaIZ+ycP2S/xpgnqbaW&#10;69Zlz+BIwsXhkqYSXMmxMWxQrHEN3/Aez+DERsmDz7ImP8avSb7RKokXqyXY4p7x/JF4gp8VBRJ4&#10;yWKNDDB6qggO/47utukXxxThJb2+Gwu+4knxYW3rwl9+UTMMPvhE1nIKhQU+4EfFftfphjXwX4EE&#10;B/rIv5ETPRW/8Yk+WY+80VrOg6d0ScytACoJ5g99b6eEsT2sQD98a/iln/iEPrwjUzZDfj25hQee&#10;Kq40QRRGYJOz9dM5RVOvaiggPV2WH9Ff/EArPegpsvXoKBwUYHQLj/EF/jXh2QPd7eGO7/I+sOiR&#10;AyxFNNzayaBQQxsZ0gfFJjzI1hrGw7dXBKyhkPUqi0IaLmiBK5j99xNydDavxodi32EsXvb7FXhD&#10;f+RZ4LE/zQnXyNsZHHhrCuAX/Ycvfm6/fOfP7hJFtB0VmiV2ltjF4PdDNBD6D0LW0UDRTNEwoM+u&#10;uYdn6GHv6KY/+NS/GM4e8A8/52s95ptXM5DOw6dXjhzWIysyMd4OLLxnX+DZceEaHMyHjzU0FIw3&#10;33iy8dmBl8E2VrOZLtJVcDQv2mlirvXBJTNjyIUc0ARv+krvXCdPukbufCwbAhM/4USP2Vw7Adt5&#10;BD98BRcfe7jrNSm4uUfH4EUWxsMr3tJldoTfyaOCGG6+4ysfZkwNTfPFDuvBA8zy/+wAPXweO6ej&#10;eE/G1u0fZfAX/FaNU3ONZV9g11zqVS5+iu/AP3DQx6b5IPxRS/AZ0YJf4LNV9/FcDADfHH6NHzOP&#10;7ddg5/f5Kf6Tz5RfywnESv6jwt99uYYYxr5qqLSTEC6+ywH4Xz4JzeJR8RZOYDvcqw6qYYHPaHAf&#10;LngKjvwB7tZEp3M7Y+gQ2HJu48CjY+jk++S4PpMNeowBF1+j39rGyA3kK+JdD9B9t7Z79KTfCEF3&#10;DzvhKw+HC51qd4k1w8V4fKz5D5b61Ji5qwYuPbiHK37jlXnu1+TAVzLt4ZvYpc4Q1+Tjcr2aI/vh&#10;XDs3fCfvPssnHOirgdGDP2d1SHPA8d3RjhNjwJrwXat5UrPFHPfVIOJu9Z57PcCtj2Ad5+2bT38A&#10;hiRGMyBJS6/eSAwIk5ISGIWmqP3oDaV2D6MZMENt2xvHQdg1RCRKFNM4xlTnk9FLWszlENs+xoA5&#10;DmMItt9CIDxCImRFT0U05aeslIkT6mlTr7tQTgqGofDHIMm1JN6TTfPxQRFAadpOCx6Hhj8MBg2S&#10;GUyngD1dYQD4gX+Mss4vxWVgrpfogWOO7yVn1sNbhu2zOa6XYOMlIzGeAeFnTZcSTLBdx+8aPDk0&#10;OCuwHQpC/2WEklMo+ChGGISkHS/IlWEoUhmGpoVmkt07iliFr8IIryifz5ocPVVua1YNEWd8dla4&#10;4DVZVKSBQ5nb2aNosibDsq4fiDSX88EfcuAM8YTDpccKMXLBl3ZP5XysRebG0JkaOXAmO44ADPyX&#10;HMPJWuGewXJKBS78ArdGhP+co2gjk56q4y/95IDhS47sxVFHGs9zIGzOPDDbsUXX8YxD4uAEuWwy&#10;vM2DO/nSG3JvuyanSf7mwd+4mh3447s12Dydp3tohDMdJw8y0CxR4JtjHL7BAS54zW/wF3iHL2RK&#10;l/AbHxW5BRy001FJKhrZgzXBolt2j6BZs8TaDo0RTRL3NY/oWv/r3dhew6lJUcOixoijBkjNj5od&#10;7rWjpB0n7QZxtCOlxocxNUzMn7tOOtpB0ry5S6UGpMCz/fLVP3qKr/SygEB3aqI46HnNEN+d2WdB&#10;kG7XMJm7O4zTMAm2MTVJalQ4egWHT+7pAnmQD53mO+BFx8HU8KoR5vdE2HvNEn6ZvMmU/htPL+ia&#10;dVyTNBhHZ92jb3SMnlqPHdItPpGOS1gU+3SLfvMP+ep2KqAXre7zB2CxYTjzv+bScz5SAuGa5I2d&#10;SRytx8bYgCRlFuzOrolNEhX+Wcxzz9p0X4IuTrAfvltBAK5irmJRwqqIEMfYMZrgIK6AhV548fXi&#10;XQmv+Ffjpuvm8ANiWztZ8BINfB740cdW0SOmS6jbiSeGw9s9xWiFMzg90WqXIrz4DHxCE9+Hv2D3&#10;tJc8JKoKFEm9w5pw5jPRYL6D7xXb8aB1FA3oQR9YeNzrH+3oAEfx2/Z/94rLxoCHLnzjOytU0EDP&#10;wC2/IUe+TNNB7HVfzsFnuw4PfhNvyZjeuUYfja0h5NxTQN/JGw/5B7quuEEb/OHKr8MxHcZL/ACb&#10;fIzttRuwPFFX2IFDx2ow4J9r8ix5ghwD/YpXvMAreqjoxkv4kVO6WmOHbtNrui9ekAX84YP/+GMt&#10;T/DBoleu94oQWqwTbGPxF+5oqWnos4LUIS/sVQXf3fOdbOkzWsi2/4CCFrKxU0CTgHzhFzx04AVc&#10;jYNPOyUc8Aar8WBbw1g6sv3ynb9+V0RB3g4TeGpa+L0M/0HH+vhhF4aGivsaKpoU5huLF+RPX/FR&#10;wWycYh9/8IZNtQuihiw6NdnQJf/2Coo17HyxrvtopEPk1e+pGE+X8AfOcMMX68ydIc7mmWOctfDX&#10;OLqG53CBk/nw9z28+l0bNLnvHh+QD5Y/sEX+hC6aT1/Q4iB7OglfPyDMh/Iz5eg1mbJ/c9kEHHtY&#10;iw54xCMNSfzHY/oEL/PKt+DVrg72Ct9kw0e1awM8Y+SF6RN4bAJ97JJPcM8YvrxdRT2EBVMDsZ1F&#10;/Au5oMlY/ImnNWLhiQ/G4A2/Aic446F4V91Qw8n6cMUTvGPv/Jb7ZAPH6hc4gMHv8c98Nx8rTsuF&#10;5JFyOHGkJkG7KKo1wDK/h4ZodcgV5Kp8jdjAD2pYgA8XsUvuaRzfCjZcjTHHdzkymHyaGARfuQK4&#10;NcD5sF7Hsa4xcgA5M3rwC9+sA2/+kF/poSX54bV10IKH4IBHTr5bxxlu6DTH+tXc4BlT/iE2k63a&#10;GW/QAaa15SxyKDkEnpvDJsAwnjytI4+Dn/voF2PEKzKlp2hWp8nt8MQhpwJbfiSmyQHl4/I4uZ+x&#10;PWhz3yE3bVdHu0q67lq1WM2Qjvngzj1zwqHGhnw0+Ma1S6QmiTHdlxOaX6OlPNn12axxb/vm0x9B&#10;UiYdwxJQjK/wwaCSUfd7QsXoJWmMEZM5DAYoCamLzOm439YuSkVIrpUwMuiSLkbMQHtCROgEXvOG&#10;cWGIgv3x8fEoaBBNCSg9OJwCR8ThSAo4m7YrMSJJuoSYclIkSkjwGChppsw1HtqWhl5KhQ8MUiFe&#10;AQQ/eCqONQ3a1WIexWe8eFyRyzn4Do6iH7+djS2hrTnS9i3rZ/jGkAUnUTGNdvdLisPBNbB9xn+f&#10;ORUFzZcvXw6nRKbgMLx2GkmIfUYPBVWkUmKGNLuKrvlsXLsyzMPjdqzgm8Kp3/LwVFnjw7/sdQ//&#10;wYILwwOP8cGDUTq7xrmSj+9kI9khUzJEg7XBphPWrjjhYPCKwZCXNSsK+50FY9lATTd6oliHN7mi&#10;0y4a9NQUqLBAL0PTEECX1w3cN86a5iiwBHTyq5hyFmzQUQNSQl2jyhneaEAfnPGV/pN570QaYyy+&#10;WMc9TpdOsKUctDVcpxsl+vDMYVqTfPGaY6Tj1sYLRb7C3w4fRWXOGEy6WBOQD2GjeFbnltMiR3rj&#10;Ol2DE31nI4IwXja3BpA1v3//fsistWuMOPuO1/0idztIHDVI+u5eux00K/qR1hokswkymyvRPZsm&#10;NWLcq6kSzHasuN5Y5xomzTOnxk47WbZfvvpXY6OdJTVFaow42k1S959cXM8OyLTP7Tqh866zpeTY&#10;Nfed6Qq7oPttxfQdbZqx5MM3uM7nkq3Pfn8EPAfesB/6Bz9609MKOgg2vXCPTdJ1dkfvJDB8Kv7R&#10;MTptDTpNn9hTfozO0n/6V8FfY5ENsYUaCcbzlWCLE+bWbISb8fwsHsNRcszeHJJJNiZeiQ1sECyw&#10;+XQ6L7GVwPBdYqfxElV2iTbJj/jKLtiHeCYmOiT38LauMcajyTrG40+JcY1ncK1X0wYuEuieDjrc&#10;Q5dkEF/Bws+aQ+0m6WkZGxZvrSvGivX44ADLuPxzT+3x2mf4gUdGJZForvGiOEKb4sB1eFZQiGni&#10;GZwqXuEg1isYa7agHyxFDFo9ITVGIS4/kXc4W0eeA76ClWzIA4+sJ49Am2vwE7fR14/Gyj0UOTXL&#10;jHXfXHJDH9rhjGbjen0MvHbomEM/5EVwRBN+4aHvrtN58oBLT4d7+osOuMnD+leyaNdYUOwqVuVm&#10;ijFFD9xqqpCHcTUF5GHmuqeglcvBH73G0WG+X1whI7yzdk+r2RD+01WFpgNOdiHYRdBDuYpi+Ck+&#10;a0Qp4sgKnmiDC7zR0KskeAoO3BTV/U5GRa316ZEiHO/YDH2tWK+YoSPWcw2expNdjS20gQc+GsgF&#10;PLiDj9/4tv3ynT87ZeDVqy6aIJoc1tSE0LjQSME7Y/0QrCaJxobC3Znu0slsoFdvNKmca7iyDTpu&#10;1wcdQgs7sIax6FJ8+65RA777aLQmPPEcDHZFV8hEY0YzBAyyIjdjNEvIFO/gDy7a6FW/BQPX2RTG&#10;V3PhTS/ItWYP2ug2m6F/9I4dsR2+hh9Fl4YC2cCVjvKB8IBDtNOrmjt0g2+i35omaLOuRhbcrO0e&#10;WskFz9U7NfXg26sUeGo+fODZQ2Q8oZfiibXgUMPU92IA+4az7+DQR9f4CHTBwXrgmldjns1UR9UI&#10;hZMYA3/z+Bvxwjj8ofc1XOk6vZdX8onZhHXFFf5NHIG3dfkz9JnLN4hz7WZwXQwUI/k6OGZX8gl5&#10;grxfrGWb7VTiL8vL4cC/ynk9KLFGcYkvrMaROzjwFQ4+Gy8XriHhmlhOZ9i+3LsGOPrEU7har1pM&#10;TmAtn8UhtVrNBevW9K8ZYgxa0I1XZMmHgym29oBU3HMdDHNqxMBBrYpOuFofXDKTi4OD/vQBX8Vi&#10;OmeO7zWF8FmN0I6ZZFtuzk+bI56oUdBmLbiRfw9sfW5Xb3mg3E9DJRnKC9t1bJ4cs4dx1mq3h3xk&#10;7h6Rnxkv/3PdWPXGrB1qcrhew6XmS40O38PRWGOcHcGsUdNulB5OW7/1nLdvPv1RFgynUBatGCJg&#10;yZUz4VR8ETiHULeUE2F4HMc8GJVkA3zK0VOnDIozEKg4J4bPyEuQKBql6+ms/4LhVRtCUDh7QolQ&#10;BkERrNPTJvjUOQdPQoERfnODkDG3QoAy1IGCEwM0n6OhzIzJGpSfMjNS1/qBG05EomINhsp4KDoB&#10;gUkhnF3HxxJw+OBJjSr8rQlQ1xwucCqhDTY5VZQy+Dq5dTfJSPCAT40AOJMxw2FQeEFxzEeTIyfD&#10;IeCRYoiCM7gUUAOBTBgJXpKBZpOxlJHxwc1nBRIlZEjgKGzNca0C2FhrKsDq9imorBke5KTYDZZi&#10;J3pqQuAreszNcHvlpOIK/opWTgh8cDUg0ICH+ERudIx+aSjBy7jg0WFOCL/JzHhyIGf6oJGnEMV3&#10;68GVjnCwAheHSUbOHCtHCx66jSVfjhMfeyrSDhc616st5IYf/faItc2vUOypCxwFR7pnrfS5HU34&#10;phmjCASPzXGCuv9k7fDDuIpfTQo4GM9H9NoBJ+tMltbXbOFH8Ave4IFPh9BaM5Cut60QX9GVHqDb&#10;dXj0r4I1XHo9hu74PRM4aebRLbtONKzsOOkHYGt+1KzTvACn3R01SGps1PCowWGsMbP54Zg7U2qI&#10;tF67Tvr9k3aU1GCZu0uC7dh++epfTZECVM0Geu3MhtoN0n1HzZV+h4Se47975mZHjl598dnY7J9+&#10;oAOdvqMn3pONH1dlH8Z7tY5ugENObEZDUUOEvoBFjv1oGLzaYsl+Crx8Nrtjx/BM3/IP9FECzP8p&#10;ytid+eyCzRlfk5Dv4n/YAZ3mA9kJHVUk8RtkSpbsq+YlfcUr96wj1vDV9Fbyz2b5RPAUduCze8l5&#10;T/rYh7XFL3bKn/H9cOZfeookDvWUTVIvgWXf8LUOmzVPQipmGMf2xVTj2jFgbcm5Ytf1tqrzBfhs&#10;Db6Uj5Bkgkl2/AR7db+nVGKMM5+JR2ArCHpqjB9gocMa/RYZ/oHlPvuvqcE/oQVM39FZkwbfyAMd&#10;8gW5B/lKsMF0zxxwxXt5h3wEPnARz41xmIf/8MfffqAWnuZLVuEGLzyq8dxuV3ylN3TAdzrH//Br&#10;ZF1z3TyFH57x//jW67RonP6YzuCRfIisHWDDT44Fb7rhoNtiOH1BI9raXq8YUxzWfPAd3yvm2oHR&#10;axjWw1PX6QTemUvv0Q6WBks7geFuDFg1ziq0fC93a4s42JoXiiA8N0+BrAgmF/DQqshTQPd7Ieii&#10;r+hP7mgBR9GOZnyp0HNPk6F/xw0HfKITYIEJN+vJEc2Ta+IBftSQc70dBfgpNskv8AnueAGvHvKB&#10;6XP3tl++86eJgPf4pengP+b4PRBwFfdez9E46d/8app4Lcd3Y/DOfa+u4BOc5OA+4xeb6PdAyLPf&#10;cXGPrH23owQfyQZPwfRKkvXSKbhZIxn1+yNgaoho9PT6jPX6/Q9y6zUpcByaDvDXkHB29B+RyACP&#10;u48W8qpZxj+wVzKtEE9farCRD1/RjpSasWDhD7zJn/2TozHtUDLPWOvji7Nr6Gx3Tf9pys4eOt2O&#10;MzYNFl77zE7gZF3z+Ri4Ge87n8hPGIM2MUps48vxgR9nf+2Wo/twswaYbFdtIibxC8ahr4ZKTd7m&#10;mxvfrAFnvMQH68i75Mdg4ilfJMbxWc5sln/jv63NtsGRv4ln7YCDS3FbzAWXrvUAutgj3+M78QTv&#10;2a6YZq44LX+RG8inxZse4uOTNYrp/A4fiQ/ln2hDPxkUt9Wv7N2acmf4ot893+UJ6OFnrcNPmyOe&#10;1XQRz/k4cOFJhu6Lye1+NaYHB2D3cMR61pEvGw9OD9HpC76Y24/I9rAcDDESTfAjH7kQXbE+eL6b&#10;g/94jRZySW74h4/4A5415VK+4zX41VxyAjzrQarv8qseksmdPOQuj2znRg2IGiI1PGqAgO9z+Z/7&#10;Xeuzce6bV2MEju7VBKk54n7w2nVirKOd0T04Mx9+0eyenLaHd5caJgmkIkWClFJJEBiSoCGwEBRB&#10;ODgnRt9TCs6mxgnH1pYxhtXuCgoNDrgCJQPmFAQwsCk5hUOMIsKOAUm01xz63YOe/nH2dZ05P4GV&#10;46N0lIliS+L7bxl+XFCyT4F8xyjKRdnQCBcH2uDJmN2DN+WibJSA8lAkPKPwHCDD4DjgwwB0L9FB&#10;MODAt4SdglOUfvSHszQ+YzGGwtdZtg65gEXA6MfPOr4lU3DIKH02p90VYDqspSDCW3PRZ23GxhFZ&#10;gzFrdigGKJHr4CgeNVoUSAoIBY376OT08IYR4a3Cvs4kZ6eYBTsHxLGaX7OqTh8DBN934xkxHpEV&#10;WHQA/ejl8DlfMkejosx9uPcaWU9DrdsuFWuDDybdoFNkYS2f4dWPisJHAYc28sGrdjORgQIRfb3D&#10;p3CsGIU/GZA/GuAIH7rAueO5e+gCny62y6Wucc0ESXj8S3fQSCb9+y70ws+ctm6yPeuSO0dNP+hh&#10;AceanDudNA8MsPBGIUsWeMBp4jvZOWqUgA9XMjSewzEODfjcazPwZxcCHPvyuSd8/S6F8fDCH8kq&#10;21Jkf/r06eCrIrpmjtc47F6An4JFo4ru1aQgO9c7alDQe/driMxGh890dzZUaqLUJKnBUqOjMbN5&#10;0tjZVLEmuM4Oa87GCnjbL1/94xMEuLr3dI9d+UyONUXSy9lUIRdH843znS06arS45zDHeeo5vrfr&#10;B13shU9w8A/0QUMPjXSeLZBjWz7haQz+0DM+qeTF2AI2+5PY4KlGJ9tBO52RDNIj8mDH/CY7pats&#10;1bgSC3jQc/prrMN6+YF8aT5TsEUvPTc/3wtmNg4v88QChWY7FNhzT6L4qxIrhQx62AA7has4wzbg&#10;Cw9xWJGNLr5U4qpQkljz8WisYSFeuCaG9h1OkivX4eWe9SWCvov7vSpKTugyR1xWTEnIfVeolJiK&#10;287kiOftSAGnLfFoEEf5OHyWhCtg4MT3yDPwBr/M06ywNh2QLyiG0Ci+kxG88Q5e1rSOeA0X67QD&#10;BE38ihzENT7QHEUdGvBLfBYv8BpfeqrrMznBSx4DX/DQB0c44Rf/SmfFf7igBU/5LHrIZxWfjRcX&#10;2EfNDv5fzGot67qOp77DCw/xhF92DR78Nj1Bl4IHj/GAnOQ95FQjSi6mmMNDBaoClE7KkxSy/ecR&#10;xZDrPXV20NN2/9HTtrwrvuI9/vTagbPC0H3ywge+p0ZlO5vAQJvvZKAxAX8FIvzbgcAu2jFCZmQH&#10;5/AFx7pgoE3eN4tIn8k9O1SYwxf/FY+KdrzH4xpvaMBfcukVjX5zox0weEd/4NcPZoJHv9xz3n75&#10;zp9GhKaChoUC3eEaWVpfc4TtK9A1EOz8sMukJpFmie+aE3iBZrSyhXZv4TW80Y2neExH0O+7ZocG&#10;CVmQGZninx0gxtpR4T6+W9M9+LajihzhRr/IDW7muKaJjK9khIf42+tYZAA319EHbzgab12/76Kh&#10;VqOG/PlOfpdfgCvZkId16DP66QtdqD7AA/aEPzVM2oFhPfA1hqpZwGRHmlfowBe4ogdteIc3dv44&#10;q3vk7PS6XfbslF3ijbXoL7h021r8jxjHB8A9v8lW2Dva4IMX+GUdc/gZ9+Hju/igrkELH4EvaG8H&#10;DfhyQH6cL6spZBybNJZfdOATvyb+sGPxkR+AC13BG2vxcflrfsM1vo/PNw+OYIMlXhTn3SMrPLC+&#10;a+KPWNaBDrjDoeIZn6wp7sppeoApb5Q/0gf85Utn4wBu5hov1hnDr8uj+Vi0wRPP8Z4Pg5fvPSQp&#10;dlb/1eiu8Q0uXw4fubD8AL97ECvu0QP8ArccGS/kANbs4QJfBaYYU8MHL2sgsbVk4ADDOvggH6kp&#10;BK7xfF0bHfCgms1nMYu/ViujT47UjmSw5SXgOtBVM6VXpnrAViPCPAcZ1UAxpoZKTRd5ZI0PPG1X&#10;CvzLPeHZKznG1UxxGNe9GiY1UWqetGGhxksNmtZ1dljfYZ7z9s2nv3Y2EIyAwbgwm5JwCo6e7BAo&#10;oyP8nvBwPAyAg/LdZwZeJzGlpVQUQDHk4DwZBsUiKM2MnhwTiCQbYwnNvJI+gbn3Ihl+js9aBCth&#10;T6gPDw/HzhSMwCwKQsEoUU4ih+qAN+PGvJL3nqQwxLZy19yID/BCJx7BrydfnA9+MUpJiPHGOjM2&#10;a4DJuPHLeAdn6GAcJfVwYdAMhyPBT7xjIHAD03W0Se7xlHFWeMBZUaCAdc/aDFtR5MxAKF9dREpb&#10;80oD4d27d8fT/nYaKNiNp+jgKoDsRCBHPALXuJom/Y5JhT/5Kqg5N2uCUbHak2y44xPnARc49QQY&#10;v9NXxs+AWwOPXOsJJVwkrgylVwysZ6xxdIxjkxCjAz7G9FqR6zW74ENedIquGa/o1bhQXPeDwfjr&#10;qEiok0+GaEFHMqi7a2wNNGPoswDESTs4H3oMDw4Ar/DEfPIDDz/onPXoKN0Du0Yoe/dZgDEPPvDD&#10;SzTDv102GpXwc4/+kYMzpw4OGsio4pkDEgzIQdMCX8gej7PfCjhyYYt1va3D1ozhj+DQazf+nTD9&#10;8586Pnz4cPxXFI0T+mYXAz70ezd0zpp0SWEODzA0TtBUA6SmSQ2PGia9YtMPyPrsqNmxd5w41xCp&#10;oWKuA7x2lwSrV3zaudCx/fLVv+ysV2roXklFO0+cXSOjAlgNE+desaFLc5eJ5ghZtisF7OgoUNFH&#10;cxSHYIGD7+j0GV81uDSs0c3+NcI0PfgQ8ufDehJCZ9sWSifgSnY9BUFHfsM9jTr+xHU6ocGWPtE7&#10;es5W2A9/yp6s4zP62Jix9Bge7A+e9IqOSoL5s5JA/tV3hzXZqut0tiKar5eYszN+XEzwGS/B7H1z&#10;SbgCjlzEgeIlnM1TIIiT5nv6qnhiH+ykV2EksnwS/CXPfAxc+Sj0s9kO18HugEuvNsAP3mIzX2cu&#10;P6twBAvPxFk+xjz442FPd8HmFyTQEmuwxGe0im35wZ7UgcmHWEeSj3ZnhRMf0VZyPMUTOQmc+XT+&#10;TZxUdHhlAB/hALZ4jCfGWxePFCzkITeRy/RUlP/qdRJ08EvmynmK2T5LoPHYIe76Lldoly15oE3B&#10;U/KK3nbioQNe+FPzHH01GtpJSKfQAAf6QGfRWZFJJ8Dg2+kp3MkOfLymH72eAW95Uq8N9PsN+FVT&#10;wTWFGrnWBEGTXIgelN8obuCJ7na1wNm6vZKiSIQbm0YfeYBRoWx88MGhv3Axr1eArEV/8FQxDa4C&#10;GB41sOi43ReaBPgC9/JJuBgvN1QAg4Gf8iDr4QmZ0m98pVuaCDVc5G3wAQceaGjHFDrwS8FMbsbQ&#10;JePo2fbLd/4U3WhKdjUnfFZ4+x0TstMQ8bmmikaCHQ5elXHfPc0K8lZg4w07o8twhT8eO7MdcsYX&#10;9Jtj54T55OQ629W0wEd81SwCx3jj4O063tEReHuA2k4SO2Nc40PAo3f4hX90lX6aDz6cwIQ33tIH&#10;+KCz3TTkI79hU3wBGyIf67PfHtiiCw1sI3rTO+u304xe0Sf38ZYf4Qs0OvAdfe1eancUHPuRYDR4&#10;FUlTEq80NOgKvYJ/D5EddBQ+5qLfOPZjPePZPL/mO16xMbjxU3DFR/bgWrZkDJ7yzXC2Dpn3cBQ9&#10;/Aadr2EAVg2l/CMYfDq/gi44sg95NB/kevSAxU+5zn+ySfLgl8UQ8VWeLabiL1r4BbmCPEd+iG5r&#10;wLkH3D2QFdfJFO50lz8RW/DOd/m4o7UrwuUG5GtsjRC86tWgXmfBK7jDA49qEPPXYrszOqrNwLE2&#10;+HIdcRQ9fHsPGvHPgQ/miQHygXaCw5W8rAVn86wj/sEXHjXQfRbL0UoG1ja+XSvogadr1X3olrvg&#10;YzvYrYNGOImfcJZj9VC83F0dhD9k6j65+Uz24pgcSV7tLMeT6/UwreZIzYpyws7yM7KyZrVBTRL5&#10;nDGaHsaZ4zp4NUzMMbcHgcF0bqeIcWDWYHHP9XaVVKO6Rn7tNPHd2Nk0cW375tMfphMwQTEMBtQ7&#10;cD0BKDHoyQ4jFkAotiSEU2KoEh5BnXIwrraAOTiMtvRSlJJiQpCIS8IVRooMhGEuBSl4coJwqhPL&#10;2ClLOzcQrKD3tLkfoVH4YxbhUz5GymGCxdmURFEwhSNDokCSYIl874IxtHbG4JHrYAnAJa4ckHES&#10;NY7cd7AZUs0QPECPpIMhMJa6jPjiWkVzHUpGhKc1nhi8zxKBdjrAVSCBP56CWUFOYTJs93QT3avI&#10;TnmcGQYjMlYCx8kooP2WhMKTjBSmrik+e0feXPcUSBmMYpcCw8mZLBQiGguMTkFFWXttBU8ZlzGM&#10;gV7AF3zNA2dFls/4yclxApxSRSPD4TgcAgRecWyaGm39tzaHwBHjD1qd8YCDsKspB5Chmcep0Asy&#10;BrsdMe7jhSKd3uIP3eO46Ln14UlXyQsv8ABfyK5XBNrxAXfrwInc0KcQzYlYA7/xT2FKb+kKmQo+&#10;1qIz9MN3ukCOFXzW4kzRAD59NtaaeM8WyZcNWcdY8+iF8RJX68HPHHw3BzyyhGcNAnT6DifJgIDB&#10;d+ANvrNvuJnrmnXAoFeaIXwB3vpTCCuUrQsuHBXhmijGwVdA7sdGzYOHYpsuwsc1OjSbIO388L3f&#10;FemzYr/XgMzvt0naRTJ3iHS4F5yaIrtB086U2UDZfvnqX42SmiZ0j47V7Wcb5Lh3luCx8TVRzA8O&#10;eTor8Ok4W2yHlqQGzgUxNsuOwSYTfkLjogZJr+aQE99sHvrZPFvi58mUv8EP8oM//oYPWzSOHdLB&#10;no7wBXhqXXDhhhY6xqdKbtgFfyxx4D/5WP6THdj5RoeNoYv0j2+wJv7wv2JOfhI+cGGjdLomAX/U&#10;evDiwx3gSgolxNYVA8TMnt47sz+2wZ/x8xJW8MTgCgjxpad8Ch32jXfiLntkQ3AVFyUKdFoMNtc1&#10;9PKFkl544BueiEd4hQdowyM2ypbIoN2SeCP2gQM/hZP4bw3Jv9jvM5jhijYFheJJLmAtuIaLuGmc&#10;eAs23MRmsPgc/IQLmfAN8AYbLx14pBCzRrET/Bo74rMCwvpiLplJNM1RaOM5fuOns+/G1NyGG3hy&#10;BbDhSUfBEtfbTi5m4L84TxfwX9zi3+DVzgrr4ie9T3/QQT7gWYue9RQYf+EleXdfAYrH4rzitIYG&#10;nqPVtZ7qKzTJBU/xxxryEQWfIrWHO2iXw+ArfpKDnIjuOdxTXPaEnP0Y128bmA+ucWCDidYePtAV&#10;OSH5txOghgg7MJ+Ow9NctBjrYHfG1SDynU7BQfGsMIaTtfGWnBSHilfz28Es14JDu0TaAYUGuLRz&#10;gD4aS1/AxHPj0I6X+NsuBPetr0h2H57bL9/567dj6CubJjPFumYIfGqi9OqNHSYaCf3bYbtDNEzs&#10;hlDA99sm4LEj+put4EsPN9FvveSBr/AgK7pANnLvxqOZHPDdPevjCV5pfFTU95984FhDk0zMq/HE&#10;h1gLjP6jE3rRgXYNCvc1XYzBA7wmPzpAV5JP+Xc7gNBCZ+RUZA5v8uc36S85sx/+xViw8dl39geO&#10;39uxq4dO+a7uQLO1atTQCbSAr+FCH9iWnI3Pglu/G4N2ZzYtL1NXgMPe0MT3snV2QG7sD+6+4z3+&#10;dj0/iAb+AO3wpJvWEQv4H/K1Pvj8kPE1Pvk5uMY/Pknsoytg1HTu4XnNHLDwSd4pTooV/B9YdEYO&#10;K38QL8U/88y3Hr60O4Vs+DP48GNysLdv3x6+0zriM18KBrs3v50FPRh0gCdPlxfgabm9XBuPrCNv&#10;gKNYwofL7+UQaCUDfllOSy4OeIr/Yn3X+TS4iC/mgFX9gA76hidiFz3DD2uEG1zJAL5oMx6MdhXi&#10;s3nGynXEH3zroQK68ACNGiP8K76IO+k6mukXGfXgHz50EdxqnupLcKoZram2sFa74vFNXte/DO5n&#10;Gtpt7FCXtZujBog6pUYFXs+dHa41p+aIOa7VaAlGOaZzO0LmzpBqTYdxNVmMd6/GSrVTzZsJryZK&#10;TZztm09/KYQEj4AYCwfIMbadiyEzNsJhbJRBEKohUmCkoIyXE5jb0BiEe8YRLIOSfEvGCUNirpCv&#10;a8nwGLvAJFjVHec0OHgGBwYF8JsFknRCnFuFMIJCUSBOEq45/JTKOtZjrAo0xRTBU0z8MJ8xMRAJ&#10;AnzgBR+Gjg8cAlg92bcWPpknOFiDkbmOL5wmXvVkosIfTTUzOE8JlPsCeQaI1zVPGBIDxYOekDLG&#10;fueEclIOBsmJgcnI3Kc4cPJdgm8sZQGLs/WdMZjf7gmOKuXzmdLhteRbwYJ3jIsDVcRQVsUvRcyY&#10;FGp1XSX15sIH/s5wIMNecWG0FX7kraGmKOFQ6VGNLngqzOhUnVuOMefHsTvA1DzpCXG8wjfGg866&#10;qMa6J1FGr3Xb3YNvaLMufN+/f3/wiePBO/yt0dbTXE6SU6qI9Rk8joyja/seXpiPN9ZpKyLY5lkT&#10;DOvAGx/QzClaj7Ojt+RbMxSMtgZajy747JrxDvLGG/JjS3SS3uNlhSc7pq8+w6mnCeQGPw4Q33KM&#10;zmiAi2KxXVCCA79D3/CRw2cznDXd0HCwC6FdT+QCN7wRAOieZhGZ223Sf9OhhzU2FOd2qynayQjM&#10;Gij9Z6z9Sk2Njpoi/Qtj19tJMn8fhQ63s8S9GirtYgkX59bqtSFNnRomztsvX/3L+df4cOB9Bb7P&#10;6RwboMs1TdiUz+7XUCkgtmPLZ81G/EcXOweDvPvdHnZHL/ECfe0Gc5AX/SI7vohukit9pfd+z8SP&#10;wArIZAkGnaFbbBQevoNJjnBht3SFfmVL2TVfTN8d6RlYZAkffpLu89X5dzhKGNmpa/wunRdD6G47&#10;ouJtr8KYBx4YfLQkR5xTgLAz9NJ7iREYklfxDD8U2jVBFIzFCf4MLElpT96tA5b5CiJxhW8rWRJ7&#10;8oVswNrik1iJfrbMF1hL8m1dMJ3RScbgiddiW81VfGOfYpZcgBzkAfDwmW+ACz9hTk9xrI8edICP&#10;B+JdxaZEVTw11zp4Bn+0lJyKcXwXWcFZ8eQAB2y4uodnFULtdrUGvimeFEPiLXj4qcAzjgzkMmQH&#10;XzTgEZ7UOHOWx8AfL6wnBvcErx13aMcLsMzhH9stZwxeyYvIgR7Jg+hbD3LAU8iiH1x+vN0L/CHY&#10;irbyLAUpnpEvudA39xV9ik+Fp8K134fAK/pnLHrwTwGtUWDtGjblMOymwtA63UdTjW/yIw/f0Y9G&#10;POXf2wkrBoJfU8Wa9BL/fabLdk7BibwUyeSDDvmeghTu5Gg3RQWke/I5PJPP9YOncFK4Kh7JW64E&#10;lvnW7Ol/u4rxzLVeW/G510P6jY5e8wDHwX7d18CCH5uC//bLd/56fUauB55Gpx0n5OxzvwmCV17V&#10;8fqNZoQdJfHGd9ftiOg/69CF8ky04FM7K2pYWbuGVjs08AdNGiD4icfk4147WMDyugyc8Egzpt+i&#10;0Tyjd3bJwJ/94lXNNzj3L4M1e8xxzVrRBi+yNx6eYPSQsFdxegCKb/QJvdZDIzvj+9gLfwWW+fQC&#10;rHZ80AM7Q9BHV/kkskUbfNBlfjuR6BT5a6aYh7eu9Zs4dJ7+88147Axna/bvnRXv7B+eYMoN2Yux&#10;PZg2Du7oMpd+0tMaivBvl5T7ZEd3fWar+SRz2DGbz1fAh9+yHlrgwG+xYf635j7aasqLt3B0DRw6&#10;JCaLv2Ig38B/ob9aoyf8/Ku4jE98hHxF7scf5ueNk39YR84tR5OfiHtgivnyjGoIfp+/dZ+v5nPx&#10;tRgklvOjcGtXCL8mnskb0IIPfLo11Qs9wJCfwEXOYo4xYLejA87kh652+/PbxpMlONYzp3wDLvBQ&#10;C/XKPT1xDQ1g4nv1UDIwFj/aqYjmXg+mI/Bphy4+knW77sGCs/F4bm14JiNrw7GGhzFyKXOrN+RV&#10;DnVRtViNjB7GzSZJu0VqZtTIqJmB942voSGncjS3B1PutaPF9XaBVFO2IyXY3fN9PuyuueIoH65Z&#10;0gM/Y5y3bz79YTDGMwpBkrP0nUNiuBSTElH4Cvg69u0sEWgYIgfmHufiTJgMtwQtA5JUe5KPEQQt&#10;ua3ba25PRziGmhSUh3JKqG2xlxhKsr024BqhMgZOTxDvaUlPCMATcHuKjZnm94OWmEgpKDhlonz4&#10;wCH1Y1N40pMdY3J8jApc1+vAUmxG0K4cBxrgxhjAQpekCn+d8YqxCQjJggNkKNbt1Sd44QWcU6IM&#10;nCPiWHxux0I7SiTpHJnP8CcLxRy6GYrrnKDCTrGkyPN02H1FHZ5bxxqcVIWxe8Zbk4wpIiOnjL4z&#10;XPPgSg+s62mwtY2tucOQfFckWcs67mnqmKswRgt+aGbgG/oYFRwYXE8JyQSPGBZ943wZuEIc7pwI&#10;XmR0zmDgaa+EKTCN0cijq5wI/aCvnCUa0Y3fcIcvJ+Se9ekC3a8ZRV9youjkMDnTEkw04ZX77byp&#10;44tu65MhmowFm55VsNEf8MjWIWiYS641OfCSXtDvCj5HxTE6wRY4+QSwrUMnOWK8s46gBQ8HGVVM&#10;m48vwbUmmYCHJwU6OOG5e2yiJ5PWRicY8IQ/HwE/OoIfvlf81wzTVNGE4BvsNPMKT//Vh+6Re78d&#10;YmcBHfedjtfMEKT7zZN2n9QEcK0dJI7mOGZTJJjmuTZ3ptSY8b0Gi4Oub7989Q99NSfoIFrZl8/0&#10;PR7NXSh0vF0obM0c353TZ2c2o0HRf77RgMqG3WMnghDfQe/ZSa/YWIu88j/OEgO2wLbySeDiL1vl&#10;F8mc3vCHdAdO5G0unc6vsBk0wRVM18yHB/myM3NK6tDNHvhpPjZ8rAF//NP8EQvabUiv6Xm7Odgj&#10;+tkoe4antfkStsFnS3DFCom4AoEP6IGBGCBRsj54EkjjzIWXBBb9YpViQtwSI8QKcBXBikHx1lix&#10;zpntS9rEBfHY+uYpGPABn8mLHUusjcc7ug53smB/YksFMXvFBzQpnMRhcMQw16xFRtYosfadbff0&#10;Fo/5Ct/5D0UMH8CmzXFP8qaR0e4UMbrdqeInOOi3vuvwE9PxtkQSzeahD3xxXzGDt/juu7niZ08U&#10;jXOvJ4TGWku8NTZdKdbSBbooqUJXOwadyRNv8I+MfUaf+G0dvGQzklcylyvRU3pNZ+lEzRv8ha/8&#10;CTzf2wVgLhrQ7rr78G7XC31RqCoaeyUCH8BDK71q54o5rsEf/9DCN/fAoVzMePKDjyKWHsIVbWCY&#10;Q27mycHoG3m6Tx/QZz48FJ9kV14DV8WwtcDtaT6ekSV67C5QQNNbcjDXjgV8hpPPincFd7IDD08r&#10;MPCm1wzoG/g18NDuOzh2RbAx+tZu5nYWaFrAT2HMNu2CYGfshm5uv3znTzMEb+DT0X/KQRfa7V6w&#10;g6TXcRx2m+AnufRfbRTlmhEaKxonvbpuvuYGnOk0PtMPTSv38QY/0dKrHJoCdlrgbz8UW5OLPDUo&#10;el0Gf4yjd/Gs13nIBE300llDz1zNnV5pQT86fMdbfK44pU/8KF/DZ5BrO13blaFJA6ZmDtnyi677&#10;DlY2Qq7zFTP63W8u+oxPaK754kwnzKNDdJ1eko97eCfHN58P4gusQ27WYFf8iHH4hx4+3nWw0MX/&#10;8o3wwvt2J5vTb7qAgW7XfKezaMQ3MhULyDD7ov98Dt+Tf4Y/3cZX4/EQDPqAF+zVdXPYX74HzuKk&#10;3I/9+O6cr2iHP99YrDRXriYPETfRhDc9tBN3+FExtIeH7byRG8sl1R38pDgElrybbzVfjtiuEbyk&#10;F9U//Kq4YHyv1aDNWHmCcT7DSZwXG+XVaLG+nF8e6jN+0TEwxQQyQG+vssijwYKjuNb3drKgD0/A&#10;hi98fOY30CE/Md468gDrwp1/M6acH438KH+Gb+0EIouaHjXb6ZN10AF3uMjT5CrwJMdyQ3PlM/CQ&#10;rxnnOp60O1oOKPb1cK1miHO7Nsi+PLTmh8/qg5oUNTbc66Feu0H6bE4PYYNZfWg+3fC5+TVbfK7p&#10;U/MEXJ+dq/Os3X16Z05r+Lx98+mPoBgMYRBA29UoGINyMCZGyml0MMyeWDAQczi2nBWBSp4hJbGW&#10;xGpuKGooKSExqposjL6kCBwwKCwlrEiSxCuINFsUJYSKcEbEYDgscyVbPWVCkwSBIlEUQV2jBB4K&#10;AQoBNwKiqMbOrXD44TM+cEKcdL8vAR5F5rw4Gk6ZAlNqydfkWwkiGHCpg8xhwlPAsS4jcXbfmXN2&#10;cMglexwAo0A7g8qoKD8+uWctTojDYcRtwcqJ4YGijTIZx6goP/7ULPH0F48qnBhNBTLnweAVp8aC&#10;ycGBAR9wjaOgihrFuO81T2zRV8S6jo/wpLjJpyfd5nCClF3BaaykuZ0VnEKdUMUqR8ZJ0Gs6yFAU&#10;wvBHF2OBH5rhwoE4u249jloRaT3j8RoMa/vuOkeJl+hCC96jHQ/Axhvyp081hGpG+V7TBJ5o4Ahy&#10;WuCaL6iSiXEcKjvA24pFtlFDxHcyblcL3ghO+ETuxrmm+MMvusE2rVfzpp0VZJrdoZ0d0mnBBW6c&#10;tbOCGM1k5TOeFSAqMtFAF+EAFp7DRaFK3r6Ht8TbgU90VFAjazDwtx0m5tbooovpmvU1H9Ch6NUI&#10;1eAgI/xl7/SZ72DvxikYa3D0w6X9Rx60ORT3aGynSa/eNL9rYPjc7pKuxdcaKDVearj0as/2y1f/&#10;2h5Z46Suf1sm21niELToq8O8dqQ4jHMNzXjJ5uHZq03m4DO94Svx0me6WUOVXycz64JVA5H/z87I&#10;EX5wgROdIXc+UvEHF/+ZiVxrGNI3yZT57aIDw2+jOOiB+3xpDUuJTQ1NSQj/zZfTNzqajdMttiHJ&#10;l7BoXtUEYgPwozv0F541CtkOn0932QY/34MGts9nS5B95vvFNbGy5EqcFGvMde4ppngCliJJAo8n&#10;FSniGjwUypL87AseEizwrWUNY8UX1+GFj+iT3ItLkja2Zm32idaeprnHfzjE054esj1j8QuOEnP2&#10;LO4phBRhigWxSvImVim8FC1gwaEHC+bTV7xGJxhkKMaZEx/FS3g74w25KtYUMyWacgdjwcdb+Yhr&#10;1iF3RYj1+OPowyf6gi6Fijk+ixn0hW/GNzwhIz6fTvDJ7YahG3gCNzqFL/wjucDTmnwwnNrFQB5k&#10;gG/wgD862jFEB+Qs8IBTRWxNkhpu3W/nhHHyMbxWZCnYyn/Iwbz4QabWhZuirQIHTehFU/jPV1Po&#10;IfzoPJwUxWSnaFOwslO2WeMHzjV/8DidN6dXsMppXGMzyQm+9EmxarcFewCH7MkWH40Fn+7Ep17P&#10;oZvWqOHGvnwmP3Jl7/gltpnLVukdPMQu+KMb3nDo1SFw6Z7dO+VkbHH75Tt/+NePuWpyaFD2r4Tb&#10;6dIrLr2O4/D6iiYF3I31vaYTnDUv8APvNFL4kOjAR2tYV55Jx+klGZBb/1rYOvChV2Ba384RvJaz&#10;gkn25hijSQIfeLlHF+FjfY0SvPNZwyF6+k0a9+3q6FWkahF2wQewXXrfDgr2Rmfl6fQdTmya7OgZ&#10;/WD78EpfwXfAgS6jXQ1CF8ihppRmSI0rTbv+/TFe8r9ggwvXdjAFC+/QmQ8zns3RU3prHN1nd3yx&#10;Ay54VqOIjzEnv6Qew49e50c73liLjNkyGVbDgcFOybRdJXw3eGTsjJ/sQVyrYd08cYYf4Pt7KEcG&#10;fJu4Kqfi6/hR93owI47UxC+na+ek/MD8dn+RIR/qAIvvsUYPd8Vn+YJcRF5Ro6yHrtZ0vWY0H2q+&#10;w3e5gnwAnejgm6yVP8Z39Ms1wDG/hwx8GR9EDmDJVfHXPPflQ3Jx9/grcRj+ZII+a6gpem3HfE0M&#10;NNe0qu7J3+ABHhV7nOUZxRy6baz16ANdgrMx8pJyix44kkW7Y+Rs8im5M7zkdGoic4tt1Ws9eMP7&#10;3gBpt3JNDQc4NR3E8ZoijXEfzBoiYMvbk7mxjpohNWGaM3eGwL97DrCND6d2vrhWXtF38NU44QkW&#10;GK5bwxhn8ty++fTHmAQBxtKTIQJ3UE7CZdwFTsGK4/E9429shkWJKIJEWpHglQWFKGExbDA5HMbd&#10;9kgOl4No94YEBIES754IY7jiJUFLHMCCF8fIMQvsHChY8KM8GNhTYzsmKso9gcYsyswYzePwGHPJ&#10;JsWEM+fRFmXGYX0KzxkYwwEJRJwjXqIPX3yHX0/ZwDW2MeiHN4ftertU2iGD33jjHnoZLVwoORoY&#10;AX4zRI4DTsYwFLQzNp/Jox9aVRwpAiiU4oJzwtsaJX5/gEFRKobHiOtAcnjkSAEVn7bTUzayJquU&#10;3HhzGRz5UWzfOa1edTHHvdap60nunKT7KbMzRUdnDhEu6LIu+IodsszRG1OByBjwC98UZfjQK2B0&#10;rWaGez4bD1cOtDn0h6HWbaaTGkpws7YizJptB+WoFJWcmmQernDzmZw45Xa6wANfnMF2gMEJgoH3&#10;6OdUOVK056hrmpA/OxTwrNNOG7ygOz0BNhef4OEAWwHsCbvvEnkOmr5y5O1wgSfa2TT94aToDPti&#10;Gz3VJyNrWl/gdbTzwDW01ezCq54E+oxGOgM2GdGFdgrQU7LongCNf+bAiV3TcXatAaJgp4vGwNvr&#10;e1774AN8pudo9kof/9Tvm5AlHPqtFA0N98i7V2joAltpF8ncdTKbMPkdMNqJ0ljj3HNt++Wrf/SS&#10;zcwGCZnUHHGfnbvuO541xvcSHYdrdLhXmPAGjsbUfGUXZI/PZEwu6MJP1+IXe8R3umZ9smPjrvFZ&#10;dpgVtHuPlr3xr+5pXlkTrpo22WRPl7ye13/fopuSNH7ausbwoxIea5GjcfStRok5xsOLf5Fk1uSE&#10;j6SNP2enml1w4XfgaI6DT5eQ8tf8s1jkO30F3332x9cXG1xjW3SdfUmGNVMk2HCugSJhYiuSW0WN&#10;4kTSa132Ii6ghyz4H/YvdqGZPRQnzJGMg423fETbqsV+Cbq1yBLt7J+fELvQxRegRYyGr3iHv/wJ&#10;Wtm8tcROeYLx8MIntIp9kvF2oVrbXGtaA9/wHt5snV8QI41VvBoDrnjIb8BBgVoxXP6BJ763rZ2s&#10;0K+4EGPx3j3Fje9yD/zFD+u7jw6xQDwCk5zEBP4WnmSAN+CCxR74cJ/xz5r4DU86xr7a3VdxjT5w&#10;fUYL+2Cr/B+Z4A+48EIbXwo39FqHPyZLPKEzilX49xpJr5QovhR85Nta+GkumNZx+E5OchFxo91+&#10;+Ike5xofciq6CR69VDzSEbjQYfzk59th2m879FQcDfiIfnAc7RYhE3re713gNVrgr1C1HpocdM01&#10;9MMNbLancDQe/TXw8M4989u15jteob9cz7oVZGSPB/jFdugM2Og2F92aAvjus0bC9st3/uDSv+3t&#10;lRSHnQ7o0ATRMFHM2/Uxd5m4hsf9zgmeoFWjot1G+NBvgvhMDmjSANM44J/oVTtB2JfmgUZBO0zI&#10;whwNHXPIEc/6F7saUnjRf89xaOIo6OkBeGSFZ3J01732YpdLjRm0oBXcfmSVbNp9zbfwOXwJX+dg&#10;x+2yYnvii5yJvpMXnbUumnsdCL/gaR59J29jNEnggsfu92O37S5yH078F5vGA+PQYkw66YwGutMO&#10;G/bNj7AVMF2jtzUPZ8PTGW30k02xQ3SCaywddZ3uwhvfq9+c+UHrsU3rs4n8crbA5thqjW2+r90a&#10;fDO/wA/JoWqQw1EuV/5Qk6EdHuhzvwe3rsPbXGvxc+JxbwC0W0PM6cGd/A4efAQ48lIPVuEBnjhh&#10;nfKAdiHww3SYzyR7eMhJxUX+GH69fu/ML8MdLH4PT/PtfBdcyBgPrGNePh4fjbGm+dbhV8R6PCI3&#10;fj7+mNfOWPGTTzK2BkbNKPCsA9fiNzzJDm5oh5PreOh7O7LbXdnOFmuBDQdryxvgab7P7uO5Nd2X&#10;88nd+v3P+TCN3NqFUUOkHSTtFpFn18RwrjHiXvdrxtTEqPlRfRfsYJhTM6UdTO4Ht/uu+25c94LR&#10;XDmRzzVg2mUycXDevvn0R8E4IcZHiSuUahS4XrOEMhQ0JSIckjkKKsKpI2hxnxkVoUieKA7j4bR0&#10;e+toUh6OBxwFYu/PI0jRTIgVowTOKcCHs2uHi2DmAAduDEDSK9l/fHw8EmvJv8S7xgtYJULo4ogk&#10;BbPZQdkYcEpZ54xCC6gdYHBw+CjwO6OP00Fz3eWctqMtsRynBIDjzLlwyOTAuRnnMyPhSPBI4clA&#10;21qG95Jd67nHCVbgSMiMw0OFCIOo08to8KidEw7OEI05C7JzpHTmxVs8VfCBIxlndBoICjfyowuK&#10;U/+piAzc6wcF4ccwa6ZkpAoAc9sZ0DYrncy2mc2CHF/g7KAjrrsGZw4X3ugHQ4EMN3AVavSWs7Au&#10;x8qQ6EW7cOgfOO7hiSKSI+XEOGGwFZpgwRNf2tIOB06dvDgxc3KIaGgnBb0qwNC3HFm/kyBQVMjS&#10;xXYK4R9Zo8Fna3Ga7oHJ+MEoyPSkgy6BET54U/OBXPCC/rDHkmt09iObnIzdG4pQ/OoJvXU68Ate&#10;7BCOaMD3ntq7zrkb2y4s/sY9Ogcm3pANWOxJMGxrpPt47cw2waWb1nEtJ+k6nOHA6du5YEeCHyXt&#10;x0hdE5B9ZyP9Nx262m+N8Bl0XWODDtQY0TipCdLOkxop83Uf12uU9LlmS2O3X776l0+qu4/P9LZA&#10;1zbKAhw7cz97q1nS7pJ+nBluwaDb5I+/9NPcmp90wDgNE3pKbhom+GhcjT73jGv7qIaHddkbW6H7&#10;fCl5syc2QG/Jmyx8J2v6QbfxXfIhftEb+sw/wB2ebEzSwo/xQ+iydgmUZI1u8z34wmY0zqxXQ9ZB&#10;V9kJHtQcM4ZtgSEuwputSpQkyWJIT+b48N7HFzP5c7EC3dY31nw2KWlrZ6Q54oY4VOJvrjVrqrjG&#10;rskdHRJkOFSk83n8FdvBO58lXz31gzP88NB49gIXNuk7Gnv6Cq4Y3m4NvgHuPdnj43r6i/d8jQLO&#10;d/4J7uI239LrgnilEMEncyX27SQAu0LaXOvhEbhiJprQzt+C2WsX+KeIEZPlCmK6QsMcsMCvWYCP&#10;ZI3fChl8MMcYPoe/QQu9MhZ/6Ts+1SCgi87oxzNyJS+40hPz8Bxc/o7u44kn03QHb8yrEIcDP45e&#10;3/EGLopqOqSYISPXFO2KdUWwQkshhnfo9HTfgR9gs6V2kJBrT7XxEe97MIbvGjNo5ZPxCV/pnbmu&#10;VfSFL/nQEfNqttAveoIXeGMcOch1yLWdLeTfqw50XoHXLhlFOhxryNQIUfBZT+GrYEczGMbiExh2&#10;KFi73VbtiLY+HaIv1jDfPN/xrVdHwMFfOwv67yiKbfoPniaBwlqBbdz2y3f+Kqytg6YaCM6+ezVH&#10;40IzpR0Qzg6NFHamQUHedB8N/Y5IjR28s4Y8kw655l6vRPEl+Gpeu4Hwyn0NgX5zxDquGQ8m3KxP&#10;jvhjtwi8XIeLOXQdjPQUTXaU9HszxqJVA0UeDzZdQY/58OAH2RA5G1OzDJ7tJpLb0PPG0unkSm/Z&#10;uvFoJHf40FE24hrcajaiQ5OnBiEcNEX4k3IX+msMXYNPv8diDB1DA9rZKh8FN3oIb7jVMFTLiDPt&#10;qsJftt7uXuugDx3owR/2xEeguQa4++hmg2D5TJbwrqnLn/CZaHDQBff4IDkTvwUWGtpZwX9ZS13S&#10;NTFRzBbvweVP0Amf8muxFmy0Wssc/rFXcuBhDv8jn5M3iNXuwVNeAJb8lJ+tQc2nOsBpl7P8hL8W&#10;U+UD5vKj7WgmLzi4Jj+Q14AJhjn8IF74LIcU7/lJNIqj8ii5pHwZfmIeP96OGHzAG2vEIzItVhZ/&#10;8Zd/pA/yIjECf8GRr8CX/MC3tvgD9+KfPAhf8Rl8+IDdjlB4kKNrcEBjv0GJR+bLdfCx15aMl7fK&#10;Q+Va+N1OYzncbHLUpHCtHR81O2pEONrFUW7injmOmiE1P3zvwV8NjeDVEOkc7OD6XjPF2RyyMt5B&#10;znMeGYjfxrrf92jYvvn0R3gcAuE7FzQZKmUmcAbpmjNBUci26RIsJfd+u6KVUkFAYtBTOQbD0fUO&#10;IcOW7FBwAY3Q6/JIhBUnXvVQzHi6R6jgcEKcDQfA+XM2nDyY8JUQUxTGqjhWqIMjEaY0PXmUDHAI&#10;nAnny7GBAU/3KalXf8ynNIp8+MET0xmFseBwenW4GRwe5bStIbiiV4DimH03XgIgeBnjO9rwmiPk&#10;LPCXIUlqGW67SPDBuZ0HFdaMqi52TpFzUtSQCT4yCHLplRBGolgwH98YCf5TJAUROeKZg4y7Trn7&#10;nRGfGSLDZ4g9qTa3ZlfFF/1gjBSdbhjT6w/GUXT4cYw1QcDjSF03z5mDFQzoLgdoHriKUbiW7KPL&#10;gUZ4WwsMzhA+5Al3vDXPODrIoXKCDJjuceZooAeSZ7Dr3hoDd3Mc7KFufXI0lpPFn3CrIVMTiJzI&#10;q51VxqIVz/GBI4MTpykA0AMy9r0C0X2FLzzNtZb7cJIw0FvfXeccclxk29a8nsZLeDlUcoU7/uR8&#10;NQ3anYBGYysu0U0H2zUgMNA39MKPfbGZdJaPYUv8gbmKD7Yj0PZEnu8hazqD53imCUL25EpHcuh0&#10;B87wdS9nqjniXxJrgNABdoyvdqPwD+RLjmjDazqnyHa0k4pPsdNEQ0Wjo+ZJ5xopHTVHei2na45e&#10;32nM9stX/wSEdvqgpyZJu7UcczdJO66yR2N9Z8/0AC54VBMFH/CQDPGNHF1zzuYLNvRXsuF1O74F&#10;bPTxx+RhDh4YQ5ckBzWlyZIukS1fRPdcl8gIauBIBug1OHTe9XYdWJ/e0xEJBXuihxJUiUhbY8E3&#10;Fp/ofrsQrAUvtsK/ttuop1/gka9mG90WA8GEt/VqmFhPcVGSLrlVSNB7c/h6hzn8QLsyxAxJu5jm&#10;c08m0Sa2KDgUGa7js/XEQjGMPffkDH3wkMiLz8aye/aCNmuRLV+Hf+yN/aLPZ7ixPTSaI26LU9aT&#10;kImTbBGs3tMnW7SIy2jgB8xRPMwnv3xhTyrJAk/IHN/xSnEEhjFwwod+36HdPPgjj5CriKWNV2CI&#10;nQrb8gF0uMe/lNz2So48RiGC/3AVy/kqeBaX4W4dvGIf8CQ3OgNfPo/++s734EFPR+kF/sEbr8gI&#10;X+gW2nu9xnf+EJ/hjCfyhF5J4M+MQzcfaV1+EW499Vd00js6Bxaa5TT8Jv0BpwdBcNOwwEvFGR7x&#10;y3hD39oRVH6Dr3hRblFibixdrKmBZ3gpJtEPdPgONt4oRskKjnQWXxSh/caK7+h2aMTQQ/Ad9Nk6&#10;bECRXfMI3e1c6Hr/fhY8dg1nNugaHmow0RM0KkLNpweuWRuvrAmnGnDowIsaM2DDB57WtP72y3f+&#10;zGc3/AY+2cHRLg1NA40ZzRKv3LQrA5125Gik9JpOP/oKJ7hVjMO7V7vRQkfQjgY6wTboI1oV+Pja&#10;g0f6oYCmT/3OCh5qKsAhPOGOBrjBxbWaNq45+IOaI5oqdrCgj1/zmo/7fIBmXA0qdkC36S+7h7ec&#10;XTNGk6KHpHCnh2RNRmjGg3bcsCE+nv0bA0ZNqhoz7ZrHF3iSQzm8dd2rLmI77e4AB/01k+DkcB8s&#10;utNueDJBi/gGFpugm/Iyfol9pHNgmI8fagu+he3jDZnQbX6FX4AjHa72MJ4tsn9j8YbeWoO/4ovJ&#10;HK/Qxa/Jh11nu452/+YbxQu+vkYqWOKj3FNs47P5l+K6nEGcFjvghH6+UF4g1xJz2CF+og18OYrc&#10;QA4slhtPZvJT8dp64pnr8pLqCfHKfb5aXQEnY6qfyoP5bDm9mC6XkAM5g9mOHjGTfGp+tPMVfmKn&#10;ueSJb+wD3fycg8/vAajPZMC+ehjI38OjGgcN6CQTY9oZhB81aIJB1nCFv/XBqaEFD2c5rwPN1pD7&#10;4qnYVe4jf8IvMkKT2CbnlaepSRzlho6aGs41OnqQBp/udb8GCb9f/t0D+RohjaupYp3qr5oj7jXG&#10;95pczTVn3vcZjGDNpo4zfNH7//B0uL598+mPEWF2T7EoNaWv8HNd4KG0jIpSUCLfCQFyCl5Mdr2A&#10;3VODAjUHwDAqjCiThJzhKFjaDiQBJ3CGZhwnIIhxNJxU2wUlDJQIrhXDCiIHeBUJlIwRcCB1WzlQ&#10;Zw65bjrDIiyKAhfKg4FopqCMB6/wQ7Dm5NDTkyyOiRJzWPjG+HKmgla7dPBYAECTAxzX8Q0cgseX&#10;FNwB/7qqJZnwYiwUv0Izx8CRSpbB0H2tUGdAKY11XOcAJdocgYIAzzgcslBUop1svV7AOIxjXOAw&#10;aHBTekpqDAeDfxXu8LA2AzVOseZsvrUrxqzTayLWJg+4VtBxVIIeWjnydktwmgq9XvvilOipsZwf&#10;POBrDbigQRELb7rD4XFMFYTGCBDwwF86gZ4cDzzcIwO8Qo+5dWPhhP+S0AIRWiTj7KbXEvCEDOk6&#10;eOQn2PjOkMmHndSZN5dTNYZ9ulaThR2aYx38NwYv0IEfihZ64UCDHQAKY3jAgQzIhzx9BoPTL8Cg&#10;v1co2lHjPhsEu4AJL7wnW9fICi58CD9D/x30WELGhui94M1P+M6+JChsna0I0NaAF3rALKgLNPCA&#10;D3nioc9kXIDQzP3z58/RiCXvgjG+tTuk3y/hNzjPGiZoVeS7p4nKt+BdO1H6bZPZMOlHXecuFPpW&#10;48T3Gi29o7v98tU/utdvDPW7P77Th5oiXaefndtp4j7/zYbQDN+anppjxuEhvTLOeHrjvgMf2AD/&#10;2W4l9CkYyYkesRswyMl3NkI29JlM4YGP4LsPnjH8DDunP/hOP+mVNcyDH/9AD3rCwN+wA3rgOh9M&#10;nmiij4KuMXQUfuIRuPjHd/PhbLbfcXGdvdBzdmCLMB6Cz3fRebFIAk5/6TLfD46zxKsneOy+QkA8&#10;4L/48poZ5tN1tkL/2YQYoWBSePgsToCFD+3QwiNr+e46OAoF52IB+HDFA76V38ADscM9c+HpM78D&#10;B7igGwxzXZOUkQe/0I4CcMQwxQK84SdesnMJvvH0kY709BIs86wlQWTn5NWTUPDFRnytyEC77+1S&#10;MK9dm/FOIU8GfAsY+Is/zmBL3OFG9tHW9mY+mF76XCIvvuMtvoCpEOPXjeNvwDafPuAFPNFbc7IG&#10;SzkP3uBh8TA80GMNMKLJWnQE3+gRGPwW3cLHXldpV0Sv6Ci6yQN/6BlY7dIwj75ar1ee8ABN5uCj&#10;z2Sn4FNoOfhkuSEe40NFmes+izHopFfiHx62Y9k6ilJ4oB1d5uXnrYsWhbNC3M4PeFaomo9HNSzY&#10;LBrRjT7XfWZXinlFJr6TufvmowvdCvAeapFV8Qdu1kIju6v48908c8Cgf+AratEvP4Xv9st3/tDt&#10;9Ri4y0vRTcc1iGpMeBVGQ0SzocK8/44zj16hkXfCUQFOh8k+PXCg1cF/8MNsAm0aG5pP+EI3HXje&#10;b5v0ux12YBjXf8PRvHHUMLHbgjzwxlh49foOvNspo9ljbD8KTJ975Q4O7SApZ0YLedB1sMmKzRij&#10;PqjJ6Qw/rwXhlXHsm43Jx/MrcIIb3tNB99oF4rumCXyN5z/oGlztquHLjWVz1hBrHObhE/j0hr6W&#10;9+AlP8fm+A7X0MmHwBt8ekXv2IBGDDrRSE5wwJuazvScXoJDp8mxXevijVhqDn3AI36X/2h3njn0&#10;3Gd2327Pdq9nH/wbX51d8S3w5wv4JnFHjDeOTvXmgVjZrmVrsn+wxW1xVU7AJ7K3/LEcQ14mV4Nf&#10;+bnx1TrWkhOI+/wNfyqXEq/RbHy7w9FUrVoDAk3ijDzDeDDxBY/5MrjQFfWRuO8aOssfxRa8rFlS&#10;7QUm/skNzLW+ec4O942rdovX8MBD8qOrxrlvDv/qGh7il7xeTOghCd3gl12vBoOzGCUXgge+ocEa&#10;4pYxciE5Lr7J6eRVYhY+iV9qmnK3Hq7ORobvNUDw0NE9eBjbYVw7SNDqvu/Os5Fivms1NeBifI2O&#10;YLln/nxdqPvhKB/sXPPGWu73PRqs4di++fSnCM/xMxwKTQEoG6a7ZgwB1kUjRIxHhOSL8oAhOWKo&#10;dernrpS6rIyIoDGXcisivCoCFsUyRoDjbBg5J8gBCNqck3uUncIgntF8/vz5eFLsKbCEnxLCnUEL&#10;mBKtdrfk9CVtlIzTQQN8GAPDMl/CjxcOvOGoOQFwODJOizOn4BTaAXdjaxbBm6M1hwN33QEfMDhX&#10;9OCb+RSb0ireOI2aITWvOBzGUeLV003GzhgqAl3jeHpFQXHBobhHyVzvaaSmgiJOcdKOBNdrLlRs&#10;UCxjjePMgu1MjpSN0VFC98mjbfs1FegMA9B88RqEApRCW0+BgmbfNTisDzbZgKE4sx4eCXx4gS8O&#10;9xm6go9+tqsDzT19b4cKnoKpKcbxMRbzwba2zyWzaIcLuvqBUMYpEEkM4WEMmODQPfzldNvpAx+6&#10;SDZ4bizdJaNeGeh1CjjgVbtDHOhjQ/RKQBOgFDc9mRcMwK5bzbbAR3+7UdoNBh96gq+cpLXgka2H&#10;D/3CZ3CcFf9eneoJA/rZewUf/ab77LdGE7ty33f+AR2+0/8SUDoNHzbAZ7AJsNiMJERS5JpgUaIO&#10;R0GqQhFcvLYeGug6HRWo4ZrOKnQ1VXPo7XqhG2xOY9E9NCqU8YeOmEuuAotxrmu88Fn0l16w1/l7&#10;JL1m078g7hUXnzVJnPkt517z2H756h8a2BQbrXnS7hLX3GtrZQ0U17uGfo0KdNLz7LB3WQs6bMtO&#10;mxIX/GAL9B8vrUOP8Nza9Iqe1cDyGldNUK/jwJtvpWt0H975LvDJAd/Jlb/kO8i+LbV8Sw1dc/AV&#10;DLYDB8kdXH0mJ/AkOG0frgimfyUQzWMDElY6TXdrhOOfHy43Hh5sQDKrCBMf+GF+HGzxToKa3+bH&#10;4c8OJcaSajGCTdBteFmDLZhH78UbibECQiJPz3uVh62xB2vyB2IIPvCl6G4br8/kY2wNCXbjYFf4&#10;h3ZJpO/wJFM2DIYY5zo5WQv+YjOcrUdm/Iy43+sxeMPv+CxW4w0/QY7GgF3zB14VIGIpmtFCRmK/&#10;7677jn78ksQrKsGlQ8bzGW1ZN6ZGQbKoISCnIA8HP2I+vvQgBL+thY/0EP/wmnzIj4zwiK7wwfAz&#10;N10CLzvAF76SDdAVBxqMBY8M6EFFCXrg2vvo+I4OdNFHsuDX6SQ9Mb7XE/hPeqI4pZPkbK7P5pEH&#10;mmvsiUvWwTu5ELmKT+zKWPBrsMiXyAq+5qLXXPzDu5pp4KMDrnhE5vSEz6/AVYjQFYUzuo3pdSzX&#10;FOOaBu7BX8GqELc+3oBvTcW4ItF31823Rv+BBf1kTlfRZ0y7SNARHmCIR9Yhf+PoJnjtwJCnFY8q&#10;oOHkuiJf0b398p0/zRA091sm+E1P2/lgbU2VXtVpx0ZNknafKPyd0Q8vtKId7/CTLNkUHeBP0Ikn&#10;fBSbkR/jnyIdb+gf2YABPzwxHx/Qz+/hgaZJO180T/wWizNeaUSENz6Zo5EBV00TjSKNIbZpPfYE&#10;t5pkvtc8Yz/0lGzhIpenC+a5n+3yMWRas8l1uokHbCT54TEc+R448EP4Tw7t/O7Hc9mC+eUm+GH9&#10;9AGva8JZ09r5OHYKhwpfPKd3cGU74ov7NSjZD7usaQlPtNNndLA/dJNNO8jAbFdE8uXbxUo8RA++&#10;0W+w2SQ/xN7FO3i67lo7ns23Jjngu4PfkmOaxwegF0y5pHgtvpsDPrpqDPCjfI6YYA335JdyBbkD&#10;nwYWHor18oMe2hnTg0h4qiHbscsHw4/PEseq4+Qu8ho+G8/EdfmYYjk/xVf3qhTa2p1c8wT98khr&#10;l9OjAww+HS/kIPIONIplYMFJjEMvvMCBMxjmyz/hKaZaBw5yKbDwhk90jeyMaacc/Hx3iLt4XZym&#10;R3CAS00DPOgnGMgKv/HG+j1U7Hf/5HPlfvIxB5wcNRTIyWfzazzU5GjHRrJylDvWIKn5EdyaJjU4&#10;fK5RU07mXg2PHnrHK9dqtrSWw5weoBoj9+u+e9Ff88s16xqzffPpT2DDbAIhaELBYIJmOBCTPPgs&#10;QZpdRcGQ8TLmOtecQ1sYKSYFkjwgnpAlb5SmX98Fm1GBw2AlOGAwHkYuiNVkIHBCbks7A7BFuqeT&#10;8IcfZ2seR5Kz5WA5Hg6e06rAktBQOmdKzRAoKMcDFjicJQcMv57++C6YMi70cm7m5ezwxPocdF1+&#10;Z2MzWDyqK8xg6/5RLGf4MI6SOmuRAcdR8egzZaX4jBstEjd8xnMwUzwHgyDTOq7kqGA311gK1I4K&#10;DokBOii6QlDRQJ6cgbEKKdcrshSlZOMeg6/DnHIHV8Hpj+zc81Ra0Ua+GZ6DjtAbyZzr+EFfORU6&#10;Sl4UvSYPh0eX4YdHcKgQhhNeMDg4uaagrqnh4LjRB651zUUTfdXoMddaYLETdgEGvBXYbZHryW7v&#10;sJtDNhyXNTjbGl5wRDt8wKSLcDeGPRQgJQJg0jNyxwd6jH4y4ADYFjuAFxgcMB2jO+wHTWRJ1q7h&#10;oTXhSd/wED3GgqOIRhce9RSRXUiweiLSFmd0ul+zsae77Sah9+yAfRovWKCJfUsUJGnsqh+tK3GR&#10;aFgPP9gK3yAJAI8N8Q18ke/0mQMlt4IAmp0Vu5oarpMfXWQ79FVDyD1ypLMFZPT3Q9NkBA7/498W&#10;9+Oxmn8aMmBooNATem3Hk2ZKv5/ks7Xous/9Popj++Wrf/SYTrazhB3WfW83CZraaVKTpJ1CrmkE&#10;oT36moNP7Ju/4CPQ7ZxPoGvshP6gBSznr1+/HjzTwAaLDtMreleDgj7RNz7Jmm2ZbfcDWcNTosNe&#10;2ESFK5uBn/XpAX/OBsidXhvrMxzooPWtyzfA1VrkTx+sb12wJDE15KzNp1bU8ZVkyw+wZWvQOfop&#10;JvhMlxVoxYOeBIoD9JotsC10SLhdE1/EKLprHQkw/VasgZOvV0S5xt7hav1eNcGPdqaBTSZ8STaJ&#10;J+wEPnwHPCT44pjxEtMeRIhR1pMH8AHgF9/hKRGHH3z5IveK2WwUXuTR7hYwxU8+AK3yDTrBxhUi&#10;FcsKMXh5Uqvg8FqAMWCTP/yN9b2CqVdv8EWhx2fwRXCwLnoV3dZHR7wGoy3qeIl/cAeXTKxVguwe&#10;Xtb8oCs1gIzBPzyms/SZrxWj+FPFDh/nnvFg43tPmK3Dx+GnteUNdAg8eu0z/ZO30JcaCXhLTuaj&#10;w316g167D+QcxtAZRSo5kxPfiU48q1mNF3CyFn/PLuFjDpzQQB7kxhbBdY++owN9dH02OfrtB3ak&#10;eCI3463L19tFoDhV2JEj+6g5AQZ46McvxbcmUE/I4dPvRRiPLjrpXr+34ZztkBGa8BSdvQLRb76g&#10;pdd/2mFSo8E1MoE7fPodlZop8GPvmhrbL9/5QwuYeGI3mQJe00PzgzzptgLf5/mvhY3VbGFHCnd4&#10;OPcaC9z6oVC6j9/0oR/X5ZvQwA7YjTyZzeEvfHoIWKOxHdP0wRrkxMdYy04OOJEVeshNwwfO6NDU&#10;0VTRLNEk8R3u/VYN++xVTDDJAV7WoE/WLuaTSfjDL7/FHtr55Du4/BrZ018w0dW/WNbo0BwCiw72&#10;ShcdcS166Rw+wUWjjg6Aha9goIdO8Q2up0v0k25Zkw2wL8Ut/TIGrvw2O6NbdI7eshHz0cpO4wOb&#10;6uEZG22seXiGRvZmfA0WsMmPrbJ3/on/Mkf+J+bx//jI//IR/D9/xX7UEfLW/Aufzx+Kv+RV453P&#10;q0lgHlxqgDt852vFYHiRFdrxRMMGbsbwsY4eMIi3ajy1BX+CNvFAHm9uu/fwCQ34bB35lnwEftaX&#10;D6szaugbw5+RGR0BQz4kTwk/c+RX8mpxoAek8km0wUeuBTfw8AYd7odb9aV1+Fgw0SR/wjP4WVvd&#10;0EMJOgJPdQh7QK+8wdpijDXgJMcjA3wCVw4kn5GfkCta5H09NK+5g075jfnowyfylJ/VUJBT+mxN&#10;Rw2Pmic1MWp2uNZuj+buZko7Q/pujvvdq5kyGx+dzal5U0MFDl2Di+9oNNYc15vb52pB4xzVxa4b&#10;s33z6a9GCaWN8ZIlQiScmEPJehLjXPBr9wSD7gkVpaV0PUGURCsoEEd5KtwoECfA+Dn0Gh0cDSXn&#10;fCoc4eE3BPyXi4eHh8MgJPqEDR4HwclxkhwUZ8fAOSe4csgUjUGnQGj2HU4MAl01PBgmh8QRth0R&#10;TI4VjtHMIcHX2ByZ+T0RqkkCP9dKMPGo3TsMDa/wvqfDDEIB7zrc8b+nqehliOYyXPKiBOZwVgxM&#10;EaKJVDMkRcN3RlKBztAZKxjko3hjGIol8ysk4GQOXaEXxisgPL21FgNUXGku9PsbHIPvYFmXgtZ8&#10;MNbvyzBeyq6AdMDTOLjUqFHccAzuwQc/0MiZkKMCtUKPQ6YvOVJOZz4NxyOFBRrxgS7gpeuKKXMl&#10;uMaSh3XboaLYrYttXeMZGjjGwB9sa9P7ElM4cXjkxxFag1zxkgxqBuGx+WgjV06bTnK2nCib4qTd&#10;AwMszlFBVPfeGjneilD49IpFDSLzrU/f4JDtwwVPFJu9ZsKhsBVyx3N44BkY9JkeO8NRQIYHGHBl&#10;J5IGibCDjfekmT329IPdsFe225NNiYlg35MNvGR77JF9os019gYOe2RvgpAkgFzICp3tiKIndnSQ&#10;W7+bYxy91DSo0WH3h2t8jGsCCtm3U6SdG/kkv3ekicI3aQZqomim4B+90EzhA/uPPOyGfnPmYG+/&#10;fPWvnSU1RNi7zzU9yN33dqHUEHJm3+6Tdb9d4hqc2q7ZrqoCDLj4VMe/oIc3GgxoZ9sSLtccdAIf&#10;wCR7MYfOWQ9e5GMMHQOT7rJdNkF+7aywPvzoY68T8gd02np0BO58Jb0Ag/6xF34GH+BY08CuF3ZP&#10;r/GAnbS74OfPn0eDSHyDW0+a8nP0q+QLTTW+JdtwkbxJTPl8a8FNAixeiCP0mL2Ip3Ck8/TaGPxQ&#10;9Enm+QlwJeoKB/4A7/GCvrMPtlTjA+/gk4/Cgx5wkCf80QkmG8ZzBSF7wuN2fllDrBG7sjX2Cx92&#10;y94ryiqS83XoF4fdQwfbxiv8QJvdh2DiFRmKJe0EMQeP8Atd7Lofi7QO3hnXk1vr4KE14eSeeWIx&#10;HsMf3saTBZr5SIUk3tFDPOopJZ9Jlnx3r9nin7nyBHjxf2DgHf1t149x9AHv+XDyKQdKjnQBLxUL&#10;/CO54A0crAdXhaBx8OjJL7n35Fahj1/W4zN75Ze+1DhCn8JQQedpPx5aA954g29kwO/TQzmMXKft&#10;/NZGExoUx77jBV21djmSw9N0fp1sa2jjF1/cawvWsDZZuY9GsOEJvjXRXIOSHpvvaX6/BWFtsNCn&#10;USQu9IqEMxh0Ap74BRefrWkNfIMnPbF2zSqyMQ4PwRDPyMJa+F2jXyNBIw+/zcdTeu+8/fKdP7st&#10;FOoaH5oKmgwaDxoQfudD80QjBJ3Guq4Jwbbg03/IUbiTt+/9Zky7OvDSGXzNDc0TNKGDjbSjAS30&#10;CG/IAh/F52wd7/GBTGoGg0vv7MaAI3w1Q6zT6zqaKPCDE1jGO6xHtvSc/8B3cK1FXg5rolNO0A65&#10;9Md4dJAbGti063SUTud/6Z84wuaSJd6gA/01H/iMGid4SNb5HzrXb8FYB47wwkv44LGx8LAe/pGF&#10;tcQcdk4XweHHqqXQZf38gJoFzHYNOKMpuqyN5+TCJ4ADT+uym4pqvMIXdPVwjv+i6/kUdg2Gtflu&#10;Y9znI+BsfTGZjbD1Gil8GnsWP/lQ/gxMNSA4/CK/zh/D29x2ApvPZ/IX1kI7mxPHe5jSDjE5gJit&#10;BhXrzbN2Dw7VLu7x3XQI3h4YiNXO8OEH8AQffa9mkDfhN56ipddv4YQveIGfxUR5hxwCHfTK+mKC&#10;OeXUvqMb//lW+Q/+0NMejMgv5Nn8t3E+w08MsnavWsENv3soCl+1n6NmgboKX9yLT9VaPst75QXO&#10;eCmfVcfI9+QDclBzyUvuRNYOn803pxzVer7XhKjBYa0aHjVcemgJhuvtLmkHSjtLfG6seY6aH/LF&#10;HrRbx5weBoZfdW3fO3azpIaIgzzAbTdNaztv33z6IzCKRIkpHSFTDgfFoHQVKpSxXSUFRYrtPoUh&#10;FAkZBkoYFGAxGII91RawBHpOg9NRJHE2AiInQ1EcjFgiK0F9+fLlUWT4TnhgM8aeRHBinCtnU9GV&#10;omMEJVC0+D0D+FCiDMghkHJknDfFZuRgOeBa8svwa+jgBxwcHBOnVeCGD4dmLN5RfIbBmTAaBpSB&#10;l/DiIWVncIwajmTiXq/QcDKuc2QSL47GPEmaBA58hTE6KVadQYrpII+6iXX68KNiKmVua1e/sZEz&#10;AZ98KzIVPQxVM8V4Sk7OlJG8FBqcBnzhoXi0tR986xnbKxPgtOsD3oojcjNGAOp3VdDN2XCanIdi&#10;jI4o7pKr8XiHb+ZZu50h4NFH6+MnZ1ljRiGGl3iaY9IYMp6zMR7MkusaDOixcwB/OPSeisIRzmQj&#10;AICPXrj4jF66zOnB0TyOswS1poDPnCj7FLzgV4MDHvSILrAb69MfckMb/ccjsnafvgk87EHTAP7w&#10;ISO8R7PraM45WYft0mP625MMdsPO2uGB7/BxH+10n13xFw5zBGpwBBw2IsngB5wrJvkBiZXPJcDs&#10;T4LGJtk8G0KPQM3u2B/blSDAy/r4hxc1gukxXSEvMlFAoa8nAnTCf9LpXw6TKT2sMSDQaJSQl89e&#10;L9FQSccEI80T+uy6MZqQAjR+KxbpEz/Wj6y6vv3y1T/yqSHC9jQ0arq2UwxNNYYc6Klx4rPA2b9A&#10;Nr6dSmjOD/gsVjjor3n4wLade8rSDiu6KHmgg+5pTpQMGVdzhl7RtxIvOJMpmcMLP12nu+gzlo2T&#10;KV/ZLhnrSYzwVNwQl8jcHLxm29bgV8QGushW6Q6b4pfwhl3wLeBbl81Zm324Bn7JGN2hd3y9WEl/&#10;JLN0XwKED2xNvGSfEkO2Ipawc+vT6xJKMYXPkHiBoyAyHlzwug8XPo4t/Je0e2ux20rCMIwvnJBc&#10;+P//t4AxwQlun9o4jo1xIOEReU1RmgFppkFob2kd6vhVrdLSbvElvGtxTg49mOAnFV7YnuuzaEV/&#10;aGlLcsV3WECGnlqjvd0ibc/ulQY0iJ/otDBpZwpa9ScbPMIEPo02uKcggS6YQS/kaBzyCl/gDV+2&#10;gLGAoDcL6BayZKGt8fiv7xZkFjsWKdrANvaBf3LS1tjuswG+jy+4IzFlo+28gJ1sP1yle3ZJXuwc&#10;RpMf+8A3W+9VTfPRmbZwypztfNTXeGTiGp2xOQUO+mKTeIR3FWjI2jhyJ4tS7dime2St/fxvJr7T&#10;W4U4PiEOad9OArrDAxrJQFtjkaUDhlrU2i3QbgQ4jQ7tKyzJmeiYLoxpDDbCzvVhBxXxtYf72llM&#10;+i8v5kAvXKdfsie/ckRHT/nZgXYWgHShvcVju0fIjm3yC/rtFQzz0SOeyJWd8Tu+oH1FIHwmC/O7&#10;jx8yJ7MWxhbQFTPY2cblO39+x8POC3yYR3GhnSQKJAoodiQoziiUdL0iyv5Xw3ZvGIMfKFIoWpCT&#10;woUihvHIE789gCD/dlkofCjQkhM9kKP52Ve7VyrU9cOu5C/Ow6z5+pDPxhfbFT6Mxfb1Rw9bxUOv&#10;sZhHDFdIwx8507lxXUOz3AGWmJ+eXUMrfbZTCR7yFfPqj086ryijrbHRhm5jsVk23W6fig3oRl+5&#10;STblGltgH/hpZxwbY2v8jD+Sje9siYwrUKGz4ggfgQswoXURfxFnKpJog3fyUVzjD+7DEMU+/gbj&#10;fOePcjL5T0USfWGSOMYfxSV0o4W/yxngJRr4MnnBhnZpwc52ldAjHyxPFwuN18MqC1Fn/eEp3Klw&#10;Le7JwWCveID2dgbCW0V0NKPDQS/mQp81h3HhiOvwtweyrV/NR3Z4RrccwP0wyvzyJHkI+zaXmDo3&#10;CogDvtMV20CHcfTBYw8ytWczxnDP2sKYFbRhLnp9p3s6ZJuto63ttEEnu9RHPESvdmIivsiTrNvR&#10;ThZ4N6ezGCfPoQuHnEuOZ2y80WtrHrm9owfq4ld5Pr4resxChJzHeRY2yonLDytKoFMe59xYzuWk&#10;zdnY8g2ftanI4jyLMhVAorX5okV+V/EDz43tHr4b33fj1b950KD9xubTH4VzZsbF2BgBpbaFsu21&#10;HJaxa9uTZEbioERKIQhJNwUK0BhgnG0z5TTGBm6AB2gBl4IUQ2VcGMOEBMUT2RYBPbXXp50kzoE1&#10;cGvrKaNDE1oIE0hI9C2qCYZhml+/QLlteG1xAyTkoC3ajWtu94FTMpKo9a6xeyXknEQw5qT6SqbI&#10;mOxca9HoM0ComitRA+zAxnXOjwYHuQJJDoY/stLPwWn6LQVPsftRyQyIo0nq2hFhsaY44B5HIque&#10;IPf7BcbkXO4BA4sj4/QjkRZUFobau8+Yydl99kAPOao5LZTSqcWOPi08veJg8chm9LOI0w4NeGbs&#10;DJsdtLWYjCxqPc3XXju2TFZkDYRb9AX4QAY9nIVdkAE66EfQamHnHhu2W6AFYrYkKNGRpJVO8Iwv&#10;ctK3hQvbNyed6iOZtnhFS+2ye7SyBWDcYp+N4Qd4A05zsgnJPd7ZEFDPTt3XtuJYu2ocfLUgQ3do&#10;aAs/mdCXhb5iAR2TB3DBs0XQLN6gkY/wZ4GwQgjQ59+COR/nmz2FdvadvwuQfKgt1hIUSVHFTsFF&#10;MHf4nG/12wSSGePApLZxwygH3zO38QVPOiUrSUGLbEGWHF3DYwsZciAz8gtDnCuGsLGKauToM3ug&#10;V/rjMwWGdlw4Ko7wT/7ExsjVdT6xcfnqX4XOCiLzc0VJn9mu73zQmV8VXNHAHiqk6M/uyYkcHIo8&#10;5MT/jAFv2LyiqB/aVqAl2wrdvd7XUyHyZatkw8+NITFix/r5DIf4Ml/gB2RsDL5LX9ryeW37981s&#10;nN2bVzt0K4QZQx/X9OOH2tIne6H3npzxKz7Q7wxJgMU48tCHTkum6NsY2rJ1CwwLNXYn9sD7/J59&#10;8Q823H82gP36uS9uwn8xBVYZXyxxDY/aooPf8Vu2Ti78GE900W8OmVcsxAve9eNj+oiLfNb4xkYT&#10;vnu1Ei6J88bi59rrZ4Em4e+1Dz6lLz/mW2goQcUrv3UdFsAjMhYD6d3cfJYfi2c95UUjvHfuqSIM&#10;sIi2MOkBivF6MkvfchLt8WM+NFfMhYcVk9gfHlvEa09O9OEaGcAr85ABvntSzI7FS3iCT7ZBzuih&#10;E5jS6xrmYCPkGl34IlPj0pl7dIr/FnnmYjfGsCA0D7mVH+GJbOjBd/KRr1hM4hkG45OsXNPOwg1W&#10;kr3xewBkXnETbprT2OwQTeyODeNLvuCeMRUE6N5cE4PZE1/QD4aTu4Ne3de+p6wV/9kkPtm7+NBr&#10;JuhrJy7b8h3/rqVn8uI3FR6NSVfmRoOx0e873bItYxnDfHySjskH//RCR2KOXRdocT05WJAqDvBt&#10;clBAYAf4IpN2gShImGvj8p0/v/1hoV3BAT2KDYomPjvQYnGPTgUSfdDh1RIFkoolii/9ngnaFLvc&#10;VyjxHV/9kCi+fFdQUbgwfr7HlsiDnOnDnIow/IrdopVM9Fc8QHevRPWjrmgwVg8S8cCW+Ay9atsP&#10;3ZoPP/yO7tm4+/1WCPmQMztuFwosCHfpH118m57otjmNgQb4JHdgD/TMVrXvtXn+Yez+G1APhNkT&#10;mbEftJMR+ZNZO8Lcd7T7qNwFn81lHjQYk9/CQ7SRSbtHXOcj6JBP8RP93GfDDjlU+lEgkZMVd/gZ&#10;/shRrJSjiKNkhFZ5KP8W7/DiGvrgtzxULBHf5H/wnb/xPTgp3ouHMMj1ds3AK7HMAQfJ0T06kReJ&#10;UxXRYbV2Yj06fIY5PbjGQw+x0I4/PueenEPeIG43H4yFu3DeOkFeYy68wzD0yrnkIz2AbB2GRvFS&#10;rqZdu1DIS/EBb60FewAphtCNMdCDRzzhW+6EDvqFTeZCi3nox3hiiPiBJzhGxooZztrhCT3G0cf4&#10;7fCnl16Bxqc8tVd10N9OjzYZyN/KRdtp7JD/tRtZbkfWPutvLPlfxQY5X8WH5klejooa5in/qrji&#10;XkWMHixo1w4W3/XRtrNr2na/8ZpLf+3QhZ7Gql2Fk/iqgOKoOFLxRf8KNBVrNjaf/jgNI+AADJpz&#10;OHwHPIyDA7rWwp5hMeoWj5xCApnA2/avDRDg7AADgJR0AQOGZkyGoYKnL2V7sksgDImxMGrjAAjg&#10;DUyBFoAHHoDHOJxCsohxixNGQEAMjUEK4BzSvAokVXIBMqBDH545GpqcOT9A4QAqi5IBbc0JbDiU&#10;JER799DnGudk3AKzxAp9wBL4chSylqwAZWP3uxl4BVoCFXqNa37y5HB4IyOyqnJWxdEWck9y3VeJ&#10;JQPGwUEYOdkAN+3JFZBZrLQg5GBk5WjhZ2GiPwf2nSPqp70xjQ9IOSDa6E2xBF0SKvctXIxjsWlx&#10;2GIHjRZynsBbqPt3pBalZIEG141pwYdOn9kE+VRtJ182yGYs9Dmb5JSeFQOACzrRwD7dR6NdOPhl&#10;w8ZFq7HJvB0XiiFkBZzwUZFHe37QNkeJsHH8JgKayarXqeiW7bUdUR/36LP3IoE+vp3pu+o4++AX&#10;vcpT0Q7Y91SYDbKh6KlC3StZZAfo+SIa0E6HAAUN7W7Cs4U8HWmfHMjW3AVlsq3Q5zs7RZcx+AFf&#10;Z/8Sqp5u8q/8LB/rSZ8ERiLkSZUkzsE32/ZqPMmMz8749Zn/ucf/+V1FE+OHV9pX0PQd7eye7dIF&#10;2ZIDe64A5SzI8UXBjY74GbmwGbatv8/whr+y115RInv2xh7Yit0qipd8kb3zIUUBPuUpgGKj6xuX&#10;r/6Zq9dvCoLmyD8rOAqY2rCJEgvXfFYwoXv06MM30YiHCqnahgWCC5tgu9rizbhshQ3brcHHSjzY&#10;kYONoIuPsDFFGLJn63xFDGHrEiBYxY8kFj3RlzygiW2zaxhDN8ZFCxrYJF3TneSD3fZEh0/jQ1KE&#10;Vvz0BMg17emUH7nPNtpJhl5Yg6f6uC6uSU7ZPEwyDr9kh+IMX8Efv8WjexX6+Q4/EhOdxVq2LM6w&#10;Q/7kMz9i52KIPuhEF3p87mmq+dmf7z7zdXZLdmhx4AOm0R+dsF30iK90TXYWXHwI3ezaHBVdeioq&#10;kYcR4jjfNrY58YBO/k8uCqH8UF/xm5+aE7/FUHMaXyKJDgsRMbJXaY3rvvEsLnp6SrbotIhEE5kY&#10;o4IHmtp9Z246ohf9tC229iDImGEu+ozVQxpJM1sSh8jTGOwS7fDLWYJMJtqJ78aEja7TPZ7woj97&#10;YDsVGOG2+X0nKzlGOyqM3ysSFg54c40s0O8aefe6REXqCh3sxwKfrPBlnF4HIBNzJePo0cbimF3h&#10;kwza1acPfvh4OxSKW/zXWOghAxhPNhWwHGwczeRhwYxeY5AHXaAXxrN97dDCpuiGbbMb47vewwKx&#10;DX++G8u5RRF90KNxyceY+ER7cafXKtiHwlWvAfWDxBbsFq7GbvFOJw59Ni7f+ev3XMxLHubrX+wq&#10;ONiFY6eGRbz7ChxeeXG4p1CiMKK9cRQyFFLsWjGWe9op8PTKljbmsEvGPd/JVU5sDsURi3L5rHt2&#10;jCia4J/++7FbhRgFkooscnN8mNcYfBPdZKkA4noPJbVHS7tG9XVmh+6bl3zNSd769/pK1+ikxSl/&#10;o2O666wgwa7YpD6Kiew9fzeeHARWsHHyIze+w57Ya7/fwvb5mznxzgazITqEXfAZ/iieVIDk2/lT&#10;xWS5Sjto2Q+bwm+7Y8QRuIV+87B/dsun8MOnzFf/ivzoQyt63JPHiFV8AebJhy322X9Fcwea0M3n&#10;xA05hPZkK1+TB4mf/LvCCL9yn4/DTP3El7ANTcZot2M5F5mQk3tyC/mEGI5fNmhc2CLOi1HinH5o&#10;hq8wuHzFuHh2T+4iPxPDXTemWCeWm9O6Vb6gP37NZ2zjoEN7NJGPgz3grSIS+ukHpssDLOLb9Y1v&#10;tLa+1JasYSJcQb/4Ku8iQzTDVriFLmPKO8hQTgTr2B9+9SEPaze8VIygV/FeTtMumnb3yOt6+EWO&#10;1ob9bmh5H3m1G6S2FTvohA2Yp4dW7rVrZBYkyNSc5OGz+621KrJo5/r87FwRpcKMa8ZuLVn7Ci8V&#10;Oow9izCud7QurvATDcktmn13tAY0x8bm019PohwCIoPlBAIqpTraDdG2TobRkzYKNGGviHBihiDo&#10;M3xjApwCnISx7cuMiGEas3fKJMnGpnztGE47XICb5C5QZfTASALSqyKYlpBzHIJ0vXceJRHAsicG&#10;Eg/jCvYOgMRwAYk+QLWECljiC1gDkJ6CG49hk1F9JRhosYivCNETMrKQMAAzfAkMnEwfziWJ4SS9&#10;+sEZKRlPdjBYWOONkff024LH4kM7nzkEObSoAQjGIidAAkTIl2w4U6+acGTy910fhRAHwzOXOenJ&#10;PPRN9zmdMSug+I6OttT7rCDiVRzfPY3mwK5XONHHLhH0ABu0WJyRn0UXPoATuvABzIBuBQXX7VJx&#10;DpDZmmCATzRzRPS1oLSwixfX8QMcfWbT6OBIwIQjBj76G5dPsHGf3VcwwY8x25pHzy3G8ECf5nNf&#10;Ow4LfMmZ3tFtXEDNLgQmQI4XvkoGPrunHXuhZ2DLXtkR8CR7ckaTIppFuznpqd00xgXWrgW87ln4&#10;m8u9Enny5hPmFgjZMN/g55JSQaJ3wCUm7NwhCZL09OSQr8AIfiRA82dJU0/ynEv4JQLww5m/t+uE&#10;H7nPB31uQUYmfEoyYXyJg+SNn6MN3XTB1ksA6Nc1fembjgAxm2EPDvYW0ApIfFtQI2fXyJId0hXs&#10;YrP0agy7S/z4qSIVO7JIZ+v8kJ15TYKeNi5f/esJQjtK0ORzfmnOCicFyoJmBRSBtJ1pfMR1fMGI&#10;dlXhuyQGP9qwZfZCFmyJDiQyCijaSyL6kV2HtgIVmxJfjM/f2B86nOkkOcIK48Ik1ytomA99vebG&#10;TitSak+/7c7DN5zhV77DGjqmVzSZi++KRz4bvwKMazCZTOEevnr1SP92kPR7Ez2BF7PECz7hXsVF&#10;ySuZiYPsni+4bw7jsMF2dLrO5tkmXOCPPZV05kNijliMJ2f0sKsWEJKEniYaRwyENXxdQltRlo+J&#10;bfTFB9CmrXsSUfjGB9yLN/M7x0uL5ZJafsoP+bzFEt81J77Q5gw/eoJoHHZBJp4Kmwe2msf47SgT&#10;ty2U+LW2Fh4O7ckYTunD19sZKl7TC8wwJz7p2HdzF7u1ZwNwnjx9xxM7ML57bIZf05X7cATuwuFe&#10;pYX7aEVHuRVe0CseoNEZrhYr4Co+0MOOYKExybXCQjsmyFK7cgj3yQ8ewk9Y14Od8hhy08Z3+FoR&#10;zlN9r0LQP32iDa/sET3a4xOmN577aCMD8sSr+cgZT2w43btHL+08oRfzWsxqT6+9goGnHt7BdWf2&#10;wZ7NiX5jGNtik4ws3MmV3fEztk5m5uGnrmtPv2TX759YGFesYf/ZqZ0D7uHBuOxYHLPQVrTQxnU6&#10;IANy4+cbl+/8GZNu8UJ/FuAKEPRi4atAoihip0k7GdBZEcRuDkULdkCHYq57+uPFLhDt2w0jLpKf&#10;uGih3uIeL7CFnvGqGNIPyRpfwUTRwn0yNFa7bNCr0IDe/j2w+67hx1xkqIiiaKKducvJ28WR/baz&#10;wlh4oDc2yGYquvnezhu2wd/whV5zww06Zz+wjnwqkLG1CjNsU38y6PVgdsv+XeMr7JQtlM+4hhZt&#10;FU/QyMb4OX22I0Vc4EtokyPAC/aSHbZ70Dj0wr/YfA+I5YH8Bw94Myc8gjV8wlxowodx6VBffKOX&#10;DxkTdskL5AuK4HyEr/SAGw36V0SBjy3ixV046Lt28h1xRN7Jz+gKn9YYYrr4W3+0o7MCvXhEDuzM&#10;WPASDTDVeg9WkaEYgke5iXWUXMkceDM2HJZntdu83RztCpR/4QvddG8+9MlP5ARyBtfluvqYjzxg&#10;cQ9ayhfbAduDTDLRx3x4LY/HF/rwLWcSR7QlfzKX05Bdmw7Qhu4eNrQb3vqA3Pgy/oxF3o5eq0YT&#10;nZKdnIx8xPV2acjV6Frugt9ysB42lTei0eddeGh3xyxoyLnw6r5zBRLnrtXHd7T03Wf9uzbvV7RB&#10;izHM53qFj4obFWt8Z0fRGf0VR/Y80Wis6J+8uC+nJN+Nzae/tuNmPAKMpM5izD2GQTkMV/Jr4V5S&#10;yTAYkXZtheXkbX/jzACnJ0UCL6OSfGGg1zkkoYhngFXoCtr6G68gD9zMyfgl9wSNNkbAMBgbRzMP&#10;R9JeP4egCKSAMjDhRACCAUtIfeYgDJyxAmZJCeADXIJk20edSxLQizcCRw+e/vrrryPBRheatAOq&#10;AFnfngABQsk9WgECh2LkGYgnvRa8Fjr4DQwUHBQStHWNjuiE0wAKnzmj7xIHc5AZuRuToejjbIHo&#10;PtDCg8WOs3n0ryqtHf7YgUWIe4zSYgetjhyaY2qnCNJvnbAdr7dYROqHJwsRi3oLR5/xhM52YKCx&#10;nSaAzJiAjc3ikc2yV3Kww0TRBDCxI8lbT645BOAhG3SSZcUY8jM2WWjT+5wWaeQFZF3Xx/z4076n&#10;h+2EwgNe21JGZvwhHbNLwAwE3WtXj7mAZ6/i8CW0s4cWNXyjohdbxZ/5BU9jBuKA2HjkbZGOJr//&#10;Q97GQAfZWmwGGujlQ/jnN+bLDxxoMRd/ERz5kjMdoBV/Aja/qJjhkLCweYmP69qwfcmHhFmyIyFq&#10;x1jberV3zXh80FjO/M+9ntDDBNckEny0RF1bfY0hQTKvAEhm+CEn/JEZu6EX/kuudM5fyJo82D47&#10;Y4s+t/OBPIxDH8Z2VGDS3uJSAGQz7IOM2RXsZL/wUIJvDDRsXL76p29PE+aRH7b9Ejb2Wk6v4vSa&#10;GV9WzFTs4wvsUnBlHz7rL0Bpr/DGx+CPIp++DjIp4PPH3uklC7ZNdtqRBxmRCdlJMNhklX73yZGM&#10;2CxfEdCMq4/4xJcfHx8PHJu/AUGfik94qrBG5nCq5NAc/IrPtC2fj9NLBR22Qb/6iU0KN3BCO/qn&#10;W/OhnT2ZFw6ws56+8zH2xE/EMNclYOYTC9oG7h67hRNiLnzSj1/xEz5rTthgPrFGEqwPrOD/ZIYf&#10;fcjZGGG+BJqc4ZXFLbvGP/mQJRmQq+tinLnpzvjao1EMdI9fiVNkjgY2XGIPz+jfIkO7dpCKd3yV&#10;Lvg+P3UPr/AELcXadq5pj3cHmRkfLeTO3y2ItMEbXenfv/rEJ5uLjnaowTTj4xXmod9Y+O3pNB2Z&#10;hwzZjQWVfvTpPpmyDziSHCTSbAp+wl1YSV5sR1vzwzg+Ib6yQ7ZlkVchhTx6vZQ9tYPCdbqnYzjq&#10;ab1FppiAJmNbZFUw6kGOtu28MBe5VfSm12yHTs1FDmhmD/QjZyLznvj7bh6FAjRpz67Zm3hBThao&#10;vpurnYft7iEruIw+fFlMmhsf6OO/5qMn9tSuEvptAdiuLYt/soP5+LRzBi29Gk6+4lGvOZCD+Y3J&#10;18QSMuyHRPHSLh7xiF0V69BDZu0I4LN4ML5x3Kv4tXH5zp95FSL6Dz+KCv3HGbbjfq/N4JVO+o0T&#10;Oz/sCLNTBH34YSdew8ETHvTvt0vIPpshG2PpJx63A4KeFVv04Vf8lh9XGCmf5of0UWFH4aBCgJxd&#10;0URBTpt20Nj5ovCikCKOpxPf8aQ93fJFfdBH3uyhQiEf5Sf6oq/fNSpfp1dzsW05OtvSvl1t5mVL&#10;ZKA9XsgZzezV+Oy1oiLeFRzRWBGKHWhjLAe9kDX70R6dsCtfJle2qUAAr9CX3VYk5A9wXFv0mBs+&#10;wGhzmZcvwNquVSghI/T7bgxYzA/xzodgovglX5Afy3k8FCgn5avtPoSJ7UaDgxUf+LRrzuKfA3bC&#10;QUdryB4y6st3yEof382NNvPxe2s5/tbaRf6FHrKz/oOhYjp81c89MVE+BmuczeeAX2RRDixfERvJ&#10;qoK++fEpHzMfzIVpaLfWsDaQy7dzXH4G49t5B+vRCFMq8pMNneCxmEyu8AiPYqsDRvdwQiygC3EB&#10;zcaTM6DL/BUMzGV816wV5FziF5rKUeVm5sOXvE2big7iXa9Ry+88DCeXChEVNPbuEbS5Zxy5Y7s+&#10;KjKQQwUI7epfoaX1YGstfdFZoWUWTDraFV2hQzv9orPrjeE7OrpXUSZ+fNfWtXaR+O7eHEe7dsNs&#10;bD79MVZGzpgo0WASRIP1fj5GCJvgGQbwaYHkDMiAHmDtiQ/AaDsTwzQ+45IA9I4V5RrT/O4x3Ppy&#10;WGDnM2DgeJTPKNCEtozXmJyJI7Wt2dF2O0ACXI3j4BwctidKJSqMneECL+172gO4AB8eJRHGBlyC&#10;JcPlzJJ3CxRyev369d8fP348km30StSAuUAvOAWqAhZHRAvAYCwMlXws0i1KFBE4AINoh4Ix2wIv&#10;YazIxcnJqAUe2dMpnemvD4eREPa6DEfymTHjwT2gVBWZkdFfr864ZjdL/25VAaFFFzlU/GJHFuvu&#10;G0MhQbHEb5SQEd1VvGFvdqD4PYT+9SudAiB8oRtY0C86LQDYDLkBd3o0nsWc4gB7BZoVU+iIQ7iu&#10;r7HxSVZo0BcYklXVdmDEkYBoC1A2244b9lxVuoq8hLodPsZl3+4DVsmkcdO1Pj315wMAnZ3gh0+2&#10;a6Nte0CYnbarwzWAbLGmH/sHmvgjKzsG8jE8AH8BpqfjVcDZGV2xBb5kfsGqLaB8kizNjw++wEfx&#10;ry0f4SsSEIkY/+B37eRi85Ix9i5xcE0ya3Ejaejpmvu9e14/fgZDWij2JMocDn35t7bmJJt2mRiv&#10;J3YSfoG9Jx/8iG0Y07UKhvyArYV79JKe4QTZkWV+yL/owZwFywpMZEcnxmlRRYZ0JXBW2JHUGGfj&#10;8tW/goyiRq/e9YpOO0n45zwqlvBV/diKIib/ZgdV+/kHfyiIGVN7Ns3O+SoZuceG+D+/Igt2JViS&#10;OxnAgE+fPh39yQyOkKfxyZOM0w0Z68MnyJFdsml60Re++C826Gbz7UYU8OAJ7OI/7dojX/ygjb+U&#10;IKKdj/NV+uXz8Bem6kc+FZLgQ4kQ//Od3isyoL2ndPyBLbIRNgzn6Zn/8AH+A7Pgdom7PpJbPspe&#10;+YDYyg/ZinhoDryYx5x4MLZkGT1kbR7ygvNs3JwSRuOWNLqPPjJCI760ZbfwxthkJGGlS/3gAHt1&#10;X9xzrpAgRuJHfzSHdz7zTzKwELRwgxcS6Bbu/MEYFh36i1vkYi7+23jO+CYL8rGQkHeI1egUnyWj&#10;5EAuxiarYkQ7J+hcX3Kjc77CzsmHHJ31wy866BuNfJgvGc/3ivXmRjP7b3eew3dt8AvP2RYM0BZt&#10;7Aa/ZEP3PrNNNksf+qATP2ixsIOj8Jf82pXBLtBE9/DXwo4s8ccWLfzNR8ZkYFy6wqv2ZGhhSDds&#10;gpwrYrNBeEuH2lecMjd/Iz8H2rXvoRh8pw92Y2yFAHThwfjsXAyGIxWp8Umv2qCbfKJTfDCOxThZ&#10;sQfjO/MdMmzHh9hlgU5OxTJ8kYOx0VYRQD9xAn3tKuihn/54p1/9zat9i1O6cKCDrW5cvvPntz4U&#10;PXp1pkIImeEbvQoNvqPPwlnRQVFEO30UWeiwV2oUUPRrEW+h34+sloMqLPQbJHaU6Kc//vFG3r73&#10;sKIfkVUcaUeomOwgR/ZIbmSFRnJFA3vqIYgxFH96DUk/8Rt9aHC/Qqnr+GdXdNsDEPTwZTokk4kD&#10;5GNMWADfXGcnbDHfY2f8ku2w7X6s1Rx81hnfFXTQQW5yE/YLg+B2D4TZFttQTFKUcs/c6NSHHCtg&#10;wg5+JIawK20aE97wKzqjF/yi13V4Syb6w+R2t8iN+BFfQTOZwG4xES40p/twSb4jjsvf4RU8QIc+&#10;LSK1g9/m8ZlvWnP0Kire+BIsMIb4SW5kTRboEavlp2iHY/AHfuOv10bEXt/Lg4rHMBhN9FlRWj7Q&#10;Qxu5BNrIBP6I+fLydv6hWQ4g/3AdbhvX+gG/Yh5e5fTyjTBXnstGYLU1D56NL6cjD2M2nhhB9min&#10;O9hq7h660xv69ZeXoZkM2CU9khHcE5vl7PKgHuSRD56sg9CJxt6g6OEu+uRbxvbdvGJVD0rx6zu+&#10;0Gp+4/Vj+7M40lGBo4KDPsbxuQKFAgobqQAhr3K4L080ZsUOh5xsFlN8b94KLhUwyiMrcsyCjrys&#10;9hVp0NBDMOcKI3N+16Kpz9mez+iKJrxtbD799QoJhTBYi/ReI6mYoA2jb3FA4QCnp2fAgtFwIIav&#10;DcVbMEhIEJIzYJxxGLMnSwADyAS+kkpjMjpGZBwOKdnGHOfhqJy/nSg9KXAAON/b0sawq7L2SkqJ&#10;b0+12kId+DuAddv6own4kgPnMQ5gsHDw70QznHZ4kIX50YEGh2DrGpoBAT6qbtl6JkHnkOTGkTgv&#10;RbcY5tA9pQZObTUjW87EucjFZ4bBSRiy4kYVNUbFKdEOAGrbIqltXBxLW/ygAZ0t9PvtA45tUW5x&#10;0e/G9BTP3GyJUbIrRRMH4zSvV4x8B+DGUvDov3WQh/mMhSe0CALGD7AEQUkR8LQQqHCDX/JpizpQ&#10;Yt+u49l3+muLYAvkdpWwN4f5AT55o7X3/gAVeetD9uiTsPIVvNhhpK/P2gkUjhZvFaxKtMnfPXxU&#10;vWeTQNq49M6efG97n2CID34mAOCzVxfIQWGKPnqC0ILJeOazYGULaCUHfd1rR4txyRZP/Jnd5/Ps&#10;mlwEAIGNXQvyfEcCwpclThVL+I/k01mi1dOmdqBIKNyX8ElctMn/JAB8mf9JILSVNFmA6Vtb8/VU&#10;BBZVpJEcCWY9CSgw9hSDPMmOPCwy2SvdsTWYJTDxpz7TBd7hhjGMBSd7wuJ6BS12biy2Se/mIWNY&#10;2hMvn+ly4/LVPz4raLaTpO9sj59WPHGPj/LVdpb4zH97dRD/bKLdTHxQGz7JZt3Trh2CbEdbts3u&#10;+HLbTRUz2Cdb43vsWqHVbjk2xWbYLXxxH67Qgc98g597soT+ivbu8QFzwhZz+c6HyZnPSySNiy9F&#10;WLRWaKUTeFmSgid6daY3/fmZ+/BSP5iPXnriS/yZH9Cj2OQzO3MfTvAx3/kF/+4JIzp7rYBdG5f9&#10;aeuz+MOH3Ou1DT5YIUASz04qkLpHLr6zL5jETo2HLsVq7YyJDnZfwYOsjdWTTTJjs2zSWGTTQxH8&#10;kCc/1I4f4RXf+qKL34txYmXyol9+KKailX/ySfTwe8k+XcAWfTydbgFvfrRbwJGHXMEcFl7a8Gnz&#10;elruKbf27LQFPbnKHdqhiB4xl+zxjC9juMfWYKM56J1vkA8d0D+7Yxc9dZTv4ElSrj/5OMQTuMDO&#10;yZqtWZCZj+/jFT7hgw6MSU/kZjFJx3gTl/mbe9rpTz5sqNco2g2AD3qCa+QFEy3QyB2vPcTy2X38&#10;odvirUINPWoHj8mEjRrbXMUg1y284L75jVlxA91slT/gk01YvBsTPrrnyTz62Q0dGdPYbIn99rQY&#10;3e6hVZ6kvQUOOtmNPnTCZujfdzzx2XyGXI3D/sRJeRa5t/C1iBdHelhFR+IIPvgam1JUMUbFAzLR&#10;X1vzajdjFXlsXL7zZ2eF3SQKCRbKfIGt0424qCjSf9Ih13Y7WJyTdbtH+BXbJys7NRQC6BLteOo3&#10;UchA+4ot/Scd1/DUw0E2wf/YmWtsQmGjf1XMFnpo6h4dwD10m0+bHpCgzXf8KZa0S4j8eq0EfQpD&#10;7Ni47Upl4+TO7smDHtif73RnTnbED2GcvhV7+WoPSeUzvtM9+2Cr+OQz9M+GtdGfjPN19KGdH7FH&#10;tkmOeCFvPmocMkcPrOFfPreuIQf2hBdxQtxDn+sVE40LY/GHBrpDVwXmsBcdPQiGK/CKH/BRBx7Q&#10;5HMPIczFD9AvLxHf5DPJhM/xLWOJh+KphTh626UoZ5Cv8ms0yP/kjvIE85iDnM3LZ2ANPNMGBpsH&#10;L66jQV5iPrrFB974pPtoMSedtKNS/IXz1ha9Hkrn7dxBszgvDsIGeCU3g91oMKbxe7go1rWLVL8K&#10;0/goz5dziClsTIwwNhmUl1TQRSMcc40syAaW4aU3D8wFI+mRvLVht+aWV5G7OfQXT8jO4XO095CB&#10;HPw+npxNfHYNXxU7zOU7+ZVnyc/kReYie22teeRa4lwFE2s9Y7iujcKS+72yU7Ghwoc+1o/tJqlI&#10;og/e2tlRsSUa9a/A4bp+Du2czdNOGZ+dtavoUcHDte4799m85nfMnS7ud67QEl0bm09/AYkklzFI&#10;lHs6LwAxiIoaDN4130uIGBhjaUHYoquFHKMvmcjZOTogaQcI4AOOQBAAORubEbS1mPFx9pybsZkb&#10;qAC0gNc4wB3ocBiJB4AiLEbLKDkLeozHAEsg9O3pt2Dgc4FaW3QQMOFbIFBKixPfe8JIVngDkA48&#10;cUY8cJi2XjEGDsb4FRScLcz7LQlJLXBKtvimKzyRbTtkzF01rQVSOyqAnEUBo8+4ORmH4uD6AgUy&#10;qWDmSbN2VTAzdsZtDODjCbIFU87TVv8cxVjOnLNXb4C0RRMaFUe+fPlyJPb9SK1CibHMC2R8Niab&#10;ND/+jKs/+wQuFRcAj34KMRykRQ6gAYAAlkzQSab6SJbRQ17mIAtzCBTki652cVSR14eM6AmNdCFx&#10;bheGMbwa5PdRAI57fEAQof92pVhIOtijgEa3EkF0saHa0hFe2GuLJLpij20zNyedkDd/4W8KRxan&#10;9GF+vo1WAMzO6I3+yEuwbUy+LEjixXW0us5H+C2/4t98SyBxXVDPZwVlZ4GRb0u62lbcjg9JQgWT&#10;dpW0Tdo1yZMkQiAyRkUViZQxHPo5V2yBIdqjA40SPfS2qMMDHyIzfsV28AmvevLCptlOuxzYHjlV&#10;AHTuvVN+DAvoh43QiwDV03qyblsjGZozm2SP5teWbtj5xuWrf/OVm17B6fdJ2ini3iyUtLMEv3Z1&#10;ORec2BKbZDf99pC2bEEbhQp2346zdl3wLQs3vPMRvoMeu+2cJV1k5LOxyI+MnFuQOvJDslJ0oQc6&#10;dY28LUT5MhyQZFUwQRd/cY08zYN/bflIOwmMaz60OiRsrruP3/TGv9HMjmGE+fFFFuxGO7hgQSXR&#10;F3vgqOt8wGHhIEZp4z5facHFbsVAn/m16+JPcQ9tbIvfiHFsWhypmOFzhXIYh6701K4fmMNHyQMO&#10;i9v8iQ26RvbiORmK83yyoiyf0r7XT7RDo8QRPdoU/8mIHWjDb/mce2IgPyQHPuwamiwo+KqYiwbz&#10;8HtxrvfuyaCdanyHPI2tiOI+e4P9CjHZjJzENb4u6aRrbV1vlyFd8z+8iGdsQRuYawx2gyZyym5g&#10;MtrSebtY+T3bJ3+2h1dyJFu2ABfJGn1suHxCDHedHOVDzjDPnGQNp4wnBmnLpsmOnHqKTO7GagdL&#10;ttYrLC02jUUOxuWb/Kccih6MjR9yr+CsvzHlCPpoA6+MTwf6VyhnBzC1V1PYOj7wZVx8Wrwagz1X&#10;MNGXLeAz+RkX9pJ/xRy6kqORK9r1mZjeE1RzsEO24ujhlOsVCvHHD9mascVUdklWZOmzhbC58dsu&#10;B7bK//Aq9rFJi/5+5JReNy7f+TOnQg1fNxcdVwxQSOk/4NiF0m9wKIagoVdSFDzQg0f82GGivXbi&#10;rfjqs2KHHSX9GKyiiTkUKiom4ZWctMc/2bBl9oTXYrdDOxhGZtrQOxtwjU2J9xU69e0/9Ghr3ApP&#10;/BoNdtvgRXs6okO+x77ancT22C4+HWxW/iUuszkygLX8ip+yF/ORJ7myE7jWziHt6NU85kUfPeSb&#10;5EyG2vMbmGO3Djtny9oZ21j81TV88xV0u0YeZAU/5OqwA43GaBeTuY3DV+T1aGwtk8+wyQoj7No9&#10;PiJ/ESvhHBm0Swf2mE9uUjFSDuO7WKG9fJFv8Sm0yoHtUhCPW9O437qDrPXhz2RuTL4EP8Vin8kc&#10;5oS7rbnoCl98tlfoyo/0YRN0UbyXM8AMvh5WFOPQZ0w2QefFbnGanMkIdpgP/T3ocR+f7suX24Wt&#10;bbuX4FA7KuTp8ghyMA/MkWe5X/EW/egVP3pwRYf0X1G71zbRT66wkTzRjd+KFmRbkaaHAfppC8dg&#10;urHkbvK0XiE3H33Qi9jWDhnfxSR5npyt/M9ccqRJs3YVTFpzObunbes9cqww0aGNsdzvHnuoKJI8&#10;W6s2Rp9nMYMsXasg4poxjGXMaNgFkwox7mnbeO1MmfNVpOme6xubT3+UwkAYJAUyrBaiHLddGgyl&#10;wMNwGJeDsQiqjD4n5xQMjBExlhZbwE0iBkjavifIAoKSMs5iUcdRevrH0YFn21D1B8I+F1gAHMBC&#10;I0dgkGhhiAyEoVgc+l7SEOC0LRCgGa+tgPjnkBwspTMKybQFAydgqACLs+sDKPEVuJORhIU8KNS/&#10;1OxVFckYAwcmjJmBkyNgIA86QSvA4DhVRDlU7+kxHjLiwO0McT8DRG+GChRapHOydldwSKBmwWCh&#10;T/b45ZQWWdoyRHI0DyMFqC20GJvXavTleOY2n7YKDZyo3zxwVuW0CPn27dvfv/3221EsMQ/a0aug&#10;E/jqww6qHqPfuOQEOICNMxs0l1cLACkwJnc2aHHvLInFg2DB5snFa0LO5AkkzQGYAjl6JnM8mZeu&#10;yIwO9WPz2gNBc5iXDNBRQUl/fQCtRJ4tsBt6QDcfomf08TtgLqCgH3/GRa95XMePwxiNyTbYJ9sR&#10;pOhGAYqu6D2do5ntOXp9gQ2im5+VNJMv/5FoSFr4gqQfXgjwfFUSX5GR3/BxPqWtpIQ/VeTgq5Kx&#10;EqeeOkmW+u2SCpXaOksmjM8fJTESupLEXunpurN5+CCf7skaOtBLn4KQg874NaxhOyX99Ev/5ETf&#10;Fpn8oKcG/BCuJC/y74kFWyFLstZfcQ2O9XscdEmvFV71Y28KG3YCbVy++legK6jRdwGwnWAORRT8&#10;uWdOBQ04xk74Fwzo9bB2U7mmaMEHtHefP7LpCjJkybbZnLH5F5nhTXLjLCj1RKsFFFmRtfn4lM+S&#10;PhgGD9gW2yYn8tPOPGwaXeYTE+gD/qCLX9EDbCrZQJ/EEe3k09MaeIMe7WESfaOBLfABdLhOPq9e&#10;vTpsQF800j0/Qhs/4BeSZr4peZxPFXvKxN7ZKZsVe9DAh/lKrx6IFeQjxhoLJoiXbLRdEOypXZzk&#10;AR+Mwf/RZix2KkmCJxXb2WjyoR94QEbsGr6QN3maw1kRk0+w9Xa+iXH8kjzRJ25rW9ERVlRocPBF&#10;4/jBSQszeEBmsBJOiJMSW3jTzhdxj/zKLSx4zOM+GuCB+ckfzqOXnvk5GfMtNod/fPUEnJzEHJhs&#10;DmPrR0Y+kyufpRf5A7q01addtT1RZePakym75A9kLE8yFv74Oj7oU1v2QW9obucSzMRX2IR/tiS/&#10;wSu/0bc8pQdCZMvu8OxexWZ0oltOJSdyvzwIT76zPbqGXWylRYoFFpmjRR+8OJvLnGxM/iWnIQe2&#10;yXbYrev49LnCgvkqAPaUs4IxvbDFFr3mNRaZtb2cbOA3uWvX7qUKAnJKfLGNXuHka2y6XNGBJr4I&#10;d/Grr3HJiOzECTLQjgwc5bxkZUGvoMGG6EofPLnHvumY7jYu3/lTRLAA71/shhWKGooeDgUTxQTF&#10;WfbRb4ZUBLDLRAGEvxmnIku/76GPz/qLtfqwG7tbvNrjdRi8kiP5wCk7TxRhyIRdtuvBmYxggbnI&#10;R3GlH4iVi1ewEpPthtHGDoz+K0+/pYIOtOFVwSR+e/2IbZSX0Csd0CMb6eGrduijG7apDZ75izbo&#10;MBeZopmPsh06hlniEcw0PrmSv7HcIyNyq/jSTjdjszVywJs27KCFNT2QYf7NL9ABcxz8Sf6DBrku&#10;fDIvW66ooV8FZ3LAkzawRh/+gh808C/5Bt/q4SwfFROKWe730wg9kBNDxHFYhia4AxON75p+PSTi&#10;i3yFr4r18IkcyVguJTfvYbJ4AD/4HTrRJ+bAWJ/hl7HQiwY5gLHQ0G4aOCleyWuNjR8YJl6YR74P&#10;6yuotu4kX/FBTBen8AqPzCOe4893ciYT7em/B1jkYjzxz9z9cwjj0xcMa2eb+Xo7o4fxcgfFDPkG&#10;ntgFnmE/GshVHJFD6UsW5CuueLCsTetr88s/5GT4wS8aydhnuaZ+DnkSmyF7MUl78tNWftjPJjjL&#10;DdFJ987Wd9r7XrGkwkMP/nye3zu0d00fetFG34oZFScc7VrpwXoP8Zuvdr43T8WWaNCnNW3rXGfj&#10;NIY2ztaNcxdLhRXfZ1ufLxVMGA3FUGrJFqcBPIymYMLwJSFtZ2+RSvkMh7EJ1vo7UxzjBzRAcb7e&#10;0uKKo5urMTgFYyGoxkMbUABSQAjoAVtjtDMFGDHinhpySoeEWKLLkCUI6OY8wFU/wS5gBY4AEc14&#10;ldgx/owScLSAJuQATeAF2IKIcXof0TU8tJNEEm+LuQTMDgRniiJHgIbvgLXkjGyqkpIrGhg/uiT8&#10;XrswNme1ILCQiG+AZvHGOAAbYPCdo5qP0ylM6JfB25rPuMiKAxrL+Pprx5nw0UKrhdHcjVKhoyff&#10;ClUctAUTR3UNCHmNyY/C9jSYXC2WLNK015YjoMfRK0dowhebIROg6CAH9KEF7dr2ugT5CUpAynz0&#10;RxZ40M9iCO3GNSYAA3bateOG7t3nB2SnaKJ/Tzf4A7nSjzl6qt8rR74D+YAMfeale3baU2V0Vhhr&#10;t4NzFXVz8Y3kwU7o17iBN9mbE0C0SGTH2rlGhhWG2HxPj42PZ2c2zKZ7wg3YBUF4wEbZegkP3/RZ&#10;oiQBqbgpwEugOiQJbdPtlR3nCijtLukJlnsOSR6/tw22X8B33aKrp1jaGIdPwhc+KdFCr4CORzjB&#10;/smQn5Mjnpzph47pwuJFO/IV8MmYPzu0x7/DdbK1GBBE2TA5kzG9kaPkTrCFtWyq3SX8pALHxuWr&#10;f/Ssf8HDMYslvY7jO97aEadgJjizqXwKPfyGHGAmu8leYAOfZ5fhAdrb5UBe+utrLu34tGsV83zm&#10;PwIT/vllu9Zc045f+R0i8qwQiRbj8y80v3v37rBz7cMZOpDo60PuklY88Tf6s1g1vwPm8hH6hw/0&#10;xW5hBH9g5+jtt6P4MHwxJ37Ji420kK94K7FtRwMd9+TJHGKC6+0gg+n8gb1LAh3mbUHoXlvh8WR8&#10;8hK/xCrX0CBO4M999uhzu2jowpn/8gm84IEP8GexVEzuYQg/MU6vXjiXG7BbtPBtSWO7Qd1rhwx6&#10;0dZCt6I1P7UgtCCDNQ6FIL6L53zE3HyWL5MTXtgJ+fXk0Vx4IU99+GhFJH0kueRMVuyA3sgbz2yN&#10;PuQi/L2dTmQIt+EvftHHj9kVf4DH4rA54bNCM/tGNx2wE3SgT06BRrywDfJmX+YPs9kdHVeocU9u&#10;wjb1hY/0g3ffYan26QqOOKOHPtyjB+1hth0DFtLGZS/0gRb32Y0+9OlsDPLwHZ9yMvqCr+xBG2PB&#10;1Z7uiwn4JD/+wlbxpr8DfXTUgyO+CZdgLp3J95zZHN7Mh1/X2Awa0UM25jNGi2I8tUOPfcMNCzZ2&#10;xNbksPlSBT32JB7QM3rZSXp2pjdyog992T4eydtuDEUAccpiun9LW6G915M2Lt/5UyDwak0FVZhQ&#10;QcN1RYYKIIoOimPo4lP0IG9VlHBfkcOrNT57jQcP+JTn6mtxT5+ui7P+84725lbwMKf58ezfFiuI&#10;sB9z8NkeVrAHdCQT/XtNyH22w+Z87nUjcyueos3ndqqYr52mCjfopINe+2CjfIJMYBCM5UPszDzw&#10;jQ2xVTZAv3SkLR1pR0d0RddsKPtk0/oZhzzQC7v4l8/GJT92SDboNg670a9XiehBPzjFH9oFBg/Z&#10;UoVmfs7O0Gd+vLF3dkvG6OTzsK9dPeYiy35zRn94o19rtGIAm8cvLLEg5Y+wUey0FumBMTnIn9vh&#10;rB3fMy6cqCgP5+CgWIt+Pgv3WqvBw3b18UtjipHmlz+gG68wWF4sd4C15ie/aCMXc7Szvh11ChLi&#10;bw9J8Ea/YgJsRa9YDrsr3pCFh13WWWTAJooHDjjUjnN0ls8ZT/6BNzIny/IaMiKfdjr00B0d8my5&#10;hnHFH33kPuJtD3thpRhiTPSZp4e7rrPJFv7ogJFkUR4ndvXgSzyha5hFVz0UI1c2Qe7atwZCr9xN&#10;ztdrOXJB+Zt1XwWK5qoI4iy3rLAxCyb6dq1iySyMVHRxrUJKRYwKND6XD1bI0LZdINpUzDBOhY/6&#10;VGzxueIMWbuvba/bGK++vnfPd/N16L+x+fRHUQwwA3YIvpTB2BkOQ2QYFrESVItpzlJgcxhDkNKn&#10;IgnAEoyBTiANAKoKA0MJncDI0CQvHJixuAek2iop2QKogBzIAhZzcjJOy1hK+BlUW70KbAKh4OkA&#10;YGhCi3EYMyPlBMbjYGgBLoTNuI3bwpPRVygBuI6e3nAGtDA0uyfsYGCsCiQci5Kdc1QODgQ4rMQH&#10;SAIMANLilaw5FmcHYACE4TOMFuEtBhQBzK2d9hIZ9OjPSNq+rK029IkeOm1bl35V8uhcAYKj+uyp&#10;m7kliYyUfIwFoDihsTmkCiu54Z+jam8ezqc/MPPbLw4OhG5zWBD1WyfGBF6ACl3ABwAAJDoG1PRL&#10;V/hEP9kocKALeLvHTt23+CMH8sFbxTVOpi++yahgBIzYGNvAI0fjWPpxPPO0KIxG+tK3bXZkrCik&#10;CITudk7hCx39xgz+WzSwP8EFqKOFHIxD/nzDNTSgi7+QKRszRpXdFy9eHGMLRnyajaGr3RFoLXnk&#10;7wIUX9dewPadXfMXftxisKfifIcfSTL4pORJwDcXW+bj7ksefIYJ7LtXaRQ3fK7gaY5wo+2sJY8+&#10;ay8p6ylcv5Hi3O8jGFdCp48DbvAnWMan2ACZsqESF9hF5u0EYR9sAqZo1ytd5MfenAU4CQJZ8VFj&#10;Gd/3/LQdR3CNfM1F3vCW/NkR/+g91Y3LV/8KVlXuBb2KJHyBT7VDpB1iriss2hXGdtgT+/fZNfZo&#10;THZnvAod7JYd9lsoJRH8nT+yW3aFZ7bPx+3SYE/sjO3xD9fYMaw0F/yqSEl25BFWGJM++HI7M8gW&#10;VqMJTvADGFnhtB0+8Y1OvsXnzO/AL71UVKfjnkbgF+bRnxiEJtdbgOOxhTt/MHY+gi4+wOac3eN3&#10;YiObgfmSa4sQMY0t8yexpOtiguIg3+EfknT+1c4HNtjuG/PBd/Jkn+RA/+18okP8olds5tfGqVjB&#10;ZvmrOMh/zY1nZ7RK/MU7spAj0KPkn6/ikQ6No6/xtW/7unnp1OKDTSi0uC5Wmp8+yY+vmQumyBf4&#10;srHQzA7hZA9d8IWOYjrsQB/bpEeYAFf4OZ8mL/I3L9/j7/zVuPpkh/BWzNCOfNmv3IM+yBe20ju5&#10;wIuKGfkO3dKjJN+87ITP48+5Qgee2/2GFvbNjuQ09F9hgDzQiUcLJTLt6a5x2r3H7siE/7hOrvAS&#10;lqPD3OzIeHhCL/pb8NELnVYIYWfsEk34Jr9eoeB32sNWPODNGHg3HjsgT3yVD7VjmHzRwB7IrSfC&#10;+CEzOnTPHD186Im5XNB9NtaCpIcT+GGHeHKNrxvTXPwbHeIAuYjJ6GBbeG2HiHGNwZbEMrJuQU2+&#10;dELWdnT4DY8KMHTIfxUMNi7f+bPDwxjk3MMAOnPNj7sqmiheKDYokoiLYiFa8IBWNCtYaFtRwoFm&#10;Y9GpwoWChnbt6BBP2TRdVaQhGzzasaKPmBotijfRSq4KMeQmV+jhCT+Gp/yNjNCgCEJWigtobAxj&#10;46cdLOTvO57K2dEPD/HrgIn0zR+d+RZ7ZP8VTOgUXWyzdUpP3/mp8eAEO4RL6DY2fbNHOqBzNsTO&#10;nMlNochY7N1n9LJNNodvBSsYCNNgBJ60c40PtQYxp37mI6N2LpAbn/KdXtrNhB/j8D3joAcNFczx&#10;hm4y4zNivLgaNrnGb+CEs/goh+QTfBRewkSxg7zMz9fkl70qSw6wpsJ0O1jaKd2bCHiANTATfsAF&#10;+EJXPfSVZ/NVPOunDbrk5eK0uIlvsQqN5bYWtTCCv+rDBvrRV5hLt3zfGGQgv8CrsdHC98kODfJj&#10;ORMZmgt/ZFAO2CvYcJc9uuY/BMp9zE8/+CdndMtN6F3+YSz8ocuDcjkK+2DL+laIQgf+2Aq8r4Ak&#10;T7NuMG7rAuNWvGHncFRbMkiurcPotoc8ZGAXszWCA73oqhAyc0iHuDgLGxVKKqxYX8i9HLVrd3PF&#10;jdpXzGj8CiPutwvGUbHEwTbkYvpWGGk+hznkYxVcmrMzWqLNeLUxbus4n+Mzus21sfn0x7g5DCNj&#10;nITfdiMLiBZ4Ju3HSCWTgnFPxjg+YJCsSKbaJthiBsAB1qql5jEvxVdt5PCAomTKOC2KjAXE5zuI&#10;aOTc6CEAdKLdmdFynJ48BKiOtmqai6EyQr/1YPFbxZLhMjbGyKEBDqfmNHiJHvwYG0+SVXQoECgq&#10;kJEzQ+Vo6AVKAnbb5jgikOOsgNNYwIrCKVaC7smuHR12MxiLcjmFZEIBB/0Ai46AGsfDA92Rg8M9&#10;/Dk4ExAI6Nr9wIBcRydwKaHkhD0FbtGl+GOHCKfmeO4pCAAoRue+uXptR3+gpjhCJn6/BBjgyW8c&#10;aMPBLdYssvQztj7tlAEw5mmnjOuApAUr+wEa7NSCDJ8WD/ikQ3LhFHQBENGJP7LEA8dJ/z1dZ59t&#10;/zSW/nSDN+3Ji/zNBaDb3cEGezJesaXXkYAkuzM+wECPNmTEF9wTAPkfXl1vO56KNLvyGf1sH/i1&#10;uwdtwNxcggHa+JmEjy/NBL6FhyRDwGhnlWDILgV1gZndA/meQvMp9/izpKJihiRHG+35hQRKMtdr&#10;OBJTnyVuvZYnYeJLveqjT4UYCaDxe6fYk6x+dd84+bE2PZGvENOOE/cESH5Mj3yBDxbYerLEdsic&#10;H/I/OoQlFc3afSPQlaDQk8UBmUkc6LPAl4+zG/hj7haP7rF1umLDFb42Ll/9q1DibDx2wC6c2SV7&#10;cPBd/lmBlB/ytV6x4e/whR9LFFyrWMrWK/IVeAS0dlmQJxtn32yeTPki+0Ob+X0nQzLRH9/oVSA1&#10;JjlJaMhIoltgZY8lFnAJ/pAzG6UL47Hhnr7AhvCwnWVoYwO9hoceNOsHa/gQmaCH3uhLIYbPKyZo&#10;RwbG6ZW3EkfjSKDxzLe05R98znwSG9fFR/ZjPL6Ibr6pLd6Lv/q3C0MbtmYRw+/Qis+wqIU5myJr&#10;+mgHEFmyORjSTjR+hSZ4iD6yYns9URXHeurL113Tjg+xc/RLNunRd4tGfkwXrhnbdeOh1zgwwFhk&#10;gFft0Kydz73CAQPMRfba8mHt0QqHLBb0wzOMxq/+8IMN+g7P4At62Iux2ICEEY6W2PFVOtMe5kpG&#10;6cJ1tNCxz/IFeYj5+A3MoEe2rA39hBX64d9YxmZvdCdngFNwR0yGVQ4LITIim37rwRnvbJB9GTPZ&#10;sK9sxbjyInahD73QnTHRzL70qbDtQBuaHNqzN/aCJnqmK3JGu/HZIn59Tod8M8wkAzRW5JCTWfg5&#10;zI1uWMjG+E0xplyPX4p9xsEzLDVfOz/4FbumfzZHVuZ1n27MjXe8kl2FeXLGozHpHv1kgrd4sciF&#10;9fyXzNAst1RMUEgwru8OtiUuiUfOFePpVQxkf2xz4/KdP3MqIJi/HRrGVNBQsDBHMdx19uOskKrg&#10;4T4/IgNj9XqP3SNe41GgULAQQxUK7OJQDDE+22SzcKd4zl7IQIFAgcTrPr0W1L/+FV/1tZAnC3Jy&#10;tBso/xK/+2HasAUd/SvifjeFzRhHe7riw3KJcg28649neuZ7jmwcHXyDTtkXveqbreEPTdqjgRyM&#10;CdvaTdIDFr4lzyBTOJq/sRvjGg8NeCL78mn90cde2S4bxZM50WU+Y7C3duXjTZGMPbJ/fgdj2hXn&#10;rJ8+fFguwp71wx9/cB3v7dgwr7HQBd/5mc8wjgxgnjgoh+S7sFicEjvkxmjnf+2cNR7sNY54wpfj&#10;Cx89IEIvGopn+NMeFhsLnWxiri9c1xYm0afvZCkHMR+a+T6+0Ce3MSZ9kin60CyfMC5+4wmdrsFu&#10;2I8+siUz47tuDhhIPuZGAyySC1kXirXsGW6QqRwKZuETvoit+CNTOYu1jHhTAUT+I48St9g4/ZKn&#10;edBobnpAB9mwK/KzzvP6Md7I3liwrQeq8i+yoCuyYZP6yOlaT5Ej2sgLv2KfPEce0cP7dmjIb+Q/&#10;8osKU7127VyhBD/tFmn3h3vOjooT+mtbEcQ17Wdb8/reA7pyvsatT4Wccs/Ojl1wqW8FG2NW9Kl9&#10;BZiKOb5XvNnYfPpjdJRPiYRbUaRtPRLodiz0xJ3BASmO3LZQQNNvgVTdZZwlBXOxBoCMIeHheNo6&#10;AA7ABlaARfJjTMUESRinqpghcVZMIIQWhgAb0AJA9DgYO3ocvgu6EilOYVH5/v37YyFvvIysJ9DA&#10;1PwOgOpsHPy0eDIvg9TfAsVBfhyNE5oLaAMXYNUTat+Njx5y4HAVSozFMY2huNCPjDIAc3EuiwJO&#10;yMmc8dOWVCDG0bS16GNAdnwoUFgA4ZGBAAzGYr6qdwyIAVswoAcgAERt+00ThQxjcUxGlyH2fnc/&#10;YFsBhV0BDXJWTDG2golXilRsFZnwZlw7Izi0QobFlIP9odc8ABFN5ELvgKKElX26R4YczNzaADZg&#10;R57GkCgaj30DbTbPztFA9/gIaIxp/Ba6ZAdUyIiM3TOutsYFLuYH1GhxTV/XyKsdR+gwH/oAPPoA&#10;sfbAtG2NaKQ7tq5Q4+x7r1KwMfPgg76AhvnYGbsqgQDC7JUsAuuS6QqVEkKJkjO/5r/u59Psnp8C&#10;dYmCRKf35/mtoFLywg8lcAoYPQXj39q6VqHFIQEUTPin+XuS4lyS2NMouCDJksD2vrk+FoMSIe0q&#10;oBizRTM/EWwk+PyE3MiFjOAS2cANGJIuYIDFuQRIsNcGfhnPfeO4zud855P8GD4Zm793n056+s++&#10;KmT02svG5at/FY3bTlnBhM+wawc/5H/m08bOFglB/7lKWzT1FIpdkRsfgGf832f0s0mfxQN4IMmQ&#10;iLC/ftsJpvCPdsqhp10QMNd4+ZP7bFRMUMSBAcZroQ8rwyX0o9scZE+fsI4+jMenfG/xzgfogr/Q&#10;KRvnI3wHbrMB/VwjCwkJnUlS4QPsqaCvHdrIDy3GZV/sD0bQo5ggyYfr5up1Vv7A34zdVvF2IIkp&#10;fAGfsJp9iXXGJC/4Yn526Ad40cwOe10BH/SiHV1oR38tTMlAUmZc9OEDTehxj4/zG2PShXt8RzIu&#10;keUPbd8XA/kWfzE+n/Pd3DDFAor/0x/94J+M2tUCZ9rS7ejpqza92kNPaLDw4DdkZLGgL7siF/Oz&#10;F3PqQ/bsrSeF+Iet5GnxTK/a0iX/YL9khzc21IIDtlsgFSvYOnsyBhuddsA+6NDc5IZGMtU+vaOd&#10;jOlBW/TBT7zSMbzznZyjER3w0nVyNCce3atA1RZuuVU7HeQ5ZE4urpEtucO0dhbBSXyTN57xySbQ&#10;Sw6whB+jE+7CeHywsR5eodsY2rNr3+mSjVgE0/8s+LA9MbvXcVwnT/FtLpacHcZGs3swic+QiXyR&#10;jNgB/s1Bfi3C2CHsJwf8kJnYCkPYAT9ln3YA4KPdguylvNMY2hTXxBh5Gl9wnU+zV/FHW77rjKaN&#10;y3f+zKUI0es0Ypyx8aMwQR78l57R3s5Or2doS69wx3XjoJtu+KtXd1zTTh/jGtM1xRW2Rt94aNdK&#10;BQsLc4t5r9O0Y8UuE+1ghvvsrJ065leIMD/fQrN2+DIfG9K+wof5FXbkAPpWnA0D02W+ag7YWbGR&#10;ThQOXMN/8Vn7Cr7tOHCvh5766Euv7NvRjgU84Y+MsjtyjH7fjWFtoh2a2Dk63TcmfEIjWeO34ikd&#10;eE2KHirgoAXeog+dPvMlfgL/6ZEd4KldhPwXL+xeP/SjtXgBq7Rh2+KFnFBuoi+/hWHyzNZ44msP&#10;W9FkHH3gH7/lb3y3Aj2Mg5MwyFxwD7092NSHPOiSH7teMUJ7/ciEX6KlIg2fZYfuw2jzm5PM6VX/&#10;8BzGw2h5FwygAzmDPF6Mxisbgj/yHTmO2AiryUQs6KFWuXnFoHZ4WIeQU7SiRXv6lSfJA/DmGn2S&#10;sdwEbsF7h/5wmf7QLU6hG71shRxb8JMr/vGK1rDTWkY8Kz6zE9+tweiJTnvQLja5JhdCX68qwXB0&#10;yXM87O53TMilokMFh4ojcz1Y4aNCSQWJCiitH+c43TNPhZRZyKhgUR/3FYLcd893c9fH9wob+lWY&#10;cdbf9dZ1FVqMk3xrV7GEjJz7fqlgUoLPQAVMkxTMKIxyGQKlBDiBJGevqgvcAHrV0YJ8QNS2sJIF&#10;CUHgDWCBpip7v1HQtk+OxxgZEJqqlhGI4G58cwY8AgowRCeazCXQcUJ8MBB8OlosMHrGjO6ApoKL&#10;sZ2r5nIUhsvBLRg4J1oYLyXmKBwh4CIXARvocwgGzMBL1iRqDL3dFmQu2FvsWGAYFxDpZ0yfKZk8&#10;ycN8dAYAyYSz40thRcLQ9vyqdwyDc6HfIlx7oOHQhlwYLuBEiyew/bebjNLiRTt9yBVgotm8/aCo&#10;uczrAFoKJMayMCIv3y0CnFVGLYbwZq6KRgooigR4JDP327HSLpMKeWTZjg598U4G5IIXi0BAS4fG&#10;qbABVICj+TkgGfT0taSYn5Ct/kDaueIIwAeM9GhOsjNuleueyOdTbNmc5G8O9uzMBrWr6FPRjCz8&#10;rkMAZfGLRjzoa5cAuyFjNLITdt+Wxp4MSyDIqeTdd77hzF/aOcVe+R4fr4jhELz5gSSx3R/t/NKW&#10;37nWKzj8m187aydRkjT0C/+SK0UQSejcSWZsSYqdKL6348T3/u0jeiTn7XQxtnbtZnEP7QKVxKIF&#10;JHshf7IW+MinxUs8whu+JUCya3qjT4HTdfLrSSabgp9sn82wC31KCiQPgpV7Age/q3hRQdJ4G5ev&#10;/hmTv/Bh9ggzfG43icM191wzL1vnP6753rvNfEUgZVNsi2+yLbSzrbajGk8RwiEA60tmbBVGsF12&#10;ahwyEKj4vfb6k7nxK3yQGXmyYUUK2FmRViAzDhqd+QD5kZ25jMe/YFDz8lW4iD9YTQd8uASGr/FL&#10;Y4tN/Jkc6da4PW1CM/0YT5KCF/cFceOyUYmx+9rTO/thc/yBH0nsJUDsxH2+JvbxP+3YHB/xHX6J&#10;h+ycPzrECLTz23Zt6Ac/ikdsj233JIo+YJF4Y1w0mtM4kjJjaduiyuLC3OSgXw82+Ax8wIu4ZfHB&#10;x53RJbaxbbhcUUVfMhb/xU5YwTbo1Dw9KUVHT3dLUttNICnke/TctnGLe3ZED3yVDfUAwnjtEnGf&#10;ftkXWeT/cJe84Bc5iJfophO0kpl4or/x2Aqbl2D1ag85sxlyKh/BQzHeWPqSEV2hzdxkyc7Q7bp+&#10;bFLfnujj2cJP3uOsnZxBzmWx1c4QNsFm8O+6a3SEBm3MpQ+/Qrd29I029tATTjzLj+RMdEHvFhnk&#10;BWt7/dliviI4vZtTG/ygFR7ToRhgZwO50Bvd0D+dkjP+2KA5Kpjhk6zQxAaMycfpqoJHhRd2Rb/s&#10;kGzakSX28t0WVvyDDfFlsqFn9mh8/Sxq0StuVEAqdpFhMYVM25FMb2gVt/Bosd+rM+ybzjcu3/nj&#10;8xbFYqCzeClfJg+0iG3yYrs97Brxo6k+o8V1/fVFk+/as0d09zqL4oTCRa/E+myHST8iixd8KY5U&#10;EMG7WG6niR0m5hSvi/GtAXqogh67LtiMmMru2E2FGrk8+2TDPRglP3EbBpqPTzjYPvnrT3fkwV7Z&#10;kTHoTnEHr9rRrTbiCL9n63DPmf2wF/Nqxyfp3Wf2xBfZHHuqWOYevab3drbjlV+Qq/zKd8UT9POP&#10;XkHURjGIvWX7dEO+dIxn8tO2gi0ZaUMm/IyvJAP4Fl/tRhE38UYW5pb7iYH64d01OCAWlp84wx8y&#10;pR/t+x1BPocO8/SQpLcA5M/8j4+JHb26gU78GY+vwcf8tzkqsMMGOJOv0oFr1jetnWAmXbVDqXwt&#10;/ZCF6+K8XAXWu248NMoZxAmfjSd+4IW8fIZNchrrt7AR5lTo0M9ceDSP+/KLXjvGEznIQ9CMtvJA&#10;WFfxF13yD3mL9nRBnnIqeEUv2vcAz3xkYy55mDHJgkzR2+9kmZ9M6NQ6DE/wDc89cC/3sc5qZw1e&#10;XJcvud7vRMplKnhUmKj4UBFkFka0N88siJhDO7xWkEBPRY/02+cKJo3d4Vo5XAUM87hmzdd1befr&#10;QtFufm0rqrDp6GndWtGlgg15ty72fWPz6U9gUZWs2kPRlEeRLTI4kWACHC1WACZA60kKB2YoHJ8D&#10;MU5jGoNTMDqKBoQVNQATsAbOLaIAIOBxHzgCM84rwanyVWWUAQoIQBB49yRa4AYg7gEXRieptECX&#10;8Ft4SoQl+hweEKFdgDFGT6fxKOAbA/2A2NwCNABhqIQvoeYADLSFg/E4o77oC7iBo+stpMgeL8ZC&#10;CyO2OOaYrpuvim6VTc7YlnOFAn3bju66YgWjARbG4hyuWYwADuP2WkqGbQyGg35HW5cljBY5CgkV&#10;b7RjbHjmPOwFAPf0lw3hgz0ZyyLNIsj/DEenbWZ2mngardLp/T73FUwAIPDQl7EryHBq46GZHugS&#10;7QCkLfiuAQX2SB/oa4FV8antxWRPBgJB1XU86GNMi09zo50M8MuWHa61/Q/PdINfvBvfuNrTDdmh&#10;C6DqC+wqwLRDAU90WDu0ocvYgko7RtCouGKhC9jbItdTUDLAN7rb3cAvBRF+wo/YobM52K+z+z0R&#10;r0giAXDu94Za4LnvgAEVM3yGAxUmBbOeuvXkXLImAWk3CR+XFFQYzf/57vwPWs4SC3P1XXv9jSeB&#10;QY+kox0oMKUCp7MDbXgsgbPwoQMBGTaV9FQU0kd7yRHdkKcASr8VUsJHZ7pz0HlPqNtZ0Y4vfdkD&#10;oGdD/FTA1t4c7GHj8tU/PpXN8kn+xm7aYSKB0KZ7cA8mwIZ8mp+wMT75+Ph42BS7thuMPbJTvu7A&#10;qzMc5cteE4OtLdThSclWtAhWMIUctWOHgjea3EODRMU8ZMJPtSMb45GXhEVxl8+iQYJiIWZMdIgP&#10;dGpe1/EDu9g6zJV40BFZwBljuGaenjaZF9/tFDQ2P6E780metTe+9i0g4TLMRy/74TM9jeTX7MRn&#10;fmkxZ9HOF/gkXzeO+Ai/FBXIhw2yb3PRBxtiv+yphJUe6Nd3fcQL4yUb87kunqETdvVkU2w3PjuG&#10;J2QEB/hET9otnPl4uy4sSMQy8YgP+Yxe/sMH4QSsw7MFgYUZ/yMfdMAHhVLttYEd5jK3sfmfOdFG&#10;VzDdNfkHvs1pLD6LB4tpOhIb0YFGn/kuGRvXvGImO9QX1mgHS9sF47uYQ47GMReb4KPs3/2eWqEJ&#10;vrTTjDyN6xr969sOOzqnswo7dE/PdKG9747yDZhpoQqrtGcfMJHdGYde+Qe5kyEaHOahO+2NYbFH&#10;Z9rJpciBPbBRc5Oba3CeDtgNGrVFF/npW1FdO3YvtuGfTtGNzxat+qCDPWlLZj00Yt/0rH15oc/G&#10;plM+ji7f0SkWtzOUHOCC3BLWV3g0rvb4pvMKiOIK2o1DP3jWB03aswe6EZfISRvyFYfs7mCzfNi4&#10;ZOz3N8hIPLUArphiDjZm0S8ubVy+80cW7cJu1wbcIWN0+g9T7fDo8EqNAofXXewiKUbaCeE1nnaK&#10;4NF1RY9+mN09xQ/9+kFZv5FCdnj0yo5iirwar72OMosobJYs0C23dY/8jCEHZ8PtQiBvsqqgkI/A&#10;yO7BQ/2M18NXsuD/9KYdubS7Ql+5QTtFHLBrFpDx7zAmfRbb2XoPiGAWv2cfeLAmcY9Pk10PaNqJ&#10;5T4ZsTV8wDk8t0uEDo3Lb8sryE5u4nsFaDhoPvPQNRp9pytyLX+BdbCSPZMpGsoT4XAPeclZfgkP&#10;+ZJ78A3d5I4/GAfD4JSx2Jf2cgW+De/Ij94qQssxxUs+yc/IkQ7F+HZ4aA+/+RLftFaiAz6pD5nz&#10;O9jF18V+7ciLDOW6FQ3EenhEl/wSdvN/+Ot+xRe5tnFcc8gf0FVhlXzERnSjKxmI73IfuRh68A+D&#10;yuVa/MMMNsrPyaZX3MM28aEdy+KzWEwO7I2MxC95GRnRl3toqsAhf0efucU3/NKfnMU6RBwvV8dD&#10;xRC0OMgLT3j1XR+5VDGLTuVL+CEnvLbWlM94CI2n1nro8XkWT9pp0j1n42pf8cM1+YP26OuBM5oq&#10;mjj0n2OyQ207Z5sVViq2VBCpSOI+W2ieii31cW329bniyCzAuIbG1oDuOTY2n/4Ai+ApAXQwLt/b&#10;aQEYOHkFEtcACSfovn4MTwLKUTk4w6ovI+odQQsboNO/Gus9RmDeE+2eYKGNojEk0QUajNF9oCLJ&#10;AFRAy3cgCwRKZD0pJAQLbsahkmpx25NPoNHTBoDWVlh8GYccehpGLoy+BReeORBl+QwQgLYxgB/a&#10;jU8GQIMD9K4jowUSPT0EOgAPCDFufYCCNmRpbGNxkp5ic1p0eJKmsEA+/ZiPPhy4HST4ZhzG44Bo&#10;1q53FhmhxYvr5GUBwqEUMRgeRwYAnB8PHMZiiL7b0ubVJnRwRoeChXHNo1iiSGIM3xVKAIMFmgWX&#10;74om7mnDqC3mLOzMY9ySKPJBjzk4quuSMLzRGzmbm3NVKEJnOzsAMNn5Dlx6om7M5s35OTfatCtR&#10;Q0NACCzRy+nQVZGIjtAkiABifX3Xhszpn+7Myx7Yj8DRYoi9CWrGwaN2aFKdDnCMpQ29AjF0Odhn&#10;iyUBqSfD7dIyNtsyV08BtJGAlLDzpxJcQcu5wqTERlKprQSAzcODEmv+qK9Du/7toLPk02dnT7z4&#10;vvH4vsSkZKTdJw7JRkUXZ4VV1/RDjwMt/Be+oBd2oQtWCEZwq4IJvvk02ntKhmdJoeRGW77vTBd8&#10;gj3RE7k6swcBmu+WoNEr2bIvdkEPMIbP5lP8BpbRG3wMA9jGxuWrf/ze4r7dJPylnYIVUdphxtb5&#10;WP+atx9LQ4NEQ38FE3zjkz3jBf0KcnjV7/fffz/Gxr/kCN/6sFO+xjfwx67hh4Sn3XR8hx2KC/yG&#10;v+lTASV/Mja5wMZ2e/BPviS5kAiyY34LO8hZoq0//5aUtBWULsQDtKIN7fyvHXDpgF/h1Wf34TB9&#10;VrTEE7yDMxYJ+Csm9USoQgmaJX/mRCcf4WtsxXxsnjx8l5ShnQ/xW/PgUywsGcSD4jFdS/jJlD3R&#10;c7ESzisE0B19itE9rWNrxuEPknn0hBFwwKLAopCfe2LKn9BDt3ghPzgRlrV7gRyMye8k+PTquzja&#10;glYbPkVuYrZxYKmFRcUTNBY36ZKPGKdX7twnFzJGLx7piH3gqySanIxPJvQJj8lWH+3RjAdxjG7M&#10;x8a1azswm8p/S7a1rWhFb77jwTWxm7zYJDrjuV076OuJOfvpqT2+jOMaOor77Qgkj54U64smdJNZ&#10;T97RiCfy7hWGEunk79zOQXYh9tErP8r2jS03oIsKUclTf7ZoPrmS7+6RJ/vHM17zS/Jl++wGbRaR&#10;dA97xT567NUK/gg3KjC5l+x7ms7/jGVx3Pb/CngtgukPz/gMu+EKnsUk9u5AIxtspxa98EXHXLBb&#10;BCsAiEkVd+Sw9KKfAoXCg6KDuLRx+c5fT/zRVwGAPTib3+4ORROFEIUSBQ67TNrxIl4WB7VxH238&#10;wMG324mhIKkgop+YakdIBRNt2n3i1Zt2u8ADcbIHp2TXvyA2Ph2TMXq0RzeZ0TuMZNP695swbKXd&#10;LxU7zOWAn3hBc3lGBZMKKPpWIElu8g22wD/5E1q1qfDA3oyLJrmA/KH/blPBU+5BBuwyu9AGptEH&#10;+hWotNHH/Nqgte/k4sAjX+Kr5K1vBQL04J3c2Dt/ZbdhMh+zJkIzX+q1E77ArvkQnyMT45WP4Lsd&#10;OGxf/ljhQX+5vnxZHDcvbOMz/EhfcVd8MZ8x0GetYS0hH+bz/L0cCu4ZS2wUb4s5YgV/NJc+8FV7&#10;c+AH5qGN3/tMvvrBJPjbwwo0wHuf0SRWorGHKuV0MEQc1B8O0jt8cA3PrsMTNGiPd9flO87kQG7o&#10;QzN+xDeyKW8wPx7RV+HYPO5XgBA/xC34xKd91lduKOeAs/ShTwUNOIk2hxyoB0TlMHTbAxq5jVxH&#10;DoVW9oJG7cmSzCsKyA/0JZvWZD2wxYO1Vb9pKT8kqwoY+Hf0OkwPZyo6OMipz7NoUdFDW7g9X8ep&#10;TYWPWeSo+KJ/4zSuOaJpFlPaddK9/zSuz2iNLtfYctcrnDTXxubTH8BjSD0FYYTAgqNzZIcg0XY3&#10;Sq/Cz3EEcEphlJTMIACcQCXAACZVeAAAoIEJIPTZ0WIFSAA5AZ7jMQjBnGOZw71AFAAUCAExw8UD&#10;g8M0w5E8tmOAoXFatOPTWEBLwtaOEnTkAMCHgzCunpjgWV+AxkiBH0Bpm55AAuwdxu9JEnADGu3s&#10;qJgEBMiTM2iLZ3NIcMmffAEDubaln5wZiYVPr19weIsYxq84YA5OoA1HBTIWUHjilPiySNGeAXE0&#10;Z0ajLQPvHTfjkqk5JeslbJxHP4kt0GkxyAhbhDFE1+mhH1REjyfcrlfIscPE75H4rp+2GXq/6swR&#10;0MboORVZkoc2xkUH2bFdwRmv2nMau14q9OAdYGtPbgCODPFc0cNnBZrmNAc9sG26A4LaKkYZv+II&#10;mtrVApjYLz2bk54FHnKmi/SYswo6aGJrdI3Gdo+Yn77Q2SKYHMyLLtVyBUFj4Zufmhed7YiQxLIn&#10;9txTO7bL7nqKyI96vUZiIeHJN3xn34KR5JAv9wqMe/xGoie56UfwHJKzfmHfky+Jg2JJv9LvniSp&#10;7auKKf3rQ9ccFVmMoZ92khQ4IvGFG2hGjznR03ZkNMMvNiH48i2fyViwaVcZ/EG7z+Feiwm6pDsH&#10;nUhEJC0WF+yDHshd0C24wkV6oE/+T9dVxdkYP6Ij/ljhZOPy1T+20Q4SRztL+g83vZrDlx18TPGB&#10;D/MtAYdNsG2+qS8+2Bq70sd14wrg7NB42Tv8ksjhjQ3CMXapbQWBEhb+74fU2voKK9g+3ZAJe68Q&#10;WHLExxQ+yZ4dw20LK22Np7+5JSiScdf4mfFcS0fGoXt6NZb5WyCj07Wwhi7ZD8xAu7bG7UkN+0EH&#10;H+p1LnPgnU3hlVyM2yui2rMLY7ARGI8fyTmbFdNamPNVPBq3XQxiMGxnj+yeLcMW2IMOdgtLtNEH&#10;7eZz32e2bGwHfUn46F3SzY/RWJG3mMou8YtGCSWMjX9joJmtoM9iptcC4ARe+B8cNEc7N1x3pot+&#10;n4Gs8MNm6DMZ9HBB3HWPDtHYmJJsbemazcDoFsv0rj9bpw/zSCDZLRq0E4PNi3e6Yr/sH9++h7X6&#10;0Fu7wyqamtdnMoMnPYCpmGIxRhawlL6TG/n2erPFOXrgAB2TI9wlL/rBh/HhqjPZ0Ye+7uOBHbF9&#10;vBjXnPIUh/bmlFfRlc/kaa7ikr6usS10G58tsyt96B5W07f+5K+dNvkGWdC3tq6jH11k77v7ZMc3&#10;0Ykf8SFbIW94KR/lD+YlL9fEOH4plumLdzSgna2TO14UdfkNHw9njcc+6ZsMnNlpMYLtix1kXnGJ&#10;LymAiT/oNB8bEXvkie6LOQoqio9ix8blO3/4Yitin5yY/OmaD4p9fvfCoZDhlQ4/vKrAUWxupwS6&#10;xEhFFdfI33U0tqtbv364lfydFUwUULRRfFEsscOk3Z3u4bGdHWIxWZAdWZOpsV2HTeRqLLTBGXok&#10;r4o8ZGjsfqfMvXaaotV915z5DVsVI9ifPuYgIzbDTsiKnvlShVt6zBbk6K6xE/6gnfwBbxV2yQIt&#10;eGS77qO1nVzshWz0qQBMZ+gJ2/huBRX+Aatc4zva8g12pE8FDPEFP+ThmpiFN/YoN4Np/NAc8jd5&#10;ODxHD7mLpTBLLCCHHobBBdhUQZOfdK0HFGEHO4O3/Id/luOwyx7uGIef80N8haHawE2xFG62luGP&#10;xkAzv8en9hVeXZObONMhus2Dvl7tIB9j0i18db+1AeyjV/S3C1YOw9bwz/e1QV8PUNEUFqNHvGw3&#10;PpwRI/VBN3yXG5AvHCV/1+VVZNTDLmPCQPI0nvweLeiC83iVL4lDxRtzmd8YZKlfu/XRX6FRrkU+&#10;bWQQh7SVa9A3PeEdv2wEHdY71i94ct25B2jFLbK1BrPu0hZ97RyZr9z0gK+CQoWQChM9YHLMAkRF&#10;J/eNUTvniibGRIfPjdUc9a34gyZtK6jM+epT+8aeYzSHa/pX7Gl+39sds7H59MdYgVoB0pljC36c&#10;qEIJx7WooxQESR4IHzAAD+05BCNpOz7AAfgVSYAhwOXsgAqICEaAjPELbIEfo3auQgpk+tE5gAVU&#10;zFkSKvmukua/rQAWjsIBam/OdqQAqYImAGXYHHKCDd7QwIDRxXEYvPEAaQtMYwu2VUQ5UotlBmsc&#10;skMLh/CZs5B927HIHc/kQf50gQYKpWS8ADS89c4hQ+IMDuBTYcYCimGb23wWdxwU0Pa7HgoT+vSu&#10;N2DUzph0y5HbzcBxte/VHw7DDtDnXyfbum8shRo7SeyE4IR2kfh9EtfxYQHnCaidJRZjCjPu29Lf&#10;7ypYHPVDw5zNddVbdKAr+gQW9AJV+iJzcqSHAJl9GsP8BYhkAmj0JRMLM5/xBITMXUW9oMGptJHQ&#10;t4slJ5TMG1dyr58zcNWuJN31dryYjyzojfzNaQ42JrjhxQIO7XyN7IzTToYKZT2NNx/++Cgbc/gs&#10;CLEx/smujNtrZehzPdtlz/xBYBJA+SY/dgjyDr4r+Esc+HJPiAUhyU1JZsXRuXOkYohDUucJnmJq&#10;r97ACGO7ro0nZBVa9DWOaw7ja4u2CjsSHjTCkQpAiil4w7ezhKTt/XzM/ZJOiQ3+S2xaRJCrQEaH&#10;5MxeLALI0bWeXMBQ8zgENwlGC1z92AobENTpku+go+LAxuWrfz0hYEvO/a5H1yqYaAcb+VM7JsJM&#10;WMku2Ti/4DswR3HFPcGen7erxH1tFTuNU1BuYVNhBgb1BIc9Sj7cJ1NyIguxxbliLfuGPXBKACM7&#10;PuBaBT5xie/DUJhsHr5At8bjExXJYDA+YYh78J7u9KVLCYPgCRv4f7v8tMEDvaHd/LDAvDCA/7AP&#10;fpXN8Rvxol0I7rG7Fo69SsS+2BtexCHxpx1PFd1gMn7IyVzGY1PiizHRA9Ppw5wVBCSK/LpdG8aj&#10;HzFHjCEPY4iF5FORkI7YqjnEoZ7qinH8tN0jZGA89GinX6+b8j9+qp2xtXHf4skcLVwr3MgJjI8f&#10;fqy9+Ep+2pOP7+bGE/2YW7JObmjhYz1pZGuukReMNy9+6RDvxmBX5EQHdOmwSEKbsdsJwn4qfutj&#10;gS5pphc2Qu49EKFTemqnhTnJW35Ct3BGG3ORE37YBp4t6mCudvRvfvIzvzHQysbhFJ7EinZ9kLE5&#10;9S1hZjPtZsJzT62Le+Sq6FGRiN1rW1GFLNBr8dguDHyyC4k+WyZ7mA7v4Z5xmie/Io8SfrTSGaxD&#10;Bz30QMkZz/xDnwqJsIbs+R6shDdiIjmaE69kjy7jo8FBhmgmowrk2oit5GUOciHjHgCIWbDffXFE&#10;XCHPFuHGE0/IpGKAeCWO9brFxuU7f+ioMGLHijnQDk88ZOi/0yg4KIb4HRPte+DX7khncVdMpQ+x&#10;ne/ikS7FTOMYz04U/mdxj49+L0x747tmPDm3hxviss/ir/sKN+imU3JiD+I42umAXMzHruhTLmCX&#10;jH4VePgA/Om3ycjUPbQ62Dw9sRG2iT739WGjbBj2iKN8hV3REbr5Kj27x858ZgP8nFzYOQzgD8YJ&#10;A+jdHOihc/7JX9FvXnpx6IdGPODffGwHD9r7niycXWMnCk1oRBd7ZqfGaL1FVmhhy3AM3rBB45X/&#10;8vmK6T0oY+fG659X8Cf9KwqIB+Ub8Eu8hVNiCJ+qPVx2TRyGf+7xXbLhy+K9vq67RrbWN3AXNsFK&#10;4+CFPvgbP3aNDvk3vDZHC1k5ATqNQU/GlF9bc+CZfK0B9YcvPSwUA/FjDjrh5+gjI/SZSx9ykZOg&#10;H3b0sJAc0SV/sK6B6ewVfT7LjdBHNrAB/rX7UX4gb5Av8TVzoV/OjnY0wWJzkDMd9dAXT/TMZ+mt&#10;XfTamIfc6Mr6wTx0IbahqYf2sNU6ynj4YdPo8h2/9C3e6NOOQliKNrka3vpvp706LS/EU0UTvBuv&#10;HR2uu+a7szYVTPR1nR7bzUGv+snjKrLMgofP7SDRly13rQfKFW4a05mO6+NzO231Yeuu+a6NMeLL&#10;9cbsszHRYixtNjaf/giUkwimDqBC0QyXAxiIwgQ6gm9nBIVwGKAeIDAaBYSeNANuIAvcWpRoS8ES&#10;EI4IOBmpcYCj+wBMf4AJ/AA7sCnRAC4MjkERkoS+XQ5o5jh44bSMWYBnnGgwpgP4ASYOxCE4oeSk&#10;BLXdHhwOKJtTYHaggQM7gK52HKkdBxJu5xbBnLOnhM6cQeJIXs7kzUnbwSCx5hAWN4oPFi0tPoCE&#10;sStCAAE8c6ySMkAHNCWTjAKI9cpJCx5PjVUjLaY4mDODQYODkZmDg+nrfj+Kij48krvfMmiBpvjh&#10;R1otfPS3UEGDz3iwaFEM+eWXX74XTWwxw2OvTXFiY6rkVml++fLlMRb9VoAgD3ziDWgBK0GGLZEn&#10;8EEnJ9efPNraR1Y+66eNe8Y2FlAhQ7IQfNgCkAZyruvvmkM/bfDmPrAgJ2f30Vo/c9EFnuxOkRBK&#10;LOkbLc7siF2zD45vHLqhbw5eMDJeiTw6yV4bwRWg8l3Aayw+0CKeXs1pDIEa8GpDbuybf7JH/srv&#10;+I1rDv4iYZEISY74tTaSCv7qs4SpV2n4frvIKnzMYkiv2TgkVu0SkZj0Go7CSK/z+N6/I9QGJkhY&#10;eqLEl9qSLrlAlwUJv8Inu5D4whzYwK/1kygLNg594QVZGE8woyc6JV964jtsBn41jnHJ3UF3yZm+&#10;6V//dnuxS3ZhDLbGp/nRxuWrf+0sEQSdBX7+yJ4rFvaqjgTE0S4qwVKxEhagw8HPtBVgK5yw3X5d&#10;3Xd+x38/f/78Pdmp4GGrJ2yAe+yZrbF5dJClRAdWSor4FR9yGLfdaXy2AgY75a9kJXlt1wH/MAcd&#10;oFtMqmgF/9k7XdCDw1hhJNzEN4zlQ67rH/biTzzBr51vfBzt5MD/0QHLxasK+y3a2ZD4Zh5+BcfI&#10;Bj3asy8xThxhJxV5xCAxz1h4wjcfxgPMJ8t2UqCXTGEr+ZMDHo3jHr1pp717ZM0XelqavfM9ST6a&#10;0Yp+NOJFO37P5/MxvqKdeEOHxuBrYjh54DsfElu14Rt8FV9swbUKTnwUrvBNvuuz/tr0WxkVPV2X&#10;I9AtfdMFGxGn8UVOkp8K6OIBevDE9/ivHAZesh8xmV71ISMyY1viOUykG3hKF2INzG3xjD768tm8&#10;7IFc8OyzefGmPZyQaNMHHApP3WOr6JITWES5hm7t2QebCSuyazpt2z25wEy5UTjvgFvhGxyWv5An&#10;PKfPHpDgk82wTzaCZn1gpPGzPzbvMK55zGcRDSfZObrpdz5tNUYPEciq/Amv+CBr9mtuNBu3GIR/&#10;dkwHZG1sPgBL2XkJcAsIOhIn6ZSNkmGLWLZsTHZUwYve6AId7os9eO/BXw/02L24Jl8sxrHRXsPI&#10;Zt3fuHznj2+KcT///POxoxKtfAse2BGiSKKAIU46i6c9aOC/+GMT/A6d6MY/XSqMKHCIm+KqgoXf&#10;LfFZW30rTjgUTPpB2Xa+kQ+eFTZghnsKO3Jq+oRnrpufjbiu0KNNu9Xc99049ED+/AUN4nyvNpGn&#10;/uZUfEAbHfGrYjzdsMFeFXKPDRnTXHTYw1b20cNK1/gC/3SdPRqfvvkHu4EldEAu7AqNvjvaZYeG&#10;XmuUa5ERPcBOfsT36IZOyRRN7IUO0AsrWm/xmQqs6LW2QCO5Nr/x8cgfesiqPcyyBtKGL1sEe0gJ&#10;n80BN+Smcke44eBD4hs/MkY791r78Hnz+s4/tWs3LBnyTXHbPbGTPMgFhssZWm9oh878zIFWcZyv&#10;m6ddFHKL/iNNDz1hhzgtzsHI1ptsgZ/iDQ5YjxinXXot4HuNtGJv+EEWsAKv9MIW5C8eGKFFezST&#10;Fb3AGNflJ3TVOhI98iT4hh7xiS2QEfnIz9EB3/DEx2GuXE++jlY6g/H0VQELLpK5uKGf+2KUfI3M&#10;K47Qj3yLbPAqntIRGbEVMZDuyZAu2Dtsxr81s5go/nn4jiY5onnIcxYkZsGCvOUbnStuVHioX/cb&#10;zzXfK2zIpSrCVGRBE7sUv9vRYlz35xz6R6NrFV4qmFTYMYc2FdDQ4F5tjCGHrFDjvnk3Np/+GDkD&#10;QihjBhwMQ4KAQIKlQI7BkIERIHYGLgWTdls4gB4n731DDsWpKRqo+A682srfU2Ig2I83AiABCnAB&#10;EQBQBRJ9GMW8xUEVNcHdmAC1J8z6mwPYmgMd2hkHr/hkiAywhTSnQWNP4Ns5g45AgFGSCcPmVC04&#10;jFeiDxgYcU+R8G4scgTWvqPDnGRs9wjHUJjgwIwZn/TCMdAFGIATGXBKyQmH6505czMEDtiWdgBG&#10;Tsa2KOFInL0dJF0zHiDiiECMIQEa1y3EGDxDs/hRGFH4sFBjkP1vb23YDKM0B7BRFFEs6YcbfVYY&#10;USSxwOrf5vZvTjmAMQUAhq+/OTk4GQOWfqshRwMYQIFsyBQgakev5iITMpRo01Ey7TUL94EGWZkD&#10;qOEJLVW1yRTokpHD2MbJGfWx0CIrdLkP+Nkt+yRLgMjO2t7tmnaCVE853UdXBaO5Y8CZXgoCgILt&#10;sA288zcJgGMmxHTCzthiRTw+yB/YJl+VPPAXPt07ypJsts+/fZeoSXD4qITOPUfvdPebRG2dVViR&#10;nCmWKH6USGkjOTNG2CEJ4f8WWO5p0+6UEj7fJVbaSEL4OBzCS7vO8C6ouY43CVoLUWdY4kxW8ILc&#10;BSc+mc93nb3zjRJ4B9tyjx+TsSDJ1tzjh3yQ3Vv897oXrIAFfJROBDE6ZiuXgPq//Bm/ANGZbxjX&#10;wWf4TjtN8MLPfGc7vRPLNvg5OxFk2Bn/1I6d8YF2FvIvffsBbWOYh+2zV0FdUknO/IlP6+s3kfiq&#10;+3yQf7ULEK3sVCLFzuFWxUZ+AmMrAPakizz14dNk2kKZrtBcgZ+e4bSCLv+DzYohZEVvjaOQGTbw&#10;KfqEC3jFJ53ylxYb7I+dsxn4gMfiAxn5bD7jsEt+xe/4IF5K5n13XTwQN9k0GzYXe4FHztq1E0Tc&#10;ZptiBT7Inc1KxGCTdujQD236SsTb+cH+2lHAP4p3PWmlPzRoB5/IXdGGHcOeth2jtx0mfA3PPUSg&#10;J2f+2m4Ic4mBxiFz+mn3o7m0cw3PeMku6U/8NQfeitFiuEWaOGgcPl6BWTJb0YMOXMNLT6XZt35w&#10;k975qTZshw+zJTJkh/wBLS1EjIeeduiV48g9eioN+/CPp/BI/JbvkDF/5Q9shfzEMPbiO3swH5nM&#10;ggW+XUMDGsnD3PRsMYEe86MFDdqTkTnRUO5G13QsL0qG5ST0yyfJxTWyQjdZoNE8xidb12EnfOA3&#10;6HYPz2IZ/tiKmNP3Cij6mpfe8EyOsBVfxmFL+rjPxuGW/u2mbFcJWuGusXp4Jdeji3YkiVvuk5Pv&#10;7Im+2RYee8WTfMRC8aW4ZeGL3or4xibLYqfYt3H5zp+YC0fEPA8b2RXaxURzK5DwM/Kgr+KbeXtA&#10;AYvyQfGYrbE/BReLfcUW7cyhX7s6fW4HGEzTTuHGKzlwiG2xKWPKyfEuvzdW/2GHjIwFI9i1fuY0&#10;hnwAbQomij39bggdwAL8iu9+S6UfXMVnu1TQxybZovbtfiUPdmicDnGlnYV0Q2cwhx+xPzJ1rV0c&#10;eDUnmbEj8/QbbfqxO7JGX0UVNqqNXMl3WOIhELuAaeIZWyYT1/QjNzkPmvm3WNYuF7ELdpurYm0P&#10;s9CrHdpaT5ABPDOP2OS6PuwadsllyYDPyknl0LDNNRjb7mkYV24Pp/kcTOPH7TrpYYUcWDtyTT/4&#10;MI6x+Rxe+CzMNA9sxyesyi7gqPUBLDOWHKy8wjpEfIVr4REd8F/rCmsjdFacgD3akx0/NhcMaE2G&#10;PnmEXBmmwEQ5gvawXBwIG9GAJrygUfwQY9qlhGbrMTLq4UgP1smMzGEcWtmDueCUtY75w0Tz4c88&#10;7aAlVzToQx/0ZT0Bw9g02RmbfPCPTjySJ3unZ+PIvbTThx2TB5r1o4/WufRJJzCYLORB4qBcrLcH&#10;XK8YUsGhtaIDfe61w6Sig2MWTdoRUtGFPlyb7diQ7+Z1jS0Yb9OgjWtsukLJLu7oi1Z5rrbuRUf9&#10;qhtUOHHfOI5LeTgjkCQzFEGIM1JIrzxwAAqvaNBOD+DcQgqAOQrGAmigpZ2+zgI0wAOGbSFsKz9g&#10;BPD9ZwxBBMihg/Ewak4AYAgZoxh0H+ABI0lB2+zR1Xa4njo7a89werrIcBghkAA6DNTcPSUr0UAv&#10;ECMbBgeEOR4a9GeUxgYexnS0MMU3oPGZfAEBJ9GWwxmHoi3sLTx8Z2AWMhQrgeEcZCew4dVn+mIA&#10;+OG0HK5tXHhrYZ+RWjgpcnAQxtQuhhb4+LCosNDj8GwCsJhDsYOd6NNOEIYqKQXCHNbZWBxVOwbv&#10;SbQfiTSncRVGFEkssjgrIOw1o1evXh1johk95umVAX3aIgdk8OKa+cgL34C8AAPQAJjkCtD0rl48&#10;9aQb/YFJPwjMeYzpev+Boy2Ervc0l7z4B9sEBhI6R7/For02gJWfmUsgYRvmB8zGZUsA2n0ypj99&#10;0M8+0ic+cngBTVApufQZWPJBgZaNVRwhT/IhF4mHoCM4A362yZ4ULvodD75TUliSxP7dK7GTBOln&#10;Lv7Cb/udkXagoIVf985z/9pQ8iAJ8bSpp1vG7UfWtHV2KJS0K8V980hEJGK+VxCtOMLfS3zR3yKL&#10;L/NtCQ9Zkzt76Tt7qdhGNvhyn24UJcjZ557asx1yb5srPfM/+mXDbJbttNgV4OhEMDcHfbEb9yU/&#10;G5ev/vVKXrtL2Cc7r3jSjhNY4jPb9B1+whqv1fArNsKv2CVMqNjJ7twvAeELeGGXaDcv7OFTbN68&#10;/Jmdwkoyg1PkbH5tJR097WrhTR98ic36nROv9gmidEaHZARHnNthwj+MTbfoRys6FXIUo+gD7rF3&#10;9MJUfmMOZ/5EV/xJwgC36MeBnhb1sKbFPbsSR8QAPsMXYDo6+Vc7jiRObBEeadvTJOPwO7GTX7Ef&#10;eADj2Uc+yS96goke8hUv+DGMKJbgu11t5mCH5CpOGld7mEa2YjDbRod77XQkX3SjHx/8gIzQ4TO+&#10;ycs9skaPhJUN8xt0Wdyh3bWeQopZfNu85iM78Rlu4I2twEB4Wgw2BvnxseJquwfJzIKRTPmmufDf&#10;QgJG8Vs20S6YChboZ2t8EU/sz3d94SZbYT9sAe4XH4rjbI4c0agNOyRHcYAt4tc86CIbdOC3Iq2F&#10;Jb7JPBshuwpB4rl50Em3FSjgJzzWr3yIXaJNX/kWf9SWvZG3+drxxof1dR1N9K0dOtkWnLbYhZ8V&#10;LMgdDbBfP/Kirwp75N/TcGOSHV8kAzZYAYoesm264m/0TS6wuwdH7ISes4V8UAw0HrnSB7t3JlP8&#10;VngyF5mYg4zYuLjgu/jPBsQCtNMZ3aO1RQd54b/XW8icriyoxSo+Tj+9htOrpv1w6L8/nPo///Vq&#10;GllWSMUDOfErhQN6Slb0QIf69C9/7UIxDn2hSXxEf7FabO8hg0MstpNEPC0+emDh90u8svP06dNj&#10;DBhgPvbIv4xPRgoCZNMDDTGZjLTjo/DLb7z0r4zbgaqfc+sBflEhCo+uGYNuey2s9YbiQ79xwnb5&#10;OD3CDHM7kxtd6s9O6Z698BNt2I1rsMTDG/KBHWRQ7sO22S0f6aEtW/IdjeRqfLpAIznSkwUx28ID&#10;HsM5xSLyJkc4LRahMT/hH/ENk+AMXtADS/kwXyBXcaUHfHwO1vhuXLGF/bMh+YpcwHjhtXZ8UGyQ&#10;U/IncUUftLkuPzBWmGIcMRINcJhs0EmGxrQwh4f80jX3YbVcQq4ON/EHg2CW9jBbTIGdrrP3dqKK&#10;CeZqBxzafZdnVAQ3XsVS44jrcg/4jQ+6rtAiNqKNPmFbD7TwL8+vmMtW2EmLaDgvb0AbGdETbGrn&#10;hPHoDI1yDPmefAgOmQeWGcvc+KUv8s1W0WB9I0er8IZXeKUdTPXZvMaDXexGHicPg2PsEnYZW67p&#10;eg/9K7Kjmf4Ub+RxZE4+7Bmf1mH9dIIHRr2+3a4SeRy5oxPv8W9Mh3v4pDvtK064p63+PqOtAkm7&#10;RiqKkJ/56L7iSDtRjOVwvcJGhRLn9NU8FXx8b65yvHbJuBZfjaef9hubT38UQxEMpO2PwJPhFVSr&#10;WgsoAKUiRIt3js9RqkbrU+AsSQI8jp7KCcZtK+z3DgQqQIQGzkj5mOIwzpjGFANm+Azc+AwHHcAc&#10;mJoHjQIyQ8Ob8RifsSSUhOczYOAweMYPPo0DnI2tWidgc5CSJsCgD9lJcHxvu5+2Vb5d7+mT9owc&#10;AAIH45A7hVvAKEB4Asuw0Md4OKB5ORj+StbRZC4y5mwcoyROH+NWtSUr4MXR+pFHMgSc7ZawuNCW&#10;o1g4ALV2N1RUQZuFkCeagEjhg0EzNmDRLggOZyEGvBmhAo2FDv4ctsJzUsUOB0d3du/Dhw8Hjebm&#10;3OZ3r+38nvKiJRDwH3YAAV3iRfAkd7ZbFVZb/HFIgECu7EoyR1dsg171xws5maMnWfhBY44F6MiO&#10;XNrhY17XODr6+wVqvNJnhT5zskP6FxCAcXZuXCDPB90DkgIwgKPPQNR9/QAe3bsmkAFotsImAL2D&#10;H2prPMGFbNgjviVnAjI/YVc+WwD2Wo3EhI/2Wo6zNvxD8tXTJ+DrXltQJU+SKD6uTdt4FTz6wdd+&#10;xNV1c0kIHfpr0++WSK76vZN+D0li1c4TfdrN5uCzfB8f/FkiJKnvNYMKpzChJyh8sq3urpOPNj0x&#10;oR/6076FMdmyGzqThJQEuMaPFAnpne1p7+jJF0ykB/owDn0C743LV/8UNviG+RQk+i0hdivJ4JNs&#10;2nUHH3BGZ6/U8Uc+V8EFLvIXfDv4DPvm8/2rOjgBC4zNTvFHFg52r0DZE3J2Da/hFDvWh60qdMGn&#10;djs4kzl+FGjJlezEH/TABLiST6MTZrNHP2DmPnnCH/ckfOapyJIvkVU/8Kodevh4T/HIjpzcN67f&#10;b5HMoMN9dLEZvkOXfJXtWVC43y4LMnHmg3zcGObAq77ods098bNFgPHFDgm5cfkYPDMW/iVa7pMV&#10;+yZDiS454xFPMJFNug8PYQ775SfwQiyEH8YU7/gMP2GX0SLGoBX9bFXshhWu+yyBRzsb8d1iolcV&#10;xHG+b6FKPuYyJrrhZbs8262CF7TASPTxNzomg7BMHzZF/3g2t7boZgfo6VU6bcmW/rUlE33pyz39&#10;yErc5rfkg0ZxWtzo9aEeHhlDez5MJnRsnJ4Iky369cMfesjSGDCkhTleyAAOyJWc0e96T2NbIBqX&#10;rCtK8E+YgybxBw30W97Gn+Ah/EKX+c2NJ9fwp294mO+1C5iMu0+HdNkTU3Jl/8Yyr6OHSDDUPORI&#10;Pi0YzIc/ukRPC1M4TF70l57EUTEdlrivT3SzRzrhx7ALhvBncmabeHC/fEuMIj/jos1ntOJBO/O6&#10;LkY5yI5d4Ind8jnfLabFHIUDua9FsddRXFc8EYMUBRQXNi7f+bMAJ3/08n3+xIbFXUUOPyRqDvFO&#10;XNK2nZ3o73dO0CaHVsjwWyW+y4f7LTL3xFwx1n0L/RZdbEecdc14ikDisH49jIAdfLxdKewDbpTL&#10;k4/xekCorfnIny7b1SkvYNN0Im9Inr2+rz3fcB9/ZE8f+C6fYBPwjh7ZK731gIac6JptsU+0Gl87&#10;9s0vrGPotbUMnGJr5QLGsybRl02bv+IOOvgzmZmLjHr40m4aOZHv/IcOzMcH2Khr+GOLfI5cyc3c&#10;Yo9Yixa+Axv5hXZ4gi8VmtkIn3O/3ZL4g+18paKx69YF7J7f8U/35ezawB4+bt5+y0ycrNjZAz85&#10;sfWKuKI9PuSW7R4wD/zCZ3mtPvJ4WOM6mbBzc+ENttKRfj30kFfr63uxAt1wv3/bh75NAAD/9ElE&#10;QVQgYQzrImPyGXPABG3xA0dgpjHwLh6SCz2RLX7kC2iH667DEXQZB8agvTUY22EXYq/cpIdA5EDG&#10;+NPXePIu8/bg1jU5oTxPe75hLvGNDMyFBzLP1sR5+Ra50jN7JAN8yG9gRAUgBz3RqbWHdRp6zAWD&#10;jfH8+fMjtzOv6/RjPdN/j7W+8wCb/ssd5YjtIqk4UsEEHRU4KqC0m2QWTdhSayfXKmD4XvuKJY1B&#10;l/oZR/vGmv0d7R4xVvTNa9q3M8V9c7gXD43ts3uXdphQBsd1UBZgzFkZRIupnuJWGQYyDLP+JVr6&#10;CMbaSfQCK6DY7xYARsDXj071Gk8BjTEIoBaxEm8Lcky3LYyjMnB0CBpodBT4tZGAcQoGCVRK1qts&#10;lpzg1bzzybqx0G6ekoiqoiVGFWPwWTGD7MiNQ5BPQRhPgIWTtZ0Ub5yEgXAcixyK5NTAAFAw9vhE&#10;j89oqShA3u4JRGTGMdDJgdshEthVceP02jAuDk6mFSM4tcKL7y26ABTjs0PkzZs3hxNL3KazcDKL&#10;DrsrKqxk8BZW/TCs8S3O+v0SRz88ZCFm8WYO/X2XHNF//y/cHBYynBmoGR/omQvAAg06cZAdXdGz&#10;vr3+gKd0QLdsQ9DQ34FeTsRWyIKMnPWrgtuTMkk4ffVkEOC5JhAp5uAPzRWegFgFEXTxHXSQI5rY&#10;F6BEK9oFZfQBRO3okV3gU1sBgV0bjy2x6wp4bJGtSCh7itqTTHYtMZEASA4Fg55mtXW33xaxmOIb&#10;JV396Bo80Ffiw8f1kWApbEigALx2fN9YFUUkmYog/XirfhKXnlj1n3Rcm8UVn/tXxMarr8SkHWB4&#10;auFWAgSL2saJ/4rB5NSurIprZFXRRFtBV2Ahc0GzRazxyFow5Rv5Gh3CG3oyvmSuJ4JsrUUTv0WP&#10;6wI++9m4fPUPNgqEFUx6QuC7o+8OtsjPBXzXYY+CpoBZ0HGNz/O77J4vFsTYtu/8sNfUjFuhkUyN&#10;6V+Jw5x2waGTHAV1/q0vGQnw5igA9iSHPfMVvmAMT8MK9mQmWebXfEq/jx8/Hv5H3+RubAce/EYS&#10;f6ED18gLBknOKlCYX7IFH/sPYujGl7PYIk7wN2OxD9hfH/4mdjjzMXqOR/EIZsBvca9iCtule3z5&#10;zNeMj48eQhR/nPloTwklS3CjbcEwGz8VcOAfOaCHL5IrTJO8w5beP+e//Mb8YoxCgs8WKvkKOsiV&#10;X5iLHcMGvEt26MI4LWbkCQ6LAH5FFj6TBdrgVUVcPldhzVy91oo2POjbEzMxzhn+sYmeapJrrzDC&#10;Sj5rbPfZp3HgaLs9ekWNDPi/8dkAP2ZP4i85uO6z+ZzRp52xyNmih87xkKyTUwsotkpmaGJD7f4j&#10;U3ZBn+wd1hT74TIcIrtenzGvGKKt6zC81y71MUdFWHTAQffZLHuUJ5A5O/LZIS7QXYsiPGsP2y1i&#10;0MhOi6nGbrcPGzYPHvHRQ4CKyeSIT/KXK7hHfs3Lt+kD/e14MjZ/4E/mZSvwKPnDLbhD9+IsrIXx&#10;xjQGuuhE3KEH/LM7smLLZI8Pfkl/7brJvtFER+IX3+YrbFqsEsfoxWf5nnn5gN8IEbs2Lt/5Qyds&#10;JMMK8/QuPxZT7R5RyJBD81X6qXjF/sU+sRN9+v37itDx2yX8WHu8iplo7V8P69MDQbFdnNWX77Kf&#10;flhdLBX3K4iSWa/puE82ijPiswJID1n0I3u8iY98jfzNyc7IuVeEKsTIQSpuycfb/US3fMp9OQQ5&#10;VCihK/qDyWRAbjDKfK7LIeQePpMZGfHbXs8xfrgor4QXPdhls+y1V4fMx07hiPwDj7CK/RoTbfhC&#10;Hz7EeXNqY64KSuyVTZu7ol05HRnxHfgkDvHtCsH9HhOa4ADc4yP8TV8YJi7CevOxpx5iwkbX+KKY&#10;ph//14ZPGSM/No+x+CL7QL8YKT/mz3ylYmnrGvTqY32BfrYJr+QMYpV40S4q6w6yhufmRDv6jId/&#10;ssB7xXS6oh90iznycJhKBuSSPI1hXP3DYXMlE7plG3iWp6EPRslt5Apk4B4exH6xAp7BO3OQiwNW&#10;04O5WkeyAWsheT+8FsPp1Wdjt0vcd/J0H+3yFzs80GgsdJvfusc9NMo3i+s9ZICF9GosuMUu+605&#10;eih37TUjn8kFDWhxXc4m31FQsbbzEMy88jX8y5UqeLAXOSX5o9VRAcNnOq4woW05ZUUJ1yp2VOBw&#10;Zp/6tFvE+GI52nyvsGKOSYv2XXOuWNLuGN/bodLc4kY0l+NVaLlUMGG8gjXDKgiW9FFCT259B1AU&#10;HEBQPOfSl/L15xDtRAFuwAuw9F8vfHavJA0AGbenCJSJEUbOiBkA4+Cg2gmGQEry2JPlkgKGxqA4&#10;IIPoqRKHR7ej33ooCAAwwOaMT6CrPaBMFvHdwhQAVtEWNNBkfkFEwpA8JCecFC0MloNSCgc0DmW1&#10;aKtAUnJcpdZcgg6w78kQmtBK3ujENycnMzwDEwkomQItgOZoJwoH4QhtRVeAcDA09PVEmZFxvhyA&#10;QzFMIKGdPpI4RYsWUg8PD4fzcyxJqYWJLfYKJZxx/lthCyfXfXfo9+7du+M1AeMBJvN4Ym3RY36G&#10;bk5zW9ihi8EDNk5GT+3AoEf6wDs5W1Tox56MQUbkBmTpAF89sWeDnIgzBjoWd+a36HSmT3oUzOms&#10;JNs4aAM6kjxtjdnviABlujImHbADAYfeChKCC92xhxYJJf5syZj6A8UWDejQRl/gDmDZEBsB6Py5&#10;JFKCIrAL3uxWUuW7BMXRk6MSpXxZwUJyweeMw4+18zRGoYN/91RIkqavPv22CRzovfB2j/RjsIol&#10;tvC2+6SdJNoZ23UJmeRFYtQTIDSa03VnyY6DXwu0FRzRzIcEYAFIIGoxQ3dsxX2yggN80HXBSzv9&#10;yJotsTu6omv32BA/N65Egj2U+Binp9105LqEXTsHf964fPWPn7AtQadX+/ieawooFT61Y5N8VUD0&#10;mQ21g4IvVoGHA9moBMAYbBfvEjRBmg3iW7LRbwtVmOWv8MOCFRazR/4mOWP/5FQBJhxp95qxjMGX&#10;+YHERD9+xsbpQ19YzLbpAt1wlr+jid2Tc8kj2gve8J89VLAsEac/9NInu+BH5Ik2sYc9tM2bnbFz&#10;GC9mGdPcEnc2JrbQuTn4K5ugfwsQNss3YYo22urjmuTKZzbM39giueGjQp0x2Qy52lVC1/xbXCAn&#10;8jEu/xM34Io4gAYYwn/QTA89zHAff8aAh2IqPOAXZKVdyX804pWNVLQgA/EQRtCL2ARv2IcxfTY+&#10;OZFttiBumoeeK2BXUCCz7EVewYdhIVmJecagK9jN3uAhGzSGvmyrQh45mgedxZB80aKAzfETutbX&#10;OGza/OgiM23xw/Yay712c5I7nTmTdQ9j6I6+8c5+9G+nCH3RJ/kbk88Zk67JnNzIg03Ts374NY8F&#10;RItr97Tha+RbvsNG0WAc93zWno3B5DARjdrSH91rT8fuiRkV4Oi11yPID6ahD3/tWqL/imThLDrJ&#10;KzmyTW3x7hqdOccHGfFJtm9ceoA9rpEvfze3GGN+Mb6HeuY2NtsSG5qHjPlbO3scZELe+DG3eMa3&#10;yaECgmKAWCRf5ZdwQAGmhwrG3bh85w/N5MFe+FjFR1ghJip8+Ow6+tFBDzCRD+JHPEWzMdxXYPEb&#10;Ij6LNfQsZtI7n++1WPIxpoKCGAwfyomLo2zBOGRgDmOZh2z0USjpVR7jmoNeYJC29M2nyNlY/T6M&#10;+X02f/5NluaHJf2OYTs1jFXsbyc5rDI+W2Dv9AI72AmMpCs8mZdPobsHv3Jrtmo8/MEB9ooW/dgG&#10;u9KHLI1jHge50T+fbkcKWyA38QT/7AdPfBpuFCPK49BT4YZ/4IPNasPmxZ8W5DDWGHJE48BSfiWG&#10;wkF9YUM7MPgQn4aJrsE7WMNPxVXjlvfALrmCe8bl172e6BoZGQ8eauu6z/xRvA3/xQL5hbHInz/h&#10;C83yBT7Mr9vpCf9gClr6AW7xDQ18mm3De+3pwhztuob35pEnmJ9tkLtxXXNf3CEX88B1BzrkA3TG&#10;VvTpoQ95k1e5AVrNT8764Jm83JMT4lXMIEc6Y9/m7gEoeaAnXEO3PnIq47Iz+pbDWHfIKcldX/JD&#10;I5rp07qJnPgy3OL7CjPyOnZOzuhgA+Z0lhvgixzLN9Fn7SVnwqv55Dj91p0HZdZs/axAD9bYGb7k&#10;hvQkr3LPZ7lV1+RmxnYWZyt2VEBpTcUenRuvIoY5ehDfjhLf22Xiem16KN/6tLbo0F5cdsxCDdt1&#10;rbmiq5xgY/PpjxIZHCcEShIkgAJAFAMoFGAwLAbISQxMqZKCig9tD+w9UICvetx7lMBVO8UFAGE+&#10;Biu4AUROKgh6n4rygAxg4qju69NukoK8uTkzp875GRiQY1C9pmAOPBSU0NcWwgouQLaxZ/GIPNwD&#10;PpybcTL+grNg1SLLdbIkFwbLUB09/SJrNJZAcZSAgCyAujnImVMCjsC7p32csgUd2QAE143D8TlB&#10;iZxrLdSAZLs1OKBEpN8a8dnivgIIHumCc1vEoJ9xaeO+okxFAG0suhQzOC8+GSu+FWO+fPny99u3&#10;b78XPPqRoQol/YaJ73ab2GGiIGEchgyogAm7cJ0zsA3g1Y4TjtuYAg0ZC0jkQBeAi6z1076CkWst&#10;aJzJjgzd0w5A6QO4gKZ+ZNCOoCrW7LOFtHYt8JzZonG056ycvOotOydzAKVYlBw5Pj7M46Af4M0u&#10;quIDCbQBVoEf/Xhte6CAw87YrmQwv+ZD/FDR0jVA31ZuCYqkgG/43PvCfLiCp8QNNhirV3S04ePu&#10;a6s/fzdWv0Win0OiJPGqYKIQIinssMXZfXNL7HpfvMWma5KRniRJcPsdJN/NWV9+znfwi14+5HuF&#10;SOcWtRUm4QG/J7sWBHCEjfApixUgy9bYJz1XBBME2YEEh9z1F6zhCT8s+BrDfI62kG5cvvrXzidn&#10;tsQuKp6068Qh+PEfdlcw5EsCsZ1dbJF98mc2xq7Qi1cBuCcrgo1khF32n6vIQHv+U4GmQnE7uWCG&#10;YigazGFXizbGRh/MIGty1h824Sd/Nh/ZkqNdbPyBfvM5bYwLl+gUnfiDpxIWeIIG98QDOqiw3EMD&#10;Y+BDckGfaCSDdheIbWyeHYk9sL+kBxbDdDTCZ4mzeAIf8NX2erjOT83BPsQbY+Khp2ktMtghLIa5&#10;bAgOwT1+D1vQDq/4vPHcL1GDOWRKJ+hEG5nxecmVhZlCJd+JD2dxmT+wS3aM7zDCYkV/dMMXcY8O&#10;XNfPZ9fMyd8UP8manZMvXYjTYSa9SOLwjSbXzCcO9rSXfsUePpaNmVs71+iVzZOpeNnTTTpgp/kF&#10;XyUfcqBTdPA7tJlH4mUM9sce6MBnsuTDZEMeZIg2eqZztqAfPeCFbNBJX3AXjsAVPiIncJ2uylXw&#10;ET7Cd+2MTebkQRd0rW27j8yDDrShkU2VI6Bb7mJ89tGuGm3YIf3pz2bpCE/khWc5VjkQ2lskO/CP&#10;F/34AVm3e1c/c5IBnzeX/MRY5uArZEjmaNGWnaT/FpD6VXDiD3CDzvgpm6942k5L8uFXbJU8+Ck+&#10;YDhaXcs3zStGyfm0ceCP/M1XIVBf18WbfsxUvwpJ4g19iTHiEnnS18blO389yGg3gjHb6akY4fWY&#10;dnyh0WfxFW+uoak4Ki56SMH3HHzS2OjXj8zI1XX8aS9misXFX/zKD5z5NtmgTdztIQSa3VeY8e+O&#10;veLz5MmTg96KveZl1woL5oM1/cCr14zkAL1C1gNTemH7ZNCu0ewRv45+R0U/9sEn2nXmYGc9LNJX&#10;H37Jvthx2GtOuUEPjtgie+33YnpQRdf9CG7+VOEMprF1BSP5jzlgnft0xA7Rx860Y7fir5yiAhG/&#10;Z7v8BT38gc2zX7pyhnP8q/wfHoi9Yhr7RxdshGP8A//oFwP5JCzgO+K5a+IfGfCpihUwAz4Zy33z&#10;oh0+mhs28VM8lCuIsz3Mg0X4ajeFvnxLLHOmG1jtcK8dGGiA0/Ji/ERHBfYKQ/BOe3GRjts9gM+K&#10;I+Vs6BU35A1kQZ/GEj/lG8bsoSodGlt+Y0GvDZ/uAQm623lBBvRLNr025JAvkC89Gg9e0TNZkz2d&#10;0Z2xe2heHGGn7APd8jb9xDY+5J51ljWSfuwdP+73QEqc04eM8M838SbuoZv+zMVm5BLsxhltckR2&#10;Q6dk4l47iMsVrb8qYlSsYEc9gJZzGYte233iLOayhXZ+zMIFvbVTpKKLtu0GaZdIhRr3mzc6mqeC&#10;Cp6azxxsyfUKKhVGXJtFGOd2GG1sPv1xtt7J6wlI29womvFSEAOV4HIKxuIesAZcAAbwArJ2bvTU&#10;V4W6d0oBlCTFnMCJUzgAJYVxMkbICBh/r7o4G1twLNAyLkbTLhd06ce4GRUHKlACSKCJjqrWAgHA&#10;ct8RTQxUe0mOM9k4AC9HxQce0VGhyTwSgnhgwJxPQsGZ2mbeUxr09/RMssLIBTLzV4mng94/FTjo&#10;pe2vgb72FXbIg6G0eOG8QAPwmZvht7ujShtjA3bt5gHKnKD/oKHgAcRc53Scy0JG4UVxhKFZeFlY&#10;+K85eCZ3jow3C3+LsYod+vV7JRac87UcgOCsuIIu81mQKSIwdn2r6KLLwky7/v2nNu10ETDYkWQ7&#10;wO/pFN4UJThdVUUyL8CwJbbu3BNunwEcUAR4ZGzsHF2SQ68WK+61XThAbCcLWgpq5EvmdBO4khUZ&#10;AHR8kRt5+w4s+Z+25Kwfu21hlU/gw3zsgn2zFQDKdko2+KVDEuJoMSQ5LEGu2FlhQjKg2NHTmBIN&#10;NtrTFv2ctSkRkyA5fIYT5igZ9eROIuJfHUrUHBI/c/PR3rn2vd86cq2EyXjolpygwz1te/3PNZiB&#10;vxYU8ETwog9HCw9+AAMlTnyfnwmMEgB2DlNKXMgfCLvHx6rwa+MM0+Cc8ejfZwEMlmpLR9qxO7gB&#10;AzYuX/1Dh6BVkaRXb9pdIhnqc7815Myu2tWlPb6M47px+Cf+XOfj+uGVXVcw5Pf68j3zs2e2z5f9&#10;gHMFkZIqvkeWMBIuigcthtgs/zOnMfggG3ewXX7KXyVe/KIf1IUF7c5wv1dsFGfQ7l4FIIf7rqEH&#10;LpRskBP8llTgEf3moC96ldyhl75gJCxg1xYIEmn0o7NXLtiPJMiZX+Kzgju9s0l2KN6wU+O3kGcr&#10;5hL3xAzXxR9ygsH4Q5OFK1tCrznxRgclffSFJlhgnnYlijfm5y8SdjiBhxa+4g8/6LUxduwMM/gG&#10;TOQb/J7viav6GYuM6RvukA0e8aOfMfBCzuSIVnIUu/GK54rQ4qvvfJTdsFl9i7VkWJGbjZAz39Ze&#10;7GEnjnySfcBI39FSAm/uinL8Fobz8+hmr+Qt7muDb2OREZm2zZ/+8Q9jjNnTcLGo3YNoJyfzsAnn&#10;Cs4w3LzmJCdyZKPsCf3slNzIB98wC90VIuQDMM68dIcu+jNfr0ahA+0WheIGfpzhE3lWkNS3H82X&#10;e7Q4Zb/kAF9dx3+7atiWfuiRlyRfPLcjCs906zCP6+jRB99od489w5uKInzSZzyzLffZcLmZMXz3&#10;IMGY7KDdBGIWu258PNAJ2YhD7J7+6II/GSu94LP4JgZWtLfgFw9dq6i/cfnOX8X8Hqj5rigjFoqT&#10;4iwa2UR0i5UVdMRB9PA3tPBJ2KRgwmd74EEOdMLOxHDxtwcZ+rejM3vEN72ii43pX/6gj/n9Rx2v&#10;+JivBy3snvzZADtynb2QryIJusR9n8tD6MqcrT3YFt3SpfzFfRjH74yPNjk7X4cTaGNT+KPrHgbx&#10;CzaUT8AH+mfrrVFcNx9MZC9swtxwwvzyjnaCuIcnthSNeLe7hkzQoh+/ZYtsWxv5C5uCV/JPsYed&#10;sXe5OnqMz0/bZUDX+NYH7sOuij98QA5fvPMd5vMTMqo4IQa2M0NchaXylx7oykPlo2yLn4kZcLYH&#10;ObCGzxlbGzrFNzu1toBBYTDfqgDbg2Jjak8m7vdQF91orZBesRh98np4yi74BcwT0/QLN41pHnS6&#10;L2eRO/BfukafnMRBvmzAWPCI/ZMPvEAPmdORPuVHeKVjBxrpqyKDPAPt7NWY4rJ1DLphdQ8dxA56&#10;ISf4x4fgLRqNSX/GYiP0Ks5aM9G1+cPjHr6iG83yLdfkDBWuravo21j0RjZyL5hJ7+6lZzJDfwUR&#10;PmQufs42Wp8Ud9tJosgwX5FxzXcH+ePf54omFVJq47P1UkdFi9pXjCGDiikV+Jq3HSVk5FyhpfHo&#10;SP9JZ7taXJdzuIa2CjH1NfbG5tMfRRIyZ6TMChhVJxk94yfoAIRBOrdTA2ADH6DSuddyGKpxObFx&#10;GQXwL3AyHN9dr7ABKICko98eYBjG4Ficsx0DHJ8hVlV2X1sHsAFwgEoQQU8AjJeeBgO2gjzA6/Uc&#10;TtRTaTQ48N4CFD0Mj0FyPMqyOJnbsTgh2szFUfDJCXuSwrDRTN4cqyoz+UVzySa6fCcTenKd0xrH&#10;AsZiR2LlYIQKCAzZdQsLVUNPZ11jOGhGKzAIcBVVFCkYpDbtOuGoHKct/RYYvnM44zM2eqmY4Gw8&#10;cwET45m/3zCxGOm/yrQ7ROHDf8fg/FVaFVDa0TJfHeDIOQw6LOp8rxAhUDgALNnTB8DlGC0yq7Si&#10;mwwLLPkC32gXB7BqtwpeyBuNFTjozlw9RdWO7ktyBXFjVtVm6/wOWFXhtngFUsARCFSQIR/yFriq&#10;wvKldjG06GHDfIldOvgSP+BnAow2bWkVwGfxQVIgWZI0CfwVTBy9v10Bo9d2+s0f/l/ipUCqncRD&#10;0aLfH2nnisN1yZakySEx7D/juI+edqqZox0laJLg8As448mPcR3oaW509L41fiVC/LndYHx6PpWk&#10;B4GdnHpyTF7asJf0zwcEZYsfemE7Aju582M+yb/NQ9b8swDaToSwiS24VyFt4/LVP7bP/tgze3T4&#10;zo4cs3jis4SALcEDRU6vz7AzvmEsfua+nV69l/zHH38cRQJFDmPBCzIRXAtSFQTww8/9jgm+yJWs&#10;+Bi/0d5cMMo4xiR3PsPPYQ+/pCM+qQ3Z6yPQwUl90Aa/BEN4Qw+SID6INuNbFJAxfrThh3CJ79Ax&#10;X/GdP+EFXrQzpadQ5vcdfXABPz05Y3MVGvhgT0FhAT7R6R7+0A4LJDlsjG2II2IMG/eklT/7zh4d&#10;4gBbgSNwgp7IGIbAOLRrZ0zX/G4SPaERrWydH2knibIQk8ihR0xkp2KS+CaO8AWyaZcBv2kHCv6N&#10;J/7hCc391oAxyBMN5pV4iVcVXkuKzW+OCkPsxmcYph9/Q6traODffEdsogd0sy9+iA+807n+xtNP&#10;Aq/Q7sz3+XEFpR5S6KsfG8FvT1XZnzhCT2xIPzZDr2IvvZsTnXQiv0AnO2H/bDa81YYc2J3PrrWj&#10;Qjv0tgAmK/KTU/S0uyeIdIs+eMFe2AgbJwM+jEa6LafgB2RtDDGGLbjHDsytLRslV/qiS9hE//xB&#10;PkXfMNp4aIK1bITNs3PfFbjch3f6og9/xkC7GEa+/JRs2bV5yYSu6cC8ZFjRjFz0J0/+iP8eIrnG&#10;j+UJZM2W8BCGVxhDGx7pp9db6A4f7BC+teuqvJL99BCtB2xkzSfFml4b5e8Wx2Ki+OKanRIKDxuX&#10;7/zhhRzJBJ2KG/4dsFem+Cnbhc3yFrS1g7KCZQ8hxDt6oWt+hy567He9yF9egGd2puBTrBZf8es7&#10;3NTWd5/LP9k6muwqMbbPxkc/P6toiT588DFyRmc7poxXodnrPGQoXsMZ8zUWG+Yz7Wpy5tOu0xP6&#10;0cV+5CTkkE1r3+KYzZoTX+xCzBDD9ZM3sGFj8gPjyDXMxe9gHLmxIXJzJidtjW2MfvgXD3ITfcxf&#10;bsd3e5BMFnyErfMPNg4D4UC5A7xxnd9qC3P4Or9srVDe3kNiOaH471p5hXWb68ZpJ6L4y3eMAU/h&#10;hxwb5vIN+CkG8sfiDD8Ka9FCp/RSYYJ/kqcYrx25O2AUfZEB2tHaWk/848/ibhhMlnDSolYOY+0g&#10;jqK/goO5zYV2Y81Xp+QBxkMnHyGH+jrIFa7DITamv3hqLvJHMx2guWKOOfHPbszFvuQC1i6wKYzA&#10;K99EO1maCy7pB6+1tWaSE/A9Popn9JZPmYue0E9G7Auv9Ig/foU+9gIH3euBPRrJE+10J2dzjR2y&#10;bzqwa0Q/cQcusqXWfOQTXutPzj0g96C6h7ZkzM5cl6NVdKgA0TELJPOsXeuvCnWNQRa+O+Rg8pvG&#10;0q8iimsVTXyOjlmA8bkiicNczee7PsbTtvEbd2Pz6a9kk6IImaIoz3UJn++Mj6FVEAFuwAZIAIgq&#10;vsC9LWgMjlL0Z5zm4DSMmENzOobNUSiVEkvGXDNfT/4ZBeOgSMbYrokSRgBgTP3aUsnAJHRo4lSS&#10;np7sAH8O0gITOKKBMQuuAA7o9/QMTb3+oz05cYiUDITQA5QoGv89BQTYDjQwYIGjyje+yJacHFUf&#10;ObT2HeZFO9rwRlYckRP7zFAUElSugaBFESNg6AoS7ls8WZBzEA7MERmOxY0EgsFw6hw7g1WY0M5i&#10;i7M0j3aSF2MGzHTBIMmF7QBfCzWFEEmsHxayIFJksFWs3y5pt4mxFXTstOj1F3NxbGDOSdxXtHE/&#10;xyJ3/Jq3rYKAkDMINnTOHukELwISh0EDuuiQPivgmUtxhMwLUPq6JiiZg2wBELmim8zIFK1kwW6N&#10;x+aBD6DqqagzPzEXW6ny3NNR8wG93qunU4shP6RJVuYzF7tgyxIRZwkEe2Cj7kkI2Qnb1aaCSYUP&#10;CxoJQJ8lTv1OiEMyJCmqkCHxkmS5JunhI70Kk6/wP+Pr2+s42mtrDHP43m+WeOdZ0qQ92viIQFSB&#10;gc37zifNgwbjwB590O7cjpJ+MwVdvksm0UUWfInf8XN+RiZkRh/sgy6yNbrhJ3RBNwIKTKS3KvFs&#10;Ql8BTRvjwyB0G5v9mMeCAv64L2mygOH77KSn5BuXr/6xc37BrvvdEjbZO6kVSSqeVDDh9wqTfEB/&#10;Noo/2M/P7R7BM14FTQtJ7fk9n+Jr/V4SecE/fsdfXSc7PtFremhhu7Cb/7x+/fqw6xbA2rnnGvuW&#10;GFTMcI8vkJNEgWz5NB2VrOCPvxcTnCtQ85WSRYkg/CZ/McA8dC6+oEtgLV61owy2GFMCxKfNCS8k&#10;PXCb77lOBjBCokmO7lvIiEPsyz32xi7cx4cx0aINH4HvZI5XZ36sL/57UoZWcoK9ZCyZR582vZrS&#10;U0RYwEZcZ9/wskWEONTTNjSxYzIxJx74nIUXey7RhSX8UIzqmnYO8duZr7Fxn8XYEshiGXtAD94t&#10;VtHOhkri2DF7Zo9kyLfKT+ikRThbcOjnGv3zKXELLxbBYjD7cV9f7VuMw33f+TB6iido5ZfmI1sY&#10;RGZstXyGLthSRQkYjlf4y8fZBHlrSy7oZx9sUm5D5myrgkq7Q9iH++aBPeVn9N7DJ/fwQ1ZoImd6&#10;Mya6YD68IWuLgYotePGZ3iuWGZOMiiF4hr10jD90ixvyKZiriMb+xSky00Y/duE7/2G35qIX9oH/&#10;7pvfwV9gtwWHhxL0gQ790EKWdMB26cWcZNyiGT3snJ2ahy3q10OzXrf2mf322x8tvHvYhF9+QmZ0&#10;J8cVh4zfrkVHr+bYHSEG0ZUYU6F+4/Kdv15bIid44SECWbODnqCzYfiF7nZP0Ck9edigH3vvFdXG&#10;8bACL8aSo/dAs4cX4rE2PrOjHj6QnfHl98bru8/itXnJCS30RIZsXRv95dP0Re6KK+jiK8bpoQm6&#10;HT6bh822fmAr7J5+2u3hM7/nj7BSHzyTP/+hQ3Yt3rebLQwmT1jDB9mffuwa7eYpd4AFsNdYxiU7&#10;/fRhq3AadqOR/hXMtIHhPYyCFWEX/mGr2MY22aBDfJIXw6B2q5Eh+sjN+GKfWKwt2RkPxomlfJ08&#10;xE5xXVt+p2/5LdsnTzgibsNdY/B7/iZey9fxA/PMY0z+BRdhsEW07+Rh7Ha/kBOdoJsMYasx4YJ5&#10;+T1diV1ilDzWmsDc7VbT3jzG7QFWO1/KQcQ5ejS/vnjUB671EBAdxtOf3NFszIrBMALvZEcHbMVY&#10;6CZv4/MxcqA7WMqWyRSewSV2K66ZQ66ET7JiF+YPR81hbWA8vsAW0dyDZ/1hGZrMYQz6kmORUzYD&#10;i1pPkmEP1/lFeaP4gS+8wg+YWdEffehynT5az5sfnXC93MV48iM5VIU59iUf6iG3dSQMajeInIjt&#10;tIuj3R8VQchBHHfWp359rq2DnB36zfF8d73iRgURdJGL7+45z6PCina+m7d7FVQaz/xorNizsfn0&#10;BywYCMExQIoBEAyKwAUbANvrNQELYAAQgAcAACoKEcQpixFgiqIERwZibMDSU9a2FHEg/bVhEJxR&#10;kosxxoY2wEzxHMN9DkPxbevs9YIKJYKhPuh3cLgCPBqqQpuzJEbgwitwbxHIUdzXDi+Ce4ZicdJT&#10;FEbL2Dm+YMFZzI+m3mcXZIF9xRoHp9bWQQYCv/uc0zi9z+kz0ORI7pOZe5yw38TwVLd/1etgmCWB&#10;vUYDFMm0INwOEYsUAA7YOGGv6UhYFBW8UoNfDuQ+5/LjrPqTi4AA5MmDDTBkCxnjogVt/YaJaxyQ&#10;I1YsaccJkHStH0zVR5HF3AACyCu4aIc34MrwJRNVLvGAd/faLsh2BC42qj1gARIKEWSDJ/fYlqMn&#10;HMCDLDgVoDSWA7Dgk1OSEcczrmvOApmAIXCwVfLhawDLd4DEfitooM8BtMmwSjq+tKU3C138kIPr&#10;bIRtsQU+UtInALMVNuc7G9NOwC9JakeJZEKBoWKJp1slgpKMtum2o0TCVSGl3yIxRglPRVXzlKj4&#10;7D5/MpZ5FEokn540uVbBhN+ydVhELvxPkg5n0FCBpl0wFW08cZLYwibXHMaDTfoLnORBTnyZjCzY&#10;BDq4QGfkyobYjYAiUDmzBfSQb4u8irQl+fAEfsCz/JPfwhKyNz9eWhiZF07yHeeNy1f/2lXCPp0r&#10;kvSaDhuvsNcrawKqBKpX4XoCIBli17CXv/HBnn6wZ0VKfgPb+T3b54Nkpi/b509hgmuCkM89CZAs&#10;wBv/ahx2sed+5Bl2krkALtiah9zhEHp8tyB0rVfT6JJe4S9MbvGEZ5hFT/BbPwefxovEyXzhVUUB&#10;vNIx2tmEudkDHesDI/geuzAn24DbfJrcevKlLb+l7554wwKfnfWtgI8O19kpWxEjjC+h1NbcYpa5&#10;JHclZxUM8Ahf6FwfNu67uIRfcZft9jSe/fVjjviFLXylHWHtbKmg35OyioAVGfGHPr5pLPGMveuP&#10;fsm6/uZFEzrJs/fbHeQi+fPZPHyBbXz79u2Qf0Uc/PbbW2RAV3THhsxLB+aDM/zTmOIc28Nf/GuD&#10;L3Lhv+wIPcZjSy2g2i3DxtGkLbnBXHRqTy904h67Yydig/kd7rE98sADusnD2PTUE3R4B6d8Lwl0&#10;oAsN5hevK/z5TG74Yz8wnvz4Er3gD/7AYxgtT4Bx+GeXcKhdAzDKvPQqB/KZzNsRgN8Kgr16ZQ7f&#10;4TPbkveUn/AxuujhDnsmK3Q6zK0P++Ab5EIGZAs/0WUMciI/cZ4syJxu+Gpb8/Uje3pgf+RKX+Sc&#10;rtgnvIAR4ox2aKcX9BuX7sjZ3L1SqnggPtk90I5Ir456/URRwTi9lqr4v3H5zp+4SN5kK0Y70AR7&#10;6bqHKvjgl/ilf7SL2+hEo5jXbgtYIi6KkfAIb3yePfQwRCFDXw8/elW9H2inP5hoLNhAt+SGTj6G&#10;/3Zd0ydd6CP+ooGtsB/jKtwYx/fyVronP7w6490cxoH/cLQHG+aSV+jnewU9fMAbttuiPgzVjh/z&#10;BWsWPIRf/faaOcxFNsZni3CczGGKXKQHW2jAF7uEQWxeoUn+Qw98xphkEC6hk0zFDDGZ/MidLbYb&#10;nW6NZU6LOPHPHHyf7Yub+Rpa+QJM48/tEhHr4Di/lIfKZ+Fau7Ngrlwg3GQ7xhDrYbgYLj/QBy8O&#10;fiYPF6vJpMI2fDOvPngQZ3pAZ3w5g7H4KtnxU3EaXc7Gwm/5F//FezlzeTcfb92BVjZGBvksHsQ3&#10;WAGfyB3uwEq5DPr1gSnyX3JAuz4Kpmhmiw5ylbM4YKRx2And4FWMJSu0mj+ctGYgA7Jhh+yVDF0n&#10;C/jcA380shE5plyHfNgLGxGfetCNRnTjsYKK+cmU7umUfWtDp/I3hRXf0Sc3cbAPcjMfmfaQXdyR&#10;I+LLdzZPr3ATL3TRThV2TG/04K0AZzmGg4wrKMnr0MYmutYOEO2M4Zr47XNrUp9da3eIMdoVok2F&#10;jz5XPPG5wox+7punwkgP+32eRRif9WvHSvdca96Nzac/hsugKJtQnXsKSjEAz0IFGFuQOAOgQJnA&#10;JUKUxiEYGcNwjfP7XFWxYkaLhhYVgFJbigIUhIh5xpKjoFFQNp/2wBxYA9GKJcYyrmscuC3E5uGk&#10;HINx47GnwcbjVPV3oNFBHiULAhgARmcAwME5mOvkaNy2KwNoIItntFYoEtQZML60NQcgb0tt1fQC&#10;Pl7wT67AAR09wQS4dmO8fPny2H2gWMKx+mFVCRaHYRycwWKHo6KZE1Z1BhS25wNHQMPRGJ17ABVo&#10;OYwhYTOO+/QE2Dinaz4DLGNzfmMC7wofFmgOxRFPti3A+s85HL+ijQKJRZ372tpVYiFmwQeQ9DG2&#10;3zJg8MYsKHDyWVEnayBJR0BQAuU+58OPfsZAc1VYYErmZCUgtDtFMOi1DNcBIp34bjxBUfDivMas&#10;wAY8tTMe4G6xhrYS6PQLvNynZ3bnunmyG/wBN/bdjoUKg+jWp4IbEG+XkiSQ/0oa7eyQAEqmJDj9&#10;2Gv/nUaQ5+PuSwj6MVcJV8UUiVqv0fSut8TH2aEdrJDYtN1WIcX4+vXr+v1nHWOUiAkizuiWuOpv&#10;rNrAHgUTdHSg31xoN7fvfLCdKhJ1QZXPVyTlj+RIlxXE+DbsIv+ekPquDwzhD3QooJXk8lX40Tut&#10;s8BckbmiCb3gjc8LiALx/7PDhM07FEvYH/8U0Cqius4m21nChwS/ftRLUgbLepLLviwe+POff/55&#10;+KEgi+9eZUNvQQ1O8002CQf4AQxCR08xjMkP2D9fQEuLVFjEB/WlB/fZLfmSs6AOU9AoeWwBQV/8&#10;HsaJB+SOHr5tTPSQgc/0JxExv2TCdbIwJlyuwGHu/AsfFbTIA4YUYM1ZoV9/87e9nz/yKfTrW9HA&#10;GPCHDbEptqifOXtCJeHRn3+wWbED/Whia5LN8KkdLOSGJ9gBu9mU8WGSvnyIPOkBfRax/FTsCYPa&#10;FaaveKRoKpkzDh302h962La43wMP/uhar2eQR/oq0adDfiLZM6bxxGL6YyuwOb7Mx3YkbMZiez6z&#10;R/baVmm0i809nTUm+ZnLPfZGHjCe/IrlFUB9Jndtzc122Id7bAXmskfXzWERyYfRRO50SUftRoIB&#10;8QcrLBTIqGJKhVR2gQdjR0MLYeNpzybIzqE9GZIpu+M3eGUv5AWv0GBs47AD9mucME98wJd8ysKb&#10;LeKVzcNBvLAvOmcf5oNl+KBbNsRW2ZF5Wyy3w5Vv9JqL78Zn8/q0GwetxjF+NooPepULiQG9NiSv&#10;QZv54Qv5kXtPAfkvzJAv8ndtyZSe5TuwiY56WIZ/eEyWva6FjvJG82pDXmwcf+KH3QP0Lo6IQ+Jk&#10;MVHcEwPFJW03Lt/5gxf0RAfsiPzZJNlUGMGH+2yGbcEWtow284szaBOr6Yls6RU/xjYuX9WmhyBi&#10;rwcX/B1v6FA8USTi4+YTa9uZQ87GkwuYl9zaQSq+i3NisIO8yFHe0SsraCjukvdcb7AX9MIR/MNW&#10;9lXujw58sHH+WA7A7vkfG9FXP3bHr9q5bg4yhEF0zM7DYnSg07jZGdtGDxwgfzZPNuSsH/sup8I3&#10;+sq34A87FHPYHBnBL3kj2uRA5oXZsAdtcFouTd/lGXzYwrZXaNACi8ThdrVZZMuvYQP9yCX0Yf/8&#10;ga/zSz7CVmCrnBiOuo5fWCpX9k8Z+A6/dLA/MUR7vmaMClnGFR/l6XICOEXWMEaMlo/AqnbBVKyF&#10;5bC9B+HlX/AOTpuvnUU9HDe2vuiF6RXm4BssJDP32RVdu48+9LvPT/gC26N/uuihWA/OzYMuuAJf&#10;KqiwLWP6TkZyHzKje3TDPYtydOGzortx0dDDKvyIuWySHci96LWH3/RCD3TcmkR8aB1ObtZPdGt8&#10;1/BJJ3RWztKrOOzDmNZz1kjlGPyGPl1Hh3yiNXoFsXb74ouMjIkHa7P+aYAcEi3tIKnAX37kTMYV&#10;L3qYXFGiYkaFjHZ9tBtFH9fmrhL322nSePrqMwsqPldMca050BNtjlns0a717sbm019PgggNIAIo&#10;RgREgCIgdbQA6iltT8ksJCWwnJYRuGa8gApIMHBgDXirFAMkzsfoLIAl7hKcDL1tkhUyGFxPsXta&#10;q9ABpJw5DKcFXkCN0TA4gR8tjLknfNrUFxCiq8SCAesHFDkpA5yLXI7KARg4IyMLjqgv2TRGFT10&#10;4dXcAh0jJXOGb0zjcT6grI3+aOSY+pUMkC95cUaLBr/nIeH88OHD8QOHtmcrLCh+WPyQYckTx6Ij&#10;MgUgDIUzAzaA0/Z8xqctI3KPAwMwDiaxZaT6tXihb/IBjIyNLdAno9VOUSPdOhQ/FHIUQpwVSgBR&#10;r+fgx3W/q6C6jS68mLtXecxpYau9a+jEe/8CK17Zku/AFPiwS/IExBUi0AqMyECSpj3naZEESJ2B&#10;e1uEgRP59UoGR6MbB/AyDmAlI/Maj07ItIUNmTrYl3HoE0/0DNT4IB9ybhdDiQL7AeDshZ+2O8pn&#10;tlgiz8f4MH9h5xIMAV9yJOGT5LTduC3HEkBnSYB+JVA9lRLsnevT07he1TGH67ACdujve9dLLo2p&#10;YIIWdBinBBbNfBsNsEIBxDiN2Q4WWFByZmzjGkMbiVTbvWdh1kEucIL8nMmMP9MFnbEFCQvfJm/J&#10;PN3yHTojezZknJ5q+AxP0E7WaHbgG+3OHdo6CmD8h043Ll/94x/sVlAT8PstE/4gsFUc8L0zf+G/&#10;kpr+xVzBBf/8go0LnL7zf7bsPqwRuNg6H4MRfM5RMVXiI8DzG1gnqXPNmJILOKcfXCX/kiG0OfQj&#10;Z74hMJsL3qJHfCA3+uFPMEQfY6BLezTAST5rHrTgSQyQkPB58xmLj9MvvNFGguE3WySHbIctoKXf&#10;SDIPffG7dgwZw1nSbEw8sYVsA798uKfaxaGeLPJfCxRYj2a2ra9FpO9oJqt2Bgr2dEw++riGB/fZ&#10;Kf7aAk5uaHKuEFWR3/ziFJ9xz3jGLm6LoehVKGg3KRvmg+7Rg/6wqbG0L/Y54994eLZQ8UTbYqqd&#10;Rmywp3X8ix9ViER3/30N/fiUxLWLogINXoxD9/QtdpKFzxVD4L928Np3dkkW9My+JIJ0BG8ljXRe&#10;rIcjcCrsoH/X6RyOkHM793zvqTEZmgOd+GcX9EpG9I1vtMgrtJfXOOaDpBZL5jQWmopHvpMH3VeQ&#10;wS8exRl6bmGNRtfQQm/m7EESDNKmhzRkQsbiZVgJr/AvtvSbJuYTb8hKbGQjMLwdt/ir0NhT6nyX&#10;ns0ntsMe+qY3Oua/+KLzsBa94i37FoPZSgutiiV82hj8Ua5kLjGhWEKmMAN/PUzjw/gRm+SY7ZqQ&#10;N4orYokznyQv/MuHK+qTizE2Lt/5Q5tDwQG9fIe82BEd4J/voc+cvrN7emFHrqFNfwUMNNIHeyuG&#10;trvEQ4p+f0TxBG/l93xbf7GZrxqHPukqfrV3v12lii4KS8bQtt2s7sEUcdi/Rdan4gJ6+r0Qeqhg&#10;7H55hL4VBlqQs2F5EhswF5r5AVsTp+EQu+UjrV+MXc7nM98zDl9nf+hmJ+xNTi6PELPZEftqlwJ6&#10;yJ9c8IbW1hjowA/5s+Ps23Xf+SF9yRfQy175HVmgx3d+ywfRArv5AD+HG+y6/26JRrhKBuI53MQf&#10;ffMjOIg//tEClnzID8/GEY/Np524DV/hEKzQH/6ZW7wiN7SYi+zRwyb5qVzXHGjhbxVl2W0Pvt0v&#10;90YTeuC0OGp+cnbfZ7q2XrEO0ZaOyZusxCV5DgwgX7EcBuMJ3e7jhe/wX/flA/IDMoJ7fETcoWv8&#10;wybYahzzw1FyqKACU2EDnRlLfgNnyuFhEp3Jg8hUTkUGcMX87cTHq+/ski20w1zcIVtjoJm8fVeY&#10;oIPiBf3CLf166EPmbAoGs1N5XL+/Rdb0J58lM7ogG3TSITmTuTghX0QT2bB1NFmv4EU/fMsh8V7e&#10;gVe6b2dyxZIKKOzQPbquUOKzMdshon2v5zRGO/XRNXdazmJLO2Fc72F3BQ/XtZ3FFOc5RuNqi4Z5&#10;z+eNzac/RsEgHYyKkQJhi39O7zNg85lyGAqDoTBGxsEpFeAxVu0qHAiqvgNtgQDQm4NhMlbKkzTZ&#10;ks0hKTJAACYCEdAD0sAIwJmrYAeAevrhqMKMTm1L5vTRDuABa2CnL14DMcbC0NoaiBaGhNeCvQPo&#10;9nTF2djOHLsnx8YC3ECkAK6f6xzWfO0sEJRaLLbwogtzcyTt21lC1q4rKnjFhQEDu54qcw5Ktzjh&#10;kBkQJ9RWG04FsPQDJpJkzukABnSiHWcBGgyJg7T7g6NYiJkTuPQEEKgDBtcdnFohxNNs9Kpg99sl&#10;FUg4ORr6LZH+i4/Fi0TZNfbBsNFtHN85AjBynZMJAqrt6AEKQIP+gCJ+gAcgAK7sF1iwC23IyniK&#10;M35jxbwcnywAYnoMHIGeYMHRjY9nsgNIgBsNZAt0Ax+y82O2/Ttj11qc05dx6Is/AW86d2ZvAiq7&#10;4VuSOPOzHX4LUEuctWVPPVnJ5tkkm5eICOqKFbaS9kqLa869ptMPyAn2jn7nREIpeOgnqWpbr6OC&#10;hjm09Z3fVjDguyWfxu4/5xhH8ca8FVTRnB9IUvrtEvPjn9/xtRZvxtbGZ8mP8fuPPvq0C45PO+tv&#10;XDgBH8iuxRgfaRFK3g73+IJEQiIjYNGHsXqdzhzhHrrixfxtdZawJkMJpT6whi3Cw43LV//YKn+1&#10;4Kv6z0cdvaLjEPT4STu2+BP7FNAFN0EXfhiP//I147JrPsIm253C99ouzs/bUaAP/zGH/zKDBvZN&#10;rhKdr1+/HvNaZBUU+U5JjeAmWSiQCo54ogP2zg/5NjphMtvnN3yVv7UtFR6xfzrRF/+SOIkHWiWB&#10;+sFV88I42EpHCsdeCWlc+AYz+CrZ9BsK5ocn7MfYeOKD4hgbYid0zD6jC+a0wEeDz8ZCK5vk63AG&#10;LXjlBy0c0I7edsbQCbphAd0Yz7hsFU3iENsqOYRT+BBbzGlMMVQ7uAU3+F5bqOE5OsRRNt5ind/w&#10;N74Db9CMVvPDI+0toti8fnwCXXyHDvmMOdgWHJSA0wGdGsd9c/lcMY586dGBVrybTxs2TKcSUvYD&#10;/yts06GD7eNdf/bLtuQh7EdsgNlo4qv0yC61d5+c8GFOMZiu0M7+0Spumw8N5UBsnW20jRsW4J8t&#10;sUmLVjlRRfISaXhAB2SLVud8hX+yFzGLHdAXWpJLu3PMI6dwT9sWJa4bCx7DH3aFLrFCos7WnLMl&#10;46OHDaAJvhtXrsOm+Ypx8cS+2YV26ICVZMA2jFsBpN2trpM1WVS8g+18SuzEB72xc+O738Me9u0e&#10;+eKPbRjDmT3I7YxrDOOV/9Ehftkn3rLjYpt4VWFCzGO38kX37MLwKo441G4s9JOD2GUHxcblO38V&#10;XtgP2+frdFrBSrwzt9ghfvHbdiriFX9hCD3hjV+xTQ8lxEPx9scff0Tn8aOtYjH+21HTeOShLd7w&#10;T15sIHmJr3aoakNm6GJT+uPBvD0Fd5/8yFPBRFs2gk7j8wE2JZaySbQq5mjvO/9jY8bVjh3ACnFH&#10;H7k7P2YLsI7PtisdregiQ7aoL3vmD9YeaJQjiNVkzb/dRyNZyvXMSx54gRN8u99vgwuusRmyxGsF&#10;Jp/xSRbGYe+9dsTf0Wssfs+m2bO5+Cc75y+u8X/8yePhPhrxZkx4DhPEC2f3YSjb0UZbsZO8+AJa&#10;xFoxrIfc4qvvFVX5izHEeXJke/wHDovh6CL71kYOn/VHo1zAPPgSc8R+WFkBho7MgUd4AP/0RXPY&#10;I47Dazoij/BQzIIF+JGfwFs2yWbDDbmFz3RDbjCvhXG7NtiDOGVOc+HVWHhlU8UdvDjjBTbRnXt4&#10;sS4Re8V7fdiPceRS4pXvrRXwTFd0gQ7yYTPsQPyTk7XbBW3k2QMQeiIj4/AHdti6ii7wST5sGi5q&#10;224T8qd3eCyWW1NZf5AhuZG3PnJEOY0xyEc/8QXv8NfaxdqIPblmbHLGa8WOihm+O+vX7o12dvRK&#10;TgWLiinatCPEWD5XvPC9+xU72kVCnxU8fC9/RIN2jeWatujWPrr0c7+xtHdsbD79MSyC58DAukoy&#10;J/edIwNMBk+BhEsRvWYD5BkA8ALsvc7Stl1Gz+AAH4FLxixuCY9xMXDjGrNiRAuttrVXiQYEDKvd&#10;JABKAsjQfGbUnMF38zqMKQj2Gwy9M2kMffENHDiuMyA1D4PmwAy/Kj+gB6joMqZg1W4cyRM5Gtec&#10;7UoB+hKQEhLj4YFMBAz0tKjryVy7Dyi1LVMMX8KhYGBR0esznJOBM/YMnXEDql6jsXAhc0ZeJdA1&#10;hRCOBwScq5yamwECAWNIMhVo+g0DAC0pMn+LCvKrmFLBBUhwOE9t52+rVCBxBhjG1c61XsNRXPEk&#10;/Ndffz2KLe6jwTXjcQDg0Y9Jaid5Zp9kgB6fAS96tXUIROTI7ukI6JNzi81owKdxHOTPNoCYsz5s&#10;A//kYB5gZX72DSRaKKKPU3LU/isQPegHGPWpQEP+6DOeM4BmSwDT3D1JE3DZVU/gBDV2BYx76lux&#10;BMiyL7bGjxQpPOWVRAn+/WhdP8wqGew95rahsnkJovsSRGP0+yS+t3skv9DWXDBBkjp/C0U/BRuv&#10;BPner+SjQUKoDwziH/y0nRnmwEfvPUtKet3F/bYkS7ocCjnoaFHIv/gquRin9/jZAV32xIR8+VrF&#10;VsEdPrHxCpElQnDCeGQLt9CO73aYkF+Y48AD/p1hJB7ZIF/ZuHz1T4LD3yQRvZYzf8tEIuG+JCT/&#10;k1y5py8fFAD5RE8A2DU7NYZx+RKc5hswQwCFJ9rCk3aysP38n88J1O36kvCwdTKEu+xUcC6Q8gk+&#10;Zx4yqfAsUPKtEk/2brcajDKOGAP3wy+04t9ckkK+BEvQa1w6bYeY+IZG+qVD8Qte4p0tkA0/lfSg&#10;Gy7AWbzAEv7YzsfoFQNaiItRFiRsTFxCL1/Whq2wAZ/boSIB81mcIBt0tfglA/yZFy7o7xrZGoMc&#10;2BFe2WdHT12NZ2x+wi7ZtzjUDgK+y9ed8VRxg9z1R7t4p6+4T3/kzv/YMd3o43MPMbTHC3y2G9BY&#10;4luLG7oWGyWMDmOKO+yzRQO/woMkiA7IhO6MBVfpuocZdEUnxuXH9GBMvo0XfLrejoyKTWys3S2w&#10;la/DADqkN2Oza3S3q0O7dCZGsi/zkoMcgszItyfd8h/8iCVkRJ6+k6U8wZj4JC96gjvoJUf0tFOU&#10;r+CHvyZzY8kvKjSxK/aBXnPBIrKwmINPruGLXZqDjdFjdMNM8YFP6IdGfYzfQhKe8UFy6QFQT3zJ&#10;UoxkY2KHfnIxvDmbh6zEUnTzkRYkdNpCrOSWj/aKlev41p+vi88lu2go73TwfXKLJ3KB+z7TSbHC&#10;dW3waGHvP9SIJWKTgr4Cw9OnT494xf4VvHyvcOC3TTYu3/kTa7NNB74c5MEmxVZ00CMbYZfsWpzk&#10;v2QHI+iJnZOpe+JMsVZxAG92g+CZvtmvedkBvZBZRZH+M5Cc11xkFkbgVw7Rgwc+zY/4AgzkO66T&#10;MSzBg9guTqOLX5gPrWypB5HGowtz9XAEtvb7LD3AgINsCJ/l/ORSEdQ19ok/9sqetHefb/EXc8BC&#10;NspP+KdciQzYMJ4VS8iA/RYH2t3KxvFMXvhsHUKX+vgulpibfRvbZ/hkDjKAabDOfGjmD2zeAg7d&#10;aMj32T25tvsEBqDLAQ/FTxiCBnS6Jj70gBvG1ca4sMfc4juZmlts0U4ccc2c/AzWGMecFpnyWnSI&#10;L+StDdy2juCP+OFP+lcAkiu0MEej+2iUcxgXzebxWe6AZu3FcLbBr9kMHJC7iO9sjVzptdiIZzm/&#10;udkE2xIz2g3Dd2Aq2tGKZv3MIxbBFrZHt2KL/Anv4hB7pT+8mJ8M5SNieg9VzS9HIsd2tfDl8il0&#10;oomM0EkfeCYLMoShfJqdKqiIm+UZ/KFCBrswvzMa8IRf41ivacPG+Aj9lBeSBd7o27h4oyPt5YHy&#10;BPZJPnhAN5ts7e+aXK+d9OWMChM9RG93B70b13VjaMe2K37MHSoVPip6OCp0aVdRRvt5z9n1NgdU&#10;fGlnSf2MPYsunbX1OZo3Np/+CJUhcFgCBxwMkcMTGqUzYMIK6Bhwu0oYV4uFtgc6AyTK6GkaQ7JD&#10;QbJL2BRvDg6vLbBs+6CFDmBqJwgjzsgAic8lpmgCeuiIbt8ZF2cSGIwlUAIK/GjHwBkSo2Uk6GHM&#10;HDkgwJe+ANE4FUl6LaiqMEDsCVxJTzRyGPORL+O1cEOrJMUYPVHgyBwgoODIFM6Z2zrGeSXEVfBK&#10;ohg+gJNMtVWe8WvrO4Nwr+35nCCgatFjXmMwPIauDwe3SJDwKgJwTm2cORDwQlNPMTNijukzGrxe&#10;44m2gkk/+NorORVP0NOrOu006b4+Ciae+j4+Ph5O6lA0EcTYlQVcPzZJHnhwHR/41y5AAl4CF72V&#10;yAFq9zlNu3DQhX/XgSm/YH/k5DvQ6egJI71VBXfQG6c0v37kRD7tgukpsTbuaQPIAC970N/Y2roH&#10;2CSp2giebAwP/JDNsju+BFwlA+yVT/GhdmNJYCV8khCJkbOiiQTZvXadtAPFuVd1JAMVPfpR2Iom&#10;be9VIMmXfebL/Uhs/foumXP0GyZ8DP38lu/xM/3hCdorduSLeDRnT/z64VqHMd03ngDA93yGT7DA&#10;AcP4a4kIW3EI3nyXHtg73RTEe0rKFsgbdqKJL7cjrt0ueCUDtMIRZ4kfObgOG+iQXjcuX/3jaxIh&#10;hQm+2O+H+MzfFVa14e9wl/3xAWe+z8/8xxpt4YmEnT32dEp/RU323dNtPuYaTIABMIWM2Kt++QdZ&#10;2T3oX4ObiwzRwK/InByN2+tQglpPzuiGf1SYEczglUSCX/MbvpkfoB2feO83l9AhQYNBsIGu+I7X&#10;iuCDxISf4Yf8jCM+wDuvE9IL/zKGecQL9iKOwGy08DU7KlwzjvtsVywQ/8QIemZ72jjECzHBGMYl&#10;N/Pw4Qqc4qZYx3bNLx700IFc2Jv5KwDAXwedhHUSUzbJTtmymPPTTz8dtigmO4pLfLZFNBv2Ha5Y&#10;aLTQtWARW/GA/mxdG/csdsRqMRitxqUD+OV+CwMLkSdPnhyLjbYJt2NVezbAPtkPebAlNtCOQTER&#10;7eyY36K5J63xIC9Al7bmNU5PRvm2/iXkZEqW5NWrWu6xdePRAVxnO/jT33X6QqtYQV/mRKv5yci8&#10;5pm7AN03Nr3Ts3HEUrFfG3IyLxvXl43CIN+NZwy2hRZ0kT9MoyP2Jr+AvXhCMxnIdcgW3TCeHZC7&#10;MYxnDvrCO1rRAGvp0z1yMVa7etitOdkEXbN37fRls2SJRjZqkc1mjI8/+je++fEjLsmH0Jmtop0u&#10;ncnGPX3phT59l1/AHTTzewf64AafZL/sR/8Ws2RjfDy4zzfJ37zsGT7/8MMPR+ywKPadfNsNKR/l&#10;u655AADf+0Hzjct3/p49e3bYZ7t82SndoLUdLmggT/arDTsiV23YpP7iZQ9K2JYYpMBDHnRU7MQD&#10;3tkDHTq7pr9DGzIwJ1syBx7F6HILxSK802W7DdBBn/qTDVtjQ3DX0a5uuiz35yf0xMb5EL59Z5cV&#10;b8hejoGvCs9oRouj3fB9ZmPuG4PdoREuG5vc8A6P2QRbcM/YrrFbWIJe/JIZ3+Fb7C580Y7dkAG7&#10;EkfoQ7HEdZgOG7R3nXz4EJroEa9imtwQDXyhB5nw0n16FsedK/aIe9pp45qznAVm8D88wn+xEl9k&#10;rL+YJrdFB374nxjBzyrKyPnRzb+NC3O0wTu6jY0nBRVjwmK64vPwzP0WtfRpfjIzVgVPdLa+ogv+&#10;aTzx35nsydN44pycAL3sl32ZL2xDq5jcWst9eA4LxAs6Mla7U4yHH+fyN5htvHbXoslc7BL/chWy&#10;oV8Y0QN5PopPeRMexHg+iFc5UIUotMkn6QPuG5MeyIMdo9l9erf+oQ+8kKlczlrENfSKET2wIx85&#10;XT9TAPfwSr6tDcmidSV6jamtNRbsJEv+rw3+zUVO5KYtmtEpztK3Ma21rOHkZXgn63LJCiBsoGKF&#10;NdXcTSK3rB2dt3ukdtq0M6QCyLynf8UN3yt4NH7rqb0TpQJKhZrmbowe3G1sPv2lVIJjCC2IW+SV&#10;bBEigxBsBccJ0sDG0zlBiLFxBsbBkCi77VeYdK4yWIFFICpAAUn3SuSMxYFLanri46igAxTQpD3Q&#10;FCgENWMZF02c3mEMoIE3zibZzOkYPeDFS68mGEfQQOtcyJFDT2Q4F3AgQ0kmmiWAJbyu4ccZWAsc&#10;xkE7o2aUjJfMGKlrHMQY6GSoHN2Zw0256ktfigQclUED0LbmAylG0i9OZ0QMiC6AlDnNR+ccwNl4&#10;Fhkcy+cqhEBKH3KTrFok+C5R19aRM+nf75H0qk27STosvCqQ+F7hxGd9nPVTNX3z5s2RnDJ045un&#10;6qIxeic+20VfT2bxCxTIDbCzBQkWW2QTQMW9XqkBeMBSH/IiH/qmz4Ix/QJYwY0N0YO2AlaBgxOy&#10;XbolO4AFfNhgW9XJsh1JaAVu6OH0PV0wtnGBPX+QBAjq7IjdSzolC+1yYL/8oMIc++3JS+9lO/f0&#10;SWIr+LdFuXd5K0RIECVQ2kteShgrqlQwMY6FVDss+n0T7R0VWfiWoolrkjPX9O2pk8TP97b7VmiU&#10;gFnwScrcc6CDn6LbWJ6gGXf+jgm8Mgas4KtkZh74xgbIGM6RO9vQjk7yrZ6O9GSJz5M1vCFvfJpL&#10;skTW7Sjp1SZyrJBUMasCKrzYuHz1j52yUYcAW7Dmh/26OXuGAQUmgbHXxvThV3482j0JkQBiHLYG&#10;XxS54Q+e2S+MeP/+/eG7MKqCuqchfBImGNsC4PPnz0fxge2zZT5a4ZevtzAVlNHitTh0kr/2/Aku&#10;G8+87J7voRVNFlHt0KI/Y0lAW2xqi06YCG/JRQGWz7OlCtZkxcclUPiHnWTBd9HGRsRG/trTcX7L&#10;XhS/2BHcgd3sje3AB/HEfTEFPeKXNmQmmXdfkiUBQrOzOMFG8WNMY6EXX/j+9OnTcV2iA2PooAKV&#10;xEkcJ1eJGBtjc+1S5Jt4cPSOuIUCW8Y7TGLz2lc4QTNaYVbFWjIT78yHDrSTp7ZyhXaAagszFGnR&#10;iQfzGI98yFI842Nsrdcv2Bm/8J0O4HgFNrzCNAkn2RizJ2XoNjaZGlPMqjAgwWSH5Gv8toPzfbpv&#10;F4jr7Ijs4IYxzSvfgP3mNSd62Sq6yBE+mAsOk4c+Yoa5+Y7xexBFduTDrtDqfjYgxtAlG9HXNbzg&#10;seI4P9CHrblGhmK+8dkUH8Sj2C5PcN/8CtSwlS/ATrjtO9smb7ZgfPbWDjyfYS/cZTNsswdT8jcY&#10;2GITL/TTQ6NsmtydjUfv2pK53AFt6HS/3S/GFwv4vu9shjzZu35iIz314Iy8yB8vcJcO0Kkff6Bn&#10;umSjrpMx/vgm+xQv7CwRS/DE7h3tFmx3omvGF1vQRh7i28blO39eQxEv8ILeinR4EDt6lRMNeGEz&#10;7rE5ffAhpuChVz75s/ZshP3SBVskA75pfPpjPxUmjDd16rpDrLU7xYMIOqFrOQHbYSv8ju7EPlgj&#10;52Zb6EZXBRvjwxS0k10PrPDDZuBIhTJ+zxbwoX0PHvBEPvqig607xFFn88Mk/mlM8sQzH88fjTFt&#10;hv+QBx7066GTfuWJ5RDwRjs0KeTgh03TA1tg9+xSrsZvyNPcYhXfMEbFPzZPL3xBTivXbccguloY&#10;6sd+jSkuw2ff+ZTFt3MY3Ws3vYJnbhgllvaQ07jyXOPiTSzxQFPca7cNvsnL2A48mVcf/ifeiqvy&#10;inZwwaS5w9NYZNWDAt/NZU1ifLrBqzGNgz/XyZCPkgE+HcVM18wDH8yFD3xpzwboF3bDPPSzKfy4&#10;z1bxL/8xn+/0XvG9tURxxH3zGEf+4aDTbJCu6IPuxDF6LE6iic7Jmi7onZ/SeT8rwP7wUkHa2k7O&#10;1S6ZdrOKKfi05nG/txF8lvfph+ZyWP4EY/FiPWg884uZZEPX1oLigzlaD5O9czswfDae+9Z/7cKX&#10;t5XrsbWKHM59NwZ5ud4OjnaGVLCYhZDO7UJx1qbdKbMd2RnTeBVHKtRUMCEv7SuY1HcWV/SJhvpt&#10;bD79McQKD5yXM3CAgjvw4XglRy3OAGBVv3antHBk+FX9OQdnoWDOYQzAClQraPTOP7A3HqNiwACP&#10;AzhK/gQt4AX0GY6D0QNjixIAZjzgpb058cO4JAUM0FiMsAofZxdkgHuLtF5DAIw9QWHYjM7YAgfH&#10;dpijJ48lGOTYNkPBkMxqbxzzcwpOxdgZdQ7uTAacqOSf8QM9cmHo5Npui34TpEUSA7PYZ7yck4G3&#10;ldf4VXyNx2iAG8ehL4sZY/TUucqixYwCSAUaY9E1usxlHrtBPFHWj0Pa9WF3ST/w2u+WdMzfM6lQ&#10;4tzukoosFVeM55Wc/n89Ov13oAotwKOCDX4BLDDhWOjGK0dk8wIWHdBV9kVnQNBiDjC0EORMnMxn&#10;fgG0gSO/MVZbkdsu6prA0JMS4Fr1X0JO79r1JM54aCBPtgBs2UOFrYolBRo2zx75AbtnnwI8252v&#10;sEj+LN75m8TD2T3t+FqFEPYuGWHz+vV6S7uztFPcsC1YMaKiR0+RHG3n538VT/On3mOuQFKypb/5&#10;GkNfftJT+ZJVtPfaWwUTY7fNl582l4KPRMb4cEACRU78E04JJnQSNsC1noTQJ13yT4GeXtg5G+KT&#10;gps+LdrpITxAA17mu9+wCq61CwZ95JJ8Kj6bf+Py1T++x2/DAgt9PtCTAIfPBSm+yc/4cxjd+7eC&#10;CLsreRBA4AWf8dskfECwVUDhexIP/gkXBCj+ys8lUvrCDgUQfgP/+ZzkRzA3r7nYNMwRlBUoXNdP&#10;MtWOAPLmB+hwTQxhI8bBv3n5CL8zt3H5Kf9y0CO9WpxJKLXTHm9o45PtXpHMshE+iC+Yoi068A9H&#10;tGcf2sPStsLTuaRdTOHvFT/YQFvN0WV+PPAFdg972iUBM8QR4xgDHvUE1tk1/LBHSQssJKsW3OZo&#10;2zYZoYuc8FChGJawcTaLLvS1Y0B79JEB26yo4Tu7ZrONQ6cwRTvz9moSXtqBKXZVlBFHyE4sfnh4&#10;OOySXuAjvKZj9+A0+esrNqEBTSXd7NM9OtOHTunFUZGhookznuiKf/ANdsZG+Ltx2mHKPoxPvq7z&#10;b9fZtpiLX7YI69mhuciBLF2Xr8AY8tTGkWzgTQ9TxHTzsD9zwBTzaS8ewEA5TU+l0W4+esCPcdiH&#10;Pu6RYYsENLRAZA/GNrf58ElfdI0XcaOn6PCvYnUPpci9wlivXMItNNNjhSj8oINe+Ix54Db6YQTa&#10;5FrZLb25px19u+8aWeIFrW35N3+Lr2SPL3KqLb/BI57wgRY6cZiTLLQXK9BFvvwcH/gSyxQDxDfj&#10;0GFFB/GEj7Y7UHHFb5a044MM/b7JxuU7f3RQLKNXOkAHWc9YQv4V2/vxdTjifg/4yl/lnOTEj8iD&#10;HTizGXhVXipe4V+xSF+26l6vucrRtRNTyYJs2DTs0Ncc7I2MtM120KSfMZ3hBt6MiXY8lJu4bt4K&#10;FBV0260lZ6ZbMsAvG2B7dE1WfGryVaGI7isUZa/6G8d141f04ot8nJzwQu7sGRahgT3owx6NTxZy&#10;i3a40x+5sFU4g35joRVGsXX2ayzjwppoZp/FcRjPVssDrV3M2e9N6GsMcire86WKJRapfIlv4Eds&#10;dw3/xhbn7dbWT0zhjy1O+WIPQM3Nr/HsurhufrTQsTnl1frVVoxArzHbSSGWsxFypwdzianyY/ZI&#10;dvjRnxzQ3gNkeidr+VG/A4Kn1mxoQ4drcmoxgs+H07A7Glq/wjRrLnpyn96Noz364G1FCPywDfYl&#10;N7KmaWcenmAaOdMt/Tlap7pnbSTfIs9yTvRpg0/5hHt4h/doJH/z0A9ZwmTyKT6RmzjAtluHiENw&#10;1oEfNLMrcuw/8sC78LHipHhsrUQeFRLJUx95FJmzY/rv1RtrEms9eZ8285XwiiJsosJJhQ4HmerP&#10;p+YOk1nIkDf2sFnOalz2W9GkNr2C0zXj62d+fc3juvMcs2sOczduhZeNzac/oN+TTkYomAABCnd2&#10;vUSwIgUD7kkBB+L4DFZiwRApvVcMMvqecgMZYAtcXTMu0OSElMhgGXjVNfQAODQapyfogFExw2cJ&#10;SjtUXGdkDIlRAxIOLXli3AwXTXhp4eKsfwsb39HVE2TGzNkkGs76uo8eARON7TAhF0Gl7ZyMl6Hi&#10;r6IK8GpniYPcGADHBAYSAPed+44Hhs45LV78qKLXUjhkixfGy2AYpjF7DYehmJMMOJe53Ofg7RZx&#10;nXG2NcwTZ+DAsbXXjpHRDwe00GDI/qUxMOXkPuvHoews8VnxwSKroomjQgm620VSmwol7s8iijYW&#10;asb0GU3A3/jkoY1kGKi678m6dwmNZQu+6+yyxQ/bFMzog9wddAS8AkfBidzZMkfjXEBEX/bJvoA8&#10;4JLcOdMRmWljPMmtwOnMnrNJttj2wgCYbgU9Y/Mp+qrKblz90Tt3krDXaf8t3Ps9EjYomGs/n5pp&#10;LzFwZu+uVWRxSGokRBKe+S+EPVlrZ0e7SyQPjSmx4BM+lwRWHJHQ9Z9x+o0Rfd1Hi2QKvkiC2m4b&#10;PpTkl9ChTXu8z9de2nmS77UDB4YZl/wqAPMtQZGs6aQFi+BCH20Jl5z0NEKfnijx8xKwdpU0f7Q5&#10;z504FVV6GmUsWLtx+eqfJIbf9hqOo9dY+Csf8J2vwogCWr9P4p5FDpzodRh2x9/5DFuE7fxZe+2M&#10;xe4L7uGI+fiihTzsMZcxyV2SAJfYvH4wib3zK+17J9ghkYMxsNFnc/V6EcxoizK5mdd3+kOr+Y1P&#10;pwK6YM+OzAUfxBzJhH4SD/JyXewp8PpsQY1/PgzvYSR6+Co8Ln6YV3sJV1vG+Sm7db9kW9wzbwki&#10;O2az7J1tsTfYw9/JQAyzKNO3V8LMra3CIjygE1jDxvEDc9CIbvRrI97pK1aL5+SBPrSy315160kc&#10;+mCV+fHYE3q0wwL2T49oRL++xiFX98Q4PuUzG9cX/eIZ3OVDsLadj7CNb9IFXtge3aO5QrbvdI93&#10;tlTRh64sLHzHn77akyW++TO94Il9tWPIePwcb9qzSeOiAS5XnDIeOl0zPv0Yi858pseKSuIhu5AT&#10;kB97If8WSXh2D5ahgZ7wQ350LnntiZ77aPmHtDtdlazotjAsqKhlh+3935igWCCKbWmpZXt4Ft97&#10;GET6I1M3JJm5VjSzGbOJGbFyw7ex0WssscvcfCh/4jM/Rqbm6YQqGsnfdX6ffPka8qcf9yvmwWU5&#10;DHx50Ss/b2y4ICdYRqvxvOOPfPKF+TLxi+3xfTBOB/qbo9M8eNGG3vBIhuVQHeU2jgWDa3QN32jG&#10;I9m43m45+zeea2SpXXETFn1HQ6eOyyPFSMUP/8XFY3XiiuudkOw0hVjGj7vvpFTFhQoZ/Pnplx/5&#10;6ySGONGJDC/2U+wjI7pCG92SN5302FT5QHFcP3IiR3IxFn2SN9x02gMf4rqij5hsLvlFj/P4rj8s&#10;tQFBV21e5Bf0x0c4cE8OIb6Tm/n1dU3Rydho5jvE2wpebT6hnQ26VxG7RSU/z+7ZD1r4CfaMZ/Kj&#10;EzKCCS94g2s2iD5YYO94Qx+stjAkG/yYi+2LGz6TG7vUl57IOdtEN1myXfJGP7nws3wc32MMeOE3&#10;xUX+sAKqHKM8w325OcyjXT/+SG5vYWtOtLCDHqkhJ334/U7QkYdiiYVtsa6Ybn68sjX5fhsj7EWM&#10;rw89kqO+PUZBBmwLHcVqftV9vgdt9EIuxdZOQ9IBm60oQ1bGbvNJ7KyfGOM6nJGvvsbBJz8Jk2RM&#10;jzBDFtYE5hF74Y2PJnt85p871WJs+sUvLJmfjxKv0EZvaNEHT50YJd8eXzYG/8C/yImsOzrtow+9&#10;8LltuhrP/HDqXR/rFPJrs4I85VPJk3zQQKd0we/Cgvv0RQZsAz30LdZGc5tTFeDM35qaTaGpf3LR&#10;pg3swgb8kY38UX5ItnQAb+aWN4rJ7qMXpio+VCQhwx6DqbBRsaTTHZ1m8b3CyrarELLtOzlae6/y&#10;XTKtMLL35LwVUyqgNHft3Dt9880fkFB6lV4LAArghDgXRs6ZWWgAI8cCoJIriiFoRoAJxkTgDN24&#10;nKb+HKOXBUWnQKqCUawxgdeLQgHRdQABZA685xQtTLwqmAh+3tENVF7oRyOQlwgKKu3Ec/xVvy2y&#10;vDhBzrMgUGLAMbaTYF5yYKQCThXyFpwlH8Y3D0MnE46hxzQswtuZ4nAEe4seyYfg4YVn/dGIL0ZI&#10;NuQEnH7gFGABVGGBofTcunfjc0qcofF9ZgRA0SMjDMw1bTkV14zNgAEMmADUdX20kbCV0FiMON3h&#10;1AeD4xifPXt2/V6B/wijuGH3k/NV1OgUSEWQiiKuVxypeFKBRBHFu+vGMJ4TK/2AEr69ONhOrah2&#10;djQL/3jQ3skX/4oZvwIoJyJ5gw148U6v5E0H8CeocTLkZwHCsdElHXJcrpNvCxLOltOpOOc7LLcL&#10;ATscPYcNJx3r5hRhlX5z/O30C05oYgvGEUDhTpDvRIX3MOe93Z92jzuB0SI+W9AGzjlqNimJqUAi&#10;eXJNX0mOgkmP4WjT89CdSKlYY87shj2wDYlUPxZb8aQdK2N34kRCy544dHxIACuYtIDz2bhswxx4&#10;NkcnOdBiHP35Bf3YL5r4OcGsY80tCPkr+hb46F7w8lkSI9AIPJIAupTg8DH60gvfaB504J1fQxf6&#10;vNCDfwUhcqugpY9Fjrn4vNMv3/snAYJ5xUPFiyr/AgQbFvTaHYBddqPo4L3ndvVjV7DILxhTUlDi&#10;stV89/grvkNwcuLLPPBqLDZnHrZBduRLfgKrefljGJb0CFCSE4GXjbfLRR98lT50QF983fPnz6/d&#10;MYUfbdknW2OD/CkfhdcWkvqgSdLCHxiT3MWkTnjpxw7ZGhmiWWKAB7Jj18b32TjsUXuxkQ8RJyuI&#10;kgFfULFEXGlXEk7YC2zDELl0KgQWJUfs3/h8vTlghqwkQcZDC5mJseRGBvryW/qIE2iH4XZY+Zvm&#10;R1cJG5sgIzYh3knuLA4qdMA2m8ifoUc/fJOV7y3eOqmFRn4FfdrxET53skS7io7ssiIlHYuTfCr6&#10;8SnW4C1d2fWCA+NLKsUDuCw20yUcdjrWnHSJf/3pBi98Pnnija56rKsj7e3sogPf6GLraOHD6YRs&#10;zIc29yqqV0gjY+No43O75frxEWRlbu292ihCJxo67UZe+ruH7hZW+sNRvpKs+TdzwoB++DYGzJq/&#10;49qw0SkAfgq9sIsuckUn/8qHwoyxzcNvod/c8OtzRQT3zN/GWbu8FWtaMNN5m2+utRmETnOgA07I&#10;kv7klvTLT+IBPmCPLtgt+9aWnjqFRcdk6Lt+sG1c9KKn3A/vnah0ukQcgl9F7VdeeeUqirgvvyQb&#10;vBqPbxGv+lHUTnGefvmRPzYofpA72ZAlP0U3rouD+KIbNg2TXnQJ+/ill3JkhQA8wwN5wRDeybtF&#10;Xqc6vMyLV/1gEWbonv+iFz6KXVVIcQ++0EmW2nUCKUy616aNz/RYLkDerhuHjcA0X86nwH6bGGzU&#10;wq5cDe1kUoGQTuGIDPhAusJDcR4vZFbRxec2BHznj9GDXvkaHHbKipzJFY3uwx47NL7cSDuYlLu1&#10;icKH8xtkIh8xD58E4+RvPDGKv2FXvoszrmnDbuSY4qG8Gz1d4+/5SrivcADv7pOfPj0ygndzZB/6&#10;iA++y2fRq5+Y3g+bkzUa+El+1SKfvFxHp8/kKa7jyfjGgAMylRvgBU3iDdmIm9rKNeQNFU7wRd/o&#10;Fa/Jjc7JkN363qYseVbg8u6efmiESxhwvVPd8hU6gSN8kgU7kOvgV2yhC3hEJ5orKFVEphvt3EMf&#10;WvhUdk4W5pcDwYN5YBFGYYTe3O/UBpsxljWIR4HJl29EN90Yh4w6uQrnxqFT8V0/uZs5+AI2gN7i&#10;224Q6EsG8jZjwgKbIFu6V/hAMz3DkjnbRPBOpmyfDOhVvmQT3MY8vszlfievOmEsNuPDHPKsLYRU&#10;2HBvCyE+d7qkUyf6eG+ciiBbNGnDrzVeBRbjsAlyaezmaS17Fmbq714FldM33/wBoiCQk+YgKAfQ&#10;ABFAKogwbMIC4o5g+UzgrlOQsTgTgalFC0VzNOaoYkghgGhc75RNiYApyGlP2RUvgJXDreJuXI6s&#10;AM6w0cSw27HzjkbBgWPsP354t8ttESdwdsoEnZxvi6wWZj6jYReDLcy08TK+78bQHk2AybFQvIVA&#10;CwnGyYmRW49ucBYtiBk63siegSkaKEgweo4HoBQPFE0om+ExHnoiR07LNSDPYboHFMZrEcSheQd2&#10;i4V+4JHhdpKEIzJfx6zM67/VKIrYGUYTkDIci5l2mH33qhDS75hULKk4UpsevXHd906h+KxwUvHE&#10;7yF479ECbdDXb6EooKCJMbjf0X8LO8UcPMUXuXAAAhunVnGD/GGPLmCSPDkwsvLOGTJOmMc7Hfps&#10;HDZA72wIlr3gEN6N7TvbYnfmgV/3vUsmq04LLJKUHH+7hnDfThj7gjnYs3iRWHXsuMIkbFY4URBx&#10;HcbZRHhnT/DMNhQxnATx2bid/ujEiTE6UdJJFnP6bOwKHe6366W9RFSRxDiNy/7YoR1TSeh5MqMd&#10;QfNm867FV0XZPSVmDPfxR55e7LEddXogS/JvYauNe+2o+C5oSKIEVRhoISPR4pP4yXbZKgajrSIq&#10;/GhjfLLBdz4R7dFgDFg5/fK9f4JWj915FxTZAPtgB+y2Y43sul0NwaPEA4YrlLYT4b5+nVpTlMmu&#10;JUB8GbvznV8wj378DBtGg89kyD70VQDxmd2xHz6RzCVzijb8ilMT7KvdH36JzfCnAjO7lcyis5Ne&#10;fCy/j3f08K98n2voNJf2xuQj8EYWJQ6KCxKedgYlLOYt6KIdLehud43MBGJ4gT++gl/lT7K9TjRJ&#10;wPAgJpmDvtk2f5HPgS2JvgUBH87/tlA2BpzwMWIFLOJFAoNuMaXHFtACu5IqMjMe/4Vm9LAluGcT&#10;MGrsTnPAMRrcQ6f5xVRz0qPYDtsWv/jGs7n4L7JkA/hut5ffgAFYkCd0Wqh4SpZkDVt0Ih7Sk/HE&#10;LckSPXVMmz7pgD/3nS37LrEmd3g0HtniX5uSd+NoKzF0Dd8W9+xHbMUr+bQ4pBNywn8xwHzkCYOu&#10;4Z9/okOLhzZuSqDJVHuLP33g1Rz8Lho6Jt3uO1ny+/Wt2NaiDx/07B760Ko9mZEnfYo/7aqzA5jE&#10;J/m04CI/3/lEc5AFmszRAsm4bd548XPFGPoxPz+OZ3SQK9l3CoRu0Wtun80ttnUqVx4Fn/SMXy8y&#10;qjANb+WZXmimI31gXFv2iQ/86o9nOHSNHFwzjs/a46/8LNkXX9BFB+KSzQGL4jYd+G6/M6Iv3eL7&#10;yZMn1w/Euq5ocvrlR/7ouE0M/pAO5AOw4joa5LHsvBwDX/SGDzIjI9fJwHg91gTL/A9e4VVMIj/f&#10;ycQ45oEF8mohAuvFaPon4/J68qvQgjY4qYDhM3rwwQeIifhyTx96hyM01LYTVxW8zM2e4MX9Tif4&#10;LL62sRndyc39Cth4hjnyQD9/BS9iE77xwNeTYUWk4jL8mM/nii9kSwdsVJ9s0H3jo519+wwPfAfc&#10;0yU+yZbPpkPz0RubEaddJ198in35KH4X7l1zH0/kJI6KP+zUuOJovhLP5rAQFBfhCL/64B/ddIAG&#10;tmcu/lVsMVdrEXhyj/2y6YqwxuSvjc+XG09s4WvMz9+Imcbka8ztWo+Z8BF0C5cVp81hLeI7vsnZ&#10;e6dgKkrl39CKNveNRwb8QnHRxgxe8YhXdJOJtZL8w9gVU+myUxv4Yg98KTshi05LVIAtRoiZLfjp&#10;GQ7hhXzaIDZueSV65VvGQsv6Nrjp9K57+eA2k8iTjZBLRXR00rn1ILnxE2gmdzkOuuCJDGBTnkde&#10;dKSf+dBnPDo0B5rJ1liu87d0Ju/yLo/Sn+7w6Zo+dKtI08kYcumkh+9eFS+8J4c28CteVDDpO917&#10;7Vjd16/fKWkTX3/ftde27xVFvKIv3XkZs4LK6Ztv/hiuBQJD9w6YlEnYXoBMOMBP8JwwBQEpIAIP&#10;5VZ9BzYJgHcOk+Ow+KdsjojiOX0gIWRJtrEqlGhff8HMAqjA5VpJhbGALWeIPiBmUO30a88J6s/J&#10;9jyqxZhrnK92JQaAok9FnRaYFnDt5He8vt1szh+faPeq4tuz8YydcysRQrcXer3IBag5djJh8ByX&#10;xChwtatr4VIFTwGBgQG9sQVIeuEQtGcQ5mPMJYve6ZIDY4gWSZwEwAE9x2wsTs6Ls8VPR+gYiJ3o&#10;fpvE4oRz8q4SqZjRvxCuwLGFk4ol/SeciiL9jon7/dZJj+/0A7CN4zcRXEcP8HdkTBvJL9nknDnB&#10;HkMwDkeGf3KiH3LgFMiFAyIvPJcksgf2IVjBOGdkXrppl72dQYGMnGCQ/WjPibOLiiVwCr8cYpXp&#10;HhuB+4oLkhKB2HXYgk/JTqcX7Oh0esF3/Trh4DtMauN6CQVssoWKLd71ETDcg+0es0ED3CtyKGQo&#10;oIR547fj1n/Z0VZi5L2dOzZjfGNJunrUxxjud6qrf93Yj8KapxMx5IDWiqe+6+uFN8EQLWRkLjy5&#10;jn+6Y9udQGPr+Sbt0EceChpkW8FSYmc+wYfeW2ySUcWXEr/mbwHQaTXz8Hn6oM01NKcruisotQty&#10;+uV7/9iSIoNCJazzHe0ysBf+gy24z77hlW/g1xU62IV3dtvJFPbSSSeBHt6zYW35DNgXkBQWvLQn&#10;K/MppqLLPPwJu9FHG4tTttMjQSUNYkKPZLAxccY7uvkwtsRvsk96YWfue3UUmG25x74FSXoTX3zW&#10;H892eczb7opH/PgBNmpuSTc7tsjXj2/IftGvAGNRJo7hDW7YLl2aj38xBlzBkusWXPDBp+IBLZIO&#10;73SPZi+4Cn/GNI+5K2TgucU53++d/fKDeMZPhVZ9yYO+24nyWZxBs/jGJmDUdeOi2Zj8F/+ID/bj&#10;XnFBbOzoPZrYKaxL1PHDD7An/oSNSao7BcNP4pNMxBx+Xz/jmINseuSiuCWBI3dJtb7mMB4exbR2&#10;83zX1zVjlZDTh3EqdPPzaJe3+Oxeu2xwCEf5Z+PAm3Y+t3BEGxqMjVdtJOHt2tMJHvCmnfbo1959&#10;scFnc4g5aKFz7dkUOZC9JB1/YjzfQW7swnxiR8eozQef9G2uTjoZ231YkBex4+xUH34L/vCQzyMb&#10;OnZfPzQ2Lmzy0Xw6v4Vn940tbzEfH6kvWeCBnaOfTOkHjoyLBvZGT+JbiwbX0EHefE19yAG/cEsu&#10;5sNjOoRrMjAO+6Wn5JRfID92qF2LJgV79smv89FiGp/tVRGe7MUwcUreyJ+LHeKMkyivv/76v/bf&#10;/uCODYkJ5ETHcEx3XjCDHvjTzjsMhctOK+CJvRmDDujFfZ/xXxEDT2RDB947SULO5Zj6kYV/Qyxm&#10;m5dO+z0S8bY4TH9kqg05wpS5tNEX/eyfr4Eh43SSo8Ufe+E/i614bGM1f6at+eQl5qJ3vqqiEf69&#10;wya7Y3P8RxjFl3hhbno0n4UXe+OrskHjoI1c6cE1PMOD+cQLWCzvaB3UxpbvdEoG5RdsD54rkhej&#10;+F5yh1n5vrHpEv0WcGI6PvBuTDEZzWyKHfBd4j0Zwrm2cmExP/tlK+ywEzBkYm4+z30xssfn2RR5&#10;mp/t6YtWOuAD0M93if8WrO6j3zjoFmPFeDjq1Eab6l5o0LdTPrCDF/HMBjD7ZZf8fKdUzKFv8VC/&#10;Tt6Qj1hOX7BHRmJLRQa4h3/8wAA5y1fI0Bz8Fbo7YW8ufBqPPuGJjuQv1hbGhxM00IUYRretI9EI&#10;Y/j3qkBjLvMnH32NxSYqnpkfHdlC6w6yImv4hccOClhXWvvQOflr32lH+CRXGJIf8Av5F/PI58QJ&#10;WESzuKAd/cAAHbVBBC9yQ+sy8nONztGkmOLVGtUYFSYqbrT5Bv90UxGqQoZ29CH33CLKtqvI4bMY&#10;6fOeXqn44VonTCqkNJbPe8rEe/croJy++eYPKDgnggNsAsO4AEUhhE6ggAP8FMUwW0zrxyFI6noB&#10;lJexAUkwI2gvCt0qJuMo+Fgo9XiB7xwyxyaA5gQ5BgDeqiegAhaQ+YyGFnSCe4/bdESQ80O7PmiQ&#10;OHRUm8PzXRBpwShJ6Ee2jNVvOKAb7y0KAK0TDj26wWDaDWz3hAGZV2CRZABIRqQAoPBgV5MzkOBn&#10;rNpxVnRCBozM2AzGa49qMZ4qtR3Z4kBaBBnHe4sO49BNuxjaky0j970qpcKIBVGP1Hg86Pvvv7+u&#10;K8A4ydHvkVQkqVjRf8ZQ8LCgqoBSkcT3DLO+3esEikd9FGw68UQ2xmo+4G833Od2yZ2MybmQT4mJ&#10;YMFBWQzEd6cTOCZBkSO20BbM6ZGu6YJzI0eBxXc0cSLm5ywFPzI1LodlXHjhwEt+JBBwAbcwCHcS&#10;NIHW904zwBq7sMjxWeLgu4DdUVS0shs2IwHQ1jzmhGuJgrYW+RIf9FQkzEb6rRKJpN0z390zJvv0&#10;nn2wL/bRcdyKmz6329xjN50s2cKB7/2HHGM5quva0l/yZM4Kn8aoQNQxb/N5dx1tPfKnf48PmQcd&#10;fEOP47nXqZ+ObetLXgKZRIEd+E5W5quYRa6wQXfup4dOtpAvPpJdBSWv+nv9lxMm+QcOn+8QLNk5&#10;zCs2wCQfxJcILBVKBLgev2GzbLiiBt/PDwgusG4MBdb971eSDoHXZ9jnn9go29ePP9OHnbEtdsfX&#10;oa3gbwzzs2/0ij/sD52SWJ+18d2Y+lSUZLf8l3nFK4kWPbAVCS7/y64Efn5BvKEbumR/YpC5+Rv0&#10;KzrhB73GF2wlDOIOTKGN/yFjbWCbDr1a8MMPvIgrbBMmJBfauifB55dbDKMVNlznS+DcZ/EWPtk5&#10;el33Gwv8jPiCLnLk2+gOTfyS+/w0ny3Zl2Tn38jEZ37edXTnK8jNmC3U0W1+L7zh131xTkyhR/EL&#10;vtmgXKBND9c6SaAvH8afmJMvzN4kuXTGpixGzQFnrrcArjBGnsZqpxev7UhqY2x96JxctSnZJA+0&#10;ivdt9HTywmd4hzHXwiCa6ZHd0CteyCTeOrmjjdhK1uwOfxUAxQW5SoUb77AksTUuOXqxS9gTp80t&#10;TsCp2GAcOjWu3EaCK1ab0/xe/Fu7vOIMHZJj85GLPmQGA+SsX4sVMuDv+GPyIju4cM09Y8h7yIHe&#10;ekyY3umSbOAY/WTtRR98HFlVSDNuG0docN2Y2vCV6OYv2DQfq4+EFg7IAe/mIEv6wiPZVGzkX8p1&#10;jA0HFVrxAWudpsBHeR4e8McO+i9w6OG3i1t4FEvEN/fFEUX3HlFx7fTLj/wVm4vP/BM5dRqJLzGP&#10;uOczudE1nYodnQyiK/Gk+JRdhlN6pz92bVzfxXYnZcT7TjDwz7CAX7/xIi7jV34BJ2Kk/m06lp+z&#10;D7L0DgPaGQNe6J8+tIMtc2uTftgC3jtpig++iG7pDcb1Lf/Rly9jx/wlHJGL8fChD3/ALl0n0wqT&#10;NmXIRx7Nj5hDH/jh58oD2KLFGQzCM7rljPJ6MicPfV0jA7ShJWzSq/yALtGpHTm4R8bmpz/6EYvE&#10;107OoYV/Nz89w7M4hSfyMo+YaLFqPPLSj627zk7y+fppY55yePkx32oe+YB/8iB284fowjtavTqd&#10;3mkwsZScjKUvPfA/dIRW/qpT7HiGTbLAqznlGe6RHRzoI97a5OEj8Nr6w1ywLpeXU/NnxmKjaNeP&#10;DvmI8im4oX+x35jmgi9xlAzkERUH6BZ9aHFPXDUXfwNTdA5TrllnkC8ZwB/5dpLfWoSsOwmFB7Kh&#10;U/TBi/nxoq3x6Yjfo0s0GNd3PCUfONRXH/kJP0c32pEtfwtfeJUHyIfwKn64L7+Ri+nDL5CPfMz6&#10;kV7bGEMLuumRnMUl7fBO5vIOeRaZ6SsP01dbOaH2PV5UwaQCRSc99qRJhQ/fYatr266TKj2GA8cV&#10;OBrHGO5XFHGt4ok2WxRxDa9LV0UXn71O33zzx5FQYkLsmS4BhvKrVFfcECQESw6iqnELL59bnFFy&#10;R4sZKyME4pTJuRQMBIKO9bdgFLCMq30Lzh6bkPxwruZkVAINB6g9J16xRLAzHmfvnjacYcYIQOjA&#10;TwUTTtlnCzOO1Tj9RxDXjMcJ6mMswlfgCCgMlAxTWk7Si/ySDXmSr8SK8/Ti0PHKITNEsmvHmPyM&#10;IdgzbP3ppuReRZmzkfgJlF4+kzmdGNcY9MqhZdSMnMEBv7lKNMkbJrTvkR9GDcz+rSXn0ekShROF&#10;DAu0iiLudXrEZ4uNjqpVJOm3Shi14khj7f19NEdbTp28vdodRxOj6ded6UQ7RRJyMZ6AwOngicw4&#10;GnIkF3KoeJK+SlY4zB7/gjO45yzJkp46Ukh+5MS5wALnRm9o8eJoOHhJg/6wZjw247uAbT54lJTA&#10;m8TAfK4XsGFPP/graYNj4/hccuXVzk47be3edMLC55KcCheKgxY4HpP5+OOPr2RJAsNxG7uTJF6K&#10;G50KMYZErEd40Ot7RUp2wzYl43hCf4uyHtnxLqHDPxpLyslKcmJMY1lgmR89ZOFeBRJ8odUckiMy&#10;cV8/tLmPh/7zj3EEMrZsDGOila9ga2yV3Nrl53fIje8RzBWP60/W7pmPXPNHnW7z2fh407++fMLp&#10;l+/9Ewz5ELgSVCw4vAQvfqig2BFG9pJtCfRw6XQJ+xBMKqRalPRom0dl2JfgIwHo+KgXH8cGjOnf&#10;Exf0JGTslk2UbAi6bKUTeII8e/Uon/HRgkb2qh3fpZ92/J252B3fZUy08k94FQDZo+REIsOuyVd7&#10;fkKCQXft9Evo+Av+jp8U8CVyYp+2bJJMzakt30gWkhL+UYzhD+m9mAdTdM53ii9wK4lkf5Ii173z&#10;85JEePVvXrXhgz/88MOLNzprF4mPEq/gRpLKx9KPsfkZPrWTI/SJP/SLkXjAG3pbSMBziy20Swrz&#10;aeSvHV/A1lpAa2sc9/gRC208tMDDs1jLtrKR+prTO2zSOT7YFd70x1sxnl7omQ/tlACZmVMyyX/T&#10;AfyQAZ7pGk70Jw85guuwSW98u/vtHPP/PaYFO2RHz67DCRrZpu/iinyAPZMPvsmiHIHO0MqG8Sme&#10;o5ustOW32zRq0WAcPNEfHcFbySzfAbPkTC/8iRgP/2yuGNxiFF3kAi903sK4ooQx9GGDeA2X9E0/&#10;8EQ+fGxFKzKiPzyhKYyQIR7pQjs4pke+Mrtiw52OEGOz1XIZfMEKPIi1rrM5Y+EV/thvJzbp2Zx4&#10;dK9dZvOTMd5ghxx7JLa8CHbIQbzEAznTFdnRE+zl6/2Qa4+H+ve5fD/894OwPtOXGPLOO+9cP3Bq&#10;I0GcEqP0Pf3yI3/kRwfoEQ/RDJPkW0wVO8QndNBBNol/MiFr2BFv+SHxxjjkgG96hclyYGOQ7f8e&#10;J7pOyoi95NdpK5s2/ctlsbTTR8VUY1XwcA/9ZIiXCqiuwRJc8KGwEb7wyF7xUH4i3ybXbJau0aIN&#10;36UdPuGXrVUcjB54o/+KOPqzvzad+Ci+NZmhwZjs3XjshxzQ0kkKNmNOfoWdwaocwvhwpR2eyQvN&#10;+lTwl2d28o+/h30+jA9Cp7HYBl8jX2SjdEUHbIAc0FTscZ0cyFPc4/PJGh/m6bd/zK2//MBcxtBG&#10;nHQCm62aV25g04N/8Z0PtYZhh2TUgtm4/C++yJTe2Cl/aV56YKN0wV+4b2xrE77AOPSgv3b8hTnI&#10;JfrRnR9RhGm9aTy+Qj4iB+mEXMVrOkdLjxR10sl48vD+Uwx+yMVcfIA5+B/0wxfbMp7vFVSM3cYx&#10;2ZN3shPD4Bh2yLn/EJa/RzOZeUcz2mAIDWK+6xU58AM/FWfkX+aomAhX+WvFNXkRvbBHOKRjhXf3&#10;4Ee/9OaesdCPdziEb/cVqcVKvhMW0U6nsANj9FExgT/mc62pott1Y1hruVaeCGdirLgPW67DawWM&#10;ChsVS8gb3z5rWxGkx2t8by1VQaaTJTBmnNptEaY5jOW9/o3VyZJOpJy++eZPAAGkiiKAROAcEqBI&#10;BjlYABTQBX3fgZKigJpCGQoHHvEJFzD2OLvFAifa4ywcDyfmGodmbEqjTAZlHMZAoZTd0StJDSfY&#10;scmO4wtexvYSnNFYda9TMejRvwWVMdr5NYYgii7v7klO2qnWr50RwOJcKBX4OU9yYKgtvNs5EFDw&#10;xXH12yIlXGSOrhZiOQHBDo9kwnFqk+FUgEG/Pp1ySY/tWKGFHhiMNhyZMThmcsEHxwHs5GzuqpZw&#10;IRHBVwkYnvsdA4ZW4cROp2S+x2ckn653WqQTJJ0WsZjStuKKz4yuEyn11a7HcrTV10kWizifLfa8&#10;fPfy34M4VvS5TjfwqE8y58DJquIRRyvI+c6xwh35dEIh/dGFpMNnuKZrjomcyZejJS/jc5ScDl1z&#10;yl6cWTu17RrSFzkbU6CWFNE3e5EAtIivCOAF/7C5pzBgQJ9wLJHTF+1sxn3XjFMxw3xszmLHIkli&#10;VOHES1LYI2z6oIN9aN+pEwlajxH57nq/o9IOXcWZdoeiFQ98QEWTikTa9erER78Rwr4lkIo45oB/&#10;45OVMfFIPiWg2XSnPPgE7SvS5nP4M58lXp1qoWNJnwTP4gcN6DE+fbFHiZTgU0E2mn3mk/Am0Ta3&#10;efmTFkbslyzMffrle/8kKrDFxgXsApWkCB5hXsIgAFtAKpywZ4UT7QRERRBj+C64wqYgKMgIjk6x&#10;FGBcM6YCg2O8AqaEQTBkp9qzNfN3EoStFbwEfPZWoowWtLEBSUOnY9h2R3v1YWcSWjTyjXxWi3i2&#10;xs7Zm7b8m7Zs0jxefBq6+RCFG/T4rj3ZkQOe+XN2Taf8qPb8XAki/jvNhQYJoNgkjtIzbBhTX7HS&#10;u1hK3/wJniXqxhOPjCMu6ANnMMFHwBB/22MHZGMMfPS4ZMUYuPcyBl3rQwbkzNfAaSdH0N7Csdjd&#10;Y6XkKaHTroU+ufOHEkHzsxn+RGyCYzbMbrzMz2+yQX5S/lDCiQ5xUxyBWXHJXPQPl+RkPtfJeHdI&#10;jamt2OO7HIO+Knxr574Fh7nMAVOdKqBn8ZgvLH6TIVySsQUz+Rkbn+SFP3ZAvtq0YeMa+cAHvdNB&#10;Gy7GlqOgnc75BPyYi78gI+8w3kYTOZFjhQlxG2/k5nsxF21okY+hm93hH2/6mJuf5I+NzRbEFrzA&#10;Kb74MrLBg3hH3zDAN/FbZARn/GULU33Irc8VduCGfDvdiw68Jhe+wjuZ0Se58IfsFb71cV+hVfyE&#10;S7KseIY+mDE+X0wGxmmTgc3DJSybi0zL8SpOeuFNzEA/zLtvXLhBL7woMGgnBol/+BPzFE8UNHs8&#10;lFzc58fFYdedwnRC4/TLj/yxdbHPWDYpjI8uuhdHYIvs0UuesOI+ObZopF/6pv/33nvv2vTAB323&#10;aQkL2utXHCAP8+JVfCP/FnVwzadVCKiA1aYmzNFdxQDyEJthqc0h/kIM5E/KXdkP+aEN3owD1+ak&#10;X/yxITy5pi8e2TLdwoSYyUbh3Jj6VYA0r7yDXvlUPHvHH1zDljhHlvgxpnjBL/NB/Js8nW/3Ha7M&#10;URFXLiF/oANt8EDWeOAvYQ0P/GG77vply+WXFW0sasmWTZARP7b00Ycx+EnXyNZnbciQ3Vgkiv/G&#10;qUgmdlpEsnPY4DeKWXQmlurj3bzGQZ/cma214eplXvzIKfhf9p5/yd7xyoewMzjSng7ZKp8vHrG7&#10;MIsHsZW/I2e6QRf54M242pEBHKCBDuQeFuG+i1t8Dh/b5ql59YEb/WAJP+4ZE1bZlf49CsKX0WNx&#10;Fa7RIJ8hN7qFMTYoL5HL0wts0Dke8Cj/b8ObfMjCPHIfaxrybyw6In9z8OVtHpiDHGCbDmHaOOwK&#10;5vBubeO6PmSkPd20QSaf61QevtBnLtjiS9hcemtDnpxcK6+lS2sw+R85wazx28jWj67oQ+4n5xN3&#10;5WLlexU8YCw8potOeZSzlmOayzU4M0YnRSpsGEc/bSvAGK/CiHa1rUDSWPpWcKnI0vjmPH3zzV87&#10;UVVjGVvJGSBQEGcAmJIKyu4kCSAQMBDnhNq1BDpg0rfFkqDU7yH4XJGDI+NEKb2jPsbZI0vokkQY&#10;R4In+eC0OWSLJ04559wRSn1KoDlARokHAUiQateco+cEewlYAjg5kAFHhjbAbIcOIAkZvWgEJnO4&#10;TzbNw7GToXtVKvUJzO2Oud6ijy58Ng5nYBxBgPPhcPDlnkDWTrhEHZ8cHr10CsUcDFP/HIL3Fij0&#10;D0TAQ+5oqXAmCWGE9IAv83Isfr/EbrKdYb8pYoGkoNHpkR6l6WSIa50a6REb1+2O1r7fSKhAUrGk&#10;9l4VY/qPOQokHs9RrPEfcDwq5Ho/UsRB9JsJxizxJ48SbE6bM+HUC1SMjgMjG3IW3DsxAEMcPkdF&#10;p3AOI+RpTIGV3MzDiXM63jkaRstO6Alm6FIfctWfjlrgwBpd0Sss+lzywBbZQAVHCQzcoJOttfsI&#10;H+zEvQov7rM3iVDFBLYoEey/40jefPYYgHb6mYdt6NPviLCTTpp4dw0tWzxh753yQgvblEygjd0Z&#10;V3LTqRbfK2LmH9q96RGePe3lurmSQy9+oB+ANZ5XJ2t6XKjCEvmwIX7Qq53zkiW+pJ109kbO2ngX&#10;eOjI+O6RPT4rJpGL+SpOeW+BZE5+1hynX773D3b7Qa4eu+H4BeZOiSiIaFNAcb/H2NiFYmnFiHwa&#10;O+AX9Idb/o69CYAScAHbf8ViU+1UGdu47JCPYFv8BV8icJlXMuH0l4SDzzQXuszNRtgU/1NgNe6P&#10;P/54zc9OvGcLEk1Jg0RFEGxXjP8Tg8wvjogB7dr1r/C059fRjqeCKl/HJitkiznsVQLEF6IBdtgo&#10;2uGlRaBklV37DlNoxL9r5hILYMm4vvMd7f6aw/ho5INhhc2SRTtSFgp8CR+i6EOG4gYswSfZuYcm&#10;dBqv3UBydK3iulhEjhYH5oFdPgtPfL354LudPPbFltmPmCVei+Ow3Ok7dJJXGxDlE/kPsazkjgzI&#10;DP/mMB5Z4V/CyBdK2PlPdNETPUooi02ukxUe+Hgxgj2h3XVyF2eTt4ScrGGwJK3Fe0UZMoQh+uVr&#10;i5viALmQpe/t7OmjrwS9U2jods19uiATY5JbBYs2PNCqGIJOvJKBtu75TEfaiuvkxlbERfxWMEEP&#10;XJmvtuxdEgwz8O0kl7G8JJv8A37ElhZ7ZKc9ffNNfCN/Bct0CvfaVMjpxILPaIApspR7GFcMQRc+&#10;0AqPPUJsTkXoTsXCuTadXmLXndrEB1zChfnpnc2Ln3gVt9kPHZgfNuger3BFl2hDI3rNYQzzwGwb&#10;CGJmmwHFNu/uKZyUb5IJ7PeD5T6ffvmRP3IWO21YGJOcyU1cKC/HU6dk2BudwEinm8oz8Cdme4mb&#10;eC+/oRcyIDf494LnikV8A5nIZ8yPV/f4AXYD0/QmBuOZz0FPxVQYIRs0sFPY9p3sjMNOYQW/2uKB&#10;HXmnqwrNdMLe+fCKxcbyOQzIC8jB3DACr9rAAnsnQ3kAGYnjaIUF9sr+teE34R5WyI89wIm54bJT&#10;Nuh239zG4C/bjW9tQ0dwjFZ4kSvAJpyyd3KiPz7HOPh1XyzqUUC+gg7ZCJuhh4oUaOIX6E6sEhth&#10;Hj7QL9a7zkeIYWK3AoLx3DevmMrG6Jh/FD/kx50oypfpk43xFfgqzsGSPsYmk06u4A+drRfoCgbg&#10;j7w7jQ6HZIxu7VpQm68iOj36TAfyEWPTlRwLXuUA1gLiOx1kI2RI1vpskYG9t3EEH9rmx9CO/3If&#10;vHdKstOpcgZ6YB/GrCghRyIP9KHZPfGEXPUja/ZpHvQYh83hu/UCfZKv++ZHJ9o6AWIDhy7JE03w&#10;Skfk1alX9JAze4A/McKJf/JDF9mRjfZwhS94gguxSRuydEKFLor9eEYzXvDbb9+ILb6jAd39Jh29&#10;9OiOF4x0cqP8cAsfnXyGMW3ySXBXnuo6jPhewUVffVxrDp8rvujT5l5z1V97n6OrgkzFlNM33/wR&#10;SoEOGAm+BSKAeLcgoAyCpBCOV2ImiOlTUmOMghRHmGPsaL5gxNH6LiEUVIGsqqLEHtNAxxCAmdMA&#10;eE4V+C2yOEIOuCP9gg3HXIFCksbBAwZA5uw5OUFPW/1asHGuaAVu4AJWQahE1suYnDLw45sS3Ue/&#10;PmjMARfMyJLz5xgZie/GKYnigOovQEkgzG0OtJKl6zltxswJVcDCBx2ZG++cHhCiC62u05W5jEs2&#10;+DKvtl4Mt98v4cw4D7LiCMiOgcFIiSjH/Oeff17FEsfuFS+2qNEirEdptnjSq++1Pz+7X9Gk0yVd&#10;q2jixcB9B3b64BAtGo3BKDg0Acl312GWgXPqnAUHICjj13eOpwqme/iHQfpowc85w0nyIENJKr1w&#10;xC2EvDipqvntkOZoYJPdcIQwAmOCBD2UsMMKfUlA6Jld+dxJhpI6dkX/nQLrJBdcW6zACQxVVNDP&#10;fS+2wyYlt06V+CwhchTXM93GZivmqZCiXYXFCpb1ZVNs3bU+6y/BQVenKtih8YzvsZ+eH9e23yfp&#10;kT10ms9OoaRSktrvCpUYmU+S2Ji9V3AxRgs5Y1Uk7fEY+tpiJ9+UffJ5/BGdV8wxJhv0kkB5dw1G&#10;0FNRB//5nGjRvqIuG2Wrp1++9w9W7dIIjoKFZIZd2IWoINiPa7Np9tvugyRBezsD/TccAZIdCSb9&#10;Tolx3BOEjQW/PXPNTgQ9gYjv1pdP8NtGFWIEfuP2nKt3dJlfH3bR76N02kLQ9M4W0MKO2JBii5jA&#10;F+prfn4L/eiUfOBNQoivL7/88qJZ8mIsfth9vqFklu1WjOA3+AEJBfsV34zf8+To4A/4RXbNp7JL&#10;foK/QBs7xlMLD5g3P3sWa/HIH/MBZKA/HOKPPxFztTMmmos7ZKcQxafzNXhEK73zO5JXPJCB+fQ3&#10;jnaSHPfFZfG1ucR6+IT9+rSw4IN85u/Qx77YB5ra+a4IwYZg3zjwzS8YH8/6s6N23PhbiQ8ZkUWP&#10;DtAHWukdH3yiccldwk3e5qYv8/Kd2vLJ/L/iGDrJR1u+Hm7RRRftPpI7DOdz4QuG9UOPeKkd3YrB&#10;8EuP+NKH3y4uwBI76bEAMjM++jqJQlbwDlvhgc8nK3g0Pxl2woa+6Y2dwid/xD/RtfjcwhcG2Qyb&#10;Eyvhgx9olxMP6KcHuKW7sAsDLULRl/9Ec7uM/K/vaIEbcjcWesrf4IQs+DexxJzsEC/wQa8VodhR&#10;O+pkWPEmjIvFbCgfwEYrXrZoc10ftlnRikzlR3SjP159JiN6Nxfa4ZDcyU97vlnMcpLS5oBYQg5i&#10;keKgeMQ29CMb399///3rXXsnObQVi06//MgfPCi29YhPG3neyZ8M4YIM4BrP/BV54EMsIUtyxqec&#10;gQ8xlu/9xhSZGM+roipZ8AFtEGa/bXq06QAL7NR1cd/Y8lb0VLQ0p/wDfeQMQ7DFF+iPZq82Xnym&#10;e75Me36BftFMb3BF/+h2TTyGBfotdsKx/vITL+NpY+58DtmgDfY7FcGvGK9TaujEF/7liRXHyYpt&#10;whAckDV6zOs7O9AG3eiXI7APtLdxDM/yPnkoP0A/2lkcyzfZtTH5AnObLzsVQ/kB8kAbv2UxKJaT&#10;DdnzQa0v2EW/LeYaXyYG+64f2Ri3AkoFSb7SOoAs0W8sdsrvwg+a2jjWvkdTvKMdn2SLrk6vus6u&#10;0WmsTn7jsdjWqQXX5QX0gU9YjG7Y1Za8XUeD+Cxe4AH/5EXHdM7PVFCmYzSwDXrGrwUyX4xe2Dcf&#10;GvhQsRQvFW6N0cJbDkUP8KSP+CXH4IOLgfhqg6kNIzJFR4WlikR0lT2ah3zICa/4QEdrE3Pzq2QJ&#10;q2yU7Xaiw/wVBemd/MUO8UIsNRb/jxaYEzO0Y8NsCzasvypgt6HhpT9dkIG8rxypQn+Pyronz6PL&#10;HsOpWFHhgnw71VGBpGJHJ0xqqw1Z+tz32vtcgcQ98na9YonrFRa1rejStS2UVEDx/fTNN38UKCnc&#10;Y7/tfAKgJKDTJIgiHIoAPIACLP0InhO0mOgIvFc/+thvG3C4FEvxQI9IoOt4JTrMLRiavx1siVCL&#10;Do7Ngsc1bSpwoIcRMAxgABJGxtGbs6Sg3zNADxqBj1PTlzGigzEYx2eOE00A35EzxiGhagFrDu9o&#10;Ma9+ZMRgOA6ODgjJisGVkJKfsTgpvLRD4j4ngF8yxKvv+BTcyMd83s2JT2OlIzSYh8Ns0c2YjG9s&#10;7wylIoJrjImBmr9nibXjJPAqaDtZ8t13310nOfpdEe8VSipqeAkQdrbazXbNfd/3pEnFkU6VbLGl&#10;4kt9ulbF2nExVU3AtzDqWUIG68WhWGQ5hcKRc/YMnVOAETru2CFcS9LwD5sdV+Ow2AQMSR45SzL3&#10;Tu6uwYgXuUuA3CM7uJIMkCEckLHxOKZ9hIp9wQfcuCYh0Fby0S5uj9mUuJTQsC+LdAkqG0GbQOCz&#10;REXCo61iBNzDf6c3FDoULJzwkPj1n28kkYojxu73RdiLdgoXFQYqPFagkBz1myQVTsxdgiWxQpd2&#10;xjOW5NOxeGOb01jRCOt4RRPa0OUIsaKJa8aocGq++vaKFu34kmzfi1zolH2wrU6R9FiPgBQ22Ao/&#10;iJ5OxaHLvJ14q4hrri3c4LVkmI74VHbLXumY3zr98r1/AhTsw21VeotjAZENw7zv/Jk2gplEg21L&#10;Ktixdwmdtu0WCH78MvtymqTA1G+XsEEBnl+TXLI7tsL/mK/CCNrYmQWcAMcm+Sc8w3/HePkgQQ0P&#10;Tq0poLgvIdS/JM9vF3VsU5IgEekEV4msxI/dtXvR4rLHkvhCNot+9Ej66EGyh2Y2CBPskszIka74&#10;DXLAC5rEA7bdopPu2SoswQ4swVQ7//wKfyuWsLV2Ydk6efDBcAejxUD32L5x8cjHkRc+ycYY5C6h&#10;MSee6QLP4mT+u0ccxAC+qUS1XWq+HY9wzE6NxzeiX5zyWT8ywS88w7b+/KaYiF9+B871Q7fv5ic7&#10;ciWzkm6JIf7xbsFBrvwy/dIp2fKJ8NQCWxu0mgNd9EhX5IE2MiNrcc9947E5MhJryJMdu4++iqX6&#10;ookOfDe3OeiyojaZoh9O2QtZtrNtDvzDHVmQYyd0vCTEbLDTgnBUQQOdfHZ5innR2CKDfWmHL7zT&#10;l7nhCR2uwTVbagMMNtBMtj2SyRejs9MtZMHG3OMn6QmedjceRnqci4zx9MEHH1xxhe3BCbkZSzGY&#10;bvvdADSYH28t0MW+FmnwSp9w514/eolGdFTY8Jmc8akvmlso00ebQubiA+ire+bhJ9BH9uEETfrB&#10;8csvv3zFFHiAfbJwKsJ/iClfJTv/DUfBRI4LZ+zdb394jOb0y4/80a2YUHwXT8UsMYbc4ds7/tAM&#10;G2gtT28hhO8KDPQLT3jvx7jZfHJQjDEvO+Mj6FUOSq/irnGNQ1advBHHjQkn8Fy+ThbwDv9tNvB5&#10;FSYqttFxhSov/oRfgGN2Yyz69Zm/wx8dwhm6xNFOqMEMHsyF3n63BfbRVuEFHXgjj/w1m8azufhL&#10;bfGFVjLiz7QtF+c70UY3LW7huHxGf/5Rf+PwVWxXH/SRYTvh2tKV+NGPpZIDWsRVtl4+Ii71Q8hk&#10;3qYeuRtTvGIzFqZ4JTP67HFaPLBBc6PHd/fFdnHEOPDEnvhYfpd88IFG9/Gub4/UVFTmV40hv6dD&#10;/fQhBz5J3G2tWFEVr+iXn5MF/0+PeJMnyDfoo41K+EO/XJysjEsG+sCn3EMfL23IMX8t3pMb2fD9&#10;/IN+fB//zR7wpX2b7HSA5k5T8Ouwi19t8crfwSUsmA8WyJfsfC4mwQ79WbOYH1Y68WR8eYd4gE/t&#10;zdUagIy0IWvzs2/XFM+8811szVwVRbw6pchG4F5/4+CXLPEPN2KPWAGD/KH8xgs2zY8XeRBcoA22&#10;yFpuBldiEt0bW3vz4LW1mvVYm23kr591Pjn57iVPJIM2qNFYAQUWjF3O6d0YMNXGoFywQrCxK8JU&#10;/PDuWq/GqNCCR3P6bCzjuHb65ps/QgJoCuUMAF9wS1AAyjhKSjmrdp46+u9lkSDRA4oWWRxsu6o5&#10;UYpjhEAOgO0qAF8LFYavvYTMIsoY5uIYBVMOUIIKADkXPLQrBax4EOgUcdqB5qQ53ejk3I3FmARW&#10;BsYxAD66Kni4z0i8d1wKkNslBnZGqp8XMAKB957lZ/D4RC+jBUBAQ7ux0cyBADQnwbAqOHknQ9cE&#10;OQaEBjJBB30YwwsoOg6sHfo6+khnkjcyauec8wRC/NNLu84cB4eJJu3RzDm/ePHiWkR1uqTTHhVD&#10;Kp5UAOkxnH1cZ4sjnTapCNIYPldwqU/XGtd1dNjN/uKLLy4nyPEzWMHHb6poz3A9NuSxHYYh8WDo&#10;dNwxNd9hm068yBT/HCQb4FzIQV9OjhNtpxj+YYEO2Q090JN3+PLixIwrOJAlHdE9nXgvoSBvGJMs&#10;GbMxOPUe6ZCwwW87YgoJCg++sxW6Fsi1axHfyZH+qw1b056NudfjM969FCQqovSvF7Vj1xUA2Jbx&#10;XdeXXcGqtp0CkfxZuFUkYNcVLWBbP8mpuYytn/v64Bed5kO3NtpKUBVYfPYyDl68tO3odP4DHf1r&#10;4x4J9Jn95Ov4Ei8yR6OkgS+kNzqjBz6nQpOXZJoezOUzus3nZY4eFdQWL2zYnIItfVZs5ldOv3zv&#10;n8DAlwhiBRp+WgHCK5vTToASdNlIJ0/YNFvXlq25X0AVNNmQ/sblGwVCj+ZIygQbhUjf2Rvfob3T&#10;Z76jyRiCKR+ITu/sTCIvYWCrEgq+W9DnNyVU/Z4EOszBx1gwwbUx0Ju/NY6A30KcTtvlc43f5H/R&#10;gle6lJywbTwp0PAD7Ft/74Iuf5390Rn60AQTfCv717ZHDNgtG2fH9KovPipsSCjRy9cYEx5gDA30&#10;ke2zFXYEi2jEA4yiGU38GT3gW9zmn8iNPiQH/Df86t/Cknz5ObSJtcYS+80nfuFbH/YK5/TjeljV&#10;Dk98lesVWy3eyRf+8eQ7v0M25uUfvfCPVv35VnYtZqIX7fTJDvSRCKGVLOGWDFrI4R8PxhTzJYjF&#10;X/IQP73DirkklOGCDxd/9TcfPbBt+uSvOzniXhsldEf2+ex2uY1bgZps8E7f7uOjYjl6zOEzPaEV&#10;ho1FxvhybXXjPl9ZIR3/+vNLnR7BLx7RhnY8G187WGfreMZjj0nDlfHZijwLvdqiA834ch9fLWDJ&#10;q8cYxT7f6Q520Etf5Ixe19GInwpwdK4PmeKDvRi7hS/azMsuJLDkBkMWQD6nVzKkC3jAP13hkU13&#10;QjZa9KlQxDbpnd+F0zBJbmyODMQS+NW3R078ADM/ThbinzbijmIRfw/jcl7fnzx58q/9tz+yl6/R&#10;o3zN2G0EsuEK9HKFsEGX7JUsyYmuW4zTobHIHybkSvw8zMGp/jBLR+FOW/GTrtkqGfPhfA17LV7z&#10;ez2yAlP8V3GafMtp8oX07HqbsuYWg/k38xhHnl1huRwZf971Ix+4Mo8+cGP8NiFgrPwWlvlpMhED&#10;6I9MjYFPcqH7irT8o3jB9+K5R3rMA3Ow1+kmWOmEkjH4Q/fhj63SG52Rj7WEPniCQTg3J9swh7zb&#10;fPSJT/EH/tkC2tmDeAq7xiZrMcl86CBTcVps5PfRpJ152Ro54K2dc3JkV8aVX4u7MOO7+GPdgE8y&#10;YUvmoS88uFY+0EaBvnRnQ0Hb4jAbZeNwh2d8WlfAJH2gw8KZ7eIfzeSCVljsxJ75YAHeyKzHUNEK&#10;4/RPP+Kx3ARWjWleOKj45Tr8V4ijN7QbR5zpVCqMkw/eLOb7gV2xj69ENxr4DPO5B9twKza0wcQv&#10;ac9+jes6/dAHXuhb+06NKCyTBxnoR970Tkd0iS7XtCevfCXZkjc8kwV8WI+x17CvH5mim07NJzdE&#10;FxlWPLJGMjbbrbhn/jaP0UF+1QLkj5988smlD7ZCP9rgpd+BS4fogT84bENPzN9CB71p655rnSTx&#10;3okTMuT70WssuvO9dp1EcU1bOUVFlAopvSr8GJesvaLt9M03f0DH+AiYUyEUwgR6r44mM2pOiWMF&#10;oo64S64EfY5W0Kl6XGUecCmVohFGOAwamDklYxYAjGkB0m62RQ2nGGgBHvAkfwyXwqtkc3ichrnQ&#10;I0D2eyedSOlovPkqCOGVQ/BifEBl3JIDCaPx0OfdiwOusm9eYLQwUUhgiJQMVAyV8ZW0MmSvFmEt&#10;ul0je2P5bM5OBKDdwos88Yom7+ThhRa8cEj44XAkkgVXOiCLdq/omkGRlcCDvhZWCg6Ay8jJWBty&#10;JhcOxKM4fjNkCyX9VxyLqoobFTW2ENLnCir16bdLyKoff62gUuGlUyz7Oynadx8NHhdgxBZvdsR9&#10;txtt8cCx0wnj9d9AOMme6+VMOCCOomSX/ARGcoJbzoKMOiXERvSRcNBfO34wU9LPdoxBX7BCZ/TE&#10;KcEoPejTzpt+aAhz9N2RaN8rcEhcwgV8w7RrTon0C/OSPnbZ4zqd+lB00EZ/trsnQ4zRiRDftatA&#10;4VWxxSJJv05YeO9xO32N12+hKFS4h1Y8dHoDzYoLFXs6tYIHfbWH2ZJF7Yzl+HMnTNAkqbXjZ44e&#10;38lG8dhJGTR32iTfgn+y3cKWZKdTYvRFbxUi0d4pkooyXmThWoXiCkzm7PEndGmrf0VfPi2bpf/T&#10;L9/7x9HzNR7VgGuBS8ByDbYFd8FLEBTQ2IQkSz8BQ9DTNn/F9gVKiYZxJEkKH4JPj7wZj58TpNnT&#10;Dz/8cCULxv7mm2+u/6LFXwhKxvDZeII1G2Mn4gq/WaCTxEg2SqL4zJ75NQ6a6KDkRRs2rdjRbpQk&#10;QrA0Dhtls+2+mIcdu4cXfo7s4UuSR1b9i2H9+Dn2DRcSN+MKvOIEfIgREuYK5bDqs77majdevBLr&#10;JBro1Ba/ZM//ojOfLcbog0e2DX/mJhNyQIN5jVP86Fhyv9UiHrhnTLrkv/kx/oVP54MqlsOjucQJ&#10;eqnY24nJCnp4I3s241qbJj7zcfDMruC5HVxJFNsSx/odI68Kv/gjp46+k5E+JZPm4GvxjhfX+QTv&#10;sNICH7bcZ69kLKHlp12jj2hpxx3dFu7wxF7ou8ST7M2LFrpAhzjRCRE6gx96wQe/LyE1Z4svMhA3&#10;0WLMeBPbfYf9ijRkTbZslP3gFQ7MBc8WgnQsJzE+fmC5XduKFq6xBe90a5wWUPQvyXQP3XBiLhgu&#10;1tCfseQz7AFd5CyO8HVig/cK+xXu9OXPYM6L/CxsxSm+UE6JX7y2ICrGka9x+B36Sn74Ea+94JUe&#10;6YDsjNdiBc7ImI2iVRvfyY1N9GiTtsbFWzSQAwwZu2IBG4CvNhZ6NJTvbtOBT3fKxKM48K647xTK&#10;a6+99q/9tz8yqvAFx+wbP+SDrk6TiiFkjGZ5dafZtNMHf/yNccjYCw7gib7yWfITPg9uyccYxmWX&#10;eCY32CdHfgemyYT90iVd6c+voANd7Nk4FQXQIT5o6zp9sQE0wQiZ0xHa9IEZMmaj7uNN2/qVH/Ov&#10;4hAfWo7KFvDW4yl0DI/GRJdx8A3zbCp/AE/mkwcYhz9h/xX0yAne4YV8+Sq4IR/4ZcfWNGKH9ugm&#10;q07Oob3fEiMH6w508td8n8/a8w98EHnyTz06G+5d5/vl6vBNnmgV0+mIjaOj3+aCD3ji5/TpERjy&#10;ahEpFtN/vzlBZvimE76E/ZEFf8JmO/XQiXR8wQ4+8Ys+NKOrwpn7nSLAf/HSdbHYeOjji2HYfe3k&#10;CuKvvCO/Z1zy4NvML3evKI4+9Mpf+HM0t5Fc4alTgfiETfrmy103H5rYGn3wI/ikb763wjEcuGfd&#10;Yq2BDniCZVgnV/4VRjpVQzbkaBx0sMPW0GzMGsYpXz4Q1uC8k6ydqoFp19konsjM+sZ4cBddeKFT&#10;8QEm8Air+CI3m8vWT8U3vNINHwwraKBnn9kSvFgzecRbrCQD86PN79RZe6Et/NGX9ZYcERY7UYIu&#10;n7cAYoxO5sjvtPO5YgZMVgjxvaKHPjAMb+7p457+dN/4bcSgCzYqsLjnVeGkgkmnTk7ffPMnkDAu&#10;7wToMyVTeI6D8ymZkyRU3JBYWQBx6L57WSBopy9wUAIwUX5HhszDMQvOxmq3VlBowWWBYy7GACyU&#10;7jMlAholVb1maAKNwM+pd6qkzxwx2sxbogKcBSjXjIFvTpAsOmJtIYc+iY3xgYYBMWQgZbgMC28M&#10;z+4N2VGQF/AWlDnUjlKiRbAxT4mHICExJRt0t7NDJhZi2pGD/ujkSPHvRd6cF0dUtVBAkOTSkc8S&#10;Av21LWAycOBRdLC44YA5J84IT8Dk/vPnz6//QKNdP7rqnfOoEOK9kx89RtP1Chs9qlPBo0JIp1Tq&#10;12M5/1RcMdaeaqlwE10KV06dKJ4YS4DFgwVEP1LLoPHLsMiMc2nhRTccAxkL5mRFl+TSTgmnyPly&#10;PgV192AdRskPDujeOC0w6NirghbbajcYJuGDTdA7TNBdBQTv7KLfBSmJUlBQGPBsNayyP9i3cO9E&#10;RUUJWNKPvUmCvfqtkRLDToBIkhQp9HVNoUE7/dEGp3hBFzqyXXP2aI9xtIc/vOCLHcVPp0zQ7pf6&#10;te8RF3zoU8GkR3c6MeKzogma8A3rxu3kjIRWEaZCSSdL3Cd3CRQd8DPskNw75us+XWgjqWJ75khG&#10;FYIqhpDjFprIvuJWfsj49My/COr8mqRJAD/98r1/HfWFbb4WzmFesHCPfQu6PvfdPbYvMPJdPT9c&#10;5b7H2Krs96gbe+vxtwKl9jAvwWBTPZajv0DGJ/7666+XvYsH/H+7wmzI/AUwdLJhfJCJvhLJih1s&#10;xrw+0w16FX/oiv1KeoyPL75ZssQ/82mSMgmO+QRG1/hJNilJePr06VVoVchh097R513hRlIhMYEP&#10;do9Pditemhu+3e/UgzgB63y1GGPxLwHHFz8jlnln8/CAN1hz3Wc2U5HOuLBSkRu9ZMS34DOfLybB&#10;oX4tNi2i6Jy8+TExzzWyMo84IfYVT/g2ccQYxpe88WV8Iiyzx3a8zMt2XKMP/fCCBy/0tomhHZmQ&#10;GZvEH73CkPhFpvRlTjTgB5/mhhsvcVo8hV9yNxbdwE3+kx92HW7oCI+dpsEjnZK77+3YkRW54h+/&#10;5M2f0pcXHYgL7RQaHy/G1R/+9aVjvLjvxc+RR8eW+Rj9yI29kKN+6CBPY5kHbfjtpE+7sWiELXJx&#10;H39oqpjHRuMPDmGfPFt80gN/hxb6gANytKi0wPBOhnIYNFY4QyedlBdVrCMXPtG47a7TEazoY060&#10;uM6H68s2xVx94I68YQ0OW4izTViyGHEfH/ghI7glsx4BIC9zuEYfcGRhhQY0VzTznfyMw+a19Z2+&#10;3PMdnWKGWIEmeHeqBL7x6brvb7zxxvWfcRRLxEc2d/rlR/7oAK98CF9Bx3wiPwXv3aMLfHa6g6y9&#10;6JgM2BLeYYP82oWHoQqi4YY/NA6bwz88kIuYK7aLd3RMvnSJf+PRH520IcQfintkIxayt+bkm/gB&#10;45KtOYyFFnpgo8bJV8ov5BRsp81Z+jEvrNAROxCD5IEWYp0A0xau0WbOTuEap40sPOEPHszhO5qM&#10;gRZ0wGibGMY0Dhp6JEMM0U7MaR3A57AlY/AldAg/ZNDj4WRCJ8ZBt/bopN9OeZEROuldH36DvPgF&#10;NkFX5mKbbJ3do0G8kuMqMrhmDNhmN50MEAPEb8XSFtNokTubK32Scf4JRrzzKe6TY9g0D95bf+Hd&#10;eHyTNhUni/ktZn0mB/IVW8Vw89Oba3BhfvlAv68mTsBS/cwjzzeevJovgX9zdZLCOx5bz8K89QR9&#10;VNTRFw/iJPrwin96hwu0ii/oMy8skRH/aEEvJ8ADPxSu8a1wYC5yplOY0w4vYpecjy+FCXKDafqR&#10;n4nr7E7egJ8egRYHxVj30It3/fCKNximHy8YpWty4jvYlvtoIlNz4rPNHBhCXxvW5MMOyBVN+vEr&#10;5F9cwbuxyIE/R4+csk04cm6jDd7pk67x73MnTdoIcs2rwoV22rtfUaTCSoUXOvNZu06XuF57fcmg&#10;DSrfe4XhijGNf/rmmz9OgyPOoXF4HJRrjJ6yAcjL9Xa7K5pwku00S1ooGlgttAkNUwwWOBiWcVqc&#10;6CPYePedc/IuqAMz5ejHoaMLIBkuxQEP2tAtMWnhYhEjkHvn5HsHaCDpVEoLIXOaH18SC20tqIzl&#10;3XWG1xGmdryAo2KJ65wosANsxRfXOEXAQz8j8SKngpPxyYBzJ0/8d3IA7YJIp20YOcOtOlpyxLEy&#10;fAaAFjKryiswCGp06TM+9NcH+AI3QwEYjslYQGfhw5AVH/xuiUKDhZBFjff9N8AVQRhdLwGmwscW&#10;Urawovixj92cp0u89mRK7bZAY8xOnriONi9VYP9hw++uMBCLyh4x0M8jOqqnHBk9whYZkl0JHX26&#10;5r4kRcJGJhxIiznvEgnG6TrcNhb9+0zucAe39MGWzOM7PLCpCift6MICbHPUEqZOcFiIS1I6KaKY&#10;IcFXSIBZ9gXTihcW7hYoEkHfFUe0sWDxgjtjsBnfzeG+goB5Kn70yJ05FQ20xUf9vGtjjuZTMDFf&#10;J7TYVics8Ni1fsdE0cRncyhacPYVjOzuKah4+Yx/fZw2MR9a2wWvMNQpF5+NiUb32T0a8Okdfd7J&#10;jY74MP7BOxviF/WpYGL8nun2fU/vdKql/57Q6Rq8GpttwoNA5V2wgpHTL9/7x9HzST3+wjbZLbwW&#10;BCQxfJXv+WZFEsEObrVh2/rzCfyB7xVY2I0j3Qop2iig5DMkcp3QgH++URHDaROf0aUvfyPZF2Sd&#10;SmFLEg/BjC9FAztCF9/mM5uVEODHPPyS5BJdfLm4wtbgRNIgUTCOQCyxIG/2ij4xQyIgWEpqtPcY&#10;H5/Nj9p9QSN9SDglxJ0sIzcyY5+uk5mx2DCeJKdiE/y5JvngY8Ut9IsFndjgr2FfrClpQWs+3H04&#10;hNOOvGvLf+DX3GQorkrstdWGXvHJZ6FZe9hDH3nAg3v8iHd+Xh99zakPn9diEj+wj76SUhhmK3wG&#10;zMIyGzCPWNfGi/F8x5MFBP7IiEzEYbbFd8AM+YtZklJ4ESc7hUNPPpuHP4MLMce9Ckxw7T568Urn&#10;9IQv8uBH2v0zHrvDo7HMT06SUTJpp5JutXGNj8azuVxDq5jAdmGLf3KP3uUt4jOM6KMv32EONJCj&#10;vnSoHV2gU19ypEtyIgdYcN18ZIRufMKS+3THfixq0AkLcMyWWqjg2Rh8Ezr0pUO6pFsYoF/928Bp&#10;QwleXWMLaKEHeoRF7/rCOV61xa+50OEemlsssD14MBdfYEOjHUvXzKMffNAJ+sUJ46KZXmHffHQA&#10;Q/rRvYUivZK1eWEO/XTJh8Bim0wwg3ZzeRlXrsV/V4CDZXPgS3xRFCn/Zd/aiycKJ2JRpy1Pv/zI&#10;X3k1vxCGyIesFAPR7R6a3ON/5WR8HX2hm07xXqEQhuGNnPgg79qQUY+K8830Sj/kAmsVCsxJPnDH&#10;x2oDU+zDHD6TsbnZQCdU6Ybf1I9O2J/8tk0X9mkeGEY/OmGRDycDuU6FL7iDCTajD53pj0b4aqOL&#10;zOiGLPgbfMOPeO8e2s2Bp2yQPbRoNY/xO1EEC2gwFz8Fg+3ed4rHYthn+JbDsWn5J3vUjww7DVEB&#10;mS7l2/SBVvpio3BsPramj1hjbDR1EoQv04ev4s8touWa8F2BwTh4ITuxU8w0hhef6RSqhW6n9+Ck&#10;jQvyxEOnI9ibMeXmxspOK0rpi1ZzoZ2PI0s+sd9AMxa5wxY+xF7vxjdOJwnhqUU0PNKz8bQt35eH&#10;VKjNR2qPR/3pFBbplxysP+Tm5JMPI3/8uw6/9AxvcEAO1g7wTc7sDf7FTXOQMd5aH+jL/9KnWAxj&#10;YjYbpRcy0Bcf2tN/Mnbdi9zMDy++W7PIdYohchE0o8lcxkUDPPJn+KJXaxoYaU3JpuRnZIrv7KdN&#10;XD6W34Qzvp+Nasff2PTiZ8kZ3cVHuiQHRQb34TE56wcP+KMnOaLrZIAfePVCK9nDvOveYQsdrtMn&#10;misWVzxxvYJIfVyvQFIRpPsdVvC9fl57KkWea5xe6PN++uabP87e4rzqNkVwAJygAN6pCA6GU6so&#10;QqAUBKQVXAgYQIEC2BmThICjdt9YHFufO1XCUQoajIuCAInR6AuY0Ubp5m5hJPij3UKmXW8Ozjua&#10;gU6AZ+iAUgJjcSTQcagWUhaJksCCn3HNYe52uxhY7wBJ8Dl1NKPdy9gtkPCND/Nz3PiIf/LFAydt&#10;8eUlELdb7mUs7fCED7JtkcVoOAdzA3CFGXrxbk5GXDKUY0BPO+rGUWzIKTNKxiE49F9wFBS+/fbb&#10;670fT1WV7lEZ7xVFGBsHy4AqjDCcCilb/KjQ0mkSbRqz67WvcNJ85qh9Y1Vg8b6PCzll8vXXX///&#10;f2BiSD2mw6C1V5lHO9kIJIIVuXKcZAyPAmRHCTuG6bPxOFuy41A4EQ6cfjg0CQrMkDk8wi8ccGww&#10;0UkTiQb9uM7GKo6Zn2107N2rRz5gBWYt4F2TmFTEgC02oWDQ4yz9Pog+PS6ijX4VFtkT+1FM6DSF&#10;8c3nu76dcun0lrGMI2nSrt8N0c6Y7LxTMT53JB8G2YPxKzJ0coON8C36u6YoIkFVVDF2hRkFk07B&#10;9GiMedDRiRI0kwcbKnFm53hkf2yMfdAPW+HXtOXvWgSSqz7GVhjqN5GiwyNC/acfL/owb8eP6RO+&#10;LNQsdtispKLnn0+/fO+fxKFdduNJgjv5JjFmK4ID7LJxmJdsactu3OtUSHZnLG2NJQAplLCTTqkI&#10;iOypHxN0aovtCTqu/fbbb1dSb05jmoufhGe8t0iWeLEbc7BN1yTaPVrjfjuafK1FJ9vqR8LZGHut&#10;QGA+hR4JhLb6FCQl0pJZ942BFvOQRacZ+E1Jib50Ithqx6+3O+06f8AXw4rYx8eiG346yl4Bm77R&#10;St/o5VP07XQBH11CJa7AJ2zBIx3qw9coFEgm0UqGkiA2xK/gR8JlPsnAZ599diWU6PRuPjg2NqzD&#10;oTEkoCWZFV/wqz2880V8D1tgAyXN4hue0OteRUBJcJsF7Lycge8yv3Er/IhTki46oXe6gzsybrGv&#10;LX75WeO4DpfiVpsf5kS7sYzrBaN032YLvJEPuuhJLoFevtvYcECe7JQvxqvvYUCsQRefhAZ0kZPx&#10;5BlwY17yoXdj8OFiKbrJFx8tLOhenwoeZMFP4KWkGAZhh/zxwpbp33j4Lz6hiz46oQEr6M7W8ARj&#10;PtMHHLNT9kB+2raIgV/44DP5uOaAU7TglTyN0aO6Ypl+cjV0o4Mu+Bmf9feZT9Km3X68GhddknE2&#10;YBxY9j366bZTOvTpO1tCb7u2/AN++EGyIm9jdCIUne6XY8IiGskRNsWbTingxzyuF7/ovc0usVH8&#10;EYv8fokYw9effvmRPzIqF2BzdAIXfDI+xS5xR7yCXVjwx9fSh5jH3tBPrrAGK2QJT3BGlmQqt5G/&#10;WDjCfyd2yAYOW3B3WoX/9d2rBRP9V1zxGc7JDR30aIxOn4j18gvxGB/0rw+a4JA9KZyZ23iwaq4e&#10;F8IPXdGhe/IMfo+fgU86ZMvRDyf0T5bwXhGP78l/w8BiAc1o4MthUHvj4wFN+uHXPTbAFuTIZMxu&#10;+VWyaiGeP+NzYIls0NWOPPnQQ4thtuHVbjj9oYlcxV6LwQrObJXe4NsY2ooT+qMD7b6zOTThF70t&#10;UPk69+lR3MQfPtEiVndqhb24hid0maeCpPtkAqMVJsxL5ui0OFVIEHu0pXO08pHG6WQBuuiKH+3R&#10;Jdhs/UevrhtfQV2uwqb5TvZCjvgk104q0qd50C4Wym3giU7gnNyMI+7zlW1goxtN5ic3c4eDil0e&#10;gyFH/htWilNe+lTIQAeeyas1B3mhme8zB1/Ff5V3aotXmEEXuytP4h9gDc1yL7TyTzDLjsgGfewE&#10;zXTqhW76hjmyhlVYhKFyRuPjEdb0NzYaekxLey/0ySXTKzmSb/9Rka8xrtjbZjla+Rl4SH9b3Kg4&#10;Al9bzKh40Xc24d1318nbWI1ZMaYCifGNWTFEv+Yyj/v6VJDpBIrPp2+++RMAOCCOGkgAjjIE5o6o&#10;WdRwxpxzFb4WclXfAY/BcGLAApwckv4CujlanLSrK1AB2FYpzQFAEjl90dHOlr7oRWvFBw7ZNc5Y&#10;e2At+OSE0VuhAC09xtDusGDEqQs6DAEvwJNDB2SfGQWDBR6Gz4GTl3kEMskjPo1hfnNqgy/84NXY&#10;+LdI7DGB/oWrHQ2FEwZsDO31JWdy8ZmOGAKgk7PrnDJdlehVMacXxo0+9zga7z1357OEkTFL0ABG&#10;UeKPP/64fofAbxPYhd0feO2xly1SKHhscaPv5yM2FTd8tnBxv8KIa51IqcjSmJ1G6ZRJp0pc69Gc&#10;nb953DMPR6e6jg9OWX/vDKkFoF0vjpa86NdnybXA4cXhCxacWI4FBgQNrxaCnfzhyHyXZDDwqslk&#10;D6edaqBn2IFNCQb8sAvt6JKdwbu28Hn+BxbvnaSAZ0mVRE9ioX3HZb1L7LTtxAU70Lbf5Sjxqoiy&#10;RRP30FwBxD10uu5zv31iLnPAd6dQvDdvJ8Dww87ZsH79Bov5WqiRBfqMpTAiQbWzhw+FCgWWjz76&#10;6Ho0RwLLhrRFkzmSp89oZ5PshZ3iwTWfK2KyCfLmQ1yjLy8+Q3s8slc8ko+CifnIng2f/20oXgS8&#10;klWBUMCUEHLUsMSHnH753j8BDHbbURIE+CtBQbAUOPoNE8HFAkPQd13AUcyw4NDWPTaiL59sbDYp&#10;KbGj6ZEVQVYCYB4+kS2518kWOxt8hmILu3CKq9Mq/BI78JIsCMz4Z3+CcEmLcdEmCFf4YYPsqWO3&#10;6CdPYyrmtiOoT4+gVOTkC/CmfydhyFwCil9+T/Lofo8qmVeyBTvshD2y0Xbg+XaYEZv4C7Iv9vH5&#10;Fs/8Q/EJf3yyuIUXWHQ93wxzfAZ+YFDygSZxjb+nX/PgCZb4fDSRgXb0Yk7+Cw9e+omFcM7HS4rQ&#10;Zgw8krcx2mywGNAHLWwHXeKKF57Ny0bEJ/qnPzLHE7mQCbyzKbaB9vxGJxb0RaN+5M83kjtfTIZ4&#10;JHfxiHzp2lzoIlsJuNxCGz4aT7BEdvw1mny2QEKre3AvKSR394wFB2SnHf27Rqba4b2Ckbnhn546&#10;yYEnyWcnxcgYNtDmRY7J3H1xQz8ykjC3WcF2WozCLV7pUXv806F+7Qryl/QlScU7OcApnZIbPmA/&#10;u6h4g2/9+UJ00z9e0Vm+0OkF8sJnWHCdHugMTmDTPOaECfkQG8NTJz3kGewRLjpFwp/zqXAB++bF&#10;t4VAv0kAB/jQll7Ryaa0s0Cli/ybMdBZTkY/ncCiYzZOhmRHT+hm8xVu6UV/NPb4BzzSCxnTcUV3&#10;vh6WyU6Meemll/5+5513rpj01ltv/f3mm2/+a//tT75g3k54wYg8Ai90AIdtEvpMx/yqojQ9FPPb&#10;FScPWCoGkJE56IFc2X0nYMmWjI0ttpMRfdKHfvRhLFgUR9iS7+alW9gSP2BBnkC/bAe96GHzbRjq&#10;gy86rzCDHusEfNI3nVXspg8vn80JW23uGA+Gy9OMIcfmV9BF3+2S4wkO8As37KBHXfJ3rVnwAfsw&#10;mO8hg3IVvMA5rOIB/fhBA/3pR25sFK59r1ApHpiTb3efXyE/OHRNjOIPycjim/4rHMnT2V2P3uKf&#10;3mC9E2uu8R3ZEh3r12JQ7PRSYLCpABuw5sU/pF/9+WIxyxj4teBEs3viGL+kj4U328QH+ZmfLLz0&#10;F8fZovtkjC582mhBE73o5z7fgxcykC/AQThFj7wejeagZ4UeuNanTctOjtCTduKKvITcXUd7p1fl&#10;N2hje/DCP1c8ohv6r1CKNnLzMg+aYNN4eKjghCe4E+/ohI1ae7DFCtD0Sy9oQksnV9BMRmiyppEH&#10;FVPN5brx9YWnCkv4wrf2ckvYsVZGAxm67r35YdZ8aKcj+ZUx+R42BLdyKjzBZqfXYJStw6QNMzSa&#10;j/xghExtPMNJa7hOJiucVFyCJfqtoOEz+VQQgZke4+nRnIoeXvhxv4JJ43q513sFmgoinSpxz8uY&#10;FXAqpJy++eZPsMihEQzlVNRwj3MhRG0ETkAFLs5QMqitPhU0OJ8qthInQbZHADjlToZwTARNORxl&#10;1TnOxXiCk0S1R1P0t1ARGErAOCMvAa6kEyA4Uk6AU/RCizlb6Fn4cO4CRAmxxY2gzwFLxhgFBweY&#10;BR9GWRCrqCHRRI/xXQPeQA6APpMZfrxzumiweLSoEmDsrtuhNg66GZoAwKA4Y3rh6BlmRlZSCPTm&#10;bG56YlyMiSMyXoGEIXd80/iuFRQAkZH89ddf12+VOEmiMOLFuVWY6JEcxuB7RZFOgVQQ2SIKR9fJ&#10;kb4bw/2zmNK1TpFUMKlgc85VEaXxtT0LLO5xWk6aeEwnnjifntHrP3tUoS2g0zenwqm5Dqctijp9&#10;IknnOOBGoODkORWOw+Ky332ASzhgW+xKUlYyxlZKWipmaEufFRidcIB/+PVygqFFvIJEv6UBy5KW&#10;TmBp43o/3Ap3+lZQQUePm7AzmITP+nX6Sps9lq944zp6s8123HyvONIpmGzXvOjDF1voP8sYx/wS&#10;FnZi/E6WKIw4Hq1owlb6zRbXJK+KJgqO+DMmX8UvSHTIrYIJuzS+RJkOyJ1N8CPZT4tZ973jgxzQ&#10;T179hko23GNPFaTyL+Y1Vyf36L9dcQGGHaKPnz398r1/ioGKE4IZWxbQ+/FmwUpQ8FkhQ8CQeEjo&#10;ev5TIINTtqWdQORxGnj1mS0JOGyDzcGyJMl3PoKdCqyCF7tlT8br95DMzyb4Un5GwtduhO9sRhCm&#10;AwmBogw7Q5v5jIEfCYw4IdjzvxIYvtrnFlGSAP6xEwiCfLuKPlc8V6Bhs66xcQkxf4o29NKNd/5V&#10;wtCJsZJ0fpT/7JSUJHKfORdvjCFRgEEYhUd9+QxzoQs2JHwwAX8lvWKZZFRsND7soYV+FZj4JvKD&#10;I4km3+SeOY3fhoaYYNzuo5nM9G0nFc3ttJqjEy6waRy8iiNiKxtit9q7VmGADbGZkjR9+S62xp7I&#10;F83G8t08+KRzdMEd2ZOxcekW3Wy5kyBiKbmik//VxpholITjRRs4owNy894iAI3xz6fDNVySOfx6&#10;l1groNGPPAKvncbkU4zXzjke4A4tfCI/0YJKQtxmDR1py8b5hHa+6Tj5wW0nlvT1gmNJLn2jG2/6&#10;wosCJb3jX3wTu/FJjnhhT/qRHTnrSyfw0CaUMVtYkg0fLVdgt2jmsyTYcIJWNmUsMnC/2EH2chT+&#10;u0I1v53v01asNCc/RW/0jiY8sAm8W7zhA+/sip7dJwO+xn22bz4YoQNjdyIHbslRH7ojG4uAZAkf&#10;5vLCG9xrD3Nw2gkNcUEMwo/fKRFX2EMnCf/3H3GuH38Vk/xLYt9Pv/zIn8IyP4Qe9MIYLLTIpxe6&#10;YlOwxs75Rz6M/uBOLOVjWkSyq92tbqPNePkZGO00jxiHTxjRRs7TwkwbcQLunCaENTadLaKHTGFI&#10;Qck4MG5cOsMT/jqVRPbsuxwa/tCCZn7Xix5b4KLDy1ydzjW28fhmGGHLxnRPG/gmCxiEPRj06oQQ&#10;OyBf86IDfhof/bDQYk4sgSk8mw+G8EemLeZgmPw7OVYhmCzNA2fmxCu88j/1w6MYAuPZvfwRLswt&#10;BvnM1sVxdLBD/YpfbLA8lP3Du/tsiu7oEI74BTHXeGTKHtFJ3i2KxUdFDbzSAbkZ23U5gT6d+sGL&#10;F9r5WfaoPXkZS14hT0BH8jMW/jpNAGswRP5kSu5iPl+kD3v3bo4WwPKCiiBsA3/8BH1pD1dsw3Uy&#10;MT98daICfWjt1AT+YQUW8NbCnlyNR+dsAe/ihMKA/nyyfvhqA5m98Z0was5OPuAXZmFOH23wqA+d&#10;wyAMsxf8wRFd6sN223iTF9CFfIndsV1YJ0s+Fs/kwm97F7v5SvGKjtgkHJIbWVv3wSI+yaYNX+/8&#10;B2y2EaAP3Xms2kYdXju56XoFDbmgNRg5yY1cc4/+6AgmOx3iO/mQK3y5pl3FjT5r47vPFVAqeGwR&#10;xueKJhVX6l+Rpn4+d9JE/9M33/xRAiEVTAmFMCUIu7NMKR3D57TtuvYIjPb6Ux6HQUEcl/tePYoj&#10;aQAWQKN0SmGkAqgxBFtA7xSIBRznVaHFgsV1943P2Xh1xE4QQAPDAz5jCb4CoL79/oPFTo++4Euw&#10;ycCBkCNgNIyAUQIbMHFCZCWJ0Ie8zAOUHUtFT4UJfAOYe2ghA/N5kRt54ActEox2XYzD6TASTs74&#10;HLnPACopZMD4Ljn04sTxa5zAzmDxIFHEh7E6ecIBMFS6UJBwlN7uMAPagomCQz/wyrg5wYofnfQQ&#10;AHIYFUEqhPQIz54OqcDRdW3qX7FjiyauVyypre/Rol3X67PzcsCq6haYdrzx2BE39/TxmfHQAfmR&#10;M4dVcOnY2laj2zkhZw4dhlpAmgsNjJeB68/Bkj9swKLg3X9UgSk475EY9sCuXM/m4EWiqk9Hp43T&#10;b3j0u0DwUjIgkWED7EliaC6YY1u+dwpDO9d79KciiTbm9d7jNP2Wh/Ze7cYZ03Xt8eHdOAoL6NLX&#10;C59dV/wwH176bZB+C0Rx5N13370WnU6X+A8FfuhV4cRL0qqgUhHFOGwrmyOzZMo+2GVF4opW2S4f&#10;wo7yGe1maVMxiU/sN0zM1emSTpa4Rk6dHjIXXXu1mG6hgha+1ev0y/f+wVzHCr0sLi2cOP92amBR&#10;MINlgViQUIDg6yQviizsxLtAprDIHvhpY2uvIOG7YorH3CTN3gVo/tK42Z8EiJ3oK1kR5M0jMXFN&#10;e/MURDsazt75XDJDsxcfyP46PsoOfbcgMgea2jFhz+y6RaYgzpb5Q/Owb4lZMpD8tGNi3IrkEhk+&#10;0Wd9jIku4xmbHuGHHcOMZIsexIdOKMGTMdh9MUPyhU+B2mf2inYJbAVYNstH48+45uP3xRVtxSEJ&#10;iuvopl98SMpdUyTDqzaSbfOQtXexvZMJiht8kQQVrWKDz9qwPXZDbhXX0e07f6cdnmCdXxJH8Azj&#10;2hsv/0iWeIMB18Qivh+ejFUhEe1kiTa6kBfg2edOQJCH/uQkieNr9ccTmeFHn2KjXTfjkpu+6PCd&#10;Xrz0992Cis8owUUD+yX3kmsvNLQgg0V0kRta4YEdk1s7sGjiS9AFx5JOcjQm+vQhL4sBWDMvGZAn&#10;LLIP8dl85mHPxRlj6M8uxDO2g090alvBCmaNBx947nRVBeE2wYxlbvpyj0z0JV/zk513PFZY4Nsl&#10;9/DXCY1kD3t0h7dO4cAqrJNHi3L30SzO6M93yVuMqR+evOg1+VVYY1udhIBJMdvcxkev9rBBlnTr&#10;Wo9iGsf1Tn7iS2wjt05A8uPik4K8H3oV3xRQFEj8ZxzFk2LT6Zcf+WuTBUYr5FZIQn+792ITmfMR&#10;ZAQz8EO29Id2MU4f8jOmfng0Ft8Hmz0SZSEGU/yh68bvpBF/x0/rQ2f8ugWSHIpPND9M6ccmyRNd&#10;ncyiI3pDQ4VrdGnHJ7OPchm+SF/z4d9LX37WdbLQD35hmR698938GpyxZdfwSxbszXf4lgPBNb59&#10;hm+8ir9iNJ9nLv7NdzTBBGyzN/OzdQs68UtbtkOm4hs9kLH5fEar+dDgvhdfKL+RR7A/uCcH2BUP&#10;8IxXtogvi0l8sXP66GQqv0k3sF6RwdzGEH/F2Irwxqc7uqIj+sYPu5CDoF/8Zpd0g2b+EB7YFZ7p&#10;Md2ZD73isvjvM1+sn1gkHxdryA3v+tMZjInNigNid4VKspJzoJkt0h1++G28821iWfGe/uCCHmxw&#10;2pgxDnsnA74tH2Ns/Lquj3v9bodxYI6vIE941g/vsMPnoYUe0YdX89MbPKNHgd9aofiZvMkaffil&#10;B0ULY6IFn+SjT2tHupb/kDkMkx19m4vcjWUNRv9wys/qY379jMWWKiplY2RHP/y4PJuPxaexyIbc&#10;+ABtxRi4EG+MSWb8AHzoI76QDZqNQ2Y2zfADP2RqnE57GcMaUHHPi97hs3wPHuBbIcPLd7L0mXw6&#10;XcLWKmpoUzGle65VVPHZtT01UtHEu++dONHOWBWxau/+6Ztv/jrNUfWTw7PA4Mw6/m8xZJHQf8kQ&#10;3DgUDqddB8ZOwBQBCAQOyF4Aw+lQaFUoggUyDsJ8jd2Oe0feBS9zMHDzmYeRcpoccceggUYCip8e&#10;eyg4Akw74RY/xhcQjcloOBBGQGgtOAIV+vEqQWBkAmt9gajAUfKHvhJawQzNaKqSjh90ueYeWqrc&#10;ZaycJL58944G85IpIwRaeqrQhFfjo4uBCiJeLQg4P3IHdKBGXwsOsmPc/r788svLOCqUdBLDu+sV&#10;LjrtUdHCe8UO9xiLl2u+e6+4sidK9hTKFlQqxtTHva4br1MtrrnXGBVaKuI0plenYexgW/R5zr/F&#10;nxf+OGFJASfBicCrIMERJq8WMN4FLo6qhJis211gqKqr5rHgsgiFL/ioiFYxAR4EdnqED0l3Jz22&#10;SCjYw2+/SyKZ69GcHhXxvVMjMFLBpUdKzCdoa8PmOr3Sozns3FjuddKFDbH5iifGRbM2Xp1c4SdK&#10;CtiicY3RiQvjsCGLLGO5rk//ySY/46UIojjiJVl17Fli+vbbb18viap3RZROd6AbfeyJTip+kKmX&#10;ZLLKu89owQcZ8Rlk3GmSfBE50gU5uGf8TvngiR4Ua8wf7/p0MqWTPOhgrxaW7YrwAZ0qOv3yvX+c&#10;Pt8lUAhi7IMPK3i3U2BxIkiwi63u8wmClc/6ernfrq7Cit/4UUA1nnmML9DwKe38COiusT1tXDeW&#10;HUmJcEfMS4oFWwGdn0WXwIq2Cg4SHEmGxYJx2aFkQV/0siPJAhvUnj1K5Do9Yi6ywR967Y7yF+w4&#10;GsiIr5eo8J/ikQQJP+7xoexarJJEmNMr/yymwRpdu95OpoRN8sz/t1j3jh/z47lFp9ihH1sppklk&#10;tO84bEek4ZTtFE+TY4t8Y5lXwkmm5jJ2Oy/6GhM/9CFx7TEJ8QtGO9UGx/jCJ3nBUYmmmGF+4+ED&#10;vvQXlyy6i9EtiDq9iT/JpbgEI+h2ja2Sd4sa/rPHPulXbNcGHXyqtvjEC757xMQ1PInnEm5JHPrw&#10;6jOaXDdmiTRcVVylD7yzTfPhiS7Mi2f8FrfpS16ABvrtNEanBo0n8TWW5JX9kSG7Q6c+JZmwSo8S&#10;T+PyT3TkunbiNf1LnsmLfNGJDr4EfXwAG5AP4FletSel8NtjcmjzOKM25S1kTH/kqL+xXaM3/p5e&#10;+TEYhC+2p30FDWNVGIM7sZC/0M745AlfxqkI2uJPO/4YLbDOvl2nZ+ORK1nxN7Dmnr58TDolJ3pm&#10;P+TtPv7xI5abzwtvYp4FJDvEI7qLAa7RORrRw6d79MZpE1h2ilHB5JVXXrliTz/uffrlR/74nQok&#10;+MMn3bOFipnyVHR3AgSWKmK654V++MQT3mESZtk0X8YP0pUxyYRPgDs+Ht+wDK9473QzWfORcih+&#10;reP3nZqAZZhmr/QGZ+h1H23eW9QZHzb4dnpGHxuyfnAfrtGHN7qkW/qCV/yZv0cbK8i04as9/KOb&#10;DOEBnRW3zYV2tOhnPJiDLXo2F1qNBfutV2CdXoxXkbaCnWv4NT7ctagzb4t4MhZP9DEnHtk3nuBO&#10;jFLsJGv5B12hj5wqmMF3RSayFavFejrDP57I3vxwX5ECjtxDH38i/yRb+scjnsnTekwf/jifhE4y&#10;Mx59oYcs8cG+zM+eKmQWI8gIz+6RA/rgqY2Z4hI+Kuy19kIvvME3fwL/sCVnxx966EcfRYwW4miG&#10;CfPQF36cKJfvwwO6OwFBLuika/InUzzQUT+mTj58Fb+Ff34Tz3TQCdYKO+ZCWwVHOibL/mOg+C23&#10;J2v9yZuM2DfbIR/6gVk5lw2Pchr3KvTw49onb9giJ/fLAfhWMcx9NJMRLBkLnslNzsXfkh3ayQx9&#10;xjO/uczBNuBfYYaMzU1f6DeO9sZSQLW+od8K1GiVz+lboaxTHmJYj8Z00oNOXPeSw7mOtgonXuyk&#10;Ikef2xQ0nxzRiy4a2+cKIWxGe+/ZinHcq3BinNM33/xt8YPCq8Du8XqLoRZjAki74cAAOO0oCd4c&#10;NgVQEgGWBDFcoNVWO/OYk4ItPCz62plFBxp63KejShxbjpdB+y5IMAg8WKBwOP3mQIuddlNcNyeD&#10;BbCCrODeMTWA4Ig4NcGm0y3oMlcFkRbI+rcLxfmiE4/aoomMGAQHgE4LNOOhQ7KNP3xo12IOv4zZ&#10;WAUMsujUQKdEdg5zlmRVke0HqMxLB2gWVNCdk9HGYv7FixfXosir/4bT4ze9K5L0KE0FjIofFSi8&#10;KopU0KiA4X1PhXj1uyX7yI7PW4RxXzv3tlDTq7mbz3u/jdKY8VBRR4BXKPGIDp45WP9RR9HEyRBH&#10;szlPgRCOvZNXO5gCHDlyEJyhAMB5wRHnUeLDIDkuTkWBRsA1noALN/AqIWUzbFGyXaFP4UAxosUL&#10;DFvc9G9rexSEXbJVx2Eld75b0PdbJbBbgcM1tm0hX9Gtcb2MqX+Pn7jGrrSJhgoR6DJev6ViLuNm&#10;M/jRv0IGnjo9gz70VCDp9z/wiwbJaM+Ht5vney9FFMeiFU0krcYwZkUi8vQZnWzHQoINsh2+iW2T&#10;S8+Ga9OxZPQq3uDHi04UXPBQIUs7tCqWdLrF9/pp03/N6b/66GseNJmzU33GPf3yvX+cPJ8lCMCb&#10;YofAAINw57qFmAAjgGnrniAkURYoBCl92I3g224WzLJFyZHCn8RZYqSPeSQRChSKEe2Gsy/3zCGY&#10;CpwSlE6yeYkZ7aK3cDWmZAEP/LL77AQdAhp/yF9KHtmWhKeFqMCOfv6Pn/PebpC+fEG7N+ay+GyR&#10;oK35+G+xCt14tFDTvt3dFi7or4AqYeCH6VNc4rv5Wn6Av2jhaaxOrHk3lliEPv6EzfAjZOSeccQY&#10;/fgH/PErnf6sWNPuVAmcPmhBg8RHrGCjfD05FrvwI2mScKGDLUjwjU3O7YChn37EyopGfBbZiznm&#10;Mp65tRf/0It+vpJtSbzQA+8tjNiAsdDvO37ghizYIDnBXc/Yd4qT3mDVNePjm+/17js6yVdSy+92&#10;XBjvFd+MbSy0ibvkSh7o1B9N5E0GYqsEuO/8BXphU+wlA3xVUBDn27hR+LD4JK+KTealZ/LBv3Fh&#10;SkxGK8xUqNOGjn1vB5AO0KlvJ674OXqqWOkaLOPJK1+HLv6mk3MwJ5nEfxtc+OUjYdaYeKYbuMBH&#10;Gy0t5uAJPWRh3HwsLKEDnbDRbjOMwDBZdRqFDHokij7oiV2RBV/QGBJcY+DNva737H6/XWBMfMFO&#10;sbuNMIuffFH62EdHyEuuxbeTWXkpvDrV6OU0oZON4pGiPv/Oz59++ZE/mCBfuiIPCwz+jOzxiC65&#10;H1vtBBLM4JVs44PO3GfD5A9/+DEOGfFLyb3HZMjN/NrTJ7m4B2vs3OJNXwsftgPzxqRLukaLfMpv&#10;3okffCdZ0o97/LMx0AAXcG3cciR8o9/cfAf6jcEeYAxP+EAPrJIPDHRCi/3J89GFb33oF63a6kdG&#10;/AQbgGmYQEcnoeBOrmJcvGtDNmzOop9PJhf+Mj9tcQdT9EMOeBEfLYb5GViFNYtLNBmvEwbogS/0&#10;wjis0ks8mI980cXnWch3Eo4N8oHyYf3QYz404atTCf3GjblhB8a15/e1rxhk3DY95AfsjN3QFVrE&#10;O/rHBxrJg37EYS/0wZUxKz5YrJq7giS5oquNCn321EhxV04OQzDT5jEdiNVkpx96zQGv6HZPrIMx&#10;8QWWjMt+yIh80e06rJEX+uQExoMt9o0GfqLfU4OX8Mou+SRrDzLCj3yafrSlD/Mbix3iFd36mB8O&#10;6M09fMGI3IjPNg+/nH7IGn3yFTiEL7ySHd14wSx8kI8xyE2MKz6jD1bpBH1kYTzze/lszSM3Y6v4&#10;4BPoS+wxDlvDF72QKyyYu0fCYF6cJWP4lGPAk7HJtVMcYhL9/FPBxHuPgbOLCiO9FH06Na2t+SuM&#10;9CKvLZRUIKkg4pp33yuY7Hdz66O/+U/ffPPXYkLyQ3EclKRFELCAUVEXFAqy7XZTPMP2TqHeBdzG&#10;4BQYMGW4R+CEbD7tBE5Oo+SC0/NZX2NwHpTIkbpWNdAYnCoQS1T0NU7H5vudBYCuSIK/qsAMruN7&#10;ACVYMyIgA07zos/CzvjGkkwwOv05YGDkbNFHBmhxzecKGu24+I4GL+N1YkYfxuiFTry3O2d+r5yG&#10;RM13/TiLnoNjZOj2zmECt4RPYgDAjBi/DAD9aHedYQgMnLziyJ9//nntIjNihrSnMiqYVAxxrR/0&#10;qVjS4zq+9+yaV4/JdG+LIhU5GqNCSy99o2NfZwFGW0breve71xxbgOl6RROFkQomZKBg4qTN559/&#10;fn3WRmDgAAUNWKdfDpZjpI8WMO2mwBVMwQsHBGOMWpDg+MidTrwLGJxfpx28d8JL0UJRAaY7Mqww&#10;wDadbLBI74eCtevREPe168RHv7+xj9rAnICgYAfjrkkO++827Q77zB9EA1ph2X32Zrwe9/HeIzva&#10;SzgVHxQP2JN73r3c73SK9wom6MaXEySKIhJTRRPHohVKvPv+6quvXgUTR6SXzuTntY++CWad3mKb&#10;+JD4kXknSLxLljtBUsEV3e73nay893jf+R98yNF1hRw8pYNOnPhOJuTJD6Lj9Mv3/sG3540FHD6A&#10;b/Nd8cG7hELAETjdkzAppLAFSbDA6L52ii8ChwKJ4F2RVOA3lj52TgSZdoX4D/+2m02Zo8WJPsaU&#10;OLnHJ0n8jV9R2jz8Fftq54IP62ScYF7RF+2d/KBL9laxpp0/NidZIgc6o2MBEk38urEEeW3ZtbH4&#10;/E5/sQU2KXC6J/CjB918MZ/dDlyJPtvJlvlvPkCyL/61CNTPdfPzye3w8cn0IZkyF37ZkXgjMaUn&#10;cuJfzMnXoNHnTlBIYDqVIwbBkwTN71DhAY3m4IPwrp0CnbhjLAkUWnwXd9s88d7mhDZsp11rcUTy&#10;7hr/Jb7CexsBLZzpiQ8kFz6BPPTjl8gd/cajV35cIoY3PpK/JcMWO8bpxAgeJVoSH7IkV4m9mAYr&#10;bR64XmFaP8krOfuORvKROJGbdu3e+dzGB924pq3PfLuErEJOp+jIyNxefBt58D10yVfgWXs4KAHF&#10;L9zgq1MNYpB4ZfFIXvDnnvboMIY+9Gks2EO/fKYj+miDO/PzOXhFF5vo0Uj5BvlZ7PDn/DhfzMcV&#10;z8iJTvkresU//PCx9EgPeENr+aNr5IFvmNKXHfJPkmVyJF+4lNeQMb2ZLzy1ISGWGqdFYo+0iaX4&#10;xDe98ykVPFqstAsq/yEreRKdak9/ZEvexoQLdJFXP55OZuSCL3TajBBryjf5e7FJrBJDTr/8yB/9&#10;isVkIbfji/BID/QO/+W09IZ2stFeHsrW4BuP+OWb+UA+iw74Cn64RRjcVfRi43SJ305WkEmniNBj&#10;MWbRw1bIyTzwRV/8PB/89OnTC094cR3t6ODDyJx+Ki6bSxtYapOxkxcVE+mZLiuA8xFiBEy28YkO&#10;+rChC5P6ao8//LMJmCA/vsjL2HjUjp/Bn4KCWK5/p9G8kxGMoM89dktmbNJii1zMZQx2JGbBKp/N&#10;n4mvxnGNDPoBTOMXM2AVPfRMlmTIjtkUHs1l0UevZOqe+KIf+mFbvEUHmyIzC1gFE3kx348HuuRb&#10;yVIfeTAfSs/whAf94ESfimbu83nsif5h01z8CflWxEa7a/SPPzR60Rt5mJ/uyF18khu4x6dVqFIU&#10;qSgBq3gxHvmhyZqg0zjwwge43kkD+CAndmFM+mNH5hL72szXhi/qZIbcgI7ZAjrkDGThHp/Gn5OR&#10;WGuNRO7wq0/xEP9kgdfsyvwwgCd61Mf8ZEGn8i30o804xQV2Az/0ykY6dQQbeCXf4hIM0R1cyLHc&#10;95kvY2fukRs5kIsXf8Dn4cOLHuQl8INfsbYNZvKQC5C38fWDCTz7HPZ897miIV3QSWu9HsGGH/kj&#10;+cuzYEc7PnmLIhU68NMpk32Zq8LKnkLRr/7mMWfjV0TpVEmFE2N53VUwEcwERQ6Z46QcAVUA7V9k&#10;SvzbQbbY4XiAteIGIDBuzs87Z0oxPXqgnUUBZ0mR5ujxEQ6f0wPKdoe9BAFgacejExmUJ2hI+trd&#10;9upHJjlOc6GB0bTAZfScAUOgXE4USCibIWtvfPJAm88ADDAMp90JfPfiMKoKe5Efms3rXcDijPGN&#10;DyDnwDkwbfBPTp2QkdAInOTVyRrjAL7rPhsjp8BYgNOiB21A6h1faONYGAxgRz9gcO4CCiD741wz&#10;kIoLFToqQFQg6URI1zpp0qmOvm/RonEaS+Do2hY/jL1FFff3ZIk2nSLpVdGkwk2P3mzhpKJJ/Svk&#10;uLaPHymeeCTHAtCPGnmc4Pvvv//7119/vRYgFnhkLjmmH86fTuiGg+TcOXkOkFPxWZCiH46i48bt&#10;cAmUcCgBaMHPFjuBwSY6aQXzcCCh7TRI/3lG0uozO22RLjFmE50o6YeX2TY77tEftmdsbSSLFv8V&#10;CyT57ExbtKGFbflcAca7Nj1yU1uFAfclIhLQHkVj4+wLn67joxMynaiRmCqKKJA4QeJzj+BUPFEs&#10;UVBxGgWt+IgfxQ1zsWH+hW2SN19UlZ2/I1d90e4dH+j2GQ/4cY2/6mQMGVZgISdyJnM0e++xJ9fJ&#10;sgKKvmgyrvE7aVYCfvrle/8EcY5fEISvdld7ST7gVmAQvNkC+29nQiDjE9gKH+E6XyDw+8yuBEEY&#10;rvCnnUBnXNeNJwAK5PxpOxFOan333XfXKS5Y58P5I3RJILXhXy18jGMeSQf/IAFHl7HYKVtk5/rS&#10;JT/I30lA+feOFwuS+uvH9/OV7XajE+2SMd/5a9f8kROfKonBB3+snbhB93wxG28HSYJToo9nto8/&#10;7SUhnQYRVyqcG1+86DSKuFAhBP2SKX3woU+7oWIIP9OxcQlVxSFJHz5gyNgSKzKS4MItOvAjYWu3&#10;r51lOhFr0WEeMSrZ9miIz8bGP7zCtBiGT3GrHXpJlu8+a8/O0WV8ds5HGovdsI0WsmgSJ9EjPsGd&#10;73Qq8ROrjYsHcZgM0CjRlKTi0Vh41pbc6KW+6DJvCZ+kCDbExn4TgRwkVvqYmz7o0zxw4hrfgQf8&#10;kine+A9+jVyK5e7xp/IIeQU5oVE7tFhEiA9oQh+MwX7FNDYAg+j1zrbpXBv2qw18oA0u8OB7Gyrl&#10;JuRHr66zMde0l3uQOb/mO3m2MaSt77AFD+gV57TFjzHIFzba4fcZf2ThO1umX2OTB79H53THtumx&#10;Qij80m2nJszfhlqFIP4CpnynH4tUPg4ey4XIGU8wT57aGdu7+3RA1nBrLLQYr2IAfukT7+yDHeOT&#10;LYovdIqX4rT4Kg6JVWSM/9MvP/KX/VdwoyP6hTXXYRENMIRvtONHW/TSUYUlds4nwLP7MGE8diXv&#10;4Jt8FivydbAmrsMwvukHZsiTXcGg3IkflzvJJ83jnS4sSL2bLyywKb7Vi5zRRq5whpfs2BqBLzWn&#10;Nj6zazZKl3hvl50+tcGrMeiSX0R7BacKJK7DbCc1WtzCtDbGw7sx4JvNumfuTnPBpPvlEOigK3jC&#10;U6cMxVBxCNb4YP7VNTJhr/ggQ3ZqDnJt0aZtaway1k87c3SSKEzQCR3yB9maPuxKXtpmQQtSMdp6&#10;Bx2dAOEXtBEjxVM+Ea9eeKq/2A4j/ADe0SleK5zxvWxGfKKTHvcyH//mGrlpY26x1Tz0TQ/G9L3d&#10;/Qp05ARTxoE3PBirXFtbuQBZo5NcKh7yg22a4oPt0Bv9kAG/byz2I87BAj9MB2wFrebhB8iy3zUh&#10;F3ahT4/CocvpB/gxXoU2m0no46s77aMNGujJO5zTAZ3DtrnlW+4bC47Jg8zkWmhmS97RCxPG7CQx&#10;PMK48awtjGV+mOdH0wP6jIcvPOCHraLJSWLygQ994Mh3OqJ38oQfOuCv0UIH5ZKdZOF36K5NOG34&#10;C1iDJ36CvKOdPhU2yKCTNRVMvHw2XoUQ7/pUIIGf7KhrxiEHL/f0r5jSuMYwtrba+N610zff/HFu&#10;FmaSNUFOIi/pt5BRVe8/VAgSFgIcS7tt7Yy3A+0ehVc8IXzBWD+BpsVfx4k4F3MKqPpbiAhK+kq0&#10;+n2FdqxbqFnICVb93oKEzLj6MBKGROntwlE6I+9IHzB5cdYcL971b5ekI3YSU8YBYIAl0AANYHXa&#10;RXsOG+8AiB/jxb/PQMZAARDgzQvI7QCghWx6zEnBxDglXVUfyTwnAKAcGjB0qgR4JaEAnrP1jmcB&#10;jjwYD6fmVIUfebUwUTVVbOiERkWTihMVQfoRVc7M/U6bVNSomLJFFve3KNKYzbVFl4okFT4as74c&#10;0s5d3y3aeG3BpL5biNnTKnjaR5B850Ds9Hlkx/OTTpw4heNFVvBEd3TYLo93DpKD5UBKzAUBRkpH&#10;HCEMCpj0JzjAKfy0YG8BD+fwAFMVADlzGO2UA/xLSNlFj+lYoLMN3/sR1ooZMMZWFE2M4brv5tS2&#10;fubu1ZFzyZp3L33dUwjQ39i921HsdzsUQtBYMahTVj0K41pj8Tfa2i3ib3r0pt8r8Xr//fev49AK&#10;Jj2ig2f9jWdcvHjhtYJpC9wWLhJhc5MDmjs918kRvoZP6rrvPlecrS0/RF6KJWhGC5m2W6uAUsGk&#10;cbzItJNvFW5Ov3zvX891CkBwLrAIvmycP7AAgzOfBUs2BHsSDr6i3RQ2p6CsaGhMPkY/SbUA53OJ&#10;Al+iH9sUcCQ7rkk0+R6Bki2h59mzZ9fcfBf/6T5f7DMbkQjyceY0F3tAJ9vkg9HJdtHA37EpyRFb&#10;aiEpAZbMsjvXtVHgbJfKeyff2iHhnzvSW9HH+Pwl385vW1xIkvhkbfRl55Iefdk/Pti8uMlO8cl/&#10;68NnixGSZONIPPdxBe2050skNBVFyEXCJenTBw/okjBZNEtcS37J3NjkhH/yNLY+LeqN5ZqxwgW+&#10;YQWf4rWxvNMDOVj0olUMNK5x2Bm70LYCkThVQaj4B9t0KrbBt2vRoL+8ggwlUugUQ8UvvFVoKuGk&#10;V4ukdpTQYj7ygiMxEp/akh27Nh6ZiH8lSmSnX8+gwxlc4BHd5se3MeiT7unOix7wx4fwMfiDuRZS&#10;cOCenAaveEMnvdOPMejF+O3ewgC9twgzDrxIjl03X7t/6JTHVPAxJvyaky2ILeZCB1kZu+IcXtHC&#10;J+ITb8Y0r9jAT8JWssU/HbmOTnqm7woKeOYzvdooy4+bHw75fbSZxwKpxby+nVbCL1+QTZij0zDt&#10;xNIfvyJfIo+KIBUKyMdiUV/zsUWxGR8WUWSW7isC8Sn4tZDlM+mRXMicfOmAjo2BBj4dPeSJ9vw7&#10;2bEJcU5sOv3yI3/kgg76Ko7BGGzjFZ/4JRvyxC9b6hRFRQr6aRGvDyzhx9gVjtyXf8ARX04+8kLj&#10;VXiCX/YEU/Bq8eYUiXzRo5nigJih4O7kobFgJR9CTujiM+mAjslQPgwL5rJAET8qXsIjf0EGrnlE&#10;3ClffOjHV8K5eNMJaXYR9n3nk9lSO+X0R15khwY2SI/RyN8am+/WDkYqLLhH9uxFvMCHuSrQlVvg&#10;EY7IER8VA9GEFjZvscjX8klwhicyrJDhOlz7TDb0Jz8lYzShlQ10stA7nZrLWHiH5zZDtXGtGOuF&#10;NjYIE+bDF7yL+XAAS+STr5UDu8dGe0TJOoi9tdhlV/SGFnKQO/R4hnm80CGGyEPQRn54xKtFLfx4&#10;dz09thHSIzXs1ljk2WJePJe/mJ/uyMLiWC4PP/ijR/0qVPdf8GCgtSq5oEHc4+vgjx214cwv6sO/&#10;wBO9k4H5vbsOt2gkwzat0EBe/Ba8sScxV4wzNhunV/aFTzrot2q88ll02KPV1p6KOvShcIVu+sEH&#10;H0Lu2re54J3986toNI61jCJxm/LkTsYwxy/AERkbj60aAxbx5BoZwAlZu95jZjBOVmxQHziwFsOv&#10;e52CZidsuEd0ejSnYsi+ymt7jKbCCdn23b0Kb/v4jev0VhHFe2O6D+O1J1t0+Xz65pu/PSIvqbfw&#10;aRfUgkDBxK5SR/y140wkNhZv2rbTTJiSgwKgz5LIdjMqEHh1PK/dYU7Losn3diUEJ4HYPQsWL20s&#10;OFxDdwUWYAJaIOYIODdg5IgYKONBVyc+BKNoAN4SZe8ARKjG4pQ7dgdcDIQBCF76ClQ+A188M2AO&#10;AT2SCA4FfRys+xWLyKajU3hiqJwxOVbEIjOG1bh4oFwKL0k2Pto5G4aGTsYHoAyh0w7mB5pOTSgK&#10;CHoWS/2+RwWJCgq+VwRxbQsiWxSpWFHBRbuKHVuIacyKHI23RZT6eK9I0/VtZ4w9rbLFmcbuN0+W&#10;p51vT5m4pn1FE8kBHjgnj+f8/PPP179ddp1cOWUJGAcHJ/DWLo4AwUkIIuTMscBRR10545KVnCos&#10;wzQ77Oiqd/c4Pk6efbK1TnCUvJbI9bsZFiWKD+zE/RY77KmCwhYpvHyW7HZSBAZ9hvGOJ/vcXBV2&#10;vHsplkgwjYNOSWW/p8IHsDOYhme2hx+2X8EG7fyNwohCSY/g+LHXfgC24oQkVdtkgR9jmddcEqYW&#10;jxIE9oN+8sAb3vXFo/kVNfakiXF61Af9fF8yqijju0ei/N5Kz7NrSw7pwsu1FiGd0uk0jO//5Ui3&#10;gMLfcfYSHFjsGVLfYVng4C+qyHuxFfcFz37LRELh0TSLFEkL7LvGxgR0CazTVxIg/sQ82pQUCkzs&#10;wJgWcoI3G3DNeE6cuM6XClLszVwVReiKD8SL9rBC3mTFdtiKedkOP2d8c/rOHvWT8PHx7JIPJxtJ&#10;gODI9tpZNh4/z4Zhmg3ypRINdsyfa6t/p20kEu0OScC9JFl8r3hiDAmaNnyAcYzJp0s2zInXHj3S&#10;X+zqGLO4wN/rI17ANVuRjKIfbT6jqZ0yfdHpfo87iGHJhlzwKw6h09gl5mTVQhjtYovE3AIMhvkc&#10;9LJbP3Sp+NEpETpxHf30JH71mCBZmKPFMP/FBsWvFumSQfIQB43JFyvmmVs/80qCjS1fIE/6k7Ci&#10;mVzgjtwUk80nQRXj4I1s2Gi6l1ijw5hyFn0k0m2ctBOIHm3pkQ/AI7o7AVDiTs7GbvecbOVEsEcn&#10;xjWf5NwY3unN/GRivHb66do18jYW/tGGDnLy6rQKzJKltnBkTHzjmd7RRSf8KVzrY040WBzSjfHx&#10;zA/xkXIa9JlDOz6LryRjWNaWHuifTPg7PgsdcK2P7/ilI3J3zbhtAqCB3OCb3ycrGKRbNJjD2OYk&#10;Y/aHdnkcXZpLf5/hBr+dyiEfOQ/e4ZgMvczFD8BO9qo9uZVsG4Mv4Ve0JYNOP6Cn3+fi2/f3vHwW&#10;i/xmmNhw+uVH/sRCdOOdXZEPHMEEnuR1FVzhXzv0ZQ/sCU0+txiGVe3JhS+Fb/jgdzrlSo75URgi&#10;a/LhTysAGo/9KJj4jTcn/chOe35ejum1j3HQB7vg6/lgGGcTnbjjp8SF33///e8//vjjikf0T7Zi&#10;Mz8nP/Wnr2vkYT4LYsUGMc2mn/iGfrHBu4UxXr3Mrw++fDcv/tAJSxW0YdzndvjlDmzFd9jk9zvZ&#10;RZ5kDyMw0yLTmMVY12APluTbFo/6VnwpJ7c+gGNt+j0ndoFO+aeYam6yYz9oMSfZt3HQOkM7BUrx&#10;gU5dp990Qi7iPd3JP8UwY5YjkJO1EoyI760xeu9xI7jyHW1wRM/GIV+66rcg0EFWnQ6iY6e3Ldrp&#10;Cv9hiN5gjt7hsoITOclv5CeutxbCm/xaTgJ3xmcn/Ik55SXo884G9HEfL3Cn0NJpQLgjXzLr8SYy&#10;5hv5ILSiAZ9sFFbIj7xhiM/gg4tlxZLWU+RpHPOhB91sEJ3k2ckemDEP+cATXBbX5GDkRz/lGNqg&#10;DX7o1hh0yg/AJl7oAY38Nv+tf5tl3o2BLrzCP5siH7oQh+Wn6GdvaG7jBw7lE/i0NrI5ZXOZLtAG&#10;v2TNL8CXdZgcUpHFddjdgkmFEPTCj88VMLwqQFXccJ/vrgCyj9i413XjKdK5r31zd69CijEruJy+&#10;+eaPIyLQToEIEh0556gEin4rwW5qJ0QqanS0nMApl7OkMCDkdAXvEquOCWmv+CEp6zcDzGMB0k65&#10;gNRuuIVMO+VVy7yAE4A5GkpsAZtSzRd/6MWXudHA+NBsHP2AJSUDCAPgGIEaP+0EdjSyEyGMAXgY&#10;K37NiybvnEU7P8YAJgaMLoCUYEg4OGag7flsgQW/3jumqo++aOZQCp6csn7Gwku7apwJp6HC14/Z&#10;SkoFqW+++eY6OWExv4+xbNGkYsh+BnpJbYWFihQVLLZI0feKHxVALLAqllTM2Dka0ytaKuJ0SqRr&#10;W3hxP1rQiNbo3yLLSWP3kkMnbXy2eORAOAuOzpjk5jEDC0fBm0G2oOI8kjdn3zFB9NgVZpgcLScF&#10;X8bk8Dg1+uPUBGwY94IJzh52vLvW71+0mGd/2Uc2AudON0jk4B1eJa5exmjxzuYl1hY6/bhzi/uK&#10;JPr4zhEbS/JrDn0rdKCJrfZ4imIB+ry06/c7OGB+oEf0siP8KMoq8jhBojCiUKJw0r8Q7pp3xQmJ&#10;anNVwEAnOy9oCBCSCTbCB+wpkX2EL99XURYv/fBrjwv5TE4W8OSrDZrR0eM45q6Ym98iG/NFnzk7&#10;sUMe2pv/9Mv3/pUQC5pwJ3gXFFzn1wRieOcTJDISEN/htZ39nseGVQEaXvkPgUSg07fnfuFYcBT0&#10;9PPSTwBmK4J+ti9YKZSwHQG+XciSITHDgsb4/LDky5x8nGQv/ybpNI/FBF+oHZ/LH1pASzjYLnko&#10;gklq8N5xVcmkZINN4guNYkUJMbrRxjYlcsY2R/bsXov3Frjs1rwSbDrcRTQ6JHLGN78X/iRj4hVc&#10;dsJSey9joxENeCq+iUH8hPhjHMmUvpIZ8VaM4afw2O6w2IEvMpMAaWNeNKARbWJ0hYhOhMCumCbu&#10;9Bgg7MM9vcMPDJvfPIoJ6DK2WNZmiRiMfrSTgTHFdnZDfmhnk+ale6eKYEHfFigwLB6zY0keGUg6&#10;0c52+F5tzF0iSI/8O7mycfPTuXf6gUEyIhM6cs84+kr0tJM8S5x95qfwxZ+gDe1oJh8xnOzQ43sL&#10;G9fJS3ymVzbeiYlwhQ60WoiYF+ZLZCVueNUevoxLniWk5Ko9uvW30DAmmepDHnITduIa+uQmsMUe&#10;2nmHBWNox1e16wgHeOb/8e2dv/LZOPIassCn8bTl7/h2dBtPHHFfPkMObEqCim/YwRMdl7PgXXsv&#10;dsUGtKEDmIc17+amM/yTCXm04IQn+OML4dQ87KNFO6yHAWPgP5nBMLuqoErv4pn4gAf2LQ6JBeIL&#10;/PmsePRfHqn0R25opTfv+IQz+vIqr/WOf9fIDV30xUaNQWb8So/4WNCwK3Kv2MeX88n4pCc48Jnv&#10;4I/5ugp+7dy7J4+R81gcsUkyYtf8rPwHZsUVY/dbbfrx+3xoRTs0k7m2NpK+/fbbqw2bgym88Oli&#10;iwK9Mcrh8UV3/IP55XdyWPOjmYzg2fwwYNEoBohxncqGBb7fffhpFx++4BQNsIB/WIIJssRPhQNz&#10;s9nsGb3kyz/K6cgdzvgttHRCDG1kbD6yldOxXXEVPa0ZyMI85OR+JwzMgT4ykZ+SoX6dSOCLyMb4&#10;bKJFLvr5Eaej6REv5uo0B1votDr5kBV94U9eax5tyF8/81WM0sdnvKJdPz4ZfWjAAxvuNIs4jl9+&#10;PF8Mt8bsNALfTBfwim7z64M/aylygDv3xA545D/YDXtgA2gwFhorHrbZQido6/SffIGu+Sh0wx4f&#10;L/6xMz6PLMhdX7rlQ+Ux5G8dYB5+sKcC2sCpgNXJOPTze3jFF/x1ItV1dJFV607ypkN099gT/WmP&#10;ZmOTK5zDIT/diRb5XOsQWO90OFn0eJX5y6nwj2Z6Qa+X+fki8oZdeYY+xUV6+eKLL65czzz0iD42&#10;QjZ4JB8xmW9gH/wRf4EXsq54gr9Ohbh2niTZAglcenUCxbsxKqh4oc07fBhP+woqbR5qb0zXzHv6&#10;5ps/QpTMW7R01FxCJMh7V8gQKAQGyQ7HdS4EKhpQBKfvxXgAoUJFiybvkond2bboML7CjLEtLCqW&#10;tDMOCEBKGRwBwQILIFAmMAoolEiZnLPFnrnRalw8ARogaQ8IHAales/RcoL4EZgUM/DcgsdnDhWv&#10;DN0LOKrocgT6ArO+HDnD5xwBWSKMhgIkI2+3sBMFEhSJq3v64wfv7V6Sq/GNgQ7jlpBXvMCTgAEI&#10;jsf/8ssvVzXf6QhBphcwd6qCs6jw0MkRY7leMaPiRsWG89RIfX2vEFNBo+KB+1uk2BMqCirNi6Yt&#10;svi+dBmj743f99rsYzwVSyqIbLEmntBEJj6Tm6DuWke/tLMAFOj9SSDIGW4YrfscWBjlFHp+0e4g&#10;3HGA8ObF6bd7LUhIhjldeJNc0CtnBnfwzB5a9PeYjEW9RY0XO4Z5Cat39tdz5p1gYYfs3P1+C6VH&#10;Z2Dc3GyFI/Wuj8TRO5tERwWB/AZ77TdVslsLFv0rvuChxV4nz4yhn4KNQghf038k8HJtr++Pq/Yy&#10;l7HwmN0JHgKnwMN20EROFm3JqZ25eCGPij3kIWH22Rz5Ku3IlHwVSfguLzS5RhbuV5yqmGMu+irZ&#10;FqR9ds390y/f+wd7PY/MTth01fmOWvKZgjC8KYbYDQjTEhpBg51IPmC+nSgBTIJjbMFF0Bbo2+WD&#10;d4mKIopACNcw7z7bkkSYnw3pz1+7z4+1OwzvYgXfyZejhX0JcmgR4ARwgRoPkhwJKLsR4F1zP3/e&#10;4rKjwGjSzlzmxDObZG/oKACzd/6TTvhl44oD7I+M9LVgNT85iHliDR7NRdf8MDpgjg2LO/CPP8mP&#10;z3y3RERCbEz8ixfoRI+5+PTmbWGvjdhhbOPhSZ92QvmmCkQSNvfYADvTn976DQljsUHv5M53iaGS&#10;eNclxj6zZXN2rJ1twTebsEBrN5ZdezW2+SVV2qCHH8EnWo3VgkzMl5DxoXRFpvjDczzCornJz5gd&#10;LzcvOvGGV2PSgX5wbBz9YJ68tYVF9mJcum6Br434XIzmN/hx+BdvzVvxy2e46BFcfr6xyLD5yAYt&#10;xsJ7xSM2oA/bQYe2sMz+8GUBYcGT7tEgt4Bf2Kuo10lG87XLKl+RzBu3E0XkzRfxu+7BbIUUfPSY&#10;AZvpsYAKbny2+fCmv3ZyHXKlSz6UDLQxJvmQM13AETyTOYyRGz7pUf5kbnhBo3nJBM3swzs6ycx9&#10;C+EWjF50yDfAPNtznx3Dsbn4PzFX8k6GZM7mybATXF5opR+88cnkZIGkX6d6tSMrMULsUbRXKIc/&#10;8ULO+l8LJnSEjgpf5Es+5NdihezwQk/kSydiiLm1J0P68Y5eeuLX5DlsCz9sOXnACh3SsfldhyVj&#10;VKwiS9gyDh/PFumBzbhHT1768JcW3f1mAAyh24IRxvCBBnPhgS8ynoUbX6+da9kSW9lHEbKfxoX/&#10;iiD5TDwoShgH3vSBt4pF/AQZwwk5w5bFMNmbg71WhEMnf5R/JgcxD53szhiuGZP/NQ6Zky38kDmc&#10;oin/zj/DrDZsEf4qcngZUxvxDD1sSv8eW8G3PvyDscnceHw7OeADrz6TKx9DN+zSnGgqhvnMZnzG&#10;N33Tm0U0ffmO5k7r8CkVo9Ca3vla+Qdd0AH6OlkEN/roSyZ0x57ck1PIT1onukff8pI2Uiq2owPd&#10;1jResCe2mQ8O+k0M9LAFuqNb8pTfK5zgk21bF+pHzmSEt04s4lkfPJEF3cgd5Wh8HB2wA/Jv7Qav&#10;fA2e+TD+iI8xpjiIPjSTA5zI19mXtuapUIYfc9AfW4e1ciq+hr3CtZNHrsOPOaIZf3CDFnRXhKEv&#10;J3vkUWISn+UenWiLl05okZ9xYaX1E/7aDKhASf54RJv8Jx3TNx3yD+zIOLDpJJjx3COL1lJtwnmv&#10;iNLpEdj0mV59rqhiDu1haNu77lq5b0WU7lUMbNzeO11yd8HEAsFixeKgnWKBo2PrHbPtWXyv3W21&#10;wBJsOG59qnZTpusVVzo63/FGcxrXrnKnVwSlxum3EASFEjbGCOCYY9gcg8AC7B1jjG6LF7wZQ6LK&#10;WCjaAoAQjcP5SewtNDggoOGUWnB1QgWPEk80MGJ0cBjaVhBBR8l51XcA1QdwS0CAjyM2ns/och+P&#10;ko9Oz5BdhRmftWc02jE4Tsucxm/HEg8AjT9AbifGIslRSr9XwiFp0+91dMqDcVQ0qODQ6Y0KF93r&#10;ekWRiiW9Ot2hzVmY8L4Fj+43Nl1socU47kVf41Zs6QSJa82jTdfr372uRfvy3hj4TT5k5Tiq7+SI&#10;RgtATsiPoClE+S8b+jJkjrCdTxX9kgy4cw92JG6cVFVcOHSP44MlmJKswQfnBhcWcmypkxtsBS4s&#10;ztlji/seYXNPH4txbYyhcCFguMcuKp5U+OjEl+/atqDXV1s23MI/OvR3TV/ft+DQozH9zoAkGE5h&#10;tqKQ+RQi9veSvCym+AX/srf/UKAoIVnt0RjvdvnMw06zSbZrXnZEhp3M6fdd8NEJDzxu0ZhfMid/&#10;xNcZ35z69dtJ5u1HXaMzWhrfuD0qRR8dcfTqETzXzYuW0y/f+2ehJVjCD8zBKJuHRZjzEkQEHIUM&#10;mIczPkIiJjlqJ7DjqvDovrHYg3dJoqRH8mEM1wQgczl11ekDflnggWNJj6TE75j0KIngaYEjseaT&#10;XGcPHePmP9Gqnd1RAd93QZif6yg5mrXBs6AuYeXTS6IlWB1ZdQ323Jdc850SNb6cHxHYJWwdO+Zj&#10;vcMT/fDlEizJqzHx7R6fXGHGQluBU8Ih4TEfbPD1Fr3ogw22IpEiT3zjBV9imDjAp8Mw+cGwefrh&#10;PtfowFjkTVfmZKsSD74J9vkYusQ3PyFeoJGs+Ra0tRvGD7TwwY+Y1UYBmtDWJgR+PCrHh/iOPkkj&#10;G2bzfBY59Mhpdi6OiUWuda/dZPTAGpm1IKfPCmJoYZcWLvghb/Pwi2StD93ow/eRL35dhwH6J2uY&#10;NJcFFD2K1TDQLrlrxqEPNEs6LVpgA030KJk1Nh5baJKb7xW7yKNCjvvmo1Pjwb12rvlOj+hAuwST&#10;b2TH6DYPPNK7sVoM0zd5wk4yC7Pmhm08t+AjJ3LWh9yNS6fkyif5jgfy1Z99oaU8jv+UB8EsbHjx&#10;XXgwB1mRhTFdYy8V0Mqj8ndoJyu0kL17/LYcpyIGWWSfYgZd47sk3TVy4sPYOVnjix/IlrVDL/wY&#10;y2djpBt+CI7K1+CKP8EDus3BLsgHxvDMt4sHiuN+8BXm0S6u8POnX37kr1MuFUToJl+Qb2L3FZ9g&#10;iL6KKeSOfgtQMsQb+cBIJ1PYMF2GRzqHPzpwz5iutWkDnxZmciU+nXxd64QomioeG4/s6LEiFR6M&#10;7XPFKbZmHjpBL5vkG/lUfFXkpz99y9HJwH26Yh/9lhUfqC8dkZd5xBULaLTCDpvXBh3kwNbR2eM3&#10;MEEm2rrWZ7bjPj8Fb2TJj+QD6ImMO6EHS2TnxW77V6oKM8akX/Kiay98e4l78hQ0dfqTr9YGX2SF&#10;rwqMfJRxYNrLdyeh+X/t0MX+Xe9RF/zDjvv0RA7yUvHCnPgzVzhDPxmzE3yRB92RrTyXf+Ib6ZJO&#10;LEzp07z8B16NBYdkIKfXh07JQiyQP7hHr2GSPzO3hazFtXYwym+QOX3L2xUO6JW+YNdn/SyM+UtY&#10;Y5sVDNBsLtfFLf6IvNGEdn3QStd47VSauGRscQ4WfNYORvXzbpwe/2YvchZYETvZCv1bixkPVvBT&#10;gQaWenyooj26YRQO+DN6MIf56Yh88UqnxqMD/pk+yM1PB9AtetgRzJAbXiu6o4nc+GKxzTzySLiA&#10;e3JCk+IQPMAULFnX0Bds+oxGuKqQaR5y5nPwgM6edJCPdLIXjuCVvXuRZUUNPMhX4beiR+28KpRo&#10;u4WOijAVQfR3z7s+vepjjubzvffTN9/8SfT7sUiLAIGh3VaJivsKGxYQFiztqGqvuCJweG+x1e6y&#10;7xVj+q8dFjn9GGJH6l1v8QYUHX8EbMBqN4JSKFTgY+CuFzR6zAC9Hbf3LpABLYVXiWQ8lMwR9fwZ&#10;8GnDoDnQdoH7AS40VTku4eF4gAQ9gO8daDsSyfh6tKkfjQRGDhVNEgJjlPRlFEBMFuYXmKo6CkAM&#10;GZ05NzJgLMZEN76AhZFxZEAOiIDUv81VAOhxlIoDFR463eG9AoPvFS987pp3r330pYJJhYkKH32u&#10;YLJjVKTYebeIU98tfujX/cbY+bbAE3+NVdFl6dz3xvabJsnFZ8UPslMkUSyxS2/B5keU+vMbJxaP&#10;HAJDr/DCgekviHLgnIVg2a65oASLcAg7sAFn7RBbEFlcs59+WBRGJKpspQICO+x0A/xkh7CnKMBO&#10;2hntN4CMLZntMRMvY3bSCf4lxdob12dtzcneWvSzt06V9BiLwCQItPvISbMlY2av6FaI6D/NeOSm&#10;H3hVQFEs6b//KGT0H7s6GYNfdifZS3bsC/9oMw95RRtZ6IMudPjej7ySFb4qkJgDHxWMzYtPNGvT&#10;vxN28kU//fu9p07kVHwm417kQh8+V3A+/fK9f05jsHsBQxCQZEiSel5WEOD3fLbwhjt+TOLJL8C9&#10;gKmNACkoCYRwrcBSxV5A5Vv0FXjaCeqH1CSPG3jYskIi/6CfZE1iKcjzaRVGJFn69lsDArLkIXsQ&#10;5L2jt2Pq9FwswCs7cU9wlpyg0Tjsir/k69ttgEP0oFsSwTZrbzdEO7ziwXWLQv4XjbBl/na/JFBw&#10;BP/sRgInGZGU9LgPO5aUSJTgQVu2JaaJFa5rI9axjU6ImBOf7ZRJGPkCiWmnIYwhwYNj8iArMcR4&#10;kk/8s3c0kdUWHIxf0tRvuRgHbcUnyRtbh1O2AKts2fhik/Z4tgsnBkn8xSEyb/dbjDana+xAP3OS&#10;Dxp95pfIEnZdc4+PlJRVsCF3Mm8XzDucuEaG7RDDWEfiO3lKDi2IyRz2yA5WxV00wiF9h0fX25kl&#10;jx4lQG+LOTGYjNzn1/HJB2hLnuJzhSHfzcnfWLjShzwC32giS3SKF+wOZvXFh35ierur+sCn9u0y&#10;sh22QIboLvGVM7inje9siYzpAYbIkXw7WYymdkkraOPRvO1qwlQnGWADzxXk6R1G2BYZ8XPo0b8i&#10;JDrYEBnjkW479q4NvGpDbp1KpFtyIHs2om8LGH3NgS9yo88WF2yCbvCdj6JncqloSMcKu97hv41D&#10;c2sDW3CNHvfEIXqE54p0p19+5A9mycc7vtk/HsgFhukZ1tgQ2skdlrVpMVtBTn/tvdgpOfEdZEeu&#10;2lgksy+LO/6ygnWLP7okR4sbcpFDwhWcuudFT67zn+xwHwmjD36IrrMr98zBDuisTSMvc7Xo6iSX&#10;z3igk/SG1gr8LazouOKbucUUfoP+28nHh77kZxG9hZLiQ5uWZN9iG0bRya74cLTxdXBA/u7L39gl&#10;H0r25Gx+izH4x6s2xUDz0hW5ildoZgNkhddk0445XPAnaDOuvJU987V8r8/GEaPJUuwhE+OgBe57&#10;DML4ZEWunbYTu9FafK1ggD66RbO59eM35QnGSm/0nh2iw8tnWDI/Xckr8NNCmizRSZewY1z3YABP&#10;6DO33IEfIRu0dWqBrI2HNzbQKSs61se7PukTHWSCbtgnb36J/4MtebqcHe7a7IfhCo/oo/sepSYf&#10;frrNH+O0ISPvItfiLwyi3VhsDl9sAYZgCQ/8vbUAeeZv9IUDvJC5z3w6Hwt7eFGA2PgEK534QAfc&#10;8dPhnS6ss9wjZ3JjZ/BBnnTdaSw0sAGYhg+5Ix74drKlZ2sjfGpTsQ0WyBE+YJ6N4rv1WBttFbeM&#10;LefqpMgWN2CaPfusnT7a4S/c5geMZR7tfa+N6/Xz7p4c2Pf67hinb775sxioYGJR0W6RpF8Qdd2C&#10;wGLGDpNXu74WFQoeCintsnZ6pAJJY7nXqRQLJIsXCwXOSfAGfO8Fcg6PgVA4YwUkCqSwFhsULmDt&#10;jrZrFnpAoi8QA1LVRI6fcjlLTpZBmVPglDBYTOlvrpwog8sJMBYgBRr9S3yNV/GiXe0WtmgCdMbD&#10;wQBlR/EKcngGenxWhdam6iAHw8mZC/g5NoZNfuglI4aqDUcEyIIVMFioex60R00UBHoxoH0cp2IG&#10;x2PRcxZCKihs4aFCRAWGCiP6e3V6YwsrPWbT/HsCpPZeW9zpWsWP6KtNxZfz3b3m8h59PtduizKN&#10;uWNYICqc7CNMiiAKKB7Pef78+fX7MP78Nx2LRb8V4zrcCUDaCh4WZubxI2r0BGMwJZhIkjpST+fs&#10;otMIbMYC3sKlnT02CmfeJbgSuX7LQ1t9WpRz9vpJiuARRl2TrGdP8NoOMmx5r6/7EmJj8hUVZCqa&#10;erFt1/SxuOiUh/eKLYoO2laQ5Sv4jC2YOGWiqJqv8c7P9MgP/ryzG7KSiAmE5qyI2iJAO/N69Z9+&#10;kh/a0eHFj3RSBw94yZcp1Phsfj6uEzH8If+INoXhTspZVJAdWnocyed+vd89AZDNe51++d4/wZSP&#10;CMMCsoAo+Aj03uFWwOX3JAbwpx1fqL9rXhVOJE98BjvwXeBiAzAvqFRUcF3QspgTqIzH3wpI/lW5&#10;/p1s4MPQ2TPFfB+98Vs+o7Md0pIpNsPG9RPs+EMvPpf8xAjX3dffvPoaH+bYUycKjYNOsQAPkgQJ&#10;GruT8HqXJPHP+DMHW/QuPuSz2SZsszmf6dIxfXjhk4sZJdviBIzy2e75rB05mZ9diHOuwQY7w5d4&#10;InGRgOjLFtDDn5Ab7JCpeAA/YpFx6JgeyNVLDJC8aIc3CTqajK0fGsjCNUkc2vtRTt/ZAH8Aw+bQ&#10;T7wSp9DrJYETF103TqcD2tXWhi9hY8byHcbQJrnSHh2Sx4pUZIcPMpf8kIO5xTe60Ia9S/xK8it2&#10;VIQWb43TziVdWvzgtySPf6V3Y/AV6IAhY7eDTCct2OmwYpn+xoUzuYa2xul0g7nojiwlb3jlH8hI&#10;4thisoVqm0J4FP8lrWTbgpgdSXrZFLtU1ODLYA1P+mmrDzzTuTGMRR89imMM9+DJ4gUvZIBWfoyP&#10;hyXyqyjGRttUQiu5sUE+Vu5V3kROdIEeixSywxc+yYXe4BDvcir+2hzlVfKnFvrueQ9HnSKsuKo9&#10;WVRwrXBK//RCP+ZmJ+6TD1vAJ97YojhIr/jHF9umL/iAAbZvDLTSPYwUU8Vb7+Ls6Zcf+cMzWnsU&#10;y3xkwLeglezgq81DbeW3dED3+HOdflskwgB6teFL2FbP9POZfnfA6Vh6glNzaM+vkYOFrHZkxn7E&#10;FLLmP9iWzxaNTgnajFN84YezHWMZQz/8sAs88Xtssh1wcuaTK+DSn+9tRLIHuJeP8uXsyhidgvBu&#10;TvHHAtJCjj3SISyiE4/akANM4c9caOBr0Qu78EV+cNGCmVzgXltYbK1ScQg9xidXc4k15IxudoOX&#10;/pMIvJoPFsVBOjEHHvhD46HR2PhR6NHHfGRBz9qyV9/ZjD6tJdibGAr/cGEc1/jRFo9sn+3Qibm0&#10;l5eKteyST8CzBSTdkTHa8s3GNZZ8g77pjx7RQ99yAn0qXqIBv51IaMOm0/l0iS73K97SW6eL+En5&#10;Ct7dE/fgT4FBPs9/sYXsNCzIb/ShAzktvZpbjk8+vvNffAY6+RBygk3Y5QP5HOPhFX1skT/zjj/z&#10;oK3iDbr5JzoyDzziX94H/+iRN8EK3VUUhRXzy6VgCe/yAjz5LO+CBZjsdAzd4IcuydMYrT35AvJR&#10;0GG/rrEHc7aRTm6+84NiAzloy37wRjZ8OtzTG3ny2fAIAxWj4Ze+0VMuQg9kAwt0iHa0sGF2YI5O&#10;jpBFxZFO9XjJRyuUaHMWTyrGlIP63OEAbcgGrozT6RTjZAfNWSHGZ31O33zzZxHQwqrj+AobdkoF&#10;d4UQi5j+zWf/2tMiQbHFa39bwEJCX+NaWFg8CKo9HgNwlE6wQEFRJR8MArC8B6YSM4aib7vSLXR6&#10;tAcPDKPdBcYPEO1o+AxwnISXMdHQwsnnLT5oD1TAAxxoZEicE8ePLoaDfnOUhLYTwTEzZMGrRI9S&#10;AAbItHcPbYBXYYiBcmqMjqO16OionoIIRytQWQD0o66M01Es//3GD3MJhr5/+umn17tnxO1EV5Do&#10;FIYFUoUD112ryNF1TqnXFi60YQCN2YmRLchwDtpVzKhdhYkKF92ruNEce6KlMZqj92jspEvXelUk&#10;aczGrzDS+NFc2+ZY2ZBXp0YqoHg5VULGP/300/VfdCQidug9iuDf47VYoz9GS68CgeuCCUdH9xIk&#10;1WK4h1/OkHOSUMJ7p0X6MUbJWqe82K0EzjtnrzjAJvp9Dy999JVkw7kiifEUY1zrRBVn6TObYxOS&#10;SGN6VaBhe8b23qkUNm6B5bN+bMtYxmwXXjGCf9kTaBVc+RH+xX/F6XdBXO9xnE7R4K3fAJFgCdbs&#10;iL1VCIpOPiP+8NuCzXdjGC8+0NbvuSiS+FxByGd084n8mwKOFzr7j0T9jkwyrfjUSZ0Wj+QqYAtW&#10;fBLdn3753j/OX6AXjDl+yRofwm8JthIiuHfPtT3qKGi4z6fxdbApuGmrYMKmXBNk+R+47ZSKBMG8&#10;7vNnkirjuga3fKZEnI9iF3yfcYyvfz86jR6BWGAzNtolRAIf3gp66OUTJaASHH18JkNBXJt2IGFB&#10;kiIBc6oOj+TO7wu05CJpkAzAD7sU5OnHeHwxfUkEyYautBMTJEASGclEP+QpNvDn4gOMVdRkQ66J&#10;FfQsMdFHjJOE16dYwxeU/MGnNuKGpI8Noq3Fk5igKEUP+EBXR22LWRVlzCdBJRf+zHzinfb0xn46&#10;VYo+8ZS/0AaWYZ8tW5CJr2RJvmK2F/rQQHew3OII/RYj7Mo4+qLDYo6uyD3cogWW8MVPkQPajdvp&#10;HrKCDW1bDFcY0A4ezAuPaPHdfGQkoYteculkg0UObBa35SRt1iQz9moxYJwWByXo5NeJPe1d0waP&#10;8AY3xsMbHUtmxQIYTg4lb+7DiLnhjp2wQflBBQ992rhhTxJF8jBXxZ9O4cIiv+szuenLH2oLe2Rc&#10;MZfdmpcf7NQF+yVXL/LhK/k0+oZtr3KfiglsRX/00QE50Z35ydI4LcroCV/oqTCCdryLg3IreOjU&#10;CP3QnzZo7XSbBZCcCV5hsyPfxid7eZY5jMs2Kmaigb8wnjhlDrySFxywYz5Bf/6gE5r4852N91jq&#10;6Zcf+cOruflNGIBh8oQrcXRzTDLakzfkgR9t0EGeFQKM2Sltfoq94Zdu86v5UDzCAj8A320awRg5&#10;wmL5ET8t7xQPWkwVJyqEtxDXznidHOD/5T1ssI0U/hOG6RQOOw2hD/zQB/stvsE8uosbTvzKuZzw&#10;taFlbDmVMfmOHuupEM1X8v9kgSZyKk8gW/rIftMNGitW8dOwnR+CdTpoAwLvMM6+0Nmmpzn5Gz4D&#10;5vCnv9jWb2OQFQzwNcZ1Hy46LUAexjY/3lxjV/jAo5e+WATahQAA//RJREFUFvj8DFr5BGORlcJI&#10;p2HYnPgiTxfvKzz2WI02xhCrxWP6IRN0iuv0UZGv03za0BX88G3GoAt0+t6jLJ1G0NdnsjMH3bNR&#10;feCWjuUJcEfGMI9/vsk4xvQOd+QNUz5rL08nux51YSPmqzhCJnw7vcOhuSoE6SO/JLvyHDZDtmzF&#10;PDAC/zZMFSi0NQ6dsTU4xQv/5zockYf59TMPHfAp4hGdkbWCAtnoU6yHVbhGI57wwRfAZCd7jG0s&#10;smsTiU2igV7JjT+gJ7KmczTzYXBvHno1h7G0Y3s+0y+9WjtW/Ccj+m5jq0KM+/SMTj4Xtm0eO5Xf&#10;oz4VVNBYkcPnToSwozbDvCqAkKnxt1jSCZGKL1sM6bs5jFcbYxqnl7HvKphIhtpR7ZEaiwKLFDtn&#10;dnoVQyxinjx58vdrr712PcNpcWNR4dV/ivCyiDCmnVjj9tslgosALtgwhIoinA5BA1kK7dgbUPpe&#10;QtKub7vMxi3gcyQdIwI+QUBwNh9jMZbFlICqTQWTCiVegqB7OVoCVrlDGyM0nkJIyYKkVqBFt0TB&#10;PQ62Y7ReHBmnRFGUVJU+AwIoyVhOSh+BkUwAixH13KYEwakEJxmcYrA478+/YfPfW3744Yfr3QLe&#10;D7z2r4Pbge7RGEWAvnOYDJ6TqVgiOFZQqLhRUaHihbb6eik61Mb9LWZ0AqRxzbmFjNq630kXYy+9&#10;3de2Qs+OYQ7t+lHZCiO+x6v7vRovnhtneW2MiiQ9pmP+ve6dU+cQFEkUqczruyDumkSBQ+qZPrqE&#10;BQEArrwkPDAIvzDHYQkM8AT/7JMdaQuvFjUVD3z2bgz20ImUHpuBfdjslIhrnajy3YLMWGxNEOkk&#10;BvuSTPT4js8SZzbYD5tWvJScKzZ414+NCjr6oqUihCJJBVUnNxRD+A6FWAUTrwoRCibaGLeTLWg1&#10;fo8lcNpsKb4rgpAVfvgSfsCr0x3aoa+Cj/b9RlMnTSTMZMLPuNZvN1lQ9sOz+NCfbyOLHsPz2TsZ&#10;9RgGubbw5J8ES8kxf3j65Xv/7OxJYCUNAkQBoGOQMCch8V3yKhgKZvyKICN4SDosOPg7QUN/Y8K5&#10;IMZ3aS8Z8xl+BW/9FGUFc8EUztmSZEEAahHsN4AkjvykudmQMYwpoPOLxkAfei1m+D5JJvyjqWdf&#10;+Ujz6mNxKiijna0I6tqigW2hkd9kPzDIl5ODfvwuG+SbjW2X1Dj8tTn5c7ZRsilBkSRoX3FbwoR+&#10;9PosAYa3sNApR0mHBFciY1y+3/ySrx4d5f/xBCPsCV7Qi592/syvrZiIJnzAk2RIQt2pGPRIEMhJ&#10;kiku6asPHnuMBi7QL97AP3tgG+Ks+eEUrfDP5joFqR0e8YZvfTqJ1m4efaMLvsmCDcIIPcM9PVZg&#10;wp+kDIbpR7KITkmlduyDbvHSaZSu+6y/+K+f6zBEFs1vbPEU9nt8oBgNK+zGfbh3HX1eFgcWi97F&#10;f1jSR/92v30nF/6IjNHXCQmyQTd98OkSbbbBjvhv/hie2IS4gD790At3xmbfFVjwB1N8sPHYprhN&#10;3vIuY7YL2AKYLjthS178Hj116oeO5TLwrR+ctjmEFn5KjKI/euQv+VoYghG+l4wqOMESG2iRZL5O&#10;AeIJz3SFPrrTn0zkbnjDKzrgnBzJDqbN6b5rxje/hYxxXYNtY6LXAoFf8GpRS37ZnGScX+JP4KzF&#10;I33CAdr5f3ZIBxZaxQY00DNey5PZw+mXH/nr1EOFWbotTnUizZz8mTZ0AAPodL3Yx/bIopNRxuoE&#10;D7utqEhmMN1JFJgnNzjgW8hE3ii/qqggB3WaRP4pR2JjxqI/mIctY6IdHvh3p2zFEL6YLZKtvEl+&#10;JNbwi/ixFmC37MBGkwK7vIru4ZP86Yj+4ENf7eEJro3Jl7snnsEFXbJR+tfWXHDN5+EFTXwuuuCU&#10;35VfkGM+g+8jO/KHazZiPr5V7CQb9q19hdg2CsiAbfc7izDss5jMz3TCy5h8N9rR1G49OmFcuwqA&#10;MO4auzEXf+jV5gW7Ccfa8w90Zx480isfS3do4yuKsfr6jDb36BSuXCdb9kL+ePFOpngUsyyY0Uze&#10;dAUXxWttko+x0C2myY/pCk8wyD7FfxjTj7zJHx2w3EYPHtyDU9ihP/OLFWizzoMn8pNfdPLUPOyJ&#10;D4PTTiSQJVviEztVaLFNV3QLf2yRHviN/isTHyQ/JtfypnSC1wrAvuvHx1WYIw90KTSKv3hEExrh&#10;hz7pCR7IBZ/owKu1htyIzbJXdkv32ub70W1+fdACcwqJcEEG/Ibx8Ql/dFY8056fcJ9czV/uCjfs&#10;Um5HB3BVYV97epMPOk3CBxdD3Ld2olvvPeZnfjiFA7ZPhxVP3K/wAXu9m1u89k6GXdfey3XXfO60&#10;ivteFVp8dr2TKfq4J186ffPNX4/HtEMtwFoMWLw4UdLz+RY3iiau+eE3910XNPqPFhY32rW7K+AY&#10;s0cKLLiAUnDtSByHS/mUW2GDk+oZaAoW+AVQixHvwA1ElAYgAGhMhgeg3pvTogUdgh1agFzw4GzN&#10;jw5OCG3m63QKIBmL0Qry2nYEuyIM2tANOAwPoIGGceRcGRSnZSyA7CgpettdrlrJWAANCHOkKdtL&#10;oHFiweM1iiEWIq45UeLlFInHRAAWMHt0pCKB4KUIUHHDqyJERYT9jxvnyY4KFI3RCZPuV2TZYkTj&#10;d1qk4ok+5tiiQ4WWihuNvZ9r47v+rlVY8dp5o7niRvfjy3u87mmZXsauwOO7MbRpruTbZzKnA7pQ&#10;uBL8VVb9Of2DLm05B0FIsGkXCCbhlWNqd5aT9t7JKNfhDKbgXx8JnGQFhjhxmGzRxgY7kWJc7WDX&#10;PC3sJVlswmftjdkCgA0ap0dyvNgQn2GB1W90sC82zzYVD7TXr98/0EbxoR9d9a4I0r/l9VhLvwWi&#10;QLv/EcdCYE+ktAuOnxYV2WVzoRHtbFpiqy35aOOFvoq4ncbhH/pR1wo7iiTadcKkQrDijaIJ/7dF&#10;Jsmpd3N2gqWiCZlX5BGgJGE+e/F3p1++90/SxvHDquOcHL+TB/Ba8BFMYU1Con07Od4FUkEuTAsa&#10;7lmoaS/xcZ1PkRQJ8pJpY0qs+l0eQZwNoUE/NOgD8xIyfPKT/Fu7gOTL70kQ+DzJimAO84InWvlS&#10;PrWdUQkTHvl+flVhx5wd5ZY06GMsY/KprqMNjfyqvnw+Py9gerUjTW+uS5jolb0Ys2ePJd3mkgh4&#10;57/xBgdsUcKBRgtPMYOeLRDR2kkRdiSg8yXwAXfe2V6Juc+wJ+kgP3GI/bvf6UW+g01LsulXW8mS&#10;XR78S+wka/jRrx13Y4nD+rMd8ueDsi30ohXv3l2XNJmfH6oYqp34yb9YxClwVgx0XXv6dE1CJiE0&#10;TkkbuYm5YmHHvrXDB/9ItxI2siZn/OBVXIQftBibfumLjPnHHjnxIgu+0nz41w6OyJ9c8UAfFen4&#10;FLLxjj6yJicvuBTjzUsu7Nx1CRd9k2WniWAPT+aCCXyWYKOPbPCJRv6gBTG8whte3CcPY9CnRYo8&#10;Qh/0ttuJBn4HfcYobliEo5Ps6B9d8Ac7/KYcpsWF+YxF3ubk2+U9HdnWB5b5PvO1ECMLY9BDp6LM&#10;RYbml0t2YqjYpj8MRht5wDE9kSMZoQVe0gOMdbqwUwAVssgJhuAcFujVQoQdGYvf4jPopAUYOdEL&#10;GzYvXtiGvuiT11agwRdeOtlhLvT3CDtaTr/8yF+x3TjGhVl8kRds0D+a+U7f23wM33xoO8d06dVJ&#10;GmNXvIUtsQJ2Ku7SqbH5V3JEB98rfnRCSOykbzHmq6++uuyk4qW5yUubMI5Gc/CrfDMf1ILSNXmo&#10;RRMa6Vacpge51v4eHP8IG+ye7vi2fDqc0RmMGBfd+Be/8FihAo7cq4AJm95d99l4xmDn/W4NzJMb&#10;+bCDHo1io2iW16OBfbNLsqiAUAFX3FUU0AaG8cdexUr8kG0xDX3ogVn5qFw/7PM3fBW/p7/59SWL&#10;bER7Bdd8E1xoS6/sAa3mqhgKW8YU/2FFHzzTmcW3vm3cdnqEHaFBbmBcOtaHL5Y/t/nApipSkYeF&#10;NAx4b3GOJliSK8MDbOFDf7baYxJkyybZgblcdwJDG+Owx4rz7pEBGdK1PjDPPqwvYAs/cjKxlZ7Y&#10;Ol2Qh/HaCKdnNNMfecEnfOBN0YAczGmeihkVw/HU4zviJLrxAu/kyld6GZdc4ZS9wYW2/Ax8WvTD&#10;P30YXyyGE/y18YAGbeGT33BNPiYX6MQZGve0CQzQeTkQOXS6N79vPvTI42CHL6cHGIBXMkVXp375&#10;bvz77rQNLOCNfeqrH378hx/6U0zt90YqjFQAaa3bYzcVQ4zd/Qom56mUTk1vEaX8rtMprrdRiG/X&#10;K6Bof/rmm7+SIaCwGLCQsRjoRIkFSwsHCyrf+88Q/fcKixzvdlv7bQFtLXIE2H5joWPOVZ44BMAC&#10;bEoXwAEGPe0Kuw6UHDulcAYl0R0NZ3CUrA0A6b8/NOuzxU6784yZgVKo9l4VayiaYaBRkiUYSDLc&#10;015QYzz44LSBjwFRPno4HYURNPncETrfGSiH19EljoVj4kgYWcl/1TZHDZ0WUXH3L4EtwhVLLHAA&#10;z4uBetkh9d1ipEdGLOItWCqQVIjoFElFkhbyFSK6XkHhLIBsIaMxOZcKDr13WsOrUyE+R5c2HJlX&#10;9DZmxZctWvjc+PG0RZZtF51Lc0UQnztBsve84tf9lcP2j+4tnHTPdVVoOvJ41G+//Xbp0E6gewpd&#10;gmgV3hLXFu8V89rFbMHBYXGQMNWJLPe84IvD7LRVxQ423SmRfhjKd/bBJis+9r2CDRvsURr3tOF8&#10;Kx5UZFUI6LdLjNUjMPr6rj3/so/eKJJUMOlkCV/j1Q+9btFEG7YrOTU++tliuz4SEZ/RGQ3o6vRX&#10;j8D4LBh2WgY/+PUZjfmqHk/kO/o9ln6LCQ3e+x2TTtMYF02SvwKl6/g3j+S2HcB2+7y7VnHp9Mv3&#10;/vEb8MCmOX7Big+QaPI3klXFApgrMEp4LSAkGPp7CcKCGN8joOnjujadriqRVkSBXwkNX8zvCGL4&#10;1wcd7MYfO5AI8LGdgugopl08QZwPt0gUWPlVdEtKSyjQbS6+tt03tsFvsglJbztN7IOtuG9M8jAv&#10;v8lOjU1W5CHRlWBICsxl0QE34gxZaCO56TRCJ0QkVMYxB8zBM13y7ZJ3cYG/Nx57gYdOFIp1MFEi&#10;Lw5JQPUhP4sQsYQsxA79jNVCwWf3xA+ywTd58AfsgCy90IgnY3eiRGIsKYUB8qzgQodoh2mxWwKJ&#10;LnTjgU11bBf/eHDPfLBMDuhjgz1KIXaTF/vkv9CNX3QYvxjpM57hS5KGHrQr/OORDWlDB5I7WMeT&#10;d23ZtlxC4taiD/8l3Hgj23yjz+QCe3isWI1+9JCRRN/cLfzhh4yjjZ7IgO3SkeQR7uFJH8mwdvQk&#10;1/CdfsiFr4Z/tGYTchp4gmVzw7vE1j32UR6CNjyxNbIiVz6KfCTy6K8gK36QF5ropOKEPvQAz67T&#10;qfnFnHbX9SFH9Hnn3/DB3vK/7unvnjnJU7whF2PtCSLypifzoBs/dAY/FqUVINgOPLtPZmg2n7lg&#10;rE0u19FAl50ioT96qJgGH+VcHemGuR4/MY93+KxgQTfmRiv/Ly7jDQ2uiyX41c9ntgI/sH765Uf+&#10;yAU95GG89F48wSMcs116g0Pywgsdh2X+Do/GISv4o2/xTM4qJogHZAXzrhmj4irbpjOf0QBH/Btc&#10;kJH+/KU4wDfytWhjK/TVBg5dsRvjoU2skdfqb4EivvDV/Bf7kfuQOb0peFSIYCPw0k4yH4U/+iaX&#10;imT0zO7YjNjEd4sfZIAGvoP9aUNuYZS99QgpTHXCnK7Jhm30WJR+xRV9fWYPXuyPb2Y3FYqNW7Gn&#10;k22wSN5kYsEmNnU6i7xaiNIz/sU6smBLbMg4Yjf7p2/z0DFdwUe+nxz6TQu6FsPJ3TU+wLXitzHI&#10;hSz4OPjymT9Zn8L/tIi23mF7XmhuXSNumatCLvyYw8aJ3Nj1itHwjma40Ee7NrDxK3+Qd/RIqn76&#10;wBIs6Et28C23Y8fkIo6wd7xXEKQD8YA804F4wJbhohNnMF5+hgbXyks69cXvkFELcjLg97zQh2a0&#10;kyWZdYpPO/KUX7EbeGJX7JctWP/QG2zCrDnJi24rvKOPnRgXj/qQG/8jFpmjx03Q4jtZ04OX8fSB&#10;O/5X/us6uXlpT/78rc/wQq8VFPgp8tFGDmF9ijayZg9oNQ47Nhf7dZ1fZWN0o2jC/smc7rdoQred&#10;NjGnz97pu1MnvuPP5woenSSJd+Ogo/vmMFdFGO+KJvFd8cXYp2+++bOAkOhYZFjUKIjYObVg8VIc&#10;kRC6DxQWFIoldoYtbrTxvf8iYfGkv1e7tv2gbDuxnBKn3/FMQGSUVXQllEAAuIwFeCkGkxhmfHYw&#10;OUYKZZzAZxyLHzQqkvS7KvjCp7k5K2DmpACZsgFAX0Cs8gbQwGTsjvMDbODgkAUPCwIAQAcDZoxA&#10;ah7Ax7/dN/LDBweAD4Cx2NZfIt9/aLAg8biNhbbTIxbfTilYdCuKcD5eFil7koSh9u+Ce3SkIkAL&#10;+Rb6XfPakxUVCbY4UPGgEydbXKiN6z0KU5Gk+/WrALLFiE68aOO9QkhFiIopta/NzlOBw2f9Kob0&#10;fT/v98ZbeVTI6d6O73v3lm79ffdy3zsdeClk2SnRhjE6ceKYqs/wLDkQJDiufmOEI4cbTllwq7DI&#10;YQvM7VjCYAuqEjsY5tBg3ULDO7tgt7AvebWQ71EeiaCXNhUZjIUGPsF1tCm+SA4lXhZVnThjZxVT&#10;JVbu44Hd9psrrmnPDhViK0T43H/c6seke6yPP+ma9j3WZw58VETlQzhjdotXc7YDiYYSOO9b9KmQ&#10;0WmUCkEVS/qRanbbYhENfBt6+qHafkvJGGTcQgp96NGH7NpVjwbz8nOuoY0vOv3yvX+SV0mLgOAz&#10;vPIvFUEER8FFALNoaMev306QmMOjoC2gSxD4Mzh3qgKmFfskWAKL/gKpgKyva4oR8Mw/CpoCv+TK&#10;OBUF+VzjaMcOjYsm86Kl3Q82xW4kn5JH/knA0wd9dN6pCnwKxAJ5u83uSfj0b6eLLsjY3GiXsBir&#10;nS9JobHQIVERn/AnCbYQYIP0Rle+G6MEmB2a24t88dqPHrO3igp0zdYFc+89dsO2KxCJRyVRYpK+&#10;End+AL2ui0cScbxatIlRnW6skCDhwbNrFhD4Yy895sAfodc1CzT2QlZsGl4tAszJlsRCNtdJNHyQ&#10;D/osHjrRhofuo60TBeht95sOxFFJHj+GTvK2GCB/iwDtyEgs851tkhd6+Dv0kycdiNV0SRf0DD/t&#10;0MO2WItOvMI12RgHvXjWTsLUxoskkX6NR97GJLuSVWPBlRe66V68x7NEWoIoP6Ef89AtGcgZ8Gcc&#10;cnTPPORhbrq3ACA37+xWboReSSlM8XH0wq7IB13mRXOPI1QUpwsyQxt8dMJHW4ulFkPo06eCYI8l&#10;wzsZsAfzoBONaNWHnsvVzKeNuVynH3SaB3bggGzJgAzZZn67k7y+k1/6CfNwFj/yK/qSjKOnggDs&#10;4x1t+Cse0FX5m9gJS+3qV2ht0UdWeEYD+tFLJujwcp0MLbCMixexQjxw7b8+kgP/FQHQDtMtlPFI&#10;lvBDPubHO+yjiQ/Qjp/lr/AsfsNGdotW+qJD/lpfdJsP//wE/fEZ/Jxx4dM85FKBES1o2N3aTjHC&#10;vHHQbQFsLrKvSKt9BROLmx4DZZdkTt/4zleh3QsdigRy305ue6HdfdiBAf5A/o0+c9EzbNOd9nwO&#10;DOwGJrmaU2xq08l1NLEX9sBH579gD4bwKeagEz7NL1bh2VzkpD3/za7E5R6HhTV9xUl90i+64Zws&#10;yLoTBuxQMcA45EXW5KA/ffMp5kQD+yArL2PBAv0mazZELmRBXu7TO58iRxA/zO+e/MF6BF0V39sM&#10;5v/QQM7GZA8VlsVrOm6xrq3rnXL1Gb36eIn7fD0fRvbsDV1kzKbRRU50BCP5QQt2+TqaOjlsTnTJ&#10;b9BArsaTm/El/KYFO59P1+IhfJCV9p0cgSlxit75ZHmCe/wZ+3Dd2MYhJ/m43M8cPqPJdXIvjioK&#10;utfv/4RFGPEZj+SDfr5AfOKL8Uqm1hNocw2v5GP9iwaf4Y0u4Zi+2Jg1IszBMT9Ahz0CA8do6xQI&#10;3tgP+sjCPb6bvp02lq/Bf4V7emTX9NspIrpEh3nML3+ET9dgy9jySutmeV+F0Iom9N137xUyaleR&#10;ygvfrmvrurYVQiq2VHhpnB7J8X19GLlXlDl9882fhIRD3f9wYxe4//6g6OC+RQFlcby+u97pErvF&#10;iiMWEfr3Xy368deeDQQ0yuGQS1oAtsdbOGwgdk9g4DgAlnIIX/JXxY8jpVRA1QcgObcew5G09vsH&#10;Apt7gktHhDgYAEMLOvTj/DhZxoKGnunUD7DMKdhQVA7DD1sBTkcXOXHjMVT8kIWFEyPkXCgKcADX&#10;0XZ/FtEKJ/1wqMduFEN6zMOOsYBh161TJOe/B7ag2OLJFga2yMH4unYWAypO9KhLBYotZtRuCwoV&#10;RXr13X1tK2JE035v3C1gVIToxEk0bMHDtfN9i0TNYYwdq3vxvXLyqigSj9o29tKanHaeCj3pzEIS&#10;PgQp2EWHBJjTrkIu8EtwYA4WfYZ9OON4JB0cTrtQkjlY4sxgFGYtzDhRWHWtR1Ny1PBYQaGTYt7h&#10;u4W8VycetBdktGH3xlA84CP6oVP273tFin4DgQ0Yl/11OkPxkh30GIuCST8ozX/wNXvixBzuac+v&#10;sE0vds7e2W07WAIfHiz0evyPLUr0SrjJBA/RWcHEePjinxRFOj2CNnTHk1fFlk6X4EObHnnqhFyn&#10;TXwmS3R1iqXfSzGW+4IlPiwcT79871/PDwsOfIpALTh571ES+BSMJD+SLH6LD1LQgMOOS8KvZFdy&#10;xecam19S6KhY4j7/qY1+kgOY5BsrxEgu+C+BqB1A9AhuaPLIms9kY370SagEXnYjoOrj89OnT6+g&#10;zG9Z5JEzX9ziR5LougSmxRLajCd597mdVDy14yEJ5bfRSybam1fyAv9sEdYkahIctmgOiSu9wR18&#10;iUF4dI0exCsYgEO4lIj4TN/GEncqVrA3cQktkkd2zrbDogTFYgjtEiq8GgO/5mejkiNJTYsPvMGX&#10;eehMQsDP8B/u9biGvvRIXhV2YJn/kbCyoU7CoE0s9o5eeQD/oo8XXLMx9su2yRiuyUHSzJ/xBWyn&#10;Ygv/RcYl7XBUMk1vkktj8mn4pmt085dkZCGBX/Iur6gf3iVqEsx221uw0aH56ZNs4IwO0YA/Mqqo&#10;RlZ0Q3fyAhjXjk7R7h1ezEmn2ho7v2qsfIK2ZIpveKnQws+jFV1kjVdt+SDjoQMu2JjE3jxkRm9w&#10;TS8WQHDJj+CVnZNBJwYqMOQTyZE96musCh7hugUd+ZEFnLSxZRyfyYrs8U4ffKkYYzz2Yy73FFHw&#10;jIZytE5a0W9Y4zMrVqIBbeQQ9tHG/8rF+FXvFfvQxFbIO/ng3Xc0uM8G+Bw4wh/8tOtMB3gjTzjy&#10;nS+CF7JCUzTjVTv0oKGNjtMvP/KHtnJZPOHBvPkl/pysyYndkg+s+C62oNdihW/Ae/EIXW00GDMf&#10;DkcVfuBOXkFfxuqHfcnPnOKGOKAYwK5dow+vclkxoQWHha+8Vp5aDBIPzJn/oQNyF3/ktBYynSQ0&#10;Ln7IgYzx5XdTbCKKL/32BprRrh86OuLPzvuNOLZJjvqghY3IB/DNr+Yr2DV5slX5O/tEA/ukX3ph&#10;g+xEDm+sCpZ8uL76kL+5vOhTTuddjCGfTpywVzFNPzhHu9yQjPOH+LYA1L5iMCzACjvBs9jOL3TK&#10;iK/QRy5gTuPpZy68ki3ZwD164Zo+6FgfNm+8eMCre3JXax7yhj32RH/iIjsxBt/Dd5vPvP1Wij5s&#10;hl3hRS5hfrrgE9BmLPOQD9ngj+75XDyhWdGJLtMR/00P6IKnToC2wY42+Tl5iW98Ez2bG2ZhiH8t&#10;162oLQdCvznkk2igizadyBrdfIE++EWbPAa++SYxFN8KDcbUzjzsFQ/Gg/kK3/wIudIPe4BjMpMf&#10;sVNjo1k+xY7wQZ5slm+AAzSQm7EqDuGlAow+cgU8wwJbs74hXz5ZrGdT1i8KbrDM3um23Icd61ex&#10;Hb6NaT3k5yHgp9hLp/RJPhWD6BidrfvINLuFZzR3cqTHa1yjY3L0uZymgoe+FUoqfBhD/71XkaST&#10;Ku5XlOlxHO+nb77568cXLQB8thDqP1V0esR9SREFtitr0VSb/qNOvzegfQsi1yzQOurUbgJAUjgw&#10;tQvHMQEOJ0NhlMkYqhpTFAUBbEfagb3HClwzrs/oRYPiDgALzh0xptQq8V4tngIbYAs6vlfNp3gG&#10;AziAAbjAL6kADp8lnGgypkRBf4BjIIJKu7o+e7eY9sOtHrfxQ64KJU6TOD1joeAdEC0cLMI51X3k&#10;pkJABYWKJS3et6DQiQ0Oq2v6dFqi3y6pmLD9K0Lor90WCiqg1LaiwvbbIsb2c03bfzrl0muLKRVy&#10;KmycNGSI/RBtxY8tCtWvcVxvntr7XIHEnMmjtr3HT7LtOh30OFW72MYwLrq0ZfSSbtgXBOASJuGf&#10;MxQ04VxQ5ewEFgsCCUuLOTbDlmC7hFZhgX3CtOQHJtmDxMliRoGDDUteK45oL6AILC3mXe+Z8R5Z&#10;Ydvsvt8a6b9TKSwoOrSTD//9cGp+JR/hXT8FlP39kn5AtfuddOsxH3yhKf8gQAta5uoUDJurTYm9&#10;5E9/POS7tMUrm++HpPuNkh6/6ZGjih7Js9Mo/Z5KjyGYq529HmlCS48mNbdx9KE7ei7wnX753j8B&#10;p0RDwIC3/sMNf8U3SWAlHQKeBFPggVMBXVIOnwJGu4UCp2twzA8JOpImP9rFHvhlfsh1SZJ+2nu+&#10;3Tza+IN5AVog57/RI8kxLx9MTt4FKmPx9ehBQz6ffcE/7PsRZcFXcsgn689+8nk9guL3gtiaxAdt&#10;EufdZfNODvyy+2QlmMMNXVpcVEjk58mU/Yk/5mUfFk0wxPZ8h190sVeLK/HCvD4Xp+zewRAsSJQk&#10;WHBgTDziHRbYJrulOzzAkESQfMhQ4qyfuehdctvvX4ibxpIoiq1sxDzGdZ/u9GtnmS9BC1mzqQoC&#10;xminFz1sjE0ZDw/4Zute7ICNVZgUhzuO3I4wWxZTJarsV1vvJc50JzahUaJm7gqfdE5P2rbzLO6i&#10;mf9jV+7pq+CATjzCFh4r0ngXv2GE3eGbTvBNv3ILfrgdZWOgxRjGrNBFRsYzBnn3CI/76EG363w1&#10;uuQ87B7P9IdOfeHH+Ogg704O0i2ZSYRdNy77hFf0ihNkUMEET2Te8Xp+x3e0kq1YQc/4p1vYohv0&#10;dCLLvPQhX6lIv6cZ2IP40u55O8HG4TP5TrZoDv6UjNhcBe0WiOQBg2SOTkm3PuThHnzg3Vxk1mmQ&#10;Hs9GJ2zBEh6Lnb6jnz2QL7slL8m37/DDP7JFL7rpB9jZKlsxP5rEI/TBCd7xhd+K7/hjB/jpROHp&#10;lx/5oz9yRpd4xVf4TL4WH2SC7zZG4AvfbXDQKezuwp/c6b0FHP/AZ/P79ALTZORFNwpjtSdruCF3&#10;MrOAkvNaeNEd/+PVpiE589d8aAubCj38Nv8J9+Xh7EXcQo8YUYFekaPfrqJ3/lMscNJa7BFj6A2t&#10;3unUbybspqN3jz23yC7v5iPJiKzIG414cc0CG25gFv90WnGR3ZCFfnDHRuEFfbAhvsEKO6IvdBnL&#10;HGwJ9rTPTsMc+cOTvvgQMyvmdfpFH5/F7eK8+V0Xi+SQ5C6mka956Ih8zSO3tyDMr9AHP0Km4l+F&#10;WrGgTQ261ofuK6ihVwGik3bGohtzki06jGccGGLLYpe4Cgf8cHksrFQc6YSM+2wXT06X0psxOrGm&#10;LVwlH/hn++bCk3wajXAhJ6AruDZPjw+5pj06zEnmCnDG4w87AVL+Qqb03qZHuoNXWG2j3j35CyzD&#10;FAywS/4CRshB7kS2bTi4ByPWCBbuxuB3YJG9iHcV1cglebNFG1HkA59sCf56vJ+fYOd0l169iyPW&#10;j/DON8C0sRRn9IX7isuwI3aROb3CMz2wXbTJB8VpMYCP0adCLLrhAc90YVz0dMrZfbSblxwrXnin&#10;34ol5Gnu/ElFEO++yxXRr43x3KsgUvHDmBVxK5joR+/aNI+29Tfe6Ztv/ixiBAAvO0T+hXCLmH5L&#10;wK6vRYygqJ0EyXuP7VjktHACPp/7l8P6WGBwwlVPAYCDySkBBXAx9pwsxbXDzjFpo207uSmRgXgB&#10;T1V/yZuktCP2FjwAKahW7WRwwNtuvIQQjRIRAbijaQBH0YQuee2oK0fH2NDtOucBQIAUT5wZh0Hx&#10;eOIgBBlGaZfVf7bpx0E5eadI+uFW7xYI3hljBYU9PeJ7BRPXeuykVwWAfblecWALIVuY8KqQ8k/3&#10;OcIKKr2Wli0seEVH3xtD2woJ5ujETIWNXu5Hc0UK4yWHLaS4V2EiOiuAaF9hKJrwWXFk6Yvenc97&#10;7aPXe49AaWNcp384FrssnIUFLCcjoHOS9M/pVjCBY9j0He4EJUHbq91nQR2W4AqGJbMWdxXmJOqS&#10;LYvzTjSwuz1ZYdFiYedaj+LAvXudMtGXjaFJv05uKCL02yN8g2KoAocxFR1aKMWP9j3a4r3H/Tp9&#10;pliy7/yQthVYKrz233c6IdZpAbJCL9vtFAcfIAmxUBCEBLtkYQyfK5Sgt8dt+DLzdiKODLVr4WEO&#10;MuoRHT7Fd2Ma27gl/+aU6OtjHovL/usIv4I2/ode+TuBUXA+/fK9fxJBiYQAIHgIVpy/EyMCNdxU&#10;oYd7CQTf6lonRmDYOAKlgCLQCKRsSLBtl4kvMo/gajwvCyiJh35sowCm8CtY8d8CET5bBOJXcDe3&#10;945ySpz4evOwJQmDgKsfX4ondsP3osk9MUUywq/yu3ysoG0cdiJpqL9EQrLUzq0Eh3wkct7FI74c&#10;/2wO7WSij+SpRR4bxQOcGx9v7LcTS/AuIe7ECZ3DUQV6GCU3+pd4mQuWYaVipUUTG0crOjo5BUMV&#10;FSyyxB3JQzts6KFf84plJXvmwq+FvfHIxHuLMvIrGccrWfIPHdPvkVRjos14XuZ0D81kyD91MsA4&#10;sI5WvorczE+OZCK+asufkBv64NM85G48uHBNQq8dWsRdY5qDvMzTbrF+LWbkEsaEI/pvVxXPZGcM&#10;STrfDcPmQpuxyIz86YlPj3dYhkEJrEWCfMCYxmLT5E6GFZvQbV500rWchq5gTR/ygEu69W7MdoPh&#10;kF4shDpx4Dv+O0mCRzTzS8aDBzogb3bqGpngDe7IG4bo3jgtptiShBpdsCo+4MF1NmFuMkW7OYxF&#10;Jvip6EHO5uS3XevYP72TAfsQW8zBNl0jY3JDi7be8Qo39MqOzMlGLYLohew7XUj+7osH9N/iXz9+&#10;gV7xSFbsoo06NNEt/8N+yd5Y4hc9ocv4aGknmk9nv51YTp5kf/rlR/7aODSvmG9cOBejyLXFa78x&#10;RnfmrWhE1mwSbXSLbngqh6BfWJJj2qnmu+iVn+6kK9mZt5zDnGTTySZyhSN5bDvA4gz8KiRUYNKe&#10;bOFdTmJs+Y4FP32SIx3DuQUM2ZMxjFuso8+YrvFLbJ/N8aXo7qQbmcGrvErcsaA3h/5iUAWdCmUt&#10;9vXFB0yzTbzis8V9BUb2xY5gIl+nPfuGea9O37BV48A+TJkLX7DXb7WYm19q55v8K26IvXghY7GQ&#10;fzF+44nF7bjjSbyHb/31cV18dg1/5kEbWZAdvbhHrtr3yGInLcxDh2TSTwOgqZMr+rP/ThWhEab0&#10;wwf9GsvYcAebaOhkhrnQzIbRRxb8Mr3BABmzdzS2CKYL45EDbOkHI3IWtMEq+0A3mchtYFwfunOd&#10;HaCjjSDz82tyyE6GyBX4RnbjekVXeQr9wSEs8wd8CIySNZvoFAwskiPZyffhi52yV7YAo9Z2cCCH&#10;RQO8ZAPFNzS7L67JzxRH+DCYND8Z9rgRufN7eOU3ydR9uRxd0J1cFG3swhqFnPjwNlDYIX9qPG3Q&#10;IN6TLbnIwVrXmsNnsqRX84udeCim+W59Sj58NBrIkr9gg3RurWZ9RCbmdM/7FkbIxGdY2FMg5nZN&#10;W+90qj+ZVEhxrUJIY+innTb5A/e189LHC+5P33zzp0hiESTI9SOuFi8tjCxoLI58ds1CYf/1poWG&#10;IomEjgO32NDfwqMFhvuUQPEMjdMBJGAkWE5DckThe+yIkVgEcWDGrvLe6RKGydA4eaA2h3btDKOF&#10;UQk+gKC/Ni2E2rkG+pJNL04KODrWmxIrtJTw4Ae40U3gEi+LjJ4RBip84BFYGZvFgCOGTpMoljhF&#10;YgfYQtoCG5gUSIwF5F4txLu2hYkW6l2ryNBivmsVFnzulEiFiNr9U58tdng3X58rJPSDr/pXuDDu&#10;Fjb06/4WPrTbsTnR2m/xIjoqknSapjYVPbSr6OL7FjeiC+9oTnYVg7Tzqn88Nm486revrvXbJR7F&#10;UfTi3DnQZMr5wZHrHEk7hfAH45IjTgsWJRsl4rAGS7DJccI6nEuU2hHiaBUOLODZYqdDKqJ0ioK9&#10;W8Bz2pJX9/XTXxLo1bjsQxKmMNC/EO/0h3c+wFidtGCT+DG/6xUhOnHWb5bo67r7nTbpdAkfkz/y&#10;6pEcAY2cBCmBhR2iC59svGPI7rNLPKC/Isn/kXbvwdqdZX3HOdVwMHkhCZBAW0rrtGI77WitU2eo&#10;jsXqKGDLaHVEbKsjoi2QEEIkeXOAcEgghJCQQCIhJ/KS05sQCAERFTnUw4g42s7Y/sc/DBkYYEgg&#10;IQFmdT5r97u5XDud7j3umTXP86x1H67D7zrc17rX2sYgN/yQRy92RUOPDPk0Hv+Aj4olFVgUoCro&#10;9G6iHrOpIGMe/q6X6jqcb0eAwEafggy/IHALtlu/vN8/CZmECrZgWrDiu/gfgYTvcs25/gUxf1XB&#10;QACB9wJGuDcmX1wAErSMD+sSKOMbq50hkgTnBD9j6wOvAjSa6MSixndtBV3js0WJiKSITYgN7BHt&#10;EmSLnfyocfUR5CVNEkvJjn4Sed/1oecW6C0020UjgbKgQjPe9ZHksavupmmrX3f4xCMLNPoSp9Dj&#10;kGChnW23tdZYPYLaM+3m0Ff8IQPfK/ZUMGE/sFKSjB648l2i6rwx8YUfmCED44uf5KNtC/SKUM7D&#10;G5kbhx4q3nW33eJV0so2+AK84p/8HHTQIpx9tVAVf9tdVSwle7qEd7ySkfO+46F4zhYsEuADDWxU&#10;wtzddLomf2NJ3iSG5Ee/cKefMSs66Mdf8gN0BMOSMnfK6Lq7dfiHMbiuWCDGS2DNYU7yQBve0Vpf&#10;88AMvZERWfAP7XozhoWdMfhXPNEHWruTra9rxqUbtMEQfaCfzsqTyNac7A0e0EH3fIi59TWv8fgq&#10;eGDT8AXj5MVnlSTLX/AmZ3G9HVF8fYVo8sYPn04v8AU/5sez6xL85ERn4bwiZTsY+Vm0tqDkK2HP&#10;PPAVrxUAfCdziTabcMCy68Y1BjrIlHz00Z5c5WpocE7sbOcM/esnZuCDL+SjyJFO0Je/qABkLIsJ&#10;OvFJVvBMTs6RtTn0QRvZbv3yQf6MJYeFP5gwB+yQlZjWTcZ2T/uOZ/rUFl1uDpIvDME1HbJJttkO&#10;CvgwR4VUMuhREX3Yv7hJBnTGv8JcBcSKs3xzxQmyMr8xYVWcMC55i6Pm056PRAO8Tr9KZ2TsWo+S&#10;VEiDJ/GRLdJBhW46RDM7rphhLDg0jk+/XUdzW/nxDxPoRDcMFpPxTPZ0Sab5ZZhBB6zyr/k95y3G&#10;7BIXA/FUvIFf/t0CWmwVC9HOztFGluiUG3YX33g+8Y9HdGbvzpuXTxcvyZ5O0UeO4i6/47t25qY7&#10;Pt+c4p65LG7R6bB4bNdpC2+yRpd52p3Dx8AbeyI/axPXjA0XfI14SQaOdpqQIyzy12RQnMcn30UH&#10;cGFNhGdzox/W4QEWzAWfdMSvo5HekyedsAEHWmDT+kh+DWfiKdvCo7wFfXSJLr6GnsgOP3hmz2Iu&#10;LCdrusAPv4d2c5rbHMYjG/md2M9P69NuF34ClsiIPuCQnvxml+bBK5zIrfDPvsnHvGxG4QaWYS+5&#10;ooUNkKt1pTioOMIX0zN5Glc78kQzHcO8+fHcDhmyxb/1C9yQF5rlFHQPe3wBPcEGuzafc/QDR+UJ&#10;aLK2xKd4jA7YMw59+24TgBtfcjz4co4sK1z4pPMKJT47x1YqHLpmHufF5AourrWLRHsHezFXv+mt&#10;Ykxj+a3P1jfv+bOAcnQ3uDu9bZFvcWMRo/DQVklJEOG2jbAt572fwILJosGn84ISIEgYKAkgMEmR&#10;QFAlHIjbCsoQSkKrprdFTvDmHIwHLF1Hn0ShBY5zrnHejrZQCiiSBMABDsbrIEQCrbrO2LqjhRZO&#10;lcFwmmjpJYb9+1iP2CiG2Cpo4axKaBHt8Yz+PIJj27hdJh656V0X/dslRZMW+RUVWvz3OE6L+Qok&#10;s/DQoqfdFBUUKpDMftsCg8Nvn83T4XzFjFlQqG/FC9/N3did63sFj2g1ps8KOp2r2DF5moWNLc2T&#10;n/h0JMvmN48j2p3renx2PBy/81y/o5kuFcWqhnJG5uIYBAWY5/Q5LziHSfgtcWQLLTZg3AF/bbF3&#10;Hp7bumsBAsfsy0KdXfb4iYSJHbBBxQF22YtX9W0niYQbDb5HT5V4bdgx/9D7O/gCYzSuOcynDzrQ&#10;YNHIb/TSZf16r1E7SfR1Pn/TYzvG718Jt9NDMCMvdmcOCzv27cBnvkVgZ6fk0yM07QDBj09ywo/5&#10;zdOjg9ryaQ4y4DtK/BWKJaU9ttNOAnxGR+9C4R8dZMx38XGCnaAuQeRDBEeJUwuSrV/e758AKRgY&#10;i/OHe0EWxgQUwZtPa/u04CSwORQvBCCH9nwef2dHlGTYd8EEdo0rqJuj6j1s62vMqvx8Bt9uPEmD&#10;RFSQhl+/XZMAS0jYgAQL/eYytk/t+H6JhXHxUEHbzi19xB2JgPHZmQSTL+e7BXOLZTZtsaSN4I1W&#10;iZ7Ajy82KoF1XmJgsVDCJkGRWBqTbNvNAINskP4kAcZGa3el6RbexDwYgglj8yUSNTbGzvVtwSiJ&#10;k0xKOuAXTWiwEIFFvEk6YIlvQBd9kEt3pMUk8UqcqoCPFnEUXcawsOiOvHmyFYkbGrp5YIx2trU9&#10;vd1c8S8ZK+mCdfy268w1vFqISL7IjYzQqY9kli2aAx7ohK7hlY6NiU72ggd8oUXSKSnV37iul9CW&#10;INKhvuyiHT7k5ZyEkl5hz0FO3WGlK5/0iV/6wDufZ1wyM5f55Q7tZtXH3OijSzzhE33tYsB7d1HJ&#10;rkSfLzI2H0BWxoIzbeVB5oEVc3XOpzmMjx9yo2P6lfDSo5iBZ8kteeQb2RUZwrNYhFf+Hb3m4uvg&#10;rcIDXZVr4YMuKi6gO922A6TDnPo6jEWWFnjoxKM2+DKvc+Ee7XxCOyO0JSt+uKJeO0Rc4/fpIPuG&#10;E3qELePjt10k9EbGFgtsxTWLOYsRPODTeYtC48Mv/vRhN2HIuOzEIS741Hbrlw/yFz4c9E9fbB1N&#10;rpEP3aKBbGGNzCsAko9YyQ7xxb/pI/7ggQzJq5sfxUN0t7vM+N2U5Kv5RAtQ38mJb7ewExd6v4UF&#10;BjsiI5i0cOZ3+VW6wI+5+WSLq/7NLnuHV1g0ljnQzL7gUqGADmAA/zDCJ7WbQt5cHKAPbfgA49Bn&#10;uy7bMSG3llPL1fy2+wLd6IUP+ocjPFREJV/X4LziDZ+vTf4MritCaINmcocX/NEFWyM7csO7cY3h&#10;u5yx2APDFVToBE7JiyzZPRs0pphNBtkUWZrPvMZuYU6O8IEGeurl6nxGu4fIih7pn66NiTZj0Zn4&#10;iXb2ij904Ffu0DrJGPwfOzcvPaOPPujPNXKWK/T+C/PDBXyYU16tH53AvgP9rV/E89aJMEsvchDy&#10;I0cYlwdrI1+Qg6DP3PwYOcg55AkW/sbjD+mcrvGYHuiWPZG3fuwC3XiDBdf4ShgTf+U5ZCMf4e/Q&#10;gA/5RQVCY7I3+GndQabskV+jC/JnM3AAa3AI7+SDJ1ig73J+Y1uDyPVgoN1AbIU98mWwTl/8Id+A&#10;lm6MVVTNtxgD7shGH+OhmRxgzu409PER5K29dvSE3woZ8ES3ruGzm1R4If9uTlvH8hWwqa+ihu/t&#10;HiG/ChnGdbjmKP9kx9o4R35+VwSBzcYyfn2cc62iSjhu7K1v3vMn6edsJXYWGBYCbaO38OpurEUG&#10;QQEaQPtO4G1V5IQtKixAtK9Q4gAMfRgQ0AEvoPmUQFhoAQGwEK6gwRECYAFa8DeG374DOmVTaNvu&#10;LVoEMOBFk2SnLUYSAcHF2C2+BB4gA0pGTeAEy3EHHMDu/QjdXQEKfQC2P+8gUQjxciqf/d177727&#10;/xr4gQceWA/FFQtrO0vaXdJLXXsev50O7U5okV7xwAF8vZOkhX9FAu0qGsyCRAWHbXGgMXw2/6Sh&#10;gkTtK744ZjEjJ2euHruZY2/n7bw+s8hS277rE//O+V6Bpd0ys21jVshoF4g2fa9wUmGmvo5Z0Inf&#10;6IuGeItWfewY4mAl6xaeHE3/Ox5mODqOE75hqx1PnBnnWZGQrcB2dx3ZhmAGu9pbwLCtioQlcAoM&#10;7arqHR3tpGCbFUIrQqho54SNw04kpWyvgqgx2FK7yxRF8xn9twBzocm4bNT85q34Yc7+rbBzdnQ4&#10;2lGikKNNO0306d1HkkS0kMd8XKhHAM3rmoSFX2KrFU3zPy0stdWPf8NHNOIF7WTv0A4P+MVjh9/k&#10;bH5jVODpMSKyMB8Z8k89miGwSF4EF4FPUOOP6Pxvc4dSYBRsBAZBg+8SMCQoAgJ/JmAU3GGzbbWS&#10;FO27yyIRgk9t9TGmf42dv9FOUirAuG5Rym+anx9qB4rrEkR886Hm49+Mp73ziiyukQ9fqL2AjA4J&#10;BD0KztqxH23b2cL3d+davJAESXboj3/Gpzl61lhygC/2p72kojs2kjY0872Sv+7AOySi9Mj+6M74&#10;dCsGGk+iISbAWDFKGzFNfxgUh8yFZhjW3vySIvFMzJJU41sbMalFb3c8u5spoJdQ0QdZGg+eFJ3w&#10;Bp/o6BlxtJMV2UmCtKU3Mm5xwL7QSN78Dz3gwaJNX7FSjMU726jQi288tbuC3dqhajxt+S704gkd&#10;7M9vmJM78BMSKTolazSjj87ggr7w144yOq7AZD7yoYPenUKu9E+WcNquLvTRs4UBGdG7topWfLSk&#10;G610L7azVQkxPvgbOKMriaf58KI9HEgy+XO80BW95bvZPxmTIX9iLDoTS8i9JLYFn0UNeZgL3WSA&#10;Rz4av93tJj86JC/tyMYYMGo+ukI7WZGfay0+K7Dgk03lg4wv90MnWbEFsqQ7c8AEHWmLb4seumwH&#10;QwVQ43cX1HkyRje84ItMjN8uG/SizbzamaNCBR2al6zR0+4jcvHZO+P0szjCgznIzLzmJy++QF/z&#10;kjc80SFZ82MWJBaTbLaFB5pgXXtyggGLJj6FPOSV/D6Z0f3WLx/kr4UrWfdYgAPfeCPTdjl1o67C&#10;Kd9Bh900YDPaslE8hH998NPOO/LTz5zsCoZ7pJU9utHHr7eg5tv5cIsn/Y1NV+bTF37Jku3x97BJ&#10;f2jnh8hXXOLHjMkfWbQYGx7xih8YshhDM9rMxWYrbhUj9IU/PONVmwpk2tC3okmPxYhJFfJds1CS&#10;+2nTLt/8vHWJuKMNmmDeXOgiW7R306uiVrtKKixZS9Bdj3+IUXAEg2RS0QGezFdcbEePWC6nFMOd&#10;Mxf62yXjujyUHFxnb/RAzsbWxuLd2HRU0Z0czOM3O0Z3/5CAXJyDjWItmvlHPGjLdugE7ehDk7np&#10;Sx/6JXO2Qg/0RidoQZc823z01c48sqKLikowzZ7ZrgJS728kAzHKAXvG4b/ZOp/DF1UEhFd5g/HY&#10;DD3oQw/wwzdoDz/m8Ruv+IHbdpu0Q8V4+OmGnU965PdggQ7aacl/kZ38Cr615yeMCUN0YEwypWs0&#10;o4MN0Sc74sPIGl60JRu6bUMBecIkWemDL3IWk9FgbOtK2DdGsZxcHXQtFzQmO7N+YIetF+E+n41v&#10;PNKvcdkzvdEDvCjaWNPCKsyzJ/3p2zxohHO/yRe9rTHR4LfPihu+twvEZ4/kuFZRJV9Sm3m+vj0Z&#10;Mm/y+ZxFGHZk/PptffOev7bySewEZiDp5ZAtPFwrAFMiQHDAwMTBEhBFufvavxbWH0gLyNrrR3nd&#10;2QMWdwS0rdrnOqEDRJV+yQeDADiBVTsGJ0AaF0AET3xInAC0BVOLT4o3JtC09bCqLUfimrm6s28+&#10;vHa3iDEJIirb/ptNRRG7SbyDxIup7BpRIAEeCw3ntbeLxG8vRXSokHuJlQCkYGKbEnDbmcA5tECv&#10;uDELDBUZ5ieQz8X87OdaVc1tcaOF/sMVUGpTUaLiyxzf71lYaPxJH7oqnNR30t3h/OQ5OmZBonYV&#10;QGq3paPxo2ErwwonyaDdJVM2HVNmyaJ56l9xyZ2M3hbtqI/kljFzfBwsJwNrMAxfcMZpc1hwyGZg&#10;WECBdc6Tg2JPcAujkmJFCk6rAkUHW+QAffZoTEVQBQLFAXbE9nrEzbjGiR7zcrJ8gjF6Z0c7LbJx&#10;NucceozFZziMr6jQf8/q0T+H3RyOdrC1y2220QcvfIuFBhtky+zaPBVD8M+2yRPtkr6KRRy+38bQ&#10;V9vev+SogIQH1/gJ7ckDb7VrR4kDPx09atR/APIb723vFihamFQkkezTOxnTLxk7tn55v38CqQKH&#10;BI/jF5Rgj/OHOwEK9hTyKmrApAUAbAuY6MuOJG4SHkkVvPZYgyTDXOZxuGYOwVPC0/ZKNAisxpUs&#10;SGbwzAfAvj78n6DVtmyPCukrWYU7fdDBFiTz+hvfXcLufDa2RY7EXrIqdvS8tYWCuEX+Eqt2dZiP&#10;nfnszqC+3a2QBLFFsU0biY84JVEp3rSroEcz0rVzxpSk+YQFNOGrnV7wy9bgzXU0Gl8cMi4Md0dT&#10;QmQc8Q1e2tnYHPHR9lSJe2/WN68ESoImaaYP/Et40NrdX+OJ2RUaHS0WjU/24jCbYNNip75+93gN&#10;2iSp7JLdGs8jvPhFK3zry2a0Rxe98Wn0LUFl4+RIFmTKRiRy5FRMxj+aJOgVnMgM38456FEsxacx&#10;2Z3z+tOl3+kP3fRRIgkj6CEfuOM3ujPG95IVeVswkFcFIOdgo7ug5CX5RZcx+XMyaHdDuzf0p3cy&#10;RleFKrL3CZfyJO2Ma7FUAZZNoxX9dG5Obdky/XVTiPzRSNfkjA/jkwma8Yof/fVxzVzGxoNPtsCX&#10;lgvRHUzTD7zgx3dYphP46MYWGzFuxZIKePrpQ0/mjl+Lmgr3aNRHe7LVlzzZP/wbE/8wyb74fPjA&#10;F5mTg/5wT5/kxv/AHzzggT9hPy2cYRjdbFSsKPGn4xYp9EQOfL+5zbX1ywf5oxd8J+d2S9CDGEE+&#10;sIQ+OvWpHRvpkQn4widfLd8W/7WlX7ZCFsYyD37IsMdSyNX4bI38+FpFbIvRHtEgt4qLMMKWydAY&#10;5S0teopx7bLgO9Eh5sj9y7f5Jf65XecW9mjjs/BOd+YTj8Qsixr08NHJBO3GRp9Fo8WbAx0t9umr&#10;xR5skkF3l/WNPrqGnXYskSWMstXWHDCKDnMZszwOXfDlhqdcX5zN98Gb6/gWj8VPYzhvfDIk8x6n&#10;cx6t5Mcfsmv5pn50CZ/G4+fkmPyKMZzjX4wBr/GAZ3itqEVPxoVbstBfO7pod47x2mmpvRiNJraO&#10;J3rlg+iLvvlJ9KLP/Gi1rpGDmIsMK+zTD71oZw7y9wmTcCdXgA9+wzVjWXsZCz14aacZuuXzrunj&#10;hqG81kKdLtBNn/Dv0Aed5se38eC5WC0PkeeglQ/LjvTRHmbwKv7JeV1Dg1wK3vhXdgSX2Q67NDb7&#10;lk+zG+d7bB+OnWcH8prkQyZsC/boSc4VTpzrUSDzyNPojk8kG7EVBlwjV3ZnDHFYP/pVhIJT64ve&#10;keZ8hfp2bKGLLMgR3hRhjG8ceICDcskeH2stzZ7oQo6GJ/ZDht2wxg/7rhiCTue06REm48Ogo50m&#10;eKIrR/26OeiavhVK/K5AMospxuH79THfvh7J6Xn83kPi7mnvHukFhy2wGCpBUqLvEiaOGxArtvTM&#10;PgMBDAqkKIInXEZK8N1hZRSUQbjGaeulPhRG8BTZYkZAC/zGd3TnuP9GIYj2/Cc6jMnwGDkgl+SZ&#10;nwIZLgCiz2ILTZTsPDraOWCXiEduLIw5A7tFnOe4HIojCicO573kkwPoPSW+K7b4beeBxXVH/y64&#10;l4oCcoWGihMt3isgVARoR8fcUdGi3nefFU0cFRQqCjSeeedjMPN6828LGO2Iae6KDxUR6tf3ihbR&#10;1Tm/K2RUvHBt0jfpbv7orl98x7PPCjFzh0681XfL25SFc77rRy/1j26fFnOKYZIKDseilRMTIDmA&#10;znO23fXhbDlRyUG7neC0JLukgNNhB+yTbbEXn5x2BY92RLBjNtj7TNhEu0IqXljIuCZISPiMBfPZ&#10;ElrMzU7YkjF7H5DiiGLCfE8Hm+MH0GdMtue6goa2s6jgLrRiieKIAgN6HO1A0a5HBI2HbwdbrhCD&#10;5nbWOCTWbLx3ITQ32eJLG9fyZ8buBbZ+45+P0Ra/eFIU6sWzPdrDLzpfoaciSTI1L92QXclXySB9&#10;82uKBHDAh+aXBPqtX97vn2RKMUMw8l3gENi7m9P7OCSrggK/5g4Y/MIy+xU0YNQjgdmr4CT5EgAF&#10;Gb7J9e60mE+iAOd8Gn/onKTXp4DkmjYCln4CPlpcs7AlA23RVfCWcEleFYH4RPSTIz8tyRB42aKk&#10;ml7JVVLAf+OxO2oOvlsC0mKQnARLcwqWLdDMpz0+u7PlYJd0J1YV88Szdle2MNVOTEODBEYCLZag&#10;D21kqL1EDn7h0vjGhbviFF5a9FkswCw/0J04c0jG2iXD5uhcQoYHspHsSu7w1d0e85AN3syND9dg&#10;kw/yuzt0/AI/4rrfaDaGNtkdH9HjchJENHe3krzg2jxoR3cvgXfOQjQfIQGXEMkpzOE3/LLnFg5y&#10;APbBtiRz8gg0siXJJn1KyNFPN+QA/8YjNzhqZwrZyAHQaHGgXzsd6B+myLJ3w9Cnc3Csv7HbtYNf&#10;c+IVDtg028If25f0or1t+WRjgaUt30z/cIgn+jEW+ZI53bWLrqIWWuG/3QItZtpK7eB7YIZO6a9C&#10;SEVHtItH2oorfBFbNg7MkCmezUWWcOm3gyzxij/fkzed+i03O/bYY9cFRvkdXtHazh3zoq1iWTew&#10;nBNz6BwdsF3sgj/X0IRm9kY3cI9+sqmQoZ3+/AW6yAjtsEA2fIEbVRVs+CW6FV+6c9oNOzFBvIBx&#10;40m2LaIqgMKMmMpW2PTWLx/kz7hsoBsi8E9WZMTXkDM8oMd8aCPzcnFt8MlXwmCFJPKAPeMZFx8W&#10;B96d9/Wvf33FaI/BwGz5N0zwxeyr3RpkZxECR+YX89gRnw7ndNGuO5hFD12wK/y1C4nMjUHm9FMf&#10;+pQvOSqisDl9xBY3I+VZFmXmg4V8poUq/Vgci0X+5ON0iz6fxmy3QwUMdu4QF/DqPKzAXLuUfKKT&#10;TcINWbIn12ASr3iHSb/ZdIs782Wf2hkLrfw0WbZbgJz4Z3LR1nd8V+j1W37JV9I3+2ErYh3+LPSM&#10;Sf89NkRnijr8Y7hFH1235sE7OaCdvMVmdCs+mB/frvGnDnTgia1VwCQLMV7+4Dr66I2v43vdrMAT&#10;X1TxVh+0whj66JDfQ6f8Qy5AjnjRh9yMgU95i9hNBjBtPgtu+oYB87AN2G/XiPPJu/XjvFFjDGPx&#10;LfrrYw6YpHM+TbwiP8UCfJFV8ZC/IEd5FHsiMzbIx6ClHSL07ByfYh5zsMFyNPrGL//CbirkGss8&#10;6JejkCn8GVssZkv0QebGJDt9KmDjH36c5wfRIP7wd3ilAzSQs5sz/AxcisVsg6zJgL3L1dDFBvED&#10;T3RKh36jDRZh0DxwBRd055N86Ku1VEVOfWCPfzIvmn2ircdsHN2ww6drYd8n2VT4aMdJfX2222Tu&#10;MHGu+bTZ+uY9fxYnkhkLB4sMi4Keye9xHQchStAojWA5rJw4wQBcFXJOl0IBgDIJHBA4dkGYEAlY&#10;OwGvuzWUm4NyvQWcPgDbXS3zOkeBPrt73AIQKHJ83bFDL1AZn/PwKZgzVNc5KwdHIVG///771yKH&#10;Iog/u0UEGUWQ3oYs+FYw8d01xY+KJb7r57sCiUKKRTWn7rsCyvzPOL3QVWCw2FcwaVHOUVT06Lfv&#10;s7DgqBBRwaKFfdcqLNTX4mjOMcd1Hj0VEeb12a8xZ0GiQkO09Ts+HPrMIkTvTDG2c51vjgogjTvp&#10;7DM6O1expM/o87tjy3NFlOatmDNl3VztdIEBTklAF6w4Ac4AzfTK8QjIbKI7MrDpcI4D45A5GnYB&#10;2wISGyhIwrWihUNCyYlJoHy2o4PDs4BxWGSwXXbcv8pl1661MJJY+WQr7JctsU+2ISFhz8ZRKKlf&#10;d/McvpuzirtxfDqPLp89EuSTr/HiV35HIaVrvV+lR3P4IrbOf5AH2zYH+xZwKpjyHRWYyEA/BQ5t&#10;+Ab0t5OmHTY+e3cK3sjA2D7x0q4cdGjbIzgKTooovdTaWM7xgYIT2VlYthuBz0Ff+nROEiCwCOaS&#10;MMmDYLn1y/v9kxBLYgQjRRLBREASuCQJ7ToRePksiRIaBXHXYFcgFfQqdEh+YFfyqrAhsYDh7KO7&#10;HPyl62zAWLAvQRR4HAI/e0FPySPeJX5t15RoOMfX8ZGCmX4SCu0EWIEdP2KIGIFOAZ78XJOgiD+C&#10;P7/uME4vx6OP/IW23TGVvDskjt3JtRA0L99T0iVxkmSKS21Hz07I0/j0DI9w1qM79K+/z56xJjO6&#10;KHaxbbbFHvDmkKRZPEngjK9fO9BgWfKKbjRJMMwHu3QnoeNr+DU6YYtsgezZtPEVbcnNmGQtVpOl&#10;+eCffMlP32OOOWbNCfCBX3EVnnvc1Xf4VwRgg+SHfu3g3cKpZBQfLZT4su4qS7r4QLqBE33MFzbk&#10;AnwJOp1DF5nCHVzCbsXlEmy+oK3jbIP/JL/ifTus2IEchFzQhRbzwJIFifNkR9bG1RZ/LQrpnA/R&#10;Vz8yIW+YaecJ+uECz+0KyP7JlAwtCGBEWzaFdhhDN7nhzdwVo4zDBslDXIErelCcImO+G5/aGQut&#10;eKhohF6fePGJx/Kwimj5NGPjjWz5KvZD1z0G0q4RmCcPOmW3aNWnYoxDHmfsHuGpGEdO+GRL+IEj&#10;Y5ERnJId3RmjQhydO8jagr670tkiLJmfbdN9xTBYMw55aCe2kDMcwYN+5mX/3UiECz5DAYF80KKf&#10;eOO/Sm798kH+2Bs90Zs5yaSCH7rYLRsUdzzyJr6JI/CpPWz0+AM+6YT8fJ9FWXKFebui5aawANPF&#10;JLLid/AHnxZgZEQmfCd743fgkEzErh6XIBv0kC19wlxxiX74GzgSr2CxNQIfBe+KGjDDr5sX7Q79&#10;zS1O9a4r4xif7sgGFsgAFiyS/GvhHsdAv3nyo/hilw7zGM/86IM9+C93gLtiNPngDbbYLB7Izfg9&#10;LlXORs7Oi3FstLWQa77DPh9OLg6YlPvhlx5bdKIRvbWtSKK982gwFxmK0XgxDnvWnh32+JGY0COJ&#10;MEEPvavMWGKa8/qIf/y/8ciFDMjXIll7C0y2C2PsFj3Om8O87RpxoJl85SXt/GS/+suN5dL0RMbo&#10;qGhKbngyHnmzBW3EZesmC1x4NR4skJv4pw8M6SMuolGMlJ+TAxm384HPYwMKPmQMH3wYn0fOYikd&#10;hnfnK3rJdfhe47RjFN/tcEJbN+7CMbpgl1z452IiXmAb/2iDQePSF9rJgw2zazijDxgib5/GEn97&#10;rJOMtJlPUVQgZGcwkU8lP+2tc8mBf7ZOQEeF0nY7tXMETvBi7UrexhBv2YOx0ExX7SCGeZgka3zC&#10;t/xSLskfWU8rltAfbMFzhQznyMc5mHTOtYojnet6bRVMfK94UkHEPPNdpdo6Kp5sffOeP/862B3f&#10;nuefCwqLAwus3hcgWePAOUQApkTJi8ABTJyJc5TKuACZgAFAAKg6rn/BEaCBu4QQ0ASB7igDlWSD&#10;IjlZxiaxoFB9fXY3D2gB3gEs5nTeGBTIQAqMHItrvrtzqojB6C16VeBVtAWIXqBI0IooAg0H7o6r&#10;ooffvit6+G6cXuLaIxrz09HjN7aZ6SvoVOCo4NECvgX+XNQ7Kp60M6I+gleOyPce1Wncvrfgb2wF&#10;AWNVqNEG/8aoCFGxoO+drwDRb9/nuebrfPRrWyElPqJrS1+/axMts9+28NGck/b6xmv9Zxs8oyu5&#10;xHO8RnNz+O0uCF1ySgKNxSZnoj2nw/AFI0Ed5jifsCnwcUICrwDIDtiEIMV+2IskBp7ZYu8UqkBQ&#10;8aKFe+8w8bv3EjkqirYDRJ92hbBfdlMBh323vbDx2C7H3G6uXn7nnE/jcMI9FtR5vqP3oCiIeDmk&#10;nSR2m/A1Dt+ddx2taGTDgoFPyXmLEfbPDwjy6HSQJfrxb34+w9EWRHKzmDAXOioKm8dik5y06c6i&#10;5JRP7H1MPYLTi2l77AmPxsA3vyVoVvgSrOiObxM8BESBXfDozky7I7Z+eb9/Ao9x4MxuEf6qYkR3&#10;swQoiS6/A++SOYGrRMs57fzWViBWXKkwLJgYvzs88F5fhV5JAJ74Mb+14f/pTgLL71rkSYbYjUSt&#10;JL3FgmRSgt3dfDLT19iSF7TzS5IuARnN7Ko7+MbovSUVRchWjMGbx4DYpd/d2US/grbkTGzr7hd5&#10;SvDMi2YxCQ/mEWvEHeOIc67BXsUB9oNvdo4O2IRBB5uGEZioWMmmYdqBDjyyv+6q458s4LJnhvFB&#10;z/hHKzuFQbSxYzFYkkq2aEG7thIq38ker2hGo/ksxOCf7PkidKMJrsVdvEuMxPjsynjiODthB/qY&#10;H1/sg1zYADmZi72SnVgqYXadHNHGH6LfuC1++Dy+h4z85h9bKGhHRrCONronvxLfdq/gky4l3mJ/&#10;Rcu2oMMpn2suWDKHxFRbdNCnOdELCxXLHORmPPLQDobbwWNeuQk5kGeJvRhAp+2C5d/pFH/kLCE3&#10;j0+yNy/5uIYv/fFtbuOIFehj086Rjf5oontxRzu64g/QYD704JE+yR5WyLFiEMyZ0xjGxA8ejUO2&#10;fD1fyDfDlLH1lahXXKNriTW5si94Znst4H02P1szNvzBRMU3/NIJbBmTzyBz1+GCrrJF4/HJrmnv&#10;Oh2QMd7ID41osFg2NrrJB33iC7mQNz+YnbT4co0sjEnW5oZPMWvrlw/yZyFBp2jGBwyJQWQLB/TA&#10;X7BHn2hp8Y8mbcgdD71Di19yjv3BKh/Bt1ko8Ov4N572dECHchd697t3qZhDHzmyR83lOWxGGzix&#10;WFGc4PPZoj5k3N1uNmhxyWdbNMImvaKb3Nll18mBP4IXB5yJOWIc24ZRc+jjmgILP4gGdJpbfLVo&#10;ZPNiFNrFunZ1GAMNsIY+sUhMaUdWO9D5W3pobaIPvuFBG3P5JDdzo1fM6eaD8cnTb23MYX400wsM&#10;oo+/xxOsOWcOsYlM2C4+YDR71Z9M2hlWEdBvi1Nte4QsP4p/640Wsq3PzGF8eEcjOyN/GCdj+bHY&#10;D2vwAPNsRnu69N14rafoT3v0mIOvRLN4ZVdGfr8ciUzRTb/yBnTzw/yecfVBuz78HD/Bjot/FWjE&#10;DfShX54iZ+/xRjhlC2irgEW+MMou9KW3/rsO3yGH1K932eCpx5HYOzsTP7oRaix+h732CCcZ4RGW&#10;2KPYjQ44lFPxYeKtG3V0oQ/azElmZEfn9NvuCRhDl7G0U+SwRoND/h4d6MQrHo0Hd3wAn0FP1jbW&#10;onSHDz5HHOSn9aUT+iEHc/FL+Gfjckp+32F861cYhXU+GK1wB8vmhR85lt+wyN7JEw58toZlr/Ho&#10;syKJz4oivndoB8vadK3iiGvpWd9uivmuTztY9PG98fQ11tY37/l70pOetCZLgl8vYWwLvbteva/A&#10;AqtgKnACqEBk8QJ4lNLdYEZKoUAveaBgCpMgOHznnEp+GATn4XeAqOjBaaXYdqwwhN5NgA6BrgUP&#10;Oru7jU7z60OZFMdZ6QeUlGZniDubFhuE7CBIvwmyarSEBNBVr1XRGKUkvIUy8Ejq7SYxpvNAZpeK&#10;8Z3Tpndt9MgHo2tR3iK+IsFcyFcI4GArAtSn4kSFCPTVvvMVFNrd0Zhz4T/fA/JwhQtjVfzYFiai&#10;dRYTXO988zvXIzx46Zx2ztWucZpn0jt3sjhmsan58GgebZ3zvd07U1a+VzSJj363e2TqK9q6ltzs&#10;KuLAOMq2gklMOFQOgpOX2AgkLVYkjd1dYzecbVVcgRrOOc3uGLZLQgHCIeHpPSXtHpFotXvEJ3tj&#10;C9kGW+k3O+OwHWxYoGLHFTrZYFsI28FlPIuVxnK+5+i7s278CjLoUFxBm10u7SJx9L6DHhXid/An&#10;YKGFbbP7HrVplwkf4TzZCWL8gz7m7Zl2fbR3rsdpyKnHDdGGDzRrg75ZSLEIrNDj02+7TvhDv/FF&#10;FuZAJ/21wBV06JSvkeB3F59TFzAt6vgTQYrfE9y3fnm/f4q8/BR8SZZ6ZwlfJ1DwP/37QMmbACZg&#10;8mXamLtCh2DqroEERjLFF6LPuIKauSzEJQtsB8YFzpJJ/PCbcI8OAVYgUsRAk0N/fbTXTmFan7ZJ&#10;m1sCQ24CnyDOZsjQOf3xJSkgQxiQoFngSPokApKo7orBiuTOOObAtxhmsaOdorekuUKneFRSKNn3&#10;m87NI051V9tY+rBpMbOEiU0U29AsAYRJOBHL7Ew6/vjj10QEdp2XoPAJMNLiyBjdDRev2Ke2kq4K&#10;mvTZc93iIV/BHzjYsXHQLynQTxIkkdEf7vVpYWtRQGd0y5bFfriWLLdw7jA2/0G+ePTdYhU/7VCt&#10;sFKsZaN8FPulD36RrzMGTEqELbL4QGPSLfxoW6GE3CXOcMI38hnoaVu0nIPeyQYW/WaH9In/dmb0&#10;mAI/QGYwmq1KHsnI/MZkI/CNfr/hiG7otF0lsOg8+6cjPOHNfL1fhA1ohw7X+R/tYdm8/CU5G5v/&#10;wp/+6IM79iIusfXeHQMzeESv3/jGG5p7XDN+yQAO9OlGE7roLbmU7LK/cjEHWdGJeCWRpwNYQqux&#10;8AqDMEVXsOS78/whfvl1STW8kgEMwYV5jKcNXsmLbbruEAfaKcNmnINJuOLz5XhiFVpcd+CdL+ff&#10;i09yQnx0dxy2tYV3dk52dGxs142rHz75H23bNdbikv67W731ywf5q7BBF8ZzEwV/zpkX/3JvcsKD&#10;73imm25Qol3Ozv70pw/2hJ/iJBnyKfw53fcuLvrHDzmITfwjvmEFNuFWPBC7xAA2SYewwH/QoXO9&#10;E4LOxQb+1G92LH7Iq9kXn9nOGLTz8wrXYor5LMDMrZ8YhF58aEs3xodVfvuhhx5ad4Drq7055fX0&#10;6lDoue+++9ZcXF6cDRhLXiY+ssGKFfpYt8AmTDnIyjn0y1n1Y0/0Zix4Z4N4FIfIcuYC7M+84jD5&#10;h3WywDs/7hCP8G9OY/CRbryZi8zoTxty5qvRTS/t7IEP59hYu1rw6fp8rKadQ2RqPnptZwBa6ZQ8&#10;jC1mm78iLhzRHT+kCKOgQV/wB3f8B19Ilj0CRC8+yVZ8d5BXY8Gd/EMRhJ/hB2EeffKTdiXoE24q&#10;csjB4Q9e4da85kMfmZMj2vhl1+nA2ow/5jNhn5zaiQNv5Fwf+NXHesDY7ZhGI52hS07SjRN90E7W&#10;ZCp/Qluxjy7IWx/44euMRd50aj1BPnwl/+O6WIZPvgvW+Aa+tYIvOtBP3nIQ89AxPsUMbY3FZ2gv&#10;t2HTbAh+2THfxq90E4zcuoEKM3QDM/kiMteX7OhIP+O65oBTayz9YL4bX2jGJxtqzYVGuz4qerjW&#10;Z4/l+N7jOa75bJ2lTY/l0DmZ06P2FVQqlPAN7VJxrjGbZ+ub9/wdOnRoUTQ58cQTlxNOOGHdXuiF&#10;bYoovQXcwqA7ARIwymTwlNedXUB2jaPRjhAZkuuCnk+KFkgBCChL2DkNhu6364Jcd4glim0zBHAK&#10;4wQoEtC07y56Cy/Jq8TVNcYloKGrYCMQmc+fHSESdgaIfo6mO6wM1HnKoBxgk+RTtE+FEuCyK6VP&#10;B+fs4KwdPXbT9bYxAotFeIv9WUSY31u0t6AXHHpspKJB51vsV+CowFAxxJizYFLxwBEt/dbeURGi&#10;4kNFDZ8VDWY7n7OwMmlyOD/HmHNXTGnu6HbE5xxHnwoZc348RnNyjp7mnuM3VmPMY+oo2hvDNUUy&#10;QVlwEzQ5Izji6DNWBgxf7IT9SIxgFL6zKU4XPjkwuBW4YNcnG5Pgw7gCgIV8j9BVaOCUtZF8V0Cs&#10;QNmizZztpOhOKfsUICqCshP0KVJI7CsMsCuLsI6KMRJTbc3jUyLbThfzGMMiqkdyHL0/RPFB0aRH&#10;c7SriMMP8BkVRwU3dk825EQu/FK7QsyJFu0r4vQ4kTkqJsU//4KPFnmuOyqq9ChifqWCiv7GRmN3&#10;4kr+JFbokshKrCUJko0e0xI8JA98SduFBbytX97vH9/pEMDgTuDpX/RJRNiJQFKSJZDCZc+SC3oC&#10;lcM48CyouM4PCj6+68N3Cea+8yPGMi4bMo/52uooyWiHGpr4WDy3gC1QOa+YTFZkxIbIAz946I6b&#10;xI7/l2QK5m0dJz9JvDlKRvw2XjtXWkz5jjbJkt+wZE6+QuIj4YATcas7hsaHgRYQxmAf+pMfXmCw&#10;HSYwa4EiPooz7Ajd7IJdwxtMGrftweiWlMOW+Gvxlh9AI1wZy9xoxTe7hS1JCtnwH2gmKzFVH+e0&#10;cT27JFexkPyMWZIrnpGFJA5+xVb98GOnKZngSXvX2bSY3mJNYsmPsBN2Af/Ok5Pv+K5ASR6Sb/zg&#10;W2JOpu0wEuvJk3zICU0SeTZmnLaqt0uBrMhePtJihAzoSy6iP57JzTjkjT/2T3/wbBxyl7iyVxgj&#10;D1gyHz+HJokbXJCdNmSEFnOgg3/Vrjv1MAWH+HCdzyMDB5r1R7N+/L8x0U9uZN7OW7/R5py5yYsM&#10;8VdRjY+2yNAOb+RoUVKRYy5GjMe2nKcDusA3PtDFh8IIvbqGB/LQ1vzoUCyhS+1gwuE6/rvzrE1F&#10;QDGMj0AHuaMT790hxr+2+Icr19GKBhjFk5iDb7Llg/VFb4m8fjDLR5Ox83QL/+yBv8IHnsxFvtpo&#10;6zddk4lYhGZxAr/O9Vgd3rWHc33oduuXD/JnzAq8cIY358yJNrLs8SL04pEdkifdkkE3KPgefLZQ&#10;Jxu4JlNj8mN8ioMswwmeKlpWELJQ4j/YpJiVT2YDYkJyQAedt9NAP21gm+zxJdYZ1zn8aM+H0ZXf&#10;8me+v+IR+uiTrtuRJ98p3uqDlnZ1VAxAK/uGHTrmB/hIeOuRBHyQR4vUHpXozryxHWEBxslUHicH&#10;FGvEEeORKduAa4suMU5fsnFkd9rzc76LR2Tluu/sULyUU+KDntEmZ+Sb0Oi7GA0HMIBWuSr/hHbj&#10;oBG/2rc4RSNdsnfj4tWYbEAf8qXjHokwT8Ug49EnusUHtMEPvVWw6mWjdFSOaS5ylu+QlfH4KOOR&#10;g/UPWVVYgjvfyU4cNh/9wCYsyEvszMcvP8Dm0IcHuQ1+5BLoCDvwZu0lXpq33ZmwQtaKGdZ09MB3&#10;sgW2Iq9xY5vPwYsYhvZuxlSQd028g0V6MQ+ZG4ctijc33nLzcvlH7liLB/wiWylmkjMskVMFTTIg&#10;U7y6bl75OByzS/gmC5/sh68wHuxZb7qWXcOW33RmHQsXxmm9jm/yJG/2Ly75lJd104qO8a0fnume&#10;HzAu/9Ja3dhk2g4yRU394Np38rGmc50unKd/MpM3+oSTdp/QaTtM+nS+XSJ9tlOk4offtZe3dnOt&#10;QozP2unTDhXfjen31jfv+atg4q5X33tMp/8gIVAAThUvyvKZkyc4oANIARwgCv6A49C+5JGRMlZK&#10;ZVRtI+N8OEULrR4dAMp2lVAaZ8RhCBjOAU3vWekusb4SkLbVmbOFIXoBQTLv0RsvbrVrxPwAyuhU&#10;5oAGmBkjQRK+NhVNLB4AXtsKIA6LlQoo82CEFS4qllTgaGHOWHuEpoJGi/gO7St4VOyo6DD7VRiY&#10;hYDamH/+5jyiIboc9fUZndr3WXEBXxY+fqNf+7k7Y1uQMJbfFTEqXPS9NhVDGqcxJs8+8TOLJvHl&#10;d4/XdM5R8aMxO6J1Fke0R8vUU33RzFHBABxzcvjnWAUhuIEXDq3KfYFNMGjx4ZwAWWIM3wVWdiUx&#10;44RhW1IE135byHlMxF3rFv2KA85zgIombMgYVb8drksg28VVcUIgYh8cI1vp0Zt2mPhuXskL+tmY&#10;78ZkX3yE35LVdnugFW3zP8r0X3DQgV7fXWfDkuCKJG1b51+yd35EEuk7ntBegbQiCVod/ACZWQQr&#10;KPXy1l5g66hAgmayda0ddfrZXVCxxTlHNKKDb2pxx38IjAIgH0jvAk+LaYmVZE1S1mNafIqAuvXL&#10;+/0zjoAoCMAlx2884wpCcCh4mVPQcAdO4NJGH35NEqWfZAKOFYvh3k4UAVURELZd5w8rUAjuBT22&#10;IvDwdX5LWAQjhWK8C+Rig5hgTkmRpA/u2UZFJ/5d7MAXegXXElR9zM9/wwFMlOD7Lcnis9GLD8Ey&#10;3vHas/H04pB8W5xIOF2TvKGhBYMkxtGOJnqnb4k8u/FbbJG48T/GgSFtYYM9dccLVtmM8Xx3wCbM&#10;aw/jMIgntg9L7LPdkfBOZ/wbmbX7Aa3kiP7udNIlOfUohzFbJKBFjLPQYptshH2jp0KJmMn3GAvN&#10;bLZFurHwzE4Ud/BrLNfLEfgw/qCdK+yJDYn7aNeOzdq1ZU4YNYbxJXLsx8IKTb7DDZ74UrRKTGHC&#10;PGiBM/yXG8ATjEjeKqySV3eEKyaixXcJHz7xXIGDj5aPkCF5lb/kv+HVPPFCf3BiLrKmN/TTN98k&#10;6TSfXMg42la0owcHXszFPowdvcYkB318sl+2SF70ZS7Y4ePgjuzgAo3kinc+nfyNRzd4kOTi0aJW&#10;H1jFn+v0aIzu3pK5eOY6GyJfPpYNkTMbk6SaD598AJulJ0k27IkN8MOnk5t50I4WNOgH62QtppgX&#10;v3SCd75XjGOj5YDwgAby7wZbGHaO/I3To9/5ZjrHn3H4mwqrfJVPmGNfeDWueERfzhlT3BEjje3Y&#10;+uWD/FWcoydyMX4441Ms7MgQlukXv2KX+EwuZFXhw3U0y63RC1dorQisLZsldzxqay76hAH4gC++&#10;k8/sLiz9ww+5WbzwsWIJPMNtuzDMAcPwabx2H4oHvpO5fsb3W19jwE8FfbRYaDnMh3d0dTPW+PIx&#10;Pp6M8Oea32KWQr959MWL/mxaDOOn5Wjsvnes9N0csAHzvb8DZsibjPBmPjht5wQ7deiPf/ihM+M6&#10;RwY+tUd7N5Pxqh9cdtPCmoOu+UO+TiwjO/JgSxaUvrNZY/KJxmlnKZqNCdNoYXvWKvhgf/wFrGmL&#10;52SNXjzRBzoUQVrkw5z+LWTFmtZv+rjWDWWyEbPYJX7LD8gCTRVN2Lg+dCgH4ufI+Gde/8rlfR/7&#10;3XWtJIcme7bFPtHYrgG0GY8tk7dzdvvLycmXD6BHchEHi/3awjsa0FQRxm9xkO1104XfJys0dAPQ&#10;nO1SIIMKquZsQc7OKiI/44pXLMfccdZyzl03rJjDN5s1lnbyLJjFGxqcowN0sztjhkGxRB4pH7Pm&#10;IF/+t8c24YPNoR/26QcN4gtde8oBXuQt4jFdVHzItuhabNIPjqxjrZ+MpY++MG8uuIQpB9/pgDmy&#10;gWPf6UFuI29jd928oT/2b2780wGcViCpiFEBpZvOFUZ80gPdtgtlvoskrBrf4Tt8VmAx/rzuHHr0&#10;3/rmPX92ldhNYoeJosl8RMdCgqAkhsBB0QKR5IhQgZlzF6AclM7IOGOCpAgA9b2qtnYU33NqHC9Q&#10;AID+AqDFiXmBC1DMSfiCA2emv8BAGd3xBXiLL4GkxSBHqi9FCyhA0rY3wlHo8BgFA+EIABcgLf45&#10;3e6yVuGyINGPIi0MbENyd7SCybZwMs/73YKfYbfroqMCxNzxUWGhRb7vFUsqPsy+Lei1YaAVaOaO&#10;EmPgr/EqJrjWozwdFSB81mYWEvyuMGIu59rZUREiPjsX79HaXPXnrJuvglLjV6xovMbeyqVCjMP3&#10;5kj2yXfO31hz/BaC/e5ofBVsToXxhScGzWlxuAwTfmCLXQh0nBnHzTlzkIJBd8gEALalLYcE53As&#10;wYRxWO8xF3i3aFFsYKs+XYd/nwoQFmQl8/DPLnr8RBI/H3lrwSLJ8p3ttJW5x3jYfztNjNXOEjSW&#10;ZGeH7eDQ3906BViFEosviX3FEoUdtPbfaviIxuoOGBq7k9aWP34BX9roh6baO3xvZ4mjR4gqilRU&#10;IiPf9e98u2HQpWDS4z764r+k2+E7uQmmkh/JvKRaEJOYSATJVBuBVeIm2eHAOXe4gY+tX97vH+xJ&#10;IBUmYNdCULEEdiVcxufT3GngxyqU8A+wanHGH3YXQ5LDZ/EF/ecueOenKwDy18Z1nt0JyL1lHT18&#10;I99pfHPDN3nwoZIEfpO/b2eFZJrds5f8u4Spx4jQ0jPL7T4R0MUf9qSAU0LeQnMm7+wSn/TFx9MJ&#10;utrlKAkQs9AfXej3WwLBFvVri74xJVziEfyIhS0OjNMddXjr5oHkBk5hmI0bm+2ItXAKO3gjR3gx&#10;Np/AR8AWXJGPubsLL7ZKWvHRezjQK8HqTrpxfCf3Focl1d010s/8EvnuFEp6fa9IySbJir4qVLIX&#10;tsmvsUl2oh8ZsBXnzGOxKZ6TLT2Ykz07JOz0an7ttJcYe7yVjPEFPzDtvOQNVs3Bf+lHDuzSd7rX&#10;pvyCDLq77RMvZIBXbdu9Qmbdge55brybh3zRIKmkT7zTo+/0yg+am/71oz/6Mh6bVxRrsQJ7dNaO&#10;NGPr5zsfYw7nigNw4hydowHdkjz24Tpcwg2eHBXb6ATtZG1ObfkZNtVdU/RJ7vlLY+tfMQM98jEY&#10;hhM2wS5hAxbQjybtzEVXFqt4Iwvyhl0+hR8UD8m4G2CwVZHeGHADCzAuBsCPc7AWFvWDETokE7/R&#10;Ywy6co3cyFMBpvijP34Vuc1Pd2SsXzGZnH2HHXSjtwWo3+aHs24+6G8cY5PX1i8f5M9Cin9EMz3B&#10;N735Dr/oY2f4Q4dPuXn045k+yJcta8/OjCNvQCfc8FH6a8POytWdI3t4QIsFDp8OL2IVHaKPXNkU&#10;LHT31nWygPuKK9rDDtmJG+KJtsYWP/giOai82xoB9vh0vMqt7dj1qKZ3AVo8y7nEDGPAkjjmmrHh&#10;gB+lG37Ezc+vfOUra1wSy/rXshZrCoT9eRTTbzTDLpnBLrtSaOBrummF5x4j7UYwvsmhG2JkxZeQ&#10;o9gqLxZn8Whhpx1eXe+9GBU1u2ngmvgplqO5HWF0zC/hv10DjopYron3Fp3k2GNyMCzm8mcVhWCZ&#10;vGGhBSh9oUNM0QZteKJTem+Xme9kjH5FTHGP/M1Dp+wFRui+HIhvajep8WCU/fpOf3Jr8z//tJcs&#10;33X7mcuh2w4vp71z54W59NwNJ/hHtzyg/4DEz8Iu/OFFDiGuw3HFdPSRGwzBgPP8N9w7324XumMX&#10;4iX68CyvoD9ziNF8DR3BB/pggW/kx3zivZ0Lz7749OXR7ztr5en1175zxSG54aFCOhtsZw280Sk/&#10;Vc5B1uaif31ggQ3hg57CIDrwY2x2yd7kaO0Ahy2YxKcYSF5ww2b0MyZboT85tdwXFvCv+AFT9MbH&#10;0C0siDtwLY8V59kgf0Kn8lB8tVO+/KnCjnwOHsgQZtmKc7APj/mRChyd9xuey52N4XeFH+30o1ef&#10;FV98kq+ctUKUcSuUuO5A29Y37/lzl8gWeQsayZv/YOF3L3y1AAIwSUFVbYlKAYxQSt6AjOGlPOf1&#10;pTgJjUAI/IwZcBkdRwMoFCEQC5S9j0GhxvjdGWj7rbm6U6dNiyuLHd8FeQskCZygqR3QEZBgwEES&#10;fotqzpBzmgm9tt0JJmALaosHAtYGKFN2xRBG0cLeeb8roLQwb5G+LZh0dMe2wsnsNwsVtWuRX9Gg&#10;okLFlgois38Fi0lPxQzf29XR+F1zroKCo3FnEaEdHbOw0jgVIDo/P7dFjsZtvniqMKJddNRv9pn0&#10;z/PatYsnmXQ+3huva5OX5sNnW/44DrtMjMcZcRCCFJwYj7PgoDgmn7DLRgSVFgTdHeIw2Yi2Ah/8&#10;WnzNhT5csw+FB8WI/r0tp84eXLPrxGJOW06Q/bGNxpFI+S35EiTYrSRNYHKwJ/NWGOF428lhjGy6&#10;hWHFFTS4ro9Ciu8csGJJj+L0H3sUI9Bfccc46OFfjGeBKUElm5JByaHfaIwm7aKhRw/IoHkcPR6k&#10;XbtK3OH2HY3t2NHWefJTiLLYiVdjoKe7d/wRHyco+80v0a+gJMmSINFx1XfX+BSBQnAS7CQOkoKt&#10;X97vn4AuWFRcEGAFCRgViCWA8M6P8X2Cn4RC8FA8yc8JcHDc1mL41UdyAsMSTHiHS+fZQYHPuAJu&#10;d/UkuYI9voyfnekroTEeOzE//h0eW1R87C62JKC7AT2TKuBKLkto8KEN/tpW7FNSgx9tyUTQl5xI&#10;8PDzxS9+ceWT3ozvsUy0sT1JSNu06U/Spa/fEg/ntCUr8QsG4LydItqKc9mXeNU2YdjRHgbNzU+w&#10;ff4Av+iX6MC5JEzsI0+4gXcYYqf6dDfL3MYnIzG0haSjxx/QShbsTSyE04oIbL8EUuLKbtljd+SN&#10;KV6jmSzQpI1YzU/phy825FFeC1I2xK5byLEb9mUsi5QWXpI7sRgWtKtghTd4bsEiUaRzdJAPLLA3&#10;eDBGOwrIhf7JhZzhn67ozBzmNLdzsCCn0JbO5SFsxVjkD+PkhHZ67464sXoUhc7wyJ+yK/27mQSb&#10;7BxN/DT56CsxJ0Oys2hBCzr04ffoDx7Ma56KseikD2OYhyzxSGYwIsagASZhx5hkZJ7uSsOAcZwj&#10;C7SiBUbxDaMKW2iwIOG3+GNy8L3HqshDf3TCvGv0B1Pmhwk+uPjCB5IHf1AhFD364pGtWiSgo6KN&#10;ObWBJ3RpJz7xt7AHx+WZ+vs0HjlmPxVI0AzjrpOZa8b0HS58N58x2AM9SP7JkKz4RzqouFB8Jk/y&#10;Q8/WLx/kj8zI0LjwT5d0gw78+k6eYrtzsEFP8Ain5Ntij375RIszPIj9xm6RRFbmwI/2ZCTHaPcM&#10;vWqjvU/nfLLTFnXtBuET6ZUcYJmf7X1E7MO87J1/ZmPwS8YV7vhmPlC79M1+LbqMwx/iD34d/Fm7&#10;bfAOKzABh/o7B2NijLjI/rqTrZ85jSluiU8WSHhpEYlP5y2q+B1yZ1tyPHxYB/A3xuE7ycr3ivlo&#10;d5ibrMhHPwUQ1/kj1yt28Lfodd5Y5vS7xaMYh6b6aI/+bnb4Xb4Rbfgpr+jmAd3pgy4+Ey7ojO7I&#10;AA/0A3d8rj76ywPIDW09WhW/6OSL8q1whw5zwB690jdc0bf4L3/3nR+HPzSgdS3QHblhedaR83aL&#10;DD9/9QVrPtBuE/g2FhyYHz7QTgZ0Dweu9S5JtLQ723WygSvxHq1sng9he2Qqn0dHO9kUQsmS3sjJ&#10;GPqIM2hBt5xHrOIX5I5iMVrf+Hu3rXw4fvKcnZ3HeKYPuIBp/PMb7IT8zCOnIvfWAnRVDsfftEtU&#10;P/6wIhGMmBs/zUFPzldspzt8swV5HNvjB+XLdAXjZMMW+Uk2pY95yBXeyAO9YhndtQY1Lrngk1wc&#10;/AHaFUH5NX5L7iI/tcnAmsr6qBv7ijPtFuG/0Em29DYLIz6drw3c60MW7RjxvSJL7TvvnE+8GgO+&#10;++5z65v3/NlZ0nsF+i8VLWIkPhK/trhz2gooPlXVq7YDMuMgOEYPbK4Rbtv2KVQfQGCwFE8ZAM8p&#10;ceyA2ksWzeGTM6ccyminCbBxroBF4RKW7qpbCJnPp6NFJMdSdZTwbOFyB7Xt5QApGUOPRB6oJQ0U&#10;zulyBA6gYXiMpV0nPY7SIrtiRbsvWoy36Aa0uQBvUe5811rg1x6w2nHRYqVFf8UI1+bujS0dXZtt&#10;ZxFj0ukwZ/POIoV+xmsO56JtWxxqvniq/ZRH9PhdwaXv3cWuXeNW1ImHZNic8dBYzk35JfeuJUdH&#10;Y8/x4jvee4Gv/gJiz9+yAfjhkOBFYOGUJR4CEtzDMSfpt0PQkTBKvjg3ztl1tiXpbIcDjFdIhPn+&#10;HW+Po7FV5yXozunD7nremq1ItDg8Y0okjW9eTr9dG23breA4d2x1nh2ys2y7sQUOhQnj8hnOsUtF&#10;k3ZttOtDUVZRIl8jETR3BRN8SoDJjAOXrLZjTCJunooZ+ZcKN8YzBx9AJmjmi3yisRfe9QhTRZMe&#10;30FXj+LgwRzmpqeSdwk+/fkkD/TxSwIVPyJg+JT48C+++xTQ8kOcPZ+y9cv7/ev5ZmNXOBFk+DdJ&#10;hcSuR3P4NNtQBQ3BF04LWJITRT8L73ZMSaLQZzz0wrNgI+ApFrsmObUgN4egww7YhIDJdwpW5hOY&#10;JA1+e8GfhIas+Fy2IWhLDNAkqfbJ/kv+0KKdcfT1W4BjZ8alEwm0IC+x7pEccpFEsCexCX18PlxJ&#10;iLtTIlGUGKKdPMUzOGMXbFLMaWt5CQEsoFVSUjGuhTSb7k69o+fvjQdX8OS7vu2YtLhjY/yF3zCG&#10;TzpEK/rbsUIm2le8FFPZCN7J2+JBP7ZdAsQW2DMeYEH8bEcB+cEmOeFBgqw9muGXvUkY8ehAT4+e&#10;ZC89FsAXKM60O4zNsQ3ypUN84VFCyF/KF8gLXeI0HttSTL7ONR8dWAhZjLAbCwlY1VeyK2bDIvrx&#10;bw6Y4JvpkH24zseaA9+u9xgCO+Y7yFhew/7R1rZy9MOcvq6jD07gSBu5Cp+PV7iBPW1b4LveDjq6&#10;kSeZj7+GBXglf/jDK934zlYks2QCO/hr1wTeFFDomZ74cHxVQDAPfLQTg+zZFzmTrTnRqx/fWbGF&#10;XOCPDOmo59xhB/7hwXj5eW38Ng9e6Utf8jOPhQd9mR8PcNCiypx4hRm4hgt47O6lcZsrv28+9iIG&#10;kQdZa9952CMH/cUSeiBjssZrd9vNh89u2qElH49H19FlXPaBd1jTt8LJ1i8f5M9cZMKXW7SZAx29&#10;l8S8fBxZsT32hicYhRE8dyPEWLDIZn2Hc3qGKfzDPxvRp5sReEkX3dBstxJa2Jt8k9+U+/YScT4I&#10;LvkWB/nTMayh3zXxgl3AKBro0Hdy61FQC7IKVt01pyc61QcuYJHderSAnRrbukE8EJfMoR/fZ/eJ&#10;3N7Y4h6a0IrmHl/0XeyyaMOf8+Ic3sRtGCYj9OOZjyE3Y0168Wxe8+NHPGOn+pKfPmyNHdALP9V1&#10;fdGnH39tvAopbAdNeBbL0A+vfB7+2SA/o715yIuNwU87Mvk/coOFFovtEO3mA1qMKZ5bz5hX7IEZ&#10;dIsnPrvxA0P0Z+6KUuimb/gRk+XDrqEXBvlNvKMbXXQGV+yKfzrlyOXLJ//HZ1YafvSKnUKD49/d&#10;dtFy9P137vaRV8FWtPVfR9HP18EWOclV5DC+s2mxAz7pwn96kn+gp93TbA+25Uv0Q/cwx6/TE926&#10;Tvf8uJjAZrpRRF/6aP9jL/q55XG3vnql/wVH37bSBsfycz6ETuEJ1tCGLv6ZbHuMmn749or3sC4n&#10;kTuRJbrJm67gR95UXOWv+At4quiIB/kHf0hv8iq5W+tq/pm902M5m3hgPcHn07e1Ex3w1WIXefM9&#10;bNABwxW2+BXYk0uRm3nKlcgDTa4pbNnhY21FJgquMCqPREN69LndGTKLKg64Q59z7SrRpuLJLLRo&#10;1+M7FVPIAz63vnnP3xOf+MT1zpCFlwVMd3sJq90kVdYFK4HHeUfvC8jpAgalCWZtffRp4cYwKrBo&#10;67fvDAAgABQQKnIIgoKePpQAKAAEXJTMYZlX8tlddrtjLMrQBSCCuMCCLsbLcXRXtSoXQQID8AuE&#10;DIZAAQuAAZvTAAi/q+oxbkp3Z9SCYy7AZyFkFhhc851Da/E+dy343BYFWsTPAsfs47DoaaHSGBUG&#10;ZlGgaxUxatd4FUa63hy1nf0qflRQmEUK3ys4aOtcxYfoqkASTc3XnNoqSPiNv+Z2rV0gk854rTjU&#10;+Wib59rB4pzvk9fOG8fheoUR7ciIw7HA5Cx7bIHz4Fh7lKstvRwRh8MpCVLsKIcmYEq+4ZItcGgl&#10;YoIPG5Mc9qwk++B42cfcQVGhhO2wXTskLFjYIcfKtthBj6j0CIrzEldB1bx+a5+dc/A9tlORoiIK&#10;B2gM/dtpggaJmwOt2prPf9yws4SdtnvMeYssB3rZavP1OJBPtsv+W/iRU77D9eiqMIR2tMRr71Pp&#10;8aESS3IqISUP9Eqk0eLgB9Gf/Nt2yRdWYOKH6I5fIreSRosCfqNHcvg3h2RQ0OVf2qYryPA9W7+8&#10;3z8Y45f4K/jk3wQ9AVZCmK0VJBRFYBRdVdeNIYHg5yQ6EhQ+SjAWUCSV/KREyFi+a+u85ENb8yki&#10;3nvvvWvwkXSzI76Wn0YX30k++lYwgX+0m7+7lvqyGe2d55fbOdDdhu7IsSsJrKRHwtiiWHLExiRL&#10;FgFk3Y4FQV+CghdyEEvolNzcfelRFomGcSQ5PQZUkcWcsAkTLVjFHHZnDriAB/Swdzs44cU4LTD0&#10;bVEH49qZU/ILbzCuHfq7O0w2aINLsbNkG7aNR6f8pUS6mMq2WiRLXvgkfdkYOUhAxWnnxTWYQLd+&#10;bMp3tua7hKzFSufZNFviE/BON/hi9+yLjbKPbmrQgwSP3ZgT35JEeDWHmA+rFUP4Qsf0p3TRzjP4&#10;IR8LSdfpRiIs0ZKIkQ+8kTPf2oKnHTJ8A3lXxLGYw4O2/Ar/YeFGZjBIh/DiXHfILQAkiebi/9FI&#10;lz75ArIyB7rJj3+lM5jQznjGIFf4pCtjkak25jAW38dPwoI2aGoxI/fi79AMjy188IQXvMIs3ltM&#10;wJoj2ivw0SfdopcsyBpGYL9Ht8znert/Ya5dPHRiIdEih37I10GGaHOgCW7pzW/4IQc86UNHLZzJ&#10;j33x37Btfvi2GxDG9CMjvLpWcZEMxQJ+HObh0Nj0bH7j9iiDuJE80CmGFpvRB0euowOOxXljbP3y&#10;Qf7YBrvsURDxGObYnwPG+SF6hFX066Md7ODJjU/xtYIZH0FPbKjFHJn2CCgc9d6uddF6yikrf3Th&#10;O7yyQ+PIa+RB6HNYBPGR/DKdi2Foo+t2YNGbeNe7qsI9nJIhG5FLybf4MH35ALGsghS5wx39OacQ&#10;8rWvfW2NUfrzc2IVn2Usccci8f77718efPDBNT6hj2xhoRsA/AI+xMseo+7xo3agwxLbds05tME+&#10;OsmUPvgRfp5cYUk/8QSPbLgbaHjwm/8iO7ahj/7yAVgjE9/NoT9ZwRb/JYbiw1wVOuDVAlMMY2fd&#10;bDNGN4ErEJGd+ejAmNYKeGKLFevEDbKkC3Thnw75CLwqJIm9xUp8ieP0QE74gx22Bw9iNBrwCkv0&#10;yY+ZR+7MJ66FtdNesr7n4/g7zl0u/sBNKz5Pfe8Vy7F3nL0WHZ58/RnLpTddt/ueQLzzBWxQTiC/&#10;kX/IHdAGKz7pCLZcIzc2zl5gwn9GggE8aA//7IgcyVRerw9bE0foA66cb7dNBVt+hExh8ILLLlmO&#10;u/a0le6/9/ZTdne90ln5NTnRdzt5yUdOwYbxJPYai3+mGzZgPliCLT4fbcaBK34OdtiCwgB++EQ3&#10;Gds5AVN0wK7p04HXikR4apMBXtGMLn6ND6BTGIJ95+VS5FV+zmblhuZHD1+pLR7hFp7gRD90wSk+&#10;rKmsnVpvwbIxZpEEXtDjiB/n213i09iuOTpXEaVCYQUThzZ9OszB7/rc+uY9f95h4r0CFi7dmRaQ&#10;BGUCAabu+lAsZ0yJQEuYjETA5KgBrIBOkBSjjUTSJ8C0MCLUtuALCADFebvOkUsoCF/CyNkbDw2A&#10;ggZGay4LH0mYYomX1eKlhZSEBK1oBARjSTgZMiVX3WIkggsDAszusBK4T8ImUL89p8s5W/BQsOf1&#10;Kd73FuLtzJgL+j4rGMxdIz5dr3jROJ2rKFJBo4V7BYT6VbTwu3HbLdHcBamKFR0VM4xT+4oQc77m&#10;qcAwj+iOxwoNne97Y1bMiOfoiIdJ05aunGH8OCqkaKdfcnWeYUZPR3NNWTinv3PN2e++G0vRpH8h&#10;zYnDDSPk1BlolXl4YwcSN59wztGVYMOd8+wBnkuC4BvOObJ2mLAL9in5g3sLlQqDfrPf/v2to4Jh&#10;uzUkea5Lhtt9wlYEru5wS8QUQNgo2+kRGe2MwRmjS3vXHNqX3LWjDF0tkCycemyo9w2hg89BJ34E&#10;ILLhJwQ3voIMyMpndxjJyGdFIP3QWqKI1yrjZNXOEkc09bJN19DM70Tr3Jli7O5mGp//wDc/mC9y&#10;TuAsgaXT7r4JMm3dlQBJqvidihp+Cyi+b/3yfv8kACr1gnbPlfe8NAwKHmjhuyR0/KDA0E4TQTh6&#10;0QqXArmkVCLknPEUNrJD7SU9dtbZycK+BFL2aFxJG3twN8cccGRuNlOg41P5Vs+qC9wCKdrQSR6S&#10;HoFWu6r/3S2VvFqUkam5eg+WOQt+AnZbvl1DG15gXTv9KoRLbMQICSKaJJfaSBLJh/56bFTcMzZ7&#10;1gcOYUN8ggH4Zb89ggObbkawNbQYF55hCM/awBi8wZHr5uhxBliVuFTkmJhDP74kRLAnjpKhxNh8&#10;j3zkI1dbamcDPRoHzebVnl4kZmxPHG+x1G4SSZwx2XT2WcznQ3xHEztiO3hpcdyOT/3aluuTDXQn&#10;k7z9LrHqzh4cth2Xb2xhwh/QfYUli1b6aMdqRRV0WRRI9tkC3KQ/8sCjeM9nk5ecB07xSq6wJf+Q&#10;3PF7rhnH3PRnYU0W6EarsckOr3yl/mjrTrNxJZ4w6Boso5+cihXOkyXZtwXfIoNMjF9xhq7RArfm&#10;r8BDRu3U4XvIAU3kZtze44QvWCILvLRDA01w2bWK1e2EYkcWJs4by3x+07d52Cj+6JgN4oc86A+f&#10;7Jje8YCX4iJajWEu+BcT8QDn/D350i050IW58WBs8agXF3fDoYKHOeEFvWEettp14xwMixt4ZKti&#10;GSyxF3ThBS0VoMKWcdCqLX1t/fJB/uBFngD/6K7IqpAvlsEgrKKFT0C3GNiNSti1O5yf4S98alPR&#10;qkdjjZOce4xQW9iGoQp05Ib/du+Ymx9mW2xSrKET5/kPOZgcms7h0BztqDA/X9vjMXAORxby+tK1&#10;ec0Jy8b2vZieLoyrDyxXBKcLumVj7fwzljnZjwIIGo0BL/BNvuZAq8WU78Y2Jn6NhT6Lfm35/2KL&#10;+chJjijvwzfb5X/YeHfn8emT/2GPxkSbxakbrG4siFnFKbaJZusS8YjczEnexkQLXYptznVzAP0W&#10;8WTqHJ3AEBvDE3tDI7/Pj7Ah81iMukb+7BBfZFzBwE0DfpfPZCdk7rx4aHz0Ovgh8+JTe7xoLw6S&#10;uxwCfXggA/gzT49k4eeqG69fvufIuWuRQeHkZXdds96EufFjH16ectPOTpMnHD1red0d1680iBf0&#10;gh9zsRX5BH1UXGeffA+a5PwW2eiBAf3wi3frA9fIhe7xgy76hXd9ykHxCQva9x/1+FL+g46tN374&#10;7ktWeg9d98rlp37uBSvu+BBYkOPQIz/D3tBtHFioOOFgN+2Q4N/5WL6YvYq52ip4iWuwz1/xp9Yd&#10;dM2e2v1Ef3yheSsoGoNPoT83zuRw+vCJbXQgD/iBYxgjS/OQqz7WvHSgbY+twTIskQW7g1/X+EnX&#10;FTvhGy9yBPYLt3ilB2txMpQvOvADP+0aaddJu0zoGm3tNMEbnVUMcc2n89r41K6j6+0wqRiz9c17&#10;/hQZLFzsLmkR4RBEOF2Oi+K74wIkCiOUQukcLABwrIKW6wTSNljjAJVA12KmO75t2ydUwhf4OHbK&#10;MaZA5JqxKdN8lAk8FM4w0WwxpsLufSzuNlBsO120BURKZ6wUSXEcKmFZ/HJeHC5gcVaCAgEDbI5Q&#10;gYQjsUgGWNd9ViGbxYcKHRUGHBUsZjGjokOFkPpWAKiPcebvCgmS5Rb8xps7V3z2AtUKGA5tnK+q&#10;13yzkFGBoOJBc/e76+0Aif/G6fssTKCh7/Edn8liW0SJj+21xk6u/UZPfetfEaWdIhVgfLeAc615&#10;Kr5MvVXsiW4LRZ8q3u6mS7YlLXAl2MEORyCwClwSIQloSTX8ChwCOwxyyi2CWsTAazs9JIe9j8fi&#10;o2IJnMM+e2mXlYLIfOylx3TYZYsy5yWZFRQ5yhJltsIuzdfd5A72a0FUkVNCJ5iwW+NI7tBTgQZd&#10;FhX8iqQMvYokxrG4QqfzaNbOmORoPHyTkyDrHFr5gxZTZMMvmYeN51sEPfQbvx0ifAma212iqIQm&#10;MqzI40CHAw/dMdfPuGjg6OmNnAQqDt/hfHe620UkQAh0gjP9OviVHtERsPkbyYeAKvhu/fJ+/7oj&#10;IWDBnYAh+BRM+LYeJzQfnApC2sKn9uxPMgT/CieSWy/Dhn/08puSIYsj7Y3NDgQtvtT83fE2T4+3&#10;sBkJqXm1ldRIGF2HO7SglS3AJxlGrzklB3w0v6y/udFsPOOTm9jEvtrOjR7B3NjGoRPHDJ6SJdgS&#10;h+iKX6c39idhYpf4keS0oJc8tKMFvWwLlsQ//bqLSH6SmYohxTj9urFggQP7FRuLhXBn0VeRQyIE&#10;0+2w8tmjBO1EgClybxcG2UoAzAXveEWvWMwHZeNiKd8Fi86LcWhAG7mwHTYL6+RrQcYeyNl4zvEL&#10;cCx5R2eFQ58lz+RkPrbSwp0d4w1N5A675IM3dLM3yRfs+c0myVNOwYd2lxwG+Fm0VBSCiXIPfJkL&#10;z2iCHTQYs5s23V1mhxJi+kRbhTA4Mo6cosWYRBQ/Fb35T/5PG7gyhn4Oc5EBfLd7w9jo5CO0bSw5&#10;C/mRm0TX/HDFjxi7BTv6zNl3OkebMchdO/bFV8qN6AY24KFdMT3igV6yK7mlK/O36CIXPJifHcB3&#10;u4XQRs58sznpgn7NR69o5FtdZ5tsz+JZW5jBv7yMPRsrftFRDqhttoNe1/n7Cvvawivc+i4e6IN2&#10;OmajeDNPC2c0ki+exAXz0kO7OCtQwDd5VfAu96zghBZ00d/WLx/kj7zQgydztABmb3wIXMsP8Auz&#10;dG5Oc9MfOpwX3+XzfAu6yZfMyrGdIxO2rT0c0rd52TW+yYOt6Ecm+vkOM/l/uKaTdpgoTLPJdk5k&#10;S7479Cs/853voRN6IEc4YddsqcdGyJjvgWv+QQzw2xpBjmAMdoEnuinWlVOxDTQrDliUytPFOYsq&#10;8cqNBvFNPgyr7V5HB99qPnPDKfuCbefxKn8W/yx4+c2KRy2OFUa08Z090iX864t/i07yUGjAA7w6&#10;LwbjQw5Jnu10oUcxhWycY7v8CLvpER5xNt3AhYMO2k2qD4zBDV2zY4tS6xr8w1c7HMTp1kRiHvni&#10;zdxoEEfpCk74Gf6TPNDPVuCm4og+5iEL9MI3u4JhcpJHKzr9i0t2dmY4/sOH3rF86k//ZLn+6C3L&#10;v7zxtbvnf/xtr17jezeIYASGK+iZh3+BOfqHK7ojS8UWcqBjmCd3cVJ+Ty/djCjGOCcfomO04pOe&#10;nFdk6GX2bHJ9NPayM1Yaj3vfOctbb7l+7cOW0AeH8hy70ekKjh3hEy7JB8bQDHNsCU7hiKzFxm5g&#10;wIocjg7bOci38cUwRXdsiP/k88nCODBvfD4FPuASxvmbdpXwidbb8IAmY2mXX2AD1jlkrC/9wgZ+&#10;+Ap5LrnBMHnRNR2glw2EQfjFp/HgQBFGP/qFYzgjGwc6Knr0aLhzsOpcuZ3fdKpvxRXf9ZWztgul&#10;zRDOVezTxrmtb97z57/iuANsASPoVPQQGAjcbw6VY6YUwPHbZwsJCnAIPMDYlkDtOUYGRNiEx2Fb&#10;xFmQCFAU2vZUvx1tke2uMVACOgMp+QHwtmhK5uww6cWRjBWQzK0PBTEGTlZCTDAA0pYu4AdeQEgp&#10;EuS2ChKst29zChyQ9oAk0bYAaJFeIaCixixwVLDQrh0ovrfwr+jQgt4BQBUKWsRXdGkR36K/ts3T&#10;b/1mwaR+FRCioSJIhYzO1ae5G2f2aedG/WbRwu/t3I1LBnPMxk0mta0w0zGLIPOoXTR0zCJS8zXu&#10;bLflwaGNtvqag7Pu30TDEQfA0bRljKPiTAQ5wYvj5PA49ar8ApBgxLlwKnDKUXf3syosu2CT7brq&#10;ZaWKHhb9vWBVIYL9wr/CSf+ytx0YbEYi6JxEV9LhvAWSudgSB8rhOdd27O6YO9/jQBVS0MwnsOeK&#10;DmhrSzg7tABEJ3rQ1ftEepTIZwUTvJrL+D5bBAlG/FALsRYV2uVv0IZXtLSLxFyu8R3G9p2s+q9C&#10;Emlt8JpMpxx7JJAf644kOsxBZvQusNK1ICoQCliSB4GEz+GH6B8WBCXOWyLWXWALVj7JOFu/vN8/&#10;mOvOn6TAokYAEixKwvgqSQna+C7nHPyfgMffGQOOJWZokxS4KyDQSajwxw86z+cJbJI5Y0pU0FFS&#10;KpC7po/gJCjCPZ/aSz/hB/4lMa73roR5t11/vyVh5GZ+NlXgZVcSpO4sSjiMJ9izJ/0t/NAjwZLc&#10;tlBri7Nr5ESP9NtOBzqXZIoB9OY8XUoC6cyigx0YowKnOMfO6ZWtSwpgxTW8FUvx3q4Uix1zdSNC&#10;zKyQYj5zsYd2WbRwRgcaJCOCPppdk+DCo36SBokS3lzvbihcum4c4xqL7NiXueCRDiR7DnJgr+iW&#10;fLEFNOObHbJ548C/uOs7vo3Hz7B9tkSP7Fd/8ZaNGJ+u6IwPoi9j0y8MWayhlZ60IVvJDZ2ZC+3w&#10;2sK/XRtwaTwy9rudAZI7dJqX/GAejmARRsgYDfTh4NfZFJkYB214rqCLD3gkY2ORs6OCDllXnHEO&#10;/hQxnEM3+skDdvguPLIHdPNHzsO0sckO5vDdLifyIWf9zCUn4mO7+8efo9M8xiIf+qR7mIZLMmnX&#10;BD7IB47QgAf0KVrRA7/cjhLyhnHzwzF+yMNcFUq7M9lOAnkYOtFgHGPireIzPtpZQWb4wAOf3s5H&#10;dmJO84uT2qeTckwLA/1hzzl605a/Z19sC6/sVFzg59EmFuGXDfkkE7Lqxof+fBOdmwN26WHrlw/y&#10;Z3xjV7yA8W5O4qniYzEdzeRGfngQT8gc33J5NHbjBR7yM+QnHru5KO6SK93we+TtJgNsio9khA52&#10;ka74j3wh38ou6BuN5mMj5MpXiy1w5To/ZGf2F77whdV24dG8xue/tWFbfLsdinYtikdwyO77bxxk&#10;LbeAOfFGIYVPl7NbeCvyi0vGZccwJ2fvz3/PsWgUr8REC1Lt0as9380exMT8gmuKMN2AYIsOvKPR&#10;d/5XnMiP4Ek8xjc7cB6+YRAW8Wo8sRhf2uiPFzZibHQr5pifvH2SZ4/u8M9kg2bj+Y0347LZCj1k&#10;Ycx8CJ/KL4gzPdZETjAFz9qLBfIAeYHFpPldh1HjywvQhh66QAOa8EtXcg9jVOTED/1UUMlfmbeb&#10;Oej71SsvWHeTKDw8471nLx/6o4+vufZ/vP5Nu0WT77vu7OXuP/z9NS+nfxjhTyreGovsXGNXsI3/&#10;cn5zwl+7TcijHAgNcJkfhg3rPjIgGz4CT/rQubnw/ezTfmWXvlOvu3R9PAUm0cQm2S5diCV0JHax&#10;V3imB2sG8kRDNxXIVDtz6Ef/6G7tzeble+I77CoamwvW7OpBszb4oW/+gh3TmTHFIvzwOdrJ3ayN&#10;+DY+j47IE910DGN06jM5wLj1J9rgWkxlPzBdLlkuRwb8hHNkY6wKU3JKesZLBRIHHvyGp7lThN34&#10;7gg/vndTreJJRZMKI+0+6Zo+bKB+5tv65j1//pWw/47DkUqKLBRaZABOW9I5XslUixdtnHcOYDnn&#10;FjQcNOVRbAmjhMlYnDQlGZ+SLVQkLr0DweLHuPpQDEFzwoRdsgjoFCSgaCtAoF1fjh64q/oCGYX7&#10;pHwOh3D6TziMAiABSIAnbMojUM6EYaoMMpwqi4omHC6Q90jOtrjQrokKHC3knW8ng3MVIvw25iyi&#10;zCLFLKDMRX87Opq7thVLKlh0rkLE9pzfFT6aq6KBaxV4GrPz8eiz3RiTnocrRFSomMWfOf+co50v&#10;2vmM58brqF38Tb628sFb48zP+jqaa9LCEQroZCGIcsTw1L8fY5Sch2QH1kqgGSJHwWHBIaxx3BwS&#10;x1ximHNjO7DN/uC69/r4lDhKXn0qUjhv8V8RQiLkdztL2JpDsuV6RVH2zCbNKZFmZ2iQkLBt9sWO&#10;2S8H2t03iSm75ugdbBgNFXbQrL/5280hEfPddXQrSqAXHxVLumvIn7B7foRc+Jvoa2GhHefM9h34&#10;ILP5SB+encuXmav/ytNul975Ev214Yv4EXx2945sjFWSKQDRKZ3TMxzwUwKSoGdhIiDyVZIQwQ8O&#10;BBRBh0/ioyShEsatX97vH/8l4MJid+fM1SM2fIrkXgIhwMKt5Mx59GjHtvoPYHyjBEKgkyhJ4vhJ&#10;mBXcBGN2wB7wz08qHBtPEVGyYl66EojRx6fiVUJSkOVDLUwFr160V9DTry3VPiWm5MWv878SXW3Q&#10;4rEfQRWtbK53l7Attq5/W8Tpxnc2aU7X29mFNwfdsFM66Y4gefhOr23d1aY7pDBnd6PzzcEOehwM&#10;rtg1+4FNspHkoFfMhLVuVKAnX4CP7nSjkV/RHp7ZnpjLDshb0s0uJOb6sHXJO/rboWnhRZ8tQo2r&#10;TXfLLYK7+2dBFG10IrkR5/X1Phb2xRa7sdICjb/ozhvb4jfw1o0VfgC9YYK82boEEpYklLBGvq5V&#10;gMIHHXdnuev0RE5kT+7atWCCAbiHDzSRjYUcf85u+Qe8WvCiDz/Gp8PymB7rkn/AH77ouztuEuZ2&#10;FqLPeXxJCNGjj8OYaDEfXJCrecWDdr7wya6jjTxhBv90wT7QQz/ohBM2CstobQcBOivIwi2MkZVz&#10;ruXTnKPTduPQvXHYiUM7ekU7n5+fNT/+8O0TLXy6tsbjK/k+c5MBvMAonZBPhZ6Kgd2IQ0dFTvo0&#10;L1zCBQzBEv3h23fyQzd5iyX4bzcz/tqVISaU95GBduyhOIJncic747vmHIziia36rb3x6RyN7JMd&#10;djd965cP8kcWaEUbebEtMRJOyJIcyNB8eMcv/tHbTUy2JQ8Wb8nEOGJ+j+B2M1JB5HGPe9xy3HHH&#10;rXFPf/bENxWXxUi/2VfvTmnR5EBrO3/0bScsucMr2Ykr7IYtizNyLnbHPskLvtmDRZL4Sff8qXPa&#10;thMFjxWEKgChueJNj/PBl3HMi1ZjwSNdWcCJM3wd7MGlPA0W4a8CtAP9rvGnxsODwxxyNp8O2NPe&#10;NfyJrRV5jIFv9CkgsBU6hqOKrMaXN4pBCjhiHX4tLs0rDssp+at8H5vFX+sEuunmnDHNg1cxkj+C&#10;e7zxfcbQz7jsllzJDK/6iQv4IzN+hv3RBfqMhX66Nqax+Gl6ErPRbAFNHnhS8Oo/s9ED34euFq/m&#10;6xq/g4bWHS9/02vXR1oUH5549Ozlmk/+zpor/Nol5+++TPX495yx/qteNy/14WfZfTscrCMUaMiY&#10;TGGNXvgkdNELmtgQ3PKLdGAdwE/wceIjTKIVj+VK7J99weC6cP/0p5bHvu/wStc/Ov2XVnlrB590&#10;Ry/8uDiJDrHCmpEsYIGP8akPjMrB6J+c2T090bN1iFwKrXILOhJDyUA/bfP/5ZbmIDvyYc/8B77t&#10;ICJvuiYDfcgtu+i9aGjjg9AtNssTyadYiTe06QPvMEzOcM7O5Hle0iy+0Q95ohlGzAe75EpXDjSR&#10;6dxV0mcFE/jxvZ0j7SghG7rtUZt2kPSItnMVn9phol++wXfnt755z59iifd+cLScpYVDBQwC9r2F&#10;lwAjIEo0WlgJIgTEoAiRETAeDls74xmn9xqUaACkc4ItYQpsFjCSkQox3flm8ITtHKAy0Iom3eUq&#10;KPhOodoATVv+tOd0JO2ERNiMXuJM0FXDGFnPT7VI5wzbYUCpFE6pEvcW2w7OZS66tTWGoGCRXZFg&#10;7v7QJ2dRkcXvFvm10WdbxKigMIsPzT+LCbNg4DBOuzsqLFR0qADTHJO3SVM7L7SbcyaDyUfjVnio&#10;f3PMQsls2xjRMPnqWrx3ThGrQpdx4k+bqStHYyWTWYiqf2NYCLqzTudt4eMIGGxvjZe8dkfGNc6W&#10;82OwMCewsROORrASWDk+mGVbEg6Y9huW2Z7FVoUICU47MyqQtGOiF5VKqLIF9tfOlI7eXeLgLLtr&#10;2RZdfdguO8bH3CKtb30cEjV0ccZoZcvGlVhXLOlQiHDdgVbnJGb66cPm0UAOJan8hDl8KqJ0Z17S&#10;hB6+BE18iXHa4WJ+/XpEp2RQoWT+B7DoIde+80Po4GvQ0iKlLfpo4Y/oz2KcLsmpu3D8jACDB8GT&#10;77HYETzdXaF/QYcf0r/dAVu/vN8/xQqYFXAlNgrBJYd8mUDhzh2fxY8JGGiWsBRg+EL/NlghRFLV&#10;s6CCPvzCty2lxoZ3uNaPzRhD4YINGUd7/ApA2rCXXqRaQac7UOQkeUA/GnsRLnkIgJIGhwDeHQ78&#10;kBtf3o5AwZlO2Cn6jGVuRSBykXRUUJEUooUNC869ZZ4eyEAcEDf86+GHHnpolSlZ6iuusKHussNo&#10;d+csRGBG4iAREdssqsQn32G8Oz7w291p2OymgDbsnS3g0bziHX8geanACo8VZiw+yAUN7MpihVzY&#10;H3olAT2uhlb8wTc+2Ij27EpbsbbiSjsp0CapRSsbY0/sDB/kBNPo8pt9wDwa2RTa2AlejYc/fksS&#10;ywYkZeZ3Df18KJ6do1M6oUu+DF4lfxZvFYUkwHBBnvwUOcAfftGNPsk9TNFDN1G0kdzxIc61Q4T+&#10;ehxJEtvdYvyQEXlLLsmDf6dn85pPkkq+2uELHvkOdPANaIc1fMEPn6pARpfGpROyRaf+zmuHP7SR&#10;Jfnpj2+5VjsT2DN5oq1im1gD18aD03aHWIAbqxtJ2uPbuBVUjO2T7iwq8Y9Xvq+FMrm5hl/5nXP0&#10;As/mMb8x8Q4jzsEsXbAltk+OaMA7esgBH/yO+fBBX/imF/3xIR7CM7xWkOOf+XTv5MNT9sVuKoCG&#10;RbjWx7V2LbT4TcZogw/XLWJgXMwSF/kS9kPvaBAzt375IH/kDcP4NZ6xxaiKT2GDDFxDR7s9Hd1M&#10;kWtrB3Nil99kIidAKz3iydjiIFunT/iARXmDc928xFe7R2AZfeSnvXG64WJcdkCvbAk2KnixA7Js&#10;hwI9ow9uetSdXcCBMeCd3YkBbIy+jSt/4vv5c3m6HM+uFTcx8+Fwwzb4CDajbYsqY5Glc3I7OXm7&#10;DfCANhiuOCKGim/8OX7pBR3FRDzRm/545mcr1sJxNwjEOmPp5zt6zEE+MEUG2uGXnaDdefLRRvwR&#10;u9mNMdvZY0xz4o2f1A/O0SIH7vEUY5EFn8L3i3nisHGMzz/gG13iO37Jgs7FJD4V7XLYCir0bX3V&#10;o0X0RT78SjcK+XLycNCNfuQit3ADmj7pHJ9kiQd5t+tnveH85RlXvGL3vSYvvm3nZexHPvrB5anv&#10;2SmaKJ6cdee1a14i3vVoCp2wX7JWTMAT7ME3W+FD0Cxn4VvYhXhHj+hutwL+tOcb6YUO2j3LN7KH&#10;w2983fKUozvvX3n27TuP4PORbIMu9LFmMC5/zzbxLPegAzKiF3JzmBN+5UPsglzQwEZhHG38Y48O&#10;sQ1+C37w0y4sObBYTPaKFvROP3jR3u/e4yPPQGs3A/FH1rBFlvyATzjVvpu9MEUOxVB6IB884JOt&#10;4YGdwTv9oL1dvniAQTnbPffcs76IV75GZnK6CoY+YaLiSTtPHP2W62mnn98+9a24gg6/t8WXClR+&#10;O/a1w0SxxH+waNEl0SIkgYhD5MgFIA5YEO8uNAAIUr47z+i6S+E3QyA4DltArT1wdldPO7+7w8zx&#10;t+PE3JI4QAZCfSnHOAwCiCmBYQt8PafZDhgOhLF354khM2xCBAZGDJwWyT1OQWgSNM6pRTUFArYE&#10;vgV7CwhVMQ67hXWL7goBFR84sIoSDr9bnPvdor6CRsWTigAVSuozj95b4vC7hX4Fhvp3vTmM366R&#10;PqOnokYFldkvuVTkiI6uN0bj9DmLIvE42zf2/OxaRaH6J8vZrs/6uJY+ojNe0ld0pafaxqPDNW04&#10;XwYteHSHQcLI4fROHMGKA2QH8AlfbbnkaAQgR3cy2IhCgISIU3TAOSxLjnrUhbOXvFQU6D0lveDV&#10;M8u9J0TSU4Gzx2IUKzrP3lqAsWWO33fOsh1gaKrQyH6qqjvQLPhpg040OSTK/IY5FR3QJ7FDk8+2&#10;WaPfOfTiA314NHe7XcyHpnwG5+/TdT7DvJK6Cq0VO9DAH6HNOPjDrznb5VKhqXeVVNBFg+8FSeOY&#10;s2JJRRgJJH/SHVYBUHCQBLYLQn/zw0ePAJYUCRICmaTHJ4fN52z98n7/JFQlNMaCeUUICVN3mvhC&#10;2LQQdd5OEAGGH0MHX4g29PKNgpqx4FpwF1zYhyAvSZJ04Mt/LNBGH4ERj3BvbNuvJUECvYDlvICk&#10;jfHEC0GXP257u8ANX2xEUtw2SrQI0i36zC9JIn99BGmY5KvFi+4+o707ieSDR7HD/BID87NPehBr&#10;jCFmSF4KrBUwYZ8tSIosBtkq/MGYGCSmZWNwBnfGb3u0dn7DiSJjj0+wHfEK/22tFY/NZQ5zawd3&#10;5oZFOJUEGpvfUbwXd83hJoDkCT3aSlKKfWTB19NJOznzOejQX4ytSOmoiMMWyZbM8aCtsSWD7I1N&#10;syOLHmOxdTzmR/BIvvyjxJbtmYc+2Av7ChPmoEN+VB++oSJ0BQI+lV3BBJot1uEbFi1a2rGBB4sw&#10;Pps/NjZs+F1hQQy3nd+1dq2ZFy57jxm8mZMeFLHwjh7yk4waEz1sTTKIL2Ojy/ywBwewWxGsm0LG&#10;cV6/Hg1x3pj8CJ/cXU3jwZvzcOSado525PKd7EgbcUO/dgD1mBK5iUndcHLdvHRC7niVB7ELMsQL&#10;+bA1OtYHj+wZz9qjGQ10bHxzsWP23w0BOZt50ChG+exmlmudMz5ckhme8s34ogN0tBOR/NhLxXjn&#10;6Q824UZ8xRdM0bk54NnY5vJYumtwY2y6ZS/8ELnSPf7FrApJZOsarIspW798kD8y5meMTU7ZpvN+&#10;8ys9LtoNxQqXvci93afpm17xJO6iT3t2Qo7a+a2tseCox3Xx6JPM6QtNZNVOhW4qVhSkewsw8ZB/&#10;54vYGf9acaqbMPTMF7sG7xU4xSAxrAWO+GMevk1s5P/Zp7vVFf4VS8QfOTi7K9cqP2Nv4pWcD03i&#10;Bzt0/XOf+9zan233KBhexXF0oY/tiz/wze/hFd98hRjKB8E7vBgDVuBQLCnf42/FHXM60G3R1i4d&#10;feEUjrrhgRe+i8zpkUz4bAs+19EFt+ghOwtyvGgnHjii31jkBb9yTn3wY81AzuioAKyPMcRzn/IU&#10;/MEBmbSrBU+woB866b3cgo3gi7/2iXfywrd8l4yNhSYHHfOt5GdM/kV+YcFOl99/wUt3H3V5/l1v&#10;X/7n//5fyw03vXf555efvnv+J65+7Uqv3J1s6bACtjgob0dzBWr8sG3yJId287ErNqGtgg764Fc/&#10;/pKsetxZXz7gpKt23rvytPceXj7xxzs3acmfzfIP5AJ7YpI5K37ya8Z23g0l2CQb9spuyYW8yYD/&#10;YjsVleEKbWyE7xKbxVlx35qUTZUzwA97Y59oRr/xzI8+mHQjWC7Hx+MfttgdnKC/mMs/kQUdoY1u&#10;yaVcpBtk9AkH5ZPdIMYnHfEb8YkH+aodSYom8lK2VTGjnSTd1BNH2iFUAaWiivbb4opP17Vv10l9&#10;fK/wWOHFsfXNe/44SHfHJDwtKCRtQC9Z4jApk1MRiDhYwds1ixUBg3ICPMDUVpsWJBIi4wJtDkqw&#10;IzxjcNoCg0RLG3381o+Cu5PA+Rpb4BOUGSJHIDhTKMW6xoApnOEAWU6cUAExhbb1Dng5JI6CIlXm&#10;CN9BwAmZEi2cvfy1x3HmIt/RYrxFfoWH+RLWFu8VABy+a1+Bo2JGC/92hTRGR/0djBbttYmOigkV&#10;KnzO/hVIajeLEI0zixGOCi39rrjBSc6Cyew3d4+gs+JH152vwBQd0dYc0VO/+InmeW7OV+Epmc/2&#10;6W/yXV90eiSLYXMgkgSBol0kHA+nJ4njCDkJWGux2P93d71t5HDLDji9MAu/sA3zLeLbYSKJUiRQ&#10;VJQ4lSj1sleFT+e1Yz8+9VUIVSxgqxImNsleKwA4JO5si+1xthxziTnHJgDo65NzdOjDF6BJspWN&#10;m5cf4U8cFn/oYssOiR26+R3t+o81xicDY1cN58Bzrg5yQn87Shz5IDyjpTukggxetDWnuczDH5U0&#10;oqdiLR74oIrE9CJI+c33oE9Q4fAFGBjgd+i7u24ClO8Co8DLIfMvgjLfwsc49IcbPomPkjRt/fJ+&#10;/wQuQVJwkKzxwezSPPyapEHQhlE0CT75NEGWP1NY0VeBQV/jCZp+Gx+9+BD0JDT4yV9KZj3TbCz9&#10;+Fq0aIMvPta8xjeO4M2eKn5I5iTFfksqyIPcjMNuBHRjkK1ki+04jMeW2Jr5zCEZsHBiV7DkGn4k&#10;gXw3OUhO+f/uILO3FpzmEVwlAiWk9ArTxiWL3ksEiy1o2C29o5FNsDmJWbu02L12PtkUPJV0+q0/&#10;DBoTxtg7DOpvgQhP4hiaHWKgdhIldkt23RmVbJFh28DZk2vkiUfylxSxE/Jrhwm8a49e42mDLrSw&#10;Y3bgOtmZ32M5bK6bJmzVQef0yu7IzXVz4LMFBV75BPpEr2u9WwMGJPdslH1297hCKTrI2ljiNJrI&#10;Ae4l8PrCKrybx/xsld1Kcs1Bz+jQD4/kArvJUQ5AJvRERw7n+HS+xRgVLPiZHlmAG/ohO/7K+BXN&#10;6Mtc3UlHN5qdc9CZceAWzfCnbXfjFZMcYURiyk/DJfmRjU99yD780zOMGw8WYJaM2CKejWVxA7sS&#10;XbLpTj+64UsfuvLbvOlBDkXOYgUZmRPPaOS/0QeTfEnb/KO7R03QzMbQ4jostb2fDJOTMdtVYQwH&#10;OYlZxiNn2CtWyDXx1M4Gn9rpV8EIT+1qxA862GU7QcnWWOSXvaMXbeYyJ90Yd+uXD/JHFvBMfhX0&#10;xT2+BM/iV0X+3reCVrLAfztCXMcLGvHFPnucV55w6NCh9fF7uMYb2ucuTXHZ4zrsVn4CC/QJ4/AO&#10;Q2yO7fCDxTCFNW39bjctXJARrMCw686JIfIrcYhfYJP6KN7LG/nyHv2BN7qQO/XYaQt89sIe6RFe&#10;YVBbbeiYHbtuDvJtp7pzYo58TTvt8cpm2bXx6Zyu4cQ5bcVI9Mk9rSG6YQJj3ejxW1y16BMbyYb/&#10;wjs+fRcvLczEGfFFH3jCIznIF9HH31ScIm/xVD8yQRfM8YvoEuOL//pVgLDorcCjX483kYG29CEe&#10;tAMA5s1np6lcGSbJgmzkAuUN+uIJzuiW3FvQmgdu2RPZygvk0mK63/yTuKaPXAIW8MFfwApaLPzR&#10;TcbPfe2pu4/ieK/J9R/eeUn9i264ePmu289czz/zhsPLRz718fVRE/I1Pp9WTkEPzlckF/dhCOb8&#10;lz60kyl/zrZgu0c98Mp/lJ/ym+Tzs3e9Y2cHzM1nLD/1n3fWm2RDRuZTTGaj5EeOeJVrGauboGRV&#10;cQCdcCxmkQNMylvwSlbdlORz6Ibe5RN8IFvHK3/cI8zwZhwxFC3WrHbQmoe901E7t9o9hB6y43vY&#10;PZxbA7E1/PNFcIc/OismoYMdsDE06CN3YzvyCvxb+5INXtCqn/Mwzqb8ZyQFk3Z6tBuLDpyTu821&#10;uOuu+a69tq3X24Hi4GfI13V92oHSzpR2abm+rx0mFhKSF58cKwG3EKFUDphCOGfBlRIkRsBlocbB&#10;t70RGCjEp8DXVsr+IwXnbUzGYdyUDSScvsTB2IKAcz45d8HKb0pDRwZJeQJtd2eMB6AUIvnouSqG&#10;xwi0I7zu6lKu74za+SrBgGqLEBD1wiKKAS7AZzCU24K9Y+7sAIIW6C38K2rMBX79Kgz4rJDhWn0a&#10;r4V/4xmr8RjXXOg3/jxXIWYWFipA1H+2qxjSPM3lM3onnRUYZntFnHbixHeFnWQWjfHfWBWfnJ80&#10;+62/cevTXNESnckqGSa/WeSZPEzatVHF98IwuocteIIN2BOUYISzkZQJfpwCfAmaHBV8tQNL0ChA&#10;sYPuLvmUtLAjdtOjLj1KwxYkTe0o6d0gbFeiozDBHius6MOmK0ywabZlru4ctQhxWAS1u4QNCbhs&#10;StseD9KeY+QHOFVzcaISNXM6x2+Y08vnHP0nnHbLaIuH/g1id8wEIwHY+BK5ih3G5IjRxD+gxVy9&#10;LJqcHBVUyZRPwQ/fE40ljtrqSz5+J1ffjUEW+ncXFQ18TXdHOV16rTAiwSo4CxB0LLmDNU5YksTZ&#10;8x3OSzz4JPiQfEpeBI6tX97vn8BkfBhrN4lgUEJU0BUkJEO9O4TvFFgFDYmb4OPOikKwO0IldAIz&#10;ehUx2YOA7A6HREt/flLSwYbMa07XBR/8CWCusRE0sFeJDRuSiKGJDCR66FQgkeAJwnjwaAzfrI3r&#10;+okd8Nndbp98OdsjdwkXe3TenCW26MF7d+4lNOyRbvBDJ+iRvOKT3ydftu63frAnDrEN40sy6R8+&#10;xRu23X9cgiO2IkayHWO7DqfwBs/0ADtw58YFrBvT2OIo7FmwtBB1TuILZ/iCd7YMi7BlIQT3rtGf&#10;85JBixf+yVhwjrYef9AWP+TKDrtrSsbsSFt+ybgwzi4qGPSfdMi3og5ZyCPYNX7YCv+hjXH15TfJ&#10;1YFfMqAPMu4xFOfp25wVeIwvzuPLbzLRTr+KwfrQV0UaySc56lOyDtPk1aORZII/NupAJ921nRvt&#10;+pINmVkwtDuIbMmo7dbGwyNdwB9cGAdW+Vc0dsOox5YrCOIVrcaAK3gjm3ZYoYV/xJ9zaKRT/fFn&#10;HnOTAUy7LraQD+wZ0yKHHOGPzMgaT2yG7k466aRVty0o2S6MVDTTBg8tSPhhGCdvOoFV32GYvMwr&#10;VvKf5kd/xWVxEa/sn67omdwk0vAnZrUww4tz5CxuiC9iG/xVOKILfcQXY9EZmsnGtQpH5jQOPuiB&#10;30Q7XZgDPbDroCs88Vf4Maa+5uRT+NCtXz7IH5sWJ/gvfFW4J1OxSwyk04pSMMce8Y0ufKKbX6Ib&#10;GJEX8DPai2EKnMcee+yaK7DLGcNhn8xcIzfn8Ucf5KU/2yAnMipGkyvskGeytjhLp2ROJ2ylu78V&#10;VCww8d2iWp5FjsbEV7k67MGPOdGFFjqx+BUT0EQWxmETfKw74HY4ijXa0VNFMvYpNsEjOtmmw3zw&#10;Sn6whifnxCBxXFECfWQCR66xv3ZWGIv9sDs0mMe45scnOvUhh/5jCjryvezROD3OKk6LrzAHf9qJ&#10;73hEuwUrH+o8vJq7Vwm0m0NfuOqGQQUa8jMfvsR0+mi3CT+hD13ho92nFZSMIcdGH93DH18pdsob&#10;5Avak5Hx8E0GdOK67/ksfcrX+WPjVAzvkVm0n3Hpm5YnXr+zq+S7bz+8XP/pj635+6lXvHn57pt3&#10;iilPuunM5VVXXLQW5PQja3YiVvlO3vJ4+mLzaHCevNItf+c8nwi75GkhjwZ4Z19rkfqat6xzenfJ&#10;b7z9O9iEHcWuXvpKzuyGbZBj68yKxvrBBpro3FqUvOSmFTQUGmBGO3PAMazxTxXR6IG/cJ2tWBfJ&#10;g9iu+fkORQ5tK4zwNXCHRrjDqwKSsWd+ABv0xL66OUGu/Dj80QMbEYfJx/z0TJ6w1E0z8+ljHLiD&#10;Y/p2HX/eDckuKoyQn7nbAVJhKT9SQaUiSIWSdoo436Gdwojz2hjb+Xaf+F2hZuub9/z10kNKsqiw&#10;oOGouyNL4BRBSN3dkLBYdPQCRd9z4kBDsEDHYXPInDeHXgGEYNtWSDHG5eTN4zqajKkNwyJobeuj&#10;LUNgXBw7MFG+c5RAKYyBQgW07qQBC6dDKRTqN6UAF4Fzzt2RZXgUZAzOlzItBLSzCJZMt9ifBYi5&#10;oG8h79g+OtNuixblFRK2i/tZQOiwcKifz1lg8H2O02cFgYoiPp3b0s/Y5m6L+jZfY8+iTIWH5tuO&#10;kZw65tiNg+6uNV/FDE7VtfjU1/XGnTw730F+yX3SGU31b67kHl344Pws2jhbRg9bMAQ3Akt3Ejit&#10;7qC14GKQcOS7AOV6CbmgwvlxdBY9bXPvTq0klO2wg3Z/KJJUjLC46n0cfbKb3sPh0zl3u9l38whi&#10;AqwkWsJcsYTtsEPOlQ1LtNCHrmji+AUOffgFc/AV2as5+BDFG4mXxLsdMG0Z5gvQjgf88Avm7y6R&#10;T3OTBXtHo3n5Ft/Nwf4llhVN+C6yQmN3C/1uV4s50Ku93xWi0M7HkZPxjI8W8/E5aDAWf0UOEghO&#10;l5Pvzm87g/ihCrPutAjaHHCJiiDFD0k8BCgBVMLXM6Fbv7zfPwudtikKoOaDYQmK8xIRPoy/swiB&#10;R23hkV3YsiqQd6cJTfoKnuiGf0UDBWL8FyTNw1dKSiUUiiYCJexrI4i6bnstX+k8G5EU8D3ash9z&#10;koWFl36SRDKEUQcb1B9N7JSsJBt8sXMWvJIU80noumshOZY4dieG3ZpP4BQcxQO+wfjmzC7QI8Cy&#10;af1KgtEoxtAf2dE7DMAL3LEnbdkPbMEb3MAS24JZ1/yGweypXVsSEdjv7r6kWPLUDgBzSW66Ay/x&#10;JQsy076kiI17Aa2ED91waZHO95SgaGchA99kJrFi6+gUg+GZ7aG5xA3P7L6CCP+FLvTRazu6yAjd&#10;FvoWN3IBiaExJU7GMxe5049rPnv2vzuadAR/+HJUtIINvNGvuM+WYLdFdQUM52CqhRk60U7W6EKH&#10;hE5/cuGbYIDuW4ihPfm1oDAHes1vrtqQVYUYfekW3XjhJ/DczltyqnDgEx3kiXdzGFd7NKKVfsyP&#10;dn3RIIaQXQvjFnoSaZhAo3F9wjW6ysvQQB7oaxHEnuRM9O8aO+hOZTsxLOTbZZKu6aSdFjAs4Xbe&#10;PBaqcEy+dGERRG7ZFPrbVUQOsAvb+juPbnEDvb37pZ0/6IE5uWhFAefggH/XR3uHOcnGOXEEj/q2&#10;K4he6Amu4MCYLSrIjN+w0MMHHeDLnOIJH0HOW798kL8Kt2gnN7bCh9gRIt7P4iMs4EG8ogO0K9yJ&#10;t+2C9P0JT3jCOhZZ6m8s73fphkPvPDFOxUIyrFjAX7QDpMIK/eLVmHIFbdEC++RJX/qikb5gli2J&#10;NxZkFZ2dr9Dst/hiwVTBhH+Xi7sj7lEc+Th90A+6fOcfxCDYo0fxRR9t7fyWs4tvfAHayBT9+rIP&#10;mCPvbt5WFKML47EXPqTHjdgn2tgnrIgxeEK7GFzhRZyAlR7Zg3G+AM7IhY9ox1vvymFP2lZ0sWbh&#10;o30nU3Tye4pNzovD5paLwCiayVFstRBspwn9GdOn8+I0uivQ4E2OYlx9+Fh0kTNcG98NDPpjQ7DG&#10;LuW85qcvsjF3xS99yB0t7AW24ITti9/t8sSTsfShR3lG/3kHttrpIb9w/pwL37D8wyu/8yjOLx65&#10;eKXhyN13Ln//yM5LV//O0Vcvv/SO16+xxTV6YqfdxGrR3WOWrtENObemIqvwQgbkI4/BM90999QX&#10;7+5sedlHrl8f74I7OMIr2clHyIx82QMbMQ/8oEE+001UvNIHmtDA55Kl8dCgPyzJW8iQn+cLykft&#10;eue7jcFO2Qebg8luRsEZecerNY/8i37YvDHFgIr72tA3zPIh5Eee6GO71iJo611CsAOH5EVGxVm2&#10;YL1MpnwTf8NezY028pATWCfRc2vsdny0m6TCiM8O8oBbeINr1/Ujd0ffK57AqqPdKa77hAeYbNyt&#10;b97z13tL2vZncaMIYot/zzMCAqV3d8R3BydKCAIH591CozsJ3SmfL6LkrKtqSzarngOIMSlQG31L&#10;SjkzCxfX9Ksvx8pZcCo+XTcvh8dYOOgAQ5GcJEASEFADCaEDPKE7Wnj4tGgABg5Y4u83w6FYlUef&#10;LdQdLezbWeLoha8W4c5nmHPnxCykVGCpMFBB4+F2hvjdnH77vh2z341bUWGO2XzRZfzeORId0eKz&#10;okPFlHm+vs5NHpt3Hs5xbj2aM2mrf4WU5mmuWejot3knfZP/+Jvyap4pz2jQzsEhWSwyNgkLTMEP&#10;HAkwcMIZS6IEU86moAZjAkp3wgUK510XDATTdlbBvzaSPvYhkelRF7YlKWKnChCO3j3Uf3xhpz2H&#10;rK0iSTtR2HUJLNuo6NEd2WzX+e68c6ICJPtkw+zNNfalD5vnMyqumle7CiKSNne1XONTnJ8FH7Tj&#10;wzjGZuvk0W4285bYV6h1VExqi6LFAhlK2vAj2dUfLWhytEDVjrOvmIJ2cjKWcbr73veKL8alQ46+&#10;xaY5XCM3bQVKd104aMGP7ntBcHfcBBsBTdCgf+clDBK4rV/e75/ExBzm5fzR5xOG0QFzgoSCH7xK&#10;1tBlZ4igzU/yawqAkjb4FDg8L+4Tz+zI+AIkW5VEsQM+NUxLeBVoBGq2IaD5bU70sQMBuIWrhFQx&#10;Q1t+WKIkgAuizpmLvcGcOboziUZt0dDdDz4Vj+KB9uaQ/ArY6IB7ARLt3f1roS0RJhM23OKN7vQ1&#10;hkAvvtCdpECsQKMim3FdgwFylBgowMGchIENiT3GZAfu8GbrPlt0oLeCSltc2QFcSoTQIbZJ/s3l&#10;kBCbvzuhZGR+9s1GyZL9wCpZo8NYknHPvHc3X2JkDLbeXMZli+ybfXajA51oQ7/zFQXo04KLzZER&#10;Wh3Glfyhwfj8i7H4LIsKuKcz1/AGY+Y3DnshU/LRpqIK3wsv9MHXwjCsmE+bttXjSx5iPLzkt9kH&#10;neHBefzggbzFesl5d8Qk1ehio8ZFB570Y/P8iDnhB07I3XjkRzbO0Wvbj+HGYT6FBPPk+9DE55NV&#10;cnOezEpGjUtHzhmzu7hkpK1xYbe2MOE8XtkPHKCbXPBmDPkR/bG1ZIXGdofwa/TA3/Gf8A9DeDc+&#10;ebabAMYqMJE/uWmLN3OhzXx4J2tzos84LSrIqeJUhUD0tGDGC78L/3BgDn4abcZyoBVWemyzreFi&#10;AB8kfvHx5sM7mTsndhirQhK7TQbGJYd2pWjbTic63Prlg/wZB074DfrhF8RQ71YR29148KiM63wK&#10;usUk+QIZshexjNzZKT/j0Rtj0lPvJ9Qf3xZcxoARfbq5WYELNuiUjfKT5tDe3Phv95ff3VRopwGd&#10;VWQjW79hAPbEPvqDYXozh4OcxSo+3KJNXzTw3RZQPvNtFU3YnIOd+M0W6MyccKg/GukbXQqA6a9d&#10;wM7DCjulc3aBt/l4nz7oYavGZRfih0KJGGshCYfoc751hXiHZ+PwG3iGpXYU8xXGw7c4yK7Iohu+&#10;4hJboA9txCf8kDP6LETR4LwFtbnImp3JCeSxxkU3maHDONY2YrR+9IQ2/YyHH/S3k4mt8ofyA32L&#10;M+SNBrqSG4ij5GosY9KXvLjdgRWC8WORWj5BvrCvX7tPra/KA9uRIJ/p387++G+ft1s0+de3vHH5&#10;87/6yzXP+IHLXrV7/oevPW+5/Kqdd6DhFc1iF+yRk9xGgQbfbLmbHXwZ2dEf2sr/6IUc/uAzf7qc&#10;eOvZO48HvWEHw3I+MUieQ3cVEeHEepLsyJ5dskXyQK/zYlJFODKFSTigN+PBiTzVmGRKP2TKn9IP&#10;GtFqHPphZ3Tdmpou5Unk4Lf5zWd8uRP7xnc3KrsRgjb5EtuRt/ARdEx32Rw7Mz8/j1dyox/6b32P&#10;h16ujGZzFE/hR3HGTS+6cOMOrf0nJzqHSTEbNsgMZqzDKp74XYFEG/6jHSro73Gbdqm0w2TuPnGt&#10;3Syub33znr8KJr180SLGwsaCxuLGdQuxKvkZPCdLKACV0/HZnQug992YHHXFFWO1zdd1ys0Zd3el&#10;cZz3SdDdFdAXyLtbXrWU0emHTo6IsQNQDpBTpihKUjEkZE4O4P0OxBwJoyVYIADEnt1nAG1zp2Db&#10;vCpotBuiQoVzLdIt+lvwV4Rop0dHxZReCFvf+s/25vHpfAWOFvuz2FEhoLZdnwUC3+d82ujfHB31&#10;a2dKx9yREX8VHeLZkUyiN760dd13bepfv1nkmXQ1ToUm13rsp0LNlEV8NEb0zwJMR/QplHixGFxw&#10;DBxaO4/gCZYk6xxGdx7hhQOzGICv7lxxPq5zcJI9GGVLEj2JXFu0OVu2yAYtLlyrQOG8hZoFh4KE&#10;woNkSNvuGCkAsDVts23njFHC3Z0Vi4xshs12h5vd+WR77QZj5yXwbD9bNnbvITEX+tB18sknr0lf&#10;u0skdBVK2mHimqSOLzAu2sgkG5ccOE8mLSwldj1WM4uwaDQO2tDcLhtz9zhfPkr7+R4TMtbPvOgx&#10;Zo8Lak9WAoYEReIlYPBT2rqGNjrmNxQYOF/+hCMWQAQJWJC8CNgCc/7Igt+5rV/e7x88CqIwqSAA&#10;d3we52+RBKOCljt1sIpO+OzOHXn7za/BJv+DLnanSCxAtQMF3Xxe7xhiK+YWmPhHPpUvFZAVUHzS&#10;ocRE4stvkgPejWeO3owueDsv+UMnms0DE4oLArkA55pYIVhLcNkIjDQ+mfP95lEcMU+7Zrr7jVdB&#10;nJwkCxIqvoNu6QgNLcjIU5KDDzjsTo15u+vfwqFFFFuCX3SZA50WMHAvYSFf47FTNiq20QNbMoek&#10;xBiw5byx0U0+4hyfgg423qNwaOyuMJphWaIj9nWH1ljxS34WQnwCPiQ0cJodSFZhX4xlQ3yMuYwH&#10;Q+xYWzxqZ2xyYBd8knPiMlmxNfaJN2OzO/6vBW+LXBhAGzvlKy0W8MkXkbNzknafFTvwRb5owkuL&#10;f3TRPZ+NJgt0WGMPLYLwDQfdHWaL5EMW5iADMiWrCkndfdWG3yAP9stX8BvoxBP+yl/QoK+2vpOb&#10;eOIcufnkX/U3NgzCgLHoHebpVzt06Gvx4To6jEFGdI8v8tYWDcUdYzoHU/qQgTHR124issYvPVUw&#10;F5N6jAW/PbZWAR7vFW3ImS4VG7uTjV5yMDaaYdhnd1J7PACu8wHldd3VRq+5atujJuV57NpYdEMP&#10;cKqNmwpkypbQy97Qgqd2ROvjN1zSfbuh2BQaLATRoD1soh09fqOJHM2x9csH+StPFg/ZAVrYkJsM&#10;vtPn8ccfv+bmxVk8ol97MQzNdC2uKrSwIboWmx38kuKRnF5sZB9k0Y0Y8xkPz3RfYa7Yb2xzkCM8&#10;9Cgb22gRzV74NzhnW+TTLjC6rKBDnvrIteFHP/hQfLAzBDbgGQ7gGS7gl63r5zscwrvCCL89d3VU&#10;xBSvxC+PgNolLC7rr12P41VAgTvtxbKKE7AmvolrYiR/xU+0axOd8GdM85vLQg72xQ/t+ALzoFcf&#10;NFhbmJ9f7tF+MakCKJ6Mq4/FrlxCe9iEvXyO+eUbFprodh2WyUM8LrayR7zQhzgqB7ZItT6ia/In&#10;L7FTDMWLuEXOPtHdWsN3tgc7+pgH3/jlr7WviI8/vPHD+rAp8hDb5RYW9PhplwW6u1lN3s7BHt8g&#10;F3Dzku95zpm/sTz2lt9aCxd/9+Zzlqs/cNtK36vuvGb9rzrOn/iuVyxvu+5da6HFePwQH8eHmEO8&#10;Jxt65wOyJfghGzfDf/nVp665Jtt58yVvXX7grp1HcZ5587nLr/+3nRehkgN8w243oHpFBbnLOxRB&#10;yJ89Ggu2Yc5aweKe7MR49MFjTziQh3HYHfuBd3iUB5EPfVb4lf/BufPsi6zxAm/tHoJDdsrWYIUs&#10;3UijB2sB/ofMrXvplL3BB/9pDrTQLfzK7fDKp/KF8KlgQb98BVvXFp/OoVn+bMzW7+zE/PTqBh6Z&#10;w3M3/+YjOeTEtiqOzMdyumZ+37XxqW8FlnaWsBPj+mxXSQWTfe0w6QWSHZyycz4leByshIlguqNa&#10;4sOZtm2UI+SktXGdMimHQxYMJJi9M0BbICDU7vRUqWIcDBiIgTvlUhrjAgRzAxgj0Nan4F91DTgp&#10;hvECGENmtBwAcFpIcFCA7rv3UzA4gCc4TiCFACChE6qxAJmhUYpFNcNrce6z3SQt5jvf9wosnIZz&#10;nBCgVGBBB+fQThTnKjbMBX6FgsavIOD6LAg0bgWRxqhPxQzzVTCY7xapb+O2a2MWSBpTv+aYvDZP&#10;PNS/HTHO4dvRmPEQvxVN6msu1zvvs3PR1rXmnHPTW48OdSSjxleJ5th7NwQM+C6YcYYcIScEty0A&#10;GDdHxEE5J/D2Ii6B1TVjtVuCbbEftlKCorjA/iz0YZ1NWWRkoxUdLGI6euTFImruUOmRFMHAHAIy&#10;h81u2JDzbJFj7GCXrmVr5vedPXLG6DK+o8f52pmGLsUSjwXgwfzR3q4YB5r1N347AgT7noUsUZaI&#10;c8DdGSQrPqSdIgIaOaIPH/r67XwvzNUHD91NwLM74tr55KPIvb54Jx9yMK/kT4IisPhuDMEt2smM&#10;nxKI+Qc+RQARKGDDIYFou7yETFLS1knH1i/v9w8GJVZoU9iDY8EBjhUtBEtt4BY2YVigRofrEgo+&#10;T7LYtlj04oH/4zMFcIUQPrFx7FLgNwUeRRQ2w08KUnyjF8HyufRqDHRJ/ARQPl5bgVdSgH5yFUDN&#10;JTEwxwMPPLCOy9aMIUEUqMlRP/bKh0vg8d/jNu3w8b0dLJJkurS4wmuFGfPSM9/Oln1KNNgJGdGn&#10;PvTHps1HPmIMO4IBeDAG+4Ufdib+tYUfRrTrDqbk0fhiGpuANTKQMOsnaYInMc0cbKLdPOIvfIqx&#10;ki+4hWGxj2zJmO6MLyH2aTx+SBxlwyVsYi6bYztoxDdcs2e8SMa09Z1tWWhpQ/Y9BiJpMocDPb17&#10;rOISmbN9izZt8Eie7QK1OJBwoYFcYY6toc1RkbY4zh+QW4ULMjWO7+yNTi3SyKpFeb4E3dp1Rxo2&#10;fbbggSt67AaOtvjFA760hxE6qkBAv8nRuHBC1nRXscw1ssGzhNQc6KE780ez8ZyXuxi3u+nmxDM8&#10;wZ0FofNooBdja8/e6BitYgy++Do0lMg6D8ft3DUvfRi/RbAx6cVioh1S2sGIeSzYjG0uOKqYlT7w&#10;g77ubBuLXMifzTunv4NM9KlARt7GQSd5Kwy0Y4Xs8GDnIp/NjxiDvJwnB5iDcXgiX1js0c2K3+Ts&#10;qCAkPogT5kSz+dIvvwNfbA6t+GjXhTmKF1u/fJA/dCj0iE/ilh0l4mcvcZcvZ1cztoq1J5544pov&#10;oEcx45hjjtl9fwu/Ic4qhpBjuQCa2a9+CrbdcMCvMSqqaavQyx/ABBqcIzO4JQc2Jsaw7XZaukY3&#10;dAFb/BBfSv8VmOnT4kieVaFUbmnntngEV3BgDt/Dh3Es6MQ08ZPOiq3wr6DRTVJtxSx5pU84xBfa&#10;2Cf8sgE0s1k0madrYoN4pz+/ZDzj4pW8jYM+c/K54r/YVWHDmGjHP97cpPAIh5hWrLKItJ7AD+yj&#10;AZ3G0U++2A4TfcQj59DJFzgvDpqbfMmDHaNTDLS20MdvOGNr8g0LfHJGO99AL/BNl61x+Ak2SI/6&#10;yCnEZ3TyRdqjgx7oUv5Bl/ADe+K2Yg4enecT0Iw/45lHvEI3TMEsWuQgbkhbe5Ej/w9TYoBFraLO&#10;mZe/Zfe9Jo+/7czluj/7g+Wb3/zm8qZbrl2Ofc/ObpNjbzlzOevanRtG/A59smu0kQOdWiOYh/9r&#10;NwdZfuQv/mQ5dOe5y69d/oZVz//0opevYx5/x7nLH//1X62YgBv2wG7wJzeBA5jQh+z4LD6kRT2Z&#10;idfsD77RZr2JHvZDBuSksBWm6NP5dm2Sm3WJnEFewX5hvkdT2iFjfnzxX9Z3sEffcmFjsSf8o0v7&#10;chh80W+PCcll+QV+hZ8yD73SB3rYkPYOupXb6SN289POyzP944xuLsAirNI/Xqy1wpf8sQ0LPWbW&#10;jpJ2kfj0u4IJ29DO3OW5fvtewcSYjgomjrn7RJ+tb97zJ2Hrv21wrJIbv3O0/bcL3zlsQUJg4sQ7&#10;KN9iox0gnC9QCrZtBQLGdrF0V11SBViEri2jrrJLyZTnyPn6pATKM4exAY2iKUUfygBSjprj4zQk&#10;xy10W/xwOubjmCoEEGBVaUrkBICSUilTWwBTyQMmiwDfOX3n5+6QigAVD2YhxXyOzs3CQkWBiiLb&#10;4oLzFVF8N159W/A3TrszmqPCg++u96ldO1icM5/z0Vu/xm7M2lWIaLxJY+crYsR7RQrfk9Gkr9+1&#10;m2N2Ln5ruy2MNG6P6jj3/zqaM544bAGOTgURmOnOc3cPHCWxEoeMD9YEkvDJsRhDf5+CAvvgODlc&#10;AUYSzimyJ3d8LDDYiSSKQ7b477/LSJp6mSu7lfi0k4udtfuid3tkb+yixLeFAXv2XRIg0EtmugPH&#10;ltHJuQkkghf7M575enO/ORRs5vtVJLXobbtwu9b4kbYI47XEFf/kJanlS9AmKUGb62SE1pJbh/54&#10;bRcOvyCpc868ijloLUnGi2ChfT5sFqWcd/je1krBgw/gK9rSa57uPKAP3WTLf9CvBQY5GkPw4zck&#10;DwJZj6hwzoIlbDq/9cv7/ePf2mIrGMKv+S0iBFtBHCYlOXye4KyNBA2tfJfioe/OC9J8cUkujPMN&#10;2glkgk+7OTyLa2z+kX0JXuTkECB7WZygx6acF1wlEO4qoIGuBXuJIv+OZv3Ijdy749WC1zjkJYHK&#10;P+AJrtuKbbx2gEmiJRzw7buDrtDsrqNkjj6cZ8tt61bEoDc+hq93nYzR0Y6oWYTEJ/7YoPMlS+0U&#10;gCPX4ZbdW1Si0VgWezBkXn3YJ1uEtXZWGa+7jxVH+BG41rYCAJk56Ju/YUcl9pIF7dhBd7aMhRdY&#10;NjZ9iPN4yL+wB/SxP335ALSRM9uSFGlDt8bvcSO2pB/+FGLIgZ6SFfrw0O48eqB/9Ger6MK/dvBo&#10;Przw1WK8nMMn2dFfY+KFDZAZH+zAJxqch4kW92jRv3b6kBs6+G68yjfMTWYWd/IRcxjHdzzBG1nz&#10;i8YwD1ngnczwzreimd7xhya6gl26QB9fQad8mrbGNzdMsgFz8l1whG79fZL1vKNP/mKAnAqfLTrR&#10;3aIVjWing2yXHn3Cbou3in8VJCoo40fiL68yL/lr7xo88ncWJOSK5+RuHPPr042tdvzAAFmaUx8Y&#10;0DaMw4bx8Q//7dDoTqx+ZNnOTPTqR0Z4KGHX32F8cuNnyIWc6BkG2Ltr8U4eaCUzOjX/37Zggk4Y&#10;gwExy/tHFEvoTnyFE/Tjj222u/vJT37yGkvxTw/aW9SI/WxSTDaOfEFcJje6wUs3MuAq2eJdLCQf&#10;vBe3+QSYgBG4hLdydr6dbxS/YYJ82EeygW865m8sqNk4ORqPni3oLd57NN45GKpo3B32cilYER/o&#10;Ct18C1rhoV1I1iOwjx86Z5Pa+c1XiD/oJw/8hzH88f8V/vDBFvFH59YP5jUG/WdPZADjeGf3MKOv&#10;3zCtDd8rfrbDzfx8OHswfnljj6yJv2KyT/NoJ/bJSc3VLg86UDDiq+SqYiLs0gVMsHvrmLn+wRtZ&#10;+W3hayeKMSrYyil6zwQexDgH2YuF8hZrJHOTGVujP/TJRfJF9Gc+8br3ovXuPvRZa8mznW/3pAOv&#10;ZCrPkL+gs3yMbOQd1mcXXvyW5elv+c3dR3F+8+53r3Rfcd27l++5buec95o878rXrPmIHAa26Foe&#10;2fqwIgO94p9v+IkLXrk77o/eefHuWC887/Q1J7EzAo1kiTb44yfEKLFJTkLH/A/8wg+5wThsi6/0&#10;xzb0IT/6hmnX+BR25kYV2cETu2frbBhmuhnEv8M97NE9PvVBj/UF+tBKZnJUY6GNrLXh6/FEdmTQ&#10;uh7N1rcKNOZo16z4Ki+Ew97hgxe+1DX6saYkG/YlxrBxNtDNZnqEf7iVX7rBJv9sl4j8WD5ZIQR9&#10;CiW+VzBpp4lx4bEbds7P3/o4x8YqxrTbxOF317a+ec9f/yFHocRnv3323oG2B3LWnCfBSZ44prbF&#10;AyDhAI4FVFs2KcU1DpxDdwQiimRUkkROhLIYIUCVyFGEcbqDI3CYH+iNzQDN6TvjNpY2JT4ARCk5&#10;NWOZg6CADfgAlUMhYMBlpBxJFSrfgYDzoSB3Zjl214CQMc4CRot7QGjnBGeWQ2vBX3FFO/377bNd&#10;JZxQBYYKCsZpvm3RoEdmOj/f6+Hc3E7f4yrGb97aznd9OFebrtXe71ngcL7CRrRUhPDJmCswRV9z&#10;VEDxfdIS3x3NnbwaqzFqE23RFz+N7WhnTfya3x1z+mbELfQ4ePhk6G3JFFjhFJ7CA8zAGQxyYpwC&#10;Z9MWSs4FNrub5BO2OWnf2Rhbk6ywGY4T1ttZIiHqDpOiQ4+8SNJ96s/G+s9UfhuH4zSWQGs8h0TM&#10;QgBvbAXNvrM7NlUyyK4lG221Y+8Sufnfr/oPPoolvVvFdb5A2/xIL3vlY9DFj+CfH2jXC9+BPvIT&#10;wCQ2AoVznHIvt+3dI8ZwoMs5RRLztouknSASI/waH+9oJxf+SRvFkx4dELTwS3d8RHdh0OO6eciH&#10;35HQ8D2SfZ/4QTvc0Lskowq2T34EXnLUFuJbv7zfP8GI74Jb/mtNGP7v3Xh0w2PYFHS0EXAcEkeJ&#10;ClsVFLVzXVJosSRgsQnFBe34UOPwgXyk7cSCH3+tn/aSKoGej4R1ctOG39FXgoDeL33pS6tsJFeC&#10;sh0rPdLDX3fn3AKRj4dbSZ0EW9IBo/y373w8W/TbXPQgKWh7OHrYoSQDX2KAufh6SRu9+E2/4hA7&#10;NadFRFuS0UHX6IKfFr0V8X2yE9fgIjuzeJOUwHd3/2FVnIJNc/oOsxbW8MjGnOuODdmjxZj44ivI&#10;nPzMgR888k/mIHPzsQE4lPjCBDlVmOSjxFP8mosdGZcttMsMnWK1QqiDfbWI14fMswW8kzGaK3S0&#10;U8HcbNv4bI6N0RXZsidJrOv6oEmSzRfRnTHRqx298reSSjGbnRkrO9MGf/wrGWgHM+2M4g/IEObY&#10;DVy72yQPwQNMSdYldWyffmDIIoee+FV+QaLtfI+POG8BSObyFXRpjyf8oD+stMOqxX87eNopBDv4&#10;QZMYwC+hCYa0pWfztpCHB3bMB+GN7OiWnIxlHLSgV5wyP70YgzzNbQ64bWcMLPZfnMzhHGwZh57N&#10;E78ttumOvMibvCqumY/NZwf0xLboCFbbEWAO42erPmEEfsk8e/KprfN01mLaoT8aPBaKb3SRA6zC&#10;HpprZ26Yh3N8ayO3pYPu8pKf690U0Re/PtGBzoq9W798kD+xCQ3mEfvdbOgdXPSADrS5udn7yHyy&#10;SfSikSzEXFhkp9qKt3yAdnat0Il5yFOsDm9sGD4d3XAgG7kDe0dfMmEbfCHdw1w3knynZ/Yk3vnN&#10;hvgCurIwtWB0jf5gvwIn+xSbKrDDNBspP6noIm7yZcbik+GJL2Lz7N1YfBLc4YV+4FxfWDB32/7N&#10;oZ2Dv3PduPJAC3h+q90nsC8miZH6i31k0O4RcVO8xTPciina4Mt59qs9nPAN5mOnfBDajG0Mccgn&#10;mRpDjEaz+dvJIqbDIh8hnpqneC2vVYCwtiEP9o4m8/AJ4rw4BwP0SdaKEnIH87GJdhjgw2JTjuyT&#10;fcAdDIjz4nQ3DOmh4pGCmPb0Q4fwQ45wYRcBHsUu2DBWO/7xAQP0xVbRIQ7fc889K334cR6NYrz5&#10;HWL6j7z5tN3ixvffcN7y6b/cWWP8yOU7L2d1/OCR85cPffR313wIztDQ+hIeFRgUo8QVPuXkM1+0&#10;27fjJy88fcUt/0GfiiLWhmhgQ2K3MenFmpDu/GZ3+vEV7eBp9wx8sy9yc+OKftAGv+IHWuWJ+sBn&#10;N1HYLSzIs/DKn5ZPaE82/Kfz3Qiibz7fkxRod46voAuYgY9itUNc0d48zpsfDvlhPJU7woN5yRKP&#10;8kT8tEsGjmHUmHBP1/QAl/TfPwcwlphcUUO/dubAjd/ln+WbvpdbVxip4GKMii6+zyKMPjDp0K+1&#10;/tY37/nrMZw+Odmee7Sw4bx73wBn3EIFQBiQBKgkkHG0RYjyCJBz4Pg4Z867u96MiBG2nb0KJmfQ&#10;3bUqoYDVXRxOAPgE7gIlcAEFZWrL4Dk8YK3qB9QpiTOgHM5XH0GAowIkCTjHw2mqYqm+tm2Kw7bA&#10;/upXv7pe744t47Agn4+JzEV9BYCKItpUEKmYMBf+rmtXwaVFfu3MXWFiFiQqilR0qOCwLRw0XsWP&#10;juiquFGRpDHn9eZqjlnocF6bChQ9+lI7jiGaJu0VWSq4dD3ee/9INMVHspyFkq5NWpJFcydPQdBv&#10;3/u3p7aPeUs7Rw2ncMdxOBg/ZyEA+i0ZF3BgiDG2uBLUOA24FjQ5UO05HIkQB8teJF8wLEmS7Dlc&#10;b3sse1GIUChpS642ChHGqHiRbfnsURn2KgFis5IuwaAEmV2aty3mDvaInpxyxYbucrLpnnc0flv4&#10;zecc/4FWn2jjGyT+frfDJP4am+3yB76X7EiE0FDxxjXBBS/Gbc4eFUST4m3F2naL8El4xgsf5dNv&#10;8kg25OIwhqDMsZvP3CXa/EiLY+OjhdzoWKKg6GGxoJ0A5LsgB5sSCIGSP+HoJXYw1KM5gsvWL+/3&#10;r2SLXUjeBAR3P/ikCiP8lPMCEVpgVaDo3SRoYit8pvbuGqBRgFH0gF0YV0Q0lqDmu0AH0/DOpvgl&#10;Y+nP15pHkJWgCVgKkdpKVtmPcaNHQCYfvrq7buSjvzH5XrYoeSQv/OBZnKD3iiDaSh7Rxa+3aCZn&#10;9s6XG5vO2JtDQi8udJcUjeYSk9g+uZCDBLFt+7AJo+1W0lZ/mGk3Bpy25d0hNkmYxTeLkUc84hEr&#10;jszv0zjo0b/x0YIGdlSRVczt7iV70t+YxoBtMsW7/nwP3uCS/Yrb8QSnbM8nm+tuvTjrUzu8GscC&#10;DA/od66CiDZ4p2O2wo7YoAVahVY2Q67itsUaOtFElw4yZeMtftGMBvOEDbbXzgSLImPhuQU9zHTD&#10;JRnzVfIJuoMrY5ufzcOWc76Tp2swX9GQXcOV8dkVHNGf8dFWYZm/omuFE4frfL62sBGPrvF35INe&#10;C4ySTP7E/PkXsig/0g+tPivuOi+HQSPMkQW86C/JZTNkxjewNXJ1jQ2hna57pj1MGB/d+MRThS56&#10;Jgdyt0D0G29syiITbWy5nYa9vwQfxmgBWG7XDawWjvyKmKg9HKPXtQo/5jAfjEru+Ww41dfhGv7I&#10;izzJQhv5Jhnhu1gnVpGftuRuTN/NbUx8+nSePGFFfz4GvsnGd3rQPwy7tvXLB/kzB9nQBTm2yxsu&#10;0cZGxbvHPvaxu4/l2l3CJ+CZfeK5R+Xl8Q5Fj+Ie2/Rd3INLv7Vn0+GvuMc+yan4Rh7GqDimDbmx&#10;Hxjho8iaHMKfeAdr2jnPhnoUktzomX0bX5wRi2CD/fAH/Bc795uvtngWs8QfONUfveiGJ75f/IBr&#10;WG5BDpvN1SOf5sc7OeAL7uDTHGh3nY2QXwVd8Uxuag686MNO2VCPB+GFPPgP7WEbbcarQOk3G7GQ&#10;xIv+5tZf+3aCaNvLzysy8hvoYVcW6v48RmsM6xhjthhWFEIXP8hmyVJ8tsBGGxnTJ/lGt/Y+K2iw&#10;cXG9dz+ZO7+E5ooj7YzgN9Ao/supyck44hY66Ncc6DSPtrBElhbZcm4FHD6XD0BXayx88QfsjU2g&#10;gXysCej0BWefshxz8xlrYeMfHH3tcvMnP7rS8ZJ3v2V53K07/3r4hGtPX8685MLdNQn+4NyBHgUT&#10;6wDyPP6a7+ww6fgnd124HL70zbs3DuHCOHI8OmGH7A8m2QG6YYadiBUVoOVN1hjkxw7hDD98KT4V&#10;FOicDNgs30Cf1iPkze+VT8iDrFsUR+iYnPkTsiVr9JEt/w3vYqg1CjmbQ3s+k63AAluW36GRfNgH&#10;nuRPckT2gS7+tMJfRXI5V7GP/eDHf0+Ui4p3xoItmNYeHtitYolCH1nhnT9AY36hgkk3HCuOVDDx&#10;2Q4U8vFZ+4orc1dJ70apSFLBRPutb97zZ9HROwZUqC1q3P3luHv5ZP8xx3mLn4omVYDbxuc3oTBQ&#10;TtjBIAQeRqOtcSUp2gMd8AMg4VNYW2sZJMVTaMmI35wv8OnXHR3jUBKQAJ4gIghzkowReDlNzopC&#10;/QYKiRRHT4DugBIao/Sb4jgYC2jAc1QlZ3AW5xTtLivnVbGjxTkQt6OknQz1a9FeQaWiSgv4CgYV&#10;CioEtBOlokCf2pmrwkOFgnZvNK7zFQ76XmGkoolxul7feNgWIybPsw0a57VtsaU5G6u2Uxa1mTJr&#10;F0ifzrm2pbXiTTJP3s3ZUdFkfnKaXvTqEwYlXoKLRRaswA+HWpWf02R08AE3HIAA2d0Hjljw40yM&#10;B7sSN/ZW4dHBNiRibYNnJxwsJ+w721QskSj5VHRoJwmb9F3/HlOZL4GVWBnHHL17o11anB+74pi7&#10;48I22RNa22HCjiseCDDGJxvz+T4f63P4bm609W6T3l3Cr3S3t91k3aFEm/nQwbZ9b6GBD3xabPZY&#10;TluUBR1+yTnj4NU59BvL+PyEA+89JqhNBSSBjh8yL51UXCEPPoovQY9z5CbIwAL9csT0Dhf8i4RB&#10;ciKou+6o0AZHgglMwYgkaeuX9/sHcxIsQQsWBUEJjIWKcds9J2gKJOjxW9LGx7VlXnLhU5DnAwQh&#10;wVZbffxulxy8KwYJ4myxO05+CzoSBPTgVXCU2JYMSOwEZfYgiPHBcAoPZEc/bEySZm72JFFQpJY4&#10;wwH/zjezcYGYHUrC+Hd2KHmgA+PRPd9PP/hgy4K1WMP+6JFeKnbRoRiDZjFEIK7gaR5jway4BC/t&#10;qhSL2AZs64vGdi6wR/y1KEYzzMErfLJJttUi1Dxtze0us6TGHMaUaIhVeIBTdIpNsEs+eDSG8dBb&#10;4aREmL11J49Nocv57iqTSUVcmKcz9u99CbBPRvqyH7JCGxrdXNEPPXRqLHzrY/HVM+Rsj99gZ2SO&#10;T+ObR6GqhBqdMIIfPBgX7y0cYLdt43yVc3RfwcfY7TBAswUbOti6ZFVOwW+FUzIyPl2bi55gCF7Z&#10;FZywNfPRPxnr2zb6HmugF/ojUzprCzM+6dq8fItP8nOgh41UVMIvntALSxVwyU+OZW405tdhT1+6&#10;RAdboG960r94hAdj4tW88IjmdhrRN9r1Z8fOkQEe6QLv+pnbGN05JEfJOHloX0Lss/wLv/DB/7Uo&#10;JUft2yFFt8YgL/PQH1roFt7a8WFOfp79kVd3RcmATNgdXmAsLPcY6MwZ2zFDZsYlD9/JmkzZAnnB&#10;gutkYw6YQK9rxtr65YP8WegYu0dJ2A1bE/fJxyHO96Jl59lacdrvdjnxF3IENibmtQOFnsQr+CNj&#10;scJY4jFs0Y3xHOUB5E8vMEVmaAx/eG+RAhewVXGULdCZ+ciLnbrOH8EhPGprXLbRowXJuIKicZw3&#10;FryjEZ7xZa3R7pWKh+ydPJyDBXOQSWsN/OS/u1EL9+QPg3RPFuUK2oqjYicaYdk5+iAH2BRHLcr4&#10;rPwuGyEf9sGnwb84LMaKlfBd8Z+v0J5++CA2Q2bdNIYzMhbvzGVMPk/+6pw+xskPud6OTvGYvMUI&#10;vJI/fuTLPR4Dv/SATrssrHd6tNCBtnbR0LMxYIPN4atcvF2C5J0PF6O6kUQnYh79kqd1FP/CvuiH&#10;zssJyEg8I+vsHS/emeYaXswPX/RCruZTzHjqe3aKI4okZxx91/oy0SvuvHl50g077zVx/oIPHFnu&#10;u+++NUcjX5jh52COH/7D//6pPcWSDu81eflbX7/ip1hK7nIii3Dybnczvq0RyZSsYEafCsnyIfmN&#10;33BHD3CgwODmEvyTjfP8bUVBORPMGo98yM45ORN7MZYcnY+lHzkdjNAB34VmuJd/kiuezSNPcd7c&#10;X/7yl9fzdC2+0IHfsEWn9M3We+8LG8CrHDKdsgd5oZxMTC0fcb0bU7DoRc9yPLT2flCylLP1zxMc&#10;/A3+nes9o9q266TiSDuh22VirI52mrjeLhaY8t3YW9+8569FB8epKNIWf+cII0fdtlwJYUUThmjx&#10;UeDqbltVasCRLDnHUQORMTl4gOf8KFx7n5TZXRXKJdiCVHf/KLTAy/HmfBlqyag2AAYw7QIAEobM&#10;MQAbsBC8xIySJec+KZ3gAbDdDdpy2t29rWLFENxp7cWvLd7nQn5bFGgBX0GlIoK2vlcoqf08VzGl&#10;seeYXW/sigx9VozoWuNWgJlHdEd7BaCKDHNXSHPPQsWcs/kap6PixaRT26471zwdtW03TDQ4v+1T&#10;AWnOo82U0yyg+O6xAMbrt+DKgXDOHLtD4OA0umvICUrsOCn4YeywUaVWgq696zAFiyW4Pa4i+WA7&#10;zrEptuVQQYZpNsM2FR28gE0i5bcEKVvyyWYd7kAbW0GFrWpnLHYoQZIwsj2/u7vC4bHRChTskmOv&#10;YMBhdxfPYVFWUcLYthG3g6T3HSn88C092qdg0n/NQZPgWcDxycGXMJorv4DWuYPEmPTS7hB9ejQQ&#10;/xZueKw4xHHzUWgme3ORA7rRYHz9uwtLHvxajxWgQx/jaI+Oki+Brt0l8OF3gd/jXBIQwRQOXIcX&#10;/gd2/BY0BSzY2Prl/f4JYJIx/qitzbCYXxO0BJW2N1Y4Eaw9Vyr5gms8CCR8osAhuOSj/Bb0jCeh&#10;E/jYi/Z8K18pAes9J5IYtuQTr4JltldyakxykuiwG0kPWVp0tRtQ4mY8NK8J0eHDK1YlhQVLCaOi&#10;Ef5bXPD75KBg2h1N19klvfuNNvEAD+hqcd3dS23xZGxFBTGn5+/hjm2IQfhjE7AHI50zr0UX3Ek6&#10;4Ab+2JgFWYmIufSBUZ9wKJ5JnMiNDZAZWYh/+tNpO1q0kVi3+wVu0d5WXL4ADfgkQ2O0M0Cc7JG2&#10;xiYfxQ420vuR2jki/hffyYD/skBgD+yPvRlH0qg/frXFa4sZ9sZG0IdXc5Jfd04VVfgbctaH/WiP&#10;BriBd/KhO0l1O2X4LViACVglCzilT2NW4DSmeduFJH+AafZMdnIQbVrsaEu+bJdfoXd+gt3oDzN0&#10;TefdeUQvGeOhBRz9oAM+0U9WrpEVvroxRB6OCk3G4o9KcvFgfvw2PtotSskIjtALG/TqusSTv4Ej&#10;fcii4oj5e5xBf+fQYXzf4YtP4CPMox98wa3vbTn33Rx0SfdsmJ1py0c4jGE8OpFLkTO+0QCrDjLq&#10;uXULYbTAgE825Do6yFmM6+4sHNIlm6Ij9DvQkl+AUfhut2Wxl0+pUIQv+oFzv2FCTNW+Z/vJscUc&#10;mxVnt375IH/sA13d/DjhhBOWxz/+8WusZGf4FPPbEdcj9L733jC2WCyWu4uj6FJYcY0dklWP3NF1&#10;u8rJjI8r54A5GGsHFXlWQCIX/dlGMYNvtWBvlwrbCWvGYRuzKCGOmhtWs3ljmpfNakeubI49t0vR&#10;/GTeWkE/GJFrwRD7ozN+QMw1lvngvcJEd8O1kZe127DCr7YtaMUz+b2bAxUr6B2W9XPDQf7c4xLt&#10;nnQYoxhsLusH88IpXvMxbEZftuEav4H/ivd8jNgoFpGzsdiDdY5x+FF8WECiqXWOefU1L9s2F4zz&#10;B86L68bjlypWGpftyWHlEOy0gpNxLOTNQ5Z8lPHIrjv55uSjYItNGdvayEKebIp/LdbZOD9Knuhi&#10;j/hXyPDILh2yP1iGhd6DIibzI3whfaGdDrzU9MittyzPvOyU3QLHL9915RrfL77yiuVZv73zn3Uc&#10;P3Pjm9b8xs4GeuR74BIGzrv13XsKJY5/fNNrlsPv33kRKrrRzLb4Z7aAbrJoNwe7gct25ZI7jPM5&#10;ZEo+8iS5FJl00w4m+k+ucAdPFbbo1lqGLsig3dHiGSzSD3nm88jTAQP0TadkyheY39zm4UOdhz1y&#10;N6+4KLeDi+Ync7rusTW+g77bqSwOwb2DffIHrsO+9Zjx2Kl+fDqavOj53nvvXXUhL5V7VtBod4nf&#10;vssbe9wN3RVKfHdo0+M6+oXnxvO9wpO8sp0q7VbZ+uY9fxYeDo6WY+ZsOWKLmrYGOuYirHcICB5A&#10;1qJFEtDCixLnHXSOet791q+714ySECmEAVCw4McZ5OB6Jo9zcAArp0oZlNLCC0Ap0m/tOXZjcNhA&#10;3R0SyS8gAwclUrhzjFtynzOVzOcM2upG0BYbHJndJY52KTDObREDkDmo7oq22N8WTGbBoiJDi/tZ&#10;NPF77lipX+PO4ofrjdfRtR5/mXQbo3PRwKjmuVm4mLtY6qv9fAzHZwWLzvV4TTzNIkrj6VNBp2IM&#10;memjfY9ANa7r20JMBZTaNZf5o9F1hTJVZ9/hhvMWbDkOxg+DgqjAIVhxYvDkgBVOnIFyfHDLmcFX&#10;uwo4KvhmJ+yCDbCFdnpUTKwYyXlJcixeJEV2ednm3nPM2a0CAZutYOJQsFC40M514/boSQs9dlMC&#10;YhHDHiXoEiR0CngcuGvsquKmA20VStGHZv5DwaRdJpK6dp7wFxVUfOdf+ATjClD8BRmQuXG7I+R6&#10;uz3Ipx0kDnyRI3m2k4bPKhnGTzyht4KRT74IDRWOOG9zCgr4rFjinPl9VoAxhuAi8NGpox0e3W1o&#10;ayGnzL8IInBSINGHrxH0PvvZz66L961f3u9fu0HgXJFAkDOXJMz8aLFt13cB0lz5I8mXxEgwhW/t&#10;0MdX4keSpQ9f150KdPN/5vNdX+fxyzf6LjgZy1xkxQbcHXrooYfW8WCLn0V3xRP0VHzUXvIokTO+&#10;wEtn7FEyUYEbj7AMG3SHHvZJD71bSjEJHy0CBGnn2HV3Wt2FYtOw6FN/vh+PbQ9mz3yKOSxeFP/E&#10;LnSyU9hoa6tEReIOW2yvR1XZCzxpZwGiP3+BPrhlr9qxAzLCP13wHyX17QYxn8Nc7Bj/7aYgQ3Ti&#10;z4JJv3bBmd8YZAAr7AxdxsQn+Vg4kSm7Yg98hsKsfmJ4O9m6C0o35ESW4m+7anocwJx8Yn6kRW87&#10;P4zDxrILvouMyQUu6QIm6svfmbMFgWQR/+TKf5GZBLvFOCybnx+RD5CL/MKY5nDQr0TXebkFvuQV&#10;9AFn5qFLfKPDmJJs341XIaPHhiqs0jP/yJ/QjzH1s9iAfbo1F3nzX/yLhRD5GIdM0GxcMuKbyI3f&#10;0w5deCV/1/g+v+VQ6OF72IwkmlzIR3xj53hGO/mZp50FxkITDBsL/2iFDzyRY7sy+DvjwBxdkhfs&#10;souwKlYaQ4ykP2OzYTTRN/7kgvghI+3Rw0bNZU4YNyfajOuoyN5vbdHJHmFkFv/NaWFFrsZpoaEP&#10;3cAqvNBj+Kcr4/lkF2y1m3JoEhOMDetbv3yQP/TQnXjEr3hUjw3EI9uDF3OJs+YjD7IWZ/GJZ/jB&#10;E17pQL/8TjdajEHWbLjCku9yC0UTMsBzhWF08DPGZ8vkBUd0TZdiCPx0x52M5Nh0mK3RWQUAPk07&#10;NOnjHNkan4+Ta7cjQc5fPIBZtmxOY/nOf8EJHFV0cR6m+I3WBGgmS7atHRyg03XzVNTtBm3FIAu3&#10;HrdBZ34CTWKdOCoWsmHX0MEniYHFRDmjvhU8yYrtGdt1doGH1jfo72aKw3h+9ziLBR8ZtqOOfYuf&#10;1hYWh2QHn/whXaJVHEMPvbabC83WPdYudsmbo0Kaa/Ji6xv0wBJb10YfC095jXNkiw5yEG9dw6uY&#10;B0N4NXeP2+pDJ/DbPAoN5Mq/mZ885BwWtr4br7gFI+YR3/kH+GW//JQcHy9k9JxLvlMc+d5rzlpu&#10;/527150Tv3L7Fbvnn3Xt4eWTn/mz9T0pfBPa0PVD5//Xv1Eo8dLX//KaHTmwLW3JGy7QJc6TAR7E&#10;KtcVwJzjn9i3fMVjOHIe/oRN0ZHzFVMqasFivp18FE/MK2dFg3WFfMwNELYoHjjECDG49RG8yZX5&#10;M7QpXpmLTRqfjSpkmZeN9bibOMqPaCfnIW9yZydopzc2Rp/sBK/sCp/8K7wpNBrb3HyY8a2l8QlT&#10;xuFDxQl25NEdO7LbYWItVeGkG4Ht4mmXiU8HmfZITUWU+d4S/Sq4+GxXSo/mOOq39c17/tribiHD&#10;GXOyArziSNVr5zlVBZTaWLxwet0FBgBGwoAoHPgFHYL33XnfOeV2tdS/KpiDYgGBg+CAqpD6TVEA&#10;yUlwmpwGp8+gOALGw4gclFcCCxCcuCRRUs6p+DR+j+E0J8FZxAAykOhDkBUtCJmSbClj1MDBENv1&#10;UJGihbkFi6N/I1yxokW+7/O87xUlZtGiz75XWGAcFVPaHud7hYWKB7Xxu2MWOhpL21mwqX/FlX5X&#10;mIiPxoqeihzROwsuFWeitbYVUJrf9WhzraJI8zdv48fXlK3ryVa7XjrrujEq3PiPGV5KBRtwDDdw&#10;VoGO3iUHzreg5DDggxMQQLvLJ0DCLYfBqcKVPhIVSQgb4EhL2NhB7zRRZFC1hmVJFLtUJPGy116Y&#10;WmGEDbFDC625I4zd9o6TdpmwT3N217c7cGzVZ3d7BaUSZ8kWWejjtzbszXlBymePC5mvx/nM2dzO&#10;K5pUUMEnOnoEyHycp7GTB7t1CF4ChLZ8iYBBfvhpp4nxkkePdkhk0VeRJPodFXI5cXPhz6FtiZO+&#10;3Q1xjh7orMd/uvsMA3xEmOCD4ECxQCBpoScR0gcWYIivgUVBRRIk2Gz98n7/3HWBNxgVICSK/FEv&#10;1pKM8HXdCRKs0CTI8at8mYRGW3d1XOMXBRGYN66kKt/24IMPrvYpEWLndtL4d34ClACrH7sgGwGY&#10;DPheNEgY3EEQL9qRpQ+/LnijzV0GSY++eBHAJZmSPLyyVQm2MdrZIxY4R+6SPAs9PtuckgbB1lj0&#10;KaDj1bj0DHvsXgyQYFag6+4gvWb36BCotfEeIRgxVwU/CTc76/0DcA6f8GixAaOSGvYGS7ANW/Dd&#10;OwnIQOxiWxZnvpvHNfaAHjxItCXZkjLY8ls8hFfJFcy5jja4w2/b7mHfwoCO2mmCRjZKHuTQbhe6&#10;EZfxO3d1uW7sbqDgo50L+PcbDdqxGTZLrvhnY+iktxYv5KUvDOObLcGsT/ySiwQc/3RvPOP3eBce&#10;8cVXSgbZFPolZeUSbB/fZCEx9QkvdlwlP/0sCtiH8dHZIzXtUkEnHui0QpO8hR3SUTkRmrVHl/nM&#10;TV5kQ2cVo9gA3vCKdvNK+vV10BPdVQDuTjS5WCjooyCtmKNvd/fhAO6d42e16xz7Mg6e8UMW9GGx&#10;5TsMVPDgJ8xHd3hyTc4Fe9rTl7HwSCbJBn98K39bYRAW6EyeRfdkZj5jtwsA/WikAxjDC/+AZote&#10;46MLZtkRuUjMxT1tyaWbeBUdXNfHdRhHH5k2Rjuj2hVBF+Zp95Dr+DUG/cIVrOhj4bP1ywf5w7P5&#10;0KrA+ehHP3r3vTrl0PimXzmAfIHeuvnCn7QTBbb0c96BZj7puOOOW+MjnmHOmPSOj3a1VGAhE/Mq&#10;3nj81zj8Bt7Jhj2gGeblPPksPLAT1+mY/8y3F//gFQadE2v4VP1dL9eHUz4PxuAfjrpxw758hwt2&#10;kX7YYDtl8CsX8pvcjF1B09jkBRNkQI5iC6zBIV2Sj/HJDu7NgxfrCr+1MSY+2bTfsAuzYnuLObET&#10;r2gTJ4yvsGA3hAWb6+QA++1KIa9u0pGXOdgDHsXSdrKYX1ziJ9q9hsbeS8YG9DGW2Gyt4hq6sm9j&#10;oMUNA/GyQiA5WRA71+4y7cU4No4HOQZe5WlsCZ/tmBVf8dGOOXJUYBHX280RXsQf58jDPOREP3SA&#10;Tot8Pppvgn+2h1/nxAryIf/oNp4FvrleduVFu+81OemWs5ff++u/WPOLV1x9ye57TZ5y01nLG667&#10;cs0t5DViztPe9tL1P+L8s8tOWz7853+0Lub5HnpkB+sulPPOW3lCA9yyOT4GVsnF4t8nPuGVflrY&#10;t1sp+ZCtm0vWWK7xO+UHxpB70S0ZGA8d5A0H9EqH8Af35EDHci1rE3ShWYwRB8m4/4gjh22DgxgK&#10;B3IytsLHsB0Ywzu5sleYMgedsxs4cOBPHzqAG3S1O5Se0WdccUJ8JbsKPeQi95SH9R8Y5aTtGCEz&#10;5/xutwhc9miOc/JObSuAtOtY3x7PqXhiHOfnu00qtmx9856/7nZzmu0m4ZQd/VcLd405cIshC7a2&#10;A5YIdheXs6VsTohzAxSLP0GTg9KeUJ0DCH204zAIktPgHDgSxkLgFAQoDJCCHBRHERSuX9uXGSJn&#10;4ciRUbpgzbEDnzE5aYB3EFTvnjAnp+J5eQoFUtcoX5XPNcbIiAnaOYZpUVLBwCLi4XZuVMRQOJk7&#10;S2YxorazCDCLAg9X0PC9/hUNtvM2h89ZgJiFhAoLs01FB33nudpUENGmgkwFkI7aa6eP6xU2Jl8V&#10;TDqnn8JGjzs52hUyd69om6waoyLInKd5G8d3nz0vaCEICxwevAjEghbnDE8cGrxwCIImzMGHANaL&#10;NQUTCZfz+nFO+lbRZR/twnII7s5V9PDJFtkFG2In7K1/1dvLUitIuJ7tZlPaKGCw1YoXbJX9SYKM&#10;XYEEDRVM0M0W0ckhsln2292rdm0IZMbyHf18g2KORK8XRlvMmHe+06S7xpI2Y5d0Cgo+283hPCfP&#10;5v3mL9Ap0SY7c7Y1me+qwMtvGVvQEljbJVKxxLhod63iLt9V4tTWU9+7K17RSnsJKf0YT5JPt4Ib&#10;/yMY+C5Q8RUSJ0GUT5K4tBCBFXcmPNYHw9oJGHze1i/v94+zF9QEQ4ffcC3hMV+78XwKMPyngCZo&#10;dafM3RqJh8TQdZgVdNiYJMin4k4767qzxgfimw9UAIFZ9spfsAV2wu4EMjrQx3x0xC8Lwn6zP7bG&#10;pvzmo8UCMkSPYMzGPC6HrgoI7NH47JbvlgwJ/Pjgv2GZ3frj/2GALZa4Sji0JQc4kLjw9+xfcHfd&#10;2PrCC4xIPkuexBf6l9jzGxZVvZ9DTMOj5ApfaO29CpIdODOnMc1LJhIo9MBed/K7Y+93hQPt6Vxb&#10;tKKT/Lpj7Jq26DEW2rrrXwIPd+Rj/haQ4rpz+lhwoFeCZkyPA7Jr/q9tuOwLr/TergPfFX/QSwfk&#10;zQ9ZzNIbOozvvDHoBIacN48kzwGz7bbAszxA4sWO2BUd4p/s8aUPntkwnbNF4+uPDgUT+igvIH/0&#10;GgfGXUcL3NE33LGJtkrTI79EbhV00UJ2fE/FrBb9dOScPmTWjhd+saKrvvwYveEPTsjGQYf8DP+D&#10;h2TMl2hnYQFjaEQL3CVX+u3OOp5gGa1oR49xKzxVvO5OJSyRL5yYEw7YWn6ZjoxtTjTQszZ4Izu2&#10;ii/j8Q/kUWGRnsheGzImW3IRLytWsHm+iS/TN9nRNdtHA/7Er24esE0y7V1ZsIwG9gUD5AC/YgWf&#10;xAbZG17Qpn03EMiRPOgfXlyHcXgpPlZU1AaNZLX1ywf5ozNYwc+xxx67YoTtsUc0kz3+2FBFezrB&#10;N7vRFga7KWAcMRftdCw+i5G+s12YwgOezIE/53ufoZjL75RraNcuA3iDQfqXf9N5O9vIywETsMMO&#10;5Nr0B+/wymcYi72xS3mSg9+le7z2CFE5GFmjif+hb/TAg7ybzxfn6Jls8IOHFnSK/RaCMEXO5s4m&#10;+R2xzeMAHufQhvxgg3zgFJ18iXjdYxjkyqbYEXuxyEarT+3JKP/BJxnHdZgvLyQPuOkGBhvAqzbk&#10;Clf6sQPxSR/X+CvnLPYsIp0ne7qxhsGHeCzW82vmpS96KDc3BltrVwJa8ca+XHOePNmsBayYjka4&#10;I3vnzS3HJrP8IAzTuTncvKBfOGFPfDf65D/oEvv5PH3Ys3xFHmBNpS1Mw4BcRDHD2q0bBBUtyEWu&#10;Y10Gd+3mJEd5vULMS88/vPsC1yccPWv5rduvXuk78tEPLicf2dlBoqjyi5efv8rNWuK5l569/Nvn&#10;//TqD1ojossnnZiDveCbbDxWQ/ewzZ/ChnzIYr4druQNe7BMzv2HQbbIT8EB+ZA32cAGnPKXcObG&#10;Gj7ZCDu2HidzY6GZ/CqAlhPAi3xQG3TDLTnJ4T7/+c+vtCX/8y558/KrN799+YXbL1t+6OiFy7Nu&#10;fd3yjOvOXJ565SuWp73j1OV5N1ywvPpTR5cr77pt5YHPEEvJ2Hq2XNg88MZPokExBxbxx7bonFzk&#10;X+RE18awA9lGBbrWR45K3j7lj/DmEFMceJqFlIolFT/i26f2aJiP3vhsV8kcb+ub9/xxTr0LoS30&#10;8z9aVCDhPHsxLIfU4gWwKb3tom1/a9eJhQbnBUhA1h1qv7UlWM6L8DjfqtEcosANsADjAFCOIQfs&#10;7iIDT1EcDeBINoxjXMDTnuFxGoAtIdffd8k959MzjRyHRTXjZdwqUpJ4YGU0KoecLKX63cK+nSEV&#10;HfpeEWMWNrrmXLsxcmYVByoAdGe3wke/jdWcsxjQ7opJS8WRigkVGipO1KZrne9cNDW/880bj9E3&#10;Cx79bjeHz9pt5VOxo8O5WSxykDN6Jp0VWcij3xVT5hjtvnGOkzNWxRLGqsJpscUZwAtnAx8cFGcl&#10;8Ai43V0QtGDFNdiy2OEQYJbT0787KvpwvgoWnOO8C+ccm5OY9LgJ22FPbI4dSgIlS+0qYYcKE/o4&#10;2FiPu7FXR4UE7TlyTt4nOszrO1sUlCSC6GePnDraXONgu6tZkadFUu9KKTlDo8JOjwqhsfeWVHhF&#10;j37dIeOoBT40SPbx7ECDa+gxt9/o6O5Xz1vzXZIod8bNh1f+qJ00+NS+xLGCVYUq1xz4FdAqqDgq&#10;8tJPfSQM2vFDEgiLeH5KIJc4wBWfIIkRtKuu82HOf+tb31q+8Y1vrIGBnxJE9IWzrV/e75+E0bwC&#10;B5r4q3Zm9IZxwcl3QUNwQAeMSmhgVxEA9vm/7Ai+BX0FXuP53UJUUGO3bIoPNiZ+9MefJJXvFcDZ&#10;uxcotwPGeJIf9LAN8pEsShK6+wUPbEwiR749OiSpRovf/D16zA+/+Je4KKyLFeRAvvoJoN3Bpzvj&#10;w7vY024bxTZY9FgemZqrpFJS0c4Dc+Ktgl935C2+4RpWu2vuOwziBa9sB5baegzfcM5PdKeaHbAf&#10;48Mh3OKxuzXGhHtjFQctANGkL77os8cZ9BEDJbmS8HihL23RLMGiX8mzeeG+XVf8RbSSjySNvUlc&#10;ya9Hd/AlNovF+uljsWBu/LB79LFTSbe2EivypVN0skU64kNb/PHHkryKBq5ZdODRJ34kbuahAzph&#10;U/BNPsbNx9CVtvjWBm7wgxb00QV8SurkRMYiM3Ojg4wdzstXJJ6wQ5/k0Y4ZOIGr/FfJIznTJ9+s&#10;D3rJjQ7oX5FB7kSfaK0I5LdrPh1khB6fzpMB2eHVAXPaGZfvyy/gU4zAP59gbD4Nj2wQPXTlnDYO&#10;33sEhBzxaG7ygyHji0E+zdmdRPqQb8Fdvr7HNHynB3ZiDLLJ7+JbG/Owc/quqEf2PrMVdtANAr6f&#10;bMUYv/P77IUeKgT0aBOM0yMeyUtsxau40COj5vAJ42RDj3jgM/Eq1sAmmW/98kH+6BBOHvOYx6zF&#10;RTIka/GVHZInGxND8SROwQ1ZoJH8XYcvdufxGvz6Lj777zpsDi/kg29ykF8oJPkNd3IPMminEPmS&#10;mXN+G59+jEsebBctjnBB3uGEbGCOH/fJntFgDP5ejiSvIk/2yucqvqAVb/Jy+Zq2MIM+MoEHPt2u&#10;YDkwrJEBXl1Hr/lhq39ljJbyHnOgybjm4NPFGXPCunUMH8nvwp9r/GO7qPDJ7osH4pm5tIUF7fhr&#10;PlgbCzH5QIUQPpuf0F6xh22SgZhh3vIL8VlMFJPbrYIv+YLFXi9x14+tiK9+62cRqh+68MvexEZ2&#10;Kx/Bu/w17BlXTJZn0wl/Sce+W//wdeYIm+yaDxbbxXvt6JdP5XfFY/Tx7fwA7MAcWq2rxNh2kLE5&#10;vOmjkGDxqr2xXIcdMnSjid9CG3unB/LpBfF0rH0xrt0Zd979weV7r9rZaeL4+aOXrnnK73/i4+su&#10;ks4/++rz1nypmzz0aC46x7sbS2RBnhWynXdObkXu5MOe9KPfnkRoFyd7Jg9FBvKGE3zAN/9Gjq5Z&#10;q9AXvPJrZGptQ6fwYw52iGe4UoQyF5m2+45O5XJ2yMAhP4zm1jcXv/vK5cXvv2p55u3n/41HkP5/&#10;x8m3nrP82NWvWX797J33idIPfMoJ4RkOzA9rckVYxDM/X84pdqHF+ko/RU3yhT+5MgzMR3F8h3mY&#10;o3N2y19U+GgnimKM7/yDT33bTdKYrrW7BJ6M2Rhb37znz0JAoOI8Cza9DKrFju8CSoUVn5wpJ83B&#10;CD6CEIfEoTM0jrHFDQfmes61OwLd3aZIiidUB7ADS3c7KJgTIWRBXlttGCPHx3EDJOMHBE7D7xYk&#10;LV4p1TV9jMV4gdM4HBRFAR5Dt5AmbAJlQJRUpUpy4ZOhWqxYeFP6XODr4zB+hYEKIj6Bu4LD3JFS&#10;QaQFibEEhYocFRhmwaF5Kzw419gVOSo6VDSofUdzVODofMUJ482ChO8d0d75Fl3NW7vG72hM/Sb/&#10;s+jROddnQSXeKoQ0j2uN67OdPNo46MudCU6egarIW0ByxgyQw+O0GLaDA5KYw0uFPcGT0Qs4jE97&#10;DozjY5zmgUUBgtPi2NqFxVZgv0VIj5VU9JCcsSNt2GG7M9hgO0XYosSgF6uyM33Zr/aSSNcUYiRO&#10;CggVAdichEQiNG1PUEBThU/XohXtbYntrmRbgKPNIsonuqJNscfOkx7ZaUs/n2De7jYbH23N2yHo&#10;JDdzCqzRLmHEO1n0vhR+yTl060su+qGZ38FLhSXjOG9eTr+tuNobA4104dN8DjqWVMGARIQ/4I/4&#10;JsFZIsAhw42EyLiu8SEKrXwKfPIxgp5D4sJHbf3yfv8UbhVg2Ai/BOuSM9jkoyy6BAq/u6PHBwps&#10;+jgPz2iEZcFfkGMLxvav/vhg/ODX+HjnG+3EY2Pat+MOjwI4H1tiaGw+mJ81Pn/J3vh4yY0ExOEa&#10;Wtka+iR5bI6fJiMJjEVWyWJ3q9iZOdiehSvsmEuSoL3Ch/lL0ukalrV1R5CMxBi2WlCXgNG3BLgE&#10;k3zFJ9gyBix0Vx+vFRqdgxf23WLeb/bAtsVHWG4nB1zqhyb2B9til3kreJKJOdHMHvRFkzjIllxD&#10;v08yb+HhutiHL/YGu8Yl03xBd3vRatHB5sgUzWy53QvGxHt3WMVYC63iOD7Qhjd88Ff0G19siU8y&#10;XjbHRunKQrTdNBIpeiJTbdgY2uCUffktSeObtU8f/C8a0MQ/90gVPaBXcltRwSKIXOkCtsgcf3CF&#10;V+O0i4wN44GvqGDe3c6wS8fm50flIxJgMjQvGZiTHaGHPiqYa0ee3e01Nl6dr6gEmxJLc1gskVU7&#10;6YxLD2QrdrFvssYb2cK++ciCLTmPTkk8nNARGZANWvk8tFVg5kvpC33inPHhh2y0p0/92Tx7ICf4&#10;Ic8KUjBGBnTCXsUZvJoTbe3UsBAzD/7Qxo+RAdvAu3PsT1tzVlwivx7NZC+K6MVGOiMbGBDnyINM&#10;jQmrdKBdvhq/7FSsQjv5mqN3wFQkxQMe8YGurV8+yB/bYXePetSj1py7mIeX7mZ7B8mhQ4fWWCrv&#10;ph96wpvYSkfatrOTzOFD8cRjNd1kMCZZ4F++4EZMOzcUgMgH/rvRCSsVR/kk38mInsgRntDqN7uE&#10;DbFAfCAX4/FB/Bc79d0CRQyCGXbUe6mcg3X4JXMLGAspfl0/Mid/OGYHsEj++JQr4bHCFt2h3dFj&#10;VuhjX/AFT+xWfxjzXR988JVohFVYIw/0tEuKb+r9IvwoPiqK+y6uiR8ObbQnO/Lq8Vm4r1gP/+SK&#10;RvJgF+1WNQ//WOEUfeY0Bntyw86i0gKQjOiVjMinBSRdGMd1fo2/cHPh29/+9tq/ghk9yF2tTcRO&#10;dJEluvldOzzlL2zQebLxaIw82lz4Zi94IXP9rX/kJ2itcIqf3r1GBnBiDvwbQz6BDjbHB6GZXMV7&#10;58kHnszDr5CpPu0kghN5HJtWlFDUkU94N4lHbSz6f/DWNy4f/sTHVvpfeN1Fy3fdfuZ6/qSrTltu&#10;vfsDy/3337+uHfAoxqAP3eRAnmig03BmXjmePnRVfs1vy6va+Wq8bEf8toYkb3pnv/qwBXmUXKgi&#10;OtmQRzee4KObE+yPHL2LxY1gWITZbkbIjdiWPIcP//cv/IXlGWf9p+WYO75TBPH96Ze+bPlXF526&#10;nHbD25fX3XH9cvq1l63HmTe+c3nOVecu33fF6cvjb9uRU8fT3/ji5d/87PNWvYmdfDZ80Yl4DYd0&#10;124uvJIBncII2qzH8OuRnB7BapdIn/j1nexhmgwqhDjfe3Icvb9EntjukVlY0d7RdTT0mM/WN+/5&#10;Eyy6U8tpc8icbjtNWgR1FwkQ2pWir4AL1BwnB0vpVcsYL6dO4d2tKyHk5PRhrA7XeiyH46FYn4DU&#10;djZGwtEZW1IBmIRPQZyZQAaUQNriwHnK6l0TDMe4wK4/YRKauSmbkwM6Bgi4xupfBzNyygBcDsjz&#10;+54Vs13d4mMWDOaOE+cqWHSux1z87nGZWWSo4NG5zlccmAUOTqydKr43x9wB4qh4ED2uR/d8ZKdH&#10;Whw9/uKY53xuCyK16/c85nl9fc7dJs09+awoMseteNIRL7WZhZ3aNG67SmwX5Fz9K6sHHnhg3bLP&#10;qXKCgqXFLz1zTrAj0MAZ7NE9R9fOEnhqOzHMwY2Fo4AiQYBxyQunxjbme318sqteJigxkqjow6bY&#10;noSG/UngtOFoeuRF8dJ4gkOP41Rg0Y8NV4zRjnPVX2LUwkIwQHt3YduVUaKJRjYsKRWcukvO9s3T&#10;YS5JiyPf0Rbptk6jGy3GNpYAKsExtjkr4PAbFVjxzN/gUb+KJd3ZNp/Ez/jO4c1YeNUX/cZtLDxJ&#10;+MxZEURglYxIJPHvuoS0AksFYcGRnGCE7gUECYJEgyOW4PAhEhqY4Kdgin8Q7PkfGJFwSBIc8MXH&#10;bP3yfv/gES0VimG2O1ACgcKHeRU5tOFPBTB+z7ZMPLRTocDEhypeCEaCIB6q0PduETwYVx+7MtgU&#10;f2kcfpof7a4SG/GbTRmDr9W2BanxzemuE18MbxIdwZWdWejw1dqal69ySBLQw7fj2VwllRIS18QJ&#10;/LJ/ekJzW3z9Np6FrETIObhmD2IO/Qjkxqd7GOwOnYQEn2zId5jgI2AJpuCwu+KwyR4tILVDo0WM&#10;OFlMZA/sL5uAM+Ojh223iG5BDXeuwzXZdBcXT3jxmwzImA5hAT90gsa2z5sXvxIc5+Ee/dkbmtgV&#10;PvVt4UmmFVnRpF05AftEG/syDp7is8KLfi3uyA3tLUzwDpf8LvuVjMG23KA7wcbQBv3ooTvxnn2T&#10;R4m7MdEOV2yQ/hzG0ZdM8Y5+v8mIv5BLwIqElRx9whhefcIvX2EeuDSGXMOciipkR98wmW+VWOOT&#10;LWjDl1acKX8iV2ORH7uuOINec/Ef8Fpxioy04fOMVYINF2ROt/yXNugkN/wYA++ukTk68V9hST80&#10;05mdDWzSGPBhXjoN+/RBh3hyTh8YaqGKdjrkEy0s6JHO+Mkea3CezaGDP0rX+Guxwn+1K4Gc8Ygf&#10;38XI4pAYA4viDT9PtmgyP/2it7zVZ4+auS4eassW8AjL7Nd5PMEX3ZqbXvFrvK1fPsif2O4dIsVM&#10;j7Thox1K4htbUQRyrWIOGsQ/duY7H6OwIi6ik97IRQzrJgadOnq3EjvsGjmzITpVXIEPtuQ8OcMz&#10;X2Q8Mq8YURGVXxJn+G6+njzJ0Xn5EBkaj74rXIh98ilxrB0Y5qV3uZsc7f+Qdu/Bvp11fcd1VBCE&#10;XAvB66gUxRHHXhTbsVqkOq13QWYLMhkAAP/0SURBVNopVbkY0BorjYQQTkLISQIhCeRKLiTkJIeT&#10;5OScQ5JzkoA5EUFBp0AhVmWo1I5jO+20dWqxRMggKqvzen68N0/X5o+9J3tmze/3W+u5fK+f7/f5&#10;rmetLbbyObaiHbuBb3y0AqixzF28Qm/FGn7UYolPm4dvsAX4KIa1S0C8dMjhYIa50Gtsi6z+EyI5&#10;4YG/dGOWjfbuEXSiib/zZW1gs77a4BON/KD1DLuHYxZv5hNnzIFO/lqsMjaejQkP3NiwYOQv9FKe&#10;yk/Q62XrihrooDuf8mSyrdBBvmgiU3yK6eIk/vgDbNO2f4KBPjxX3ESHnFv+YH62xSbgtkICGo3N&#10;Z+iX7ZCTOC4vJ08Y46AT8doai3zYOmxy4Kt1Drr5IvrMr6AjXuNFH3EUJvmNLjxffGjf8qRDX3h/&#10;yTs+/L6RB51723XLEw9udqGccujc5c13Hxj5B3tiP+wF7hmPfduRTg7dwKALuiUztk8XsIEM+AD6&#10;6ADtFQycN77iVe8UKWcgU7KztlEQo2+ygdXyGmOxT/bFh9kPbKQXNkRP8N54/JkMFCPO+LVbt97f&#10;4vje+65YLn7o0PL2g3eOPIc/9h4ZYytmuGnGtmGMuRRQfvz4jf9f4eTv37RnOf1fb+yY3qwh0Vle&#10;I1dTHMInm4Yp+DUnv7N2ozs66l077QbpnUDsz24Vv+eiR7tIfFZI6ZrPzvmcH8XpHH3p6/wam7f9&#10;Ac52jHRX2kLMJwB257jFDrCUAEmgnOs9JpyQMIEiI+UMAl9JA6UBL8bFuAUqgCwYUSYDYTyCfS+X&#10;AYgSa04BtCicMqoGO4AhQ9KGETIy1zksZVE+h9NXQPabEWov+WN8DIwS9TUmUAKWDkkmo5PgKDYw&#10;Hsrq3QAUazEk0a8IUPGhAkaL+Xm3STsf5sJA51rkV0yoyOBcRYPazY+hABjnK5LM89e/c3Oho0du&#10;KqZUDKlP7StWVJioKONcRQrn2/FR++hrjnhu/gog0dTR/L5HY23wbc4O15q/+aLD95kuQKOSaZua&#10;l1X6UwHnLAItsOZEwI/jCwrsU+Bgn4KngMcGgCCbcp7NWjADKvbC5tm/hJTPtE2tHSE9siaxqSDA&#10;j5yT4El6FEAkS+14kBjxud7ZwXf11U9/yZaXHlao4LuSK35r4dFWPWMBc+AviSm4dNfN9XZzGJuP&#10;Ar3uaKHNuO0ciZ7emzI/qjO3CT8kguaHE5LSijDGhyFAtuKF87CnR23MjyYHWZANWiroot+n9j67&#10;e++8PrCL7LszRgYSYW16FAFGmd/1klEBBH1wDbawEwkcLGE7cMECDm61BRWm9LyoQoHr7EXQl7QI&#10;TPq7tsblnf6xWfgGI/ku+zYnTBOMVev5BPyzYBScXVeIkMTgg82GJZIDWF0RAl5KHBSHYSIeumMl&#10;ART8PNJmxwg/kAzxEXPASAGKH+sHm/EryTIvvvmSxNBcitISaramP/rQKRmRgPAxGF0ftuA3fzWe&#10;eIAmvsmGuotXki5h005i0eJX4HbAenTSH5mina7IAwbgmf+Qjd/6VLyXRLArPgMnjMuv2BPb8cJU&#10;sQZP6NOHj/A7NtBire3v2rJDdskfxDAyq7gnjpILOaCJDMxnLIkzXbMvNlzCL3ZK+vhbCxnyYKs+&#10;2apkln3jqwUTO0ZTu774MD7RaDGH7+708VfX0Er2vrtOPt1MKdb7zZ/1NQca+Bf6yNzChoz5OJnj&#10;1XVz8lm8+GSfkjk+aYGAZrolM7jTo1YWGmK5JI0d0pNkFk+SMX2cY59kQGaKIniRY5AtWbEl2OU8&#10;WtkhnZoPTtJHRSl0kyU9mwfN9Jk82Ae9wSILYr/NhUYYIZGjR3KANehmW2gxFnvIfisKV9DoGtuA&#10;47CWDfMHOkATOsmEvNFfAb6CbzxUaJYnohFP+E6O5OHAk3H4Hx7o3xj8vLvV5Is3OiErcZb+9OOb&#10;8jHX5X74NC7dkAV68W9xhbd2caGRDMkSnd7Zwb9m7HaebdA5+eAfbWyoHdE+yYvttpsET/qIJb1b&#10;RLwxH12xaXJZ4/Ju/sTGk046aSvPFjd9mttcdom0+1uhtV1A2tgNgz56sQPllFNOGbxr51Ec38VI&#10;j97I59mo9hVa8J2s2Ah5aC+3MKZ8oXylQhRf147v8gP2pG3Yzw/L0/kLbIGlcFd7emdDMLfd2eIN&#10;v2vnDJ2LZ+KS793UMS7dmJ8Oy//5oDHafUDn4ggaXDe/8ctz0Apz0Msn4IsYo6+52i0DN9gnG7Zw&#10;hUvskC0bg/23e11bv2Et+uCD3z3+YwyYYl4ys2bRhz13U9diV6x0DS2KKN3I5Vf4EH/wxRf4hXUI&#10;PzKH371HDQ98SQxuXrTgwXzG4fstVIsBsMaY8oV25NN1N83Enm5ukH/FMotT45iLrOmRjMixQhDe&#10;yI4N0xF/l5vLn8iim1f4Q4c8Qz+xvZuJZCHPUdgyDyyEV9rThXys/7onXogzrrlJ+olPfGK59K1v&#10;WU65afOvh+2seM0Dbx+5xqHjDyzffPiCcd5OlB+5+rxhg9YLbASeGY885FbkTGfGRgP8YdfotVak&#10;A/YsR0cfmuQ4eOIH+nRDv/+4Snbl6eyMbhSCtGGX7JfMydH6gw70YWdwHq9sxDsZyRVOsvczz37V&#10;8r13X7ZV4Hjm4YuWM67a7Kqlc5jPF+WA7E6cp2s2K/8j8/Lb7Pz0Pa9cfvDolVtjPvmmVyw/9vM/&#10;M/yEfeCTDZKJPvxYf/ZMR+wQVvBZOaj1Xe/4rGAyF07QQu4++911xY92nLQJgt075l0mFVJ6xMd5&#10;+nLeuTU2b/sDjgKlBAlIWmQBUADt7k8FFAALLFu4CaJtK5ZQETqjABSCH0OgqO42AI+SBYalL0Pi&#10;VJzEOJRHcRwsoOXUQA3oMUzGQpGMquq34EoprjFChlZCzDAZNeOtSos2NKKXoCwEunMDeP1mOAQN&#10;UBgrJTvHGCgYkHByi+3+l/ZcAKlAUBGjhb02vlc0qADhXIWWedFfMWQumPQIT/NULKh40VFRo3k7&#10;mrPxoqUCh8P3jrl/RYz5enPP/eM3+ityNM7cL96+WIHE0bzR21F7n7NMmycZNp/ilsWd5xcVTHr+&#10;EuCwNUl3TifwCPDdIQHMnF1QldhxNoEjW+NsFo12Iwly7YRg/5I+wcE5iUUFAvYP5HxaGAgIFSD7&#10;b1SAi29WvJBAOa8w4VPS5Bp/khBJlHqniAWDMfWXGPFBgKo9f+WH6BKcAGDJOzoFQcmgBFHi5pox&#10;/BbsStbaPVKxFd1hh8QVLWEKXowtiAT8MKFthebsLjPsIAtyMa4x4Q9enG+Xi8N57WATLHKtLest&#10;1Mjd9XbaJA9ByLxk0vUe4TEP/cEo8pWgwRqBmg20kK+K3d1P51s0wgjBUGIAw7SHWxI/dgLwBao1&#10;Lu/0rzs0LXzYOnxCpzklUYKQIKo6zycEHZ9s3/wSMXQKWnBO8qcv3OU37JofCYBo5hvuGikEwWt3&#10;qowFn+GnhFZwNZ+EDUaXYJKRc3xO0mNhxQaNLTkgGzGkAgG9kJUdLLDXObzwO/qRWPqNfwk4PyR3&#10;/sovfacPCSrM5t90ipYeAWJ7xpM0iQPd4RY39OO/7hw5J0aigYzwII7kM8bBO1rYILtHh+viExxh&#10;YxVq2o3FF8gN72Jbfsrm+Igx4ZNx2HILXUkM+bdtvh0CPtmvMfgSGTqSCZlHr1gL1+iE7o0VrcbC&#10;P174S7tCFCHQxm/Iw1i1b6dG+ACvJGDkBCPInt74qXPw1bh4M7ckCl+wGEaZR3+0lUyjlY/CE8Wh&#10;CmTkKL5rx1fb0UU2rsEw39uBgS/t2Gl3aMlbboEfST4f0A+OkAW9tfOmxVCFGvrL/9HpGtol+/yR&#10;HTvolw1pw47QjH84iqbuMKIlerUlL35lXufpjk067xwch19kq79+ZI1WdHfnm357pEV+xX/QiCbn&#10;zR9uyqf4pziCPjZEP+zVnLAxeZEpPYiNbAz244ce2X2+wW7QQF6w03nzwa8WJsY0PtzQx3l6xWtJ&#10;OHrJE03sCm6YC/azbbyIDz3Cgl9xwvz0xabZXPGhnYXm7IagOdCCPrZijuI6/RhTDFnj8m7+FDY8&#10;juOFrwobfExME1tPPvnksWvkCU94wvIVX/EVAzOKRwoo4jG58y03S4qD4m03PuUEPsVDOIBH9GvH&#10;R/UhD3hRnu+7T7/5MNmQJ3uji3CD/VY0qQBbMY1efYej7i472G96Yydin7yN7vGFHvmQHN05tkkf&#10;fJ0NdnMD7pT7sAmxh4+xczqlGzbJ1/iOIwxj8/BFnKzYw2/wXB5SQVkswAPM5ddsj73ROVvgN2iE&#10;E35XDKoIbE0Bo/kebDAWOslNzIMxFXvJswM/MA+G8TU+QHZod8138pGLiGnamMt3ubFYpx360KGf&#10;a9YrYj+sIx+6oQO6afFPJnTNh+UO4j8cxRucMp68QB+049VYZGY+C1A06GMc9saX4YbxxE2yglP0&#10;F9baASGnlgOyPfYgz2pnAkwzjphPRtZ0sFvcxjs/dujjUXtFC/qDf+jQnwys7w7cdXD5nn3nby32&#10;//FtF41iivfieJdJ55976NLlN3/nt0d+ZD5jsDd2yMbQ5SkD19gO7CGfdviiEyaRDdrJXY6CVzaA&#10;NtjCb9ArnyPPMKpiHv3LMeVzxUXXrVXkRmxJnOoGQ7uByPPim65dvubgeYMfj9Scdfit43FqeSm/&#10;YP9oE0vNwZ7xMIoin3/Ul631Il0xgY+yE0Wj+z7yO+O/EDX+K27a/FdbNONVoULOI+9Go3htncRO&#10;yIOt4ptd+pRr1a/CSIdzeKvYgf8KIxVP5kLIvJOk3Squy4H9lsvq67w+a2ze9geIBAfg2XsJADXQ&#10;LqHz2d1qQBXwMg7g5QBMDIlQKNLiQPDUliElLE7nOsczdxV8TgLoGCQFcSKGAziBDCUCFUqi5JII&#10;xhMwUxAj5vRtF+NcgNG5FryMAa3mImSLAcbCKAjQgjuBqnZJpowBnBgMAUveOQslc84W+S3eW7h3&#10;rs/56PpcOGgXRr/XBQ+/25Le7/VuEuPO5/qseGG+CjONW7EheipOaF8xZy7EVMhYt3e9PvEXDWt6&#10;KrBUVGqsZNnv9XwVkpKVc70Qdr2bxeGaKu2nPvWpAS4AE0Czp7Y8sg86xyfHAXZsB/i0e4ntCHxA&#10;CFBYfAie2trCKBgJIOxbksY/BPsWLYCpu0ESGtcFDSDXS5clQIJFOzJ6t4lDgtC7hiRIJQwWLHzT&#10;FlzJUbs7+K2EuURW0CgpBNR80jW+5pBMdAcOILfjpQRLMDKf6xJR81VQRU/YoVjTv0L2u4LJvOtD&#10;8mlO8kWbpNy46OLb5jdHW62N2ftYSnDmXW7wy+E7uZb8oBmfzpU8+16BFp6kkwousKlqvWvtRoEz&#10;EhNA7BP9MAZmuJshmM1baQVRduhODZuSkHTnje3AkIqJa1ze6V/vMBEQYBTfYt/tnBMsYJu5BWS4&#10;LBHqLr6DfQvYsBA9n/vc58Y4EpsKysYT6NDKxvmauxi+t61R4IOFZAGH+Ri/6U6Fuw58k5+5Rgbs&#10;jw56tAYP/EnSA/8FbEmPeWGBhExfh/aw2TiSCryKE72rRH884FGQl+zSmzbmETglceIOHyUTsiKf&#10;7iJJWCRuaOxmgOTM0d16yZPxi3Hm9Wk+MnMNTrBtix8xDw3dtW7xKqFnl921Zt8SE35JP2yRD7A7&#10;vgRnWky6zq7YNFyDVW1fl+j3yBC7LCF2uI4WC3txkT7Mw9/5pPgKc8RhckEXPvkCetHPF/kIX0YD&#10;WaLPdfRrS1d441d8VDLmvLyhQg962Q5+tRXD0eccfshU4ole59lYBQlzsjXf4RE9SfQlVLCEDo2p&#10;jYOP+uwOc3eN0UdP5Bk9/JhM6J//kgmdixls3gKoIoX5YYU8xxhoJHOf5IZX+qAnv9FZAgzvyY09&#10;6t+uFDTikw1VACJXdDpfsYQNmdt1dk5W7eqjT3zyM77Bvo0Bmy3w/NY+vuEzOsicTZAvu9HO+e7e&#10;t9OgT3ZCr9m7vuyCnmEJPWYT2rBl/Xy2Y4tdusa2xVp9yEufFkr8Vxv64Ad0S39kQTd++6S3dsgU&#10;B9irPmRMH+ijd3aeDsTdbnSgV8zFL12LIcYgL3ShY43Lu/nrfYFf9VVfNXaTGJufia/iqjj+pV/6&#10;peOlsPgg1x6JxRt6PKoDL9ih33ICOKKNIkwFJfaBZzSTBTwS33tMAL6QmzlcL0fhP/wRLrdLi62U&#10;A7F9OO03G6UfsYbtwyMxot0Z7Uxhh3QZjrJT8jcX7DQPv6Er9MAnOIJWMqInOtWGH4pT4oTdERX3&#10;zYcGc8F3dCjM2zEph6NTsjYeO0C/OXqMFdaUB/JtNmku/PVoUI/481U0mgfu41+fdomRkT769690&#10;e0yWbbOtbiaIb8ax8KyAD7P0d714adHde4XoxHVxTT5tQSyWolVMFB8VH6xpxEu6bHEMY8R/MZb+&#10;YDdMwoMbjRa4aKJz+q5wZky5AlroDbbj2RwW7OJk/s/Hzee862TdTTHya22if9jBbl2TK6GDbunU&#10;ef5nofunf/qnI1azA7hF1uQm75LzyE3QXC4LG60HxIcfvmqzm8Ri/1n3XLL81oc/OMb8+X1v2nrH&#10;x9NuO3u56Norxk0h8sMTnyAj8kcz+sgw/OJjZGQsaxLrBn3YGbu2LiEHtgln4CZ5sAdyZr+uwTFy&#10;8J0O0AwPxVvYxG7wZ37rU7ZAzsYkj7sffOfyrONXDD5OPnD28kMv2dxU4Cvsnz1nv+1mpVO7asRO&#10;fMARPLcuZi9kLP6xNzZyyTVXLv/g3su3iib/5PQXDj3iXXFIu4r+5kQru+T/aCfD3i9JbxVLeieJ&#10;/BFdFUQc/AeN7Spp9wga+Xk7SfTvJnhjNC46jKOPa2ts3vYn4XEICoBDAO3FkYDagqU7xw6LNIbH&#10;0LsTTXGMxwGQCZ7SBFsgaGx9gBsD4Fj6AUfAL1i1YwR46MuAAIAg2l2xtrIxfp8SDY4IiDgiY6F4&#10;h2vaUxpj9Z1igWCJTLsDei6P8XN8yhOoJeOchGEBKCBIKS0kKNeCBfi2rQ14zEWJCgyOrs+FEEcF&#10;hHWRoyJF7bs+FzoqGFQMqcjg02/n5yJHBQXjOF9BogJH4zeWa/N4fWoH9KLBucaf2/s+n+9c88Zb&#10;fDRfdMdPdNcmHma5RMfMk7vY7oT7bTEESCuklfCxpbaJWWRWIOtuCVtsayTdczagy7YEIkUYYC7I&#10;Akv23iKerbN79p+/uMbnBIqKJd25LUlx6O86kK1g4pAY8UVtgJnPtvLyVT7Vjgy+2WJBIiQIAuCK&#10;lwBRoCcLiYmA4uC35kRrvPiNF3zABRgR7b7b4eIOkQRN4aZ/SY5WbUpc0cxvzQfYBTk0WkiiB634&#10;1qfij7HJVdDxiV/y8hs/aG6XiHkKaM6bT3t4VlIs4JiXDLSNX2NLlsmw3TkwrR10MISeewSEXXSH&#10;CAZJUCQSfgsEwL8dboKehJ5NwQ9BqfdprHF5p3/wjG0bx/wCrQIhO1UM4Bfo813Bwie60MK+BfQW&#10;jcaCofBOgOQvghjbZvPG6dFGwdvdIufMyXcEJXyVWJUAGAOvkh2+an5+wwcFUnNLDiWMAp07Gb0L&#10;SGJJfvAaPvNfga2dMeaSNEjK8FExiH/SLV/ny/jhm9qKB+xd4m5u4/MN8adtxoJ6253pUnu8aK8f&#10;n2AvYhUbYLPsFx3sCm/kyWb4XHcc2TEskBiLk+yQD7RTw7l2aZjTPHyO/bAb8/HXHjXpXUolatqh&#10;Gd/GEE/JiL5hQQVgdPlORt2EaLeHRRNa8Ckpkpxqp0+P+rQjosfX+Cia+CAbd/APMqrI4ho8QDcs&#10;hQH4MyY70IevdldbXGdHze8gE23ps2KV/jDaQoR8zKUfX6UT8upREG3wCRfYi4Pu+Ljr+MU3G/dp&#10;Hn0taOmFf+gPc9o1hgZzsh+0tBW/u5rorMBBVu2O8EJs57XHY4sqclbAhYFsg51bmBnTdUmnOAKz&#10;0IEeuRKdVARX1MA3Gnr8BG/t4kCrMdBDT8ZGO77NQW7o1Rc9JeDsWB96wgf7Ytd0ik/yJ1vjo9lc&#10;bNL4sIKP0yG54Zvs6Q4NYgDM4NvoZLewgs/SvbzPWC0C8UYWxkJbd0PbldOO5nZRt+sTb+1sIwP9&#10;a+eauEQ/ZIhWcxvP2Og1hjhD3mRBd2tc3s0fXaNP8UL85C/iOJ8SxxVRvuRLvmS850TsEhPtOLH7&#10;hA35rtiibY/D0g+bVjDhl8VVPog3c+qr0MIG2UwxMDnBrXbY+IQb7MzYFZHZh3GNrw190BE/YUfh&#10;Hv2wp/Cm4hf/Y0MVrcnYOfigL7syNhuBx3Ji2ExH5TBsjl9bzMr9xGfY1l14MYPtiYn6ij3mYL9o&#10;avcoG9S29QGbRY8D72y5WKItG2/Hk3PiirhjfnbMDtFYMVd/12G2cfBvHH2j0TrE4q9HfFznM+Sp&#10;kEEGYq252kFPfg7xoR0tYrLYKSYbV8w0rxiGf7m7OGscumf/Yrt3c5CjRXk3+4xnUSkPcHMm32P7&#10;MFO+YR2EVj6NZ/JHjwWpxSgesknzf/rTnx47M+jBPPCJHMtD+L6x2as8DAaZ325W84c3xoWPrWXw&#10;axx6JR+5h/WZ8fhwxVIyvuM/vH/5+eP7ll+59o1b7zU58c5zlmvvPzReoHrTQ0eXkw5uzrt+/qG3&#10;jVyfXNuh42ADZGTtgQ62yk9hC9qsP+QzbMA58mFbdA7ryMd4fIouyMcOXmsRYxW3ndeWjfR4E17o&#10;SD7qSQfvG4GdxjHet9252S3z1UcvXC677pphH/wKrqHHHG5ysRH+S6905pxczRzawUv67eaHvJJM&#10;2XhxUU74/e+8esxHbq+78rKB32TA77SnH7zCaj7Fb9miXNKajr74uLy0d5fg1fcKIX6Xb7axwdjt&#10;NGHrHe304TcVVIzp02+HPmRqjjU2b/vr7eItxixSJHUWQC3iADFA7xEAoApcLTQEaEbgoCSG7ABk&#10;BMkROYkg2oLINb85gvmNpR3joBzKFBzbGsxxAieCbqHlk4KBGydqx4A+OSwFM2bKBioER2Hm6dlD&#10;QmcwAqdDZZbRUDZhUgbFAhzKZTCMt/9BrerH+RVQqqgBkRbwFT/a1VExwfWKKvpVxJiLAO2UqHgy&#10;FzAav8JCRY8KEcacCxW1NVbFBtcrQFSEiLaZTt/nl70aB23RNxdM5sKFO9G1d75rM13xYm7f56JO&#10;xZWuaZ8sOxdP9fGpjwUixxc82AS7YlPsiKM7unsmmHKYKrXddRf82Q9AEsTZAqcF1BIBgQLtJYX8&#10;gV13p5at+5SUtF1astLjbYC1//KiX+/qaKeEpLndKe08qZBZEcbYFhjOt+uCX0kE2j4oufPbWIF2&#10;d+UkKwKSc3zbXMbV1hxohAMVTMxn4QMjSkYVRXrprARP0cQOEwsN/PWupAIJvxUI0GVedAi2zsML&#10;ssGTce1WkUA6h56Kuz0+IxC3hbwdMMYVMCSz3T0ksxaD+pkfr2RtXPwZE6/ak2N6gSOCAr13VICF&#10;PTClO7iCDDtSbPVZkJJswjLtYcUjjzwywFvfNS7v9E8CxHbhUHclGr8KvkSoO1YwsrsuzumnXQGx&#10;oAx/XVdMZv+Ck3HQz97d1ZHs4Isc+Ade2vbokx+V/EoUW0Bpjw6BT9LmO5wVxMhOm+6iwWL+bbEn&#10;Ca3AoZ85nGPjbJCPS1bNqy9axQjxQWJpASlwu9Y5+E9HcEHhg57pnz26Ltg7yAG2iEPstccqyNsi&#10;k9+yc7YmRsICNtIdWn2yc30k6GIemtAtVoqbbMXCVRvxShuxDi3OwSp2zCbxIOER7LVzrrs+7J6f&#10;SETFOQfe6JjMJBPGzCfaOVPxElayV7R057mdJWjmJ/wD3XgyF/+XROuL/zC3Rabf9IE+eFPBAM6a&#10;hw3irwKCGA5HzWU8PKDZGMYkFzKWN/hOt9kDbCYTPq4NnbNL9o1mWCkXwQ/6YQJfYecVGGAIn+cH&#10;5iQ7yVdFI7YAc2AI+ymvYEf4ho3oxRd+8GJs87bzQwyiV4syc87yYjvorxDDftDETsynr7bmC4PY&#10;jIUEetvxQzYOsm0RRMb8XK6CPjqn7+5qwsJ41oe80EjG+RKMCNv0IZMS9W6Y6cPHXG+rurwMbc7h&#10;C+0wAt3ot5jxiZ525tAl2bJv82vvk2zgCRkYU/wwPvsqV8RvsmhnczkpW3Bdv3Yl4qN3yvBx9off&#10;Yikbw5sYxG4ea8GEH83v+RLnzMmfxT7FEp/daFHk6DEbRRYH/KmYwm7QZwx4xF7aIdqNRn35H72a&#10;W7wTl+mET/pO/t1Y0h//9EInzhfTsl9yZJfsiewrtokBrpMrPWonL9JfXt1Ch979hqfmaQePw5zO&#10;iRU+W/TRr3HxxP7bZS4fcMhtxB0YoC1bokM+yH+6SeuABXAGjdqRYbkRmoztO5tp9x3+0SQPEF/Z&#10;ItkYp0WpmCbeus4HyMg132GOG3TWEuIWfGLjxi3nIBNxDW7ihXxd69EcfXzON5TDrRaKbtzIW8tl&#10;5cX+S44YTK/4pEc0yq0tvt2wwC9bIDPrH4+x9+LO1npkiH8xEh9oZ9P8CW3eHQJryKWCGb7lHmI7&#10;3dNdhVj+ZT2lOIEP9kJ3/JosyEvMllOg2zXfFSYUYsRD8kUbXJAvtANh7PQ474zlqfvOGgv7n3vP&#10;/sGrf7E7v9dk77sPDznc8PZbl2+9/QuP7jz3ylcPHsmPfPDEL+GHeY1F7mQKN9mpOc0vH9SHfOAr&#10;DIaH6BaP2Tm7Yjv0QGZkKnbpU4FYnid3VNiCn/QjBtKl9ZYbJvDx2decPWj2ktdzr79i6IFc2Sgc&#10;RJ8baIoz8iy5lVgsp2RP7ITd0INcqp2K6FG8ojf20Rp92Pf5r12+9q7N4znffv+lg3f6YZvWj4oq&#10;5udb3ahu10f/BQktdEw2PVojdmsXTlRIodOKJuzbUS7ZkyBzAUWfHt2p+KKvc441Nm/7syAA1BVO&#10;JIsSPmANgBm+wOAQxIFw2+EkUhygu0eCpcBUtZlBAJ+5sAJEOQCD6blY3wV0INsdFgGKMXIIRscp&#10;/QZOHEGwM1ZbDSma0wE2bY1B6cAJWLrOqST9nIiSjVeVCggAJQ5OWYRYJU+S5Lc7r3aSMHptGa6F&#10;usWDyqfkw7Fe8Ff46DEaINELYCt+VFDwORcRKoZUkKhPBYuKH+sCQoWMiha+V+yofYUFn82h7Vyc&#10;mHlpvIohPucikDbzTpB+k8lcKOmzYopjLqbEt89o73vXo73r5uoamTgPHAQ5tsi+5kWA7+xHUAVE&#10;QKJ/TWWxxmayJzbRnXROBkj0B+bACVAI0kBAwqUwYUwHm/eb/0hk2nHlu2SLf/E3vyXY3VWUdBrL&#10;AZD5nERKwmSR47dx9XNdcsd3JUDGNw/f5Ed4bNeIdsCS3/BNoOkA0ujnq0Cbvxpf+7Ypo8V5c0uy&#10;3A3r8aCKrD0W5PCyS+cttirIGpP/4lFwRJfvzqEDbebCK3k0NpxAv2tk1PZK9Ejy8DPvjIFFDuNV&#10;bGo3TLvd6Kfr6IpfWCihNCdZky97aPssWaGXXQBlCQysYQ+Sf3bivIW2PmzIdfYkUYAjvShae4Fy&#10;jcs7/ZNAsD87qfzHJ5V68/s0P8xj0z07LIGCZ/CQb+RTAoxAr62AxbfcbYKXsFRCZFw4KfDhHRYL&#10;eORhYWV8Qc8czuPT77YzV/QgJ8mXsbQTLyqOCODwmbxhr4OctJP4oMdY2leQIgOJJFniS7xw9Gxv&#10;RXtxAd10IgAbiwxgCf20i4NfsgtJiLZolvTrK57Ql/kq6vN9PhOW8DuxhQ93x5uvsLuSHvalsFhi&#10;jj5YwZZKyLXlE+QjvvoOd5wnU+PDInxIPvRh8+RH9xaz5Ajz6FCiQkeSG8m5cRU02y2AX/QYFw7w&#10;J75QUZlvud4jI7ClXZq+8xd8wFW84JefsBPtxNz4gVXumPNVybe5WxTRrU8yxkOLZ7TTh/74ZU/i&#10;t/MWEMbBuxyC/CVqPZ4rR6AvehbXLRx67IM/6Ou78dHIVvQ3Xm/tJ2s26Fx3xrWhvwq3Djqy2Ktw&#10;0M4Q7ciBrMgJHrBX8nKNnCuKWDyQEQxkD+yCHcMwejC2drCJXukALcZiH/TVeHgyF5mRA/mhgdz0&#10;ZY/6oZvc2Kux8ELXsNWcZEJOeKMrcqA3v+lKX3apDZ3rr7Au3jroUrJb0dAdc3bHRipIGJft0o3f&#10;bFVb9mtMPmgOxRKYhDd60YcNtCNZkYbu6Sld44vM+JI4xV7JlrxgP1tHC1lUQIAFfJcc9KcP8UZO&#10;4UCLa2tc3s0fWhRExG12gR7y4IOPe9zjxqM4vptXXLWjpPd6ecmrIgn9iG1uMFTMlAuwI/oWe8Vx&#10;uqpgKP8WZ/FHFmyDDeAbr2Rejm185+mc3NlzBS+2RVdsTn/fK47AUxjkHH3QFX1aG1hE8XX4691y&#10;XsJvBwO7ZFdkYD6LLuPQpbxbrLL44bfiAnuCfWyiu8/ydQtbNoY+dPIZNBqzhbfY0o4B/LrGJ9lM&#10;hf6K/HwQH2SIh95DIu7gpVyKj8MZc6ClnLF1DXtBK7wRB9FsLD6kjcNc5mXvaIA15ubDaBHzyalH&#10;G/Rh+3zAuN2INT68I2PzyEXEeZjmE56hj5zgFPnQk3WOxS2ZV3AVy8gHz2I17IVvbIOd8G07SdFk&#10;HJjIjsi2gor4rg87d83vdABf+BQ77NEdNMDedqCJO+j2SI3chdzpnlzJGF9uCMkL4ADbZ++XXvHm&#10;5c1/8J7lm49vHhvp8OiNPMGa4bqb3rr83RvP2br2ffv2jnWauf7lvW/ZOv/tt+xZ/t2H//0ojqCN&#10;3vBPr/CKzsmefcIdskM/ujzGbL1J1nRZXkGW+O3xIbjNxsjGbhe25Bxf5E/yFzdrnWcPZMcujUvn&#10;7/n47y1POLYpXHzXy/756NNue/rukVR25VNOZg1lrYYHMkNH/655jrvFSXgOd9kVHfN38ejMSy5Y&#10;nnr/RWPu5196zhhL/G5HsLnMi3eYbj72Jx+Ud1pf469HZ9oJgm42RkYVOtpFUrGkHVjOV0hpV45D&#10;Xq6v68bStt8+19i87S/grWASaEv+uhvu93wHFsgKOoIMp/CpLUAFGFWXfQrarusLRIFsi8EWMi0w&#10;nWdYhM85gUbFkr4DGsBgXEGdgiiE0ejnOnAEWAGJQE45zgFcgFiFnPI4FvCpmkWp+vqU8PtOEZxQ&#10;VY8TA4AWPxYjlMzgOEVFhxbyLfhb1M8FiIoDxqj40LlArz5zsWPeJVIfzuWYd31Y3NSXMXa+NhUe&#10;fPaegOhqF8hMT+dmPvx2vvHmMfVDg9+163x0NWa8RWN9ZnqaN3nO9DiiE+DTFzsE6BIlAYd9cd52&#10;iLA59iNI9Oyq7+ytHUj0zAYAFF70AzLAFCgaryTXgkKSBdhbqElU+A9blaTwMf7it2sKCq5LkPkW&#10;UOInxuSH6JeodUerwqWxe5yk4qPEqC223U2s+KGtPgIM8JMc8jsgDIz5b3fd8m80tpvDb/Q4J+FS&#10;yLDl12cveLUA811i5zt8wV/FVzxJMgN/STUddSfQb0Ug/JhXEthuj3bphEEwpSJsmDK/JwUP7R4h&#10;P+M49DM3PvELh7TXl/wknT0KpGAjiMMWuhYo2JBgZqEqOYA9bEQAEfxggqRCUKhiD2ckPgIcfBAc&#10;YIrzj6VgYhz2bixJhoTBOUGoAmDJkaDkt0RM4oOeCg5wT0B1XbIq+PguwDgPP/kFjOAT+uMd7ukr&#10;UWrhIgjSMxkI9uaAreaTGElGfQrG7MDvkgZJCHokfsbja+2QMB7cdY1MjUEn5q+4bSy+KSGQ1PFp&#10;OC+ZIGtygv3oF0fYHX26Toe27+K9LeNtl+UrZGBscU3Sx8ctYPmCcdphZizt2RVZwwWFN4sJti+5&#10;aydnsYqtslGYwS6dR7e52LsFBt4q1pAxn4ATbFFyT/Z8hm+7a0Q+4l8FSpiGR7/pouIQeXTXF2ag&#10;n9xdpx+0sCc67bEhPhHOoRePcKgdqO2W4/t0hz6+ys+0NV+PNdAL3IV7/NXRXUUypaeSNQvqig5k&#10;1UKhQpX29GRMCblx8Kc/XHGOfTmHRj7bHVPxgb86fEcHXvkxGyBDvkH39CAvqQBGt2Tlt+vwF5+u&#10;0W3P/Xf3Gx76bVz8wC/0mENb+kEzGRiT3NiA8dCODjbqN7mShfnRzCbYFD3TgdyGLXQziwxgphhI&#10;jt0JJ8vuWuNZnGBr7IFsxbkKO3CTPWlnPnbKj/gVO3Xeb3jeboLu9LMXsus9B+SFR2OwO35fERa2&#10;0qUFIr2ikU7IoCKL8+IzPIJxxmCzruNFHzSaA9+uixXsj+xcx2s7y8jc4Ro9uUbebLXHZX1v9xf5&#10;rHF5N392iPQYvHhqXmPCAy+E7WXJ87tMFFgciq4wSA4PT7Tx3Vj8kw3yR3jTjpPiaUUiO038Ngc5&#10;8Rm+RhbF125wkAOcgQ3GJQey6oZDOT4bY8fdNdcfxlug0CXbcVS8EAvs1BZr6JBNmNcY2vFT+pXv&#10;9bJy8Y5dpdviSu9ngONszljsgX2xYTbVTTBxEQ14rUDjmrHZoU8+Wy5lDLYLf9HNviyU+ZXr+HVO&#10;jIR57YqLBrYHS52HMxX12KBr8KACqDausXX+Ga6JeeKp8cXBFq/GRTP5jkdOPv+vusVA6wsyQzOe&#10;zQE3xVMFAXIlazaNTnOLFemMLNEHg8hIezd96Ir+6Z3Nolt7OQkZ8H0xif7lAfJycicvmMZ/zSV+&#10;d8MEHTAGLsHm3g1IP2TM9vBgPPEcz9kBHHXOThPrtFfsefXyLa996XLCkS8USebj5876N8O+jG/3&#10;jOLAC2+7fOu9Jt925OLlY//lj8eOil+67crxfg7nn3rgnOWcay8faw7yMyfZiflsjh07FBfYjKMd&#10;Mniyfmm3YjhrDv+Mgv7Ii1zJRl5DLu1gCvfZMlnLmeROsFkMZis9GuNltuyPrbEX9sAuFInQwLbE&#10;DPaJFzf/yYKN6yd2kC88R69CBhttc4Tf1l9sDx8OsfSFd27em/K3jrx2ueaG67eKit2EqthhbDaD&#10;Jms3dgUL5KztEukxm/qQh3MVQrJP51vD++2a32TTOK5VbKmwqk155Bqbt/0B2F7aCKAD1ba4CyyE&#10;0yKNcANiSVNVv+5iUxpBOjgQxTsvOAFkDmc8DqOv4GPckjXOQuGcuWSoqisDEUQZuL6M0PgcidAp&#10;Cni11QewS1gZHYVydAqSjHSHlAIZIVBhKBbFlOe8foI6oEno7V7opVAUyAEANQNUMAHolF8xYS52&#10;zEWPigMVRiqAVADoXIWCPp2vYFIxY56jokVFhPnaXPxwzHNq55y2FS0cXZvHrF13qJu34kjFlJm2&#10;ij+u+26OeK0A0vfmNz6+o72x8N9jOMklGowNZDmMpLEdF2wS2LAjTs+O2JwEju0IRgJY2x4d2rVt&#10;zHzsRDIHgPp3bmxR4tGOCb7AnoFHi4Z5UV7hwvceU9FGcUHSAQzRpE+FFH6qrQRFEmMu1/DFh/qv&#10;Om2FRFN3wizijCXBMS858CfB3Tx8UiBq3OhEi7F996m/Oc1hLvQqirhD5S6ZxEuxxKdErn8pjHY8&#10;VjStIOQ7unx3Dg3mhi/mxDe5wIceT6og4ve8U4Ss24His4JvxSQLOfgGh/QxFzyqKGQ8c/U+FrTj&#10;qZfgtajvTrZEAdC2iBcEJAiAGgb4Dme009dvuKKPxMBYEivYI9ivcXmnf5IGPgLr6FNQhWECFJs1&#10;vsACryxOJAUST+0kg/ixiNGW/+greAqW8A8/gjj/Mhe/F2S6CyAJgIveuk4u8JrfkS/sJR8ygM/G&#10;8hZ6iZixyAnvfI7vwV9BDFbzQe0kFGzUeJIN7XxKiOGyxEk/cQEvAjyfJV8JF17wKaGkA4kHOYlx&#10;rsN5yb15+ARe8KadMSRCEnd9+Dza+BabkVTAFrZNx+zYYoUtsyOLID6FfjjTLgrzmJPd+k4GFULb&#10;VSJZojs2oi3Mwoex0OKaIgwsKs7RGb7YNdkZ2znj849uhMARPLHbto6jXTs61N/8aHW4Jq7zJ7yL&#10;6+Js26F7n1C5Ah66Y0se/Ace6u+ag21JMOEZfsyLVm1bwNM5bBLf0Wt818mEzRhTO3qoiIkHcR7/&#10;+ssz2q1gDPwYj85gNh8lPzgEj9gS38EXOaCJLZpDvqF/u/G0oRu21e4M/fEFG9tpRGfooiMygVEV&#10;e+EterQxprnFGPbEDvgXnVockxtezIsWMmbzflfs8d387YSDb8YfW7Q//wgVvaNZMs+fXPMdL2Sg&#10;n9jX4wjasGn8tFsXjrpOF+1CQD+a9eEn6KsoyQ/Jka7J2tHCR07G//hHRRhjsln6d01/sdwc+jj4&#10;Q8VMyTiboHufMJ6M2IEcMRtGJz7RTp50wWbN1Q7r9JbNtztB/KiY0E5LYzu3xuXd/KEBnoijHrdh&#10;Gw5xVJxFM90prPRusN5X1ru59HNeod/OLfk8O2BffJC8+QLfV1gpL+k/WfHDYied4Z+tlxexlwqp&#10;Ygm/oUsy0jf/IUc2QAfakjEa6IhNsGs6Ew/YXUUT5xUEHOYnX7KnC7/LudiKccyNP7rzyf4rrMAC&#10;OQ670w79Yq9PfKGJH7AP+IFOvLb2MI45Ya5PtsKHjFWcQIu59MlP0IUvn8bUx6ENmyazdkG6DlNc&#10;891Y5QPd/ccHf+PjxhT3ioFkVsGVP7dwFGu11Q/tFV+tY+QdYps8Wpw0p/HEdNd6/BSN6Ia1dCRm&#10;O+BSWIrmYrqYmc/BKjy4UaIAgI/8HT3zTlIyYZNsjgzdnPYODmOag8+Zr500DvkEG2GLrsmn7CRv&#10;xyS8o2MFIuuwaw+9fes/xKyPE4+9bmAOu4XP8ns7nfR9yRs27y3R7uS79izn3nbdKPYc+/BvL6cd&#10;2oz3+EOvXl556Mbl0UcfHYWWiupsFTaRLb3IqcIhdueaG0xkRL6wjq3RnTWF3AZfxuNL+rEJeV7v&#10;cOFnxtK/d77ROT973q/+4qBPcefWew+Pmyd01A0J8iFrBa9iHXmLT2jj32QhR6NneuAf7MRY8ig0&#10;iXn6s8fWSfJg9vril52+PPWujZwvfPhdw+7YAhwX+9kBW2MHaCNzmxHM0c4S9twOEPLQrhtjc9Gk&#10;3SjOsQPFj3acZJ+u9UhPBRifjW8dp+0am7f9CRKAN/AVCB2SE8bX9mQA3qJPYgeouiMtGAEtwO43&#10;wyVMDkIRzjNK4BeIa9MdEQ7DMNqmxHgInUNTFGdyjbCBAcFrz8irtnUHojsIFFdCwBABrYBdIk5p&#10;CiaMJyNx9IZe151XDLFAIFRGBHiNBzwI2yJDkcDdXAagvcqmQkDFhHZE9MzeXLBwfl38aCfGvLti&#10;Lir0qX9tKnxUVKgI0/wVOmr7xQoajTXv7Ih241U0aZfIfG6eIx4rgCSH5rLtaz4fvxU9KqbMsqu4&#10;M59by2OmDyABKjbYozACpMDGlnyXjLE39mJxBDBKCNmVTzbCDoAEp2rBYyHFSfVj0/yCT/AVAdkn&#10;/5HotFDnS2y/YkiPvbku6eF/+qIJIKLbdYsyiVMFgvyJT0qAJDoWaMbRlm8I7vyNb6KrIg2f5U/d&#10;pTUPwNRWgOST884M4+Wj6JckoqX/iOPw3dbrCiWKKAoOijjwBY3kgGZAiz58osvY5iRvNJjHuYpJ&#10;FXCTRe9vQIu28CbsqZ2DfC0OyV1C2LtdyIwMzdXOG216b0kvmpVI4kMftEpKHGQmkaF3+NLW3+4o&#10;CZJwREIDkwBzYA4j2LEgwbZgkYADj9a4vNM/yQS8gksOyZGET/LF/uGgxQVaXeMftmzqBxslDIKx&#10;wCNgVAQSuNFdAQbGCWjmwp8kRXuykbjBQ5hJj/qaPwz2CZt7pFFyzOdck2h1l5Y8yE2gdtdGQUUw&#10;hLdkS4bNwwfxATvpAr6jTRJXEceY9EXGZGKM7kpq32MW7NF5iZ5YUuCnIz6P9haR8KCFJTvQngwl&#10;KmwmebB/PgdPemSFXbI5tLMB19izxQ5bNhbf5LPszph801ztcMl32Zk2bNx47LjFt0TUd2OLl3Td&#10;1lv6JR/jkj19obdkn08aV3w2Nv/rvQnmsICa7yThnS/xN3qtqGMc5/Hkkz+3sBXf8cJvxWuLEAuc&#10;FswVwCTEFhXoxncLMvOK25I0tiovwDc90hvZ0Jex8c1efRpDH/z7hOEtvuhUTCCrigd0yYYkjGKF&#10;WGJueQmf6m5oxW7joJ0uYW03XuALTMMzGcMpY/p0jazgF9syfwt0580XJpMlmmAy/RR36I8dkwnM&#10;NlZ5FDmUd/XeG3wXA/HCp2CBecmMHpOhmMBOyJj88cgf6Yc8+Cu96uuacyNhfvGLhwycd65CYDs8&#10;facP+kUTHRuLXmAOGydb+jQ+nshO0VdS3N1sc+kHb4zZ3UpFDP3ZY4tfv7vBZl4yajeY8z3uim4H&#10;eYmpbI6cy2272ceX+YhYtMbl3fwZi814iatCCJwQRz16wxf5ltgKU+heLCu++uSbrvvtER2P8fQo&#10;l/74okd8moct8eV5Nyq8ENddY/vsnbzIje7Q6HxF3xY/8hwY0U0Itib3h23a0TfbZHNwu11IxSN2&#10;181K+E8n5mF7bJP+4THbhhF0Qeaui8fdIRZDK9jTqev8TVxz80zcYbdoo0f69V0/ccQ18+GXzfI1&#10;c8IN9PbJ15znEx0wxDjyR3JpHUM+7LPiUHHQeTzCwvr2uKH5ydH88AB2dfPFdTKC9+SIJrGvdyla&#10;j6CB73QzQBvxTywPs+QAihbmpQfjt5teLk4W9M/O8yfnjGFhDh+6CS5GWrCbH68wAv1khSc5Avmy&#10;h3YCoblXG/DDcmN006cc3+fYqfD5Yic56+M/XaKDjmAaOcgL6JkdpcMKWK598OGPLP/o/iu3FUz+&#10;2XtvHnZHH/rQB5nL2eRp+4+9Y/m6fa8ebR93z57lrIfuGI89H3nX/cszbti8A8Xx47dfOuwbP+im&#10;I37AVis4WROiFY6hHb7SgdwKnqG1GAb/9LFOIhO+yqbpwZpJTpSe2wnCt9Atx/qu21436Hr6nhcN&#10;+1Fk0a+YS6aw2u/yUuOJM/RKBopdcj5yhyPska+yJbTTK5tg63yffrsRXkx40XUXDzr+zoObG2fs&#10;lx2jNR3hib7txkEjeeChfJRNV8xwroIHn+9RHbJ3vULKXGhxXht9GqedKvWbiyhrbN72Z1GiAt1j&#10;OQDWwYBzCgIh6IAWuAKtFlbaAeQWiiVKDkbA4C3UtGFE3cV2zsGICJgSAQ3QcUhsGBnnB74csi12&#10;FMWpC3gcm/MLwlWaKYTBMgbXG5PDMwTKBygCAydWmSJoibQFAWDp5YKURaEUz6ApHiAwNkBD6b4z&#10;GlW4igAVQVrgV0ioqDAXI+ZF/9ynYkEFlooLc1GhYsNcSABivjdmjwr1u7bGa8wKGI1X4WS9m6P5&#10;HesCy0xnhZ/GbPxoj9bOJ4vkl5w6F114mQsu8dR3FV/tBDdJgqSDLbKv7l6xaaDctkULppIBdsex&#10;BXt2wtk4PLATaIxvYcfG+YGFeD7Tbg2JD/8y/7z7wdwW6BU5+Ft3aNHIf4ypb+/dkJTwG4kLf+E/&#10;+krWeydKBU1jCJba8kefJYH69lgAf+XH6AWKfrtWIcG4aKuI0eNBcEKBxALRZy+DlryV2EnqFDgc&#10;aJp3kvDRkn000Qc5VkAhR/z0eCDZGh+vCktk1S4T18mrggkZJ2djSXrRh2bjtUDBL3n2+IDzPdbU&#10;fwSTvOqDPgGNPaBTcJBk+A0PAK2koKSIzQga2jjghOsCYy93625bhZg1Lu/0z3jsnP3CH4fvAoDg&#10;4y6L3wIrPcNLSSVMs5Wzt9sLuuxaELcoUfiVRCkCG1+wFGArPgtqcE5AbqFi94p28BT/MNU4/Jdc&#10;JGvmJSc0wGXj8SljVFiSxMAu85NvfJFlL4GF7QV8WK+Yw++708lfzWNRKH6Y3/jmYRfmwJfgL1FA&#10;h1jApsyDNvbRLhOyISf2Jt7ACfbGlvDSzicxCJ6QM77YOpthQ851V1YcYgP8gK2iueKLxR/60S0u&#10;t0OtXVjwQxtt4YxPviS+4pNMugPc3Tn0i52SOjJlD5J29i9RTCfGRiv+YUELYDiAP/TyPz6FN/Oj&#10;n1xhrWSMz4RL5GUcvq8/DCEztDlXwae8gL7IxVgVNpuHDMg93lwjt4rV7QaA39r12CWZkCXaYKHc&#10;gVzoPCyFh+jUjm7YqQTdGOiSU8gZ9Kcn8mGffJi80CcfYTtoF1foCP/wbF4AkhW+zdXOIDZBJ2jU&#10;h5x7vxtf6i43XSt20TVbRXu7IckOD2RCDnAFL+kADWTLptEgpsBB8zvowRz64auisoUTntiL8Sr2&#10;GVPSTh4SYPywMXziGY/kARPERWOFozCC3MhU/x7h8J0fkgMdufFhbHOFdWSAbvz4ZM/8jgz5uDYt&#10;LOkAv+aVN1Z80q9iubhnbrYgXrJFtLrWf3XSF23kTr58kQzoSds1Lu/mD3acdNJJ4+WuYqp4f8IJ&#10;J4z/fCOWKoI88YlPHOcrgPA/u476bznFLu3EYBjH//gqvir6oJ2dVuwhV3oWX42tLXtBE6xha3RJ&#10;HzBELoR3fLOL8nfn6JLdO9hrhWh3jy3y0le+CU+NKQaJoXTFdy3C4b0Fo3yc/bAtPPRosFzNdTEI&#10;3rFftFZ4Lb8XvyzKxCf0zMVcdLBVB9/DD17Ih775XesGNsB25kdy+DI/cR3OVIRkJwp/4iT+jMF/&#10;yMg1bfEqLrNdMbSdpq6jCza1VuCP+OEXaGXrfBBfxmiHITrmIpMx2D556kvedEMu4oD8lS+i1Vhy&#10;/F4yalxxr0clYbXFpT85NpwgRzjDx+lXrEcLf2VDbEx/783Qx/z68Hvys47Snn7NQa90jG6Pxlob&#10;GKsbAXIoOjeW/Ibsi4n8W3sLffzRIV2zM3Sd/t4D2womP33HmwZeWHPgX3w2FyyQfyg0oO87rjhz&#10;q89zDl6yHDl677j+0nuu3zr/DdedOf6Fr4KKG0bwDC/oJwP5EjrIkC7ZKV3LP9gwubNbfoZm+rED&#10;pEeoK4KJx3Rj/YEGGMcHyYBNkM+pRzf/GefnXrP57576w1LrVLyyBfjA1vFnfnSlU3bE5tgo+9WG&#10;jbjmcJ6c0YguWCD+tLGALbO/ex+4f/nKo5vdOL/w2rMH3TCcvvHJX82DZuts6zkFOXJiT8bCP2zo&#10;swJPu1D8Fod7pEabblK2w8R3tt5TIu0umXertMZfY/O2PyBr+54FQv8Np2SnO70MmfEJNJTDeRhW&#10;i7AWPoyk5BBwABnG1x05/YxDwNq30KQ4CmcMjrbBUgaHcA5IMTTXKNb43TXQF1hREsUCJ4YEqChX&#10;X4pvkaMNUOKwDArNBMvgVK4ooCKFPhyTUCmUsgBJz4CnDMabQVqISOArUHDkuVBSkaDCQkWPCg5d&#10;q1Dgt6OCRYWKdbsKG51v/Gho/IoKXVsXPGpfgSPaXYtWdODP97l40TwVMiqw9N1noNd4vhu//p2f&#10;C04zXfiqeOK8SmjjGBstntEDOHTN9tiwgCdQcvp5CzpnZ1dsCZABTrrtjh9HbwEhEbAAsZ2O40mw&#10;2inS+zF6bKY7VK5JOtAgcWT3kh6Lf30kNfq1M6sdXdrM/5JXAOIL/IrP8V3jS3YUV/gUvozDJ/Bp&#10;kcHn+Jhk38GngFVFTOBFNvmV+fm/o3cRWOwYfy4q2NrbLpIeG+pFsO30aLeaec3D18iwXTZwBK0C&#10;nN/mlBT1zhMYhDd3/iqaNDaZxptx2pUyF1rIB33kjPZo8WkMfZw3t99hYY8qttiQGMAbgRl2VGBo&#10;SyLs6c43exEI4An76aXR8Kg73t0xgk+urXF5p3/GFwjMIQj0zK852IGEzDX4BLu06eViArsCxPwc&#10;qcAFCwU2iRO89Gx5z85KIvglfOZ7/E1C5jrMk+BKko0FX7W1U4TNoYnvtpsBbsIrNJGjBao7DW1n&#10;dq53xDgnkSBXsvabn6O3hE9CVqFM0IcJ+uNPIqnAwneMjbYeybT4lozRL38gM3PAhfAfza5bZIhf&#10;4ga8gC3iHdkYW1LeHVo881m+wRdLlNkq22VHxiY/NPFpBx9EHyzAh0+22V1tc7bzzRjsCJbxW/aH&#10;1xaiEn/2i0Z+xvd8Fn/xg0/xswUxu0Gv/uwUn9q2KEY7OcFJvmqxZxzt+Bxf07fCkfHRgXZ+I5Hk&#10;t+gyjr5kQnZ0RNZk5cCfMWCnduTcXS08wAUyYytkxS7pDv/opFs2g3/6YB/aiCX0bI7mlifAQRiL&#10;b/ZlLPOzwcZpRwAsJ8/umJE/PrXHP13g1Xe6Sn7mEYfwLzGkf7gFc4yJP4si2AmL/MY7myLT7lTC&#10;J3Kke7JoBwjspGM044eM6ADfFZzIpzvt6KtgzoaNL3/Cq+tkxIfYBRvhu/gQa/QlO7xpj1YyML8x&#10;nIf7/My42qDJef7czoPO0X07f83ht3nIiy/ig77NSTfNYb5erGwedkLfYQ1/pQO60R+fxhRPxAB0&#10;+91uCd/RTS5hhrnpjL3AAHIRF8hyjcu7+RNHFUvsDFGkLxcXu+zefPzjHz+KImKTnUzohQcevfFO&#10;E0UVdHvJ+pd92ZeNHZLkYAx2iuZuJpRbdE0eYCyFIW3EQfbDNvBGXvRZkRxWk207huiInLXrBgDb&#10;1QeOsTW5s7jXbs8KpnALboszrpMxvcM+OZ0FEUyhD7TBimK3trCUbulJDOcj8KWdGPwMfehgX2yk&#10;nYZiN/trV5R52ADbYTPyPXYoptO/edkuX9O/XZvsvyKUMdqx0o1V7cnfPLAVv+KumE+m6GHDMJsf&#10;1L9HTvFCJtqRbY+l+OQP3VTGC3n0klcxnFxhCx7II18wD/rFePTID8RhsVdfWOqaQofYbQw4B0/Q&#10;buxuLpMT2dC/PvJiC084wb7I3hzWRngmE/y0+Ja/yCnkIcVA13vxvIIP28C/8+xKfvWJT3xi7ELF&#10;M181v0KLG0Rkh1d61f55b9zsEvES1Jc+eMvypHs2i/jn/PKLhjws/vXDH1066E2hQP4iz/FyWLtM&#10;9Pu62/csH/z4R8fjO798w2Xj0Rznn3Jwz3L5kf0jB+sxaHgLK9AuP/IH89mUediodnIhsqcztLMJ&#10;mOV88mFrsAfeKVbwEbZIN8Yz1osv3/xHn2f82mVDfmQnBrFtayd/xmSTfJhu6YTOe98Hm+qpEfQo&#10;WuOH/dOZ63TPBsm8x67hoXFdRy/ZfffBzS6T51561sACtsP+2v3EDq3v2Bk5hzFk4Wg3SMUT59oR&#10;Mu8k6XfFEJ/ZaDtRKpj4RLuxtHOt4ssam7f9tSjrsZzezN6d5RYgkg/GDEgJDfD2SYkVQhiuwAqI&#10;C54+OYPzlOdz3u5vDGAG3IBwd5kAEENwnpFIiJwPBAEaYzEeA+tFSAIYpVnIABxgwjEk1t3hAFAB&#10;WhVdfY2pHecxjjmN4yDkFu/zewKqTjESCmcoHLD3ecyFjIoPzlnEtHPDQqL/Rd0uinZbVCzwqb9+&#10;FRScb+yuV1SooNC5igrR1G+fFV6iLaCIHp/O176jgsu8m6T2HRVBul4hxLno6XvzNU4FmLloM8uk&#10;opD2FW44H/D3r7/otGIf22Nf2SE74riCrE+/BTY2zN44NLthJ+xL0JVEAH8vlXLNuHyD37BnyYjv&#10;Eph8x9HOEkUK5/maBLmFuaAvEUFbj4hIfCRTEl5JjcShYofExsKEr7Z7Ap/6d+eVX/Iziw3JBsDj&#10;o4I73+XP2qLLURGFT/J/SQha+Wd33yRTErcex+n9K2iokIJ2yVnygBn5PRwgx3DDNXQZ33y9a6Rd&#10;Ky3AJI7OOVo84gmwS6DwiWbX5iIP+tBVEdg88ei36+glc/PijU7ox3W0kUt3byUIkg+Y0nZWizw4&#10;Ay/glSDkzoGCCcCGCz5hi8MiQSBqN4IAusblnf4ZCw6xSXPCKwFBosGWzSPJ4T/mgVMOmMyW4Z4A&#10;asuoZEty09bL7vh5EZhgAhfdjYCN+kqOJA3uCpTgmbvHgtgqOtDmOzmRQ48DSXwkjQU8CY7krgKU&#10;6+bkm4IxWlznm+StwCLowfMe7+GnbJyutME7Oo1N5xUj+Dbb4Xf8QVvjSmwEWsmKWFEySU/tahHT&#10;2LFD7CALNItFknY+xa7ZjTb8suKHeOMa+2dDxoINxuAjFkEKEGyPj0qgJZ/s1PzFRT6EdlhFx/SF&#10;R/OYEy6Z3yLRQkZS3SM95ICO7o6SBVrgSzc6YAM7Jn9Yhl4JmzG1wxMsJbv+axc9wSULV7/Rxq/4&#10;r3HRR/fowCvfIis+Da/InG3xa/pjf/TBVukKX+gMr+GlceEKO6MjdoBXfMICNsG+2J+xyFlfiw/2&#10;nt7YLJlEazpmE44SSnaJb+PAIEkq+2Dv5uvOJhtED32hAY0O9iJJpCd6hoHkJHklW2Pite3/DnJn&#10;M+ihE/TBRTJ2jf4q/LcDiGzFJ3zAOzySuWv6G8ccdGJeMcx5fsa+jGVcfGpLH8YxH571qThvznI0&#10;smlXT4sWdkvWcjLyFVPYlRxMGxhK7xJvevSbHsnGPHTHF9gNmyAjv9m2efDGH+A/22lLOH3SQYWg&#10;8rvshl11538u1ou54oCc1PV2N+GXnRqPf1QAxMsal3fz5/EbL3flN70HTAwSw/iGIkr5BR6Ld3ah&#10;2FGi35Of/ORRdDGOuFlBtEJju7v4sZxfkQWmwJ74ZQPlJORI1z7JkZzbuUVe7Jw9kStZkotPOmYv&#10;PuGy4rz4xwfIsccL6E6uJm/ji+ZiY87LqWE/P81nyNjCUrwyP7rosZ1z7E8b8UCMMTcazMse4AZf&#10;F2fEQbbmPNvUDy45xFB4ylaMy6bRhgb9XW/HRzeC2R5/scAWS8V918mDjPgt2zW+ecVYtl9hlQ3B&#10;F7HG+GIiObQzhdz1MTY/whs7jjftxTT90a6f8fmKfAV/fEp8li9oqx08kwvIlx3WMdqjFY/iunjv&#10;hgk98lV652/01uIfj3wVPcaDh2gRX/Domj6uedTEJ9xny3RO3/J4uiH3aCYXdNvtr9hAH+waDQoG&#10;3q1mLQQztGenZEWGbuSwu9Mv3rP1AtefPXT1KAK948PvGy8j/Zlf2OwGwhe5WH+RAZmXt5K3/xZo&#10;vfGy15+7PPn2zb/qPfme85er33Vk9Lt8/01b70kx1/OvOG/sAPnrv/7rIediNVslU/kQ+dAhrCUj&#10;+lK4+cxnPjPsSHt4gza6wQ8+i4etT/iEtah52Nsz9r5s0HHmh48un/3sZ7fOw3Ft2xBAn+ROZ3Th&#10;unWZXI/uW0uYU1t90YuH8j9xgE3ZWSzP4pdwEU/kwg9fvn/zKNSzDl009IpPdmEtzU7aWGCtTDYV&#10;OMpVK250zvWKJuK6375X9Gg93otcfa/A0vkew6kYU068o4IJIJbwqDhbJABT3y0ygCnQtpDojm47&#10;S3z3yaicE8QsRgiaAgRqBswgKQxoOA+0gYzAZPwWnACwpEIfzsH4ORRQBlgOgbSg7rPnjDkMMAIe&#10;FArAKAfwVGgpWPpsC1sBGQhRnDEAjQREH4aicspwGLLrDEjbFEjo7ZCgdI7q00KesbfbowW/8xVP&#10;GE3FirlgsW4/Fw66BrTqV1HEubkwE11+V8ho3IoXcwGlNnPxYj7fuNEBsObxMv7m6VrzNK7+tXGu&#10;4tI8f3TP5yu0NHb8JVPjABeOCJw5rsSH7VlAskn2KMljV4IyW5VgAgFBtqQamEikAQw7ZGfsABia&#10;Q3+JFPuVBEoG2LREhL/4dN4CXsIiWXFdQuKOTi9E1Rb4mJtvCCR8UqKkKGGMdmihszb681/j80G+&#10;wx+Ard/oAfy+41mgactp1eI+A+iKDWj3aXwB0bgSnnaSSLi848NvCVo703y28wVfJZbk3w4047kG&#10;C+BF2xfNZyw4VGGknTbkRSa+m1M/Bwwyh77mbVdMW4x96oc2bbtLlS7agWJMybzEsZ126KZ38oER&#10;AhWckVAAfZghsZOACNKSF7bmEzb04ir4ASNgmsQIfgBryYB+Augal3f6p9DRIziKFsYX5PmCBK85&#10;4SZcY8+wDz5K7CRhgmB+JDHu0RvJiz7oRzM/YPsw0XiKws4b0xj8hnzgK1s0Dxw0Nr8xbpV9Y7pG&#10;dmg3DlmjF02CdokyOskK/gpsrvvEHx3AW3LsPyOwNfFGHDCvpKHkW8wwljjQzpgWeW2fxqc+YoxE&#10;j3wrLJCLfsZjRxIY9tuijk26xnYceCjJZBv80Dljo9/iHn74JAd+6MWOaLXYhEH6i1PkTO58RWFS&#10;G/bMlmEHfYl55ufnkio26Jw25G88OEZOeOH/xtHfogNdbNsCQyzFEyyAnXCEz8Aq59z1Ni4Z0J3+&#10;xsEjfODHeOO7FQTC4TBF/mDBx9fpTBs8WcigBQ/ocdAR/GZD5mFf3dVCr/lhudjNZti9NuSsvTHb&#10;4QJHxAD6d54d0SE60ADbycWYxjePtmTJDozvmrkk72SAH7YjbzBHGAXn5DvdGYcN8pKKB+ZBI1/z&#10;vfwprKH/CrvpnF60Y8cSctjEL/lTi8HusIpRxiB3uiFX9owncmGPcBbfZIFe9qpdhT9tjUV+vuOX&#10;HehLHvSCfzbPX2AQPCBT4/Br/cgDL+RgPL5DhujmexU3knO7BfAHEyTQ/M88fAWf3ZiTDFvcGYf9&#10;0722vpvHWOhHk3mcoyt8kCe5igcedREvtCMf8qU78iY/7cwtDvNpbda4vJs/L3NtZ6ZiyYknnjhe&#10;8Kp4Aguih++xI/HMNY/q6Ke9YolDbC6uorcbHOJiu9167KcbA7DEuIqb8g3X8EY+7I2uydJnRVu/&#10;fae7Fqz0LL6zO35Lh+Kf3Azmd4MTPrFVN7XsxoZFdGwMixw43yN7MIhOLSbhPD9hH+ZhC671nyzp&#10;nY/CArQaj0+ho/UAf6pwymbR6Xs7ldhChecOfOGzQkWxxFHR3Hm0ko2xKoLyO/O0swNtFdnzQzYK&#10;D/DmOxrR61rxm4xgi3ZsWDvxihz5GyzPvo2tr35iikIN+toN4DxaneczFop0SFZoNKax6VgRwd/n&#10;Pve5ERPhPTsSa+T69ItnMinPJme5hOKEcSvYocviXtw3j990HN5YSygyWBPRP58jI2sHhQT96IFd&#10;us737eZ45JFHxnza8nWx1Bh/8Md/tDzt3r2bHRdXb/61udhvnt//jx8beQRMEsdhfLyyJ5gnr4Qr&#10;5CHmyDm8v+Rv37l5R4gdJ6cfvm68V+Vjf/Sflmffsvk3vo4fvOONYy1iLjIm24ojZG/XiPUJfcIS&#10;dmb8ig/OsxX04Vn8k0NaD8kDKt7SgxvDdtPTw7dcs3l86Iw73zLWPvRvnYYGds8e4ao+6O6GMqzj&#10;e/IFc7MXmEyXMA99dM1f2QEd0Bm50Kn8i62SvYPNs+HL7rhlI//7Lhk65xvsFB/GcjNLTkl/csB2&#10;ijh6xIbtd66CiU/yqrBSThjPvldM6XDOWMacxzWGfNy4a2ze9gdILRiANWB1WIj5bRHS3W4GD7A5&#10;S4tEQdbdKr8tpqqkdYeIEgiIoTpcF5gEYQCtL6doQUUBDIoygBbFBW4+JQfOGRPoaGseRs0IGJXg&#10;BTRdr+ghKaQ8CnNOMCe8DIgxMBYLcWAiAQIm3UVmOMYVsCXl+lelMpd5OS5Q70WFLTIsKtpRMRcQ&#10;Kjr4bJfEXBDpmrZzQaXiRdcqIjT+euy5sFFBpUKEz4olc8HD9woUjT+PNZ/rs3Ed8VuBBHA44i86&#10;K3Q0v0/nah8t0bZuN9PcmL6bX0EDKAFtNkDHbIpNCnJsjP45t/OSLiDMxgQdCwtBjs4FXv0BNP1z&#10;cPYhIFb4q9Ag4fKbP7Rroe2igg1/k6BYREhMLOgBtgAHUI1nsd4uDm16RrjHbJpHG77J/9oiK4jz&#10;s+6KVSQQAPimdnMbv32XgPBDWNAjPj3Cor/PEjbX8SCRk3T53Y6SCkXo6hG+trNKdApqfB9QtzjR&#10;rt04krjuWqMBnxWPXEOb/hWEzDk/mqRQYjGCtjANXxZ8ZFgC3A4a/bSHee34oTsBCa1t4WYD4UrF&#10;NIGwRIMNuS7o8H0BuH/py14EP8FXIHDHSLAScNjUGpd3+ucxG4u3/muNufkEPGO3kjDnfUqC+Ifg&#10;yg8lBpJTCRo/qNAoMZFw8DFJKX7RbS6+1TOk+vMZcuEnsFDwtIXT/PwU3/qbgz8JVG0dFsT5psfn&#10;SlJcIx/n/Yb35oOxJa2SRXZkbvKTZMB3GOwt+y3gJUd8lt+xQd/bAu67cWGGfgImOTpPJn63oKNr&#10;uvJcNR7ZoPHRYQ5xq11UsES8Es/8drAntmocyS1fZufaaa9Nz/uLbZIh5/lHu7H4R9vEtecPFUMt&#10;qozHviqOkUc7ZtrtRk+KBJJbiawx2TY8bLFRwbgiQf5MbzAK73QBL9oh4Xw7wSRN5OK3/ujg+xYi&#10;5kELXHLO2Mbgi2gxFn7DBjIpQafrHptoB5IFQMVusZqP8lkxnd263mMD5IJv+sWjcYyHFzInj/IH&#10;B7kZs905vksC0cnHJYjOwVIyNY/z8NQnXwtrzU/n5sRbd06N65zcqnhEt3iAuRUkKp6xYQd7Mya5&#10;owEWw0ZycE5eRKb8x3dj4NtnhX/9yUl/h3nFPjTBRfYgsa2A0WKMDPBLv8bRvoWmT/gq1ulHvhXJ&#10;uoGGdvy1I6Z2PT6BRn5AfxYW5IZ/dg+D4Ay7Mjd9sjdj8Rlj8GW6MS87dt085i4XNRb5G5sMzNlj&#10;JvJa/LE7Po13skN/Ozz5Ax700Q6/a1zezZ/iiFiqCNIjOXJwNyT85xuP2iiOdJPFu00UR0477bQR&#10;1/rtkR7XFVfwgS7+asxuIIiFvrezxBz8tvjd4/d498le2HaPXfEHGA2fyZ1sKjD7TS/FdD7LT8Ua&#10;hX0YYvGVD9Glc/SsLzuUx7MDuETGsEysMY7z+sorzAMHxBH0dCNGfmRedgmHXOPP9JfPsBOfFoPs&#10;gs0W69lD649yQHGUDaGPzrNltKEh7DSnOVw3Z75lnu6u90ihtuxQf+dbZPo0Fn8jF7gFx3yPDthC&#10;btYY1iDGLiehD+2sWeQV2shT+Ay+XTMW++8mhOt48KmPHN95sUp8lEPbaWJxia8KSmwCJtCvR2PJ&#10;lN3IM+nLOIpc5jE3HIBRaHTe2oi+KxyTRS9757d03G4+vo8GMVic5u9wEz3yDefJgezZ6cDFuzbF&#10;ku945+XLoXvuHnbBh+GAOeQKCkhsFc3mb5c/uZmTXOGC2CVHqaDynVe9cqs48oJfv3n50O8+PHKG&#10;nz1wxfL4ezfnv/rms5YbDr599EEfWcELNNKfPIwcKvybC9/krhAoL3KNbcIkuY+cDMaRGyylNz4g&#10;zyKX7zx22Zj7R87ePGZJD3/1V381HmHiu+TJxiosZGNsCn18gX6tF+2soTsxmexgsvnbhayv8dmd&#10;2OU82aGnnYi3Hblr0HPC0c1aGm7oo8ChLVyoGIqedo3weflhj+GYu10k7Qzxvd8VTYzRLhNHRZPG&#10;9dkhd3Stcazp19i87a+FVyDdYs45wNuWfwArCHeXSeAHyhVMcoYqXxRMoUCLgTKI7nADNQFXP6Cu&#10;D6UAZ20rnDCeii3OCVacre1wHZQjgeYkVbarcJm/uysUBjAoloA5PWcBLoyUEbkm0bcAAVyMqG25&#10;xqJkfSnFooJBATegxshU7hi7awWKdly0wAckPYpT4UBb/X1WGKhI0VjazcWVuW9FlQoVrlWc6JiL&#10;DJ1rnPrUr+LH3H8uxHyxXR/N7XzFjoob0RnNFUCSR/RZkPVoTYWXjooi9Z15nfuRt+36QMofxy6B&#10;4rCA3QKO07MlNscWBDLfgRBw6e6kIMcWORT9WlCyCzbLHwRxPgH0LbS7S8i+JZ8COTuvgNKODIkX&#10;XwBQ7LW7b5IghRJFA2OWjPMTfqOva9rxQT4F8PkCWgQt9LSLw/z8lE8CxO56zgmG/u2O4fc+LW5a&#10;EPQMNHrMDSv614aKDO100afdLWTA99BP/iUjgpY28IKfm58syUfS1m4V45kLFsEkyV27auKvokeP&#10;3ZBvu+bQpQhSAZis0IJv/eGauaK9HSz4RD8aHXjHi6BAD/CFHcEMdlHRVAIPcwRb4AzA2aOA5Dx7&#10;CqgFA4s0QP1YCiawQVEGzrBbwUhwkcQKoHAXrkiG2DeaFDUEXFiIfv4n4KKPXQs0xow2/PguUUA/&#10;P8JvSbIFjoCLf3PzD2PxLb5jHn4lOVFsVExBhwRA8HanwSLHgoGcJQQCWf3bLs2GxAH9/EardhIP&#10;/otnwRdvFV/4FR3Tt9/a4EEwl7zA9B61oF8LVZ/khT+yI0eHOzLwnj3wC7wbjwzZCx8iG7yyM7GK&#10;3ruDRU5oY1P8hC/wLfbL7tr1gKZipPjk++y/PQLos50r5taWj4U/5Id/ehH76AT2Fdfgie/aGccY&#10;5Ibeiqho8FvRDU5ZwJlHezimD/yx2wQW6Ee2+nWntUII3ClW5y8w0jnXnUc3Hy5205FrFlrmaTGC&#10;BnTRO3vAA782l2vGpxdY4zf9lYeI93ShDz3ROX23IPHJLs3ld4lhN1ic49Nss2IvOcODciB95Sts&#10;rtxHDmEuOIdWMchcvuOT3vAZb2yGz+KfLUnajcPu6KmFLKyGj8Ue+KWIRl7sFd/tUGA3cBMt7IEO&#10;KlTIfSyULBAs5uBTO0vIShv0s//uMJKveENXcIPMi4PdfEA3jCcbvKCDn9AbXtmVuSr2ya/IsrwL&#10;7xV1jQl/zeWTPeuDNvTQDeytYIh/Mq7A0js1JOjwku7wgt9yT/34p7hhUYZ/Nk3HvqNfjisfdt0Y&#10;a1zezR+/UfBSPORf9AlPyFBc8lss69FU7Ry9f8UOE4/i8EGP5hgLja5rT9/twGxXHLnzX5jT47Ry&#10;AnrBJ9uhK/zyUTT2WBgc4mdkwF/ZLAwyNltmm2RpnGIFn6Nv/dksn2+3N9nSgU/25qCrbr6iFR3G&#10;zKbYhPaudbOIv5nTgq3H7fhuC1K2yVbEKtfYhTVDRVdjmSO/1I79iPX6w25j8OkegWnHu378smIH&#10;vNCPXeLFNfaGlooa7cwiC36OFvOJtXKEFqb4zc7FGzFf7tvOBTSRozn5hTxVX2sSOGfObuzwMXOg&#10;H5/dCDafeKev+X0Xo+UGxmwnqBxdGzT3vi3XFUyMgX+0hk3itCKIfJzuxAVxgGzdnJFfkEMxjA5h&#10;jRtO+tAfX3Dg3Z93tOHZ+PwaDuDJ+k3uAcOeeekvbxbqR85dfuePPjoW/+Y0N5vSBz/md+OEXNrV&#10;RA/48UiLxTrM1Y/85HPWhuh62W1TcWT/q5ebj9w5ChM3/sZ9W/+S2Px3fOi9I8eBO/QOX9Dtkw2Z&#10;C+axAf7DXhRurF/IlL86B//YEVrhl7yMbtslDkO/6cFNweRFr/qV4Z98hL7QTDbyOrkWzC8GkbP8&#10;kS3IM/goDO3GG9kqHuEfDfoYy6NS7bTk5+ahU3oiX3bFNnrx6yXXbPyGTaBVPmgc6zc60JZO0Oh3&#10;tug82fUojvN+u4ZOa3Hn23XidwUhbYw1t+M3rstVfW/MHRVMgCowdLQw6e53d1wLgL20MiCvuu48&#10;Q6sgQoGBYlVoQhYYG4NigK72FAdsAW13KQJdfaoOA7QWLByV0enfHRPtGSTgMC8j81sixugAAKUD&#10;IAGe8l2jWIHUQgIQcSKAw/HRAwTauskYqnBxnrbC6d9dWBVZRiB5Z4wVDebCxFyUcB0IcpIKEhVA&#10;5sKKcxVMjFPho4LKXASp+DAXLOZCRYWL+bvPwLiCxTxPY/fpeuNWTNEvHuOj9o3lWu3qOxdS+qyN&#10;cetrznnHTo80VSzRRsGEM3tjteccAXBATH8WQQCH3oA4PQMrgFGy7HsJGVv2aSEHECRjJbk9EgKw&#10;fFa8aOcU/3CtnVqSk4oSFjxtJwbIkhyLhR4JKbiwXSDGX9pia5ye2W4ru8Sh7Y/6SmyBJjokTXxU&#10;YsI/ze08n2XX8+M4VfxLJo2JNjxUUJWU+URrj7ygzRjGIhuyQBN5mKfHW1wjP9d6TAGd+uLfWPCH&#10;DBzzf+RxvuexJXJkUJEJ3RV40dWjPGit6Eue5sdnbfDlNxn57tCmu07mgmUtPgUptsOWWlgA/7bs&#10;OuBMwC0AS3YEF3jhuqDR85mC0hqXd/oHq8xbUUaCJQjZ7uwTdgkuEiAYZU6+IWiya/TAMzzwJVit&#10;j8BmTMmuYCPwKATDNr7AhvBhLHdq+C/8LQErWTa3uSRF/BYmmotsYKXvAiHs5KNwvMQZbc5Lfs1v&#10;MUOOf/EXfzGSJnK1sDIOvfpNrpIpuC5BFQfEDcEQ/qMd/juKP3QqHuC5AoKYQsdtj2XD7JSuPOdL&#10;32IYO7aAaBeFeZ1jc3CkR4vIQyxzV1es5bN4Na7+YqJYix5yNT+etLMIZut8URwyRzsq6ZycyU4M&#10;1c94fAhNeGgLNJyhCzIxD//Xh86M1yKEXMiEPPkEOuCkxRf6YY7+8KFdBO0AgTv4V/hsh2kFZf6E&#10;N/Pz+zACj2hFI6zDEzrRYAw2bRx+ngy0Ny59sWt6wTsbwbN27ZjAFzti7xbCdNGjadqhgY3ALbyY&#10;N9xz0Fs7moxJVuwTbWwMNuhDH/oZi2xbBMI+/FY4JBvyIHf0lsuQi7HJnQ4saCvKo4vt6qOthTWs&#10;08e87UoxvvnFImPjG7/tsAqb9WHDxpKT4Ytc+Y6+PT5kQQyz5W/mgo3o0V9fv42JthaIaOZDZMbG&#10;yaaFo0PsIRPyw4P5SnDRrB968k1+SY7tLAwzyh3hhKMCC6yjK3KFF2yucZM5vrTDl7GNyc7IXhuy&#10;7IYgWbAdbdgnvulWbOKXxl3j8m7+ejeJGxB2msAOuhfT+JwYhQa2CCNcz4bEXv9WuP+ko3DSy9L5&#10;qrZ8uMfs8wc6a16Pz7kOZ/gw/lxnN2yW/7MROmP3FS3YPtykW7G83EcbuC8+lmMbi69WVOB7/J1M&#10;5Vnsnp5bxIiLzqNHWzjcYlVubgz5BP2bk91r364SNLIvuvXd/HAF777rCyfZKntgL/ige33gC5/h&#10;t+hnJ+zFQlmb4hv62LrFuOt8qiKKfrADXeKUOMofW3sYg73xG4v8Fm5s2TnXtLWeIUv5p7yXr6AD&#10;zrUDRT/njd9NQTLVRny3tqETY/Fxduwg22QOc/FCt3IVO0DEVgtmvuEcGtw4MU+Fd7JkO+ZyQ0QB&#10;wNhiAR2IP/IG86OLHfEv8Qjf+sjbyaNHsdHsT75NN/QMS4r35GBdgAZxAKbhza7yax9+91ige5/I&#10;c17+r0b8JnsHXvFvfvqlK30UNNgHnwof0WTXrVyFnOi7R2rJ246XK+65fTnhjs1LXxVH9n3w3WNn&#10;yPV37l++4c5NocCjOz95/d5hu/Ilfdkd/2MHrd3YEFuFeXToN3tyjczRXdGSDBSi6ANN3fx4yn0X&#10;jjlvvOfg0Kfx6caY9GC3iU/n+D6ZWwvJ/cjWvHy+fIVNKzbhyfz8nF3Ri5298rIeJ2OHdAAX6BXN&#10;7PbEd2zk8Prrrhq5nNjLVnxXGOPb7Qppt0eFjdbaCiEKRGSXLttBUiGFbrX1u7Eat3ZdY4sVXozt&#10;vLZrbN72Z6EAdC0sALaFiYSuYolrbZUHwhZhjEriweiAlaDRVj6JAiASUCiSogAMoHQI7AySsVKa&#10;QMQAHJxMYgCsOAngqlhCgZzPmJ2XGDAgY+jHkNsmb06gVVWMsVO+4JlBMk5Ay4kpmNFoA8SrEAMm&#10;yVh3YxqT0CmQE/ROAkDOQCjKpwqhxL7dExVKFEba8s7x50JIhYCKDP2uX+30d34uTlRY8H1dWBBs&#10;mqsCRQWcijOdc1QMqU3zON98M1/G6Hp9zdf1rpnH+cad5+m83xU/HMmh8eZCzywnfYC1XSB/+Zd/&#10;OcAB4LAfOmYHwIDsOAoAYFeSLPZC5wW67pCwRTZL/4DGOJItdl5ClT07JA0SQEeJckVGCV8BgQ8J&#10;AubjB5JQBYMeI5EwmRdtAaIxKmTqL4kyJ/vvrk+PyrXY56NoRSP/BHgOSfB8R9N1Pi6BlaSZX+Lk&#10;0B+frrsmwVI4sSjr7pTFDAA2d9tm0dCdBkkJWXaeXNBMRnwfPcZPThVvm88CgWzQh8d2gJCl9j02&#10;2A6VCi4VgF1HG11IPNFLjtrj3W9YiFd4RlYSAYENPxVu4ZKAIbi2Mw0ewIm26AoGkgwgDo8kPhbO&#10;cMSC3vcWsnz6sbzDhB1319ScaONjChMlcrBJoij5cs6ODH6CBwFcoICLfEgQMV4BT1+JLbuXxLZ1&#10;UTCzUMQPHxVAtTU/WmChZM44fIdsBFTy42uKF3YtaOdT0CYfMmUP7E1SBlf4sL5shM8Yt/eKSAok&#10;D/xae0mjAE4W5uDTcNvYcN18JQRodeAd7jv0EzzpVDyREPqNBwsQMapEkk+yZXbV9mAylkSzN/Ty&#10;UTaNBrLXlu2KhfzBdT7OP9imGIcv7fk2f2l7Ol/0yWaLl+zTOPycP6BX3BIPWyzhix10B5ne2Lak&#10;kG1255/tRgsZwyZj4jMcEDP5gfgPBx38oxsd9AZX9GFf8IVv8Vn+yK+MDzPCOX4nj8BbBVztyMZc&#10;bJdc+GC4Sn9tvSfvdtDEUwUMum7ruzFhET2QnTHwaXwYWIFOezZkbDrozjYZ6Gtc8oKj7MVhQdWu&#10;EvJmn9p295tO2SL705d8YACeKrzTC97QArvJg77Ylj4l077DRGOwUzySe4sQ47Bd8qmIT0YSVHSZ&#10;g7zRR/fwrviljzFgM33rax5+xX+yRfZnDHbUFn1j+U62/IqvknmLVgk9fti5ucmVTYghfEc8Zi/s&#10;Q/tySLpwjk/pD4ecI6fuzKNDe3PwQT6HPr8t9Fp8s0mf+KBH39vJ08K+BTH7NwafZdtkynf5Frvn&#10;G8WUNS7v5k/c5E/Gpgt80q9HbjxuY+cd/+H3iiN+8ymx0b8VdngB7JOe9KTx7hO8G0dchAGKMHZn&#10;+s028CR2d7PDmH7n43MRjF/Tq892MsDjbmixZ3IkG37vIHM3pXrvFb/iI/yCvdJFuyzETTEkH2IX&#10;dNR7POAZ25PziTv69ggN3OlGa0UsdkhvbLDiEH2yNTxUkIW/7JI/sdV2Z8IDfLIt/sSfYUt3s/HG&#10;VhzG174FHt9qx4rxxVGyEt8sbNltfJGDGCpGiU3iWIVhtqcduZGvfhaDYqN+dCCHYNe9bJ1s8UBn&#10;+Ccn46O5VwSQNRmYwxhigrHFt/IY83bzxGMr4jd/QouFrXnxbAFtIY0+uagdbbDOzUp/3axp5xeZ&#10;OqcwwSbIVgygO7b0N3/zN4NW2ES3aMSTQo98Bo9o57dsjNzk+K6XY5P7nlvfMv4bjgX6S+/avMjd&#10;XPwVj94bIueiP5jJZujIWqK4X4EGbeTu/S09UsPf+YgYaxzH2w7evjz9js1/p3H8+E0XjnWJPv/0&#10;rsu3zv/AXW9c/tf/+bORc5mHXOClccmqx/3xxrbYnphmHDd/+Qk+2nEo35IfyUXIis6fdtvmpbQH&#10;PvAbQ6boh+X60V0+yffauYJfNiMPVAShJ/iOTzZpfuf4Jj2ya77I/tiYNRw9kEmFf7I01zU3bP71&#10;sp044g97owdzGRPP+lYcqZjBFnrkzGE8cnG9R8/hQgURbcspnZuLKvlBPtxuleZz1GeNzdv+gDOw&#10;tKjoJVNAFhgrnAhmki6ALnALEgI8AwVYJTquldA6GDGgdZ1xAi2GwakkgQBZMBRQjcOoJRYcBugx&#10;Vv0YVLtVGFhgAnSqMDMgigJWVayBh0/JvnkZBqOUpAAA43X3qkotoTEqxlwVHJARqPPtXMELo2M0&#10;gMXCggIAjAIKRQoi7vJ+8pOf3CpW+KxaWIGigkYFhAof87m5ONBuko52aDRO41ZUaJdIRYvGdL3i&#10;S+NU1PA5jxM9rvVy1pnGChkVOHxvnLnAEi1z4aPiSPNX9JmLIjNtzd87TizUVIHd/fYCIc6t8mqL&#10;GeeRBLGN7jb2+EAFNTYjcLIXh+9sjO1JFtk1GwMW+rJZNtx2XEkOu2fPgrdz/IVPAGPgDuT5Dz8T&#10;JFzXzzzGBWh8SvKY31lECNoAn39ImHp3iASL/5nXnK4bz4JIEDA3/+EXeNBX26rq2puTn/Eh7Y1t&#10;AaMoYQ6BAaDyRwlU70HoeXmfeFHAQCuaosv45GNcGICPijp8H4agrcUBGeFf4HX0eIw5JI5k0m6W&#10;7jKSqfHw3XtiyB4t5Khtj+OQZ4s2iSTeerEuvoynwGIMMtSuog46fWcXgrigLDC0w8QCq0Um+5JA&#10;SGwEB9dLQsISSYvzggDb5YOSkjUu7/RP4YP9mxM2sVHj8xeBDY4pRsAk8wi6cCyf5C8wS1Dp8TPJ&#10;lDYCGvokSxIxGAg7BT1+ClMF1XaWsBdYaz7BUnAVjAUohWNzsLmKtuRFfq6jX0DDj0BMbvCVj8J0&#10;Po9OOE3+sN15Pk6uEgDjwAV3DPgVftDNZ8kB5gvW5IC27uKIJXAAPfxGcishND7skMxLPMgGn2wA&#10;n2gQnyq+lazjmQ/0eAR/z5ZgQjcR2Azb4hNsEp3GgxN+WyCx924g8GX+YEx+K37BKdfYYIUpsmSH&#10;fAs/5Cm2oReN6OA3zsFWNi/2VwRhN/RsHj5lkcpuyLndQ+0kM7cYjk7tYSW+jYkfc/F3cuSnsAMO&#10;8UPtyMC82lcwISMy8O4GY9OhOdk1jO7RXf4PmyosWPjIN0r0tEUDu+Sv7TQlf7bAJtp+7xPfbL9i&#10;FHmaV7uKH/qxWX6MLjbBPthDO030IXvzZSMwhk1UJMGjdnAFP/RREZ4dGhuW0jksZZ/O0TkZG8+c&#10;dA1b0SbnaPFPj+1GoCs2xOaMDVfJDg9o1FY/sjOHRY7zZNpOGb5HpmhOLvqwp3aSmINPuW4MtNMr&#10;OzEfndG3c+SkHfvETzuGWtSyM/5fIcV8+PSbXsmQr8EpfJOF32j0ux135KK9cdGEZ4sNuqJv8sR/&#10;eiAD8+Ndv4q3aGdf2bVx2Srd4G2Ny7v56xFbsa+biDBDzBNjuwHjnLjVDQKFEI/gKKr43qOp/Kzd&#10;adr7Lzzad/OCT/cYIB9zGF97NMAd+vAbnxW5yYC86IPc2TbbKE/XlizJmqz0oUMLOphLJ/zMdTKE&#10;ieymXXIVmM3NPrQr3srj/TYXPdKRT+faycFHW8yJJeJUc7IP9BinhVu7LSrgsB0LT9f1wS/fhzuK&#10;Guhgh9rDWTxVqHAeL+RBRjBFn4ohFUTgRXSKh+YyN370c5gT3XyAjyRLY8LlbpDg0/gW/MZHB37M&#10;g7ZeMaB9BWU84Fs/bcR2PtHaqGKYnAKuySlcF5e9K0R+gVbx3wtaxXn6ajc0fKFvu0AVNCqCwBF8&#10;WCO5mYMecUAfukZHeQGZkqO4yC/d4DGXOCaewEXn6aVFNR5f9Ipf2vovNj/90E3Lo48+uvUyeTEI&#10;3b07w5quAlJrTjaDbryxfZjMBsRIu0na9QRn0BzddtgqxDxn/+Zf6Dq+7943Lf/zz/73WK+94Krz&#10;t/4l8TcfvmC56eih8eQBOdMn2aCPrtBs/UIG6KV3fPeODzqnJ/TyZXJ0gxjdbOAZN5w15rno+F1D&#10;zuSPzzYA6McGFb9cZyswje+yB3kP/sVBuuQH8FQ/NtI/MWFrxmG/xiFn9kme7Lv18t4brhr0fM2x&#10;i0ZhRL7mSNf6dR6t7RDpkfBe7DoXOJzvd5+1871x+MhccKktv+uadvyknStrbN72B1B7W7a7uKra&#10;dpk42voPqCWFkpPukAmGDgudFnwCnuAI+ACnpAGQlLQwNN/1B9BV/vSVQDGctj4D0+5WtAvFeQbc&#10;YxOAXOCTjAFc5yi6O0vaUh6jYyyMqzsQxqZw5ziBhIRDMBp9jdGdYsYKBICF8RkF4yZoiu/tvhbs&#10;nIDhopuCGLOqaoWDChQW+y1a5qLJXISYr1U0ML6x6j/3dVQEcR3oWUBUzKjY0C6Qii61b7fHXIyp&#10;eBENFTIqdLjenBU1ajfPNZ8zVtcae1188emY+XV+LpQoSAFxgOVoYcip6a2ChIBKZ+xAcGIXVfLZ&#10;TOfpXYAQlHs8RgLLzgA423YNwLJfIDcXItolwb7ZsWCvj7H4j8Sou0mSRECGDklCu0t6N4mx0CLQ&#10;8y/Xe+yErzjH/wQP40vq8iH+gibX0Dh/ClD6AcjuBEugzGsxxuclUyVc+CeH7ghLwNvB0fPPFVTx&#10;LsihAQgbn9wkyRVHS6J9djdRe/3DGWP2XHcFk97nQu7awww8VuzRT1KIpook9e/FtPiEYXRgQWbM&#10;nu3WHu3GJXv00WHbci0k2JEgKcjAE4tIiYckjI1oJ3DDBgtxC25YAEvgjPM+AbYgYWFuAS+gr3F5&#10;p38Wb/CnRb47HmiDP/zFQqdAa9GvLayTbPRfdeCc73wezTBSYiEZ4U+CPlwUuCss++6cBRs/7K6I&#10;ec2FFvKB+ebVpnePVODpDjV6unOBfvKCtXyfDxhXAYXfo1+CzWcFP4UYvPcMs7s3cASdbSXmQ+ID&#10;v20BZVy2ye8lkoKlWMKeJHb0ROcSNIs6iUOFKDrDJ/zAE9xol1ZFCjwZgy2xK1hQMaHFgIMNs1P2&#10;6Jo2FrRimrHQLIntkSU2zgfMSwbmbKcafzIG/dOBhAWPrkswxS5ygWH64VtihkZ4gkZjsgdzwwz+&#10;aWFSYQY9+BPrHe0U04Y8nINHLdBgHFlXODYGXaZjCZd4XO5gHnz0eCD9lKTTRzsTxG90SNbbWWD+&#10;HpHAF5l0t1WfbpQYnz2Qvzl9N5652+5PXuzAnOxN2zm5lyvQO3tixxVTYCYe6d919se24Yn/gEKm&#10;5ke7udGPR3NW6Kj4Ql5sB66aAy940x/eO3pZX8Un2Ko9OcA6dLnOFrWRv9GNtuZkZ76zjWRJl76T&#10;Oz7KyWCssdst0k4o/PW9wiM5GJvM4LWE23W2YDz0kTueyIJ8+Bq+2SEbIX/8op//tbityMauzWEM&#10;su5OKX21Aw3dxiQXNs3uHOypG290C4fQSgfoMi8bMCZZ4ElbNBqnoiP9oGONy7v5E08VNdgHnfGn&#10;cgJzmTu90idZKdAqdBTj4Ic+YplYh2Z6FPPF7d4747MijHioKCO+i3PFO7pzsE+6qRiFlgok5Ipv&#10;4/BzemfH8B3GoJn8epySH7Tjgh8aHx/wD7/44oMwq/dmiUXGoGO80Jvz8F7sMQf80Zfv07nYah44&#10;Ybx2HrE99tCOEzaMBnjmwFPX+YLv+hu3m6Rk4Dxb40/8wzWygM1sxbhhB160g8d4Zj/ZKnm4zn/Z&#10;tT5d08d5/dgm+3Wdz3WDAb6TM5kYS6wja+fbkQJ72XgFGDFbGxgH49Fjbm3mGyHirAVrPm7xa+eB&#10;3Q89LtTjD8Y1Tzs38w/XvM9Dvk4X7IidVAw1j7wer/AB1hvXI/RyeW3CHXHKfPTuJg67aKcUvRjr&#10;ox//w+WZhy8ai/On3njm8rqLLxq5j3WFvKBiAV3TmRuqdo5YoxmHL7BzxRm8VqxlI+yH/I3z53/+&#10;56PYwfbELDaCJjfG5S4vuHzP8sR3bIojX3/4dcvNxzbvKDnw/uPLqYc3j6Y878JXDrrsGuEb8Ibf&#10;4Ulcl4vIueQb5mH/7JNveXxI8QZtzS8PsuZRNPipY28Zc/gXysVLa6VPf/rTw3bMA1+tldwsI1c2&#10;D1db//hEA7rlr/xUbs5O5HV2j7UWRiO7gdfskP/xcfI2/xk3v2nQ813vunKs5+iEvtpcoMhhbd17&#10;/yp4VCRpV4jPdnJVNKkPf5h3m5CDdnPBpCIKvfqNZr97/K+519i87Q8o95ykKrWCiV0mCiYSN8AM&#10;UC1WBKnuyAI6xifAU4BgIwkLdAmZ40hUShB61MF1IAnUHd2FcrQVqkoYIzYOY+oco2JAzvtdhZlD&#10;Ah2KLRgyOMrzWWLiMC7AovhAgxEBBA7JEICB6xUEADIjYayMgpBdq2pFwQydsxufIgCGrWu2cc8F&#10;kYoF6wJBhY+KJcZnoNo4X4GjQobdKhUcalPxw8FZGrOCyVys6Fq/47U20RSd63miMbpq75r55oKJ&#10;8xVN5k+HNn433kxXxZ76qGgCNYsw/OlTpR9w04Okqi3UDiDgOrsB2uwQULGFqu+CT8lYSYgFFNti&#10;rxIIY0r2LAr8Zq+SEslKhcAKEnyBrwgG/MvC3WKdn3Snhu33Po3uKOnDpoEQGgFjj8v4NJe59UUH&#10;OtvhxSf5G3r5E1q1d61FiQCgb8WN7jb1GJ6kmg/i3dgSbG0qpKLDOYkeerWR6KE7GRifn8MHfslX&#10;yaNEUwJYUt0OtQpL6JAImosePCqYXOCM9ngzhrlm+SbHEsmez5ZEtpuuu3D69AiPw/jkhPd2lpCF&#10;pEvigg+JhWSDvQgQsEJyU9LNhvi9JAL+dPcGrkhWtC2Zh1USQVi6xuWd/rFnOGVsRQvYY3z4I6B4&#10;dligRQPsEtRhmnl7NwBc5TdwRhDjuwIsX5eIwUJtJakKFnzObwFJEmZOPijRFXjx2EIDTjovqYDD&#10;xhO4BS5BU+Iytm5ec82wd9hKB3BdHwUpSTG75cfdCZagkz+euouPJ9gBI8hdW/PgrXglIfCbfOhQ&#10;4con/bBHY5tHTGMHcKOFI78SbLUVLyTTeIJHdMAO2Tw8wQvdwAJ06U8e7cI0rvjDJ7orG4aYF0ah&#10;gf+zKd/5EPr4MVoc3Z22IBDf2DCbbms82slG/DQnbIR9xoBR4iJbRL+Fht/wAa1svV1CcARuxYPx&#10;0Y2/bkw4p8AKD32aAw2uw1Q0kEU7Q1rEkUFJcztF+R+7RIP5+bnx0NAOBfqlR7JjJ3TCVvidMemT&#10;ncJS86ODvoyPDnywN/rUD+/8me1ox67Qj7d2kLE5fgsLWozTkfPG9Ft/dgnj9WsnBz2lO/TrVx+2&#10;5JMMyAfveEMDmZAtm6B/9lEBir7RwrZhXI8rkqtz7VogG59kWbGqAiE68cTntEEXfzFfiyty77+2&#10;0A1b056s+Q+Zas8+WlDjOVvWznd9XJ+L0Ggwn/PsnCzpBP38qUcHit0tdOWB/JkdkSd8aiHhwJ+8&#10;QBs86kuvxkaztnyATNu5Qz7sCn1iREUtdOLRZ0Um/khWZL7G5d38ycHJVf5Nh3zNJ3tBH97ER/Gw&#10;XV8eD/SSV+fEND7PxnsUsJhLDnytm5u9OLbHdmAOfZK/NmRGRnh0jcz5RO8Xoj/XyQht9KMtmwrT&#10;LYD4LdnQOzyELy2C2LU4Trbk2Y49saTFlLH05QvmoB9+yBZhEluCM/iwmGvXAV1X/Krggw7Y1zqA&#10;b9GvdvjTp13lFUz4HZpgBnzRvxjIfmClPvyWzehHRtq0rmBj/M68LSid1841+WiPuDgPJxzFwW6Y&#10;mbsbAuY397wDRuwnc/GS/MRcc7lWP4tIRRDfjRf2oLsijPzBOoa+ydk8cFU+AQfEafmBcdqFQ57k&#10;IU8X5/FUfk1fxurOvvMwC35bqPtzg0Nb+RzMZivmkBfIVfBBj3wcTR6z9/J1tLE/+qWvH73vmrEw&#10;/+qjFy57r97stINleGVPCg1slM2zDTmNm63WFHRAHsbi12gwv5vd5kGv+c1jHIUg/fkl22d3dE4+&#10;+u07fmx5ysFN0UTx5MDDvzV2yNxx9O7lh/Zu7J2OYZNFuzyLb9AHH0WD8+iucIRXdk+W1nzkZww+&#10;oh9MZEf7//OHxrzffvcbtp7aIHvFLutV8iTHNg/og2aFIr/5EeyWO9JNj16jgT2yU3jcExXshv7o&#10;tmKnedgB2f/w4TcPel5wdPNYW2tVPLCjHq9pF8j8SE07SWBB7zCpCFLho10i2unjfNfwzX5d95vM&#10;tOErFVcqmuivzRqbt/0Bm7a/q3DbmtvCqDvOFhbaWTw4uhPL8AQuRkOgDKtiSEEfIDFE4M2wgE+V&#10;ZYYBuAC8vpImwTMg6+5QO0z8VrktGa7yVuXXb5/d3WVMbX8DPPoGXBwd2OmrPaBzELAkmvAYlXYA&#10;CJgbQyCgcMoDNIoslA+YGAxlOG9Myuf07oIyPndWKxrMRY8KEu28qBAB/Nq61PUKKF1rgbAuZCjQ&#10;MOh2ZFR48ImOzrVLpH7zS18737XmqTDiNzqiv7Zdr8jRNd/ngk/8x5vvaNa26xVcKppYnDjIla6A&#10;DlChU6DOAegNyFoo0B/nBXZ0xx5KfDg/BwQg7BJodkfGolpxo8W/xIO9S6okoRX4XPe7RN68AZXv&#10;7bzo8ba207NNgNsdHz6ojSSNT6EV4GiLjvpKENBYUVKypcggceY/2jv4I5pLqvVBO+BFm8VOjwNY&#10;dCk2OCRfxuGz+EOP+eMBnWgwp/bocs1RQYYs2gFjHrQ6j6+CnzYl/tqZq0dlzFOxtqIMOkqM2t2D&#10;zjBJG3jVzpL53xCjU8GHrPAnYWyHicS0F+gatzv24ZlkWMLMPmAQe+uOv0QCTggYggp9lsC0RVaC&#10;4xywhiEwBh7pE/6R0RqXd/onSMMeNMEFxRFBAW1sqC2H/ModA7gFs9g6fCoxRRs/hA3aw9HuEkqM&#10;YK42+JYswLcCb4URviQBgz3okFyjA32NK7hLMNtR0lZfeO03mfHL7oyRI9xGr1iAJ3PjQXA2Zncs&#10;4bMxJEYSbPokXwmray2QuzvZs7RigOtiCVmgFx/6mUNgxxsetedf6Q4/5q+QwA7QDgMU7pyXIIt/&#10;/I2dibHwiOy64yPhYAcWuniBKRZGfMMCWD90tiDkxzBPH4skmCbR9GkxxdbJQTLbDQU2TI/mhEvm&#10;JFf0dxMBLXgnhxYVcIgdGENbeqDbsEQiZUz+zMf1Z998zhjO0wXZ0D2f9G9QvXuB75ElveMNPxW4&#10;9eHvZEmOzsEP5+jGHNrwux6ZMjc5Gde8YrI4j9aKVOw42XVn3Lj46q4mPksOW0Dpy260QSM/cJ6c&#10;2bt59GM/+MSXfEM/cjauvmSsLV2jC95UYKJzsuwOOJs0ljZkYBx0O4c+NoV2usQvbK2Q47zrZASz&#10;YS1bcPBvC2K2Q2fmIhN88Tfjkyv7ltPACbZA1/pWuNOe/NgHGtHGltCNPzmgxSG6xQQ6o2uf6DE3&#10;Gs3DNtGRj6NfzAtTtSMDeR7e5STwQVzWHu6RQUXPFo1kTM/lj9k5GZNNW++14SPGZP/mxxd5kS9b&#10;Fx/IFz/mcY7M17i8mz/5huKH+MXv0dQLy3sRuu/a0VeP/YqRYlvxlg2hBQ/44zdyF9/x5zc76OYC&#10;vvGBb3qrwEBvZOo63tmzHEu7Cko+8V9spz96FRPINzxjI+bmHxYmbAf94jU5tnCDkRUqjV/hrWIB&#10;TIWh8JB88EKf2RoZuMae+B2/hO/dLGBTdCouGIfe+Ag7EZO1MzebgEPtRIk2fBnPwafJQgxzsCl9&#10;zUEGPv3GWwUUGIGHdqroL1YVV9gzOdFHN3fxLb+wWGST5u1Gi/HgmCKJnF0+XEHFIliB0YJTTHcN&#10;HRVKHWikUzk0HIOf9NPuPzTJFfh++TEclGPYZVDcRTOccE2O3gvZyYG/0oUY6jETvLAt5/Hgdzdo&#10;LV6NJeeiWwtYf3ZzsF85HpsTiz1+b82FRzL9hxecMRbl/hvLB/7sv46XstOL4oixym3omPwc0U03&#10;8g+HsfSBY/RiBwie2DLMYdfawBprROuU4qlclNzs2jD/9fv3Ld94wxf+9bAdH3IH/ciOnfFNeKqY&#10;4c91mMg+zUHvdCKGswXjV4zGkycX6AhtxfP3feRDyxPv27xP5Q1Xb/4rnoON0rGnIORi3axlj2RM&#10;P9ZPYjya4C1bIh+4Sh94Nzfa2ZSbcWhmG+ZgT/JDdq2f+TyKg5ZfuXbzHhzrPDfc5K3yzx69afeH&#10;w3fnfMc/O6EP59s9YuyKJRVY+g85vkdzO6EqiMy7TthcR7JeY/O2PwDbIsIdhAomfVpUBNKMyacD&#10;ODMSBtmze64DSQejA6iM3MFACZoyBDB9GQYD8R3gS64403znRmLRThRACkx6rs+17lJUBW4HCIVV&#10;7WTozgNHhgf0AJox9AP26GJEFG5RT5FAA9C0ONAX0FG0Nq4BG20Zl/YSfwpg0FVoLfAZJGfimBYv&#10;FSsY0LroMO/GAIZAai5IVDCpoOHTdTsuVEDtvjAnR3Qo1qggVkCpKNM8/W48Y1Wo8D36fKJnfgQn&#10;OiuS1L8dJq5VVex6BZC5cFS/uajUjpIKSBzbYoycBSMOSF9k7rugwsnomw1mb1X26a6g7xpQMJbv&#10;bNGCR4LSiwglF+y4bcWCMmDyHdgAd0DOZv0uQWWr7B2Q8p2KJt19LRibT2Lfy0zbKcKm0dsd6u4i&#10;dwfR/Ggyv349x88X+Q7/kqjwx4olLbLQhk58KTqgTyJmDp/G4rf8DzZULOm5aefQ1I4XB5r9dp4c&#10;JOJk1Q4TB/9Gn7nnxVXy7a5071LpHSTGTxdkXVJIBujHX4/YSDgVfd2pg1/9V52Kvsbuuf5ebK3w&#10;gzeHcWfaYRMdtVOOXtr6x+4ALFtlP3CmBKsdaEBYgYV9FgAEJX0Fa/STi/HXuLzTP4FLcihYKT6Y&#10;B8YISBINduQczLKVEw/uJEli+GS7IyRefAv9cJXOJDuwUdBxXoKiX7tYJFdts3YOLktKJQUlWvAP&#10;Tko6zW0c8rC9FvbyYziBRm3wAj9bpJM7mQlw5oDRcBxNzvdYkLkkD3DA9QI3HdEXnMYXLJc40ZH5&#10;0YseMnAYD16IH+aUjIgv6KNrfEu2jQNL2EMFeW3ZEdtStOCzZGgssQMW+c3u+CL/Zb/d/S0G8gm2&#10;55Nfa2MscbbFrLnR0J1e540PWyzK+RS6YYhEB236kbcxyZm8+KTz9Mz22/5MFz3a5hz+jCvOsw00&#10;8zn9zdOCHx1kT0YWdWhzDS/tyIERbAEWuWZsuABDPGZgHAsbc8McmMz/YRJfcQ19kjuLRnT3OC2+&#10;8MNvtWOj9NzuVPqmL33LV+iUDcgX4Kc2xjFXMUN/+QgsR5c56B6/sMwc5oIDcg3+jc9strv0+uEd&#10;L2zBwkE7+iaf7iaitbwITWglr5Jm8u0ONxtwnp74PHnQDfrJFu0Wv2zCuBWF6E3bdmOUEJMdvdI1&#10;+eOJT7Yg5jvyMHSGe/jnd/iB6+wJvc2Fb/OF/XRjTgWSCkv4Eof0I396QJsigjEd2aEx6U3MJ2t9&#10;+E4L0YqnFXcsbNDoMDf9kxn9kYnz5MUOy/cqluAJnXTAd8xBznwWLfhZ4/Ju/ryHRAHRC1vbIVTc&#10;I/9TTz11xDaFAvOjg21o12NzeOcj+vutHd/QFpbiHwbAEuf5mbiJL7LgB/hni8YlB/p1rsep8Mk2&#10;tHGeXPl1heJ2bpAZffo01rybqJzD2PIv2M+P2F5FRZ98SHySy8o52UM5AjrENbFPTou3ilnaoAXG&#10;wzf+x/b0YSPoZkfFXZhp4c+P/GbzbEcMwIN5YCqZljeiFaZ3M4A94Ccs5CftHmCfxkcTmyEH9IpH&#10;4jCshYlhlLbFWUdFDPSJhTDEdfHdOkCcNQd6jMtP5ec9nmsdgl52XiHFesXYYjP6K4KzeRiKL7mK&#10;OfDQThKy7HEffemt3MB1tPjzslFt4Q2Zu04e9GFMNLEnNkwu8g5/xmZP8kmywDvdy6PEFHKGEfzS&#10;WB6p2ff+B7feD/KDb9jsMGUzFsj0QN50F15aU1hjOM+W2KYbDd63Qp7m0J6sYTY+5QEW4PCC3aDb&#10;ebtw0Ud3xkEXuyVD9MmDnnfXZoeF4zv3n7/8yX//b+ORo240sSn5C7n0SgG4JWag0XjGURyhW3YM&#10;s+mM7Vsfac8uycx433r7pmBy3cfeN/qSNZyiE7KxjqJ3PMJs5x18Rnu0sDP2ap7WkvjiG/yBXdA9&#10;PoyFNjqC2eIB+dz1/l8fdJx8z/nDBlyX91lHtlOp/1DTLqSKIu00MUdPcPiu4OF3O08qgLjeYzWO&#10;2jnarTKPV2HFOPq2m2WNzdv+AIwkz+JCwQRoA1NbBIG0AGZR0aKobffAHMgCXAewAM7AiCEAUQDN&#10;kCiSIbZ1j9EDXUZMKVW0jWEsoOMTgAU02gLSqsocnFEZu+DOcHpch5MDPfN214SBABbAUOLut4Bh&#10;jpIpiqzqytFL5CUknImRUCgDYCwSd3wxYMbm0/XuSlWkAJAc1guCVGEZrkKGz3Z3tANDO4WFChUV&#10;LeZCgt8Awm9VV4/+MEjGzwnRhRftgERzaQtQ280xF04qvkRDBZPoms9HS/Q45h0oxpwfpYmnvlcs&#10;mnmtUNP1CibGQTcZlnzikxM76AIQ0wf7Yw90T++CHlsAQHTNtgQZDpO9sEcJh2AOSCVpbJiNW9gA&#10;Kecl7yWy7cRgNz4FbIlGAM0fSnz0lcQAL7aJPj7VYzD8zNgCRnaujSTJGL03pIKFRJIvWpQ4p5/2&#10;fMw8FRMqlujTbgbX8YRfiXVzm8d8fEFSWSHCOTyQSYs4mNDuE4UIdPS4zLyjhQydk1BIls1bIOW3&#10;ju4atRW5HTcSO3O0O2QuaBjbWGRIZ+RokapQAsc8Vui38xY4eDQ2fvyeXwbraKdKj1qRE1uhV/ZC&#10;xwKwoAsX2A576z0dEoZ2DbA7AQMGsC/nFRUkLOyQ7dExPioirXF5p3/5A51J9Pl/2xP5i8RIQmZh&#10;w/fHts39+8cdGlgHJ/TXHi/8RR9FVjzwMXcEJFHawJSCnwRNQIWV5pQkVMgQNCW/AqMACMclFJJ3&#10;QVlRRxsYKXhJWLTlN3CdnJ0nT5jqro0gKHHkQxJdtHaHUBsJl2toEgAVTyRjAutcsBAzyA1PvicH&#10;eqG7FiEwzCds0K678C22YDv8InP00iVfFjeLXezIeOKi33QxFyvF1HZR8F3+ouCnPZ2KtXzRb+1h&#10;DrmSA9vEbwuXisSuGcscfA/vdNaihS1Lbi1YeryPf/IP1+BTd+6d1x99fNQ8zpEJWsiHjfsM4/AA&#10;L3yv8KMt/0Uj+mE6+eknruINvb2cuTnIUX9HcbrdbMbkr9q5xg/ZGPvrblk7DchIP1jPztkCW6u4&#10;qU2PH3V3nl7QyGecp4MWXnAPbWQIV8N1GMeWnIeD5ItH19g6LJC8krXf6KQr2CPxZmPmQBdbpE9Y&#10;gX/0aCv2oJVvdKcQlitS8Fl09fgijEFvhT98G5dszGFccaW8xjk6Il/XjENmaCMT4xlLzJU4l6Sz&#10;a3ggx6J3tsaG/Cbn5iQ3YxvLPGTHd+jJNbqv0MdOjE/P2mpDH+WDeIe7dNuuTPSnK8l9BS+0GYvs&#10;s1t8uBZ+0hW60Oy6Mbrb7ze7FmPxypfxaUx0rnF5N392l/iXwGIXf2fTYiBb8tt/wJGX+44G+CJf&#10;V7yruMU3e5dYu9j81xx+RRd0iwfjyu/FSO3pwjwV5videNyONNhTEdd5tsQmxUK42aKUTMjddfIS&#10;D9gIW25HqXhN/vq7Bu8V6vk/uVZoE3PgtwUkG0KDOC9esw+2oY88HvbALDrr8bZ2zaGvohg6xYN2&#10;fPLXdoT53a46/sl3LVzFB7jAjmCLuZxHW4+isjfy52tspcdjxSK+zbbFPP35u+vwprvkxjSGNvJU&#10;sbRCBrrIqhu65tPPuPQZb9oZ13itIcxvbG3oBuaJ62jXn2zaIWJusuQH5sCza/IJerSGMJ44WlGY&#10;Xuww+OxnPzt0SLbdzSc3fdHoEw90q01/+sv32DT6xFALWX3pin+LB3Qt//CHDr7O1vntex7+4PK0&#10;d75+LMq//9bN47ra0yPbsdtFriEGiUd81XrCe1IskvHOtvQje23lSGQMg9g7PJZ3yFfkMXSsT3bi&#10;cJ4ts8lyc3K0Q8VNqn/x5vOWrzx8zqDzm+65aLn9oc2/eRaDyZzN4st3xRRrQ3rjK+aimwoZPQ6M&#10;RzKgDzy5UQ7jzN2Om2cdv2L5wEc2u2C0RXM3hsjamspnuUS7bRRHtOkGExtgs+aWN3UzDJ7ACDbV&#10;zToyIEu5rxfvouPH7t68aJlt0KHcs/+QM+8iIUfj49WnfJNNOd9jNNq1W6TCSIUTvytu6cdX+13h&#10;RI5aMaZdKz4rnqyxedsfowTQ7sLaxg5MgW0LCguNtsOXMAFFiuEEnB0YMPAAvTvZjAAIUzoQoxTO&#10;CYyda1cIgxX0M1BGX8AyBsU5GBZDBtAARH/OoK/xK4AwauMKqCXWDAYtznMUAJnCAIBDcYSQKadC&#10;CGDRxziMgSEzVkp2LYPSVvWOUVM20HIOsHIAibt2gKeCACdT8HBNMUPBoIID4PO9QkaP48zv96gt&#10;Y7WDxVyCFl2QF/4DPkmc6/hVSdVH5dC8HERBpcJJO0uax/cemZmLJV2vMNKulQos8y6aiiLtIOmo&#10;QDI/OjQXYOpnAedZO45HNwDJoo2MK2xxihJINkBXVd2r8gNNgEz2dM1+BWuJoaTTwc75BXv0KaEA&#10;7q6xcb9dY+dske1Inio2OC8B7n0//Eugl8gKbuxd0tb7Ohw9316C2UJBoqBgYKHPByV1ju5Odw5N&#10;+NCvu4bo6TtfkvhIjAR3NDWuT/NItCyeyIisJOiS6V7AKOlp14XEqyKE7+ZpF4n52iKLLvowrt/m&#10;1k4wMFbbGdFDvrCGPIxp7Ha2tLPH2OgyDjrIWR/41ftOHL2Hqf/8gzeyMlYvhlWQwUM76MxFJzOG&#10;oZO+KrDCALbHD4ExW5IISaq0YZ8Chu9hBOyQqLFNNqk9XeCD3Mhljcs7/ZMY8GvBTNLBXywsYI0d&#10;Z74LQBImvtDzxoIEmp3XDybAHH6EPnTjRYDpbhV/NQZemlNSJOHRXpDljzAGXWQDewR4AZcPS+K6&#10;KwCj6MTCBWaKC2gyr0SADAV5QY2/mltQhif44/fmQEMFEL/7r1kWWfQHL9ArRnQ3VFt+2y4f8Ygc&#10;0CWZ5oP4oK9wQl86xQta2AFdo1F84Xv8Fz/kXsFT4Y5t+i3RED9cR5+FED/uLj2f4JPsDx3sQ9yS&#10;dLrGPi1AxLSKONoaAx/m044czOOaQ0wl3+6sVhRwjYzgWHeYWxS3Pdr8cM81/MJT+jG3+Gweti02&#10;0ye+yFN7MZ//wEeLPOfYvvnNiz/fYR098hX88Xc6iHe2gi80NUeLEPrVNgwnSwk5bMEL3syjEEUH&#10;7BQf7UBFG19nm+KG+ciePrQV082PV7GaP4kH+BXn0MzGyQAe0Q27Ny+548+ix0JEsmYuPIjV5ExG&#10;8Af9dGo8eNni1BhkBvsc+jrfDal2PtIfvehHVsa0MO7dOnRNzuhmC9r3HidyoacKqeSKB7Sbv0UP&#10;rKJbegnbXeOr5CNvww+7YeP8gk+YC79+sxe2Y2yfeCU3umWfFSHImFxhAvmxD3qja/pHoznbKeAa&#10;WsQS8xufz9MD3GYXLYTo3sJUf/O2e0BeaO5eZi5vgHN8HW/akjc/a6cLeta4vJs/8Y4OxLveQ+Jg&#10;l3QojsEQ8qB/Oj3llFNGTINl2b5r5Md/6JVM2Uj2yJ7FVbERjrSzc71DpF0W5MEm9Kuo6hwMg9Hw&#10;kZ/xGTbC7uiCjp2Hk86jU2w1Dz3J2+TpfMp19kKO5tE3LKQ7Rz7Cpp2nd3qBzWKymNNORv3pmM3h&#10;WQFCDLNAs/Dq5qa5zeN7xXL+z4b4PFvz28G2jSXuGS+cSPZ4Jie+11hiHJrEmXZBo7mCtHautSNe&#10;DPUdPXANn3igB+3Zr/b68SvX2XXFEnOJX+KuxR8f1g8/aBHbO8/2zVHhq3UPfZafdiNC3JVHkJ95&#10;6A/OicPWD97zAROtCcRkdPEvfFhbyB0qgOgrdmiPTvbhGhugW3KwVvKeEvbFv+ALfJc76EcGxnnJ&#10;y1+2nHbrq8aC/NkPXj2KI2TAptk93q1rjIduPLEjn2RAHooM1nowgB/gS8HADW06LlaRM1rlHdZN&#10;ZEHXbJKOrF38kQE7Zufsg4y6YXzVkQPLaYc2L319wpHXLAeO3zf6eESGf+IfzeiyDioHYi/80gGD&#10;FKncGMdDeQvM9jJaumJHe153/vLUuza7Wn7qltdvPUbFpmE2HMcPmSlG0TX8MyYdsgeyFPf8holw&#10;Ws5D59Zh9AYn4HI7R8wvTxyPhr/3nRtej7122X9ssyubrI2JXp/t6vDJRn2yj3aeyO/kW2Jmu0R8&#10;tmvYp/bG0L8dT7VrN0k7SnzKE5u3IkrFErnfGpu3/TEuSWO7TICpxMKio/9MAfBKKnwGEoQPeDge&#10;hbZdXrvuIFMogyRwRsEoCVl7jsJYBCJgXLAU6BiefiV43TUwlwIG8BH0tQOqEh9GWrWYEXAs4+nD&#10;GdHKCBkVOiTRlF1CABCBBgMH6AzYgoJgAZb2DInhVeXVn6NY3DNKICGhkkgFkhJ4jlHVnWIUa4CG&#10;8QRkCb6+PRqDBv0qHMxFkoomFRYUS1RGBQo6ETgFOIDuwHdADUABELoZEcNl6ObyyBAHardHO0Xw&#10;UnHGfD1SVAGna+gBEPNukXiZiyN49Ns1v9tJ0rtVmq+x9AeY5gIa3e1m+By/SiGe2AY7oBsOBdy0&#10;da7ElmNxQgGqYokEQmGADQN8oFfhpMKFxLNFPz+QVAvQvvMj14zHByRbFUp8l2Sxe+0BsfYW8i3a&#10;LUgEG/bJH+hRf0mU5KldG8bTV/JkEdCOCD7AT9Cgres9kiO57M6kNtq3o2TeJSIZ5Ef5lYAlkWsH&#10;jHnJpS3DziuqWuDhD83GJjeH+fACA9BFjhVJYAP/JrsKJuigB8mq8dNJxQ706YvvijDa9AgPWnxv&#10;pwnZShxhmES0965oqx2ezVNy3OOG5GYu9JIBTJEAsBeJk0+2qPgp8WBX/JzuelxMe/0EXgsldqdN&#10;BV1yNA850esal3f6B5eMK4mtECjYtLsOtvXv5WAg3OIveOAHsIrf9Iy5c929hlWCm/PmKeGEn7AY&#10;dhtTf/KQWLjud3fZ0QPryEoyAEvhouAsuOoPk1z3HQbCArLLZ/FgPjGgu1htqWRjbNscPV6HF9fR&#10;1zZjuECXxnGdHtmmhIeOxCc8wgWYLH706Bxsc57v4ElCQNfkZAw0wFi4ig/+Q7dsnR+xPTjCb2AD&#10;G2YP9NUjYnjjJ/wvDMe3uCjJM7427RqBJZI5c+GJn/An2FRBRVzhZ+jGD58xBqzwXTtyluyIT2Ti&#10;HH7YtXiiXXdwjdPuzwqdPru54bv5yYW8xHGLO/jFh/0nEHiivz5wySN0/LBCMJ/zmw8rfsBTNiWO&#10;6Wsc/oovNoSfbqp0Q4fOunuI9j7Jm/+xP/KRAMIt+KU9PG+hpZ2FGbvxvUWdhItv+S23kIwblz2w&#10;PTT4dBgf7d1lZw/kh3b+F43OkWV358mNDGA3+bNbOsGb3+ESeeOLrtiYAw9kQm4wxjk2ZHw2AmfZ&#10;lXn4F/7ZER7oA053Y4mc6JJ80ag9nvuNFjSwJ+OxXd/ZpoWeNsbET8V28vKJfn7H59CLBjjgky5L&#10;yM0pLjrHxhxsgf/wNTjj02FecnKgv2K1+WFTL4aXv9IXHGg3DRoc2pmPfYovsMUCWM5GX+W2dKqd&#10;uR5LwdufGMVv2E43Iti+77CBzspRxCl+wAcqiNBHu7tgBUxAO38lPwd7p1d2Jbdvd4pxK5i4jhe6&#10;Ihd2Rr/l4w5yoVexBXawP/LUji2zA3Ixd4/DV3xkp+Xe5iufZwdwlW2gnW040CxWlSebMx8VX8UC&#10;xRDX0MH20NiOr+6o89d0h350sQsHu3INPsIN4ziP1ooqfpNhvmYe4/Mjn+2wgRMwV7yMrmKho52e&#10;xkKTtg44wR7b5ZavkQvbk/OK8fonc3ImA7kwrHW0ODRvi15rDtfEYcUe9i8moksbaxq2LXaRV/aC&#10;XjFdTq4/3ySLdsv2Lg48629NYC4yo1u8+C2XF5vpEc1w0KGfXaWKFngWL/kS+hUs5P3iNj8nD76p&#10;j4KBIs33HLhwLMifdOBVy1tv3z/OWTNoXyFfP3wpctihiic2zU/4vkd6FBrQCpPQzl7IxjoQ3fCb&#10;XaON3Lzw1a4a9mqOHldURLDWwDO50BX8YsOKMOba/45Dy9e/5d8uT7vyjKFPax1FIP3RiT92iA54&#10;RjbkZw4+ys7I2c4V9sUOjNOOHvo2lwLXi67b/ItjL529+/3vHnzSGz7wyo70g5H4tZbyaS784k9h&#10;Bo30w397ZIffsUm22w0xsmEn5PDwH/z+8uz7N48i/cS91wyZKILI99qR61yP3lSsKK9rB4hzHWRU&#10;W9/1Jed2lvA5/LcDRXFGfjj7RYUW58Rx7fBC1677vcbmbX+CKJAEyv13CUmOozuzgLltZwwbGAMl&#10;gAewCyKMsS2g2msniAEZBu88BTtHKRVHHEDX+MYUjAR5bfQRmLtrYl7GKKE3tzaCI+cwD0UC1gAa&#10;uFWxdZifg+jDIYEO0GsrUYm+8RkvUPHbJ4Ean+D1BWYcrMDNABkFY2aA5sOj85xWMYLhKG4wbMal&#10;GAC0LExs3+JAFUIUFQCWcz3W0w6OihmcQ8EEHeQtANJpd83po4UCeQlIAFEyCDzx2bZj4wMk9M27&#10;QyqGtNujd6GgL1oq4NS24kqFHuDrt/PGbDdJxZN2ocRj47RrRbW4/2JEBz2G4zfn4Rwlt21r5NwO&#10;4MDGOD6n5yz60btkiawUQ8iOrLr7zx7JlM2TZbs1nDMeGQoOrmmvr8RUsiOp4VMOixxjSmbYdo+0&#10;9WiIRbsEJZtj64KKRD4ftIBvN5hD4oReSRbbB1rRzQ+dl0SVEBsT6LrOn3sMpceM0Is+ICwQtCBC&#10;q4Su9sat2FLhwfcKH+g0piP/J6vubqLBZ3e+/XZoL4kjS/Lre0UTOkB7RZMWDmTTLh2y7IWvFmLo&#10;JmcHeRm3l8gqBhtb/94PUxHKPGiDYXCJv8Ac/sLn+Xo7DWANuUkGJD0Ch++SHckgfKFTY0g4fNIF&#10;eWdzeFrj8k7/2LGgp/ApUUAPfxF0u5sE2wQS2CPI0LEkzd0XRQxjaAOz4A0c5FtwSXDTll8JKviT&#10;NJEBn6MH7fkw3FPYFIDQwVdgIP8kP3bFR+Ep34EzisxkKTkhW36NTos1wVgikc6ND6dgeBjdwt5v&#10;7enCebiPVokSmswr4WCLrqNfMkNnsAm+d8eT3sgIhpRAkY8xyQK9+mpnLBiADvIUC9iZ9xKwX8k4&#10;/IFZ/NDNCO8k4MP6szOYgE/XYYjFBr9Dj3HZ41Oe8pSBCewRbnQdT8617V0sZ1t8gczMX7I+2x+/&#10;1JcuHejDE/mIEfjXxwJDP3SgC06RUbvUyITdtcXf/PzIIoNfo6WdInKACtL6oU8b+iUzPigHqWij&#10;aAKbxfiKDnDGOOiHR3wcvZIgNoVftMIpyV/vysEbnvAiBuS3ZCEOsCn2Kck1Hj3LE9BnDmOQo7Z4&#10;N0+LGLbHP8jH3OKP+eBACTeZ6YP3diKSi5hkvvCSPfSoSnmUuN0OiIr+FdbMR49hODs1Jt9jl3hk&#10;++RPT+hvPDLEs9xAP3o48cQTB41sVr7lMBZa4RhfI0e2x7/MAatbDKNFO4dxFKvJFD9stgU93trV&#10;wvfYA/7wZQx0dQfXnD61x4OcigzCZLLEI3os0MkINuHBXHyULrQp5tO//nhpFwW9Og8T0I8W7Y2B&#10;T7pAB12THX2TKzrXuLybP7vP6F9sIn/+zZf8x0q/ixV+O/yWC4i79N4OI/JtpwYZ0TFZkAkexDZ9&#10;y2XYD5niSRvt4Q85OIzr0Jds5bHkwV6MT0ZkyJ7EgYoU7fIg73nBT1fO0bO27Z6gJ77GN/NB/dmx&#10;a2yTTaCFXPhkhQp+xc7Igv2yo3ZBmLMbq3ilP3pEM7rMXeGGPYvV5kKnNtHmPLqzl25Q4JWt4M8h&#10;/oiF7cCE6do59MFfBRNjaWdNIf6yT/PKG7QXd8gbtkQnPoxjXDHIYlE79pjcxXyxVFzvbrpz0WW+&#10;dgO4Dgv5B3mhCf/ogafaiWd0U6ywEJVT81k006VYbd0jjsqJ4J+YyS/x62awP7kFXcnR+A46rQHw&#10;wxbYLRvEpzHFbdfxxbb5mTXA63/v+FiMP/7ec5eXXrj5L6nmIS83ffUjS/EBpuLTe1XkRXRgjmQl&#10;V0E3eRSD2T4+/Mkf9EE3+ui1nRB0AN/JRZwkI2s67zaxEG+9Kudqlw4a975hU1Tkq3DT3HZ7kDfe&#10;9RN/jOUgSzbA9siJnozZKxbop0cWFZv80fM37ds8BvT0o69fDt97z4hfxqJT4+GTHuRbijDm51d4&#10;MT+66LvHYvDLF8Q28rEGlJP1CBeajPGT77p+zHvq0QuWtx28ffRP19aL+sBnOSs5yk3JlC7aiaKN&#10;8+0i8d11duk6/ip08APtjIlObek8mtFVAcan8w795Xj6GdNYa2ze9leSI3HvZYiSn57/t6Do0YLu&#10;XEvgGC/hMj5gaQzGKRgxEt8ppIIFIHQwZEGPoiiG4QAQ1wTlCiRA0TiAGSBrL4kCeoydcZoDHZxd&#10;O0A5DHLv3nE4z8iAQAs3SRXwyADxwCEYoT49mwgMACBgAJaUTlkApsqYtlWnGSNAAjYtzIGJeTkz&#10;vqpWM7oKJ8BEsQDgqCgqfiicuNYWO+DXoywVKCouaK+N8QUUwdAi22JbcJz/w4jrgoqFbXdI8FmQ&#10;AFLAQ7UWDe5MVxhpp8dcCImO9eM6tclBjDkXQyq8dC7e6tc4FVZcV2BSVOLwaK1SznEAEbBrQQPQ&#10;zdlzcHQtsHZXQhCkN0FUkt5iGeiwIwFUQsHWfErmJTQVBMiuO2ns3TW2zj61l9zQA8DmM+wUqLNj&#10;3yX+PUbCx7SLPr5hXmNGmzFKYgQOv+kWXWhCh4BfsqO/hAoNeMJPhQpzd6fWOe2Nw79KPrUzBp82&#10;n6QMBvB7NoTeiibsyzzaV/zwG/3oEQD4NRrMRV7kzt/18RtNycs86PHbeYuy7j5XuNKvAi1eemkt&#10;zPLuJYuu7tIZ01EhRnuLMHTjQdGkl75qYz48wiY0Cl4wri3K8ID/S5QkBvyZ/PlR24P5E+yAG2yN&#10;bviaxNxY5Ej+6MDjY7lDKajBFS8FgylwUXFWgFKghSHo4BcKnXxCwOxOAXr5jwTSAWskYTALJlZc&#10;zqf4m6CjjWAOTy0IC0Z+w1TBEE7jjf+RW4UZNBlXH3drzEMufNIn+RqLT5MxnK6txFFcgLfsFQ94&#10;k7SQL9wlC/3hIp0I7nAAxpiDXvkqGro7KQZVaKfnZNYCzzjkFD5oCwPI2Vz6oJUu2CUdszXJv/iA&#10;PnKy4PfJN/gKO3Nd7LCQtkCCATCG7/oOT+A53mEe+283RfzACdhiPD7MlhVm+Jf5xFQyIB9+SMbk&#10;Yp52L7QQJl/6dxiT/6IbRvAHY7Ah9LFf/sw3uxMnhyAzi3+fsA+vPTpgLDkBPMw3yFJfjwRXDObX&#10;5m9XXXfQ2ReZ4A9fbMrc6OaL5oGL5CUf8NljKeRFd/wZf/qyzYpJdGss/PEHeGBBi0a+LMntZg+d&#10;d7cdfpvfGBV4YBZ7hhXGZ2vtTsG7JBMddAWL6IVMyYzdVCyBMfSNFuNbRJGBQg681EZfNPELtmen&#10;cO8AsCCCC3QsfsH0FgYe9zAGXskWzWSObrLgB/iDt91wIUO04YXt6t9NBPbAtuEA220rN77MS2YS&#10;XHpns+xT3oUe+qnAQ6/t1knuaGjHCx2bDw98wznXjIumdrIYt119xkIXvuiTT6PN+XYIxR9fcLBT&#10;/MCoHsmEZ+ZDj+t4XOPybv7EKwXRL//yLx//OapdpXzBtXZY2lXit0/yIQN+JV7xDTaDLrZRAV8c&#10;on+8dROC/eFJe23oAzaTib7kpz9dsClyteiAweE9f5WvwKNugLIZds4+tWeLxjJOBUa/0VKBoMIp&#10;3ze/MekOzXTBZrJXB18uj4YvZKUILRdBg5jBlunLPI524fiub/mjufkEP6FL85MH+uWZMFt7dqAv&#10;X8WD9YF58MLeKqDwB4eYWgGoQgsbbuejOMGG2A456G8u58VG2MwuK+aRLx3ApB55EPcUV7Rptwma&#10;rEva/WFO1+YiilxazuCca+gUB7pp0esI+AzbQQfbsLhsh0BzO/AjD5BboEu+LldHRzfBLX4VBKwp&#10;KmLCJX7DZsiznEX8kqfRs3zGeK3ByOv55585CiUW5If/5HfHzWTnxR9jVpwxP2yGEfSAH3YuJzIm&#10;mYsx3YhRULG+gDOwjc56Xwe90B1+XWd3aPrkJz85ijN00w1Tdtu6g/zgLp/Cqzm11w/PsI//kq/C&#10;DBmYRzt61Rff6LKzRVGhm6lsz81t72Nh72yZb/ZoC189dPyB8W+Wyepb9+0Z6166Mhcd44NtaW9u&#10;MuumFR80N7uicwUV6zFyMTf+e6yG7XQD8YV3XjHm8x+L3vzgka2iHbvGBxsyT08I+JRTaod2RwWT&#10;dpDUpvbtIlHgaBdJN8218d0n21zvSEZnO1bavdIYvq+xedufBYOkVqBUMBFA3aF1h8rCuzu0DBJI&#10;dwdWgARE3SlxrbvIDA6A9ygAp+AAEi5AQbmutV0TmLZ137iAsYAE3PUX/NrWCqQo2lzG6I6Esbo7&#10;4DNQYCglxeYHEoKfcbrzxOm0s1AnTOd99sbgdpRUPWYw5uD8rgMWxu6QiFECA+KsHIaM8FEyCiDN&#10;xyjaGs+ZJfuqpMDFb4asuAAIVA8VSGyf9r4Un573QxPZA34BhA57v4THEiwOHRL4tofTF5lzCs5R&#10;cBUoABcnUcE0Dydrp0e7Qip2VOjocy6WVBSZCy7tOKlvj+PM1+ddKhVNWhCSMzrJltO39RDIAC46&#10;Ist2ydAV+3DQDeCkBwAmCWHnPS9MR+yLDQJSgbokw9EdXPYt2WCbkvn8oaTWuXaC8Bd2zNa0Ifse&#10;I5GIW6gLKuyPHbLndqmks+Y0VrtKKihUuGwLtmSQbqOL3zWmZNkY+uKt8/hCn6Sg4meLpNo557c5&#10;yARd7KtEH33R1t3udpDhWzDRxnzx4zs66aHnnCtcNJb5zamt83hCo8DlnERJoUQi6dNhrGRlvAon&#10;FX78bntzxWA0Gy9aYRQ8Is+S0ApyfJPP8N/uiPotQfRJlmyRT/FzSYJAI/jAIDyY39wlu2tc3ukf&#10;3+HDsELSAm+AvwDLl2CLZCdf6W6TIA0DXe+uEWyEnfrr0zPTeBLwJAMWDBI3tuqaceBfLwKD5TBE&#10;UmBMtAle3U1oXu3IUwDjz8Y1r7Z8tC3gFZ97dIhP8FHJK4w2J7q7C4OW7lbYvYJXPuBTECYHvk/X&#10;3d2z4KJzfBV8u3tG/+jBDzwSz5wXQ1xDCxrxww7YPLvRH9bDADZqASu+6s9m2IgEDz3wAV/irPZk&#10;hncxl13yFW31IXNYwS9gifkkhmKrccQBcoULfIEPWfDyUfKxGNAWXnaXHN38EC09woAnvOnf3VR8&#10;SfLEG7JEI2xAj3lhkHEs6Fqcm9s8xoF5fDkc9L3CLp/Wn4/yXb7p4HfG5N/oYStkLUdRbGaHdM2/&#10;zcu+8Wbxky+waWPop383ZMhUW3bOP8kXL52nQ7Gi3Q/kSz7sjnzp0XX6srARM4yjje/iCnsUy9gb&#10;m0ULvCFLtJJPciZ3smrnHZskQ3PAY7gFiyrKkRMbdM2Ckz58J0OyZuf02MLInMZFG5uhB/iDL+OS&#10;P9rxpg2981VtnUM/GZI122QTknR6oke2AHvlFfyRLLtBhJcW1uRHDvTALlsIsy22zh61ZxfFbXyS&#10;BX7IFB1wNR9txyI5sHMLEjzwJ2PDF/1gsjHIhrza+Wesdt+RoXHxT3Z44BtkgRa6Jgt98Up+a1ze&#10;zR/5WfR78aucm634dOOSjouv5EUG4q7f7JX/sgX6Iyu/tXcNr+10pBsYw0eMWVx1rcIAHTsqHneT&#10;0TU80xMZVzhz3vjsn5zYCd8he3kY32XX9EN+sCefYjd0UgHFb9f5qzhBH3TJV7R3rZxPHGJD7BUv&#10;+DcvvRszH+4mBR7IA51oxhceijFswTm655Pm4P/8vp0udF/+zy7wRqbkDpMVIxQixJB2IJnbNbGz&#10;l1w6LMArdIfJFnTikXUDX4UtbAw/CjCuiYHa8icyw5PYbEyLPXO3LiFncpL/unGgUKI/Hrr5g0cL&#10;SnkC+tDgOv4qXFnI9j5F8Q8vMBRm9o8YfIr/6KQ/59xshQEt+tuRiQ/5ExmUf7qu8GGdQfb0V37g&#10;E412mKPlR898+fKEO89efuCWvWPh/+ijj478n7yNjzY6Ikf5EJ6NAa/ESuspf67zWz7ATshNLuKz&#10;m+78CA6R7Wc+85khJ3bDpl0nC7Kn42ReLGZH1k5kwebgkLHkFh51cfOJjMv75ZXsWx5nNwq/khfq&#10;Qy8KOgpR5iGX1qt8jUytdcRBNieesBvrt/t+/wOjeKGI8d37L1iOvvOBQXMbAHyHe+V+1ljmMScf&#10;hwMKYb2fk2/qOz96Tm7s65XHbx/zOH7xnk3OmM2zQWNX6KgA0m+0Vwip4ISGCiYVQXzvd4UO41dI&#10;aTODfsZ0+G7cPuUuzVOuWPFkjc3b/iwougPdtvZeQinoWhh1FwlgFiwZOqBhIBU2BGBATGHAHeA5&#10;AAODZrDAOKUaD+gxQgfD9ltQpSzj+wQeDKdkkGMYCw3mVi0GkAKjhIXhUrTvPoFvySHw1J+Bamd8&#10;AdGn5FmSHagwFIbBoBmmPkCGMXIYjmAOjlTSBbSqxnN+/Rij8fFtboffxgDEnKDqtHFaYHB2QMXp&#10;FA0UAXqLMgAJrNBBnoKHhZhA65EEC/Je6tmOgLYu0rlAxEnaisjJAQb6OQUegKWqqIJFu0naUVJx&#10;ox0knHYunPheHws7h0KMY77WMbfxiTdj493uGyBbxVy1knyq3vukK87AefXrBV9AWxCjD/pnj+zU&#10;nVCJiYRF4uOoeAisfFrUtvOBvQnObVHmE9oBVjLlJ+3CIm/96MWc7Ftb40hcLAD4mjbdsQHcfEKi&#10;qA36jFWhojut7bygQ7arfwUePtjOEDTyHTQ7Z6y25Oo7J0H8i68KYn673m4yPLQTxMHGJG2SL7/5&#10;IBq1750v5sOzcfNTtNVGoo4HciJ/47HNdudoV9FD24pRxiVvtGrXzhIJJ5nCrXRmLDTi2W+fFbL8&#10;Jk+H8cmPjPGKVjrrTjEZOYcfvsbu+Aabgi/8ls9IpvkyeyN3eME2u0sDCySGZIl280l8HWtc3ukf&#10;vJDwAn1YYm7YInEQcGBjW3HRPFfeBTDBWRu+4YAH+ECvQManYVoLUX2NIxEL/4yP75KbXtCKBlgq&#10;eeK7ghlc6y6ygE9+aDdPhU60lkz2uGDvjIKZMEqCJlCzL3qCBxI9foQWdJlfgokWPMK4eORrdIYn&#10;c8ELgVaMEKMkxJIS17trU1JUsSGbcr5FJZ5gjvjHNyya+RO7yl/bZYEX9oAHW+3ZdAk/e2yXU35g&#10;wcxX+LZ453AOPXjXhr/yYT6mHVzCj9++k0V3Zx3sFG/shkzMT/dkzS75Op7ZGbqMTUbkY7HB9hxk&#10;gbYKovyQD/NVMhCLFO/LF8SoCsr6ok9b18VxeGAHCd3yRbmIMfFALuQnB2hh2N1M9sUuxWy6Zif0&#10;jRdx1+JHWzzgp3jsN1vkQ/RofDpme+Tbtm/jasvW+Q8/YB/kBvdKgM3DfslVf75OXhUq2GnFF7KE&#10;LeiU/8C65kCHtsbX1282gdd4kCeRIxyjf3Jxnb2ZCw7KZ+AUeioCGx+P+GXH6BFDKwjwfzap2MeW&#10;nNPf2OVtcgg698lmyhMl/OypBQT+na8QpD07gYXliPTuPD347Txa6LNCAHk5zOOTXJznb3ihIz5F&#10;9j7RS75oNxa9sAuLOXZEZsVddqw/efAtGBX96HLe724yVazgR2tc3s2fGOadW97xk0+QuRe7yk/4&#10;NfmzC/FKTscv+X7xkSzJVV8xtSICmdAP/ZY/dAO0m3fkImY4+BvZxyd/ICu6Npc+ZCiuuU7+5AZ/&#10;skV2zLb4qjn5F+wXR+iM/6HNvNqSpTnEGPoyV/kMnowPx+mQfaPdebjmmngF6/3Gg3ZiirxRLIEP&#10;8J9N8MV2e/Df3jWCT9dhXQUgY6OrhRlfdw2P8BwPaFZssFYQT+Aru0NLRTgLM/ErWeKlWMJPskef&#10;rTH4IpniQ3tyzl/JE4/6Glc81A+9FXrFIXyJ1+Jku9/Tk/iIn+6sl58YS6zuxgH6ze96RS+4IEdX&#10;4PCdPdCrNsVKMV9BQ0zHC52xBzKQn8NleKRvBS4yoTM7J4wDs9mqsa3LzDduppz1iiEHclassHaw&#10;JjKmscQX8lKYsAODnIwFF2FUu2nsdiA/8UX8YTvWHYowcJAN8ie2084UMkUnu+UnMMEY5kKHscwl&#10;B+gFsnIi7Ys38IzsrankX/TGnsUy8xuL/PFNz3RbUU2eRBbogF9wmLz9KUTpw0fNZ176OffYbePl&#10;qwoZX3vgNUN+7KH3wfA/MYHf8Qu5kDHNK3/jQ+VfbN16sJxBbLruprdu/Uccx/MPXTHmbh3LVuRn&#10;PT5T8aNCRTllO0bMh3+247fz2mjfIzoOfejcWI6KHhUe9WnOiiw9qtO5ijL6GX+Nzdv+SugEYgvr&#10;diMAcWDdHR+ADHiBmAMQMpYq9YyUQzgIHvAyAm0AY07hEzAxNtd9Os+YOYGxBE7nC6LOC1jaOIwH&#10;0AUKwMXQKrgATnO47jzjBB6MS/KAHmN1h4DCGbn2jIJyG6OtZxyznSDdOcaDcQmb8/l03mKB4TI8&#10;/TiOgNxWwoCvCi+gbPtfhROK41DdvdVeosqo6yeBpWyAIbHg8D0HLjFtl4kgS390J8j2vglj4Z0c&#10;ehyHU3IkR88i9owXR8WXT8DQLpF1EcW5qtHz0S4T1zu37uPQhsPSQ7tOVIq9tIihAwJyJzMBj9zo&#10;BM2qmNoYu7vgeCRHAU2ww7cEy0KajBQH2Tj5ske2XaHEAqBiiUDNxivMGYfcfa8YwfZ9SnqMAziB&#10;MPvlY5JDAcBWajry3bwCisTFmPmhYokkR4Jp4VWyRIcW274X/CtUsgF61l4yR6/G5CfG4evsQztA&#10;SzbOV5DBt8QT4Bqj56MbkzzaWYIHOIHfinVoJBPJWom98fTHpzl6waxx8J+ce1eJA//kbkw2TW4O&#10;CRsZNxY5WEj1XwT6zwBkU0Gnd5aYwxjoRYNxkxn5VWhiA/Cg3QKwAt7QPT75MNsC0BKI7qDwHb7C&#10;LrsTxu7YoCQEcLNPtktGbAT/vtPRGpd3+sdvYYVAJlEC/IIcmuBZz9w6jw6+nN/4baslDEEXGtEt&#10;CXQolgpc3bkSrPimQOruQXdWzAG32FN3YNm9pEk7mM6+e7ROewXfnjV2oEtftDovMdLOXPBPgidg&#10;oxs+w0h4bF5B2R2QdkXoCxvRLRmgMxhDBhIKY6HHwoyOHPSmL5uCrealF59ig/gRjplTbGHfbd2F&#10;9fgnc2Ox/wqH4kw7HM2rH57hQkUG38lfvGC7fKAdgGTJdtk2/ObHPWKgSGge9mshxWdgDV8Rm9EF&#10;s/gN3wrH2Ao7IRsygavaGIN/kTObwCt94iN+YQc/oVd94ZdxnRfrxFg0woPiDjyDBewLXfzfdTKH&#10;YWgmC+OQHT3wD1jER50zJ0zlM/qRizHxox16wkNtyZSNsgdyJ4ewCs1iOJrD6Qrv/B5OOMilIij/&#10;FhMbg726jh5zk58kG03iNhmiHW8wpR2wdG8Rjwa2Jh7RN8zWngxcR7PFJbocrrcjjzxcb/FGR+IB&#10;3VX8avccWWbbMJEe2aO+8J2dw1PyMW+yZWNkQZ9ssYUxG5VvocMYbIidkqe2ZINWNBkT/+SCNvbi&#10;PN9zpF8+JjeqWEMPaBcnxR6+bR58odfcfJB98xcyhxdkixdjwgv4YyGIfphrfDbNd/TFk1wVzqOV&#10;vdJLuyzaZYCmYgD8Ycf60IH+a1zezZ9iouKIGyh4pSP/PcsuKnHNb77Ah/h/xf1uhJGrc2xDTCML&#10;+mHbaOQP7IWu+AUsIXc2xR7JAp/tMmWn7EMcEwMsdtqVQyYwsRuB+pCPfmRhHDpmNz1y4Dy8cY6M&#10;yZe9yLErejrQXWGIrMm1Ypd+eMAvv5R3ob9d0bCKfYiHFloWovCafxm7Ajh+YbSY4ejxnXSOb7Rq&#10;x37oGX5oY3x0kGs8k0sxyVhiCbrIwFj45JfGg0XtlBFfYUdFU9fFWP3DXXOjX388kJUxXeeH9IA2&#10;/mgMtLB/dOPRmoRsYJH2aDSvsZ2HZeZ0nl6NJY9QGHBYy6CLTslGO/HZzgWFADHV3HxK/m33hnPm&#10;tnbqcX44SaZoI7N217kJKm6Tl9jGr81p17wCBb5bD5qf/KwJek8aG2H38hJ/biDTE9una7EfJmgr&#10;95IvyCXgNRnZtfHII4+M+WEWrCUXdqOYYtwKYOgmR3MowqAFVsAUsm+XD5+gI33Kz8V1TwNY0/AF&#10;Pk6feLcTGF3GL1f0u/fB2XlD7mgjZ0Ujf+RgXnbdDtx2KdE7HcNwcoCBv/d//8fy9Q+8YRQ0Tjhy&#10;7nL64evGefYFdx3sB33ski3L1/gRm81n8UI+8kI29ZKrL1y+4cgFY1xFmQt+fXNjjG2ho8dw5t0l&#10;rlegqHDSDT3X+24O3113nj7YlXzL+YooFUnM57rvzWWMdp84enyogktFGp/yxTU2b/sDQIBK4BSE&#10;JDqAuB0mEihgLXgxEMGccWsv0WhbGsMW+AEkQ3aOA7je3XOO4jMA6DdnZQyUzzEAk9/aGDfFA/8S&#10;Ek4BkM3pvHZVqzmF9g4OzSiMbb624RmfUTOCqpsW1T33rh8QYEiciOAlTBzQ7xJO57QhfGNwMN+B&#10;D+dh1IxQAsEpBJqq921hB4Do5ux4YAjGKmER5AS4dtxwBgaMbiBkfHKQJEiK2t0ggNIl/XFSC0UH&#10;nQS+ZG0u4IwfYGf+Ksv48+m8xU7vXOE0FT+A61xImYsj7RxR+OioUGLxte7TLhXg0q4VwKtgYh7g&#10;gX+A24KJ3DiLAAgEgG6FKTowHh7ZL5kAuRbUDvJiV47uzGoj0W9HhGvsEXiz++7k+u1ad4ba/SFJ&#10;AXJsm57amcKfJEgW8RIAtkAPgjCfSmf8EL2S8HZc8M/evSExZT/soYJJ/umTrbExNLnGHvBqLHRX&#10;nXatBZd+aAoL8G9+/Ei+2ZFCAx4c6ECvAMTv9WeHPv1uYdXCUVsJn74VMiycYIvPChm9N6k7Yi2Y&#10;0EH2/MCY5pdESizdsa4IJeEyHjlWnMJ7hQq61w6P+DO2PuYhmxJhGNPdnDCOHfEJh6CLFvjW3SFB&#10;lS1KNAVR53uUBSbAILpEn4I0/uhijcs7/StQ8BO+0U40AUDwQGdFFHYmkPFHtgzLPGrCjuCJZK0t&#10;jg5jwzl9YGOJgEUDu9XPGLBBwBbs4Zg5YSesEPjpijx7LpVfoqf3qegDc9CPBgENPeZFA7nxdzhE&#10;1sajE7ZPzh5hhIOSE30qFOHFeNqaR9zhi3yyu/8tYCvy46ndbPyX7NDLfsUEAZo+JUxkzCbYuaQZ&#10;b+TSDgZjsmX2DiPomj+YG2axNfbJ/sRBPBvPggXNLWjMy7Zc4xcWVhUme2wBDokR7Jgvt2tMX3yR&#10;FRrDMUk7XXaNvOgN3eREP/TM7iVS+IIlxoZj4qn4jobu/ptTe3FLjOZrvaBWG9ddawGnP9nhtQU9&#10;n+cb5sBTiz4xF61kig4yne+88yExnZy0gw3OZ6d0iDZyxr+Yqx0axBCygFvmInNt28XAlsPobv7g&#10;Bb62Y7E4JJ7CBL/pz7w+FW/Q6Hs3QfCsDxrQSg9kQG5soUKQecwLU8mK/eC9nAIt5IJW2A1f8MkO&#10;9YWZFTHwZB6f3pdDjuZyDv94YU/0il4+yYbwhH/X8CB/aJccPtDp0xwtgvkqO8GjPniAA+ilW3bF&#10;ptFMXuyO3uVAMIAtKCSIdeyTz5Gv/nikB9hgXr5kHvziA79kIJdzji+QGf9nI+V/xsSn7xWHtK9Q&#10;ArctIsncGOTNnmAIHsnOscbl3fzJtRVI5NtiklglNhZznYMj8gbxE41sQ7wiIzqjH3bDd9DJvtBP&#10;3uXeZJQPVyBk19qTGbkaW0yEL/obp2IROyUj+qlYTnbaJkNj0kP2HkYUZ/WxgBIv6Ib+YYXPdiyx&#10;MTZHxt3oDC/oDz30wL7pHo/mNp6YB7vYFrk42C26xTL61NYYyYYdVfRzDUZ1I4RdVsBgn/qRmZhR&#10;W3OJTRZ/4gbatSEn3+X81iBiEXtFA1rMyXbYUTsJKvD63q6X1kLdbIbjxiVnPo8Oh/mMbQx94Qza&#10;nCOT7vqjhV+n/24Ci99yaLHeIhLddIBO8Vc8FdOtA/rPRfoZz24J/wlG3i7nITNx0hjWCP4jjt3x&#10;6JWjkqX3muiDNvpnaxV3yFEe42Yp2WefcgZ/dpSQIfwlCzGffPFoQU6GsIh9yC16gSudsmV84cFa&#10;ge7wgGZ2ghbxUUHlU5/61JAlvHRNDqNgRI54Mzdb70YbGblOf3IGB7rIR/EDXcbhf3RJRnZJKI4o&#10;KtBpN+/tdPFHzsZmA87LO8xP1vqyB3jFlpwja3TABP3kh4pZ9/3GQ8t33PvGrZ0gpx4+b3nua35x&#10;8O06nfM//mIefMgr2RO60M5u6Oi8gzctf++BzX/CcTzt3r3LTQ8dHUWW3rEjd8NTBYt2d7SjBI14&#10;WRc+2vXRZztGxATn2lHSeYexK4J0zW9HBRefxmtev43nqJCyxuZtfy0aLPQEQAs1RztMfALrdpoI&#10;boC8wojA52BkwAmIdxeYsZR0EHR3MAKeKtIAgfEE8q4xRL8ZNiP3HbgVnDmPuSRqDMX1xgF2DueB&#10;gfm0A7CMzrwAr4oa+jkpYVvEc3hOKpFn7C2E8EG43bWQSDGIttThEX8l5ByaY3CQHlEwL5ACNA7X&#10;tDcfYAJ6kgNjMeSSfAcaGC/wqipd1btFaYtVOpAg0F/bNgVbi2AyQD8gRQt5m1+lEs/44jCAAv+A&#10;VHvOqSoKxBQzOIfvnK2FmookYPC7gkrFkx6zmQsoPZpT0UT7dp0YvyIKwDFPlUAOgk6ywAcn6Tk5&#10;hi+AoJ2uyEkSYjdJ76+wmO5urYVMuyx6XIKNS0CcZ29shB0CYYDPF3o8hB22I6KCifNAlH75gsRe&#10;MmMB4a6RRbs2Ai5d0pfraJPEooN/tctC4sQH0UyX3XHr7h29txODn3S3D10OPqwvO2nxYBxHxSL0&#10;+GQv3Z10vTvbPvHRY16StQqpkvIKD/g1lt/8VaJj3Iow+sMWMiCrikG9a8R345Kl3z7N4Xt3x+gA&#10;Tf1bVrtMyJae22nVDpPecUK/jhZaDjJqkUsm/JUPsnfYJDHjx2TGBtgVH6nAiU808WGYpb1A1R1v&#10;Y2pTspmskzN5SBjXuLzTPzjBhvgBbCiZFNyqzvMHdyZcl5zwEbTyI5jHz/kV3vBk4c+nuoPhOr+F&#10;lW1phbWCD7wUZNmcsc3hfAtHdhiG8FFyYyvG7i4OGgU9bSQk6JIEwEFjauOcdvrBY31bbLcocl3x&#10;BHbRB+wMK+JFIC+5xAsdz3cJJUrmk2iwhV6QR4d4xF+LR7RVmGAjZAoL+Ay70o4Puw77yUw7scn4&#10;+vIziwJ+qXjC37VnE2SoH3lJltlo//kJL86bCy3szDh+o9N1tgWjYAv/pwsy6UaFRRlfJUN6J9di&#10;pthjTL7H9tmJ+KM9v5bQkinbF0PwxKZhgu/GYpd8jyzwwq/xiT8247pPuIdu/oAnmMCH0c7nxCv+&#10;5ByZ8asKv/pr7zv5VFiyiDOnfs3Hz9mUWK8Nf2SP/IQ+Kn7CeDIqPzCOwzz4419ibnekyaFFiHEs&#10;8PgfGdEDHbIDNoQedJCzRJvN0Av9Old+4zeMIxsHmbOJEtaKIuzbJ1wjL/KlB7xoY150o0t8Zdto&#10;F0vIEy1o5Q/0TH4WTS2m0FRsomvyrzhGN+aBba6Zl5zZkr5kyCbJztjO0W/FHv3RZ/wW3mzbNb7J&#10;/+jOOHSlDV7p2jjopj+/2Wk0VtgiX+OzCzbO9stzjO+8OcmDvNEjj0OrIjv5aWOeFmd0zX7Qwq7p&#10;ClaucXk3fwom4pd4xUfMCwd87waYYonHdvqvdHzXtXaUsBvtjEOv+GG/eEEzPYqh5qC/Fsl0whfw&#10;Qo/tlhXHybQbEOzKdfair/ioP/smFzqHreyZvTsqmtEBfVUgFA/IDEYbk23TM73TBf+iPzZGn3wO&#10;TcZwzRjG5x/ollOjB0bxB+PSq/6wCP/tqKRLtoA2toR/No8memUjYaDfYgmc1888xuF//FA/scHc&#10;4qfY1d14fiDO+N3NVrKhF/LCZwU3/mFemGsO9KGttRBfbOcnXiocs2/95MF4N5c42M1i44nl7vKL&#10;Y+IjfsjemD6ds4hFPxrxhUf8trCFj73gk45bQPMh/S3S5fst4BvLdTJScPSfY8RmfoQ3Y8nzjY8m&#10;8VyuDofYG1uwtvBnbnZU0QuuyhfavcCnKy5XULFoJ2c+bXz5iwONrpEZ+cIOtPpzXcxjb+zCekbR&#10;gBzIi12xJ7ojAwUgN5zImZ3CK/R4zyQ5sCExooKbT7IwD32WF8Mj70hRNKETMYf8e+0AmZMNWbEV&#10;Nk8O5rdD2Fgwj87Zf4/UsNsKQWQOC+jy5o/99vI1xy7aKnY8+d7XLj/xm7csr3nozuXsN20eOWY3&#10;7fol73vec3y54F13LN/79gvHDpX6nnz/3uXFx25cDtx1cPBMp9Zw6OYPbKtCR8USv+WIFTb6dK3H&#10;ZJzre7tA1oWS2s3jOt+YztfOfBVleiQnuuZ51ti87a/AKaFqm3wFk/5dJ5CVfLneXd+2jZb0lBzO&#10;d2olDlXzgI+2gBBIUC4FAg3K5igFUOeADScBygBKP2AxL0IAKOMFEvoCZLQwXAZF8fobWyDQnlNx&#10;PA6AJu2Aj7aMkXFwdPQxGkI1vqSck7jGIAgcABI2I2Wc+gJP46IfvUANH4KaMQFiQUN/vHJOiTpn&#10;ERBKihi6c80v2dNOUEcHpydDDkZugoRDAOrug8VpuwDoWhAEEPjXB6iQLd2Yx7h4MUd3UbUHfAzO&#10;Vjxb7QGkZ+kUUHqcRlGDbCzOPL5TIWUumKyLKO1UqYgiqTMWp9dGf9vzVLYBmLl9T15oJBeAAgg5&#10;CnnijwO7zr4lG/3nFIsONk02bLkkvju2bN1Cho0BJzI2Dp2yabbvmvYSGzYv6Wtng2vAGCCySfow&#10;rvklNG0zZvcl1OZrZwkfNAb96IseNEus+Cn7FdT4AXoq1EhE0SQBZ1uuGbMdG5IrYwrCEkHn2CU6&#10;Jdwt5PHhkGDpU7EG3wJDBRjn2ZlzfIuPtcPF3F3zvUVbO9faXmx8yVA7dPpdAdccrnXXEM1k4jdd&#10;utvu/SV2mbR1uaIOOZO5OX2iraJYO4DotoIIX+SzghW/F+QEve46COL8hR+zBThWock1uEMOaKvY&#10;RL6wET5J4PgiGrSL78dSMJEk8RVbPgV3PoEuCwnBDjYVuEoA+TO/szsj2+bLAi+8dI79SjAFbVgn&#10;4YKR+BZ0jO2cYE5ucAv+8T/+WMGJTARPfg1X4KXEDw6iSWyAz8apOBqWVsShD5jZog79/ccf4+AV&#10;LhmPzuiwwhFdoacCOD7Rzu/CSb4EOwRN4/Gd/NM5WM2nopXtwAvjGst5bSRT5EYe2tArGbAZSS45&#10;G5/dio/GZwPkCsP5h34tVtCoXYtA/fiEmGfccafnvPOGH+UX/BvPbI1tVfBik8YQB2BJO8LIiL3g&#10;R6yqoMQ+8YM2MbNr+itS4rl28KObFe2AoQN2o3DpNx/AV4+TtCvUdwVP/omP7vLz44r//KiCgfHJ&#10;0m+YIg6QK37hj/hFf2iDj/CQDZKv+Mau6Mh5Pslf2Dwd+a6PsehTsmkObclZe98rklWQQx85iDlk&#10;RUbd7URLN3y6yw/vu9FBj+YkCzHYPPQET9CJZ7Kgd3KWG+DNebaoPdnTM9sRb9DlfDe/yJRNkAFZ&#10;GJuMfZKjeeiajtCJXj5BtrARz+lM4o0WWMz+0NxiBZ4qJLAnvDrIpF0GvuNd/GCb2psXLeSiL16M&#10;5zfdkxG9krkxYG34RE7oQjf+0QCP2Qi65U/kzOdgjnP0Ziy61tfBJmCDccynDbrIi/6Nhwe8ki2d&#10;0jEayRNurnF5N39ilZglPpmLHo1fzHbIAcg8HxDvfNItebMjvFQ0kgPhH63llWIS3ydHMnSuHRLa&#10;tdB3sEn80TW6+D8cET/okX2QK1vh9/CVfNFozUBuxmcjaCGnijLlNmhgw/xPW7x148d3R0UytqpP&#10;O5zYiZggJ7WghsXiBHr4En9kI+hyoBUm0SlbwY/r+DeeNviokEme+vBvPOOXT+GDjWjHF8WH3rVA&#10;zjCiG7PdpZev+m5e/mlsshSXxWF5Kvs0Pvp8ppN2WYrF+DUGebgmR5en4L01C58jb+3l1HJmBZv6&#10;8ge2LnZavJvf926gGte6Qux181OcNYf8v5u48ghteg9IC3ux35hyf4UJPPEXNqA/OdO1WGsXpzjP&#10;JvDrJqtdIzAHD86jBW9kazx00j8bIYP+I47r7IRexBwFCbmA9vgzpmv6iv/+0My++RA9K+aQFTmw&#10;Y7IgRzaCfzvc5TD0ysZ9mseuFfkQ2xEv2At+8WY9ZDeO77AJT+hS5JCziaEwxyfZskGxTBs0szG2&#10;TLeKMNZavsMnumQ3ZMm25IFyETZOFmTd+sz3bsSQP3rZx/NvvWT52rs3j9N8sePpd5y/9R+J1sdp&#10;91ywvPDodcu+Q3dubR4wrpxQXunmdcUNPuqTvWtTEY6N0Zff7SiZr/luDN8rbvjtvHO1M75Y6/C7&#10;Q1vjsg9HhcGKI43Tp/NrbN7213sNJCzAVEIDdPttseGYH+2Q+HQXgxECAEDYYhIwC3YtRAX4nm1v&#10;gQ94gAvA8lkC1Z04fRguxTp8Z5SAs+AskOrX7hWBsMqucxJrfQEJYy1ACgYVUwC1wMs4OQ6DdABy&#10;AOzwO0UCAY7DSFtcCZgU2l3U7tDqB2jRAwR8VpnV3hj6ACG0+t0WOvMDN/ySIX7xlnECIPSTX0Bf&#10;IYo+OLrAJAmlX/y3UES3gGLxRkdoo492O7STBW0cu0UOcOTsnBcQABFFEcUKztCbshmewkbvPGnH&#10;SAWQ+ZEdgDbvLulxn3ae2GViDuCkD2B1Ho1kSb7AGm1VVcmZnNACFCUXjh4FsWDP1tkQ2yVbSQpg&#10;aSHLziqmdedS8sK26YQ82wLP7snT9XYmsDNy1qbH3MyrjWuSdLZnrpJbhQkBIVuVsFigoNkY5uE/&#10;wJy942++E0nvgrFx+aFFWO8EMS4/YVsCN1/GM/rN5Xs7MFoo+F6BtEWLccIJY5SEkmWP87Tjxjk0&#10;kgFa8C+h6pEe583RnD4rkHSHyzjkSN6+m0Nb7YzlBXkKYhVgkqffZK6Q4hzeyNO4+G+xR2bkUvCG&#10;Vfy6BKgFkjZ8hM1JzATNCibxaTwyMh/aXa+I4hye8ag9XsKsNS7v9I8uJSn8zyLNd4mEXSRohBV8&#10;RjCHvZIswZUPC+hwEhbxHYmQwoMkhQ3DKeP5zddcJxf9FUX5qfkFd0lZCyq+K2AaGw1wCq6Qk3PG&#10;FdTb2g6zYKgXkPF/4+gn0Je09s4m/g3vYKaEADZJcPkbfdCdfvqjGRaQCx59r1gueNI1/0YDnhxw&#10;TgBuUSsZNzf6uiNqbMkimUs+2Q/+2Icx8ctW2RuZi5N45+/GpXd4zt7ajcJ2+Ae/ZS98Uj+2VCHS&#10;Y2cKPPhl366To7vN7MvhHCznu2wcZtEZDGO3fJx88dmdWrzRRTsPne+OryQE1sBN9BvT/NrTDfvl&#10;y+glL3fC/XtUfk0eElLYpY/+eGkRiDbn+Kl+5uwuHr7YivngH77MSTYVpWEA+bZbTv92iYlpaONr&#10;zuHBeGzHd7GhnT7xyg7Jn8+zI/bAXipOsSP6jpfuwpIpOv0mW7psxxK5G9dc7IJsjU+v6PMJI9gQ&#10;38G/8dORBZMx8Mum8OIa2TpPZ2SAZ7SiA/6bG19oQT/7UZhKHuZlhxbi8JD/sBmxj1zp07hoEPu6&#10;qcJ3yArt7YwpP6EbeCze0C17IAdt0cVnzaMtftErlrV7iC0aj3zIBM36o5/8nG9XDdrEmXYtkBNa&#10;6Yfu8cjWuhFE5+ilX3PCRb6MdjZPd3RqTjRaUMELfFe0sWCXY8FD9GtfIWeNy7v5ExeMHQ7g0YKo&#10;ohZ+yCBcQze9kZl2FlrsoPy5XUzkrw9+6ZUftcuW/7Vjsx052S7fY0/lJjCH7HpJKhkYPz/wm8zw&#10;gK4efzUmGtDYTU45RIU02NL76uS9sEK8RpuxtZGH0g8dsEk2QAb8k47knvQeZjjQ1E1XbcWoZNrN&#10;tArgFcbMpw+ayVo//i++iDn4I1/jszfxhCzEPYsy+E922sgb5MLyVotwsRV+mIPdslW7CcQ7/Iuf&#10;aDQ3XWovBvVulvxMbHFdXk52ZMA/6MK8ZIQO19u5QX7GcN4c/KPHVnzCfjgC2/gVvix60SX2G0sf&#10;mGI+8sD3vKBFK37FfTk9vVjPkAMdoBuNZEhW/qwd4CEbJ+9uIltskxtcxTNcJzPvPPPuEDEgTOOH&#10;bAe9aOqGafmxm0gVVPgo3CF7awr8450toNFc5Cz/QBtbRxu/QZvCg+KI/sbXnjzDA4UxaxRtYQg7&#10;VWzySA858ydyIEv2rE/rIvha7kg+HsUhS/YKd8yl+EM21qDsgt75FrmSo/ndWCZj+I1/eugRKW2t&#10;oX2Kpa7TsXXalXfsW55zya8uz3jbOcsz7rtkW3HE8Y33vX555uGLlp++403LNfdtXnSOF7mc8dka&#10;m5D3mbPCRkWKClgVK3zXxkE/FVV8d92nOerfrhT9tet8B3trV0xja6sfOhpfv4o4Dn196k+3a2ze&#10;9if5aBFTsKtgItHps50KwJMRUTAjbGslYxS8WkT67mgXg8AlQFIwZZfoMAbXGBQwqrrIEDm6ZLXE&#10;F1gYA/hRukDfdkvg3p0BipQwcHDGaGyBDd2MksG37ZjRAxrgyZDbZscAAInxgEbbfQAfIOBoDuM4&#10;B7gt3CmV4FsoOAq8gjLgQZ+D4RuTo5sDz/oBUODBqDkN+gRB8xkbbT4ZKj4pvGqx8865hi58c+Bk&#10;IKkRVCVMEnpBzG98kiudkbH+FgXAyKIBgNh+5plDgKMYwtnoB0/o14aTop8c2hUyF0sqfMzvQfEb&#10;QACE+WWv2lvsace5tTGHsSU8+DS/OTlqPNMjACdLwbvHNew48MmmFZHIpUUF+5FACspVg8kBwLA7&#10;yQTblwi4Dsjbfu8ckGKPZNzdCu34gkVyOyssiiSDdMrejWHBw/f4HRq6s2o89FtMeKTENTTxHf3N&#10;yaYlGvqaGyiyI4mxxMh5n+hAD1/jg/pKTMzhswUcHycX9oE2Yysy+G5+dPns7hf7MW6+384Qc/qO&#10;VxjhGlra8dJdU3SaE33Gc06SBlscaHFUJDF3dzyN0TtMfBrXeM5XKIFtFpdtX9bGYQx64w94p3dj&#10;83k2BRcc3e2EYeTGJytYkjfaJYmSd3Qao4WI+Vt8wLXuGpIDubA5+mCza1ze6R8s5Q9wCMa4K6OQ&#10;IICi33lYA2d6MZjAgkd4En7AcDJ1vsJnixr+DbuMI2kQZOCJubtDr4DiO+zk8zBW8IZHcN5vY0ps&#10;zKEdOi26tXMOhqCJPIxH1mwHnuinPRzmi3RGdtqwVb4lTniJGiwwHrkIng78kzcbF+TxQA5o5+Ml&#10;ysbqnCQTzebQz8Fn4SXZ0iGMIRc8kp9rZMWeLUgk3ejMR9gEe5Ccsy1+wkbYEZyQVBu3IjYsYKvs&#10;1Pl2LtELGozLN8MrNoZGn2wSHS3G8W/u7pbDCm3ZsrHyIfbtMA85WDC0GKAfcmHj+sIaNs32xVA8&#10;SvL6DDe7c95uNHwZk7zMKXbjRTv9+KtrMMQOFTLim65pgwa6UiyF6+3wIoPwF798zScdyjXEU/kC&#10;u9MHzfRefzatvzYwVntyElv4iYQdXWyELbIjsqXP7tx1Z53c0Uuncg15gLnKofiLvuwGHeZCK0wl&#10;PzYQXeakM37EV/FpHrSxQfkCW/Pbp/nZJB3RDRnCXrL3XfwjI3qHY+2eQVe7VemnHIzsxB3jmhu/&#10;+pcHloiHa8YjI/zhFx/oZQPah03djBBX2Co+9WVrDu1acLc7jxzRbEx9XdOPD1vA0gu5wwTzkwme&#10;9Kv46SA3fVto0j0ZwyY2YPzuXPvUFm3moQftzaPdGpd388fujc1e2F07KuiA7MiYn5EF/bF/MRK+&#10;8FHX+RNa2Aps5J98zdgOuNGjPtpWMNHHQZ4OtkeP6OAzFTXx2o46Ps0+4QjZkBWZwVU2wj7YC30b&#10;0/j0jlY00QeMrADPDtDjpod4TRZ8A54bh+zNhRZyME87i+GzfM+Ch+7FLjGOnrVjX+bgl67LI7vx&#10;SefyXm3YOb+BexVp2BYayIIPm9t8bs6JR8Ytb85e+YQxWgTCTvEBbupPpuIpWizqen8G+cIkPMm3&#10;0cun2Budsl00s1t+ZRyyRxcaioXa4cdnOyKNnQzEPIexjINeOQNa5dnyczl/C8nyaXl5C3Y0G08/&#10;41j72I0i35e3ozGssIbQnizJxNjydUUEfcV2Y9Ex+clRKqjoLy7wbboUz7s5o387NGBff2iuAIiu&#10;dtiwW3KnB/aLd4+0KGjQN/tk0zDcTWHrErJhw2RJjvq3EwbGoA0maacAZr3CpmANfloDGr+bunyF&#10;D7OZCjrkjl7tyYcO5CzWh2yn3VtoIH83u9ixPjACje3g6EYImWYnfEPeRj9sgy+xtfJEsqGvYr3f&#10;Y/fYsduXj378D8darRzB9R6f8p1uzc1m+Z51qPyrXSP9y9/8oWIInVQgadcJf+jxtXkXSNcUO1zv&#10;IKMKltpXRJnHrTDS3Pq4Hn3a6cueFAzX2LztT2Kv8mzRBqwE1e6Otp1d4BFgAS4Adz3gpTAGwqgB&#10;tWDoOqAEtJwd6AEL351j6JyNooElg5McAGvKBBICEkPhfMCMwjgQI2k3C4PlMIKLoIAW4zA8hmts&#10;Sq44U+HA2AK+8czhGprabmYRwcB96kuQEn/Apo9z7XhhnARO8ECeQ1vUuy5w4IXRSpQ4tuopA2RY&#10;VcIAkf5ordqLh+6EUKy5gLXDb87hO+NSWXRnmAM4z3iNzzDIAb0tLOgCneTWTgGBU9AVGMiFHMmi&#10;ii0nBhDGBQqKJd4ubXxyIzPf+1/qvgMJ7YBCu00UWgDR+v0mCiHO9V6TiiiAA0/AoQKKsXuTN730&#10;UiHyoRsg4bx27MTdS8UINuwOW/8yG8+AlV4AKHuV7OnDnlxjK+TnOtth284DvIoIkgGJQMWWtvOx&#10;c/YMUPkOH2tbLdlLjsxJ/mjie/wGaJuLr1lMRbdP9LFpYEtfEkx04NE85qYP+rMI0d8hWaJr/oaf&#10;Cg+uoU0Sg15jGqeFTe8PKdkq4TJnO1bQVBKM/uY0TjhBPsZBk8KrOXt3jPMSQLJsp4nkiWz4Nxni&#10;k0z+H2l39nPbXddxvECZKdCWMiXcGDVeeGU0ERVjjNHEGI0DRNGIRhNvnILBKINT1FQoZShjK0Np&#10;C3Y455nPc6ZSyiiE/4Bwww0BSkIgQCk027zW7nv1d9bWZO/4JCt777V+w3f8fL+/7/qt9XR3Gn/o&#10;I0+6tGDqjluP8fRIYY9doRUd6LKI8p2uSygtWtDLhgQMwYM/0AcauruEVzgnWTFG8qdHNJWMoqXH&#10;mMgIPsIZsi/RZWfwjH8ucXnbP74pULQNkp/DLs8MS3IqGkuS+IzAAaMsQmClgCOBgbMCIL4F2wqT&#10;zsM+vg8T7CwzPv0ImuaFU+FjRYqK4BJAmIZG/m9uSYDADitgmEQOHxIzhzEFcvLhK/wbH+RnXrGD&#10;j0uifNc+nIOdMEByA5eMhyb4I3jDdLxpU2KDbvEpHJCAop1dwEwY0Z0yOIMmvmBOMoWNEgx8GQtu&#10;+s2myZNfwQ0+1k4ndg4TXvKSl8x3ZGEv32ZD3YXFk2KIOML30SlWs0PxxZjkT5/odB2tzhsTP+yS&#10;HfM7ts8G2V+FW1hEbuZEK+wkX76DJtfYb8ViY/MvfoFG45iDTCVQxmP3LYDxW3HJ3AozxjYeusiJ&#10;f8EH7zzhOx6z4z9soMUgXhS/YQo7Mnf/6YweXSdnMVEM8Ykn+qrAgLYWenzFGM6TMxk75ARw1Px8&#10;vSIWetEP/1soidn5NBq6u91uHrjCTtkjeRiv4qkYSbZ8pUf/2sFb7ID7xpBn8E++Sc94QgP7YqsV&#10;Aspl8GQOvyucwRpt2Rz9lMRWOCtO6ast3XRjiazoFw1kRI7szjgwkMxgDB7okq8YF530oi3/wpe5&#10;/CYHsnK+giT5tEihE7/LL4sJPulvfGTDuOII3RivRX1yQifbreBjHPKCjeI1jNLe2PRFJxUtfLbz&#10;F918lwz8RjPfW+LyLn/GqqCKV/4CX/jYi1/84sln+TVb5fd4YcN4F3f5kvwB/2SPZ/7IftmQdugn&#10;04oP6CZ/ejQ/fl0nKzphQy2IyMw1/sv+2Lbf5VzkGPaxA7jILsnKfHRBp+iiM7/RgHbyJl/6QBO7&#10;Yev8ynl65X9sC67Cbosbi0mxQ8yTI3qkQh4Mu9ACf43TIw5y9Aoi4Sobz675obbo19f87epgx+wj&#10;fh3FN2MkGzy7hlZ0tvMaDulL1sYsZ4ZhYocY2foGDfhynZ+3g6dYJm76bhxybCeN8ekYP3ToOnoq&#10;phi7AhP7Ri/54F3sFkPRW7FJnGxXCRmTrbiPPvQbGz3itn9Pq8ggZ2cL+S/eeiSpnJ/e4otcrA18&#10;tuZDn5ykHesWtnTCjvgH/v0XHesP9LMf9tZagf7ZLTrJhI7kF4888shUaKB78UQfOYFdK9Y4dExW&#10;6VgfhRHrF3bDPsUWeZAdIHIJuMOHyIPc6QJ91jV4ag1AX+Tjz3l2jld2aS1IrmTc41Hsj17I5gc/&#10;+MFk9+yQrdGhPMqaCF10AIdcRz9MtxYk7/IAcvRnvHYfVkwgw3ZE0b/vMBd9eORXeHae75Nv9Mob&#10;rcXoFR/a6TPu/tC+woTv3WQwt3PtdKID19lfRwUU7dBXgaS27VipINLuk+JaRZKKI81jLON0bSzk&#10;LLF540+y1oukgK5kBdi2GBBEJSSSGYYGsLvrLJhIsAA8I2iXh6BvDA7tN6UxKMDHMSpWcDrBGBhV&#10;oTUGQ3QdADAcRsEBJMcMFOhyHkHG+MC3xKs7Cd0RAdKCLYdjCM5zIjQYj8GYF5gx/JIbBiJpBBic&#10;mDB9MlLOpi+Qc1CcxQk6qxpzcqCEPgEV6HEWlcje1QGo8AVkADk5GJfRcXrj+W6RwpiNSY4MHj29&#10;70N117i2gDEEFUBbyDhNd1LRhOfG5ZSAlK76V9Kcu+p0iTd56SfxkjQKcmgFPhyQwQsOjI7z4D/H&#10;QU8vgEWj9r3XpJcD9R9zekTHNd+BApDmsPoYm7OZh9x8kidagJQAx86ANZ4lVJJYSYMk0F01C+v+&#10;YwqbYZ/0zqbYtWRrXBizHeOwK4lHCZVxJU0SWTIjQ58Aiz2zL0m9NubnW77zE/bJvvmLxRP/chjf&#10;/PzJfAqXdBLdkl700hkatHfO4TufoLsWZQoICgc+zS1JrAjHN/kwn9a/3SX6SazpWcLGx/3uO57w&#10;jF8yqEhgMaMvPiV35usOuz7tgqmQAW8UTJxXXEB/O1gkg2SJV3RFizYWJh3mQD8ZWYCRYe9aIbte&#10;+ArP2C4saNdOBRo2QP90TKbwra2h/NJ3cukxPtjUgkZ/dOAbz8ZsizP60YweONoOAXjlOl4qTKGL&#10;Tpe4vO0ffKrgIGmAE3CLXwjU/MjOsBaYEhaJhcdxupPmmuBn9xg/Y0d4b+stf+jut6DJX/mca3wf&#10;psBr8hTUfeefgjrMNCdf1l4MgK/OC2B8GYaYF5aiGR7CK7FCAgMnJA35JmyBFTCaTbsbBYPRDZvh&#10;lgTQOPDLObgIW7SBh+TFX+mXvi0CYL9r2vYYEgwwD0yFudqQF8wgP1gsvqATLTAaLuORbaA3+cFu&#10;PLFrdkH//FORALaghx22k6Qkna+wc/KFc+K0NuyN3cEMNtfNAvbmN19n09qLbbDBIkRyRUbZvLm7&#10;Y2QM9m588qYneKZtNyXwi3Y0OmcMfscf2Lf5HHA3v/YJm/kRuvHdzZZ2vqAbHviOZ76LBu3oAf/8&#10;zxj0QK/mhU36oJlc0a89XXSTRgxDK/75u9/0QcdoMLbx0GYBahwypGt5Sgt6vBqnBbxPdBsXrqPV&#10;fMZtDrGW3aNVTsMf6AzWucbWnS+R1pd+0ESmFerxWIG+HMl3dMAR7Y2bvZE33sQGvsAm4R356Oe8&#10;cfkcGvAGw9kYu4NZ5Ice45kThvhMl7CQvNDPH9ACZ9FmrvIfi1g5Bdl3d5+sxCX2QdbmITvj4oEt&#10;slX0kAf/gz/k3+MN8M/YFQ/wL3bARLLFQ4+bGhctbMp5tOFFzHZef/JGJ9qNiyf+zwbQqh+60M/X&#10;LLT+vwWT9ESW6DSeQ/xwswRPbAZ+kjPaLDrJhf3xJTEI/XhDH3tkX+JMi0Zyr5jiOnkY26ex+FSF&#10;O/LkPzChG450RxZiBnr4ht9shXzaEcGuzNnODW18kjWZk2FFH2ObVyyANfCUHZgLnWyJD/XIh8Va&#10;i7CK4myCXZILvthQhQw8y6mdqyDlO/3pxy/YGLrJRj/X0KCf8SsQiSX8U7wmL2OjS+wsl++GqVjj&#10;hkALW9iOJzJCq1hHJ6716F43LOnWoT2Zocd8dKNvBT7t2U6HvmwX1uPNApKMXDMOutmsvmTOn+Tr&#10;Yp0DHdZbaJNbWxTjT7ylH33IQ26hn5jcoyDivXErsIrH+rXzRw4vFzEGvvDRvD0yS276VlSTz/gT&#10;69GeTVof9DJWdKGHXPHOPhQZrMfYg7EUgBR1rKPoiC7akYdfc8uH2Bc5t2NOXuEPH/jqRr8+sAWP&#10;9IzmcnE69We+ds86Jx+R45AT2bFfdg3L2JH/yKMQxAfwzv7kaXbAkJu8pII5vbNJayP90MffyFXO&#10;ZpctGeG7NSQ90p3xrQ2ty/DEH2C1sRS22ABfYO+KCRX8ytO6Ic+ue1qAfuRT/BJ/FTN8Oipy6I/v&#10;1m7wzDXzaJdcXG9nSbuDK4K0m2QsjhhX24oyvje2T30qzOADD2Nhpw0P5lpi88afO7SSMaBrASLR&#10;B1SCGMDu/SbtGgFggqrEogUjEGScHBZYUwJQBF4CPKOlnLZWVokFtAyQIbZoA2auMzLOxXAoXWBk&#10;qEBPO85jXPObz2fXzGVc4FBigz5BNiAyN4dh7MYqORAkgQyD4VQAkKBTJIAVJLXRF539dxZGKbnn&#10;wFWVBSQ0MPIWCpTD2ACfwGMe8gAieOWEAMFYVX4tghgz2jmU9uY1P8fgjNqhwXngALAVLdBdwkIu&#10;gB9wcEBB2rPxHmugb8GSjiRn9EqmBVd2ITkCDAIzmajQqtQyTk7NWM1PbmjsNyPlWPjq3SbtMGlX&#10;Se8y8b2KscO2OucBOaCo0o5vDuAc/UqYyZytCMYVHTzO4k4kHn22TZ3dSFDaKYUnNsoWJZLAjo1J&#10;yLszJvGXnLBr/Swa+Aa9kDHboHOJPznxFX3aydAdOIlZOy6662teMtbegkNhwaLDwoEOBE5g5jp/&#10;7d/yAnh2LZijs50WFlMSJnzyBX7GP7RxzRj8mc+huRfOtkOCj5OVc/gooUOjNm37JSOLAeOhTTJU&#10;UcWnscjCdXwpZuC9MdoVoi05oK+iUkUOc3dXnMzhEv36JKeKJuZQYGp3CTtgE7CJnCpkGLeknGzR&#10;jRd+ISgJ0GStD/rN3WIFLc61y64dQeSHfmMan27aYQJf+FSy1U4bviyAL3F52z+4Aht6/hjG8HG4&#10;0p0DOCAY8BdYIJngT22pbcsubNMG3rEJ/qbQCbMktujkW3yZfNgCHxHoFBS6s2TM/FOQdqAHLnYn&#10;HHaWJBvX/PrzbVhKD/C+O2J+wxM041E7PsxO4KLkRDvf4Rpsgud0UdzBA1sIh2EH26UXiRb8RItE&#10;RmyAreYxrrbmMJ9PY5IRm3AOXvFftiFmsTu44LvgDBvJmR3wJbYDX7ubzGbZT3fajAuD4G+FOHHM&#10;b7YTDfrDtGuuuWYuasA7C60WJ2iiLwf5oIM88ckWxXc8JC9+R7fdZUUfXCNXfSpOwzKyFFfRam5+&#10;qL0Yzra1I1P4xN8sSvh3u8/4CN1U2IBVxqVbMsS7u+zGxXdFBTpDI3/Ur92tzpcX4MV1tkUH7cBh&#10;1+YjHz6SXtkm+cMNMrMAENfCbHSyb/YLL9tlEFaQD1vRVsz3WwJnHNfR4pwEDW/sAC+uwwhyFEPk&#10;Lw404pHO6QnWmItczY/vCmdwhnyN6zs50gEZwEs0wX9yYRPGhJseg2BHfLjdQGSMV9giN9HXHBUd&#10;HPyHj2tf8avClDhlLjbhPJro3Xc2qo2FaTvI4DjeyI6t6MuW2Ie59MEb3Wkf1morz2ihaF4LKvZd&#10;EVebHofAM5qMiW4+hTY6YOdsHK/mMJb+9E0naCv2OW9812AUvS1xeZc/87dzlX7JtmKYuEqHcA92&#10;kRtbxwt5y8H5r3iOPrZvHPrnD+yY7eGnopBYR6bshB+yIW3gI1vnJ/yPPMzbjQK+RY7ky+/heXiA&#10;NrSTLRm2wCcbNJWzo0G7bEUb9m9M89ILnvRBZzmMc+SgnRgEx9gnXbEV84adch1HhQXz4pHt44/O&#10;xEF5OJ+ne7bPr/gM3ujbGOIU3op/5NFdcr5dDl5RA67Kedtdwn/ENbbOn40rVisUwCW2XjGDLNop&#10;gHZt/UYXPn1qjz60G1veGUYYQ5wR8x3oQ5Nr7IavoAsWwjV84A9v+DKe69Yf7eYxHv5gnvbivPeJ&#10;yOMtOHs8md8lVzdBjaMPudCXolK7xfEvH0AvnaDBzRp/eKYrvmVRr/BgjWA8axw5AxskKzT4E3vJ&#10;GI/ml7Pgj983Nx70Q69+aCRbc4nR1jH+zbHr7BI/PQFAj4oMxjWm2Mw/euksG2BjdEw36FRUkFOQ&#10;JXswJtvDu92/bnCTDRwnt97T2A1gGABj0MamzGW3i2v68BXrJrtJFCvYC5rZFbnDDzQohOCDnaDP&#10;utQLd+WA7UAyF5q70UZWzU+3ch82Yy1qLkf/IZWd0E0FkgojePapn+vtHqlA0W4PdlxBpWJLY/hd&#10;8US/fK52+rXuro1+9XfdPObIH+SFzldMqb1r2iyxeeNPIiLgCULd8QWOgNTv7ri0aJS0jHdOASGw&#10;CQg5NuPhxMAScAM71wEa0CvpdDCGEiCBANg6T3k911cwZBTGM59x0MPgBT2gziB9B+IMC+CZU5+2&#10;kTEc/RmwsYFhyRkHokx9GT5AM6cDmDCk7oL6ztAZYNU/htG/yqQkQCQpQ2fbnDgwI+OwDJuhdTe4&#10;Kr9znJRS0dPjP5RtPkGAETNyh7bauWZ+BQn/i5tjcFpgiEeATQYczm+66j+M0Ct9C1SSAjZAt+Mu&#10;jIondNVOAPrjfObsMRvAwvgENTLEBxodeHfHWxtg0g6Utuy128R5RR9OiQeBjQ7xbk4OzUZ8F/AE&#10;WvonI23YpmKDhUiFEp8WEngjA3xKKPymJ4GXvbBfY7JF142dHtl+CUfFBLZOb0Be4JawSPYkxBIe&#10;ANvinEzJmH/1klfzsw/0Sxz5XC+J5XvoYq90YWx9FRz09R0v491bNFmI+I5mfsCX2H4Fh4oqfEM/&#10;PBnPuPqi3XfJSi981o+NkAc7MK9z7fZw+G4sn42jsNN133tMxoF+c7SbBb0l9zCjnW7mNW7yMY4C&#10;ie/tJmlsu3J81x7W8B2yZRPmwwud4LvkU0HHubYgC0hkJWHLRtDQ7ha2o313wRxhJrmQa7KKbt99&#10;9gy6cfzWfonL2/6hVwCjf/jFV/gj38EH/gQGfgRfzAXr2K9gCWtgFwyrsCGhaJsyX/VyOn4Gp+CW&#10;xIs8YTLf9tscigswzSffb/FXsQ6tCjX6wTSJhoDGJ/itfmiGA919g5eShl6Ax++7m2CuFvUwG/75&#10;RLv29I63HpHkR/DSHTH+ZDz9+Sq8FzTFDsm8mEOm6Kc3mAcbtIdpgnbFnHbU4YvdiBftLjQPnrSV&#10;0PUfYdp9yV7tMOF7xU52iV5yEY/5g7gjnrBr9PJleEPn8Kdk2Rhsin5gpsP89M4enccPXszT7i7j&#10;kCOZ0qXkC165DkPFcrrobiU68dainB6NwVf5BP7QhUcy48vkL27APWOig4/1mF1tYFyLPL4HB/WD&#10;Od3cIMN2WoiF2qIfDfgSs8gELeTCL8hRf/ZkLPjBD9oizh56lIb+xWt0kJkYai5yEWvxbA5+UQGD&#10;jvkMHtoxhDa2VfzUVwykS/5vbkkuTKBXNkIu5ma/6DMvGtiD+cU37YzJ1tBOT3Kgsb+2ZFFexy7E&#10;RDLHD70U+/DbApsezKE/P/S7HULkow1/5m/txoAz+GYPbJe/oFcfNok3OmMf2hqb7ORgaNTXWOSB&#10;bzShl07xhWaYSp/OGx+v5EgO+G2xro3+/EPO03Z79MC+HkOAUfy9GIGmiir8vuKN6/qVN+Kn3Qgw&#10;Q5slLu/yR3f8H19kiRd6FyPIGl90bH48uMbe2Cm5iuXtmHGefCtO6mM8MoIZ/Lj3XuCF/PDhcD5c&#10;p3/xAL7RP3nr7xz/wTMZaSsuwG/XyMrhPJp7ZAvNxnG+vNDik4/yRWsEbdthZgy2hH6+Affoht7k&#10;2XyGzthLuoBzxm6Xirn4pnzL/GxBG/TqT99szvlyPr5qEcWX2Q3ZGZ9N4FncsXgVY8U39JM3XmGt&#10;mxMKA2IUXzF2u23QLU+W46KhoiE62ZFFtLwXVsEJvl3ujU4yM4eYpj/6xgIVmmGLmK6v8V3HF19F&#10;l7zb+oT/m5d/6usc+sRzbc2DP7huoSzGif3ydO20cR3eoZU8WvRrK3bTQQt3+Ye8wntDFEFgcjfU&#10;6UuOoX/rQjFbXiPuwQmP4PhTcKFTttgLWo1tbUFuZEBn5CWPsANDLlThSI5hLnmIWIEGvkDv5jGv&#10;IoO+6IdLYqI/O1fgIZukdzIzp7Hc1CWDdnGxBzrFEx6KaXIl8pQv8BljGJN94Et/9JkfXXyCT6KL&#10;/Ng/v8g/2YC4ZUx2ZS7z0D0b1IeujMG/2Q0ZaVdxy/XivzUVPhSZ2Dr9o5Vd+WRbcig89+7I1qoV&#10;SKz98Naaz7WxYGLccQdIhQv09F37iiftKqkQ0jjOo69CiKNCirY+x10nYzFFf7Jv3PovsXnjzwsl&#10;LYgEb8GTglogVDjp3woDdMHIIqWKLYBmdJTBSYFwQYvRACKGSomMnCIpr2BEQfUBSgICgxPsGAaj&#10;AMwCm/G7EyOAcTZjA0TfK+AE+AAxGowhOABic3EqzsxI0FHwYEicyxjdYTBvVVS/GRwnkpQzOEYI&#10;/FOQ34wJDRwOWKOLUVbx1D/D0DdaGD9jZJjtOKHYFgrAh4I5IvBV7eVgDAA9GZpztnNxtBYsAkwg&#10;QHcSKYUEC1sy7FEFiSj9kS0eyF6yUhJHl/QgWAtYeDGPR25UQRVqoh8woocjObTlZOgWeFQq29rl&#10;sJgRdPqXXGSBBkGULttCZwxyoCcBhY6BNzn5bQFsIaIgKEnsOV+2LiiTQQt+9k5HZEJP7NQY7N3h&#10;O9ti993tQE8LeTJgM2gYExm+w4fIit2xMfOSsUUDGsnc9RJq1xQWJPM9g8wfCtwW7Pqhm57oxdiu&#10;u9ZLVX0aSzAvgeCn2jQun8ErnsnAuHhCWz7vXMWSiie+VwzV1mFRoz1+yNc8JTrk344QbSvAGFtb&#10;mNNuDXooseOnzkkI0WdMn8a1g8SY+ivKONpRJDFvAUrm/EqyZiw60d939Pukd5/tRuGL5kcTnbtm&#10;7haDgh+dkZ/5K3xok30Yq4JJRWjtjOlwznXftV3i8rZ/kii4AEclW/5gA7/jN2xK0it5YyP8HG98&#10;EhbxbZgDxwQ3iU53huCYay16Wiyype7uepmYfiWrcAi+FZAFY+PARYmBgG98vio50E4/eMGv+Ydr&#10;JV7tKqNHcvUdjhgbXmiLB0EcD/imazgAk7SVVAn4+QLcxQMslyQVl/BnPP7MDvmPuCEOdfcMz3hC&#10;l4SR3zcWPeBBW7KvOE/mrpO7u/rsRMJuLPbEVtttwt5gAbxmGzCLnaADBuWL7J1/wCFzsAM24By/&#10;YtsSsHyeb+BfAs4WYRQd04m4lP7IWYLvGj7QLS6yA/ajP3m3+47P829t8OzAB/+sMMfffDev2M/G&#10;+A5a+SZcZ6dwiF+1vZkcyAd/7K3iTjdxFEbN364l+QPaKkjDRd/xxAbFcXybk55bWOtDN/DUnHgg&#10;C7+Ng3YLDAsV7SxCWtDBe8Uf40i6yYX9GIPP6Etv+DU3PYrp2qCDD9IdOdETHaGZDvADc9izceAg&#10;PZiX7OhXjPXb/MZj2y2W0aAvvAp3u1NPj/RLrjCVDui8nMonu/Q9n7JI4H/0RCdoIA/jGJMt8l+0&#10;VzRHB5orjKBZkt+uNm3NUexkt3itcMEu6Ve7Ftja8Dt8k1n2jDfjkyG9lRtWPGJ7fIoO+D3bl0OQ&#10;E56MVywlF33xxq/xq5/2rpO38dgE2pe4vMsfHcMFMkMz++6xVTZIbvhu1zT5tXuDf5MXe/JdLEOr&#10;3/HBJtGIP7bH9uWKbI9f0EN5njHZRoUb2KC/a2Smj/zPHOF2/+kFBrD1djixD3rxKa7SOTxBv/Gc&#10;b72BbjbYzcFuZpJxaw22ANNhJzmwSTQ6wnKxLh90vkIQPowJA+C1/mSqDbphBPuCTWJcxXj9yAbe&#10;i23iTI836EO+ZOpc7/BjL+ZAQzuG3EiUHysCkLfYwL74DTmKddqIy3gwp7n5pN/FZfPxKfpxHY35&#10;V/yQi+sVxti+Aw9huvNsSF/jGh+daDMmWfN78RNfFuTivDYOOui6hbrrbtaW46Of/rTrZbLtGBeL&#10;jVG8JTufFS/I0I4P8mYP6HbO2sI4YqwYbGw2xZZ7fMai1zh4QLd3h5A7XzcHfyVvuQdarT/4AKyh&#10;D3mKP+snOuQ36OzmdY9u6M9e2bcxK6iwBVheIR4ewRa6QbMDjw6FCX+KI2iGTewTTezcd+3guv70&#10;iQfrJjke+mAufaPJObKhOzrAF3rIr53+cgQ2paDE5qzV+K6x2QX5KYg5et0D/Wb3dNJTDIpF6CQb&#10;85sjGVWY8NnR9Yoa+pivoslYJGFrzlX4cN54+qQL9sdu26BQIcV1c6GzNbnfzVURxXcFF3ldxZMl&#10;Nm/89d85HBKSEnygLRnpX6ECbwHJoQ2QFqz8ZhAclBIoz2/Gx9gYVUmd60AJ0GhP4QwvoxIwAQlD&#10;AwAU7bMAy9kBp3GAraClbwUaNHc3vuJDARYwoSUABZLGlphq6yhQ4MFv4AGsBCrf2+4kaHAi1ygB&#10;ncABCFACo7Yw6O5LdwaM0zOYghcFGVc7AC6IaKNaqaDAsfGOXgmDNpRb1Vf1kGG1GweAcjKO4pqX&#10;EwGaiikcmwHiu2RQsJZISUDd/ZT8soUWkWQHTOiZXAGyZEqSwsG7U41H83M0AIk3zoo+gczB4KsK&#10;KoyoqOO13SXA0O8eJ0IrOdIvmyOHKqr4IR+24nzPMrMhfFk4S2R7bEURwSIDvy2SyaDFOv4EZvpi&#10;I67jkZ2zqe724N3RzgcJDl3q15ZYfSswSFYFffZEfuRp0cOfKriwY/MYXz/6QKs5K5ZI5CROrltM&#10;tNAmD3JHI3/Vt8KFc67zOYBsfHSjy9j8UmBxzbjt+ujlkHCgR2kas10r6MFvj+wpsJjb9R61wWcv&#10;lG73h3El/vRhPBhC7j7phTz5anfR2hGD9uiBR3YLocl541WAQYe5fEcjXcIIR3rBu7nYLP37zj8d&#10;Ar0+ZFfb5FZRmb7QiX5zO+c7XRoP3dr3qFWLPMkkWbMRbdgRmtjEEpe3/VM0aFujOyNebqbYCJMk&#10;dQJFd+IEPVggMAqEgl53kZ0Pb1uIKcjy1YqkBXOBFMaxa34oiPFBcoNvfJfs9RFsJUiwAI6YT5Ct&#10;GC5YdycDHgj2FVodii9+62tMSY4g6Tc8g4ewzxglno1hHp/4hSNwvUWBZFF7+qYrfio+wHj4Itbw&#10;N/EJXmtLPuimP3odFzGu6WdsCzb9zGketshejE0PfF87cidD8kaHTzhkDnEQPrAbvqQ/O2Mz7NB/&#10;h2nnkkdw4IX+6GJPYkoF0Gy8ojy7ZN/k4rd+Fhm+i6PkAXPpWxv+6Jq54TDfrHjiu/H5nU98iKno&#10;kJiROQzgQ+j0W9LMpsonjC1XIFe/+RxMQad+ZCVO4kG+UgHKfH5X4NZPXEcTfPHdORgiNtARmaGB&#10;3viivu2Iogt89RgW/tgrnmEd3uhDnIS9fEU/Y8AEMsV7N1vMwQccbJROjIVW/ZN7RVb2ByPYD5nQ&#10;ORsUS9F63XXXTXZPVsUMbYzvuu9oQVN38GFcu4noz3c2SIbt3GmHgr74g+OwDB18jm91N7xzZGss&#10;OhFD+DJ+9NPO4bsY4zy5kh8ZGEM/ttnOLdfJhW7IGk3w3jjim/nFMmNVrGBDZI6XFqDakx18xbNx&#10;2bG25MMfxWGPeYkf7AIG6WsO2EIn+rEjffkyHZkD3rEJ86DTHMZd4vIuf+ysHZTsQ6FKfPOoNB3x&#10;AfR0158cYQ/6tEe7g+74QzdUugnQ7jK/8UB/bEDeBg/psiIpXZoLT+hhF86JD90c1NY5+Oy8c3Rk&#10;nuI4uZiLTWurmAgf6Q3GiJd2N7/gBS+YYjeb5jva0h+a9EcH+eAZ3rMzNmQsMUN8sNhp5wvbNxc9&#10;thBDH521MwbP2pEn3RYv8AB7tYH/xiFv/WG5HNZ5c7Xo1gZd5oMZ7Ms49NPB97VFAzvUxhxsnS36&#10;zvbwi1f2hw74UkEDdhmLj8Dm/MGYxq8oxh/IvBvSHeRZQYWe8YsPOIEXfDpnLL/FVcUd+YX4baEv&#10;x0ZHO0Ut3LXhE7AOPcarMGBMMqMnOpL/Wx/IHfClr5u61ipkwn74mzWA827GyCUUFugK5ovv/rzv&#10;Ay7Kj82tKGL3ivUGOs1nXjz6bqesR24soskGn/IbjwI5V/FLX/2M7Twa8Qt30Mfm0SaXgmPwkz3p&#10;o53YUeEJVotjcFd+5t0i7NFY9EceChZyKnKVR7AvPkCfcjcvnvXJn/gN3Tz88MMTL+YzTsU+ciVf&#10;O3gUT4zFptg3mSoCoYPNpmN64lvkged2HMtVelrB2owN+C2/I+N2klT8aIcIOfjucL6CRYWmfNLa&#10;ruKI3+RqPGNrV3/92ljQOH771M+c7RIhp9qN56PP2nOkR1vntG0XyxKbN/4EjRYxJf0+W7RZfIz/&#10;mlNgZwiO7ggIHhRaMAfk3WmouCEocuSCn4OBtI3PYkV/43BwBqQQwBA4Uzs9gKkxGKs+5gGqFh4C&#10;LHrMy1A4EqCorQMdEjDgAZDQJwC7ph9DNb9PDsSYAC2DYpAcKsP2XdLrk5NUndaOUbaN1vxo9JvR&#10;AWBjAnvfAS3QIQvzON+jPWhooeU7I3GeIfTiVPPjFd0AES0cpl0YnIgxcY62UNGJZFIyLiDTe/9W&#10;kt4l53TNSSUGFbMEUG31pWd8+TSGQGl+9AMvtJmrQE8+ANBChuO5M6E4omCCXgDM2YGb65yW/iQr&#10;EoIKXXTSHU/nshXyZaMCcDtL2inhnHEqekgutBXg8eN8d13ZJl7wTnfd+QWO+NWHv+hHJ2yIXaHR&#10;YsN1CYtEvWoykGSr5pDQSIpaXLNZ9hvtDuPTe3cLzOs3vZRo8gN2SJfmU5AwruvGY6dkTi6uJwPX&#10;JUOSJmCPJj5Pp9ooguDDee0rRBhbPz7KHl0zJzm3e4SczKW9ZM8iqfeL9LgPffiNR+NVhMWfBM/Y&#10;+OOXEn48h1HmUwizaGmnEDnjCQ9o7AWw6CQ7OoRL7QrqTnVFwRaBrkto4BFatDEvudCpz4o8xvXZ&#10;bha8ZVPtKNGXf5kbH5Id/s2G8VbBBP9LXN72z10XSQ1/EHT4HOxhNzBTYVIbPskP+Qm9o6EECX7o&#10;Jzi7UwMv+IBxYIYkgK3BKUVNuANPzFmxGJ6ZX7CTJPVIIxxlu7AWjguo6CVj/l2Qg1m21rpuHOPR&#10;GxsOyyVL8MQ1PiOemMe4bIA/agPjJAn4gBXkLgnRDr14gkFkwf6NA8dLIPEjEeW3cMuhTUVPupWo&#10;kaHz4lZbbttJ1t0QsjU/WzQ3nVTUYwMtQNEHy/ia8Y0FH4pvbMyhvbHYGJ7ZKRu0m44Ns3sxh/7Q&#10;Rf76sFVYwy60KyazY4kueeLBeTLRhv+jTV8+WcxmM2KxpEsiBWO0Yftoox9z4aWYTzf4ZvPo4+e9&#10;G00bMqLndi7wdQfswj8fwg9/6uaBc+gmh274dMcNDWwAVpinGzD6tCBDA107zyfojY3gTxwwNhul&#10;a7oIh+E8zECnhZBki/7a/Upm2vpOxuhlp9rCG/GC7NCCf/EW72gmR/LynbzJkw35vPbaayf9kgOZ&#10;6YtnuYw5ncOTsfm2udkJ/aPVde3olh56rIk+2CIZ4Nk57fg9v3Owo2Ii+ts5g94Wz+aAg91sMi5e&#10;yIps2Jm56ZUMK9K0yLRIxEs34/DZDYzyJzwYg47JDx9ioDEqING7c75rz6aK3z1KDdvZq+9yL/ZN&#10;X2QHk43HNvDiO9mQgTjeIpeOwoglLu/yx9/wRgfs1/xoFcfouJyWjMIgsnGNrmAEf6Mb2MEmKq7y&#10;YfIad36Yi0zx1UKdPxQf8GM+PmsM88oj4XbvpoP9Pf5Ir/TBT/SjQ/pn8/q6Zk72wQ7QxDboRG4A&#10;C9GvHxswHttTKPAdXRZoaECfHNgiWrxox4a+5Ajbxafeo9dNgMZul4lYZnw40i4T+idb9o1HcmAD&#10;znXNefm3hZc8H3/kZwzf+Z0FJzuD9XwQtvEnc4sLYq1PODMWVviRNuKQccQu8tUOncUwfGafdODQ&#10;FmZ1g2wswqBNn9YyeCeXZIPuii9kbQ1jEd8js+SEJvoU0yy+5erkT8btgqAHeYYigLyDDsmSvOlN&#10;bLau8Z2fkaH8306QitQKU2Qndrv5024PvLEh+YJigVcOuGmsLfxFN77lEq6jD251Y6V3pMhfzGHB&#10;zKb0l3v0rkhjsE36QKs/suD//KhCDxtAL5mQD5ziK3Sh0KOAQ7Z075zfbmTpS2biClynU3pwA0s/&#10;tLW+VkCQjylY0A37NZ++aHa99R9dszc6U9AhU+3hFTlUhHDQn/VWN/UddGIdJi9ic+SJfzou5zO2&#10;6xUtyt3GooTf7KddIY4KKWjQVz+/6c05bZzTB0/5ufMVZSqyVOzw3XzOGwNdtWsnCx21syQ62wnT&#10;GLX33VxLbN74swDpLqngKpB0d1SC5jpAE9QtFhiFQNeCRlCiXEFJYHaOkVT8YGjAguKANcMCTpRY&#10;gqINwDSmvn5zbMZRYSMwYGBAWRA2N1osOASEKttV3Ri3IFexRiDSxzXngYC59EMvYDGv9sYUgAUB&#10;NGnPuSQGjJdRAQigyeAphJJTBADQ3zjmrLijn/7AmPMwHL85AB4ZOWMFMiVZ7YJBq+/acDrb1hQg&#10;9GccFhN4ajuVOZxTwWUMggmDQfN4l4oMBTFyYAfd/e+RCbKtQKawINHoRWP408YhydGWA6pAeyFR&#10;/+EGTxyU85ETnSqYeDbRC5Us1sgjhyQPsmFXJczxT94WZWyHXgUxPNGvJMLiXSCWLPc4Trsj2JgD&#10;byXleGKbgiIdlHywJefxJdngG/jDv6IAmgC/fsYkQ+e7u8PuAbDrwNY4khn0GaNkmm0YmwwlxO3m&#10;ECCMwa8kmNpUYGAP7Jut84V2ghiX/0pS2BpdoMV1suHXLWzQhVd060M+fJ5MzJGuHRWdyAHf5AAT&#10;wgc2UwKnv4KGFwq6U0YPJX/moBNbjivA6MMW0ZENleihk02a31weITSm7xZP2tK7OdsJM96VJwdJ&#10;A1l2d5488KENvTlP387TCXwwN99oR07Y2N07OEYn7uixNfy4VvHH+OjQB/axVX4r+UFPi4L8ZonL&#10;2/4J+gKxYMM/2AqcgU18Dh64ztf4sHMwoDtn7XBDW4sHOCH48jMYVBJrYWyBLODCF0krX2YPgpdd&#10;cYI5H2qbLjlJ9mAQTNCe3cJxWEtedC/pgpnogV/wym/BDgawd3NITsQOcqwAAntbdODXee0Fav6p&#10;LbzEH17IjDwEVfzCWt/pnT/CEm3ZDnrN0Z1JsvJbLDAG/y5WkBXsZ3f0rr+kNhtsoVxBjv2ILeIO&#10;2i1Q2Debg/vGVYSEQTCiAhtbZ2NiE9nzFfP75JO+m4ss0WocNsrWJc3kiR86Tb/dqUYf+eKBT5Bh&#10;z00Xe+hUzBCbxUMYZI6wjt3jBY/6kL/x+AS/gid8DT/awA42QOYVxfHZjhZ3ov0rXDdu+Dd/4VP4&#10;YNPGdLB/c5A5G/cbjsI841ccpG+8l7+In3SEbnKjf9f09Z3PoJFf9RJ1NNAxvXQTh+2QGXn4Tkbo&#10;wY85jY3ZFTWCAAD/9ElEQVQfbSWjFQXJUzxEH56cRzv5kg+9Ga87+Gim416Ei8Z2J7EJOmIzaNE/&#10;nDSPBWvFMmOy6Yo7bB2N5G48tME+PBqzGKe4oB17gev4Y68Vr2CLfIkNkKs4Auvx0w0zdBrfvDCe&#10;XOhSe+PRj/boQCc6HPqhHW/oxHP5UbjuNzypMIhO+kMDXuUOFX3Qgg721qKXntlyO4S0ZTfsyvjm&#10;4a90xP/+vwUT+Igmvmcu2Ggu53t80XziIF7IiKzwLv+Bt93oa1eCo+K8a904zPfhFzzHMxnBPjq0&#10;uOQPeINDxVC4AY+1CVPZNDkZGz3GNw7doRn+RCuZ0jOdwD99zQuvxHO6dE7sgdWO5EEG8ltj4s/4&#10;2tKP6xUz8IV2vNMjW3HNefGMDuEVmtFALg5txQ28GVP8oFPt283jnNhW3EMPHZETG5KDtltSHise&#10;G4t+0GEM9FvgWpgauyKnsfGINos3mI0ftoo/OmLf8BGd7Qxs/UQW+vBf8RIt3awle77rGrpc74Yu&#10;fsmCTPEjnvVSVvS57pNOnFcEQT/+0cqG2K32bnD2YleFNTGDHRtfLFd0+PrXvz7l++J7Y8tB/JY7&#10;GJdd8Xe6J2u7Zo1N52xT/oFWcVs+YRe9XRD60TX5ezSmXbZsQR9t0G4Xqx0a/ssnHZMP/ivykBWf&#10;pnfrD3PrZ1xyY1/shT7lEXa6KE74zQ/w2s55ax18tQ4iezmRl76ayxxihPHYRLtJnFeMke+QLbvT&#10;3lhkxof4JXszj3HZBNuwflLYIB/2Qo5sS0xhK+SNLuO1a8d183YzHt9yKvqgN/z3bpxxh4icyfd2&#10;ezhXgaQiifEqkvToi/MVKdrx4XsFEZ8VYyqkVDzBq6OCiWsVPSqU1Fc74/l0zlq4a93Q0lef5l1i&#10;88afu8CSdooTkLtjK1lw9I4CwcaCQPDVFphaOAigFUEEIMHEuQorAl6gAVALkm2DA2YcxLz6AwFg&#10;wGAYsoCeYwsgAIRBC2QtZqugC6jG6W6AtkCZUzBoRuY6I+IsnL6tlyVq2kkI0O13d7EAPwPtWT/O&#10;08FZKaE7spxCsBDQyIBMfFbEYagZpf6cgNFKqtHlumv4Bsrm5KiucyZAoAhhixcgAySMiRMAHw4B&#10;HDk0J+T0QJXTmB8okHl3eci4O09swSJQYmohLDlnF4KCthbNFqu9Y8NhISwY0h/5CsoAmwECUFXS&#10;7kqTDXrIG++qqkBP2wIepwIS+KdDeicHdOOBjNiPpIhefKcnCRp60dZ/f2K77ZhhsxWxtJW4uy6h&#10;684Ru2LX7ajpUS92X9EEv663GGIfjWken2TFLtDL/iSEFR6Mxw/0Na9EVD9zSO7Nb0x88wV6aRur&#10;a+yYDOjUPOgxNv80dnd5BSxz409/NHZHkT7NbU48md8dYIex/DZWhRgyNA668Y4OcmYLPQaED3No&#10;a+H3whe+cNpW3CM+5Gds781xR5wtoUc/PkdGxtWucz7Jk54UYTyK4BPdMCa5tfskOvALc+BGQZCs&#10;4AU+9DMfWWiPDnbbjiEypH+fFk/tQiJrNg9XjMXOHN0p4+tsDA/pA53GgTV0Ai/Ni0ZjGHuJy9v+&#10;CZCAX8B1Bwd2+Cxowzr4Ak/NL/D16Iug4ROeCCpsDuaRGcxxV8R3chHsBO+KJj33LFmASQXE5pJM&#10;OW887WARnII19GJuCRY75OcCFlokRoJ6d1DcXSEzMjUefGXbkgPxgY+gC57yN/3FH8k9LMR/O//Q&#10;2GMicE5b8oNZfIltk4HFLDwyvoQCD+hW3CAr8pUQwli2wmZdF08ki+KdBRo/havdHcvn6Z89WKSx&#10;AzbDp/AJA7XHPzxi0+jDs77kwIfYc/jXo4TGd60FMxuEH/TOBsVE39mdT/4gBrBlGMAfxDh92S3+&#10;8cSmYEWFR/LFozHwTy7krC/6jI8GcZgPtCuhoiSbd55tkW+7Q8zLF9mH37CIb/C33hPSTjyyFfPN&#10;bYwK63gmL/ENX+za3PyWnFqkkB1ZtytEvDa/83isaMX+2Ah9olncFaPQQmdwBE/8gW3SS3kLmrSj&#10;V0kxHEc/O2WT3QCS2Jq3YoTx0YUf+I2WCg0VnumVnMiUndRfMRr/fFBfsjaPhU0FpXYBsHl8s7e2&#10;1JMBOl1Dv/fE+E3O/KAx+JM+bpxEc0Vk+qiIz2bwLHaxVePy3XI+fuA8mdM9neELP2SITnImD/Zq&#10;fnFXnC53ZJvkQ6/G4I/GoWu08Vl9fI/vcDi8pif8whhzuwZXyIbuXXMuO3Lgy5joWuLyLn/0by6L&#10;HIsac4rvMLLFJZmLmXyFbPmruAc/yiPoiK1rXxEQb9GIdvySjXnYTTdK8EJ++pAtefAvv8fdCWy3&#10;3F3+BqvZgfnNwX7YHdmzFzaLJt/puKIW2/ZdriDfRIN5+Q7a2A3eHOiCbRXJ6ML49E+P7bwwh374&#10;Nb752H2LPPKUoxfX8d/itGIQOzGuT3y2m9zCzM1JC0jYTC7tuiMHi1SHa8aEjeiGg8av8GqO1iJk&#10;jmaxpEf1xUi+TYZsm5yd68462+Uf6Me3PLk77WIgW0cTWZpb32KtPKHdYuK0WNULSBUnjE8+5kCr&#10;PFzebrGvOAEHYXw3jnuRqx0g8gC8V7DTDl/d0LHjw8Lbgdce2zGn39YJfrMj8klWbIc+LHatE+xI&#10;Ydv0Ig9RsFDsQI/8Ax9oJQ+8WSPZtQ5v+RX8ttvELnZ0siM2jLfWFfIO7cIp+pNLKbrQI92jSx+5&#10;lMIC3WtDHr7j204Xf96joi0bowfycJ0v0TV+KlSSmbyLvGACXdEHvvHvOl+gf+d7nFRbfPd+GHSy&#10;B/OxXbzy397d1C4VOE62ZEeGvot5/btg8pTvtKOEDZFP9lixhO22y0SbvrfbxCEWm6ciS8WOChjt&#10;+KhPRZF2mVT80MYcFVi0N642Dr99VhCpcBJN7Tjpmu/NvcTmjT8BGBAJdMCuu+sSFiAmWFiECH7A&#10;WoIASAEXABaQGVWJGzAHwhIdoBuwdDfHd2DSItj3dqe43g4RzlIlGQAxLM7kmqSkO0TmQotPQCxA&#10;ACHtgQYQZ3Rtsa3Sy8gYKNoBaHfQWsxoh0ZjAdaqyECEkCVIjBDAOMcwjUdZDJfD48ecAoNAbnwG&#10;z0HbLgTojdtjOUCDIxnDWByTwWiPJw5C6QoNtqzZykVWnF1wZRTO2YYPiBwlr8Z1VCGtCi3BIR8g&#10;LRC7W95/aJF8VICyGB4fUWAHdIA3bQRi45E7W3CN7jgfsMGPxQhwBRgMFZAAp6q3vZdA0sJW0EU2&#10;ZIeGKqbshj0IAIAALWyO3Uqwe+zDXUkLc3ZREGYneKg9OuldIJJ0koFkzneLZLbfY0vsjH+wG7rh&#10;LyXCkkLjaWs+MmY35my3hrHYZMknuydXCzjju248djHuTtGGzM1tXEEc/2jFH73wVb/N2R13OukO&#10;ePYoSJBfC6wev6P3dpyRoXF7PM/YFUDJwHztMHFNW9fZi8dw3BH2nLiCiev0g7buKCl64JXv8mey&#10;hx3tVupOqE84xB7daVYwsSgwnmvG1B6dPYpTUYxOyTBenacH9CjAVFTRFv61sGFz5E5+ZKYNH2Yz&#10;klSf9F3RKDlI/Bzams8nHtkbW0ZPd0zNZ358GG+Jy9v+CYBsqbsrEpJ2PvATn+zBNTjCt0qcYAVe&#10;BVDBHpb5VAiAEwJuOyAkHw74BYMqcPDXEj6+jj/n22LLX0tC4Zff/JXfu2PiO9xS2NUX/lvESVYE&#10;f8kHX6AX52EnvOvlctqzdQEPf66LOXiDmWQOS8J3voMvGOWgc/ZFHuTABukdJpqjAhp+8YMGMjUn&#10;uRivO8ItLNBHBuzN/PhuZwSbRjN84Xts129zinXG4F8Oc8MTtkJObIjdwgk6N0Y7z8hOgs6+Hb27&#10;CbbhRTv+giY4j05+cPXVV080sUn2nJ7wI4ax8+6ywxz67u4kuyIDY+OBDRoLbtIfmVtQG9f1sBMe&#10;Oqc/+ZA5jOEnFZH4lTbivPmdM78FgcP4+ai4SS/thtQeDhifbZENmZmbvaMZf2JOjwKJ32yWTNkD&#10;bNaX7VXo8V1SBQ/gqPm1k7/gtaKI79mdpFRs7kaOBYVDLGM36Nen3QDasDvt8QAbK7YaDx1+04eD&#10;PvXXnozKx8iHntkMuyYf3/UxFltmu3RXrlPxms2QE7mx0e6k62sstPMx9kbXcJ+eyEMfNtB/XzSu&#10;uE4X5UJoY8/aySfRTfbGhK94wDdbRGc5pD7OkTe/oBdz07dr5I8ec7Rjo1hLx3ggQ+cqAFV4TIbt&#10;hna+m1js03lyqsAT5soNXVvi8i5//LMbK2KRT7RbqMg10cM/2AP/cL08Jf+kC3pnW3zT93YWaS8e&#10;Gce4vbzV93bVdaeZrmADWeKvHQgV9/i+xRl9OeiSPdEPvZCL+WBNBSq2Zwzn2VOP4tEDW2snmT74&#10;an3BPoolZK4/XXXzFE14hflycW2Mxy7oEk8tGuE3/OBvFcfw6JwDz/yWPPCDd7Sbgw+LqWIcXrTB&#10;p+/wQMx0s5JvsJcK5fBTIcAOajmuefgr+zR+O1bk+goM5kJTRXZ8WcCiHybAuQrg+IZPvWODbto1&#10;A6dcF/8sgumbXskNT65XDEE/2ZmbDNrVZE7xFF3kbwy+CMvEbsUSfClWyOe1q0hEZ67bTUI28gPz&#10;mxt/aMKzBXmPwjiHdvw5Z73ARvks+uzS8KeQQM5oQz8fIQPrIY/p+JQzkL1Cht0maBRb2T862IK1&#10;l7WWz9q3C8naSSFETlABvJfyyp/opUID2bMxhZke3+Gz1jwejXGeDejvYEd4hffa4YcN8CP42lh2&#10;1qCTvM0hv9HP3OzGd3GQTunHvBWUyMZBLuSMvwoM9I1vPkzu1ooKgT3K3M5guZdDmwoVZGXcdoVU&#10;RHHNeb+dH4sq7SKpIDLuAKm4om2FEuddb+z6VphpN0jnulHn8F0btm2uHr/xuyKN8eOlIkyFF+eW&#10;2LzxJynhwECKo5eASfQtQiRVLYpaLEvIJDf6SkSAEyADaABc4DVmiUVB1DWAxQmqDne3QMACoMCu&#10;574AIOfWFkjpC5ACf/O2mNSv3SucjmNqAxgZlXPAGKgALs7NGM0vueEsJfZVjo1lPuCIDwZNUQyu&#10;KjLDJ2igUCJPAZxcImCsKvUAlmI4r2QNsJgbUAtEAMQYxnTHmHEAaw5iPm0krOZznVMrmjAGY7vO&#10;wG35UlXlfOahB0HRd7RzNE4GlIEY3ukPz+iVsNB5xQYyoKMCsKTBmHTSnTTAUqIBfLsjK0Bojwdy&#10;8QkkVKUDBcBEXvQhcaDnFrPd0aj4wGb8phN060cvgiC7ZLM9PuK7T7rDg6Pimmv4YZMFQPahAMKO&#10;29lQIaOD3eMLPaO9j2OyRzyTORvQRt/xTmoJJ3lK0BUo2l3C7tg9m+U3fBJdkgo2XyGPbLWXgLQb&#10;yNjm7bE4c/MR/CQHekIXmi3A9FeQ6L0iFRTaVeZT2wqb8IFtKA5I5PRhM42nsPH85z9/eqGb4gie&#10;2RXZoVNBxXzkRVZ4cZBFxQ/n6VQfcyiw2JniE53tMNEeve5GtzOqQgSbFYTRjF+faCHnnqPnf2RE&#10;ZmhAJ9mzw4qA5IxnfehRP1jZzpawEW/99x660o5+Sg7ZLxrow7XuFLLbJS5v+8cWYATd8A10wwff&#10;JT4CKR8REAVeiY+7K4I/HOCnEgLBRTDmj7CG7fQYC0yEm9oIqnASDrJxPmNcvkjW3bGRXDlvHnPy&#10;8e4MhEvmlyT7FDTJHz/aokuypb+xne+uMwxxJ0c/tmwsmIrWEujuSuBNP3bPdyRMCjWCpmt8jC7x&#10;hDY6pxs+6E6PsdgHbJKwwjd4ATvpUaIj2YK7rrNXccHYcIzcyZPdwDLJHrrMx6/4i/ZsgZ1UJGHP&#10;vofd8IZP6INe9PEL9u862+KDbJJeKgCTbzSLg3yCHMiKLPVh390JhUvGImNz8n+0oYU9WWSht4K4&#10;scmLHZAx/XdHHo1sm4/gCV1wST+0+TS2T3RX8NAOBsAsNBpfUZIM2aU50YBHGFDRP3t0TnttyZzv&#10;oYG+XMdTCy+8hun4IwMYAMvMwb5gGZmLx65riwb2Tv++40M/PItHFbPYI/vEP3olb66zs3ZxoEns&#10;5ruwqwUvveCfrVWAQa/f5Ee2+jvYEf7lPeyEHtHfrib6QgObFEu0dQ1ekY9+xVBygxk+2Yf+PuEa&#10;OvgdfDEGf/Kb/F3ju9rL//CPNvyzN/pEJzmxfzwqftMXObItukAD3BUfyYLN0mfxkm34JHfy1oe+&#10;9IEhLXrJtce/6KfFJLmSR/KqmMMH5C7NL6cyJ7nQp37dCKEXfdkXvpe4vMsfO8AHvsQQc8vTLBbw&#10;T4ZoYDdkWd4KE+FMC1n22XvxyIa904V+zlk4+pMf9t8VLaj06W6yhRidook9klc3ffgCO7U4KXaQ&#10;mxhHnuRBh+XaaDBGWEuuvSCeTi3a4DTb0JYO+anx8AxP0aVQQeZkRCfiCfrYnHHpgG+wbTSGl9kU&#10;W2avzsOoYp55yU1/ejee9uKp2Gd+/DpHxsZrxwpZiU0WzfCcntKJ/FSMs2C3cBaPnYtG8qRHi2c5&#10;sXnRViHXXNqTHV93OF+hyHlt0M2m8Uye4rR+zlcAKrequJQ8yBH/5qY3PuO7NnIA6xjxm5zYj/nJ&#10;qgIDm7GwFjPp1zUyNqb+/fdL47SLDX/0RufkR69s3NrJeTSYfyyOuMGqCOAxGvHYIp7dKmpUnECP&#10;Xex2dGirTYUmOurF+PRHNuRHNuxPHqFIYD2EV3qhT/31YQd8gm+J3eK8x3kUg/gOPeOndzGSD56t&#10;bfhbBQdFJY8kkYl8gQ7QjS98GoccyBTd+DIeXhXb6JWe2KYdKvzXXHSkvTHQYN1nnv59dcUPYync&#10;+CR7h6KWggm5Kpr0rhI0m7NXJLBRcyUH/Diy/YoiFSAqYGhbYaP2FULw286P5W4PRztR2mXis4JP&#10;xQ+/69s5n41f4YiNNuZYPHHEj3PmWWLzxp8gCqAEHeAnOfRdoOmOeAtQ37XvLrAkp4UtAwRygnV3&#10;6CVP3aEtsAs4wFHCwMGAs+vaa+uo8tvClLMBBEAsODlfIqkfsBbcBWKfxm7RiAbODmyBfotRzktB&#10;HATQ+N2dd3QaC6364g1dHAqA62ccwMtgOXWBpEo0YMMnHtEEfDlSxRYKlVwEcuhgUD4ZpsUCZRYc&#10;jdPbi6ugqWoLfoyb4aOr/z7D+cyhLaDQl4MybHT2vhMA6hzAIHdyIz9JFf0L4j4tCAU0SZbrZEUX&#10;ArnvgrxgBMCBEtn4bkyJEzA2DwfMuau6kwH9An7gTE/mJ3cyEigEG8BfkUo/IMsmnGeHFhAVJdiw&#10;eY2lr+Qo22y3iETKnOZAZ0U7fEjujMG2jM1H9GcXxnNIptif6/zDvPq1U6rFsYTQIsJix+92U+GR&#10;TPmVRNLdNvJsgccOtdFfgqgt+WSP+NBP0qvA1U4GB7rxItH13TjsUQJFJmhWqOkxHAUQY9C1xNhB&#10;nj75vz4lwuZU9LAjpZfqJiMJsHeXXH/99asbbrhh2tLdDhfyaSeLcdkW+Qmoxq5Q286T7piiy3Zk&#10;u1b0pWP604YMyBX9aDGmc/BJktwdHwmcuciYripi8mOYx6bTle8ljYK4tmgo2SNntMHLikQ9ltN7&#10;FswRRlZ4M3+Lq7AOPWS3xOVt/9iuwCZhEETZBqzh/5K7nq8d7yZKIgQSyRu7h2ESFd8FV0kCjIQX&#10;fofFEkABlb4EZThSodfYbcGFVeRqfL5JjjAOFqFVQJbwSUCikx/CIMUcWEVvrpnbdXRIdOBKiyI2&#10;zf/hClnyl7AezwKnA6aaC63GlGihh/7Hl2tbMAuePmE2vDe2sUpA+RT8aeeB+WBSW9PZXhghRpF7&#10;C1ZxrJd7G1+BJBuFD3ZjwUHzsFdYQC9kVUGWP1SkVUBkZ+yVrPlNBVU0sTVYw8b4NYxmj/xaAo1m&#10;NBkXP+zANfOiic+yCTIXhyT6ztEve0ADucN2uEQvxhEXwkb0kkk3N9BuDH7WLhi+5Jy5tTEeXfK5&#10;Cvb697gg/6vwDXPIjnzxSuYwGOagsUV29kE3xsA/udIZmVcoaAcUul3jJ+jT33XfyVrMQyfbhgNk&#10;azyxG70t4smE/eJPG7pnt+yogg37oHPt0d2NDL5qbHEMfeh23TU0wEv6wSe98gU8Ghvf/MAn2mEk&#10;+XYzgJzNTY5kS3bmQTv9tYDVRh6BJpgPx/iCcePPUcxji2yP3yoW4tFc+Mengz2xF/lBN6farSJG&#10;oAdP+rI12ErH+laEQSP5ZNNkQx50Ip8wVo+swAp0mYO8zMnGu6OtLXrgjv78ssWdOfFOLvTWDcCK&#10;fjDL7yUu7/JnUWNeuhUr2JYEnty7gYcOmMUP+Tc7hb9t5YdJaNGGfMa4j2Z+aZFksWVcsoWHsLG7&#10;st0EZFtk08LSeHRN9q5X8HOQL3mxKXTxATqDf7ARnWhmG/xX3DeWsSvOsB22KXayU/zCYAsYeImW&#10;sEj+LAemG7KhG2PxK7xYBGtDLu1sQQ/ayKjYqODjGnlZvOoP/8QmcU4cI89uXKFTDCFz8ZHs8Kov&#10;Hs1VMcuY7UJk27Cmoos5ydQ1dPmOP7JKH9rqxwfpovjj0K5dYq5VoEWnfo7w2Bz0wP7JDk34QB//&#10;NF4ydE6sabcAGyETbciNPC062VAFIrSi2SKeriy4HRaoZKQ/OcsjLMrZufWRT/qt4JhNo8M8FvLy&#10;i/4UFcR/hQbx2CMu3t9IT/SlcIFm+rOmUNCwY7X3rSgG+CcU1hx+p8N2vOvfP9AQ/8nQdTQr3lhT&#10;tQvC40nmdyhmoFU7xQg+RBba9IgR+zAfGozVuxrJEC1yJwUPhQxFFnQYA69kqTDkHBmRJTmjt8W+&#10;a4ojaDSW73aooM0aUq7jGnoUhxy+a4emdjihhYytXdFHjniuYDEWNToH333Ht+vOOdDFfvBdYcL5&#10;dou0k6SjHSsVMiq8VDCpmDEWTmrnO3vraMyKKOh1Xt/OtRvF4Xq/rYmX2Lzx191WyR/wk9B0R9yC&#10;SkIiaekuqqRMe4ETwGubUwJFAC1BEUScA4aCX9VfwVCg4+gcuLte3UkH8kAFAHUXp22YLVKdFwQE&#10;f+OjAWA7qrRqJ5AH3i3qjRPIAE5JEccWgI3XHCUAxnCuuyIMAWCbAyABUQoBrj7bIsb5gV6FC44F&#10;KCSpeOYUQMP8VburuLVTBe3aVvnUV3AokeOAHADoMghzMT7zVckFUG09Mz5jdZ6DascxXbMVDegC&#10;MeDZHSCJFD13R4YcJA9k6SAzdNKt767RHfmQc3fpOHsVRA7qOUJAWoVbvyrcAhT90rNrBYqCDPAQ&#10;hLQzh2SCvQrIAq7kUhKEnu5MSKZ6Fwc7llDgjX6N3R0Z9qO972y/raKSL0kSnaLBJ5syhuTYmNr4&#10;jV92xh5b6KBNMkhm2rBZdI7+xebwWHLmIPvev4I28uBL6MJrhY2KLelMYUNffuqaPhUDtePv5te3&#10;f+GJD22N2b8Bdo1s9aMT3yU2dno44suhvXeXWMgpmniHiSSbXJpL+3ZiSLTYtiSGjMkJtsAd+iIr&#10;4yrC2LViXMkzDDImHWrbc9B4aBecQxLdbhOysJAgNzKpsAqP6AL2aEMG6ZAPa2MMMlEQ6V+4kgV/&#10;QKeCCdrQiA4ydB6N3RHFv7HDR3O2ewldS1ze9k/A5Pd8ym4zfixI8+GSVfbd7jU+w19gD4zhl9qH&#10;q/wTPpT0wTdJDXv3HZbAH3dtYI+59ZHwWBjCP22NLxDBlB7b4bOwFoahqQANqyqcuUMCy/DBNviY&#10;84pBzktk0MMeYQxcxDs+4Znf+KtoIZijWWIE+yxyWvTyFXzCVXGmRRIa4YJx0IxeuGoONoI39MFO&#10;tssOzed6BR00kwO7ZkOukzE8Ytf82GKVreAFPWyB3ZKvdjCB3eCTvTmMxbdhGRuDH8VBxUmYw5bZ&#10;HF8wj/iADv5gTthGtnjWTzuyYvP8j8zZajdC8MFOWkhZ6NADHKwwY1xzkWUFD3LuRgi715fNGxt/&#10;/AqdYjHMg4PioLHxAE/sUDOO62Es+fE9fBhLEZUc0QIjxfJiijZ0xu7p0YKqu7Xo4uvslr704Qvt&#10;htCG39CxmKCtnIatV+jTDl3FZXNXsGJfbXWne+NpQxZsxDx4J1s0wSbn0dBNHzZFbuanI/KES/ii&#10;Dz4pNrAJ/dpFy2bwXyFLDsae8cLm9TVGBYAebcGXecQWOE2X8hY+x87pGc90Rfa+s0OyJMN8Izxp&#10;Vwm9kYs8iYxgoN8t9tHNlp0vV/NJJ+1W8Nu4Lfacc4hnaGMn9EBH7fDTB794bJxiM/sjA3ZOpo3J&#10;lrQlMzhdUchRzlYBzlz8Y4nLu/zJg/CJXnShNR7LF+jRbzSYD5ZZqMFeOmLf2qDfOGTChuBRNxlh&#10;m35sUhu6NH4FAzQYxxjOsyHny3+dZ4cVxcxb8Y5M4KFPNmpsdBuHHbIzNkZuxjA2P+A74ilc8JsN&#10;0pfYoNjPvtHLP/gJeszrHHuTu1o0WwixLf6ij0Ms4KPO6ddNNn7Ip/BlzHZeKmi0Y8rRbgTz4E08&#10;xS87Iw+xTay0MOUj4hz54ZeetDWfGAdH+JY++Se5i1niWo9YwFRjOPBpzoo7+rIBMobLxujmobat&#10;Jei8IpL59XPOUY6vf32sRXpEC/9kyzfJzVpH3t6uB/ZvTLTDUjkEPeGfHeOFrLRBF/koEojrFurW&#10;Rr12gA7Q0C4O+sOr7xbsintuCCtAoAs/FvgW+z0yogjieusXNLp55MaLgoBDcaM/j+h4VEZRRTHB&#10;+sgN5kcffXS6bjw5DJ6M4ZB7yDEUMFxXrFHQ8QiQftpUjCEn9Mg38E+O+KsIYVyy6CW07YLoESdj&#10;sCM6IU+2Q6bkqy968UhO8qv++067SRRH8IwGfDmcq3BiDIf5yA+v/MfaVY7je0cFk9aNCgratbuj&#10;Iohrzrcrpx0pHRVJKlqguzzTDfTxPH/Q3/llYcNnhRTX9DOOuY3lenR1Tf7nvDZdrwiDJp8VWJxf&#10;YvPGn8AokRI4gKxDsJC4VTBxXfLmsOgp8equi2ADlAGhc4IVgAQqAgCAUCE2h2DgN7Di1JyUA1f4&#10;EPiBgsqltsAZAAFSANRYxm8xbw79jC+gctYq4ZIE57orD+x8B8oc21ztVAD8glFBwNztZinh7dkv&#10;zgBYOH6g62DglAOcjA3A/OYgDBr4BjYACWC000N/BmE8ixsAQE7AggEwSN/JGe22fBlbG04mWaV4&#10;IMhROYk+AIgDmTODA97mFIgYHwclk+5iGAOt5FjhKT2Yn53Qg6SO7ku+/MYfmdIrmelnTrtgAApD&#10;JQtGDiTNUWJpnB59kdAIoslechJdxkQHXbIbQbd3WLDPCnX0Sn/OWaxXHLCAkACYm54lauyJ7gV8&#10;Sagkz/z4dN1Y6DQ3etpFwvYsbNiWMc1HFmzTgj+6jKk9/+IjfMuCgV/5FEDYTbJEIzloqx/doJfs&#10;yahdXxY5khGyJyv0S4gksvqTRUVNtI2FFH0ltGgxhvNk5Vwvze0ulfYWagoY/feb6CN/u0B6P0mH&#10;8R36tRODPPAMQyQp7ASt5jUH7CFT+tNXkcLdd/Pp7zp6XTOvhaLD+L2DxTjwa9xxggcJHJrJ1u90&#10;7XCertk4fZOlNuyALBRMzOO7/hLmCkx4RyPZoA397JJsKvBUlHGeDp3TX7K/xOVt/ySGEid2AQNg&#10;iAAvODoEawFBMaX3IsEJ7eBCO9sEE74oaMAYfiaY8lH+DCfYkASqZ34lPnQHm2AL2YoFxu2/YbE3&#10;h2QBHrUTA+ZJtowH54wHe9FrB5oEA3ZLbuGhRK3v6PQd3dpJltABh8wl+YWL/NV5eCERcZ5N0HMJ&#10;WPHIYb52w5gDxlcUxhMZmYOc4SsZwlE4Rc+wHj/wlMz4MR+tAA9n2ppMzu0qaDdCtsjf0MP+Ky6w&#10;Q7GXLStYsnv0sieH+V1nU+zS4RzchvOwtbjZIpHdkH1FZ3zqh07j0BPc5g/hSYtwftuCDsahC/6Q&#10;GXxrJ4A5tGfj4j0e4S/daM8X8iPjwCh08ltj+00mfIyc0ckW0ahdOxTMw0bw1yM38JQM8SjOwmZz&#10;kn87C3yycXER7fyB7tBD9hIu+qRvcqN/OudH+psLZrNLmGZnHZtid2hCB1rptJtIaBFT8d5jLfRk&#10;bPZHtmg0p0QYX+ZgB8UXmKivxJKtoAXddEhu5OIc2XSXXV9j+k6W+IP52tMBO+09DM6LOeZl090p&#10;l++wDX5kLDKruC+HkLfRt/HQSWbZgzzNeTZgDPORiWvsp5hdbgezjcEOuwHTwh0t/CffYQvoLo+D&#10;33DY2GG+uSq2kb8+FVnCejLWjq1X3MtW23XG/+lUe3P4XOLyLn/4QosDbeRCp2SOPnZBzmRPtuQu&#10;n7Pog7FsjTxgIvmRLz7gozvUYR877n0afAM+mLOdUbAZVlRAI0c+bj7y9+lwDqbCT/ZhfngJw+kE&#10;zTBJfDcOn2XP+HEdxqOlvBG9xjA3/xuLEPyBvzSfMcpH6a3CEnnRD9q7xq/4hO/0xfbImj7x3w0B&#10;9Ghr3M7LgfmdWODTkY+yP/IgLwtY8Qqt5sE7vEQ3eeDT4rlCJH5dhxf4FEthDx7YYIUu8+oDf/BO&#10;hmgnf2sD9LBD8hJT9DM3ORirGxn0qj3aWvMYD38VvumfXbEZ+iEzckGXNvwvXDKfeS22rT8s+tHY&#10;bhv+Lx9gY+IlHrsBQl5ivpu1FQLQ2IvryUo7NFlj9ciPONvjMD1Wop/Yr6DCxi3czadYoCCiiGFX&#10;iU83ZxU2+tfC/bmOBy+O7U87BRa7WoxNtwoM5tBeAYLfaaf4ojjjmk+FENfRyOfEiHbs4JHM3GSy&#10;A0QfRbSKIuzId33w0W4MsqUHfJnD+GJya03nFU0UQOR3PYLkt9ihwCQX69Ecc7JHY8tB0NbODPP6&#10;HIse7RIxZ3FSm4oO4w6P8Zrx9a+YUrGi6454dK6jR3scFWrQYK6KHOapX2O22UD/cYzod1S0cWij&#10;jyPeyHqJzRt/Al93yAQ9oALsLF4sTAQNh8RA8uecxAbYclAAzdGqXALgtgIas7syfrfFE7iXSAFJ&#10;ICV5AJzaucZBx8q+IOIT2BQc0SrwOwRlgUs7CRWagJvf5hRsutPiO+AJOIA5oNEHTQBIYAWM+rhm&#10;Ln31aUsj8PBpPAAFXDi1T6AsSAEvYEIZlEQxbbnCu4DjtzYCgvOCD/AxNl4Anblc82k+sgYsaGm7&#10;ueDBgPBGfhY8rnEiu1H6P9sMhKFwOvOiSVLkN1AD5vjUtzsEZEmfZBXdJbT0xoYEe/LDxygHfdzZ&#10;4rTmRRudk61gWEGKTVmMumPIzrrjz94qgrTjJp04Z6FsoaqPRNeBNsGzBW+7JSTrkjN2hlZ2Kxky&#10;lwRB0MWLgkRj4I8NCTrsr62QFSbQKEET6Eo+u4PV+zXQUHHP+D75lYVBb6knU4FRUHWdPLRl7+yA&#10;XsnJWBZHFTvN364IbdktevQlH3ZNz85rqw9/7hEm8pL4SXAqXJCpRRn6jIHXcTeH4oX5+Z0+fveS&#10;V4USv+mSz5uLDCpoGANv5E4HJZ4KHemdjMnRHHat9NhRjy6h0TmFCouHijsKM67DKvw5bwwJhTHJ&#10;13x4NY/vFVwld+ySbbVrDU1sCz/4Mp958Yx3MjEv21JMUdAxHxrMYVxt6Lo7lhWayaadKEtc3vaP&#10;zUieumuoiMHPBV8BQ7LE97pTVcVdAIEnzvldMgUfyF3ipMjrN9uBGTDGb+PDGpghCeTX/B2/5Axv&#10;JBvtNJCMCtKwqsWK4CXgC/Zto4Zpxm/bbos7SZZEig2yR2PwB+OLFXxMLIJ9MLFCNFzhj8YpMfYb&#10;jdrAJnyWHLYA0IY8yQ9/+OqOpT7whx1pV8EYHfwL3RIU9LAHOiZjPthdvwoU7IdNKwb0fgk2yU7g&#10;qnG188lO7NryyUfYnHZwiUzYGT6NYQ79wjE0sGWx0DEuLsmXvZOXOenadX7kungw4j95tIBvx1B3&#10;tl1nF/isQEBm5N3OFfSyd3ywV37A7/iNvME8+uInPXSzpkWXNvBOe+3wRhaw2Tm+yMfIoB2nZE42&#10;6Kwwjk78i7f4cV7c5TPm0d8nmRkDVvJ9540F0+AY22VPaDQ3/CYzY3aXWmwgD/KVB6CHDIyFBrLj&#10;Ky0IyYbM2HAFN9/ZFXtkA3glfzaYDvXLdszJvi14ulnFb3w6T55wCi3yFHhpfm3oBG7DRzSa33l8&#10;au88XozDXuAb/0Qfe2vhJ9b7FHNhH7m1S6JCD3w0BhlXTKJP42Rz3ajBG9rYDXrYiu/66I/OCoLo&#10;QUc3A82tL3uBh37Tmba+48kc9EXm5E+/cgT0sTW0yA/5KfqK9Utc3uWPTdIXW8f/eMPOeTZkkco2&#10;8Y9XfsUP8YtONJARev3GMzy3oLJgYQP44s904ro4hSf8sHnn2Wx2Zjxz6Wcu+SxZkHu5LbmyY7KD&#10;A+gyn5hDv60D8AJPjCXPFAvIks/REx3SH5sSDyrcyKGMXU5rTOfph+20c5McyIwviTcwGn3iGrrM&#10;083d3uWBFrw4R678SPzXH/1yYOf5MvrNiQexSEHAzT+0Gq8ioTbwpDxb3DAHHvgruyY7C1mxoryM&#10;HsiSrsVuMZQcyd3c9EFe4rfFuNxe/DW2/q7TTY+9mh8u4d95NFosVzDDn3PdCIUF5kIzvvSHLfjv&#10;mn4W49YLcntzWfe0ZrEQtWh3owZ/ZGMetkvfcgDz26HRP4Fg0/qai9xho0dT7EpBQ+sQMVUhRNFA&#10;QQIvbFvBQ/FBEcM1uz4URnz6rRjisP7x3hHnFVF8d6DFpyKJa/VXEPECWQUON6DM4XcvujWGPn57&#10;/MUYCirm8ak9HntHCPrRa4yuGde5bIW8yIn8FTx6vUNFD+Ogx42niiO+K+oYh0zYBv2zrR6rMQbZ&#10;y9HkUmynokIFBvlPO0QqVKCp4knFEX3Ype9jMaUiid/yyYolFTl630kFCnNWOEFj39GnXX3Hw/WK&#10;HyM95mKHFYGcW7ZrznjW1hzkTe7xusTmjb/urnJogML5OHaPIbQYHO/8ChaSVsAKAAA9MAP0AksB&#10;DeB2Nx5wAnVtAQbgAQ4AXFAosBkPMABqfTk7EDNWd4YArLHMhXZ0+m4OSZZg3N30kj2Bve1wQMJ3&#10;wZ9DAiRjA1kODGiBn0QhoAS4ABlYGwONaAFaEnFOTXGMEkAY3zySZUqhjHaAAJq2ABq/rbuuAyYA&#10;BMzNo10vTnIYn7IFVmBJ2Q7XyAnwdA1/5gc+HIvTMJhAjCFxaAsgDsYBGFF3c+kHv3RBFkDZPBxO&#10;W0YqELMFOtHW/Bk8uo3BLhx4lFAXvF0TJC0WJPb06C6+golzJWKS9xZF6DCPfmxWUieJtQgvcNMd&#10;WbApdquNhXO7GtAqMcqutO9xI/YkCEvizMeOna8Ixw7YqLElpz3awua7myZ440WCLQnFi/bmcN0c&#10;+mnDp4zDRunbwR7QqR3f85utsD/9JES9s0Mbdi8ZrViCP3zz1e64kLv+FUMk9hZr5K6t5KndLmQ1&#10;7sQhB3S7pk//SleRw6IMj4oaPTZDH/2XBPxZECo4GJOe0IBetk+W6FTgMJ9PcpSAkAtaFETwrI85&#10;0epQvPDYjzZkXPGJzaDJXK6hozt35FzR1TwVW0uo6ZsdkT/eyVkRqMeI8GXceHP0qFF2yN7gJjrQ&#10;pS05wyX2w1a6A4pebZa4vO0fvBIYBV9YxD/Zi8S3OzaSw7Egy99hSAkZnORXbEQyqzBiLH3gnEKG&#10;pJL9Gz9MEKjhWs/ISpbhLMyCAeQNf7SBFeaS+DpvLmPzQzZrTsmd8SWM+DEnX5IkoAfe8nt+2yMx&#10;FbbMB+NgIXxBM7s3BxrIgM7hg++wmt3TRduJjSsGkBM/lMCRozklMT26AV9heNuXJZGSF/aDLgkO&#10;XfstLrgbTE94JUM08VG0kCWbELf4mdjKRvVl/2jEH3rYo7btUtOWD2nT4zja4JtfOcdeYYSiH1nR&#10;s2tkS+7o4QfGrxhkXr7OZtEEH9HvWo+Wshk+UkJrPPMXH/QxDpvgy3yBjzlvLnP7HY7yL74n7rQb&#10;Bt3wxTX6FNPxwd/wrj3a/YYheIOF8I0P44fM0QkvzN2dXH3pIexhB+ySDaDNXGK1eelGzKQvWOSa&#10;xI+OYAkbqDDJXvBM/3ggF76ij7HIja2zUbmJduI0+bKdCjXoQK9xLSjYibEc/Ft+wdech43sgOzp&#10;i7zRURFJGzjFjvENJ/mfMeAfe5a/wWk6RAPZwz02UPGDveNBruQ6vFdEhl/8lHzwbA52KFbQQwVu&#10;8iJzfKEP1tAPHZCH/EdOwH7pA53G6oYGvbhOx8Y1HlrSsU/yRYsxyJlusm0+g1bYjCfjOMcH2AQ7&#10;MI6+jmK9McVq/LF1NPlNf/BMbFni8i5/ZEH+9M8+8Yk247oGd+AfXGIX7bigz4pnPssv2AO9sTs3&#10;48iVjfEt9kDHZMDv6NpY5sAzWbC/Cqqu05l8kT9085OvGIsdiHnkSk54gKUwF8aJ6fRIn37rw4bk&#10;f2RLr7CBPOEeOsQzdNMbXbJfcjam6/yL/bJ18VNf9ul8iyZt9aH/1hNk3M5K/uYcWyzXJ1syEB/4&#10;cjt22Ibr/EV8EY88BiHm0I/+bNSYeBcL8VDBoZtoeNZHvNAOD2QiF9CGjsRmOxq6sUgfbJx/KIDQ&#10;gThaYQ3NaDCW6/LudAkr0GxespGPkw+68E6/5MPm8GpctqKtWGyMbl5b1IpxvYOxG8HsUh5hXWJh&#10;3qKcveDH2sh1i3/rEP/JBf/0iy8+FTaiUyGgP3qEOWTZv+hVzLBbtsJDxZKuG9/jMgoYvctDAcbu&#10;DzrrqNCiCKPAIZdxTpHFeNpXuKm9x27kJYokdGztpK3+zitomK/iTY/qKI4Yq/Gcc/S4jIIJvZGx&#10;XSC9T8V45lIMcd76jezMpa+8okJMjwM56MCY7cClD+fJsUKFaxURtK1wMhYmWg+2m6NdIhUeKn60&#10;U6PHZvpsR4rf7eqo0DLuCGl8Y/mseFJ7NMi3xgJMBZkKMfEyFm2cG4s30W3McAIt8en6Eps3/gRM&#10;4ApoS+Zb+AEiYCb4aeMAloKN4ASgteewnBNoAXv9W6Bw6O6QCDQcWEB3DpD1fCngNU93IC1QtTGm&#10;3xUqAJM5/G4uSRWwRgu6jQ8IAn19zOXw3XhV7dFtHs7bzheBWOAXLIxLLgIS5/bbefzjWwAlbMm7&#10;75QAOI0vwQRsVQy10VYSBGwcgLCqdUZiHGCDNvMAQ0GtggwjAfwAjiFRvv4SKHPqp49ESxt9gFZ0&#10;mLftiBwQWNgCSR76oAnoCjjAjNyMLdgBT2CPlrbLAe4KAoINxwSsxgKsbS8GiPhCIyA0P3n3CIPA&#10;IcBKtNr5JImz0CZ/83fXng7NZ0HbXX16YiMlvQoZxnOYg22wkRYtfpdoCGi+SyTcpbG4EJDpPPrN&#10;T//at6A2Xo9eOMcefZd89RJSiYl+ZNTOD76EJmOw07aVCtDG1667rBXn+I/k04KgF6SZG414qVhk&#10;fEkTevgRubNZ19HVO0iMg1+ytuggR8UqCy0FDvSRKd9tRwdd9Ok62Wrfe0s8kuO3hU2P8BnLQsPi&#10;jUxgCv7wUxFEW/xIvFyTSMAE81gwtWsIb9oay0tg8WEOY+rf4zfOadejWpJEepT4hBsVyIzZXUlz&#10;kEnFkHaO4Ce5KIBkU/omA/JDq35wsp16ZE7f9OoYi9EV3Ja4vO0ffxMgJAwSOT4l+WAzFq4SP98l&#10;MwInW4NN5AADJDQwyiIYPsFjY8Bp1yRQPuGBsYzDFtmrhAGeoUESKhjBPmOXgDoPuyRfgqQgz5dg&#10;A8wyFj2YE5ahDcbAND7O5xRCtIUVkjmYqA2cYdsCo3nYeDvcYBlcc4gV9GQs+OOaJKO7qT2OiGZ0&#10;teOAXPFOTmKDWIRvSaICELrbju58O9bI2yecw4/4wg74P1nBZjGgu8Sus4mKt2iFGWJQtmMuNsqm&#10;2jXGdtmQg93xa7ZI7njuER7z4tM8+vB74/Ap9mg8fmh8vqc/PHENX2KmvtrAJzhFxsbEPx7wy/9c&#10;dw0fxnLdGN1hLXcoXpCReIuWir7F7ArK8Mb8fLMX3cLmborkR3wcpvhubvzoB0v4qnPpEc9oNKbf&#10;5EU3DnOzJTEPr2hiw2JzRW03QfgDWbFTtsu+8VvO45Oe6BVPjd3NonZ7iMe+d8fewpEvsdW20Fdo&#10;aieQMci6PIXtOs/O8GkctlBhyJjGSY7su10k+huPvIxDL2RvHHaIB3PjA675Tlfwly7wqTjRzQJ0&#10;kTmcFYe0QQc9i4f+e5px+a652Ds5yAnMT394IX92rzgiRolF5XD6m6udvmxA2wp+FdTwyEbQblzy&#10;IgPnypXwzwbwjJ50RmZ4qYjUzTR96QEd6HZticu7/FXQMQ6ZkSMeyIKdmJNdaQcDYY8csHdSOQ/X&#10;4Y8Yhwc61kebFuk+8UZuFdbIvBeYsgkykf/xE3OTC11GC7nAFLI0R3ZBN92w7AYonfQYNB2ak7wr&#10;3qO5GzbkqBiBTnfp3S1HB3r5BtnzBW0scPym3+TU7gjxik3QMdrgEmwXP1rI8QM+6xCL4DEZtEub&#10;XLrBSh7Oi3NiHxmKF8YQg8hJW78bn9+SPTlUhGEvaEYLObeOoS8yoeMK+9o6yMg51/gKWbA9Nkze&#10;fCTcMAZe9CNL47umPzrR6Hc3Uyuq9qJZuu0mqXF6bFb/YmI8mxdPMFBs7hEbOb/xyU0/8Vm8VwCy&#10;ZrBWoL90RD/ohqNirSKBAoY/xQZjsnPFCoUSj8D0WI1dIwoTiiNyH8UIxQrFC78VPFx39JJTB3r6&#10;L50KIZ33u2KGIoX1kOvG86lP7x5xTe6DL+P1zhAHeZiv4opz2rbbRIGjoli7RfpvSsnSNYUjc6Lf&#10;OAomZKjAop92fEQfYxpDQYXMFEDkftZn+vjtezs5KhrwF3kWGfvkV61BKy70OFGFi/pWMGHvY9HD&#10;MRZA6jM+tlMRYyyitMND23FnSMc4r75sr8JJbdBqvIolFXGMNxZZorsCDb7ljz6X2LzxB8iAH+AR&#10;BNsCB/wAmQWMT8DWFnbXBFd9nSugAi4ADjQLzBUZgCVHByJAiMMCTI4sgQLCLZSACOAQHDi+tto4&#10;jA/EzWUsQRLN5hDYzMPh9RFc0SbooQdAaQdQBBKJL2Dg4BVzjG+etvc5fAdQ+hoL3RKYKqySpV44&#10;CNSd77sxGTvltEABJsAKeDonaAERNDFOixN92/6KT0DO+C0sKJyRA7C2u+HD2FWfjY0On1WAOSVH&#10;NI92DIlj9fKf7hZW8AFmwJU+6IJsnNMfbQJHVU2ybqeONgIFutkAmZGDoGV8ukEvuZXYC7r6SZ4s&#10;cit22EWggGLxL/mRQLM7NijBEZAlfWyXjtkFfVkY9BiZcRQx2Ac9sgmfbaut0FbRQzv2zXZbNJRo&#10;sBNzo5Nf8Jt2POnjk6+01b7Fjr4VhZxrR4TEgqza0lkRx+Ga4EQuxnDgucdN0N8dEge+zRNf3dET&#10;1M1BbmTrUGhAo4VE7xZR1LBTxOLfebyTAZ7M13/G0bZdE42lWOKOpDb649347cpQaGiXiX70mAzp&#10;qQISXeCB/nvvjDnIhX7JBS2SdXc4jYd+CXVbqMnWOUcJm/58mS7hQI87wQ7y6hFDPo5nRRc84KVH&#10;jPCuIOSzOdFPJ3TpwEcJNrxrN0n25LfrFaTpGF9LXN72jw9LpuAQzBCUBez0zv998nGYQbYlbxIY&#10;wR8ewwqYYKySIv4paZIISdIFJb7ut0My0LZg1+GPOXzybzgnKUUL2mCdeQSn6NUe3mkDH/xGs0OS&#10;Zlx0kmcJPTwxfo9/wCX4YZwW7w5YKqGgb74nwZCMiCkVKPEJq9Ha7pV2BkjgjAfTWgCYS2DVx7ja&#10;Owcf6Jes8cnWyA5PfFOxoF0vbKAdTs5X7BUj+Bx75+tshH2yRTbKP9AAM9FknPCIzfP5iqoKfLAJ&#10;rhiHjsQKcsILe9cedsFtds9f+SIdsRF9ydqcbBR//JlvilnGRRP+xQ5x0fiwWB/fkxH50mEYC4t8&#10;p1MHOnoMGD/6tVBDJ/3hzfl4Jjt0kxmaigP0i/6262tjDPhAruiVI1SYkWtoQ4f01Q0TNml+sjWn&#10;MSt2G48etOPPYmLFWDblWrGoRaXxescHG5Ewhtkt9lvg8TVj0D+efCdDNIRH5EcHxVnjoId88YXm&#10;CjJsj23yG2OwSTR1I4I/dHedz7LJiox4Mi6eYaI5K3r5ZIv6sGH0akcnxstOYSX9+hfNV1111WSb&#10;7IX9oF0b/cxnXvTzb3qvcN/NGzzIG81Bh/jSFy/m05bM0AnT2TDZpOMWs3Ic52F5u320YXcVMbp5&#10;iBdYU9HPOHTXzZUlLu/y1wKfDfAxeiNPNiVfMhfeyIUunIexfLqiDVmgXz/+Ri/lzvBW7qcPnvBY&#10;Psv3K/q1O9DhOwysSEYO5sFzuISWcl2yYVPpn39r54Bd6M83s3m+KWbyHxggHsBbuI83/uPTHHSM&#10;v2ig02JcuWg7cPCoH7rEGYc2bBzGk412bL0t+eQMw/BdscVv18rpy9fDD1jBn/mTfs5XJCE7/bUR&#10;a7UhYzyh2zjsu2t07Ho+2Lsr6CI8abd8+TjeK67ADnahb0V7Y6HBPGhXmCBf8R19ZA5T0GA8h37O&#10;V4Cy1kCDuboRwP/I1CJdocGOiGTPt9iZuOvPu0As4s1f8YuuyNt3cjSHHRN2ZXiUV4HCDRxFAY+9&#10;eDzGjhG7RyqmKF70DhLtFSjsyOjxmXaB9MJZRQY+oOAg51Fk8KmPPEb7HpWp4IEmRQs5lcN31xRI&#10;5BHaOlfRpLF8d2Pa+D4rpth5KgdBA1rQYDy0ue6zQox+nSdfv8nDp3527FRokae4GaZA1WM4fpN7&#10;j9/Iq5z36ajI0OM1FSIqeujTOI6KD47eKcI+HRVIfB/H0q4bCRVsKnyMO1f8Nl/FDOPUvuJN1yvC&#10;9DhQxZqKLhVjKshUuGlXS3T63XU0+q3PEps3/gSxKtoS++4qAD2BqiRGwNNOMKmCL3EQPIAgZ3Zw&#10;bCDLeYAsoKxYIhhoC7w4Oefn1D4lhS1a9AWaEmUOCihbVApygAk4Az5BBs2+A2DnOSJA0L5g3EKs&#10;O0vtwnAANbQDDECpX3cYOHmFAkGpYEMWQAQgSeoVPIAWcAFabXdvK51rgGj83+vmAzDGNhZagAkQ&#10;M253itED7NteaT7G1E4Qv/X3CfwAIkA2h7E4KcMQHMi+wgUDAXzOK8b4zuEYEL4lxcZJn1XK8VJV&#10;XSGGwwoq2mtL5uRZwYwcBQr8kyUdA30gSn9sTHvgSa7tZpLI2CXQXSoLZUkxu5QMO5xnk/TP3hrf&#10;gr5HJQRldkj3PRKgDduVAAnyaBDkBXUB3CebKfjpy+7xx/YlL5I5tmAcNsj+jIPm3rWBprZdal/i&#10;zqfMy1/QTA7mGxNy/eieTWpXwUh/STzZooc9kx/7lNygXX+Btr6udbe2XRsKSc5ZXLlzqwihQGDB&#10;hke+ahxtLKbGd4WYHyYYy3mFhLGYIOH2vRfBtjuj7fJ4MCb9mc88FRfI3/mKTuSIF7LAGxoqmNBx&#10;hRLy8okvdFVMoX+yausnGdGVfq7RA/uAUcZHAxtjO2ggH4Ukd/DbTYNnv/VHuzHZggMdFZvCEb7A&#10;fvBG1xI+vyXHbGyJy9v+6cu3+B/c47s9PsKvJXrwqESpu3j8AAbwQT4AZ+AUbIIB7lbAYLKBLcYX&#10;sAUWmOxcgck8gioflPRJnuEOWmBEW3IluuYT8Pk/2nvGFs44JAy20hb8jAv/yZks0c3eK37BzJJk&#10;8xgfDS0MtaNzfuVT0ISBeIVx2okzMAFP2pOF3/qjWTv8Kzg4R2do8B3mOY8P9kPG5kCDa3RB9rBe&#10;oDY37GF/3YgQ+xza8A32XawxF9+Gi/CO7fBp87M79sZPwzrX2CvbNq9Elg+YxzjawiG+VkGeLZJb&#10;RSh2QQbsmD+gF//01DtiJF3GRh+9VfzGF3skazphC8V4skSDOIA/+MFHKth0w4X/mdf5CtD4QbP+&#10;bAG+4BnO64cHY4XnFnPGIaMKLGjzm55a4PBzvmwc9LcoMk7vJjEn7NGPnoox3cWFNxW32Qp7wDO7&#10;9Nu46GET5Gcs3yXl8hmYRTbkz76LhX6TE1tEB9rILv7oiox6pIEtsGHjWxzh0dhspptFFVLIq8Vy&#10;hdXyDfOxQ/zis8ep+BAZu64tOfHNYpExtCd3tJA1PxcD2SB9iQVoQqNx0AIbe6SRD/BrdOG93Xzo&#10;Z/PoIE9j01E3GYyhrzjdrk79XdeXPdEbmslAe3bT/OjJ7siD/Nk/GluAwh98kiM9sGk+bL4lLu/y&#10;Jx9jL2SJFnoxPh1aHMi3ukFElmwOruqDFjL3yZf1YxewRzs2wHZ6fLo8U1+8jTd7jFGsKqfAs/G7&#10;WcROyYCc9DW+ogHc095Y/LSdUuzcPGyJHvl8N0d6ZBiOsB15Fnuhp+ygdwPiB95q47p2Yly7ovVH&#10;CzrEDgtFsoOB5EC25aFsi0zN61o5bbv/fDe3XNo5tkBeftNJObi5zTfm8WiBkw6Y6DqdwEHXnOtx&#10;COPBDHLzCQvEZ4V+h3kqwpAjuugdT+TRzhL06wtbyAqNFZnIJP9Gr+vG9RtN+osZbM53MrUOMBa7&#10;7OZ2diQ2dNMWrdpEE97ckLXrQ6HCd3roEURxtt0DZB9mo8MaQtFCMcFaRf7hsZsew1E06b/b9GJV&#10;xQoFEoUJRQqFk34rNGjjsx0h8hfFBwWJ/mtMO0va8eHQvveCOD/+W17fFUYcrlVEqQiioGFs+U7v&#10;HalY4pz5teuFrGQUbb2oX3/jGN957Xwax6f8rHNuhMkxrN88fkPeDjZW0aSiSMUShYKKDK7R5ViM&#10;kHdVMKGLzrVTQ/vys/pWvKgwM+4SYRfaOu8YH4fRRv7od3Q1Z+cqvrRbpWLPWBypYOJ64zcGWsYi&#10;Trw6x89aG/tcYvPGXxXe7oICOkAmuQBu3bkFdhYVzhegBW7tASdg5QCAXYD2u4KJwCVoCaLAE4hw&#10;wgoSHFbwM692AEC1FChhjMO32G5bmHGArcAouBsroO4uTQEIfxwTnQVcAGFczgxAAKkx8VCwFCSM&#10;C8yAEz60wyO+ACWgAoRABuAAK/SNoNXLVYGxqiSDD/wBsiCO3goiwKSCCXA3v/ZkQC799wogVUDB&#10;s7HQYW6/AZE2DKhtSMZ2Hi3OM2Z9AFTPskkUjcEByZ8cyY3M0NXWfX17uSvwF1QEbTrVh5wsvOlA&#10;0KUDMvSbDgRggZfeu1NVQU5SJbBaJNihYAeDBbeFtKKJ83Rg/HYASZzIy7wW2pIwi3aJGrslR/pA&#10;B1vxqS37URSQhLFpc+OXLeJJ8sCGSnzNyV717Q6jZLJiifmM1xzGMj8+JViSfT6E93Y/aWN+PPM5&#10;dEjsBEr8kZs+vUfEdT6W/2nLXqOJbAU58vC9AmgFD3T4jRbyVXxwuE62aEM7fNDeIqzHX9BIZr1H&#10;RPFCQaF3lDiPRjtOXOs6/fUokTHpho6MiR60073vzmvvk/wFXDblOhpf9KIXTXOXrJMTfCAjfdDr&#10;k9xhGxnAGZ/twiFLbWAZGUoYW2SxM/O0c0Qy7/dYBPJpjIosdMIOHGyCHuAFXzM32irchUMScQnT&#10;Epe3/eOHvceowixf4suCsesChMRGULXdmb+TJd+FB/xOX9/hHKyRMAnkvrN5BRBzwAwJAowkL5gi&#10;6OLDb/MbV39zSxKMQ3/41B4dbBoN/AtWoaFFoyAHf/gqvIOJLd4kITCXvttp1x03WM7HK1bgp6I4&#10;PxCX0CQpQaPxYabx6A8uaQef0cWu9NXO+PAQX3yfvbQrAP6hxTiSIXLSvjvisFqSSXZkqR+a25lj&#10;fD5Fb+zyuuuum+xHjGwBIv52d589sjt+wk7JFb0t8Pgzv+huO7/Vn12ybThkHn3CaPKC/c7BErZM&#10;H/gzJj7w564te4L94pc56crBT9k7nYsbbN0588IWY3aX2Hmx1Sf/QwN62Rv847cVA+QRFYL5UcVy&#10;4+MTJhijgjh5wRR6aseF9hbfZMeOsne42k4U+CHG8gFz4U87cpF4oofO2HC7NvzuZhPe8NPCUxyE&#10;72SEL3GFTWiPFnZO/y2WzUcPfjskceyx4kz5DVxnX+ZBP2yFp+RHTuTHJnyv0IT2ihjkgja2qB0f&#10;Izf2Xqwj54pi5ixmkzFbpVN5i3HJKttt5yFdw0u04yH/NUfFD7Iha7IkG7HD+C1wffdJZmhO73iy&#10;y5Fd4B9fxibjsFhs7GZExY0wt5ts+vIxR48DaWth2W4SYxuXjxabjANH6IRuyWqJy7v84Y+voct8&#10;5EJm7a5gF+RfPOGDEn/+SJYOfgp3+CablaNVUKMbn2SOZv2KSWxDrIYP5M0e0KCtPto70Na5dsYl&#10;z/IMdBuPv7Eh8q04ISeGy3jFD/niA1ZYmLJ154zF5uAsHlvgwtgeF6lADu/hqk/+gjZ2TTfGaMe4&#10;9u1Mkr9a+LtOr+3qcL5/xtA1/cnJOTm8ubRpR40x25nTIz9ihBgAI9gSe2eLxuFP+LWA43NskozQ&#10;3c0M13qXT0WeCmQVW3ySA9mbv2JJ779Aoz4VqPmpMckYH+RATvSALjamUNKdezHRNXNYP6CrRyeM&#10;QzbkynfRIl4qJih4iM/yAX16bEK8r4Ah7lorsKVuCpq//zbUC2MVP/rPNh6/6YWvbEWbHqcxX+/x&#10;qDDivCLIWMxw07gCioJE9DjqV7GlgoyCRDtL2gGiAGI8cnadriuqyLfw0U6QrisGsQv60cZai0xc&#10;b7cI+vru0M4um65VcOnRHIcdJujQlg7aTVLBhC3JPWrfIzE+y9t6XKeCQ0WOfle0qHhSYaQChOtj&#10;EaS2FTr65BsVYcaCRt/NVWGjQko2V4GjnSb69Fnho3GNYb7G0o6N+q7tWByqre+dW2Lzxp8EAvhJ&#10;xIAcsGPIEhALwO7u+C4Q918o2oou8Fg86QeYAHsJA0At+FYw4YjAAbgKQpxXO0Ar4HbHFVhxegwG&#10;7gAKUOlnHkCkvSDaQghAuc6pAZFAKtAAFp/o1Q7YABrtjAmctCmIR685OLWgWjJuLvMAIrwAsxJm&#10;wcriQpCQUEk2Xes5d8bNMc1rPIHaGPoCEv0LaMYhB/3QqI9xjScouMYgGHy7SoB5u0y0NV7/ThQN&#10;gLptgiW+ObSgBOTQJAFWuQQ8xiI7CRkANT/gNC+Q5LTam1/wALQAlZwqhEmgyJ1cBRJBXLCooCZI&#10;GbvErjuqgvnznve81bXXXjstUi0GFEzaEaBti52KdAoBvfukx0fQUmKqj2SSXvWVdBuPHbJpyaA2&#10;7M2hLdq1Z6PasFfzt5uDD0juK0QYD00ObZw3rkIKn5OgS8DMU1Glu1Xa6ENWrvEn8/JBSaXr+DS/&#10;TzbraKcYm+N/PgWmdqagzwILffTCt8mXTPvvNu0AwTN6XSdHhQJ3YsnVdQfZ0okdF4ob5lAM0UaB&#10;ofeaKCz0aEuP7Ph03hjkSYb4JYfel4IuiTR/Zlv5usWQvhJy/Av+dAs38NejRehO7uRJF+YxZgWf&#10;8YV17LBr9GOudvxYoBqbfNCvYKMQRD7a04+++jmyITT1eCGboAM64g/8gN3DoiUub/vH7yRIFl4C&#10;O3+XVPNx/uSTf1sE9D4SbdAkeZEcCLySTnirXYs6WGD7q/PkA7thhD84Q37mlkjABLghaEku6Iv9&#10;CVQSTnqF4eRhDnPDNfMKXL7DKzinPb8znuApOYJFEnfJgASL3LWR/LKXsNBvfLq7wiZKoB3hcXhv&#10;znBRf9fgknnpBo+wWvJHp9oYWxLqOx7DfXyRj1hA72g1Pj/TvkI6u4Y58J1NSHTQxk7NzwcU+9gZ&#10;e7VQ6dFEtotudlT8ZU9hkT5+V2Blv2wbdpED/OLX5kOTcdAnrotveGDrvtO/fsWxdunAjm6w8Cl9&#10;yJBM2bEYwRbJv8IQWfFdcQB20x1e6Rne0x/fgnX449/68o3isjiuP7rRgD5z4wefeCcfMqX3HlFq&#10;pwweYQLMMA7dtaMULfRVbDA3GbLZiiLGRA++0FNBBP5oazy2B6vQ1E2OdpOxJe3KXdiBNmI8G4pO&#10;bboZxK7Mj04+UzGj4hi9s116hKN0Ts7igFhYPlchmL9WtGLHbBz9cjB00AUco6N2a7pWbLWook+2&#10;hz62QcbmNabz+pG9g92iC/9sSlILd2CpA01oxbu52yXIluWcvrMdPklvPeYBf+lTn4pIbEB7Nmku&#10;tKGVfisMkgc62VC7U2Bk19kgH6YjdoAO46cT+iIHNOCfTRrDtSUu7/JHZ+yEHI3FrmCFPKr8lA2S&#10;RYtYOFMRzafEH46zT5iqLb7w4zC+3IKv0UcLajyL024c4JfcYJM2FZTYAHs3BluAheRlfFjsE26R&#10;qaPCD/zw6box8eLgRzBf3PDuCZjeDi7z4rfdIxb4aCJnY8MIY9JhBRB+Qjdoy3/LicjGeOxdfKhg&#10;wKeSTTdOFUTQJocVQ9mKtnJkiyk04YUN4I18yoktjC2AYSFe6RE/7AQ2iKVybPHQbz6JVv7dzm75&#10;NExks+RrHnGjHQkWwWI33RkX/olNvRfDdXgQpuEDFpMv+5Dzo5cu+b5cwLjoIhd9u/FJ5mJ5u0RG&#10;uaEZj2K/Rb0ChIU82nrcBh8KA3KSXs5qwS+2kh38phtzKgaIs82lWNG7Srzg1Y4VRZCxKNK/0q2Q&#10;0eMrrusvr9EGbRU9yEnxoYJKxRHfjW0to12P0xizR2/sBjQ+XbiG1t5XYlzn+91348i9Kq7wT4UL&#10;5xxoaSzn23GiXcUXeQ/ZOnrcpmJJ5x3OV5Dou6OCCF2SLfurkFCBpaJFBRYY0m4Sdl8hot0djVHB&#10;xPjG0abCSL8rZDg/FmQaV98KMRVKRhrH89E4FkMqxhir4oy2+kRvc48Fma7zS9f0w+8Smzf+BDVB&#10;RqAUdHxKKAQsCZkgJTgJogKuo/MtRny2FZczcmRJheBpLCDHSYAEsOCMwMDiXTuBs7s05gd0HJrj&#10;ckJJuqApgAuuwBFgAg3BBrgAf/NpByADeiCqPdrQYA5t220AWKoSt6XceWMLwMY0B/A0N8AB3uhs&#10;Wy9aJRz4ASxADo+uA3OKYDgAt+dPfaIPrWgwRhVZiVeVcMAEZOoHAF0D7MY2pgRY/+5GCKoFWfLj&#10;NBZO+EInA+luBGBrWxfgZnQFELwADOcBpfPoqDLJENuuVnXePBYK9FPgZF/0i0YylXAIsHTCJvCH&#10;d/yQ7bjLwELhhhtumA6Lb3cqLSjYGzuRLAn6ghP9SsTYNPtVKLFoliiRh0DSHVs2wxYqUGR/7QSp&#10;OGYOtuqgc8k626/oIgHlD8bID/DrWndS+YiFjCRSwiLJdL0EpB0v/Azt7d6SQHY3WN92b7BJ/SQQ&#10;ksa2Irf9OnvPTvk1utGHTosi/KLDeAoMCiaS2+7uotl3hRAJlYIJWbYbBJ2uKRrQi+JGuzEsiBRH&#10;2mFioeK6o7noVf92tFQAq0gmKbYbhe+xabrAn2sWR/qhsaTIp/7Oo8dhUYLWCsDtJHL4bS7Xu0uN&#10;hnYm4V0/sugRsPSDj/6FMnqMR0/smu7ZowO9fFuCQSd0ZK6KKhJjNs8vlri87V9vVCcfWCFYC3gS&#10;Zslpj1Dwx4o3Ai+MQpPgK7GBKT0HC1PgFz/2eAwcYE8wAT+wzJyuwyFY4g68Ofl3dxdhT1jVS+Pw&#10;zBfhRLvUStbgobElFxUTXEcrOs0Hfxz8A15LLCrOwGgYSCYSCtjsfEV4dOIDNvAf8pLwwURxy1wC&#10;rPHITpLd2/9dpz/jWcxI5sURtsfP+SGMSN9wVCIqXsA6C2a0lXCSAXvTx9gwgO/iCX63M05fNuZ7&#10;izhzsDVYF9/ddWez6PJpfH2MT7Zhq/ZsDg6QB9rRQ3/6wXmy4y/iPty0KIDV+BVbjVVR2O92z6Gr&#10;gp34TYdkaj7z8gkYqL0x6AXu8mW/2Y+DjNqVhGft0UZGFZ3Nx8/KT/ho/OO73Q34QxffwzOM6DET&#10;n/qZB594omf9KpKwOzbKd9geOsVWv/FDVhIwPgOH6IQN9c4YWFNRzRzk7Dxd+E322vNHdKLdQa7d&#10;wBFj9XPdfM6zDb4hL4HzfI6P0R8fxBeZa99imQ7JEF6IOdr0yBl+tIdNMLBYI86046a4qJ0Yxgbp&#10;hg+gja/RQXYtdpAzDJIj4Iu+i6vm0B8taO5GAJytGO062vmIOdi6edgBbKb/bhSQhUWfsY2przH1&#10;Yw/dREvPbA1NxjMW3ZK738bDI3nozybZNj20+4sOyHSJy7v88S22DlfoQV4GO9gPLICT7K7dR86R&#10;P77yG23hG7yHa3TE3uANTOErYq/ciVzQzw7kSM6TNf7DoHIFcqzgQq+tA9gUXITX5tHeWBXoulnq&#10;s+KD73ToN7+yYJFb4ocfOFxDMxmzY7ZvLj4d3qLJJz3DbL7Xrmr9tUMTf+QPrrXzGi98nS7RQK7w&#10;v0eYzBWmwyxxyfqD7dID2bBrdsZfyBvWi6F00M4t9s2nxUD0ydvNZ35jsC18wxVyUGRwLXsSN9Ak&#10;/pAxOukMfcb123xyebxp27qLHNHe7pCKTsZkP/h1iPM9nlMxSzt0GtuCVF4u7tOD+Y3fzpIWqD3C&#10;ox87Nq6+1gaKDmKx6+YmWz7HD8mk/0BDfmwfX2zfu0z89S+Ie1Smd4W0c8R5RQ7FB3mDtv33Ge37&#10;173tJNFGMUORpL7m74Ww2vQy1/o0lvaKID12I/eQazjMP/5W/LCuUqypoIRH8dB3RRbtrbu0VxzB&#10;tzYVS3o0un8RbEx5kEJHO1HkbNZifVZUaZeIIkE7Pyo2VFxwVFyof30qglQUGfs19li0cIzftatg&#10;oZCXLbWrpGKJcbXXlq1W8HBUbMnH9TVORQ+/my96+myMHgfyGV/JoWKR7xVklti88Qf8BCVBvcWe&#10;75ILwUaCIXgJjIJWBROJQgs7/XwXtAArMBC8jQWEBUCOwkkAZwUPiQJwEJwEse7mAj2g7zpmOG93&#10;8DgsQARo5hB8u3vpHCADnH4LQFWQBRf0dJcBPcbSHnD5BEYBE5oKqMYKrBxoFkjRKWE0HnoBByUD&#10;WbQDfmDTHWAFBgAOoACkJAKwmQtYMyyGoJ1ggA/A1qM9GRB6yQQ46QeoKmi0nc4cbaPnYO1SMSfD&#10;zVDN5xNYohVA+2RADNJ1YwkS5GsMtAMa4MPhBZQWfz2axAbIr6TCdf3pV5LKTtiANvRADtoJygK1&#10;pMiC2hv17S551rOetXr2s5897TaxANeOXbFJC3ljZp9sVwBvh5QAxebYSTbAblsEd8dU0skX6Jds&#10;fZpDkGcHrqGr4h+7N0+7sHyXMNAn29SG3VUsQZvE1XW8dzfEeOgxfoljd996NKliJZ7qhzY2Qtbk&#10;gf4WCXxEosuneqmqMdHHr9slgi5JVM/xa98OCL/pQPFDkQAOmIfM/La7xE4LOvK9x6UsSBQT/Mtf&#10;hQX94Qf6e4TH0X+coYcWRRI39CiWxCvbYH/swkJSG7Lms3yT3fBHOsBH/63HAlIfvKDZIiAcwwf+&#10;8UuPFZZ6qS0+0AO/2gGDP7RVRDKP+cjFHOQdH8Ylb8ms5Iy+2VEFZnqgo3bHLHF527+2W8IIiRS7&#10;lSDxWwEA3sBBiVGLV5ghQMIQPgsz+DWcsNAlU4FFoG7HGgyTlMFwbSRA+pdcVhCGQe0uRIf2EiFJ&#10;k/a9n0ny5rtP8oWP9Mye0WMMuGJMeKIdbO6OQAmYO5Ro5Tf0KZmG1Wwi/ONv6DAenszR7hY88Rn2&#10;QyawEFa04wCuwjvfe2SBPPDCNtmcJFOSYyxYA//97h0i2lZsR5sx6Z4PwRXj6eu6axJ7hTu+I96Q&#10;JfuiF34MH2AGe+SrZAUn2Dj705bvsUsYor/2FXXxYSzt2tUjltEj+ydHutBXW7ZDD2jGW7pmw8Z0&#10;Y4DMyAPe8SX6gENkzv7hoU/jweAwHka2qG9nGVoar8Iz3+S/sM4YfNYc+uCjXR/8FP4Yx3Vz+UQr&#10;362o6zy+XUMvW2Jb/IftkBM6JFp8gG+wIxjGlvBCBuyNnOnBuOZhd/TcnWZjGZ8c6bnY7JMe9O+m&#10;C5roJLtzvsWXwzzkVvHI/NpXUOIrbACGwSNjkp8Y2a4WfNEzDCZHNPb4x1j09Ek25oNbch02inc+&#10;S9d8xzztGEWDc/wOr+hgT8Z13W88sHH25PEztm4MPicPMQacrrDVrhOfZEkPciDnKmzrR2bFXvSx&#10;yx6Lwh9Zskl2Rcd4wRsbsLDVvh1afBc+0A8b5QvkTS5sBM6RCfvE7xKXd/nrkRJjkhm8ZhvoIROH&#10;72SIfnz4nS+gEcY6yJW9shXnyYNsxbPeVdYuUfQ7XMcXbKmYKXaJWd34Mw/bJmv21I04mEwGbnCI&#10;uT3GSi/kXtyBA+g1D3kal23SI1rxTK4VV/iOPBgm00W8ul4BCQ3wWjyi33J/eCr2iCnawfrwt2I1&#10;WaGJrNr9UnEKXejzvUW8a3zL+HLoHjmhO9f4VQUJeiwWV0To5io62wHuvPb4rcAFN/T3aS6Hsckc&#10;7/qjCfa0bjGvT2NoX/HD+GiPR+3NiyYyMAf/0CfejI/33lcC7/FYUQlGkKsYINcnowrLbI/O6MQ6&#10;gu70Lz50A9nY8hAFCTtYFTWsR9AmrjvvBa+ueYTYb0UPBYsKEBVB3CAa3/HhWrtGFDasU+wc0Vef&#10;XqraS1/7DzftJlEc6bEe/XtRvHiuT9/lM+bskRjt0CK/cDOpgkqFlHaLVCCpyOK8Ps77dPSojWvk&#10;yH8qmlgjOtcjPj1q4+jmTu8vsVa0hiNrvlrxZCx4OLRpF0rnHNrXv+LIeL2dGvRN7+300J599L6U&#10;6BuLL52rn2s9klbBxxza+F5hI7raieJ846JP364ZdyyetGOmIou2FVCia4nNG38SAEGiO+stJByA&#10;TzB3R9ciRYI27jzRT+Khn/76+i4YcXBAKlkTgAR2Dl9iBkw5YHeCtO1FUAJfYAcUAR7w57gAr7sF&#10;ArYAagxgYdyKIYIp5yeg7sAIjEC3JB9gaAMsgJmxnZMQdbcL7QKUPpwe2AN98xsDDcAcbcBBcgzM&#10;ABIgASjmAKAUCIR65MbCAbAVWBzAnyJdq7pPTkCW0TNC4zMU58wDxCoK6IeH7oyhC7CbHzi6VnLm&#10;vIRQMggszc0RyZ7xdbfZHHiUMJCT6yq/gInBoQnteDIO2Uleu6PJHuiHvUjcBO+KYxL97ioJ3Oyr&#10;3SEW1xbj3qz/9Kc/ffWEJzxh9ZznPGcK/GxQcBeg7bwwZi+FVQTwyX7ZjUDRzik0sQH9u8voaJGL&#10;Xu3ZYLtQsnXjVlDRx5glEQ4+gFc2U0HDOXQ6SqjZEp03jjHZPvtEn75kUrGFD+KR/1kcSGQcZGys&#10;CkDasxnzO5df6ou32jmPFzJuR0V3FFtguN7CQxvj5M+SWYmXRZlD0UThQJLUnW7X7Qrq7hV9OCTp&#10;+tgppPDQ+2X4GhkqlHSefMmTTdGj8Y3NhiTFAmzFS/Izj2Jaj+v03hFyc01fv+miR29aRJob//r0&#10;fgiy9x3d+qDJdfZnsWsen+RjHO3ZNJrQTZY+2RLfRDM+2R/bkMxKdvj4Epe3/ePv8E2AFPTZBYwV&#10;tAX0EiJ4wc/hATySEAjS7chzvoKswCGJkZCUOAkocBHWVFQVsCU4FSecgxmSBZgFW9qtQVftrug8&#10;2p2Dh7beCmJorcjgejFAYJYMwCxYwkckmOjpsTcYJGmBu/wWXtpKC/PoWjv9JXbG1R5GoglvbSVG&#10;jz4ls2RoHjRJErWRhMJB58NYhR40w1Ht2hXpHGw0lxhhXrSYky7agSRR1qcCQXfn+SyfgE18gJ2y&#10;1wrAxUHYaOHCtvWpaAwTwla+rXiij7jZHXt4KC6YuwIZnYmfEm92a0y2i146Zb/4EyPIQX884s81&#10;OsIjW8cbvcE3Oodd5odV5Mxm4UCPT2qHNnrUF43Pfe5zJzrYO/rxAlNhFbrNox/ZPPOZz5z8Xjv+&#10;SE6wCA+uV2Rxnt8ak07xjKduGPGN8hm8VLjKZ+iLPPHaIwPkLYaQQ3ekydRCRF/X0cnO2AHsZW9i&#10;rmSdT7ETiz40ihXyDfpO1+SCdhhpbBgiFriOP3pnL3RiPtijbbsmKrzhk5zxz9bFCfGGzOjYp3HI&#10;Fg6KX8YgE7zpYxz8OLQjK7zSI/wMU8nZGGTFz/FkLDkSOeAp3EQ/TIVn6HUOD72bph0LaNWvwjp7&#10;EB/QyYbxhT/y7S57vPFJuNDOMbSZx8KOjbNT7ckVHcbq5o++aOhGyxKXd/kjL/QX+8mbHeHXtW7u&#10;wSw2AafgDWzGE5uFPb7Dnh7hYM9koi/64UI3BOCIA//04Cgmki+brVjC58r9zAX30KENn+WbFUna&#10;gYof/cUYccRiBQ10QX54YQPOtdAnT3T4zf7pzxjkwO/om53jn82X85MP2sQguIs+von3bq6aUx/X&#10;HfRHx/qxDb5IXmKTeAPzzGV+GA2D2CmcI3fn4IG5xSH90au/63hhU8b2W8zpRgP6ydH8DvhHHq47&#10;X5EU7dmteCmmottc2vlsZ5KYCXMqpjlPBmIWeeBNHKoIgx/85Qdkg04yNK427SCli3afs7voNE83&#10;Z1tYwzBz4Yn/VIh19CgZW7XQ9wJXBRH2qr+Drfj3wf68s6RHabRRzFDg6N0gDsUOti7nUADxe+9z&#10;H1+96uN3rK49/KfVk/ZeOx1P3Xv96tcv37ra+/wn5kd69PfdnO0q6cWqzdc8aLDbQ87jt/xKoca8&#10;2vWYDRoUQnrkxiEn8vu+zzywevn5966es/8PV9D1axffs7rjY6fzf9GR57TbxHey8rtdIL7LwXrB&#10;qu89elPhRFvFAjmVdhVEfvvwnasf3f/31dGFx98F4vq/Hd65+sn9N850PeXs61a/cPam1dvOrm++&#10;VTzpRrvPf9m7faPPL+7fvHrX0T1zkQMNbEafqZBx7mT1G4e3rJ6994a53y8dvnV1y/5H5sJHBY73&#10;Hd03tfu7o9vngsZYKPGbvyl8VhipjevW2+TjHD6N4Rx+2nmSDJLdEps3/iymBE9BFuC1KBQ4274O&#10;BCuYCHzaSOiAJXDVXsJlHN+7EycQFUgLOCVLAEHS4ZrgVlDs7j5Q6W4kh+acHFd/4Km9tkDedwAt&#10;WAMx80gSgALDMQ/QNRcQA3AAFLgALEGRY+tTlRjIamsOtPvtmjnIynwOwUSyCwyACOCrmCGRBHLm&#10;QIsEClg4px0gBEroAW6CkDY+0YcP18jL9bYk4Ue7kvcKSWTTThxjGFsbc0tIBZgKRIwmwwI46EEv&#10;YEd7d6MruhiDHPAINDyTaAHGyTk2fZWQkLPEsKJCyZ6EpP+gwqYsPNlRdyYteisuCOrusF5//fVT&#10;0cRi4IlPfOK0w8SiWpLZboRe8Cl5YoMOi1h2VdLnHPuSmDlvLglcuzvQwZbRrQ+a0M7GHSUYbK07&#10;nBXOfPIXPAigkouKc5IHdOkrATeuRLI7YWyJP6FFouQ8O+yRG7LAi6QE/fq7hk72iUb0S0TYqCDr&#10;Opr4pLnJ2nc0oROv+Fc8aMcGHHCuAk4FhnZ6oIusyFFC2s4SBRBFA+3w0S4PulMYoRe84Z/u3YVy&#10;3mKw/8hjTHS1C0R/tJAnWyoxda1/Wczn+FGL5V4ii47swdHjOz0iZOGJRjZAbmzSeObWF76Rlevk&#10;ZAFnPJ/kiFdjVHwxh/4OSaP+9EaHFdnwIdHmx931y1bYGp9d4vK2fzCS7woE/LCqeneq+DO/hqnd&#10;yZO0CTKCM/zw29ZYiRK5Shj0QZckzPjGMV531uAQDIIjEkzzWkDBHY/xuKsisEu82Kk7JBIruA8/&#10;tJNYCfSw3RiKG+gwPrlI1uCK+c0jocMXO2bn+qCLH5E3bHVXprvs4gbMgvMlczCKTflEG72Yqzt2&#10;fEggNbd+eITFaMIPbITL/F4/cxoDj2IPHtuRx77YprElMZJz7du5I/HsLnKLNPEEzWQp9rJZdsY+&#10;+Xo7KmALXIMfYR5bd83cYYj2MMvv7Np3eoAlcKJ++Iff4kuLWzJGN98gU7Jgw+wI/yX3bAP/5hZT&#10;XOPTME/c4avtJiQf9k/WeMU3+VUEN3cLaP5jfPSJBcakO7TgBWa2W4V8is/w2fjtQtWGP+vDT12n&#10;G+OFjXjDe8VNNJARPDQuu6KXbgC0g0Q/PtdLkhVS4ShZmpNu8Mju0Ih+ckMX+Rff2bexikNwD56w&#10;CX3RyUe1kffgXX9t+Qm7RCe/RQd9wBp5AZrJhbyd0waPsIy86YTN0wuZo42Na0MeZAC7XZdDoLni&#10;eljquzHMjQ52jc5uaDiXvMlFnJTfoYWd4JNt8gV0VnzWvp2jFVwq7KDd3H6zk3ZPmAv9xiUjffiB&#10;/s7xP/kkmitSkg89tetHTDUmzMETe4A7eEQ3PbBpelji8i5/9Oboph0bpOcW6y3o4QZ8tLhTiJC/&#10;0TtMoWN8oA0G9ogkefokU/zwAzJgVz1G6zx/6AapWFe+Axu0ZUuwVlEA7+QphsvL5ArsU45JV+SN&#10;Fnk0u4YV2VsFMnTyD+0qZGiHV4t8/MH8clf+QgZiQRhcPmsxXgG7gjdfpUfydB0GkxU8l6ubh38Z&#10;nx/zvQ50iJX6tZvDeXR3A6AblOKvhZY82MKz3WVsH23inDyZrtBVQcM1mNjOIDJ1rQK9NubBazvW&#10;yRM/2qFR/IDP5kBfBaLwSd8e2xHv0V/xjK11s5VM6JVOyC17N764ad3he3I1j1hhISrOw3t0mM96&#10;AW9oNq+Yaw2GPzLjQ3gQT9vpYQ79rUO84NWfR3L618C9RLVdIIoP7fJop8j0eMunPrn6pcvvnhfi&#10;/9fxZ/ffMY3bDhL9e99Ij/a0M0RxpLmc60Ws/Xtfeu/dI/rVR/ser/nvz3129fPn3rZBx/L4lZNb&#10;Vpc/vn5EumKJnIMvtKvE3HImhQB21X/BqUhClhVWxCQ2Wfv/OLxrmkcBop0brv/e0Xs2aOlQBHnL&#10;8frpCPqscPHyvXdstB373HSwLrSUj047Uo4OVi/Ye7yINR7P2Hv96p7z65e3VhSRh/3WwTuma3ce&#10;Pl60QYOjYonzFY/areIcu6xg4txID7uskBJf2i6xeeOvLZOCSAUShRELFgHLgs+iwGJBUiL4dVdH&#10;kBIQBT/nulMrgAFN5yUOgIuzA02ACTg5LfDh4OYXzAQf1zi2YNEWMk7Kuf0GBoKc8SUzAipwkgS0&#10;nU/waFuvYNJjKoIioODwnBdYGtM517UHIIABLYIE+swhcDrwI1kF9vjRBm/AwlgAQ39A5WgrXJVg&#10;41fMcABvIIaWdn0ITG2FIzvX9aFYhQy0AiWLF4dAYRzzCGRkBIyBqH7kWYBBszEZi7mAJKDgiO3q&#10;wQ9j81tftFTNRz/jAgracGJ0WXQJWmSYLgTr7mYJuuyIDQnO7Mnilx1JOHq2XVsBXTC3s8RjOBJl&#10;j+U89alPne4yWqz3OERbQXukhA2aiw1XpWfLbLUtxn6joYRTkPe7rdZkKBmUuLJliQP7lkSyi4qF&#10;+ks2jMnu9cM7X3JuTFDQla1W4GsnR3e2uqvkMJa+JSzma3y+ow360GK+kmCfEsUWV+RM7hWEKkr1&#10;YlbFAJ94RC+eJE2KInQgGaITcqggoDDRS0/1NxY6YYPf9NFjOs6XeLmmr0WgZMsiLNmSQQUwekSL&#10;4CoRk6RLmPvXxJJkCTtMkBjjB72KIvoaB0+wDe/m1FcRxw6U8U67udHRe0fwyk7oh84qHJnXYSwL&#10;2O6YGr9r2uITL3SMB2O0WMMHHZoXb3yy5GuJy9v+CSCwgB/DCz4IE8KA7nDwYYmzAMHvYQj/5uvw&#10;SjICr/yWvMABWOq3tvwZLgk2MEHRA+2SPRjgxWz6aycoGbs7vM77933aw0C7V8JDiYv5W5ihUxCU&#10;YJUsdjcSxpgbXxIEd5skK3yczaOT/xrL2GiFK75rix5yd1SIgZtw1zVzwHfyQb/53HGSwKKNrLXv&#10;EYHu3LtG9ujFC8zHn/G6c1gRn5/TNx67y9mWbeOyK/bIhuCtc90BZqstDtmVc36zT2NXaNGHH7A3&#10;fgLfnDMeDOiuOLzRHgaKZ2gzN9tlr/yf/sVidtudTr4jjvuObr+7scDuxAjn+SW+JWdisHGNgV/9&#10;64sf3/GDvh49hEXOaQPjwkK84J/sYZ428De94Nd58+R/cJGd9AggHO5xZL5DFl0jH3jrnMWDw3ji&#10;NX2yMzSx9XaosBV+o3gAs/RBFxypeEVGaBTr2bd+6JWPFBfYK8w2RrHYwQbRjwbj6mtcWKKP7/iE&#10;we0kMYZraCU3bbMZvq0PLITj+G4BiVbn8d/OJDGhYgG5VgzrxgBd6Ue/5of93WXWl+3SUXGUrchD&#10;9IXb9CT+sjM+yI4qHqIbzooNMISvVVyn6zDfuPhFJ97YNfrR2s4XckM3v2jXBJ7IxZj0qa25zcWf&#10;izVoca24pC2a+fkSl3f5M08Fxxa6MKNHtPgGDJN3wbvu4lcs529yv2yVjfhEZzySs/hGF2zBgV+8&#10;uU5n5NnuTDJzjnzZCz3KJ8mDfsRwuZn2xiQ/9l2xqmIyXtiVXIz88Qlb8QJzLdZhuQViCxzvlPA4&#10;RkWfChMWgrCEbNgZ+8JrMirP9hs2mYtuxahx93dykxvD4W46tsYQY3o3CTpdRweMpB/+b150WIzS&#10;idhANu2iR4cFrYU1PuiPLtgVX0YDesQh87aTi860RZdDvDEXnM5/xQyyJT8Lwd4Do6/x0Wls8a/H&#10;WitK8zlxB71kDbPwa3w0aEcuaLYmML752T6+yJNMXFcUoLvstF2l8g3FD8UNC1l94Kf+aPDbrgkF&#10;h96bYRw7Newqefjhh1df/vKX55fZkqHx2jnVOxd7oep0c+bTn1y96OBfpsX3D5/cuLrx00erT3z2&#10;M1MfdFz6/KdXf3zpg/MC/U8vfnD+bzfGkieVTxjPnL4nB4WS3kPSYzPGRp/fzkebaxVWzt9/afVT&#10;526e5rSb5M8v37E6+dwn53eUHH3yo6tXn//QvOvkxw5vXF14YP2OEjLqRk+23+K+R3PYGDv16ffy&#10;URhtx2LFzx2+eb6m7c2n98xFjlfvv28uNrz/4N7VT++/aS5m3L5371RwMNYbjz4893nN0Qen9sb7&#10;wOF9V/S5+3T9eE2Pvdjd4tqP7P3btHNFnnj78dnVSw9ums7b+bJ38vhLXfEa3T97cNMVBZPo1MbR&#10;Dha5W4URB17Ho50mPiuatHPGnEts3vgThASRih9t1Rd8BThHd/R7DlZAbxcKQLUIKzGR6Ai+LTQF&#10;LIAHNNvGWaUZ8AhsxgEGbWfl0BVYKji0DU7ig04JjWANAAA+4AcUxuX0gM01h+BR0i0xQQdwAATA&#10;QsISWFZc0Q4N3fUo4ZHUAD60mQdv5pYY+o0W4wNghgLUBA98CDoCiHPkYX7ALrEFyhTH2CkfXejR&#10;zlzoB4L6WrgA0hJ0tBsfDeSDjpJbQcN4AkB3+FwHosYoAQmcgTU5tvgiO/JBO3p9AnkAg1bgAFg4&#10;P6dGkzn0EzTYQo9RSGrYinMSuwoo7YJgPz024rpFuWecFUkE5/HwuIeCioW54O0RD3NIyHoMg+2x&#10;S3bI5gRt39mbRLaFQcWPFoYSBUkBO0MvurpT5VxjVFDxKUkwR9ta2Y3zfEtiRcfsiO1IqtmuvhU8&#10;2jmiH7rQQC7JyBiSNPrVznzoLsFnrw7tjOGzIhXZmt+YFWFa/LerAq1t565gpbgAH/CLD/20l2CT&#10;O5lLdnv0hZ4lUM7TjfPoI8MKJT0yY/7uJuOv/2iEFphSMRSf7WpxHf3kphhBFsZv7na59AgOG0If&#10;es2pSIOmFp50YGx4184m15ynf+MY24En4/huodV/1/Edb8bvfSZoYgNo7LEodkjvbIQfSur5Cr+F&#10;IUtc3vZPskTXArUgz4bDAgHAdfgAPyXW2klSJEWutdOjhT3cgQF8HB5INPm2tnBBgiuYCzrwCQZI&#10;knoPCl5giz7wAh4aF79wRNBCXzYryEvaBDuJJLnDDXil8CPoGYfMutuDNmPorw876dEeMpWQ4Umw&#10;hnV46kBbuzpK3n2KE92dMw7sxBNMEwfEJmOiy5jm0M75tnu3ewgt5NXd83Z80D0f42vkKtHUh1zD&#10;CvbCdh36ipfGhKnsp0W39hVJ2Cu6u0nBR9hbiz8FTT6ofY+5GBuOjAsi8/ABc3RHWBtJuriDJ+Ox&#10;fefJQx/t6EgsYXfsgV2hAb9iAVw1Dplq182FiiGwuV2Q6IE1/A9fZKRvuzzJnK/zPThRwZes8MH3&#10;jEs2YT+66AHtxhFLYTgcomu5hf4VgtBMnmxFLNTHQe/0hi5Y3iK9XXB4Fp/FX3MZk67ZvvbGbGFC&#10;j3ghQ3I1t3nbbdvCTh/8OO87/tiKtuRl/m4aVRAxLtxhJ8byHQ30D8PIvHhUsRoN5FDOBEuM184k&#10;NJMZGvgKns2DD/YlzmhnbHhMn+ykwga6yAifdO86muuLLvOZmz3wK3bowL/DogxdbFof9g7XYS/6&#10;4YQx0djuSzGtgp7xuxFGFsauAGZ+saAbYt2cQ383R/DjO7ti2/yevpe4vMsfG2GfFfxgKF2hl37o&#10;iR3iHX7xLbqoGETeFUe7saWPcbRzXqwSy8mM39A53shYe/aBd3EWBuC9Ii+6+BWfEUfo2M4SRbFi&#10;JXm3GwdOWEDKf8UQeTc68MlmxKEeYcQXLO9xdLLsERJzoo094r1CPJlnF+3GgSniRjHVpzFaN3TT&#10;1dyu8Wk09K4dc5GFT9csoBzogv9slizIEj9o7yWV/JS90BXbck3s6dEMub3z7Ar/ZIIP/KLZuGSo&#10;fzs3yI4s6FA/9koO+MBTO0LIjxy041PotRC0eBf/8Zx9ietoIUdtjEF2+rM1Y7GvHmmCg63DHM7J&#10;HfBMtuavcEWu5CHui9HGZy9iLrnim47ERIt7xRCyMZd27EWh7Lvf/e7qm9/85rS7ZHycxTpD8cJv&#10;6w39nevRmN89vXVadP/4uZtWD37mU/PjMuSgTfP9/aX1Yv+Z+29YXfrsp654vEeb3h2iiNKccoDe&#10;P+Kaw/itfXqZa7tBfJfXKJr8/sX3zYWQ+z/x4PxYj2va999xzj54afUTR+tiw88fv2WSc0WSihst&#10;+B1+t9Oidq4bb3wEp50Wf334vnm3CLuYxr14YfUzh2+e5vz74w/N7Suy7J8czTtCXrP//nVR4vho&#10;Lop0rrmmAsT5c6sX7v/zdN1OlnaL3HZwz/R4zdPPvm5119HeTDtbPHO4P82Dvref3jv1cR6Pjlcf&#10;f+AK2s3VZ/LQp8dsOpzrUS9zGcv5dqFUlPG9oskSmzf+2nIPQIGqZMuiwScQFWyAqGAy3rXVtq2V&#10;FjzG6A5QC4YWo4KAQAV0OChQ4EQAoG2jkhrJD8fl+K4Br7bTATlBxFgFCQEMmAMLi0n9JQeSB/No&#10;X9W+u2HGBez6VJgBgICrajXnBjBoFIiM0Y6Jdh4Ysx0M6KzIghc8AFELGIaPX7QAUkoFEPpYTESL&#10;RQAAUh0DasYHrGgBxvpp03a3tkYmK4CGFzToI7BLHlyzIDEWGgAdeswP7IzJkHo2EY3GIA+AbXxB&#10;0LwWCz7Rz1hddwf2oYcemkDCOAywnS3Am21YtDp69t459ua3IO6a5JJOBQ6fgrdFqp0lFUk8l+7l&#10;r45nPOMZ03tNnLN479/XGqe7JxU7yEECQG/sVvIkOLFNbSQAeBYMJUMlfS2i/WZnEjC2hwdjSf58&#10;ShbMwTbw5rr5XDeOgEcfEl5j+ayY43p+wIbZt3layJORPuTC1rTTpkS9hTg7KuEytzHy2xZPfNK4&#10;ZDTuipBUoglv6Dena4ob8GHcXaaQ0g4Rn+SunaIBPfrunOKC9saEJxVgJLZwBIbQETvQDq3mtRDo&#10;brEDzW0Txm9y1q4ibQVdNMIcY7ZzRtFN8YZtaIcWCzH9yMj4FcAc7arTrsdwjIV2/Bnb3D5da1eN&#10;8R14qDBFR3gxJrokl2yPLfBpvtajIUtc3vbPgso4gi7f5uN2i0ha4US4UTARFOCLfgIGjPIuIr4N&#10;U+AVXJSoSrCMJ8ERUGASDIVt/FsbyZhzbZ2GPYKT9hVitWWTcK4EC83oQ5NPdFXMKGmD/WiCTbBY&#10;QuYOlEQDvsN744od5oVZ8NPc+EMnn9YfDxWl9UU3/DXfWFzn/2IAbOVzEn20OGe8CsJoIye6RC8s&#10;bGEKW4wPZ8UCNGgrBpGvJJK8yIc8Kv6QNT2JJewGbRUVjGUcfspf2/FoLryLU81NHrDEAQv5Bd7g&#10;BDzQD4Zr178SxwdZwpcWrM7BLrYrrpV4V2DSlo/iEX0ObcQIsmXr+RV5kl+FNfySr4M8w1fzmhMu&#10;8mk69luugX+2w/8qXOIbPsAfOEwW7TbwnS/jX+4hRvLXCkZoJU92yzYrOOODL1Wo1VYb45SnoJWe&#10;YDK66Aq/5Q34sahna+IhmaGdTMmN/LIRfY3hGtmIw2RqPDqDY+TBFvBUocU45itX6kaFNmgzPpuj&#10;CwfZy8PchKB37fUzP37Ikp6Nz+75t090kJnYAgfJ27wwDAZ2Iw1mmtsClJz078YImcjXtBFTyx+N&#10;zR/wglf9W1zqz4bpRls00qcYArf5DnrhubHRZxEvdrV7yBj0J97iy3z6oYcfkTu/YwcOeiI3MvXb&#10;GHyR3NiGo50C6DE+21ri8i5/8ANmwkl+CW9gbzvG+A2stnizGLXgImP2Lka1KzIMo0eyZE/0QHfa&#10;tGscP/ioIIpP8nOOr5M1v6y4T2Z8usUP3Xg0ml7ZFVrJWP5qQehOvVywBT3fF1/Yn/baslP5dPmK&#10;GDjuDOErclb94KSjAv9YzBcf+Bd/FUMsVMUUOS9Zmp9+opNvGUt8EC/awdUNPrYI29GM5272ttuI&#10;3bRDDD/6hA+uGVucQqOxjO08f8FjO79hPprInxx8N2+PmVasZLcwUR+x1DV0tN6o8G9espJztztd&#10;u+TqnGvodp5cXOvGajs3HdqzI9imnfbkLY6Koa7rWz8xkQ2jXRtzkRc/Tnb6kwv7kauIx/rANHx5&#10;ebt/Jfzoo49OhZPeE1JRRIGh/xDTDhZ+oHhx5hOXpx0adjWcfurBqQiiD1usaNKjMx7b6fGYP7nw&#10;gWnMxjPX3scvr15xYV186fjl47ev3n/pcC508MNe1NqjMD1Cw+59ovOuS8er5x7841ScOXv5/HQe&#10;XcbRD+29uNXvD57bm4oKigNvO3fPXDBw9FhNxZB2RvQoCvywJqt9RRXt9o4PpyKGHRxnjh7fmVFB&#10;hNw+crL+Lzeu0ZOxzdOukFfur/+7qrHGPu1W0Y/foeN3jt419+kRmL86+M/p3Ev33njFYzFTweTM&#10;mamg4/rvH6z/C2vFG23IkVzaZVKBAz3ajsUXv8m+XSjamSvaHBVDXYuWxl1i88afoC4ISZokBEC1&#10;7em+t2VdEgIgfQpGAqWgJ0nTRl/XXQPKFgzdVQgUqkADkLYCCsgleD4FCM7oOlADiACB4wrQghS6&#10;JBCSW+AtsAgYgNEnEAEEEgJjFhD056Dt0OhxH+MDAX3Mq387R9CLxqr9kldzoBNfLRp81wY92qNb&#10;MYFSzQlUeuETgABo3XXSHj0AjbKBMBloA3SAEsUKQIFjW+zxQLYSh0AWfS0kgLAFhjmBYXf49M1w&#10;2pposWEuIFfxREJlTuBofgHAp2sCmG1t3j3AOY3D+Bk74zMHXbELh+SDTfToA5uz8FYYYUMVESxg&#10;JVoW5HaXSPAUSJ70pCetnvKUp0wFE9+9BPbqq6+erimaeOSCfRrDQoEtCvyCGTtEiySDnVQgkDyU&#10;GFZwk2xk1/qwTbbT7hdtJCF4sYhnhyVX/AAf3eHTRwIj8WCD3ZHRlo/QFT8wPjqMZ952SPAxY9Ar&#10;HTuMx/7RiY4KQsY1HpsyPtrbrZHfSFaN3XtHzGVMdJmrXSSSUm3SnaTYOUUBSbMEuf8U0+6NdnL0&#10;b4Yl1saEFfVVXCAj+keLhY+2PukdT8mpAo5xyIoM2gqNbvKBX2ijb7o0n/MWBOzBTiRFE4/ktHis&#10;EKV9ekYLHZI/mVUwaTGgP7lJKNGFznDTdTzgzRztMoJ3ZOt7u5bghPN8kx2yTfpf4vK2f5IAwRt+&#10;kY1ETNCQBEgiS5AqKrMziUoVeFinHd+Hi90lkWzCoxb1gr07MHCArwg2sEJfODC9bG1vb8JsbeEO&#10;LJBAwT3tnUOncd09QidshBPOwRSf+ktW4a/xJRU9N28u9ElQJGja44m9wCYYB7/QCcN8xwN8Mp8A&#10;LBmDVcZ3TdJhHLgI2/RDK7nB3x6RlBgbl5/CRXQ78IIW8+OP71tkSPy818I8bFfSbCyfbMAcdM8W&#10;YCyaLJa0VZDTTxzhv+xWoYDfsD9jsGF+xx+0QV93xeEC2tgiv6woCqvaMakPe+V7xu5RkuI3m9EG&#10;ffjhV34nC3OEHewY/d3xxReZiGV0wJ4sjipe9LiaucR2bdrdhiYYJ0/AD1yAceiGrX5XHKnwhR88&#10;8n83ddq1QkbemeQaPuAjnfJJc+GHPo1nftf8RmuPkqDPHMbmX/yBrPrMHvBVARSGkKnf7JPc8aK9&#10;OG1BQtbG4wOwAY1snE+2gCcnNHbDBR3aoE8c1Yfd0hXZ4Ms1fcpdWiRrQz/GJXvyoUf2ilc8+F1R&#10;Gc0WTXQsl0J/hWhzOV8sZLP4Jiuy15+s0UcWrsNadgVXXe+xIpiBJ3L0HQ8W5OwS3lZoEkeMR1bs&#10;A4/swjx4MrZ8QUwwXjc/+ACbIAe04gWNZMCGsjH88P921NIn3fE1fRS3tOWXrpETuRpricu7/MGe&#10;XtrYTkELU7omT34Fz+FM/+UDnqKHzOi/3Q4wpd0zdINHdksW+PPJD/DUo0BwXF9Y3Q0ybdu5ggY4&#10;DCt9px+YImaan72mv26WsfHssMeJxIce6zE3OtkFm0O3fuIQG6CH7iCTj77inHNogcP0hF5tyUPu&#10;LOYYy3kHPsWSiiqwy29+gRd9YZMYZX60ulZhBx/o7bEe15wne9hmLPZpLr7u0IfdsC00GpOMtdHX&#10;+Qoo2uqPHzRaJ2R7MKId4BWO6Ca8QTvZoBtt6EGXAlsxS5se24oOMRJPjnbc1LeiCbrhr/PdVLVW&#10;QKv5w652tNBPO1v5tAO/+igoKApYmIoJFZTwIxeh129961vTu0s82tt/wlHA0E+RsCKEtnzBeXnA&#10;uLukAog2zvve4zEOPia/OfeZB1cXP/bRqUgh9jv43bseOLzihazjoYjxunPrG0rao0cO0gtZeyQG&#10;bQ7tXnv5I1PfPzy+dT7fC1vJxPf6Osi4YsOrTm6bd4uQIf9pp0kFEvJ0vWKJ3+alD2173KliBDrq&#10;OxZYjK9vhYOKDI7f3L9l6vt7e++cc8ZuiGnbvK0ltamP4kfFCu8ice71p3fN42c3fveYz8/sv2mi&#10;25H/e1Gsx3bo4M2H61wSHePukAofFZbi0XfjaOOTvKJp3GniO/qX2LzxJ7hIKiRDEgiB0/fuwgLF&#10;tsq39V3A02/cjaKvc22zF4AESMAtCQFAgLWqMqcTvAXxtku61oJce47MIQEL55aUAXHzCdiCZVvJ&#10;AIwxK7oYu21yFVaAEqcmJODUljNtHQEJMHJekNQeqLUtDsCbV7KBL+3MhzYAUQIGfCgLeBkPQJgT&#10;L5J+yQ/wxbP22qGLkxgTWHbHFg0AU1GlCjUQBNYAzfz4JDPJq6COd/Mas6p7z0MCdQGA05MveQMy&#10;wYZMAlygifdxh46ED28A07jeYq2fw5hV9qtSl3y3Y8kn22JPvUBTAlbynG1ZYPcfWCx67SZRLFEo&#10;cVx11VVTwaQiih0odqNY1EqSLGQlCvRRgihxIyeHxKvkgR7Yj0SMXWnnaPcGPbRQL0Hqro3DeQk3&#10;u5dMGMMCGZ8+0UAv5pSA6MtPtGVD5i4JMx7+2zGhj7ErllSoaR7JovP8zFyuO+ca/vDKbs2PH37q&#10;biy5m4dOtJeY0knvLlFw8J0+JMkKBu0ccY1+LNY6emTFd3f56LRHVvCifX3JxaJvfPRHG7/JF93o&#10;J09JMoxBZ3fV2RAsMha60KhfRSt0O89+7C5pB4w5KgxXUEOL/uZo1w5ZONiSvvpUKCbn7oArQGXH&#10;PdoUNuGBzdArHzcuHfguaaITi4AWfUtc3vavRLu7R3yXTfNpmMHX4QXM4b/wgu/CAYkL7IEpEjPY&#10;BnP5sjH5vIQG1sATPg1zekEb/PDyZ8Gm3WaKERIhOCc5k0CxL3MYF2YUqM2Pd8VaO0cELuOj1Zxo&#10;xJPz+INnkkN8GUvCBC8lgnynYjy8MrYE2Xd+Te49fmOMdsRIGPv3hGg0NnrIgdyKS+RGZ7CvYrbr&#10;aISr7BNu44ss+Wx3T9rKr59xzQsTYCvsYU/tEGC/bJtPw3H6oTf2RD+uwwh8wibz8CWYgDay7tEi&#10;8RYGwxDYyJfgjd/s1bjG119b9mpMvsBWtaX3dhuay/XuQooPeNKPnsiXLBzsnWzYkbb41BedZCGm&#10;GQdf/IGd0iEM43tkSK/8k++xE/xXgMeLecnJ2PRJz2RDRnAP7xWm8SfvcJBPeY25yF87cpGg0YU+&#10;4nxFBGPBGP7MPpzzm27RRt7G0J5dioXtstDHd7ZEbz7ZC5mRq750gC4YJp6QRUVj/cmD3ehLL/iW&#10;pxW/YDS8Rac8QJzRtiKwg/6cMy98IAv004nxKob6LX/r5gsdaQurenSJHsibrvk43p2Dl3CQ3fAH&#10;9NOfvBKey/WyK7TDSrKGz+biU/wA/fTspom26IOz5s5u4HYyZidwXQxBN3rR0a5H9oLeYiL89huN&#10;5MLm6R+deDEGfs1Lhujh83jN5ozju3ZLXN7lD99szZx8iu2wI/OyAfOY1/ywUUG3wrC+fJDvSfjl&#10;ldmjfsY1TjlCNxuLPfRpXH4K+/hRRTm6y1f5MlrEQAcbRWOLezIkNzbcDgjzGQfOtJPO0fV2Ro07&#10;pumDDHzvRd/swTl5JTztxiO60Y82fGvDz8UBY1okaQdzzY83stKOP4kxva+qm5H8E03GFEvZtzjG&#10;N5xzrV3ePbpS4dy8aDW2uIJ2Y9CV68ZvXrGhIj2a2bg+zolbDu3Qrn87WsgOHcVS46ARf8bSRnyj&#10;z4pPyVx8IHdto6tiCZ3TBzqNoR/ezCsHwIt27JCORlskOzLBu/WcOchnWux6HOO22yYsxx/bputu&#10;hou7Yr//jONxHDdf+3e97Srp3SH47dEYx/TYykfvX73s5K3TYvufL98zv0+kR2P0l6cYQ3GCXHzW&#10;rhspHzp/MO1iMI4dJXdeWL9/4+LlS6tXHr93Lpq89eTuKX+p4NG7RJqzXTAed/m547dM/V57csdc&#10;wJiuPfZd2wocxjLfjQd3Tn3sBrl778wVC39tzVXhpCKKo50T7RJJ9h6hqdjgkZYKLRU32qHiewUQ&#10;fjP9J5nhUZkbz9w+Fzq0N74+FV701eeevTNzn+bbO9ifHv3pkZsKFhVljPvuMx+e5O/9Jr3HJD7M&#10;57EccrFrRR9zOoxfIacbYnyjNuXH2jhqY86KJu2ccyyxeeNP4uTo+U1BphcXtrAVuHqfgrYCtSAo&#10;6dAGgPYeCtcszFpYVkDgjN2lEKg4FSfiYK4LpADH0e4GzipJ0I9TAuYWNd2x1R9gGA9YS27NIWho&#10;D/AFC8kVMBToWtADAIfzQNE4HNmcgAPAuCYoC2ZtkzWmcYAHAJUAlKR2hx8oUQAeARlgMifwoDT8&#10;AdB2uHRn2N2DXmolKQPurvd8p4VAW7jQqr+ABHTb4dL2QPQZt22D5IGnEjUHcGU4VWWNqX13WvRH&#10;P5CsYMKQASj+LDbwZRzn9CF7CUaPkAi0grYkka30Pote3CphYitsjX3ZieAZWTtLXFcwURBpZ4li&#10;SYf/nPPkJz952mWiPbs0nmKABF3CIJBL1roTJrhL1OhVoEAvvaGT3VbwK3GqwCKRlGCzb/T6zQ59&#10;71ESiYS23Q3Gt/5417digGTEnPRHdyU4Eho+xBe7K6qPQgE/afeDa8Z2voKH+Y0rUcGjOVskVIAg&#10;4wom5kA/f+LvZBcetJXaIelUEOnRJwloj+VI1I3Vb9+dgyEVwJxTRNFG0ptsXVPYoOMKGXSGXrxU&#10;PMMzHi0cSpSNpRhi3BZ4eIFJ6Le7xN1GLww2h8WRIo6+5mnHHNxCDx2ak1zR7bw2vZekQpfrfAsO&#10;1K7CC9nSg3bkH/61VRoP9Ck5YnN8BX7x0yUub/vHlyUiAodAAfwlcpIZSQy/FzRsBS1g8Gl2I4nw&#10;rDA8YYeSKEFfIuXN8YKJBMfY/BgOSEAlrD3G0E4PmIhvWOVodwochR3mRitc01/Sh26JqDHRBxNh&#10;fS946/lmjxgJfjDGXG2fxgsMgjtwGPbTDYyFZebh3+yCDcFguA0DW/DATIlbGIlP46FHTNAW/WiU&#10;dBqTPEtG0UuffI7cSnLhBlskE7grQNOJsbtLx5Z90gfbDpfYiriBPjZJ1uyNvNkPXrTBp082yP7Y&#10;mrm0Y69oImN6Y/vo0bdiIT2xQ5gO0572tKdN8+HbGOEODIXlEmd6RiOe6UUcQkPxsO35Yi6e0NFc&#10;rvuUbLrzR1dhIhryk+7+wyU+hg8Y6XeP8bW7BV7CNXLRroKm8di/ds6JXdpVDMdTi8J24vneblXz&#10;o50e0QfX4ZgCPhorMMJgC0/zx4vzrvMp8jN/RSBx1bhwS/5SIUhbtsx28Epv8JvezIFebfMhNtHu&#10;Q3PUrviNH3EQlpK7OeiQjVR0Iydj4s1vcqdHvLAnmNruAfmhsYyNH+Pg25jat4uDbsiOL7rONvFh&#10;XFjgvDZihXyxXRAOOsOXtg66Q1P08xV25xodtAMqHVYsZMN+41N/MUVfMdaY5kGL3z2Goh0Zh/vk&#10;Z15+V4EdP9prK+cxprn0W+LyLn94YTfsAk/8mq/hkz2is0KKA36ghf7wRj9sgC7JjwyMWfEZFhtX&#10;7CITMuOb5ECX5u4mS7LAJxmwKXZKLmyWHdA3bO5dFXCZf2XPMBres3U4z6Z9lnsqUsDBdiiIIfBA&#10;H4UCWCvHFMtgKoyFveazE8FLQRXq+QtZOPgLfrXTD3732Ee7OGATWhzoMLZ+6EB/ebo+4o78WEys&#10;2NJui+6yky2eyFL8MZ7r6OpmhVhFdzDVeMmGDNgQXdGd+cVbi3zXzIseWAonxUk00b958YaOdoTT&#10;t/HEMgtMNLAj89M9e0d/cRf/5tRXzDMP3tFvjIowrXHMT+ctlunPNbohd7Ebz+JixRjnyF1MYhfs&#10;gQzwgEc7Vr/zne9MO0s8juPF8L1DhE1Yk9CjYkI7NBQ/eiSGDE4vX5xe9uqFqu++vD/lMo4KGNpW&#10;NGmHh37tenFePP+bk/ULYV92dPNcyKhIoc3Lj9f/fcf7RZxv3HaBVACRp8hLzl26MD0Go0iALvPR&#10;l892hfheAcWYjg+cnJ0KB+N/jakwUnGiYkPFBJ8VD9p90bnD05OJjh6hqWDS7oqKJNpXmHFOm7/Y&#10;W+/c8aJY604606YihD71M6e5/3L/tnmniDGMpWDivScVUSpQRIvPCiYKRWeP1/+9tQKN9v2HH+NG&#10;r+vJJTk511MOja1NBZ1o0m4cv3GW2Lzx164RixyHBYUER3JlIVIBRbveFaBNxZWSrwor2gkwAgkg&#10;F3ABMpAGtBIuQA/EAAJH4lQCqd+CBNDjzICirZ++c2pBWwJsTMEPUAAA1yTHgou5BI6SQf2BAmAz&#10;ftvUAgyBD0hw8u7Gd1cSzejV1xzAA71o9Fub7s6ZR4BzndIYJDABGEAR6AILgAxMzAfEW9wwYu8T&#10;wI/Fhuv4RqM2jASdQNdn2+u0QQNgLFiize+qwuQlsSAHdATKVfFUdc1vLHJDQxVpoGtMyYNPYJWD&#10;22FSxRVA040gTv90R8bdYXNOkmSx646nBa2FuHOSO4tpuwKct2tEAaSXiHbef8oZCyZ2mXiPSS+C&#10;ZauSagGereDb2BUoKmi4Rif0x17omD1VeGADEhjt8FNSLfnjG9qUTJSg6Wseh3MV68jBvBKrFuS+&#10;0wvZkKuxjC8J5ncSSH3pkx+xa8mN6+jxm131eI5xzc/3jCMx0ta87W6RqPJhRYgexesupiSxXRgV&#10;RBUaetymfyOsSEEf/YteuzkqmCis9PgeHvEBD/pPRhUu6ANt5urfBMMQ50sc6TC8IVsyoL/O90Jg&#10;n/iycMA3DENvRTZ2Zu5eCss+2Aa6fLeIYrNkS45k0S6cdqRUbGtHD7nTjUVCj0qgHQaiVTs8kG13&#10;8iRNvrMnn/wMDvFhycwSl7f944N8lR9L/IwpgYUX7ItdwwHJloAgMZWQwB0JkGeHJUcSH3hlOzgs&#10;sv3bmHDOeZ+S2ZIEyZH54Ex3ndkTbJME96w4+5WkWVjDPt/Jjt9ZcEuIYEp3B+EmGiV/MBpGCWZw&#10;26IJDXiR8OFdYmQevkzmsBzfJXXkqy1cRhucqkAMs/Vp4S4prEhvTrxZoME1uA9LzQcX8UvOLQaM&#10;Tabmlmga25jd6Yf35kGfvmSmPdvwaR7+QgZ0R278HF5rzy7ZGtwQX2CGtnBGP7JBL/kZiw/DgIqh&#10;ZO66c3zOOfYJ+8ie/yiGGovNtBOUP8Io8zvHVlt060c/4gl6HN31pn/JbwUWttSdXXpBC1+BTw4+&#10;xK+04Yv8vOI0ntHvnLHJUVwh63actIvCOOZsRyMc6tFhPMNB7dgMu+PfeKmwob/r5MknyKJcg3/D&#10;NuNXMMNbhXa0y0HEKjGN3vgNPbVbkG+IvXjCNxmbi87YXbkE/thNxap2imhDD2hT1MA7PyQLuusa&#10;LDQ+ubEjGGgeCxaygNtsiwz0EccqStMDftguv2uHE1qNhyY23i4C8uAfFf2Njza6y4bwhze6EOfd&#10;/NAXXhnfWOSoPXrKY3zHC1lWIDSWdtkQWeuLbjzRiU/jt1PI+HBf7KILvLYrGu7TbzlqOQD5txNG&#10;G7akgO4aOozrHLtc4vIuf3BYHgfzYGT/QQMut3sBxlu0aJvP8bV2JyRf8iIXORucsiiwKIOD9EQu&#10;bBCGkmkyZ3NkQmb5JD12o1S8dOAX72iAl+zR3GRFz+aXm7bwtSDpnSNshg4rmPANdMBij3aLT/hn&#10;z/DUgtc1+a7cVBHfDUULHP6LJ3KAn+0E0Y9v9tg7nB13hThvPPhE3snJ4VyPVsBROtGv3TH46BEJ&#10;87HbfEhbNIpJ5kcXf4Ar5seXfnTYDd5utMIz8tCfbCqa0gudkC9ZGaObuu1QF0/YQTtyegl7hWv0&#10;NzfezI8fNPNV+jOmRTBZsw3jdtM1usRNNyHERXI2Nv7FY/Fa8QPvfsNA/bspbj40d0PHGPq4WfPI&#10;I49M7y3xX5GsfXo5q5s5fADNFS3kHc71vpDpkZoH7p8LE7c+cDQ/JuPoHSM9etOOg3SYri9cujj/&#10;pxaP3fSITEUT39964b5558fRhdN5THmGdu3+aMdGBROFiv2PrufGeztSegSnAoTvrt1x4XAumNx3&#10;cf0ISQe5VZhwVJzhY+PvDmP2qIudGwen68JC4zjoVt9ocUx538l/zbtqbjl/31xoGHdpmG/s95bz&#10;9859bj76yGTL+h0cHc67XLybRd90YAzfb92/e+bbS2GnfgcH8zq6l8a6fsfBmXmM5q69McciScXN&#10;CkrG6/Gb+CZ//bVZYvPGn4ShbfgWCQIIkASMgp7v3fkHnBKGHr0RoAUfi52KKgVKAUaA5vAShYIR&#10;R80ZARag9b1tp5LB7gpWtGiXioDonASgO776VWW1MDAe8DdWW+T0BVzdXRR8gCOHNrc5JMMVTIyP&#10;fvQaS2AEbpISAb6KtbmMH/ChwXngRQES6e6CmNt5PAMbANLdoO4E4wPvAhv68SYJA0wCJcDqOXG0&#10;CgDGlKgCVX3QSL54j17XyItOycJ1gaNFlsDCmCRTJa2q+eRU0kIGEjZAzuH791kMk+G2M0Zi3SMU&#10;gq/+xmxxaeHq0QyLXYcEpoW0RNNdTjtGKphI9OxoqI+dJIokY8FEH8UUi2QLZnxKerqzJ0nDvwAh&#10;8RTY6c7RHRo6kmhJntHOzvzuDpV+FhXGloS12KgYIcFgs90ZNWaJroSPTslQX7/pmd2gy3ySLn7U&#10;o27d3RQ0zWMcvJifTbInAbkdLmSevxqLrH1vB4lzfJefW0yhocJWBQQ+jgYJaC99JXcLKTs1yLf/&#10;TuQcvRmv/xBjDHc69Y+fHucxVu8aQavvrvUooMSX7OiMPCvYoIP+yI6cFGoVZszfy1ydxwee9XHe&#10;DhP2xH56xMgnOwun2unSjiCHuegAfWjwu8WYtjCBztFcstxdVfoxBtvBB3xiYxJePsgG6I7cu+sj&#10;mZJULHF5278eD5AoZlPsgn9+8YtfnIKBJKa7d5Ixfir549/dbRM4YIuAAsPacSLoSbLQC5/4OsyC&#10;FxIbyVjjwzxJbdtqtef/cEWQwie7hSeuodE1OKc//JLkSNLYuyStxXULwTEhlJiX5PFpiV8LQviH&#10;t4ogfFEhQnuJZf9mGJYam94k7zCRrslG0i/xFTP0h30CNR1qT+Yl7tFQAtqCW7IoxpADGZqbTcAH&#10;MqF/MtFWDBWnxAP+wA4rQrAz1+EMnmAqrEULXaERZqCFjbaDIH8wjnbtWmGv7JCN8n+xguzMVeEw&#10;/yQnNJlbPGEfsILPi034JWPyZn/6m0tyi1b6E6ssts1HlnRuwaYv2VTcQKfFAZ10d92Y5MKv0NUu&#10;LTJuVxq5Ow/v8M1/0a49umG3g13JXcxJdi1qYP3o677zc1hMXnwhvaDVd3ozdzt34h/uGQNukxcb&#10;bnccPZMn+xTDLd6MLQ6jk567gURWznWjQy5lHryhCb90TobG0r5Yoz97w0O77vArXsNS1+FPi2Oy&#10;xEsLcLoiR3aBtmwFH85rbwz2ZE461Q+W0j8shJfa0hu5iSFwt7ilL1rIWpzrBhjb7iYAHBUDjC0H&#10;gj14FkPYKjmyF33a4Yx2fm0M8uwmFz7FDzpFWzlCN0TKESuQ8T/t0UvW6BTHjMlW8U0O+Fji8i5/&#10;9FAR0EIYrpA73bFXuudPfIwufOcn5aUwKntEC/m4xn+cw3tFV7bbLmk8OW8MfHQDSP++8xl2Jyfk&#10;x87rV57KzttNxnbQLY70L1t71AaN/IGd0Ace+ALeYac4glY2Sg/0BystYvhVRTXjV9ih89YR4gE7&#10;IDvFfP6AXrhgDufFQjElO0KHNrBTDOuOdIVw2C0OwFRjw8duVLa2QLO2YiRa8VFB3WEO44gT+htH&#10;P7pJr86LaXCAnMmo4mWFGjzBEfM5z/bJwhpCTFIgQJs1hzZiqTjfox5kjBf08DH608Y5cm5HED+z&#10;RkAHmVhwygHIZHz0hj7IVLwkN/ybz3W8sQV0VMTqvWAO8hfH7U7//ve/P+0w+drXvjYVSxQ86AhP&#10;vePDeqOdGQoNFU/o8/TC+enRlxb27USpwKDfWKBwbrnQtwvDLpUeGdHH2BU58NiLUy3Y/+vcegdE&#10;c2hbkaVdI/23GGO+8+J6Z4P26NYGDz6NbYx+92hQ87RrRf92c1QYqHhSwWDeVfLYeW3edLx+j4pd&#10;IhVl9I+vCgfJQn/Fkl4+6z/d1M4cFRsqmvjOdj1KVB+PIE0ye6ztWDAZ/9ONa2gyTgUThR07TMbd&#10;H9rdu392ftnsnYdnZx2hOdri23ef7Nr4FVMmXR+udde4ydOB3iU2b/x151WxpJcvtm29x2264+zw&#10;XeLmsPixWHAIyt2RFUwEJKAN2AJwB4BzVLgAkIC0QA3A2uoo2AKVdqrobywBTlADKhxXMuZTv+7W&#10;A2hACTAF47afagNczQ1UtTM2EAAIbUUWMAVKSYHPtrRWhAA4xgJQ5vA9nlwDkH4bu7uzQBZgmQNY&#10;OVeRBEAB8XhHq3nJQ1u0UjJeGai+zrmG3kBOcCRfNAkoaABgAp8EhHy0B+JADqhJ2jgAQDYGAAc6&#10;+kp46aV+5KitYol+bXFTHQbeba+lI/MbHw8SUrbRyzgVSuwOsBugXQzXXHPN/JiNIogCyfgiUXel&#10;FFMqlFQ48ZiOa/p4lMcCoCICG2Wb3cmTBKCLvdCtxE1iwk4d7NaRnVVYYHvkJ2nSzngt7vHmOpux&#10;kCJrYzvPFyQqFZzQxqbpne0bwxzobNcDmtiwa3wDLfqyC9ckLPRhfHOaL79Fa8VOfim5kyAal48r&#10;aDinrzElivq2wJB0titEckhXFlySXYfviiaKEenOARuMC0/MBT8knH73zpPeR4JOtPSOFPNWsKA3&#10;MrZYs2vFJ77xiQ/jOd+OF/27w4tvNFeIM2cFGTxVvPGdHtqJQwbGRl+4VvJd8Y8OKqiQLdpd078d&#10;M2gs2WQXvrMDmNGjDfTpU9LDTyUYkuQlLm/7JzGVjMAF/iuQwASJm3eKKGAIHooFFlawT2FAEJHo&#10;8XdttZN4hmvsWzAxvoQHhtl9YkxtYAIfgkXuJBq/u8XGhU/sG/+9kJAfwCXjoBX2otXYdrSUPJsP&#10;RrZdtTtBzksge+wFxsIhAZfdGBNfMBefEnVjwm0YhG80krvxzV+SC9ecJ0s6gntf+cpXpmTVOPqi&#10;Fb8WCvr3aFJJIvsTD/AHO2GxRBNPElx47ns7jciFHUhgYb+x2DFa2Q5bbMHCztlXsQ999OSaeYyn&#10;rZiAFvYIh7Nl8oEZYUt3j9m+sWEiGoxjXr5hPN/bAeET35J8eoZh5ELWDvOKK+QFo9DIVpwnN3qx&#10;aHUdj2zPy/3ERG3gnVyELtCOVvOiHb18qBsx6IQxfA/tLTC7oYJH8ja22E5m3bAxRoUQi718mfzb&#10;7UJm+ohfxiI7diTH0YbsK6wbs8eJze06XtlRNw34IPuhD3PipYW9cdkFHxaruoNLL/wHr3QsLhsr&#10;XGL/7KcFK5rojN+Rke89Lk2f8cBmWvjIrdgVjMxGyMX4Dt/N74aEsfgqzIOhFXSM3Q4P7Z3jB+Sv&#10;D/q08R4y9kanFUpguLHEInInH20r/uCDTLQlX3LgG90UIzM5FxrJRcxpkdzun/y9Qg1bMz9azSFm&#10;KKzTnXHJhI+KFWzD2OmMbdIpeo3fro4lLu/yhzb+ZMEsyefD5jQHWmEJ32Qj7Agm0Td6zd0OCXJl&#10;q+UIfutfgQu99NzLyV2Dp+ygGzdsgN3iFV382dzwNv/Q3uJCPtqNN4tgbeGrGPSlL31pWgTCWH7O&#10;j9iu3+Kdw5jGEHt6cbYxWvCbF1a0UxCPrpE5/zAX7FeYEV/w0rtGuqkoDsHgHkEQA42jjbH5lPEr&#10;+vILNOrbbjA2pg8dsT9926Wuj/ghbvQOILTxE/20cx79eDO2cdin3+RAn8bSV94PM9t9g3Z+Th7k&#10;DufQpjgi/rRjXX/zkDX6/NaGXviHOemTLxi7R43CYbogb3yiyZzG1pcs20mpLUzVhmzEfdfRjX4+&#10;6hN/2uPbYV4+hf4ex7GrxLtLvvGNb0zFkx7DkU9YV7STxCK/Aofvzrk2vUPk8qXVzx7dPBUFLO6n&#10;HSOPLcItqMf3mDjnGvusEOHc+NiKIkWFFUcL6pOL5+c2d5+ud+VXLOl7xZlpkX7uZP6XvegyTrse&#10;zFvxzlEBwfd2aVQ40Mf8FWj0Jz+/K1pUCHBUOPEpb3rN6Yfmgkl9YEhjjoUS13pBrOLGTQd3zUXE&#10;rldkSDbOj30URJL/vBPm/On8SI4x9asgpZ2jHST49p984sl8rt93sHfFu1Eq/vxvxRzXkkW0NFa8&#10;+90cMLf2S2ze+JOgqOD3XgMLkp7tl1QA2HahuFbBpEdzXO/5/R7p6S66oGfhALAFHIEaaFowcjpO&#10;VDGCM3MmiaW2LWQFAP20810SANRdB96SN85boq+vNiWskh5tfRpDQsCRgQVHN6+DowNXNGhfMiAh&#10;cg0Pkg3fgWOFmBJCYACEgAPeKIVTaocnYF4A6G5jAIYeAAWc0Cyw6WNsB7BzDXgCSUoHvK4BZDyR&#10;FRpLGs1bwcU8ZBedAiIANi85cSx0AT38VakGjgKJwCtJEFDRBhQ8igNE8SzxF7T0l9j0SIrkw9zO&#10;C/49gmEhy94qlCiGSMjGYogdJh6nkFBZHPuuIOK/4ow7TMaXvyq0KJz0qIgCoIQN3fiXCKFJ4Cm5&#10;cJeJbZAZfaOzuzPsQHLIpipakAM7q33FFbKu6EIfEpaKL+Y0l+/6ZPvteKnAgVbf0UPOJeNsUaLJ&#10;rtHSnUVj8QWLi5LoEk86kGhWAOG7ZK9dhRZt9XWdPirYkF3vLVEcUYBQLOnTOYUUemuniXlgAR2b&#10;q2JJj/sZs91q6UYbNOtHR2hGj4UQOh1kglay8x1dimjsgh3BmXBBv/6zkv+y0OM+5oBJaNNfcQcd&#10;5nO45gjj0GOsCm4+jU+extOfrNDTHefubPM/PNABO2Jn7SKguxZ8/FNCIvjBoiUub/tnlwbg7/lo&#10;gQjWsBv+K4lyWJh+4QtfmBINgUUy2PPt2kmwYAyaYBhstAtDG3jBXvWTxOHHd+0slAWaEl02za74&#10;GB5hM2yQ1LFZ2OU3/4IffldcbseBpAnWWQzAQZinUNNuBe83ITc0w2JzwFZxot0Gxpb0k3+JHR5g&#10;Jl3CQXNJpCRr3QnFU4sUsiAb5yrmwzt0CrJkAS/txjMX+zCPnT3awxYJuHMWOGxYEo1nPKERj+Sr&#10;Pf7gJh7wzc/ZFBtky/zA9Yq+bI2PtDB2nm3po393z2E5n1eQ5tP5P3rwEu61yw7d4jZeyZI/dPOA&#10;Ds1N9nhznt7b/dndVOOKZc7zA/pnE90RRyM7kvybXxs0t2vGWAqwxXk66bErMYX+XONr6BIjxWOf&#10;3ZjQB/9wh4+K38YQo2CZ4q/v8ARmi9lsqHH14UfkRP5oxpMFh3HkTvIF/fiBuIAPvOOVPCuq8M+K&#10;OmSCVnLFB93BfHamvXHkImgiC1gEOyxCyJyt4o1NVcjHM9nCQzrJ3oxNpvgkCzYn3subijt4Zefs&#10;FL/awyntycL44m95mgID2enLZ+CGeekJf+wHfrBf8aQbDeIyntFljjAxP4Wz7Nl145ERurSBueQA&#10;6y2Y8Uqu+rVDyLzm056vRhObJB9+gp+KWeiD387RDZ6NSUZ0qH07J7QxTru3uvlnXH2WuLzLHwyz&#10;eIAjcBrumNcB1+gbTilCeEGmnX3szXUyZCvwhE+yETTxMX27WcW/2Ri50wHdsmPYbX684dmY+tAp&#10;exBTyEY8k6uJoWxPPzR1Z5bM+JcxFCDEofzEePzGHO1oViSwkIHrX/3qVycMtqCBOeXnsLLHUPxm&#10;C/gSs+TWiixiBRrMDz/IQ3sF2ha74gN75ztog0X46oWwxkQfefFBc1bArFgDVxzoKO7U13njVwSB&#10;adrgFT3o5g98peJGBQp94T6ZmEtfsqdTuT0cI386JU86ET/QZ0xxii1oi2/jm4cMswH8k2vFHVhk&#10;fH3huzn0JSs6VYhQCOvmAh8zv7Gcc3RjoxuPxXO26hp+0Esu+DcGWZA7XftvON/73vemd5jYXeKG&#10;q7juBohdphbDPU4zPu7CZnoXSUWRvz1/xxW7KCzm+ROc88lW27XCJt5+6ezU/leP3zG9YLSCicX4&#10;Oy6cmcboJo1DHy9AXRZVxqKI44/OrR/5rZhQIeEPDt8zF2AqFOjfzpQKOY7elaJPvEwFm8feeWIH&#10;yvV7/7h60/6d8zgt9l2vCBL/0eDdH+0k0qfCTbsvnPvdw/Xc5GD8ChHGqzBRP3S5NvaxO6fCRG2i&#10;pf+SY/cJvulSW7z73iNAvfukOY3h+vGF07lg4nGfxo/f2hoPP8nMUUHKtXiOzmQSLUts3vgTiCwi&#10;HBVOLAYkaYJJj94IRL1rwMICcHYXu+vdvRaoADOQBsySAkFHMAWogl13O9oe5pPzOi9pkZxwRH38&#10;9t04xu+RIYFA354PLyGruCFxECRarApswIcTc2DgJHACWiBlHEmBAI9+QcICgKMLvMYDAoBK4mZM&#10;gVMfn0AFHcanGGAOQAUh8/mOXnNKPCROkiN0A2znyEkyG0gZD7ABuLbwA0J8kKV2ZGzBJ2FAt08y&#10;cAC0dq6UoHTH0DXyUoUGkOaihyrq+pELQCZ7c0gctAdq3UFsK6QEg14k9b4Llq7ryybYj4RoXFSz&#10;N8mrAkmFEIUPBRAJvkTN57JYsiya1M9i2aK5g33TIxmVZOK5pJV90F1Fnh6lISdydI1NSqbYc8Uu&#10;MtTXogSfrtFbCwtjS35dL+EyB7mjwXVjO8+HyEXiyt7Zh+vRS3bmLzChrUUPGiWS/JR+fO93j70o&#10;TLmD1uNK3b3r7nKPqbSLrPeAKDo4KpaQrUJFL3BVyFIw0Rf9FhAO/WGJgobfFhs97gMntKd7GNMu&#10;tfwZP+2KoTe+7nr8VGRDAz71ye4qwknmHeZsB4t5XO8/+LQtm44k89qFa4o/7RghI3SQF7wzBn7w&#10;El10yGb4m35hpt8Kk/CAH9BbOMSGgLXkhX0scXnbv7YlS1TCiGlL6GPBTSIEK3ocxd0832GLICEh&#10;QINk5aGHHpr6WhTAGP8Wt2eeFQckQh61kZzzd9fbXcKuJVsKOHiVnGkn2ZRIKYDAFEkkvC0Zllih&#10;A50OvyXgAjieSvTaOUPO/u2goIdG2IMvybP4YW59zctHXZdcSdrgLFr4FgyXoPJntHmkUMClI4eE&#10;Gz30ZB466vERBwyEn2RFj2TkPEx0nk5a9IT14go8FaDJ00JCO+fgBoyCCXAFvXTEruGCGIgGWMOe&#10;2D17ZG/iQBjbOxrIgv2K690x5pd8r3m0qxBuDhjT+OiuUMwvxA+6Id92v8FK7SxEYCrd4Mdigh2S&#10;s3b8oxslYStdsht8kiHayYm+tcN3+Ub5g3H4lfNobReqwzXYoW14DjtgG2wu7nUTxDhklV/y/3aR&#10;wZMeKYSHZO26TzSaq0W6thWF9NXHObxHN1rInF2wpXb8GYPPki29dIPKuORY8cvceAi3yI5O6R/t&#10;ZIon382jP/2TObvxm3yNycYteNiYg0/yFTyILWRvnG62oNl1NFTUriDPfly3OGM/7M15svW74gi9&#10;xB866JbdolF/RSEHfeKz3bLsH33sDKbSCTn7DafFF7GZ/ZePmYMs5HKuOV8cTZ4O38kn/yn307dC&#10;lHhLRvjEs994pH+/yVYf15e4vMtfRT5+xG/wz2/4GVroyyLDI9kW+fTCZ8xNT/rwOZisLdmVY+O/&#10;3d/8Bq3or6gantGFedHBzy0e4LnFOdwUExXK2BIMhX9wGe6zxYprxmIv/JjtO8+e0JNt0bU8Fr/a&#10;KiBojw992KI5YSqe8Ayj4WQ7N/gNOozTrgixpd0f2vE1v+WxrpkD5ugLp/FacUkfcdBRMQQ98eK6&#10;eeE2+RjXdYdYIpYZW0wxN53Kt+XOxhM7Ha5rH23GxZu4q7/x6LdYWQ5uTtfFpXazaBPdYmWPxVhL&#10;0CX9msOc+srxe5+MtQ870Qat2hhb7KwABhvRQrbtQtcf/jifTsWLikQOOqFDNoVO8nOe/Iwh1n77&#10;29+eHsXxAl95hB0nCiG9qFVe4nuPurTLxKd27cywIFZE8O+AFTPuvbDehTLu/OjRDXHXuYoSXvA6&#10;5Uonx3Phw7+9rTjTYl2bN5+7e7ruHSaKLMZ8xcl7pjGmnQsnR1NBpX/d6/r4PhJ0OY83n+jx2SLe&#10;GLXv8SL8VQiYiiHnT+f/NmOnRkWWdksYq90Uff773nqHiUJEBZDaVcTxUtb+FfAP7f/r9MiLvhUe&#10;tCmfrEihT0UQfbx3xDXttYumihgVbvyr4Wh1TTuf7YRRKDJ+BQ/0TgWO05P5kRwFq8ZPlrUdP6Ol&#10;+dg3PBvPxReb12+JzRt/gjAgtNCwEOg9JkAWuArKbZV09L4Dn85r19ZfidVYRAGggorEAUgCT04I&#10;REr+ODfQd3A+5wS4ih0VS7oj0JwCnQAuKACVii0ctaTXIUHSTiAWgCweODyg6DGZdnE4L1DpU1AU&#10;lNDkszueQAg9+BZYS5AAR4UbwIdPQcH4/8Penf3anlyFHWe0IQ/wEoW8EYUkSHmIeAgKUyJFgeQN&#10;cAJEBEieEuUtIQLCmEAwJh7aA9htE+OpjYce7r1nuFO7jfInIPGABBZqBls2HhrT7QFjw4k+v9Pf&#10;3evWucM+boZ0c7ZU2r/9+1WtWrVq1Zp+q2obW2l9lIoxFtRpzOoRpAwHYy1djtLsrRz84FGwRUEn&#10;bUozpiSN1ZjhQ8gT3vBCT0YBfPRnHiglDEhAZ8QQ0Bwe7dXVD3iNk/BXz9wShJwWNFIHDgwn4yIw&#10;e5ODL/AN5c2ZxUdtxekvg2fGiMNcFZkngiF3C5Z0n1M///6WwcyIZWAX6TYWdMeTaFumCGPAPXxk&#10;To0FzdFMIMP40MtzNFfHt/H1dtecmh9temsLZnNiDvTPeWJ85QBYN9aH+uAyChnnBRH0ie7u4YEc&#10;KeuAIYlX3UNfxo11bfzo2/YZz3ojaQ1Zs/PsojI/yAHORAETwRLf/UWvuUNfcH0LSIDhGadMAcd3&#10;8sV3QTLzEc5tHSiV2zw0FjgWiOlME3NrLOCgVxkd+uqvjQVFjJ38Ak9bxrUgTsEj9LZe0L/AUVlz&#10;7oNtzmYGCbrqB/5lwpgb822O1TEe98ABI8Owt+LWRIHOjBlyYZXL+37At24pA3Dwjm00AiCl5ZJF&#10;+iW7GE6MQDLT25zeZKnbmzlyUFaGIhjgOd5230n2DDNylNJhDFFMDDVvR/WNx8kGhodx4zcyhhzS&#10;N3y9LRVc8Vxd/TPowGaUUaKUG9oZI5lZwFg9RqY2cHR4rHGCm9HLgCV/4UnHkGvwpxwZ+/oh26xF&#10;68obSzItJ6hn1re5Qgdns8CBPDRv6TS0JV8LmphfWTRgktPkOFlbdoT+yqSEszfGcMNPZIa1Ty9Z&#10;8wUayypDS/jkWNMbvRnG69YNWYcP2oLW9oWCsL1tx8/wJ+OsB/D0gZ/hMM8PIvfME3kOHrqgkXlA&#10;DzzCyNaeLvDmGC2tL/AY3GXvoAenwjy7V+aH9cDwdk1WlcGpPplgfPABEw1c98KBLDUWtKJXjM06&#10;hGtv3cEl99WFGx1VUAGdrH/rmpy25s2HAHHbSOFjzJz+3ijr35jdA8c9vIaW9A3daJ7himfoWeNF&#10;T+sVP8Cf/kAb80sOlgHEObBW4ZXdRXaCaTzGhT5lkIJbxg7agQs386Ue3UFmwgWuOX/6pQ/iKfyF&#10;fuqiNX4xBvDwunWoDflo/GSfPgtakOfamgcyF+5gW1va0AV4lb5LL+F3faoHJ3jgObSGt75bc9YF&#10;fNCAA8qp1N78wsW84DHrhiz2zG/zDS80io+Nw7ozL/iHXsMP8CvAjYetK8W9GeBC31Uun+dj/RXA&#10;Qmf0NL/my9yTsb21L/AKB6XAZbYjXsKnxiwoZ1z40j20iKa9dDMfeAf9XZtr69i6LDvCN7zMjed0&#10;CFy0h6dnChzIVvrA2vbb2LJ9FfMCXzLLvJHbnEFynKx3H1zrpuy/3/md39nkKR2jjnZkrTkva4N8&#10;hlNbzawDY8U79A6d0bYbMte48H+B/bat6qOtPeiA7hw4DjC9gi8LsuhfW46W9uapF2LWNf2jrZcK&#10;6sEFLdQBH2w6tK2n+suPQTvj6UVCWzvhBraCn+m5/gQC7vpgZyjGVx/mRVu0qS0ag+2+seA1c42G&#10;5LBn5FVZH2AZt/Ebm+fGrE9ryboqgGse1TGvBR7MM90AFjvhgx/84JZdRK96keNljL4KmHR2iYJG&#10;ZWS0FcNvsN3L4f/aw58/ufbYaYYI2nOoy1JR9yXXT8/0aGsHWOr1t7UCINPxr31Blm8+fMWGzzse&#10;u3ryNw9+est2UEd/P3T9bVtA5eD6abYH2N91fP/W7msOf+7k9Vcf3mU6FHgoaPHOR49Pvu7wpTsc&#10;Cnj0HCw4fvXBz24ZJv29sWcFJibMAj5vvnppt9UluhQ0KNMi2qnz8OGVHe0KJsygTlk+33H5NbsA&#10;kvEWpACvjA7Xiv5++ejhXfBIQKbAzRaYuX71lu02ky7aWtvz0Ne2RJUd0jzNvtsy6Dpc1GXfBhu+&#10;BU/aPrTK5jMfzgMHpGAJRVbKOoFLOVN+OXXuMyxy1ChyiqPzTdRhaJSNQCFSOEX1CcPeSBHgFq/n&#10;BJx7flNOBDijgULMqCFsCX4KSikDgGD0XH3Ptbdw9UnBUYKULOVRCiPB55uAIgD0S4hRHqWWGiPh&#10;XsYAYaG9unAp+8U4KTIKgbBQCBAKj2GsD9e9jTMm/aCNdgx6hSIgTOGsvX4ZaJQXAa8vtCBQ4aMf&#10;NKRA0bA3esZO6RKaYBCOOQDug6Mv46Y8MR7hR2ASfnAyT4RhaagUIpyLjlNC5ouSF4HGsMbX2y7G&#10;qHEbr/tl+VDknGf8UnaJf74RIJkZJAIogh8OeRUsKSByp2BJRX1bRjjOeFkf7eE3NryCZ8wLJwL+&#10;eAl/RL+CH4wv9HKvwIk58+03ww4PmA9zauwUnXGrp04BEzTNYXbfnDH88abAgN+tEXysvnaMNjgG&#10;N17Em9YhOoLRW2Jrz1oVsChwIGBRqrNxqmttF9xApw5xLMgiOFKwBD1lmXAawALbtXrmsoyUzhzp&#10;IFi0d11AlpHZ1qPWIzlRNhq8SpEu0BG8/olHv+Cqh2ZkEDoYa/hph8+qU8Ck7Je2A/UG2nP0cE2+&#10;wcPcwomMga+6aKs/uHkW35AR+ItTh1fMl3p4w3z11ozccN265PAT4AyjVS7v+9nSNJ9OH7bdhtHF&#10;WKUgyBRGYBlhFD+l0Bux3kb11ogxVcoowwVcMo3Mgb8AgEAHZ0t9colRBAcwCsqSowxRykuauX7I&#10;FrDgp2+KSoBFsEBd8OGpDefbNRltvfQ2LqPTPfRj5CWjwGZUwgv/9PatAD384AYPNCD7ySb4ZLj3&#10;ti7DuxRy/VvH+kdj4weT/LRmzSl82p6BpgxG8tZa1k5/ZHtOLNkJH/XggDe0Rwd8RuZa/3gMT1qX&#10;eNlzdMbf+NhY8Z85Iq+0gyt5a73hVXIJT8sIIzvIYzodz9N1dFOBZfxu3XhO9uBpcMk8OgAs3565&#10;h576pgOMxToHj04p+IynvEVsTuEPB9/oYK3QQ2UTkHP6NB8cHXPqN5qjrTr0mXbks3koi8a6JU/K&#10;HCMT0cD6LYMGPdHS/JgPNCMf0ZpuSG73hrzgbi9SwC1I3osOeICNf80RWJ6hI1zcK6sKH0RT8hBM&#10;zg3eyr4wT/p0z29yDU5gmiPt4Qc3Y9Y3WsMRLm3pyvE3J+YJPtoKeCSPjENddDMfcEEPugg+6Tjt&#10;wNdXc4VXss3wRbYNGvXSQf94q7ZkL32hT+PEh+jjGdmJb41LW3yiDrkND+MHHy7GnY1GLijWLfqQ&#10;w8ZXdkNBYHXwhDEbg/4E4a0l+CRbzLuxFSDqhRF4+NP9eA2uq1w+z6ctMdmV+BmfyJoTeFQEDWTK&#10;mRvzgk/RnQzJdmxtFMiCrzVorRh3/KcvMoesIz+tPfxhbeMRvJP9S35lX5NLvaREf+vEHJsf7diQ&#10;ZCvbUB/6BZtcpjs4KXSG8Qly0En0DAeNA5Tzwylzn26gs8gAMpc8UOgLYwG37I8yO8yz9WiNkad0&#10;RDqN/MD3bGlzT/9yrATu0baAA1rAW1s807aMAhq9wDRe7RV6Ag+jvzWlD0EH7Y1HW3yFbp7BG/76&#10;NBbt9Yv/9KFvQX31zKtxGQ/+ME9gsx3oaLIXvuat4BR9V1ZGctc8lgFozOYk3Y9meAssslvbtnmh&#10;L53uObyMF73YGNYbXrHGrQmw8BV6yRqxdZ+eN/d0YNkybAZbcfqHHNuF8YP7HYxq3pQyKcDwXTCi&#10;LBS/O2SVE/93Dl988t+vPXBydPOZg1kFJF509XXbc+UHjn9pg13goMNWPfu249ecvOnokY0n33H9&#10;4OQ7jk4DCh3gqj/jB7cMCPwli6K/xQ1X/8BT9or2/+n6m07eeu3KLpgD/n+59pZd37I1/P2v9nDL&#10;2Xco6lcd/MzJq689tAVM7n/sNKMj2pRloW6/raeHrlzaZWbIcmnM6qBNmR+CJQ8dPLM9xfekuVJQ&#10;pOCSsQqw1F8BjHApkOhbFk//RGSMrzt68FRWXL28nW8SPP/kUxCjQA2Y/a2wgFXPlYIrYKkfzuFR&#10;8MRz44VL3+GseK7uKpvPfBhRHaxJueZA5XQUZafU/KbsykCh7DuXwL3e0pSqXppmbzVS7BZuToPf&#10;GRsWLQXgWVFx9wkB9yi03spztAjvFIdCyelL/VJvKQ/4MJZcEyqEOcFI4KlLUFFWhBCFSNGk6D2n&#10;dCggSkmBC8FVdggcCGiCEnwCjiKmRAgoCp4gJVBL9zQWMDLQ/GZwgpdhXECGUUpwaYs+BZS01yf8&#10;4Kl9gRP3CjQRwHAitEslpLAIN8oLbPQgtF0zEIo4U0LGBH9w3YtZwYSnMRLm6GFuGXaMQIIdfP2p&#10;x7gwFwIYeAm/yC6RQaLMYIjgSZknBUvW4MjtCji28eBrRiZHG3/qG+3QGm6u8Ru+YNy6hz/9RjO4&#10;q4uf8FxvYTLy8Ala412FEWEOzFG8gRbNbQa4b/DwLh5m3BU8CJa25s/6wXcZ9gwl86AOA7S3z/DX&#10;vjXHgBPIYJQKLhi/NWxNGJ9+O0+mbTRtV5Gl4a3qPK+EQel+22zAJTO0KTXavc6m6V9pwE+ueKYu&#10;3Kwr9Cx4A3f49WbctzXeGShggm9O4UHWZCwXrHG/bUdoYg2ZR/XaLlhAWDEWdeEHt7YjMQrNTzih&#10;f1uI9KeUgaIPY/HbfW1a461V89ZbNfPvnrklbwhpxiL5s8rlfT/WHQXOEGaQMBytX2suZWf9zkAB&#10;g4ZCseatYSmy3uC1tY5RybikSBgG/dsB44/xRE6SLeoziijh2hkveJQUWcnoZxgWRNDONV42bm/f&#10;GHQMQ0by9jbi6UNmfcMVDh0qyIhkgBmXN1LqkDHquSa/4Ee2oYG2xsxQJ1vRnpFnHPAm5wqKgsMA&#10;a5sUPMlEsgAvkPuMXeMyj70BNIfqkQvwKwPE2i4TAy76ZKDqD3+Ty8akb3KhveXGbn109oZrPKwd&#10;Y1hf+A9O+FsfnrnHyXaNtmUUyBwrsEhW4OWC7L2Fxuf604Ysw9OujdM4yBYyD27w9hs93SPf0Jv8&#10;o5vgg85oiBc5OAxxa8L8ozOnCk+BZ33gN3C0p6eyAeBgvtq+ZS7gBwc0Jrf1pa15ScaBgz6ek4kF&#10;nq1DQYOcPzjrP1qCQ16SD8kB4yeX6CzZB2iFruYbT+MT69C8G4c5QD+w9aNuDi2dDid8hAb4Qt/m&#10;H63QFC2N3X30hxN+0UYAtHmBG1kHf3XQG42N3Tr0G15obG16Rh8ViLMGy5rQHz7t/IMCK/DTD91X&#10;xojx5cS5Fx3pO+uMc1W2aXaPMRd8IouNBx7u6wuPu+aIgoU/0b8sDn3CzzjQEw0873Bu8hePkXXa&#10;GI9+4VIgiVxAY8/Rj6zAi67VBQ+9jB8OBQ3ggp5oZ85d4/uC43hrlcvn+XCYyeKCMOhoHsg4Mphj&#10;7M082WjcZaEUDEFzss/Y0BC+8ER7YzDXxm9NoTP+dc9z/NsLPjyYfVKw0byjEfzMKTja4Au0Ul97&#10;NIOzNUrOaYN/6DkykZ7g6GiHfu4lN7Un1zpXBBwywLNe4Klj7NrjvYJEZSBpn/+ADnDQR2/R6Re4&#10;kBt4oi2m9JQ+PbdOrLHkNX5pqw8aK3jeWMGgO8h/1wU0tAWHvsXLChlf5gu4+qZ/9VlwB26+jSed&#10;InCAnmgJLzAU7ehi+kJ9bdED3dCwN+1lWaITnOFhrBxLvBTubWvSnnxBt7YtFfSCJ7qWdUKnG0v2&#10;NN5ie9C3soJkjyh0uvGCYU2BZ0wCwTJLnF0iWEKXy6ZTn83QP+QUOMl5nkEUmShtz+EEv+Pm0S5L&#10;427FthDwymAJrr8OLnCxFsEOfzmc71NAAk+jh4CNwMSPHL5lgx2+vq/duL4Lutyt/IvDV20Bg+y2&#10;Ag79y8yPXX1gyxgRMBG4gX+BRvV9K/G870tXLu/+oUZWivrgG/fl48MN5xWP2xVberbMnhGYulfR&#10;JhpYZ2+8/O6Tv3X5f56pp8zMETQ17oI/SkEaW57cL3skWhUU0dY9pcDIFrAZ5680Z2gQrZrTVTaf&#10;+fQXoQqHI0eCUcVAoNgoBIquc0wYAZQYRcWZKFuA88FZKtjC0CB8LSiCu1RRAtciJwApHoqUIWVB&#10;WlCEQ0ZXgsTCVChORgKcOMGEPsFMcFM2+tKWYtA35UH4U8raEpiEG7gWOGEBH30TKJ6DbdwMCQKH&#10;QIY73OBCgBGOBKBnRebBcU+h/NR13xgVz42ZQUPAuIcejCQGj3vwKrjU23bKj8DRjnHkt/EWCSfY&#10;eitlzNqjgfroU2aD+sZDCSiEOUGJHowpSoriRZct6vrAA5vg1xZMOBK8ItQJ5gIl+ppvUNEQzdEi&#10;Y3i+bcIfHN223DijpC05iuu5TWffIrDS4YYcdQYVxZ9RiNcYHGhvTIxSNMvhwFMMIb/RviBGQRJt&#10;mjMGRHSJj8yLur1FLLvAPXOCBowVRlsFj+qjN314JuMSDgXlcnLg3HkbxqUtHrcetbE2GaXWavfQ&#10;AKwyUzzvzCJ0EuCQwcEh6G95BSg64JVsEFhQXGvXNhzrvowS32C1HQDMAjPwMV40MJYCPfAyJmM2&#10;PnOgLnhlmRQUcc861o480l9B3zJEjBe90J0xjx5lNpFXnYWiTVkp4IKHPtok88IDXPfKgoEDp9F4&#10;/CYv8JW1lmHB0ML71oT7ZEvbB91jCHt7xshf5fK+H+v+ySef3AwNfLMp6GvXtjXtrWSHpfa2iwFu&#10;LzyjhPHEQHLfWudA9GYD/p1t0ptZxhojCTxySB+MfQacPsFlRHpORoJPpuB7xpitMwVqGXHkEePJ&#10;uoGfoAi6uGZckVGMN0aRvvEHOVOwBF7wYBz39hUM/1Lj2jP4ZKiSleYETubIGoWHObJO4VPQxxyR&#10;wdYzunpmvvEmAxAM+LX3G3zPGcto2jlQZcnQEQxYuBszXqOjHn/88e03+PWjDt4FD1x0NPYyqziA&#10;OUxwxNsKHrXOySmyt0AM+YYW5K716JvcMlZ8aUy+ySj909vWBDjmUd/wNSf4Bz541rzpv+AwmvUW&#10;Fxz60jMFvmSRdes3uMarnfrawsF4vdk0B9ab8agPHv1PjujTXKbnfRuv+STjyRa0QXO/0cHapAsL&#10;6Fu35IB2xq2oBwd0JHfUL0DeNmB12AJl7qBBwV54tK3EejGvBarBMgf6j3YFEN03ngJexk4f0y/6&#10;Vx/f9xY/Bx/PZiugr77RCR4F1PB5c2ItgAPv5ss8cLbAxq+uyWP0Qm+8A/+CBPrTFoyyQvQFR/Ic&#10;7cFEYzTR1ji0MY9w7QWW+QLDHGprbtU3jnDAL/rSN9jmhpyvb/SyLry8y7lFA3DU7eWWfuMvuKAL&#10;+pMd1i/bzxoCC37parpLv+RXAXq0hhtdYBzPNmDSCxY4oy88/e5FIF7iCG1nKdx331bHmjU/xmBe&#10;yV8OPZysVfwKf3jShdma2T/4WFEHDbORrAf8C76CDmUbk3n6pyvI8WQ4nmQPkoV4vgCQPskMbefW&#10;UPNO1xRkNtf0mN9lMGtjPukKfG7O3AdbPwUgrBN1tNUGHnQqGUx/6Sc57Nq9Mjvc52t4Bm+6hmzH&#10;E571sq8ghXGTfXAg542xYJI25qGAjvUMP+vCNZwL5kdLa8q4wNfWeAsuo29nLsCLQ2hs2um7bBqw&#10;C3R4TseUiQOO8dKTPVPgAo5xGK867tHbbTmCO9joYEzkR4FrdY2r4Jw5prP8243Phz70oc0eMQ/G&#10;C9dwgidHtQOObc0RNHFQuqAaG0KgSDBAQKTrAic5wwWU9NszDrLr/33tXSdff/jyW4IfAgYyR375&#10;0YNdwCUHms2kHbgyHr7z+PRsjsq3Hr365I03TzM66L8yGbYAwsickCHRP7x4NrMgrN83HD988u2H&#10;v3AGL4GS+48f2tlus63yg8dv3oIPrguYzH+jAb9AQPQpCOB+fy3c+SCKPjpodZ9SZsfLjt955tmd&#10;Sge44l08vAX5ji+doa/xOxcGXgWiCnL4fXT1+JazW+YzpaAI+O6jSTQEE51mkGXSxrW6inarbD7z&#10;8Ta5v3jtfILS7AlegpTgzClgSHAi2g7A6OB4cT44NQIm2hPYlBQBzFhQCH8OkcVWei0hTllS3kVw&#10;CRLKntFTGlpvYShwARu4EP6UccaeZ5RBjlfOGccnh4yCAbN0PcIugUtpUqQZVG1BYfi5R9DDneAm&#10;RAgXwsAz930T4AQ8pVpghAHgGw2Mk5AsWo9GvQlQD1yCCN5opxBK2isZPAVsjCfDN4dfAYOxZQy9&#10;/YFTTnwZJwSg8WtPOJoXdEgouwcOpWp85kJ/GI6gRXO0762t8TEs8A6e0R6OFC8Y3mLiLYYJ492/&#10;2thGY1uOrTdrmeeWtDXnbkU9f1/IIeYY9CYQHWeaKr5Df3gZO9rgEcZCb7d648iYnG9rGALaaAsO&#10;Za9Ob7DRAM8waNT1PEO6N3pw6QwMMLTLsUJjcxjPe24+Cwbi5wIh5tO9giMMx/4ZxxqEbw6+Yl4K&#10;kli7AiCd/UEG2IbTvxMJnnRtbQuElEXCuCQvBFoLluizM1E6Q0VwxT31zT3j0hy0lc+84NvmwriN&#10;gVEMv3lwrW9j7g0YuPAu8KFP8NEUPHPfuTkKfsjg1gbuHQ5cZoo5yflU9NGZKdGwgBc698bV3JTd&#10;lWOO7/GJ+8boujlmqFlrbeda5fK+n94kMGLwXSmt+JYC8TwDjcHGuLKuGbAMJoYHBeWNkswQyoUB&#10;7I1mKdsML3Ck0DrdXhZGabXkHnkgC0VwpUPyGENkJ9lDMbU1R/8Mz7bEeIYOaKNdKaHkG9lM2epP&#10;gISxam3QD+oy7Pw2Bv/og+4Z8upQnsaNF4ydsaZvcorDRQaTT2SZ9UoOqieoBS/yFU0nTuZLXfXM&#10;ofkuu886L4uEDG2fvPknb7Uz1/DWBm5w1Ie1br3hYzqoYHVvKY2BzitbkZ4pkI83ywhQrHHr2H0O&#10;lHsFrMkCbeHSm3f8Tsaoh58FTK0z4ylL0/qxlrVhWBtv2S/oZlxooU1vNelXvO4ZHjJn6E1W6pd8&#10;hEfBTXQ2h+6l38qgRFftrDXrHw3db73ldJdBV5YVOWMdu49uOYtkOd4xL35bn+qaM8V6Tm/Dgbwh&#10;l9wr86e3q+Qs2wb99AM2/OgPc2Z85scYBYPMeYEIc2vtRnvySx/WCR5BT/SAB1gFbfSBR6xV9dGr&#10;AJp2eApu6AL/MqPQAA17uWFeyAEwjQsfopff4KKvNnDAN9km8MFT5lphC9F1xgMuWWw+eokEn7IR&#10;4EjOa4dO6TSy1vjpYnIY7mSLceFBfZsj86AOmwaOaA6/zsOBSwG15g/9m7+CdXgEbHNh/uCLD/zO&#10;dioDy/ygC9qZN33CqTlZ5fJ5PtaTubE2ylozbjjBlXz3tt6Hc0m2GCfe7eUW+SsQAE/8SJfBO3mF&#10;BgUrrFf3smmM2bOyKwrQle0JRlkQ6GYu0dY8CpiQjdZu2y7xEzmMt5JheEd7fKqNvqwHfRsnWUGf&#10;0EtgaNPLPePicAke0GnumztwzDXHXFCdo0hnuacvPKA9ua+UvVcQwHdOPHkPNh6ilzxT11ywkcku&#10;tPYNfs8r9L0xGWcZM/pTzGmHsqtbdhY4+ut8koIW5h4/hBcnXcADHG2MqeANmrSlHmw6RT1tzUvn&#10;gagreFF2jHHoVx20LdBYMNc8qW/svWCFn37w39R3Xlb4e2Af/+IkWGK82hgz3qDHzY3xyCxhS5RZ&#10;IlDiBQ4bga6XfaIUEDGvghzGUkCgf/Oh+3vJo26/c4hzpnOsOcbuVy/7ibPc8wIzZTso2QBllZTV&#10;Em7gOxi2Q0ndU7+tHtqBp98Ofi0zJJzAmri699brV07+1pWfPnng4JHtvrNABEwcCjuDPmBpH7zG&#10;rZRJ0l/2wkMpgKBNdI5mnkXXAkQFMqKTZ+Y1fLdsmHFYa33M4Eb4uQ73+vTMdX0WQHrT8Wnmj6BN&#10;7fRVFoq2BRS7X1vPlc40UVf7aNT8Ru9VNp/5SLvv3y4oLI6DInCSg0m5MUIoM06Z55yjzj3gfJXO&#10;X4YJhZfjSTBTlgUJCEoCg+AgeMEmaAhaAoRwd783KdpqR4hTYgVw3KOkGT5gE75lNlCEcGfYlEbP&#10;+KPMCaTeAhOqhLoFTkgTGOAV4CEU/O4abpQYxUJwECoFMigQ42CwwJ/S7S0NxaR/eMHTb6VUSNcJ&#10;IQYWZcVAUJdSBoPSUseY9Yc2+tOPesaLPuiifW+eCEJKDy5wq7iP3sZv3Bk2xhctCH/GE0PFOBkp&#10;xoy5KFnzoI57pRwLpuER84/WaAm/zowQYONMcxAKlvQvOQVJlA57LRCyBkfWoq5MFdtJ8CEDybzB&#10;m6HDIEXT3t6gMz6AozEyNBiMBfrMF5o0n+6XnYLGjMnSnnOGwUY3dDdnaF6GSG98Mt4YieauYEkO&#10;Nv7Gs+bSfX0HS1tGnPboCydwOsvE+mSscoLwvGfqmifjK7OkeegfbwqYfMVXfMXJV37lV24OF+eN&#10;8+S+gIV6ggeCGJwx673zjxQyoewV81swRV/kgQJfdIBLb8GMyxjRBs4FKuDXth74qY8O5shYPXMf&#10;XoI3+rFWBEnQyDd8XOu785XILWNSwr/UbjyqfluV2k6Ef+AIh7Y9aVMgpbe2+AG/JI/gau7xinnG&#10;d70NJlfUYYSucnnfD+OxN1iMF8YQ44fRZw84wwh9GWCUmQwMCoXCIIMFMTj/DCNKBW9zxO1x9owy&#10;oTgZYxQOo4espPQZudYOmIwksst6YujIJjFG8kBfjCdrjPxlvHmzxdAT6PAmzXPwFHqAYYeWcFMY&#10;d2Vg9IaMkusvCBl92jEkrSlrifHGQaUT9AFva5WxbDy2AxlrwRkyHUxjl5nD2DOv1iT6McwzxI2Z&#10;U2C9g0eX6B/9Gc54WT10Nc9lHcINf6ADGaoOfoMj/rD2rXtGL9ncPevEei+LyfjIGbyIrgUlzKk1&#10;oC84F5zEg9aetQkGPPAynremjAvt8WOOEJgFbslwcPB4Lwk88xvdrCtw6QBj662rdYD3GS8MGnOJ&#10;TmVfwrdsTLyKNsZsjMbvPkcWTa0dz9DUb7LQGqer8B26kQtK21jbXoNW6hif9efbmOCvTgdT69dz&#10;65ssID/YEL0JN066zTN0Uw+98Sonybf5Np/kEtqhq/6NDU3gX2YMnMwbfMgn/ahr7ZgjsJIf+oIb&#10;ne8arniUHWCNo4m6nqEZGOiQfWBO4QDv9I1vcMyBseFFbehz8s048YM2eIneK8CP78xzLxXKSjOu&#10;MmvARxO0I8fhlr4r+wpfK71QwkPoo42+zLF6ZA1cyJTmhx1E1mmH5sYp2AQX9EBfuClgmkswrTs8&#10;3/ZguLqXvWK81ja9WWaUOdBeQF5bdKdz1F3l8nk+Zb+hedsq0ZXMICc5X+QcmcrJJD+zW8sk4CAb&#10;MzplD6BPays7QnHPeH2Tb/gt5zjZCq57rvVHrlnz6Ms2scbQhxwUKOeUw8d6Yj+SX2Q2GHAtgGlc&#10;+Hfa4ebJWjXOebCoecyRBIuuM9f6gRN95H5ZEp6TRYo67nU+Afj60y/4dBvdAE84KnBTrFdtjS3H&#10;H44FQbSjK+EGPj+gQFDB9A6+pifhB35Bh2CbM7CME75oDS+lMcGPPkc7eJOJaNT2A9/kZi+BC9jT&#10;VQq9Bw74aK0OOPo033SY3/Q+2WKteiYYIZhBbhf0ihfKVDVfdKhAh3+uw5/4gJzHi8ahvYxPNoEx&#10;Ga8sEmebqC/QJ2DCDpBtAp6+wSk4oh+Bhhzqgg6+c8RzugUyOhOndp6VhaK4zm6IjmDPtjn3ZSt0&#10;Xx8FJspUKdhw473v2bar/NCV0yBR/ZW9UCmYENyyWyr4Wv+uZZesmRsVW4RmgCLHfwYBChS0peWH&#10;D07nJJqpB0YBofmsIE/wGvcMrFQKphScCK+CIo2ngEYBCtfRsABQgQ10Uce/8ZRdMoM2BUzajhPu&#10;MzDitzZ4drZ1v8BKMFyvsvnMx8GaMy2dMUCJEIgUA8XHIWj7AKWeU8ap6Y2z9gVMKCDKl5KhfCxE&#10;15RdQQvKkgCjFCk6Ap1gUDynCCmlFDpBTxgXDPC8tyCe9za/t7kFK0qbZBzCg0AjFAk/go3wzkhn&#10;TFAghAYFzFghBCkGypHQgE9BCoYjgRNe+lMPjN7EGHM4U9SUPSUMr7Jo1PetbUZ1b68YhQwycHKo&#10;GaFwoggzzkulNPbaaZMDX3onuvkmPNFZIUThBg+GBYOFsjZWNC7zwrWxE9oUWgYKeqIfeqF1DrW+&#10;CzYZL77ihPbWXrDO9hlBkwIms7jf3wnvk12iji0+bcfJOGLYM7ooerTCk+hrnjkVxlnmB6NKMXfm&#10;BH3UZdCZO3MDht/4DW3xCtopxqsOWhV0Mx9oiP/AMJ/WiDlihJhTsHo7YZ1ZP67NNfzxkLbWJSON&#10;UYT25gC9O5ujoGeBn4IrBQ84D+oIbjBgrdv+BUImCXmgCJj0b0Od89FZJtZ7WWXaFiCBB7jJAsV8&#10;6xve5IgxoB2c/EZzNDAX8OW8qGsMHfKq384rMDfGPrcRCXzo21gL6HpeYAi+7it+CxLZaiQYhA9z&#10;gNCn80oKlLgH194cZ6gXXGkNmEOywlowz8lO9XMGrAf4M7x9c0DJAvyyyuV9P+hGZjJIOPqMKWuR&#10;QdGWHGvZb8YIY4gB4y2PegxORhzDzLci04SiIl/AZsAwrhiGDD2GGEOA3FBfn4xi/TCqGEHeOKln&#10;bZG5lBMjqHRoRhgFpV9rCBz4JK8YemhJvpE31ilaq0ex+s0wgwO57ZqR2ts2c4EeYJk/xqm3VhQj&#10;GqC5vo2JMcqYIxMZ3f0dMuOYwWx9MzrhrQ35aA4zNHPM0Es998kd33BlFBkP3M0TXM0/2UIPkRnm&#10;EZ05JviF/AADrr1txoP4DL76x39kBZlekB0vqocu9BqZZ22oS96kD625gpR0KFlj/ZHRZDv9HN+T&#10;f2gAV/Opb3CNHX/AUXt49rLB/JpLeOELRr1vsNFaG05E2Za+00Hw5hjRh+lC8tjadK/DGTmq1rZ2&#10;YMDXGAvykLPGbZ2BkcNX4LQsgV7AkMmeW+cFk6x/NFEX/uahrIlkMXjGjA966w3/tpxYB+aILNSv&#10;uUV7c+E3HsWHcOylBJw8J/Pg04sUNPWcfDFfBU/QAt3QX1t2BB4wD+YJDOOn08xltk4vYQrgwMXa&#10;ZtcUgC5oxwl3bc7hmY1BBqOx+bfWwYknswPxWUF+c1UWB3oL7hiTdWsdlMXZPKB/L9/03wsJclt7&#10;98r8KODi2pyiv/rpWfOGZr7Bh5v1pB3eRgew0Q8OrS+yyViNxzNrQbBPfXOyyuXzfLQ3H2wv9CPb&#10;CqKgNVlU1gHedy/nF7+hIxjoYDz4GN+W1VTmAZyNBU8ZI7rgWbyFPu4bozrkkPkoMAFG9nVBGEFq&#10;mQF0i3r4zzjAMg6/rXsylf4og4Pcg08OY44/WBzpzpFSt6zz+WITnLaRwtNaE4wgT9ANndj2eFj/&#10;ijpohTe044zpVzv38QM6oC0dkaMNb2MxLmuU08ex71/Q6ApzoY62YNNz6tA/ZF32tDGXCaAPYyEH&#10;9Ysn4ZnDR0fgOWOBH94gV8DXjh4yRvfMY3IHzfXZGSRw0ze66AtdwaCHjd3az58omKS9OYCr3+oY&#10;e0ES82aMskh///d/f7MX0MuYwFbUBUNGFDvEmMAyHnraQa/+Wti354JusoTAVXKg9dW3PgpclKWQ&#10;Y139ghgFH8xRwZbq1keBlErttStoMPt2XcDmlTce2mWT5Jg/fHB5d46J8Ra0CR44+kFX/B5u7jfO&#10;gjU59uHovnZvuXZ5yzB5+cGvbM/B1raghwIf/WoLD+WRwyu7LBPnpOirg5gLmoCnH8+0CU/XvsED&#10;t/Va4MF9pXGWdRLsruNrbatrHUfTYDcGeFw6OtjwbktQgZpwC+do7Z5n4eN5B7u6V/CnetqFP3xW&#10;2Xzmwzni2JRZwgDJSKCUCV0KjOKkvAhjz9TtDTDHorfAnQVAOVJmFiOlQjkpFCelbjET+Bkt6lnU&#10;CUjCmRIjKHqDQmhpr3SPAcNYKcuEMaK/jBKGE/z9Juh7i5FBTFET9iKz+iTsCS8ChBAicCgR8Am8&#10;DGPKqbQ8SocyprgIJ78pJCVFDy5l5pohBKbfRXUJVUYgnOFvjOqaA8Zp5z2koDOscuh7G9KbfNfG&#10;25ts8BgR+nKvrT2+4c0IRlPw0Mc3Qa5POGS8Gb+xc16MDT5oSYijnznncJpXsNWFGxgca0YYXuGc&#10;c1plNNhCIyhS4EOwxG/BD/xp2869zjIpI0UQBj/iT/yAPwoWcMbha37RjvA2RjyeExG/+lYPnY2p&#10;jBO09lsddC0DCU2N03dBL8/UZ2xqo5SdgH7WAxpppz/0x5+MNM/QE17mjjEHToGBaegbmyDI/Eec&#10;nqO3+WDsWq+K+gU5rV9Bg7bidNCr3/1tcFtr2r4yz/8o+AIOmIq6invkgLG2v70AIDniHkPXHFGm&#10;+KszkQq86Af+GfQFjfo3nw6C1YZcig7JpjJewMMTcC5YYqwFTPAGuqEvWMaouA/fgjXmz3MwrUs0&#10;zvjvTR5ehyPZU/DSOlDUteatRfPcVqVVLu/7YSCRXWSZdcgoYqCWaixg4j7jhVwiwxnfFJf72nuT&#10;5M1lytI/4VA+ZBk5YE+y+viZQUshMqYp6gxC64RRyzlkROqbrCAzyW3GrICANVcgVXsONNoJJsC7&#10;t24Unb8aZESCa48zHODHUKc7KLmCseozgsg0itk1mpCp7llL1prxamteyAXw0QUf0jsZ0Najtvr2&#10;HH0YxebQ+sbLDHjyFF3aSgo+ndA2Ff1qV9CAoiYrjRkvo5Hx0If0SW+BkwPgUfbGQD96m0df0Ytk&#10;M1pyBtraYL2jRzIfDLxmfPDJUST/0MMaxPP6I//wI/7VFhz4KebNvBSMSLcYB/qgl3GjhXVhPOYU&#10;Xq7RquAP/cLxs+cdv6hTsIEBxdnAv2hrDhj38LWO9FNgEl3LeoCHb3SCq7VKFlhv1i9ZQlbiU3LC&#10;OiZvte+tKl4qiOs+etKLaAhWAW5jVwftrGU4mY8yU8wTx6Q1Hy9wbNAUPPQGHz3xDd6AR/TEowIs&#10;+gS7lzD6ZzvoUxt0KgMo+VJAD47aWQccP/qst/14wHNrk+zthVPp9niAnMMj5ER2D3jZRwIidBq5&#10;SZ+DQR7gx4JYaIUXre2CO+qbg14gkEn0hDZ0BXmORvrUxph6QWGc5ghs800fkfHwwg9lW6ERuuQI&#10;a2++tFPXOkdv9ET/+F//5IJ2aIOPzAd+owvMFzqbE/MJnnlc5fJ5PnBFO3NDpuF/8ssawTvmBE3h&#10;Yb7Jg3k+BDrBB8+YI3SFJ1pk96KJdWPMnptXa1Gf1pZ5oe/xuefmDF7WDB40B2UXWfcF49AInc0N&#10;+SAwbK7h5XfbSTjDZBeZkO1K3/j3LE618XLgBCI4LsZs7uGhD/NhjXY2CblIXpo78gOdzJExaeu5&#10;oELBJ3XAgBsZQxfBDQz8oB80ptdyDAUsCgKTWXgGntrOzJD0BnicMS8VrDnPPdMvPOAN/87A0tac&#10;mjP4mW9OXP5I2Xr42pjoCU6gevAyl+YUHH2ivSCRfslc7dRrTHQkOYAG4JXFaK7admStGKt78GgL&#10;jmBQ28Xa8iMgxB5oC06ZLZ2ZAl/jcU+f5kE/5tu/4wiYCJbgC7C80JF9wlYxzgIn+MF8CMz59hvv&#10;FBBRJye8gEqZEZ6BUyClAEaBn4IY4GT/+C5gUeAhB79773nvY9u/u/z4tbfvHPCXXHlgC0g8eOXS&#10;zrmHT0EN3+GlFFAAr+BFY/NdsKYAAbumLTn+ztj9WQcsbQs+6L9gC/z6p5kfPX7brq/4Amy/w81v&#10;sKODeu6Fd3WjCfjswgIY7jeW5qZMjgIovo2rOaq/AiHgyy6ZB8KGS3iCUfaQ+wVSCoL4XcZLeBVY&#10;6rf6+obTKpvPfDgNnBIORoEPzkDKgYInTDnhFFsOW4ch5ih1FoJripZSJGxTnBQS4Q0m4U5JExQE&#10;J+XrHsHiN+GuPkHmnkIgU1QUdIGDMjrAEV3Vl2e+CXv9UZTapET0lQAivLUVqSUgcrD1zXChTCgG&#10;bSkJbQi48CximkFMwLuGC0HZW/OyAygWypVSZqzoizLQhoDrLR/DqHMYFPR3r7T+nHPtKAn9wEub&#10;AlVluNQmQ7A3vsbNQNB/ARdjyhjqbas6nqNlgSMK1Nz21irjIXp7ZmyemQsK25jjL05uf1srw0QW&#10;Sdtv2pLjnmcCJoIqnguizMDJ3KbjvgBLZ5egmbGjAX5ta0YGKIVFsRgb46yspYJVZRihZY6xseTw&#10;oh86oqf7xltARTv0yGmxhgp+Md7RpwCNdgVf8Fxzj6/NfVtz9FkWhDHg0eC5x+nP+W8rjnXIALIm&#10;BRE6a8TatcbLMLFuyYEZMOkg1YIkHQzdtpwySMrkKOvEM3X65xm4wBdv4AH8OTPQ8AsaWi8FeDgK&#10;ZXsYn7Ebb2+H1QEffnAonV67xgNXdQrAFDBy39gY+PAM9wKN6oFTZgo6KhmLORLkINwKfuIXa8Zc&#10;kZPBLNCTo6GuMZetZy7M0SqX9/1QFIxDiiTjGV+TQQrDhSHDIGGwURLe5lAinjH8tGfIeDPEmOut&#10;QoaP+owec0QmkBm+e6Mkc4NxyehjSDHyykIomyBjiSEIT/QiuxippUYzXvVL5qJT9fUFf+04zwWF&#10;GOF+M/LIQOMF0zgZf9Zg6a6cQOuNnDQPZDf53htUMgGO2sADfLiT6+QhXMhR6xvunkklhjtYcFOX&#10;4Wgu4J1DT+4ns8kDeOiLoauNtp6XbWQs2qunrXucDIYyQxz9jaMXAp4X9CZnBAPIlV5YpBc9h0My&#10;x72cKHWtQ/yjfnLKc/MaffVt/O6bX+uBLOSMwgcdOcPwQFeGNhySdehHF1nPntN7xmYO0dhvDitc&#10;8ZffaIT2eKJAK1jpW9/ggcPJoM+NAR3gq67r9Lh1CZZ5I3et5fQueqILehiDscKf7II3O6Sgr/v4&#10;qgwdMl0dcNhPtoaC25t5DgF+gyf+Ahv90BkMtNEOPa1JNAAXT5ovcNHXfBgXuPjd2NXRB9zRzDUZ&#10;pH9Ok7kF3xq2vsggvAh/NIQTOpXVi15o4D4crOmcWLwApvvaoAc5pi580D5eS4ehPdzMnd9oizes&#10;Qc/QQBtjIcPVwYuND67sDfMAt2wf8OiKbBv9WVv4E1x0w7fm2u/mjYOL5sbBycQ38DE2Y7Im1QEL&#10;zdHaff3Rpb0s0h9ar3L5PB90MTf65DhxGNsibpzWPLlKxpILHAVOUtkbCtzJB7LPPKEde4YtRM9b&#10;U8avmFdrtReI5gmf0Gv4Fy/hA7qNPUFPmWu8gzfRz1xbk3Sj9aMNZ7ezr+DPYaFvXIc7vLJJ6RQB&#10;Eo41/kJ7YzYfxoL2+uvFpXlsa0u4WEN4qACqeuaUfBQMQBdria2vrWu2n0L3WAvWE9p7rj560gGe&#10;lYnueTwBrv7Ib3rLeI2FvDJO+Ch4Svvq0ZVt/YE/esAD3Imjdvo2Dr+bX/3QffAtMARm2Spgaas/&#10;NBRE8Ywed10QRv/GhIfMEbnbi2r9+qbf6DH6rcwd/ZoLMkD/YNr2y+lU39jh4Bn5pB904YwW5MLH&#10;AoIf/vCHt4D5+9///o0H6Hd2hGAUnLQRIKG/fRfY0Be9oU5BiMYxAyYFAwqKeJbTXzaJ+zn1BWI8&#10;L7DhW72CKL5zxLd2j97c/WWw0qGv1QErXAuU1LbiecGc8JmlMbje+Ovw9G+FbU+Z2VmeF0woeLDS&#10;SXnRwS/u/vpY24IUYIdfNFUKSsxgTuNTCmz4FoSYePddMCY6FqwAUzvfwVC/DJNfuvLuE2eX2HpU&#10;/Tm3ShkqYLuPFtoWXCk4Eo08m8GSAkBt/1ll85kPx6F/yMmhJTgpbkY9A4KCoqgosfa1lt5OoLou&#10;YMKBUjgqjAHKk1CmECgXSocQsahKuS0CznhpT7ZnBL5FaoFqS9hTVL3hApMxBR4BpU5K3re6FANl&#10;WwqxBU04ZBC3JzKjQlsKQd8WPMGbYUBAER69SS66TTgQKAR+BkbZMa4L/sCZsuAYUlAFZbQl6D33&#10;jFJGb+NlaDKU4ESxGQN6UFAMI8IN3eCSMaIeWAwZ1/BCGwq+QIvgCAMEnsbjvmtwPQev6LvnYBgH&#10;mPiCkkdX4+2tm7nznPGioL3flDBDN2e6MzMYlIIhzjBpS42giO05ztHgvBcwEQyZ552oNwMmfnP4&#10;OcD6w3sZuQIleBZt8ISxcQTRnlHAiMJzZdugJ7rC31jbr66O+qWsas/oQle0VMe8mk+0VB/d3dMO&#10;PgUee4ujDeMBjdEQb+M184DGBRwYlBz51hS4BR/KGDF2zxkx7pWh0VaaghiCC9aotc5Z91yQpMwS&#10;322va10XMAlWwRd9KNUtiOGaDIGncaKFcTOsS4c3DnxXWqm5gh/c1TVXaIH38CEaMM6MswwQpXv9&#10;y5d7BVLIpvqFUzxYdkzbDxX4tmVMO0ZmDpT5ga97SsGSHDeygjFh/eIXOBmPtYE/tMVbxo0PwdRf&#10;2yVWubzvh0wiZygMBitDSRCBccQQQlvPGaCMm49+9KPbGx38S/4xVBiB3hz5neGkHQPOfc8pEwqa&#10;QUs2M6QoGwYRuIqUajCsC89aI+QrxQa/9rV7xnijrLRBH8Ya+UxGojveyBi2NvAFWetNHuMLX3m7&#10;JfvDGK3pT3ziE5txViBcZgpjgLwGN1jgtiXHc4W8w4dlsjA8jJMOyEBHC0Zqb08Zu+6nJ9CfcUsv&#10;gKfAzRonw/Gy3wWk0RQsMh6/oz8a02t4BR3IWbqOXCZXyvbET3hInfQrWUMu4OvOK0FbsLVzD1y/&#10;rcPelpPjZBgYnCW095zscU9bOh2/w8833i4dHD9bb3QE+lpHrs1xATK/0a9MCO1yROHAcfICwhrl&#10;yEv3Rgd84bf1ZJ1aT9p5hq/MKXjmFx3Bo//VyZbAx36zWaw5MrJAGweYPMYTaJrcJuv0xTG1xo0L&#10;TdTvpVDOP5lg7eOFttqVoUImG5O5yJnH58akjQLvdIzn6GAMcNemoBMew98FzNGAPrJe0bqXU+jp&#10;t/WpH7oHn+BNzhV7h+6ynvRlbOSZe2DCI72GTgWt2A1ohl7qq+OeAldj7EWbtmiAR9mJeBOsAnjZ&#10;fMYHnvbmml7RDt76NB7zRaZ70YLu6Kxttob2+ibn3bdW4IBm6Km+vntpVjABvYwZz2iHbr1occ8z&#10;Y/PMtftoaX0ZOxzJhlUun+dDRuAxzrA5M2Z8CDYZTA6Rm2UDcEwV48HT1r5xkCn4nKPgjS35bx7J&#10;A+M112iEz9AhXWztW59o2Hoxx+CaB+uCPBSgLhsp+zcbnoyX4UAuowfHmPPLUcFzBTB6e4yHyb3G&#10;gVf0Dz450DkW+uRw0V/0RkERfMJ21w/HR1CpIJ7xkL9gkw9oVzABL2irn4IvaA9HfEgfwNN4eq5Y&#10;X/pWx3NtjEHxXP38kF7Gku9o4T59B4Z62mtH59AXyXV0UBeu7tMzvvVZ8IZeLxjS9lZ6DA76RFPO&#10;YFuKag8n1+ghaFsghY5EF3Uar37RFN3hmR9g3pMt5IqDiD/72c9uNgT6tc7QVh8CI5/+9Ke37b/m&#10;HH+o+wd/8Acnn/nMZ06eeOKJXYZKgcKySMx/h7ziA8/6C+Gc/7Incu79Nu4c7wIjOdplJcwgCtjB&#10;7H7OuQKXtgIVWChjpaBAgRT1+y7AUNZRgQA0AN9YwqlAQvAKIrhXMKX+ZmChNuFbYCO4jdH9tv7A&#10;p+BIwZC+G29BIiXcu9Z3QSUw45NwKPDgumBKgZtoUECk8cxAR3jDE620LdhRP41bH8GKD9TzXQDF&#10;fTiFdzSe9Fa/Ma6y+cxHGh7DgELP+WEYKYQpAUuZ54T2dpjRwelqm4V2YHBKOByM2xwKCipjzDdB&#10;S4BSQmAT0pSSBVkKIEFNGfT2I6NR/ZytDLYMH/czmHpLBDa8BRMsZoKriG0KKOOdUCD89Us5wrP7&#10;DIraUTwUEGWhf/UIHO1yuEt5NnbX6lEylKA6KR1CnjGmP4q6N11tA0Cv6mpbKp6+CTICuWAHI5gy&#10;7M0HWOpSMMYAP7gTeGD5ncFLEIKlPuOIwmGIqq8O+GBz4BkMvaEoK4eyY8R7VtCHgcagxDM51Axp&#10;AQw8w/BkALUlRyBEVolACsddME8QpHNOBE1knnQwaWecaOdbG/yIVxmtDDX4cEjxAJyN01h645Sh&#10;i08yFvBDb3zxunFEUzynLb5obsFEe+3RFl9pr741oG90Qx/0MK/mA39k0GkLZzzsPtzgheb6bxtc&#10;6bHwYjiWPWM96sOcF8AUGLC+0VNWhTUNTmeWWPddo5166C1IJfDR2SRljFjfc5tOAdPOMyID2roD&#10;L+Nm/FkPrhmo+keH1m/Okrlpu19nBqAvOYFPcwQL9sBdfwUcCvbCB17JJm2sJXXU7y+TC+6iI9zg&#10;pJ6+OUPuZ/Tr25yYo+aRAW8MxsaYwQd4pHkpKGI9GUeOBJ7Sj/FaO+qYz1Uu7/thbDB0yCBGDOOE&#10;AmBEUTqco95m9cYUfwpS9CaNEUNZMLgYVgyxjAOHsdnWQ+loXzZQe5Upq+Q55ZPhpn77rRl34KpL&#10;ppDnjDcGfXupeyPJ4CeTtRW4YBCSj9ak8TDgvMVktMCd4aEYlzEwwswHvmO8u2cc5Lb54hyCb+xg&#10;oZ31Zb2Rk9r4hiM4xkVeoIcxMMzhRkZa92S55zmSDEV94FmyxFzojyzwmzNQVgx8KHxzWPYGgxs8&#10;MoGMdt8awdNkDIPb2sBLjHY4gI2fyLJ4Gp+6hofx4D9yAt/jcffVs+bJFHNqzHhzBmrg6dtaaIsL&#10;/imIDDd8jy98m1+GOF1L3uBxcwcOA4vh69p8oAuaGBO60zPpVc4QOpl7NCAv4WG85qWgBicTHxRc&#10;gDc545k5QSfX+ksHuw8HuIOp0GVguvaNFmhOVqsPpnWvGDu46EveJePNvzkh14yN80KP0kF0kbp0&#10;k/lAH7Shz60D8IwNX0UTYypIYU7ghObmGr/SMcZjHOijf7RmLxgDGqIPvi3YCxYc8XEvRzovBjz8&#10;Bx99gQMmXjE+84s3yUO00a/26pgnctwYtNXGXFpj2pgXuJpLayoYcFKP7VNgT8C+YAz5bW6Sk/rE&#10;o+SvPlx73gsH84OfXYNnPGVPeIYuaGxewTBGdemG5LL6dLGAgnmJX+gC8p7+hwu5bt1Y76tcPs+H&#10;Q+A8CHKgAILxsDE8E4gmGwvSWl94nuzBr/ik+cFb5BOHwJoyPrRFBzyiHhqa+/Sqa3OCH9lt1oux&#10;ge8bL+uXXM/uwzOc7YINaJIdDre2j9BD+saX8KZPFGPRjrwoSwtttaUbtJXZaOwFrclE/Ibm5DZd&#10;IWBinPrGf/CgT9ARHws+FJCwFs0VnPA/nWgc8PPMtfv0Dth+W5/ZwmDrqwwYOkRbNFfooDKAyPWC&#10;R8aEhmDTI+bG84IZ2dvqm2dycuJg7MbD4ct59hz99UeX5/jJ0vBCRD04wrkXEewD/Zsbesp8Rn94&#10;kBX0MFjg6M8YyQY80UsN9+lZH/92o58C22gr+GGrzac+9amtOBDWePVt+69Ai6CJYElnlyjsEIES&#10;uJdVYqxsiZkVUnBkOuc5+OrnzBdkyJnvt3auu197bYKZg53DncNfP22hqV2OvN8TLjjGri14Ofe1&#10;KSsjnHPka+e3a3Vy9AvqhJuxRCvfa6Ai2ru2Bq3lYOszXKOPdp67pw5YPSvYAl5BifAv8DD7Dv8Z&#10;2FDfvUpbaPShXnSCZ7RUx+9oXj/BmmMoWBiuwaivxgVOAdx+r7L5zIdT2jkAHA5GACeEY8voJ3Ap&#10;awYYZU+BKep4E8AoYkiV2s5JUTK8KHaCmIKi9AjohAwFSgkR9AyDDBZFPcrTYqWEe1sBTkYN2JQt&#10;g52CocTUI9ALxFAm8O4NBuGZcLTQKRdCJ2OttzhFSgkrSoNyIZQZtZQCQVgQg7BglFBMpaIW3KGc&#10;SmMGtz38jAoCnpIgjDwzTsU4lZRWgRLCy7d2lDiYhBTcwKtdbwXRST39wwcuYGmHZvpkmLlGO32B&#10;rV8KLCVVv4weBoR5NGcZyvo2V/iCEY5v1MUzc/uHawaSOviDY8lBLxDimjPO+cWHnHjBEWeYCKoo&#10;giTqcXw730QdhSNc0CbHl6HLwGWAEfjG2pspRix8puNKsRu3cWrb9qkMVTzA6CtAhU7Gj7/MA+WI&#10;l9BanxzkAi++43U4mAv0Rnf0Km0cD6Kh+vjXmKxH9IWHeq4FJQowdK4Jmpc1oqBTmTfGY90yDq35&#10;AgdlmHQIL7o2B+aNoS9Y0r/mCIgUKKlv9dUr8wRd4W5s8OosEXNuPWZ4oRG8CvwYF0OWYWctWbPo&#10;L5gyZY6+jKPMkA6dbSuPvvCbudcWv8GNvIMr/PEHOito2py7Nk/kARzNiTWB9s2nuuoYX/xfUAgO&#10;5hucAr/g+J0zW6aS9WmtrnJ53w9jhJFijXNOBDcKbDCIvOWRVUJJkFmlyTJQKAsykJHEeGX8epYx&#10;QPkoFJXv9i9rSxHhY3NkLVB0jDhrh+HP+GHkZRD0lsZz68f2BIEP1/qlyNUHnzxmsD311FObgUUO&#10;w9NZKuqjV8YsvFtztsjYEw8GB47cYlSig0JWohHcGNzowSknk61FhqfnxtXe94LV6Io2baGBB/lO&#10;nsC7N/pO/hcUwLfmGB70XW/LwaTIwSB/yVcw9Kf4bSxobmzkAv7H29ZaeooOAgN/lSWF7/Amvadv&#10;sqtgt3oFf6zBAgfkrTmEn9/GRzaRh2DgW/yLltHUOPXXywW62lzgLTTGf3A0T2D14oLjY4wFnc0b&#10;WAIwZZfQz+YazegvspmObv88ox5OxlYWGplMDqMdGW9tGhPckvNopZ5xuUYLMLRXH03IzWRnct+3&#10;sSa30nnGaxzknPVv/aGDMZM3aMPG4YCCU6CL3DFH+KXsEN9kB70Nb+PLyUIfusR8G6N5ZOPgL3MG&#10;J3NakB/d8DVZlYzC6/ooCI+m6pgTYyk9H05wYB/B1288imbwar7NKRzDnc3iupcwBRW0bTteNhCa&#10;oT3Y6IomvVTzLBkbroo16L7nZfDQh7040hZ+aA8uOlg3aGOs8Goblfpl4eDltlmjk3k0RjxoXPBL&#10;TqfHeouufS9Vnk3A24ds4ig6jJushFNBBgEBstd9sslvawEe6IkGivHDCc9xxMl2PETmZO/hT/iq&#10;b16U7NIyqBTjt9bKPigjG33wszmGm3VOfib/tNWfutZ62RP6Jsusb3LT+OCfLQ1nMh8sckC/BQri&#10;QXOgHRktsAAvssY8JUfhTAfBJxldcBI8+AqikC/w0baMkLI6tCdvkhfwd63fztdyDd/ag0um5wBy&#10;1uBShnr6TSCDzqNH9K+tdQYf7TltnEV4mLvWMvjam1O4CXagkTkAO+cSf+i38WurjoJm+KZtXJ63&#10;Lcn4e0ERjF4OK2iNDmgMljf/HfjKTiAv0ApO9PoHPvCBLZDiMFh8qx/P9cUpFUwRMHFGWf+K0wGo&#10;vsmi7rkuABV9c/S9NJk01xf4Oe85yQWTCibkdPuNbu4VeKg9WpdJMYMg6oVPQZSCFzMgkiMeTNf1&#10;pY52HTzrd/1qO4Mc/VbH88bpfpkxOfuKezNAoG6BBW2D0diUgh6K+wUhGlvBjmAWTOl++ETTAhpo&#10;0P0ZNOq6dugSbuFQsGrOieu2abmnjj6yU9cASrzjd+uzIEp9ZJ/qy/NVNp/59JfCHA6FQ0LhMzIo&#10;CwKQMqE0KSQCk5HAKeHkUCqcMQqsNGDtM/QyXihAvyk/ArSgAgOgbwZSiq5MEsqtQAQF7zdY8NEm&#10;wyRjyW/flCr8KTlwFMYBIUZwW/iEs6gvgUSRZiz2RoGiB5sycT/DlpBniLqnTSnZjYNiN4YMFoKL&#10;UOmNdE6UMRmPcTOC0Fq/6oJJmanfWzuCTB/GX1ScQoG7tmCUDUR5MRLgleEPf7Dgrr1xRjt0A6fM&#10;C7iCqQ0BTWgWZS6wZGwFsdC3gBo+yDEsS4EhmpPf+Tb4xhYbwRKBEA47/mP4e/vkt4CIwpEvaOKa&#10;49492SYcfg4+57eAXk56W3EoaOPDR4xtOKIRw4fRxghGK8857W09MjZzhNZoV0DEM22bywJZ6KQY&#10;o37a0gYHyh1d8SK+8tvclDLN6CmbooBJQZGChdamYEBbccqkwO/qoUMHogo6oZW61iqDXZZIGSbq&#10;CCC4LptHUMHcdF4JeAIraKxewVFzhIbzgFZBCfgZAx6Br35zRsw/PNEEfQu2aA9ubwiV3tySN+az&#10;g2TLqMFHAiJllCSPPOsgV0YyHJNT8FO/IJo1g/ZwKdMEzubH3DASrVF8XgAsR85cM8atCTxWsA7v&#10;1Ldx6KPAkHlyL57Ca8/G4GYUMpAonYKd+JyhQ8bJ7nj88ce3b8aiYAFFzTBidAioUFbWuHve/pE1&#10;5IPf2oHP2GFkMWopHVtwCtaqW3owQ69ADJlBRpGvpb4yOOtPYIVMs46sKbJVO9fkEsWmz4KIjD7y&#10;i5xh+IFrzZKVZBil2Zag9sujvTlSrDdzlfPp2ljRgYxmJHIitKNM9QE+YxG+4GoLL2MkM7VjaBqn&#10;dSzQg/Z4kDwFW4CJ0YiXzA8Y+qKo4WXdw4dsMnZj1g7N0df40qFwK+WbHLEerQeyhcz3HCzXxp6j&#10;h35kG54jL/A3PkE384gvyayyc+CuHfjWhbZlncCFboMb+YS3wUFffM1GAINRjQfxPT1G1xqTtZRj&#10;ZSzoC1/4MMYZ7/CAA7jmgdPGYaGzm8syF8E27njfnIFHlqKZ/tDfeiTv4NgZT3A3HjR2Xx1jIt/V&#10;Iaf0RQ+C5Rm9BzfrDR3MvTkFC43Mfdmd5LE1zkniUMBPmzJLrX24c5z0aQ7wGTugQIA5RAO0QDd8&#10;Gy7mUh38YIy9QEJn9bI/9I2G2U/6Tt5ZV/jZeoUXHM23fpXOHoCPMbIpjNnY9N1bcvIQz5UtUNDY&#10;+OFAVuEp4/RcXddlTaIXvoRfGS7oSKbqF67oS7aSAfrVJn5iL8W3vcAhl9UreKC+9p6ly8v2Scfi&#10;WTJPO/RAT/3ha3SDH7zwfy8GV7l8nk8BKnNmLZj7AiZkXNkQ1oR65Eu239rWN1llDcHb/JkXBb9k&#10;U3tWZqK10suwXirhlQIl5h7/mSt01b4Xi2DAD27mDk74Awz0wY/0TjJWO+sXbGudU+MMC8EETksB&#10;bPNirtDfmPAOOasOeGRkQW/rB63oFsF/7Qs24GnP0dE48Lk+6BH8AFc6J+evzA1zbwz6oe84auHn&#10;uXb4Bn3cp8voHzpTn/BvHZZZIghgbowp29u6BZ+DR7ZZw9qhY3JBHXpYwMO9gvboAF+wO14gnwFu&#10;+ER/nUNizPjXnKBnzjGcOy8MbvrQFmzP06n4Cy5lBMBbW/QW5JENZKvNk08+uQVCrKFkGXzZAM4u&#10;kXXi7BJbdN1jk7QtRyl7BD1zZAsauuYseylRIEId/FVwwL3pcAcjh7wAhHsFAPRXhkQBh74LRMyA&#10;Q072DBbMIENBkRx+1+Fe8Kb2BRly4IPjWfhGg575Ng8FLxp7z4Jdn9p6VmBFnwV/GldBhGBEw/rp&#10;fnCq65nr+ilTxr055nCuT/wzgy4FmfwuQNN913gFXG3re5YZ0NEOLurpJ14OftczIOd7lc1nPh0U&#10;Wao7R4gzoVAGlFoKjXKkbNRt+41rRlUHRLrvHiOpN/3aMoopKUK7t8spb0Ldt3q9EdaOsmWgaZvj&#10;Q8krRfbBKh3VbzApaH11bgVloLhv0VOehA/h5JqQKL2VMGEwZKwRbD0jBAkcQt9veBsPQwIO6BS+&#10;nXVAwWgHFiULd84ZxdUbPDhrw0iAnwKmdhkvmIZQI4yLFhsz5UMQEpI5X+D21ru9mmARahQK+OAQ&#10;sAQrOPpJyaApxZmxxqhFD7D9JpS1y1FkWJbiiubmztjxQHzFWWVI+s5xZrwKlMgOKWtE3bIVOO6d&#10;X9IWHAESv6WS++6fdAQAylBgCOfQC+T1FivDluGDn9CpZ5QUo8B8M8zgn5Fk3vAAelFW5t+6MH7X&#10;vs2DefI7g808Z7RZC6UDF6BBX7Rm2JcKi39msMZ9vA4eHobXPJS0NeiZdq7dsx47WNfv/iVGwMB9&#10;ARB10Bmc7itt0UNT86G0dQ8scweW+22tAqdzT+Cbceo6XOGN7gwzaxkvtM1Hv+qYD7xkbvASvMkD&#10;ASL1FfNcWrZnBW/JpuSH38kRc1DWiWvzWzBTX2XzWJvob45yHM0V2ZSzSPn3zHphXJAB8FM6f8g8&#10;FZAp6IMv1cFXZIW6bcNa5fK+H2uTwSKAUaYJg47SYghm9DKc3PPb2if38Csj0r/iCLhY0xx+xg4Z&#10;w0jLYCB7yBn8SkYwIBkt3oqqh2bWB6OLMQY2WpFLFBbY5K0T8hlw5AnjU8BEW4Yhg1JGCWM0Y9m6&#10;8k1+GocAD1kom4ShzRh1n4PAANcPA49ytb7I5Q6H1UcZLcYPPwYgephjuJKNZDuY0xEhP7VFLzQy&#10;/lK14WMOrGMKGF+QbcZAMaOd9vqhwNNbcAKDrEZv4+QkGiv64R98Zj7QzNh6k5iTB05OPNlMZlgX&#10;BUlyWuBmPYBZVoF+3Nentni8jExykJMBV3yqL2vOWqab8Cx4yXX44Atj0QbMAmYZ6tHAmMhUvIWO&#10;cCxohmc5P+QjXjJeOOov5xHP+IYnHYPnzY35tp7RXRtzjLfQxtolC4ylLJR0fXoXzugGVzDAcq+M&#10;MvKbjPZtXcNJISO61/pHWzyhnd/kjvmgO8kmcPXdmsEz5hzt0Nf40QXMMlvNAR7x3BiyO1x7ltOq&#10;LbkElva98DFe4yzwZ87RTBtF//Bhk+ArxXMyBn0LTKpnHOCXmYSGZXughznuRYW57gWMuubD+OHi&#10;HlmINtZgWYjGYxzoCgYeA8941TOXeNm8wkOBQ8Ew/Rk3GK7hrc9sSvog+7RtxuxXPI4uxsp2gqNr&#10;Mhyufhsn+ukvvl3l8nk+bb0wZvNlrsqQsHbYb+Q2WltP+IUsFdwl98hX69n8Gi8+gBPaKWhmvsyN&#10;MVgbOexljRg32sSX6qKTuUIHaxJ++B+N0Qt/4HGyCa76JQMKtplXeHBEyGMy1Xokf23F8Jeyf/iH&#10;f7jJfIFrNCAfyorIHnVfW/arsXbAqWfqKAVUPSO3rRO0A6+AIb2AXmStNmgJNjnMoQLTPfpHG3Sn&#10;2zhW4MLJ2Iy1F5Hg0q1gFmBD13AyVvOkjiIQgRf1I6AAvr47eDX45lg7Ms93W4DQUx9wpluMCZ7m&#10;wX1zAE7ZSORkmYvoga/wG2dScAL+YArQqEcfBpvsndn3+tdGlow65kOQR71epHiurd9tx1UERARS&#10;fGznkRkra5Me96ytOL1YQfMyTnKwc3Ld63yTAgM50zNoAI77BScKXBi7ezNYoagzfxes0E/OeMGc&#10;nHnfM9Oj+jMzouBDY6hw0msTfmvwRD2/0cK3e+jsOXunrJWCBtFDKfBQ1klbWsK34Ez0Abd24TwD&#10;GNE3vKOjemWTgOteAZoyO9xXb4493BVjKZARvIImwWke9KN9/c8xRWewldlX/YPrWvvoEG+ssvnM&#10;hwNEGVEgHB/fflMiRTctmlK9KM+2qliArjOMlASUehYuGEXIezNmoZVaBq6FZYG7T/CUZl2aHIHg&#10;d5khKQyLXSEYCB2CxUIFy32w1A02/E0MIolqWuwmCxERtAi13wS43/AEM8HmfgcugUsgausNkv71&#10;CTfjMlaCLsEIlnuEoOdwgjuhhxYmzWTWZwcEuUegNh8mVr+96SGge+PUG23KlfKjGNUj8OCVsa0N&#10;xc8AKDOCUHWtvbY59ZRsQS71GDeUqj5zWilQTrDCCGHcuF8GBAebcZ0z3tkZHezaVg9OeGdhcKQF&#10;UgRLfMs0mf+e41sBA7wO7FT069s9hm+ZQMYGt+jEKGAcpIAZGJxuRnIBMMpfQIXhqg3HgiGBBgwI&#10;Bghep6zMAcMjx4UTz2jOsKZ8GMKu0bj2aKsvxot22jMUOQTtTy7wYn12ZkcHm6oD7+iHzugiiFGw&#10;pAwLz9xHb3XRCP06ANq9Ms60MxfmR4ClDA9tgtdZKZ1dgj5l0hQ0U7dzTRjQAgj6Evgyv77VxVPo&#10;Jaih785U6rBapUAoI6/gFoek7V6Ka/15bg7iB7ihrbktWAIOWnMa8EhOv/kpTdm8WlPJHtfm0rog&#10;KzO88Q/YnDlGvHZwgAtnE+38LhhnrGiyyuV9P/EsvMgFRg3cGcjwI8N8k12UEF7PiDE/+FY7hlpZ&#10;Ut78kDlkhN9kPMPDW0BrgFwi07Vh+PZmgRzkpDDcHLZaZovnZDi5B656ZByZBt/eAgjAMJ4ZQ3Dg&#10;lKA9vMnX3tKDT36SxfBQyFDGF1gCDJ6RX3AHy+/epDO4yFH6iD4pPZ8MJivJXvXRzTP6SJ/kr/pg&#10;MvLIUg4HOpHzvcXwbU7wmwAZOYvO6SK/yRFzUQCV7C0NPEcNf3L2zCc+s27Ie9/WE36jQzhY5AJ5&#10;5B7+Qzfy11oBG79aF/o1RnKcXMOL1hzHwRowXnJMPf2X7o434Eb2a9uLDjyO98kn/eoDfnBCf3xo&#10;bvAK2L7NO9hoLtDXm1i8Zv2ZT7S3Ngp4WCP4Dk/R2+aCTsNveEGwMIeOHEVTbQsq9HIGTp71QsSY&#10;rX/0SU5rTy7AFwxr1npNp+rTfBQMMH5j97vxazudanKMXnCfTEBHOGljjuFj/nNu0SHewAvwJtOM&#10;2ZrXxjNrSn1jQCN0ZYOxRcizsm4KBsdf9e8ZWuNPNpaxwQXN1XUPTPxkfgp8JRfgox/zDa8cv7KE&#10;PMc7+IlO1Z81VIaTMcALXxs7unrmvvrWEbqjE3qyAeFFdvYCx5yR677RHw+YM7DgZW7Sz3NLqLmh&#10;08y1MZvbgtkF7nvBZw7wGZmpX7zTCzN28CqXz/MxV8ZoTAWoyKnkkTnAD/EjmU5WdvYUuYj2eKQX&#10;Q2isLjzLsuDEk2PGja7NS3YjvtWmLDvP3Mcn8PPMWjU/5qrtJuYcXAVubFr44BVzlSNOdpNlbYHx&#10;W3u/9Ycf4Guuks9gFjAp06T2dArZXCaJOnBnb8OjrSvwVAr8qKeO+SRHtEfjfBqwwNWWLApvz9R1&#10;rbgm042hAJf+1XffvfSF/qyJsmLQRF1j1RecjMu1PukTa7sAStmens0zWOAKb+PQL/+F7lIfbDij&#10;of7oRrqQ/qODtcFXrXPzlvOMp+BPfmTr4kmZIbad8pvIYW30WzC1zFFBlbY3wYnt8LGPfWw7lN0W&#10;Ydt16Gm4sB065LXsBHYC3m77RY6x69rkXMNFm9rltBdE6Hd2SsESZQZACi70vABEwYwCFznxBUQK&#10;zEw8Zz8FALQp4FCgoIBJGSwFG7QLTs/nmOpLvQIS3Q9mYwhu41cfDmWN1GYGdTwDs+ue5aMG07dn&#10;+Kk56152XWMPdkELpeDPxLXgRuOqz35H6+hancZWsCc6B3/2XdDHM+uleVpl85lPBzpyfHKQfBOW&#10;F5//Pz727qcAGUcEMOFJ4BPAfjNoGGaUH2VGWSXECExOOmVHcBKyYFF8hGKK1XPGMMOBklQYZjnz&#10;hCeYZZ7oq0wfytYbn7ZZFDDhNHDwObwcRo46x7x/Yykg4jenm3PewaEFTDj+HUpaoKTDXznyAjBl&#10;MeTUcyg414xMY6d0GBNlIKAVo4ERbdycKWPqrSUDrDd0xkyhgZMhhRaMMcYZWlM4nmvPCUEHtEGH&#10;3gaid5k75qi3kr0Z1Ba+vTEDRyDAfQ4RvHL++6cXY2UEuu+7TI/OJ7GeGY/mgdHe1ploLRgxt9RE&#10;/84EAd/bcvXbWoW26F0mSwfLmgf4oo8xMtLBVleb3vxRwGCbU3MvEAYGY9cc4TfzBCfj1L6AiTGi&#10;LQcBDHRxrd9SrT2fWXLmGwzX5hWvoqm6ZZyYB2uJoZZzh0cKrjEyM/CsIUaKNvowL+BxiBj2vdHW&#10;V9uBcl7NL8PYM/i4B+9VLu/7oTAYWRxnjj5Dh8HCUWHc42v8y7BhZOI1+4sZ24zUDDDOqIADOMZI&#10;vpA5+NYaMV5GGPnDKKLYGGPqkj/ae2NEnoAr8GFLhjRdRlpBErRLqTHYyl5jDLtmTjGwLgAA//RJ&#10;REFUmFNgsl6sWWuSIvOcvDMOjpP1SOlZc+YTXGNndMGv7AKODoPNnOYkMxDLroMrOadPBizezejE&#10;A8Zv3pOx+sIX8BIIIFvhyXj0TZa4r73+FDRHP/f1CT7DS9t4ztjd0w8c1UvucG45bYxoxjaZgx+N&#10;Dw3JDrykb32RHXiRTsdvxmuM1mNOZM6m+uaQM4VX8S/a4F98SxcYg/vuoYHf6FBgsKCRtU0HaGNs&#10;5lJf+ATf0Bf4g6FijeArNM9p1wc8vIF0MCC8y3TiBJKzxoyvfZvTghIc7LYn6NPcGR9cOfdlPBi/&#10;a/RIb1mP5rkXBWChn/vak1vpOevWWARXCo6TS2R5gZaCo2V6WOPWI/41v9aRtaBPGZPkK+cGn8NZ&#10;3Rw+vIA26Ia+5tM3PPBBThoeIUfc50iBX3Aez+A/tMUr8EZr40BfayS+RWM0icZge4YO+jC/5o0z&#10;x1A1R3QZ2ujLusNT4MK9IBWY6IAn0KGAGn7Cl2jfGgfTfe3hgB5lZZaJ4zkc3TOn2qsDBzYMvUfm&#10;ui4QDE4ZEsaJLuYR/xQMpTsEOc0NHikwo1/jqj0crM0yjla5fJ6PeUJbfRlv//xFpugTXdAEr5P1&#10;HEaZfehPdhuHeTVO48JLvbEl3/GOPqxDY7TeelnUS5teEJlnY1PQDF7WKtqxG93XXy860S0eNecc&#10;FzppOvvu00056Y3FfMFbWzwGvuBLZzuku9QnT+JrTpbn1hFc4AkHQQk6gOwt60N/cCj4Yc4aA3nR&#10;NXy1D2/PeklLb4JFVoNlTuBUgLAMC231VyAHHGNCf7Qqi4VM6OWy+YCXMVnzYGjbCwa6wZjLWCjI&#10;o8AJzuCaa9/q66/MNW3dBzuHES5t0dE/2qjnGbvAeFq/5Kg5oiMEOWyncU6YOQaD3gpX7dSx7YYt&#10;Adcyf2SDOpBekWXqt0xN2Z/me/6lcAEOJee4gEDOcQGA7m+O/fHRyXcev/bkKw/+x+6vfr/16NUn&#10;b3nvM3+fWyCjIIjf9G5ZGGWqvPjw7Sdff/jyHZwXXP6JDdb9xw/d4viHgzX57seu3dJG+edX7jv5&#10;xYN37XAvAOT3zPDQvoCPArb6M6DSffcKMBTUoDuCW5AnHIPh27wp2WAK2Ojg+RrIKahQIMo9v+sX&#10;rAIvBUmiz8S/AEjPulbHdXMaDarnvnvNu77KPPI8WaBoV//Bm0GllY/m2AogrbL5zIdTxUHiYHGI&#10;clIYhf4yyudP//RPL8pfUfFxmjThRdAyABgbBCJhl2CmdHLSCDmCnvPj23NGDSFPSFKyvikpSoGR&#10;BiajqkALYyRFykhiWDBOemNTEIUx6ZoRx7DggDJU3Gd4yEToIE5GJP7q/JEObfUtiKLgx87e6CDS&#10;/jHHb3X7i2HXeLdgSYd64t/uM27QztiMQ732KjMajYnQZ0SU2cCw4whklFGylDJYjLOybBhnnmdc&#10;oD2Dy9jbv60Nw6u0bdcUEEPFM/Q0j3Bh8GrbG1UOC5zMgYBBWR1tlxGsYBi6rzDcjb0MkjJtKgIc&#10;7neGSQEIMMAsGKKe+uasrT1gtl1KPddgmJMCWZ6hH5qihXkvUwUvFBxiPMOzw3rxAFilQ+NfY+9g&#10;1zIz4MNhUMwR3M0p+hT46HnBJbyorf4FV9p2gL6dM+K+eeEc5KCqZ/7AwgvmiQHLkHDNsPQcL5lr&#10;c2Zcbb2CF/iCOmBwpJp/1/DVtnlb5fK+n4ISzh7xxoahSEEwGgUwKAwGSwY2mSAd1pt9RrVMEMYL&#10;Q4e8lyLdm5/+0YAhxMgCi0HlbRGDHgx9MQLJIUEOzi4jyH3Gh4PhBHx7iwNX22oEVPQpmMJgo6w4&#10;xujPcGJUUWQMKW+0KHT9esMFNnhw0IbBBjfw0UN9ffiNHhQj442BbQ7JTm0Y197Udq4KA1P/7Vc3&#10;bs8ZxWSENcz41DdeYyR6lnPCCSAH9ImulDQHmezF95QzY5b8ZdiSH2QTx5VBio54TX0GNVwY4nQx&#10;fPEnHNr+x8glqzm84JNNHC58iMdyjOHlt3VufZE/5D+ZSO5pQ3/kDOJL64eT4j6ehZN1jYcLHuVM&#10;gUM30SfGry05CC9j07/1YmzGi25wgIvxmH9zAZ61X+CPIws/vCVYBE+6h55xrV+ygXxCI44H2BxH&#10;8gHe5lTf4Frznilwgp9rcsta1b/frdvktwAIZ9a1tQwv+gNcdHC/7RDkBpltTZNXro3bswKw5sr8&#10;FcTCSxxyuoScRT88ZN2qY/xtHTMP6F8QCl/iZ+MrWwVO5FCBzt7U01twNk/ao435IsvhWKYC3YSv&#10;jBMfdr+Uf+MoOIFeeARe7mmLNu6xJQQe9F+GKqOVE4WP4IaHtauN8eIdv+GAXubSWMxJutBz8I1Z&#10;33AF13o0zjJi8Bh8C1RbO2CZa2MrmwScgu3mjK2kLXyCo0/jw7vxdluuVrl8no95LZiDD7ydV5IJ&#10;xoT+5h1fkI9kIZnTixpjtO4LgpLz5BrHGv5wZguSs9YS2hs/PsATnpd9RO7gDddobK2ACQ4+Q196&#10;kHxku/itLVzBJ2PhblzwI7uscXIPzLbDgOcbf5PP8OUMkeXJW/NkrYNBp+HFXhKiiXrwVYyrbTUK&#10;fkCvgo/kJzzxCr4ssDcPQ4Uz/NDKM/fJlYLa6FZg2jN6g24yvrKvyHjPBDMEIa1jtKJ/yvZBN2M2&#10;nmCY5+hP3/Z2HD0V466tMZXNg+bgF5BFFziQo+kxtPEcrQV96gddyhShS+GLTsavHtlCVjUe32Ss&#10;eUVjMOGeDeEgVzYD3W8MaAcunpUdKLtEQIWO7t9xClooBVCUziWhx/2ewQU6ugNAt2DCzesnf/vg&#10;Z24JVlT+xpWfPHno5mkQICe6YEnXOf1+f8/B687AmIGT1z56acOhoIF2D9w8PPmKKz91pn5tXnP9&#10;oQ12ARNtc9ZnQGAGIMpmKbCiuFanAER1CwKA53k2UsGTghnq3y64MoMk4TWDLf2un3jTb/cVddbg&#10;x+w/GOHXGNZASwEOpeDJDDLFE9mU4TXHXoAxfIMZjuEbTgVbVtl85sNRaptEqfOcFwr0T/7kT+4a&#10;MLn4/Pl8VrquNCZoKHqKi3JiuGSklq5JeVOcjAG/CdMOa9Km1G4CXTsCn1AkNBmllZQYI4QCZixy&#10;CBmCjB6KhuHgGcM144bhnGGSo8qxZqTPQz3xGQOXgy27oANc+weWgiT9xS3nXhv3BU765xzt3QOf&#10;gc/Bx8fuaSMwAA+GEyVp/MbRv81wJgR8GAzo0NYJAQtGmvGiJzpTGuAYH8OXccHgQysKxHyAxXDK&#10;KDZ+a4jBhTYKRQ0XRoB5yvDnRDDOtWFAM+wYzeAx6AQG0LAtMB3Y2vkjCqPXMwEOz1y31abssbbj&#10;KNGtzBPPrP8CJYIM+hOAMh/B1Kc2bfkxR+bDtaCE8aO1sYSPbzQxTvQ2VvfNvWAJGNpmyDJCGcWd&#10;jwAfeMHJHHbYq7kS8EBnhjTDtywd9OtcE99llzCM0RWMjGiGqjk1177dgy88fQv0MJAZ95R/wTP8&#10;UgaKOjlAvaVET3MAN/PPoGLQaoc+6sBDWeXyvh/GG7lAkTAqMkoZvOf9/Nmf/dl66+JzcrLJTTIO&#10;n3BEGH9kofvkJ54uBTo+YtRa72WoMbjVwzu9reWo4A18mVOL/xm75o+Ra83gc/3gL/XJDPOOH/Gl&#10;dtp75rqtHfjNenQfHvF0W13AcM/6gqu+SsHmrBTkhSd8kqPGSA4aQzxtTQkScqDxM3mKF8nW3s5r&#10;Q6bCtZRzYzc2hg048CtwQabCyfPe0qI5eDmSZe71thiNwbHu9YXe+lXPOOBJ9oGPVu5br+Q7OBxC&#10;uk0bdDDP2rQVknyBnzWPFnQrGnsOXzK9DBzr3zrXrsAx+YmXOD9oDgZa0Nfkn/kAH73LvtIHPIyZ&#10;g2PejRcfsQvQ2jite/QBBy7wF4TJkXPd+WbkGIPTOOlU42FIsif0qY666OKe/vFDL1/wjufGBg/z&#10;Gz+r6zmbpDfpaI1/9IvO5DDHjhOmPd6GO5j0Bbz0Zc2V8Urmmrf6BAe90QCeeKcMRv3SzX7ryxzj&#10;NfNEf4GnnfboV+DD2PSHfooxsIvcA8dca1PQSPAcnFUun+djDYODF9GA3Wbt4PMyIZpHdLYW8A+5&#10;gs+yVcwxXOILY0G/ginWfBkK+rRWzE2ZPfo1H22fMV/g6kdbMqQtfJ5zNOBijcILrm1BQbOyfcIr&#10;O1Xf+uSYW9Mce3OFZ+CMDtrpEyz1wGW3ooE1Cj4cBFHgWzAPzxQk9Ewwm5wxlvAoAASu9aR/9NS/&#10;emD4TabnwJH75gbNwCZ73KcL9KFPcgceAhSc3RzyXrSQhdaSsQqUlPlRgAlsc67fmbWiDbpZk3CH&#10;N+dOPXNZgKvME7xTlqM13Xb++MZzbeGgnvv6NidoyunkbHpmzPrE//g+e1pdOJMhMk4++clPbtkj&#10;xlzWEzw5y4IgXpQIkqjbv+MIeHhWAIT9kqOrXed2FEyInn4XONEGDv/m6DTI8fev/NzJG29e2er+&#10;yo3Dk2+5+qrt/j84eMnJ8aPP/OsK+L7rsyDAK669exfk+NHrb9852w++9/rJNx3dtwvAvPv6aZYF&#10;vXX1+rXdM/2/9vDdp/NzfGl3v/4LlOhrBggKTLDjOO9wq/hd0ERbdXP8wzt4BR8KVLSVJ7j1V8aK&#10;uuFUIKZxFYgooFJwqeBDdQvazACFNuAV8FCnYAfeDkbbdWZAYwZPCm5En/CRWdIY3esMHG175v4M&#10;4vjtWbykDthl3Ki7yuYzH296vdGnzL2tYUxwXDkYTjz2WZ34iv1o3h76i6iLcv4i7di+vpWua8DE&#10;33AR9pQqpVMKJOWRcOoNl1KqPYHJGPNbWwKbUiAEKZnSJQlASgxsCgrM3qAzPDmWDIreXvXWjAHh&#10;Wym1mRPIucVLHRiq4LMyQAQ0yhbp3Iz+raktOgU+2jLmmd/qcc6104fgB+e6zBWBFs/1yeAphRs/&#10;d/YGw4jhxRChONDOGNTJAfecEqRAKIxSsBlJjC30pHw4SQwIbfSnXQEThgzFT5GiW29yKB+ltxxg&#10;MjTb2mFM8GDEurYmBRjK/kKDth5ZtwJKStk5aCXYwDB0n5Ee/TrwVRCBYwOm550rUxYHY18fBUU8&#10;B7NMHka2YEfnj6grWECpGr++++tiNEczhoZv8xVsxfziNbxb1pK5KjBS8KFtNp0XopSVw5gGo3k0&#10;PmNRtyBYzqLnaOo+fBlf+N48c2bcR4NS8c2ZNzCMKwaNuXTfc/AYhuaTc2nO2wKEVsbAaG2LgPHB&#10;UZ3GpK9VLu/7yZCjhKxhQl92BqUg4C0IssqUO5W/Dp/z0KMAEsPSuma0MrjLakFvvGANM0rxBplM&#10;ZrgmH8kezwtGMH7JY/fJXTKot3wMTM6wtviFkcuBwJO97bWurBN1GNOMVrDxX8483DiN1rN1b83n&#10;TFoH1jz+o0PI7bZ2+O259UBP4G040y9kl37xK7mkzzI0ysQAyz14FqQx1jIR6BcOhe8ZMCIjc8J7&#10;VjDfPc6Sb/K4t8kdMmj86Fu2jPFbx2XQWOv1Ac+Cy+ionn6sy4IXaN1LAN8c+M4dIVPMmzZwb8xl&#10;FRojGUCmoD8YbUfVV9kb6A1n9eBLF9NTaG3sbcXRxtjRW9/Rxn28SE97Do5+teeA4VFzKYgCB/OI&#10;lzgl6pDHxorfOMhlkoJFRuNJuMLJmMA3l+bV/KrD4CQXjQ/t8LV+9Wk85Dx+6QVN29o4o/Qd3vdt&#10;HAVb9E+v4k39eYbeBbJ941M0p3PNJ7obi/7oJ/wJZ3Nm3OgLZ3Xghnbmy5gFdsBKt+NT/ZQhpI7+&#10;yyTtxVABdnxonvSxyuXzfOCePJABwCZpawYep3sENMyV0mGaZT2wQdTLCbI28AE4nfWB/tqQZZ6T&#10;V9YOGH7nlHbmADhlG9Ax7Enzg4/gI5tABmMOJUcFbLh1piD7M+fJNR3FMZG1JxNQpqMzsGQRCjrA&#10;MRkIFxmMMhc4tdrDE1zjgB+HuX+n8Vs/YKmv367RCG/iJzzsO5rpB97GVkAKXQpiRufklvHDw3iN&#10;G654H1/hBXTivMHJOjYmAQlrSpDB8xxmc1mmhn6tbX3rEw1nRou1kgwpa8VzY/G8bBpOqfGQDWV+&#10;6sNv/NG/5Gkf/5SNw6FET3QzV9qRm2inD+sXL+Ed+ko9GaT8QL4M2MaElvoTJBFIkd1aFqbMT/6M&#10;oIltO9rk1BfMgF/nlBQkKZOke/GV+r989PCW3SGQ8fCjzxzkan6uXD3aMk8EQF519d27fuLbYG6/&#10;b1w/+YaD0y01P3L4lg1GsMjOoxvXdlksP3r8tl1AoewS/T9445nzPbb1dPXo5Kuu/PTW/yuPn9ma&#10;U1CkYIL6BQk893tmksRv7vvWJvyCUbBE/YIJfhesCL52BTqMHQ3cL7gApvH6LjgTjAILjUE781Ug&#10;q2ANmK7xke8CJwV2khnRI7y3OXv6XJP6q87ERz2w0agxxBMzODQDLQVo3K+N5+5r49kqm898OC4M&#10;K05LB0NyrBhOd8owyZC0QDkkFBzH5aKcr3CmGGt9VjorPgQMwUaJEqCEZ8KQwCZEKVyGAgOAUURw&#10;YbyEImGcUel3ZxRkpBDGFHZprQyWHPgOkwO7N+hlPwiSqMOwZJzinw4Tjac6UJjTzbkW7OBIc8R9&#10;d6ZJ151N0hu5AgWdY+LbM0YkZ7OMB2044PrhuDKQKCLXHQjLEGIAGisaMXqMTeYCY0uAwhgpIvzN&#10;OPa88aJzb9rQnwGsfqnijC1vYdCFIcQQ7I2pb0aab3AoIcZmb8AKECjgoGnbmNChA1YVhr/xzGBI&#10;W21az2WOWOOCF2jb4bqdCVLWiHvamXP9F4BCa/D91ic6Crigs21R/Q2xeUZntCITygrSN8OWUsZ7&#10;aKOfAmXG17YXRrs5LWsGLmUslSXSVpveFpo3bTtPRD04du6J3wVMzIlr9+Fb2npvIxnZOT++wWUc&#10;M5wYedaf+YNTwTXPreFS0fEPfm87lDExuBnk8Vd1zJHAkL5Wubzvh9Ig/CkYa5whRCEwms67pfKv&#10;y2cd951Keg5dzTsjkEzAx9Y2g9L6ZQgzpMlR8pNiZ1ByOBmbbaXkuFHMHBDtyRAwGdRgkcscI8Y5&#10;x4yBDjZZ7Q2iYBtZkyFLZpPJ6go4kCnWmmCB39Z1wU5rrS1AeBZefluPZCE5Sebg0YIv3kwbO/h0&#10;PHkEvnWijfrWD31jLanD6SAz1bMGyxSxDjo8lXOPVmjqNxhoykEq44CuQif0VZ/Mdc8a7MBIdGXE&#10;W39kac4wWWBNoys5Tt4aB1qhO+eZPIQ/hx6dyWnf8LW+0ZnMgzv9av0mi9Cjt66CAmSSsRUgNy76&#10;oO0g6AJn+HSeFF1RdlGZjeqbb/rX2IydfuJswBv9C2p0dkHOoLk0D56bXzRAG/NKzqMzZ1Rdc2Us&#10;8UrBsrbEoLV+4QIPvK0fY/OsDCn8jRbxlHnSH72Ibp17Y37hZzzq4x88jFdaA/pFN/QXhDRWc4nO&#10;1hT+ANscmU99obH6cEFb4/fMGPVJPlsT1o6+4GseCrD0IsN44BQPaA8Xc4cPyGv4gKEPch5fuYeu&#10;rle5fJ4PvjQO9EcLsrytDhefZ/eR9UAWlClcILYtJnjDMzLXWhAQENTw3FrSFt+Uuee+dYSPrC9t&#10;8HL2IP0goKEPcPXnvvWjrfnVrxeV5Ip24HjumWCMuZ9ZH/AAj1zojLFsevC1E1DiJNIVnpHPZeIJ&#10;nNFJ5Gs+AXjG4ZngkHYFGdyHu7UPBnj8DE60rWJ0GP3GLoKT8YKbE8wRFUz7+Mc/vr0Ydh8e5Bhf&#10;xj3bdthUbcHC6wJNZZsIpBR4Kpg3Ax3d4wj/4PGbtyDGtxzdtwuw5CDDp+fff/SGXUCm4AyHOUe7&#10;bT0CH++8epp1UEClAEiZLP/u4P5dYOC+6w9u977xyulhzQVDtDs4OtxlmQjCFCRoDK4L/Gj3ooNf&#10;3AVkfubwgZOvPXzJbmuPM1Red/TgRmu4gf+vD1+7g/2Gy+86+UdXfn6XIfMfj9649aP88PFbd1uG&#10;vvrgZ09+6vjt25jgX4ClQEh0bmtUwYgCO81XQRbPC240luhVsEL9xlpb/FCQpLkyNrDcKxBU8KN5&#10;ct+9grvuTf6rPRzAbW0UHCkI0xy5LkizyuYzn95Ue1NAkXOgOEQUxb0CJgTFF3zBF1yUZ1EYUH1W&#10;Ois+9vyVVleGCWHFWSr6zSCh5BkkjAGGJSFIIFPo5opwpZTBab8joczwYwgxCAhxxknOKIMHXEYG&#10;A5Nx2PkcjD2Fwlffs5xhxrrgSVkJnZNTRkJbb9zrDIyySvxm4DP0GK2uOe5lpLgGl9En+6DtIf3b&#10;DgOU0VPmDYM1Z5/B6+0QAU5pGBtnWrCCc92bUQY5RcKQYhgxkrxRRA/00VYfZdtwxtFAe7/RtLTU&#10;HAS4oKN75qSMBm3g2D/QgAUufDjVZX8U/CgbzDf6deaL8XveVhzt/BYMsabRyXfZJ+AVVFFHEIFx&#10;iBbazoN44QEfbTusVbDEt7YcLbyQo6RfMAQnGK3GSqZ41sG/zSH6awuGe2XJGAeeghOHwlyD5xqt&#10;ZyYOGvqtDTqab4GbzqRp+00ZK3jYfJoLRoF1wGgFxxg4SJ7jod/8zd/clIK153nbeTgEOSrWnXbg&#10;lmUFd7xjLt03x+YXXxfUQlPjX+Xyvh+ygNHHeWIQMc7wGqPsc5/73B3lylp8OJ0dAvx8LeSmzz6Z&#10;Juk5dMEb1jMFLRBrvskHxipZy5ClcNGdsakfzzlh5oNMIRMEtBib5AsZApZAioKXOIWlYONXjh8F&#10;TzbjeTKcUU2GeaYwaPEv/uxtJsMfX+I/MssapuOtF/Ja3/DB45xGPG3tkU/q409OMH3BCSWn0ADP&#10;u1aPvFCHYQ0WWWqseJJzDH/OeI6p8cGXHPCcsc4Z0JYuYuToD87GwXBHBzQka9Etx70tARwPc1HQ&#10;BA0EI6xzbeg68PSX043WZDS5QZYUsIE/fQknNLI+1TGfZBgHGh3JFPqyYIA6aEfmkWNlLKjvmqwT&#10;WCEDC5CiEXqSWeRGuMCvLUzmHO3Nv3tkBfrCxfySTeoJKKAfvkAHY3cfX+JHeDbvxo5mHDF9m3/j&#10;1RYv6oO+wk9lznECBWDh3Fk2cAMDvfFbfMT2UMwjuOiDNvrCK+hjTulfNNcerLa4cgLLboKvuaY3&#10;s0HULcgFP32xfzi1+rJG8LZ59wyv1h6Pg1cmiYJ30NRc+S5DCo3xaRmn2sPNfOijLBTf6q9y+Twf&#10;4zJmNhmbjiNBBvie8vtiy+R+n6nTnP+H18gKOpxcJpOsD3wrsID21r01RpZZ79YWWUsGCVCAYU48&#10;8229+bb28BpeV9+asHZqTzcr6sXb+NVzsoyOYMNbz+pZs/BTrF38QO7RMwU6wNKOEyiwIMAwx2UM&#10;cMY/Obr0kz7gDMcCNJ1dQhaXwWTMBWM6gwQc544JcLhPlhkLmGSDQIeSMyoYItPVOWPuCapwTgVK&#10;ZJeA5fwyNovAiFIGgXocddt1wp9udc88okmBDnNa0OAnrv/KzlnOydaubTbffPiKneNdqQ7nORw6&#10;BLbMBs9y6Ovr+w5fvwsMvOn4kV2GyTuOT4MZZVwUhBHAuO/o9Kw0uOu3rI0CVUoBk3945ZlAySz6&#10;eOvlZw6e/c4rv7Dd//6D+3cBkVl+4PiXdjBngc8v3Hh41y/aFtyADzsHbsZgLOFbIKrgRdcCDmW5&#10;RVdw0MxcFKhwPxjBay49a4tOQarah4dn8Uk0KBgSPuHSnMUL4aTfAiwFjNQDd5XNZz6l+jOQGPmM&#10;IA4Nx+BeAROLbg0AXJTzFcbNKuhn8fH/5YwcQoryJzgJQxPPsKTkGQul+KpDGEqPpBAYOQQ9YUtQ&#10;g0UBEIoZtAwChgiBy7DhxJWCypjJ6OKE+i4NuzfsHbiZs4yXCni0/YJDLyuhLBHBDc5xB3+637aR&#10;Mh789pa08y7ajgM+405/6nDcwRcIYBwT6hQXw1Udxi9HlvGMBhQBQ5wjy5jzzLiMGa0YkOhRBk00&#10;YIQFu0BRWQmCMb45FXBAF/OinTnqDR1DkUE223cOC6e68zHgXLCjb8ENa7RgCVp1zgg6GT/HUFvG&#10;fVknrXPGq+dl73T2iWs04FS5Vr+MFIEP8DwDy3yZjwJfYJAXcG4rivbg4Q90RgPBjvDWh99opi1+&#10;A19fnsN7ZqBYJ/iJ0at+82Vu0BwvlJ1SdgeaglvGSJkmBWg4sW0/ML+M5pwgzibDhgC31qwddeAM&#10;Lj7iODCyGd7WD/j4yXP19FHmVW+n0b7zWcwjB8q4V7m874dx1JslAp9ssK6lOt9Jptyu+JirVT49&#10;34qAks95AiYMQgYn+uADv8lQRisZgR85V/gB7ckGzh9ZTBaQGZxJfEUet7UALG/uGLdlrpER5BPn&#10;qW17eJCutY60YdyDr43+/aYH9K+tIG/OHydXPYFEa9LasAbLFKEryCF8iX8FGchAvIun8TJ5BA+O&#10;ZsFyY/PbuHqzr40x+kYTjmQ6SF3GujXEySRDORqcAff1hU7pHQY254FBjtboxaHgKKNRZ5oYY4Fq&#10;eKCbOuQoerpn7Vvj5sUc0gnw1ca6dG3+yAxt9U0OoAcZge5tIUEna5peRBv6wTO/o22ZN2gVXDSk&#10;n9FBsIeDxVEmGzgw5ik94RttzDs4BeDLbKFb0tHGxYEiu/BI2UnmUV3jyRHEH8aCRzhF+k2/ow06&#10;CNygOWfSONHIvFg39Fm8px7ega/6+F4gBN/1zJs9cNEJ7cxjATg2iT7QQltz4jf+xg/GwYmDd3gZ&#10;r99goWNBJ/zrORrTAfrswFwyF7+iWfK/FxjakcVogE/KsFLQCWwwu64/feELc+D62WQI+pgHfNv2&#10;j87KYN9NGX7x2f8TvWwZYQuXmVGgoyAIWuM1sgrPWjPWprnAv50TgjfxLh4oW8S6sx6sgba1k0v4&#10;nFxnY2qLZz3T3nr1nNwDH17qWJP4AK5eflj7gg6CBuwPfem3TA2H/jpk3XdnFSrkKphsgjIF6Clr&#10;TB9kqrUPT2tPgCRZCy/j1rf1wyEV1OBQqtf2LjTTnoPqkHi0Fhhhf3BE9Qt32SQyfGzdEUxhk7hn&#10;TgRN/C6DQVGnjA5BC4GgskB8G0vZCQVmjq4en3zj4Su2AMD9j506wfPsE47wW65d3oIJzhc5vPHM&#10;uRzBzgnP2fcNr/nM/YcPLt+yvQcuW52bN245q8QZKu6/7erlDTf3v+ng5Rte4JWBYnwFZAoGfNfx&#10;/bughjbOPYHP/zp6+y4gIjAUbmW8KP/y4NUnV64dn1w+uHLynw/feEtwRIYJmjlX5Z9cedl2X0ZO&#10;QYuCIkqZGQUayhTp2ribB/QtWFG9AiDb/IytNlsAaRy62tjVD6b67qNVgRC/C2p0/knBkXihes37&#10;ioc62hakKmCitE1H3VU2n/lwlsoq4RT19nOfDJOLgMmzL/sETByURFBzzBgrJrzTvQk6b1cyfglu&#10;xgAhTMhSvBQ+RSAY4r5CcTBwfBPUDCyGvH4Y+RnUvYVh2DG6GSRtOWF4MEoyRoyFg8tw9K1+GSL9&#10;I07/bsO5L3DinsLp7y9s8WPbOmrn22/8yeEsK0p9zr02jOferDGsGM7qagN3hhaHx3PGPqOW0ewZ&#10;A5ExLlpPaTJwwUML14xXNKI00Jrx1TaRHHYGJsOSMcxxQEuGqnlDWw46Y1HfpUUziNFUMKDMHYZc&#10;Z5MYX5kiBQTQqYNw0c23e56VleI3GneobpkiM5DVdpwCDOjUHHQIb8FU3/opswTN9cPpN5bOPTEP&#10;4OKH3i67Di+w4VnQzTfagd+/+LTNiGwyR2iMPuhdNhCeUzzDb0o80Rko6uNVNGXY6s9v33jXGvDd&#10;G03zxhDGBxwyQpaBYH1wZIzTHOMH7awt66Rx4InOWOHEqO93gRT44cnOMBE0sU5WubzvB17WOSMo&#10;QwevURY++wQGkjPGvsqn51shN/elS3UYEFKROa0cps6cYCyTqWQJujNIZQKifVtF8FGBabxGlpJB&#10;5AD57S1c/1ZCsTNuGdXta/fNWWXcuiZLBBcY/QxkMhhvk/l4kowh//RFLrctyPprPVjLeLhsEgHj&#10;tqfBra0qdEaZAepqY+1wFjP+2xJkHXA62gaJ7+GiTlsgrAc875l+wOFUkKX67h+MOPkC1ujqHgfB&#10;tfGjqed43lyio7b6p+s4OPAhE9DdukD7AgBkEfkNT7KF/EBP943NWDnoc/sQ/HOs3ONc95LC+Jtb&#10;/KE+WOYCvQUCBKzgpD+wODR+FyTgIIWj8ZgfNIInuHQIPjLfeAX/uWc88NAGD8Adr6hTEALNOWz4&#10;QKF7ykQ1h+DS8eYaL7hfQA998bh+Op+MQ8aYNbfga6OO++Sg9YEGZWSA7x6bA83RBQ3xq99liNDV&#10;ne9lHl3jI2NBA/DoyOSuNpxSYyJ7jVOgDZ7u6Q/d8Yt1gGf0UbADX5rHtoTBnXymF/G8umhlLOqX&#10;iQSm/vGstUjm09WrXD7Pxxoou8B3Z3hwVuen7KGLcvciI7SP8zPMV5lQeBW9kyl+42XP8Rs+7t9r&#10;rEvryTM8hS+tSbLecwGEgijgeKYNfcFGN5/6JH+tBTKcXOO8dS4LOxNc8lwmlwCJAIP5J/voA/JC&#10;gCLe4NgJLqhL3ulbP22x0Ydv8JSCcGDQOW0DVeis1rtgScEGtNGv/qfc7SwcOAiG+Dz11FPbeSU5&#10;3znVaO+gV8/oT9kk7vnt0FfZMfrD566NqeBB/4CjH7/BQzf1C6woNx69uQuYvPrag7tARHW0ffPV&#10;S1uwQTDj4PozmQ456znsfnc/+Dnh+v2vR2/aAg3/7OqrbnHOt8DB1eM7/rvOvzp8zS7wUZAFDgWG&#10;Cn74nofXXnvsNOulYEHP/sO1N27jUgqwGNvlq6fBC/fLevHMVqQCHvAt40YfjxydngGiHVu3M0cK&#10;SqivRP+CKOEdvaJlwQnX+KFxFigCv6CJe9WPlvO6gInfcLJma+95dCxw47oMFc/KXKqf4KtTfd9z&#10;G9Aqm898KPH2OOeEUtiUz70CJhbbapBelPMVTl6flc6KDwXA8CCcGUgEHuO0f8IhzD1nGBHMAlkM&#10;d4Ka0k9ZEIyMIMY8OAVWCEWCmMBn7HH6GEkMR8YYQ6wtIJxRxmiBAMqIMNWG4eANHGNTfdd4qa04&#10;/g6Ysy1YwsnnzLv/5V/+5bdkj6jPcS4zpYAK5x282U+p0Jx+vMvwoTjQgtPKSQ9vhpVnFgdjjXHV&#10;mRIcCYYdOlhAxsZAA4MxylBDW4oEva0Pb6/UQY+2ijD4GHu9SS2N2PxQbOakU/kpd05IWSZg9caq&#10;g3ILMKCJaw62NTuzdNCloIg6HX7bAbjqtU2KQdiZKB0e6zdjuPNJ2hZlnmaGSYEvGSb6VBc+6B5/&#10;aKv4zYjFH+hsPM1pZ6igg8JQbZ48gyvc1IebeRZgQK+2taCVIETnm4SDMeANc6KgJV41v3jUtflk&#10;6DOk8XjG9txzb64ZRdZGjgbnSL8M6LYZuY/nzFtvOcHiEIIHl5lJ4tp4OVOdGWXsq1ze95MhQykx&#10;ZChlRh+HMvmxypTbFR/jXuXT860wOn32DZgojDkKuLfd5hbvMJgZpJ5Rwmjvd28LPSdTyBoymaHu&#10;DTpDmlGLv9zDP/iNYcspJkMY4ZxCsgQ/mRv38a7CYcOX+LVtI+Ax9s0/Z9CaJr85nNYWmY538WzB&#10;EvLeuuH4Waccdf3hK/JMHbyuHt63bsmsnEWygUzm0OqLrONkWKfwQjNtweGECugbk3pkg7Fbv9ZS&#10;576QjXA2RvQjO9GNvkIf/XhmbdJf7uuDXuSI0JPWNJrpCw5KmSWMKG3h5x5Y4JszjrT+lc4oAQvu&#10;7mmDHvSB9WztogMdqU7nUZEV6Gqdc4jg7V44oC1Zgc7gGRMewRu9gMBH8ORMdZAi/jW/bVNSp0CL&#10;OcCbHCF8gHZgaWf82uXAwTdZxhaABzqyDYyXTlIXH5ozc+AenHtbjjZtmzHn4NJ7+oIf+mljjvGc&#10;l3Dog1cZvs1dWVLGoG84k/XmjyOHJ+AADphwN99oinbmxDx35gSc8b/iGl5oXhAE7xunYu7BVfCg&#10;PivqGgf7AN7ag0OXFCxHN3yxyuXzfMypcaIBOloHZElZgn3w0yrPLsrZ4qDYPjIwBAGtbfYtmexF&#10;CBuPLdc2m7J8OsuAPCejrS/8rJ4gBNlhOwkbEv+SF+aOHV52hmcyUMjvsk7KAAUb3M5IMefmny0v&#10;gMJp800OeAY2vcCeB4M8UDw3lrJk2PXkv7Zs3ALuxtx2G22Mg64xJnIJbuDBTaCm4C2bQl2w2BLq&#10;sY17oy/g8cQTT2znlLjWb2dF9BafkzoDERxWwRIHBjv0VzuON5ri9xxlbQp61L5n6pLx2m1Bi8fe&#10;c/LNx6/cbTHJiS5woN48FPbSY89kIsBPv42pIEHZHsHS36sffWSXraGfxleGwusvvXN3fsha/u7B&#10;i0/uP35oa1Ogo+st6DMCDW2f+afHr9zGrk5Bmf929S3bM1uLCgC0RcjWm8YA33nYbHTxTJkBkwev&#10;XNqeZcPg/7Y8NWfRxG94m+MySwpC6LO6aDuDJL61D7/Z3r3mYwYwXNc2vJXWpueeFZTRJt4L7wIu&#10;9df8+l3QpQBQ36tsPvPhwCicMG9/cnIp9jsFTDImnXLdQrkon1/BaBnmK40VH/swCUACjDAjCBkI&#10;BCTBS3kzlAhnwpBwJSQJPfVdl5I892UyJMBVR5SXwvDGhdHCKGEcUTaMQ85nDh8nlfHtvrq+Gdrq&#10;tG2HkaE+Q51zzckWMOmsks7cECj5si/7su3bb6UMEw66dgIqAitg6adsgc6r4HR2mCsFwZBiRLU1&#10;RTvGIRpQOp4zgOAIV8+MF/0IMDAYd8bD4GMEMuLaQ8rI5Hz3RsOY4cPR0AcjCu0YZowqhpt5ad82&#10;3MBHQzhwLgrKCAK0LWZujWlbTgERwQw0RMsOV+2sF0GpskDQU9CkDDJr21oXXFEfPDQ0r+CDHZwC&#10;I/r3rU+Bqw7lBYdTJhhV0LXADdpxktCZQ2Qsnhcs4ZwZr/FrX7ZLAZvG3D9amGt00haNOG3RDnxz&#10;zaDEC3DCJ+bV/HR+CN42L/Bi5DP4ezObId4bZs8Z1AwL64szUnCLI8LIYsib49aI+SQ3Gd4MerDV&#10;5zTB37xaO20BMxY4o90ql/f9WMuMOooA75EJTp+nQM7zLzk+Fxkmt5ZeDHg7RqYyxBnb5C/FzCDm&#10;LHHaBEUY3Yzcgm0yAzmrnH+FHCBLyGNK3rxxwvARR6ksJXxqLnPu8BWZwuBlZOsTb5VdiHfxq+I+&#10;3heQ0Ja8KnOK/OFA0gOcVOuAjsDz+iTT8CpnERyyowwxcp6cE8i0TsNT2xxI96y3gs3wppfQh/xk&#10;tDBy0A3cgjTqogPawdt6ymktKE9XeZajAJ65xOd0GHmKXsYGtvVKHqOFcaF/22ysX3KZDkUbMso6&#10;NZZeMHRGlTlBC/DJO7hx8uFsPRujtmQMXNEKrTlB6EN2ae8+fPSnHzrA2idT6F9yxj0OvP7hCV4B&#10;eg69uee4mG/wyCfONbq6xltonROkXVsOtVeHbEJrvIePjaXsC/zDPoAjmmmDtpwXbeFDz9F/nEU8&#10;BA/0BMOcoD8dK3BoPuHU1i3P6djsDuuFHLUuXMOhlzX6poeN2bybB3ND3nnud9uA9GGMxtzZCvrR&#10;v0AL+HgG38G9IDq8CqLAzZjUNU/q6QMtzJG2xoYnCxqS+fjM2Fe5fJ5P2T9lOXBQ2WLkzvzQHas8&#10;uyhni4BGH7qwbNGcPhkiMiUEKK0DcoTDxIFnB/c3v9alOuqT92QNuS64gZ/MFf4kz7PFtWFf4usy&#10;RwQa2PrqgJXOxqeey+QAs/NQrEH36QQB9f4ZyJqytsHG+2ShQA27FEw6itzJzncf3t7Mq6vPAvHg&#10;wJu9a/sMJ9T6sc57sVq2gQCP/tFI/eS4YJQgi99oyx/0LzjGir76d+2fdxwC+/jjj291CpYUKCgA&#10;UgYGWBxo98ke96YDrG6BlMPjo207jMDAKw7fcYuTn5NdtoUsjEf/769ucMuqyFGfbcqyyWl/1c3T&#10;gIs+fvza6QsSY9YG/m35EYSwLUYWy+aYX7t68r3Hb9gFWl5z/aFdIKGxNraCBd9+6dW7AIj7jRO8&#10;GTAJ5zJM1C/o4v7h9au7gInMm7IqjO9lx+/c2vy9yy/eMkyMt2CGts2vewU1ClIUdJjBjuapZ3Au&#10;A2VmrKClsfjWtswRz1wXqKofvNucFAgp2KGUbVJAriCK787+cR1t23rj2lr0W5+NxZyssvnMh7HO&#10;ifEml9PU/npG2d0CJhnZF59n/1nputL4Ix/5yCZoGQCEWQc3EZKEM8XPCFEYXAQjwctoIEQJWoYF&#10;Y8IzwpIi0I7RqB3By+hnIDDIenPZ/nyGLaeT0u7NvfsKg1HggXGqnrfp6nB2Oc/9VbDvgiEcYk49&#10;B/yFL3zhFjApaMLpbktOWSicbfAZKYxWTqdAiD76F4AOr2OwwqHtKxxqSrM0bg5xAR38zjBCW4sJ&#10;vRhrxsf4ZzwxQgtEoSOjjoFs3GC7RjOGF8OHAVl2iX4ZrWiuD33nbLR9ozdYfsOJYV4wAx3KvEG7&#10;meGhlCViDasnKCUAhaau1RX8qE5bpAps+I1++iowop+CWuroEyylw17VaXsPuG0RAqO3ruhDpoDd&#10;Qa7GZh7xlnGXIVRAyHXbgbRxDzz1OgS2YIn56VyQsojMp2CEetVxD+/CB1+Xio5XwSrtHk7qMIIZ&#10;zuq03YbT4zlnh7OV88GwNte+PbemGAr4AezOWOGImlvwGfz4C+7m39hWubzvh8FCWXHm8aciwOok&#10;+lWW3K0IDlB8ZEqHvz2fCgdE8XZrn2BJNPEhNzhWDEsKWfEcD+Bt8ohzZ52Tp/phJNurrT/3OgeD&#10;LIEPOV6gmywmG3yjP2PcdXKVM1cghsOGb8CRks1ox9v4Eg/iybZuJrvIHPJd8EZAj5yCK54s86Ps&#10;E7xuzViHHHrw8bB7ZC9eL0CgLv2jnT45xXDRd6nm5KV67jPiC5QYE0cYrQQLXNND1pz2AhZkpjHT&#10;aWgivZvzYCxt6ekFAloaK/mu384VIFfRnmEHLjwVdT3rxYBxWff0n3ocDHSzhgt2kTNw7e0xR4fj&#10;T96UUWdcAgvuw4/Msr7RSx201Dd45BM9pV1Zh23x0g86uQ8/uoHu5hCRJ+jIWEQX982DMcPLvBuj&#10;OUYX42ybFXpqm7OHtmXYGKd+8Ts48FQPfHRw3bk94JCNZSqZNw4gPnUtEOMZnknewgE+2QmcKn1b&#10;P2W84oEySsAzd2XugAE+usIV/r2gYIdYG/gCHLizk9Q3p9YFGrX9q8NjzZV78HIPjoJh2qtX4Mp6&#10;1Q9c4WLOrR/zR9+vcvk8H3iUfQVHtFUY8/NzETDZr8yAibMyrBkOuuCJwIS1aY3jDQEJzljOG54k&#10;P6wD8p18ss7Ic/W16+Wj5+Q1mcPeBreXluQS/lRH4MP68hu8MkQ8A7MttWx696xpePXi07X64LTV&#10;3n2yUCDI/YIoZbv0l8rsYTDbUlTAmS4QACIX+RZkbZk04PMZOJxkUedNFaxBA30JxKC1YIhAiWv3&#10;PDMu17LjP/CBD2y60LUgoIxNvM2xnge+FiwpiNC2mJxh334bV072zfc8uv0VsMDAL958ZBfsSE9z&#10;ht924+CkgImtMcGqgKm/siBmEKNtOGVqFKwp6KKvghbfe+V1O1wLBMChLJAyQ8oyUa+DeQsClGEi&#10;ABI9CiytGSZK9QVy/BYEECw4uHa8C5gI1MCnAMTLr75rl2FiG0+BH0VWTwGRSSNtwVa34Jb6fivV&#10;KZhUcKOgimfu99xveHrePfBnYEfxG5zggVWAJBwLeBQsUaeMk57D1zP3wPe8MRcg0m6VzWc+HBgK&#10;vQMhKQBOCqPoM5/5zCZ0VkPyovzlFR//cU7glrpaihyjmlFEiLnfWzoCtDRcvxkXhCah53f7njmK&#10;vmeqq29GWtsXGA9ldfS2Picfj3BMGRWMu4InncuQs982HA5w549wijvs9QUveMHm5MskKRigrpJj&#10;zzFnODI0GZgdTixgImhh7IQ8pQTHnGztGHTt70RDRiuDp2wZbS0mwpyBZrxgenOqLQVBeVE0jFGG&#10;knZopLQXXfQeLRld+uBAwFffFFWGHZqCXTYO5xn94ANv4xV4EGAouDS3L7U9qcySggwCGmgZPdvm&#10;VCZK252ia8ENpWCJok1BGrDN35d+6ZducMtacV9AqoNlO3TWfeNrO0rnqHQ+jTZ4Bv3InPolh8id&#10;8HNfST4Jhgg4mFvwyx4xv4rn6GduzB+a4lHBEryoLtozjntbau44AgIdDHuGOIOb8WxdlOaunbrW&#10;C6N6pqQbp7WBB3ojy6Bi+Htmfs2t8cIfrIzy8IP7Kpf3/XjzQ8l5M8ZIEjnHq5Saf8nZNziQrPnr&#10;8FnHfadSwMT6NZ/kbCnzDHHGDD4ga10ztjmX5DK+UZdBy1il+NXjFOEbzrggCxnduSbac8YZ1eSR&#10;wAYj2lxypAQ18HbZBgxvDjre8w0/c0+GleFW4I/s0Ye+2upCtsGH3LfOrAVroIMtObX0gbVTlgSe&#10;JRsLqIBtLHiecW0dteefnG4rBVhtETEupa0UBXC0LUuCoY/OnHRjQRcGlrExbqxBOBlzTka6jsNc&#10;mnrwzAOnWT8cKAaTOQIP3c2xdd8WJHiVyWCMxsPxhr/x6cOY4UCmCQhZ22hRkANd0R/d21bjd0EV&#10;dEEfskrgjW6hi8DRF71qDvUNLh5ED217kwxHMgnf4S+2gXmEA72FtmiEXmwIBR3QSZvOHIGb+TLH&#10;6IgO5Ba6sxvghHZ4Ew+SZRwpb5Dpvd6uF4zSH9hww5N43fjQrW1NnUESPgW5Wh/mR9ACnY3beDor&#10;Bw3jaWuowJlv9fE5vKwb9fGWPtBXMIiTh2fIYnW1QQ/zZj4KkqGBcZRRa70bQ5lJ7qP3KpfP8ykb&#10;zDc8ygJg3M8PPbcGBy7K2TK35Hh5YE0IIpCX+L8Xiu4r5LU1guZ431ro8OG2rRS8pd+1J3MKbmmj&#10;Lh5n5+HBgph40jNrxT2w1SFv3CvLRFtrCI5knyCJPsl/bTz3zHoj/3wL2MJd8bz+OYnOCyE/jQsv&#10;k1meW7++yQ/9CLp4wWNcChuZA4n3BFLU1dZasFbBgxNb23kkfBPbbMoqQQ/jAVcAxSGvAiXqKmXx&#10;sLXZLR2uWsDCdUEPLwTKBJmZGepWz+/O9vjJG+/YYHDGC7h4mdR2mv4lJ8e+jAawy/hw39h9/9vD&#10;00BIh7yqu+JqS1AZLq88ftcGg+7uUFF15xkqDp0tGJCTb6xlXhRc+fdX/88tAYMZvLFdRzvjKGDi&#10;IFgwOth0bsmRYRIM3zJmtIHPpePTzCnPGlPBBvfCAcwZICnIMus1bvfAap4KUszgiHtsVfcaewGO&#10;aFJ9NO18leCFS8Gx2kb35qp5DhdlBm9c6yecVtl85tObWQZTKfscF0rgImDyV198RGgJOAKdUGMg&#10;MJ4I6vYYe8a4JYAJUMK10/i1IYwJb0pZ+94OeZaRxyBgCDAaGEWMiVKOGVMMOA5rb+0ZzpxRzmRp&#10;4mVNcF45vJxrDjeHGV+17YtT3HabL/7iL96c8XmWiVKWA8caXLjB1XWZCYx2hgs6UDIMKffwM16G&#10;KwXGsaSAwNA/vNUzVjQifAl7xpKgocKwQ2eKCQwGH2efU85AhgcjmyLRv+u224DLKERfgoFi9qxz&#10;T8BAyzJZBHDKLBGAEHwoaFKWB/qgUwfklrHhud9oV4ZJwY1oiNZgtNVFm7JE2opTlkjBEve0BVfA&#10;5Eu+5Eu2udQWbQWrOtdEv9rgC+MnP8p60XfBD4Y22pE7ZR5pr67gS1t72ppjjswX+qATvixA5xsf&#10;4DXP25rjvrnpnJD+2aKAB8Mbv+Nrc5HDibcKlFgrnA2OA1icn5xSc8rpxA/wMI/qZZAx+HtjDGd9&#10;oIkAWbwRjvjpaUP48/owVLw1602U395aUAbn2ZJzUc6WAiYMBgqYMcpw5KhlOFLiDEJvyTis5oLy&#10;xQe9iXSf0Yk/8SCnlOPFgObIdzYJGYKn8Ib65LHSORZksDocS8GJ3hz6zRHkyNEDvvEyvcAoJ7vw&#10;mX71ycnEnwxqfJx8JbcFNsCFN3kGrzLxrCPrmt6w/q1VdeiSnE5rCiy87jm86Bvf7AxjYLSTtdZy&#10;WRfw4DijKTz9zlEgf8G2nqxDxjaaFGBAP3SwZjns2nKsrXP4wE3pcNccCO3JA3MJhvGhgfuc6bJb&#10;/LbGrX/9F/C19tEDTyjmjYOvbzrJ3BVER09j43yXDWFMaIGGZGKHzpIleEx/BQ2MEx7RhjOGxuSL&#10;sZEpxgtvdckgfKH/XopwgPBmAa2yJsDUDm74QntwjYPugju9iY/wq3oFscyRvrQBy1w3D+Seur2M&#10;cQ0feJoD41NXGziRX70QAUsdfcaL+IOj6Z468Q3d6h4cyu70rLXRC6YyaozLOqCf1UcHwRtOtOcd&#10;9KpP+FhHZDSbwVjxDJzQAP8+2wyTsn/xg76y6cyXT1u2OZDm76LcvfjnlmS3LSDWSkFRMtw1fsB7&#10;yQ1y0/oU5MYnvVjEm2S5oJ8ArDr0fzYfPtDGWiD7rQ/y05yqox/yy1yWreE5/iuISpbR2b3ttg7w&#10;pDqCGX4LbqRb6PjOM9Kv3xxFNoD6naVCtnQuEhzcp6/wOlqACS9js0YEOWSKCIC4TybAFW3gQhZw&#10;UMtMsbVG8EMwylgU/en7ox/96OY/mov+Rlggq8wM+lLGZv8UI2DBsQWb7cIeV9d91/Mfc8q8QC/l&#10;h66/bQsAONw0Bz+nW/2elwGS81+mR0GYHP9LVy7vAhHOH3no5mmgIWc9/LS5duP6LsNFJkdneRQs&#10;gcMMmFx9z2k/Ofz1H+z6dbCrOtU172WYCJio71nBIgGTgijgHt24tguY+PeggkHa3Hf9wV3ARIYJ&#10;2I09GO7B3Thdux+d1KuN7+gJ/7a9bDg8/aytL56XvVPQqIyS4KnvfgGTAlnRQKltONdfOExcZ0Al&#10;eroOhzmvYK+y+cyHsdRfi7bFgSPK6LkImPzVlwImhB7BRUgTlAQcQU6o9VaCsidoM+YZEa7VIdQJ&#10;PQKbkG+POMOEcccQYBx0toRvhh2DmWHAQGEgcvAZjwxmxgJjmuHGOGJE9jafcZzzzSHmeHOCy/rg&#10;jAsAcMRnwISzz8GeDj6nFz/Cl0HHsC2zAi4MMIY14Q6/zi3RD2OGYKYsShn3HO6MaUqNULBwGYWl&#10;2RqDN4spGk4Cp7xgCji93QODE4JujGYGW9uk2g7AOEMnThNHQT/tgzYe669MjbJJBDDKNikTR9BC&#10;wKQAhILOnVsiCIF21VG657l5EJBAO3Sw/tuCo6+CJGWt6Nf2Hv1+4Rd+4QbDHLbdCq5tp3IPTY0T&#10;fcEqi8jcF9hQtIVj23w87wyTzmoxNnXRB2+hLT4z537HZ2WV+K0UhGpLFl5mBOeUlQUEntKWAg4S&#10;I56Bb744LvgN3+GxslOsNU5Ka8Vz64ohYt7dhx8eKcijP/yFZ8oU6GBa+K9yed9PysDbG/3Dw3pn&#10;3Jw3w+Si3Foyuq3f9oMzLn17w0a2uk8uF6yy3hmD5AkHjFGqPocQD3KEwKDQGZeMAcZ5zjbjnaGO&#10;//CG9UlGC7AIuAqE6JfxTrYp2riPd9MDnGT8S4YLoHBYyXK8IRCI57QjV8GlK/SjXVlWnM6C5fjV&#10;WvdbO5kmZaAlC60rbTxr2xmehwPdYV17jnadveW39WwcpawbB+eXAW69obE1aq3Re71ZtWbVQ9uy&#10;QjgNnAnrHN70E/1lzBwlfdJ3+oVfW+eMXV+CEuaJboW3QBF55r61pX6ZGG03Ql/9qY+W7nXeB5lI&#10;Dhl/gX7yznyDU4AMnmisrzLU0AQ8z4yPPgKX/jZmssm8GhP6GB/egptn9DncCmbQVXgVnaI73UW2&#10;4V82Q2ea4AG8ZC7grt+yVNEBjxmP+Uc/9cm8zizRv/H7jS7gwBsOZTiRiXDhlMKBfYJnyVbz1Ztz&#10;DiqeM0b3/EaraO8eHPGdtYFWaAKeOUK3tniBiwbwEDjRN9vImOh4+OgfzuYGrvorg9Y4jA++xk+P&#10;PdsME/2bN2vCfFhHZAFHetrfF5/9P9Hrt3/7tzd7mVOPf/ELGWdO6Xv38EbbXRRyxxoo64j8EQjx&#10;jYc8s6bwEL5hH5L5AloCDe5ZO+B2KLjzPvoXMLJWf2SVAMGWEfD0+Shg9a82ZCE9UpDD+i6LjByn&#10;a8DU1jXctBMMMV5yUn04FBjRJ7h4jcMoywOMtoP270GCTMahT3B864fjCx56cDAFWeBirPpii9gO&#10;7PPZz352O7dEUKUDXAUUZJn0l8kCIWCWLVJwJAe/3wVagqGfnN/OKHGo68OPLgeVvufm7q+A7zt6&#10;587Bns6zugUBwC/LQ0DB3/TmjBtD48iR10dBiwI2ZU1oo/RchkvBppk9oW7ZHQVMvu/w9Tv8cuYL&#10;/HzD5Zduv8H57quv3+7ZkuN3gaaZYfLaRy/tAghKARNbcmYApwCTAs/6mM8KnhSwincLQnQ/OnSt&#10;bcER1+C1TSY6RYMCMdEoG3fOue8CJtqV2eOZfsJ/Bkh815ff6iiNY6+ASW/qGTOcTE4KR40SvwiY&#10;/NUXH389yRAgyAuAmGBGMyHYWxcGCUFHGTAKCHx1CWEGGCWvLkXsuv3HFD8jgDHAmFTMP+c+p5CB&#10;xTDgADKQO1OiN2Pt6e0wS4Z+20AqnZnBMeZIc8IFTARJOOICJmWZ+OZMc+71xVFm4DDYy0AQEGEw&#10;9hbSGODMWecoGxdBTjhzQhh0YOWIU5wWrYg6JcgIMyaOPUOPAqDE0FT/DF+FAw82wxSdc044JIxE&#10;BhcD2nzonwGHnuiiwIOxyiDjUMAJfQqUoIXrtqe4LrtE8EKgQTDCOBnkAhzuFTDpL5vBbKtM/5pT&#10;YGQe9FoWyswqIRN861efs19you1WBVQEV4ytN9We69cc6hc8gab+Eceztg25hlNnmBS0ResCLG17&#10;8W2ewHK/t9/4k1HbW1e0QVe0xiPmgHHEYWVoq49vzQFnwHNriEFtXjkzHc7IaNbO+mhvvnFqz1G1&#10;xghmxq77cNO/oE/nQumTs2UtGQNnGJ7w0Ncql/f9UOAMrBSOdcBAvAiYPPtSwIT8ZOia4yeffHK7&#10;xwBG55w/Slr6MQMbHzFCGYoMRsa0f7zwzdj0ptBz8pnhzNAt/ZshW2YgvsJTZDdDnvzDQ4InZA55&#10;i5c4h+RiZ0AIVnD84MWJdE8fDHxOgm/18TZZ3zk8BfOsZfKMw815KzCT0493CySAIwsCTmSeUhBR&#10;n9rQERxXMpTMJjON1ZrjsIJpbZe91UGb5Lkx6cMapev6VyEOCV0GRzRXT7/keHpOJgr5a5z6Y0x6&#10;Br5+yHXzgVZkA+NJP2SCAIP1id4cFP0ZA71AviczrO9oWJamdvQNOULumzc4t02Q/DDf2qE1fURv&#10;GUPnKaF3gRD6jowoGGvM6hkDR4fT0htv4yDD4KYtmYUGZcxp69ucGUNbZcg3cqRs1baJgGNM4QMe&#10;GuN7tDTPxuqsHoEJfFMGTG/j0RcPeqZPfB8sTpnn4MCrM2z6xx/y1dxpQ2eio/qK+8bVeVRkqbbo&#10;iPbGbx6N2fpBm84ag485QDNr0HXb0PCbuUYLeIKJN/WFHvqxXsCCt35WuXyej0Ar2SC4qk8w0Z6c&#10;uLC/P//i4+wMdCTDzaG5Usgra4c8oSvR3jrHJ2QvmWLdlP1hjbEHO0sE36pH3/bWm3wq4CIoYV7J&#10;ecEFcKwHOBR057QJZBSEJC/bkgMuGPCjE7TDq+qRbWD0xxH0hPWKZz1Xn1xTB77WYpk04JKDZXjA&#10;2zg9h/fMZjFu+PEz0MMzjm6H4gq+aE/O/sZv/MaWaUnfvf/9798dAOu8EgESW4RcC5Ks/3RTEIQt&#10;0z/mlFUwgya+FTiUybHR/uksD0GArzn8uZO3vPd4q/fAtSu7+4ID7758+i9E2rcVo+BKQYu2vah/&#10;41efCdqUAVOGxBaMeTqzoUNUFYe+2uai3pXDg5PvvnIafGlbT/M++/Ud/II1smFmcGAGTAReCtp8&#10;z7XTQ2V/7OoD271oOwMm+i34oN/OMBEQOrp5SmNtjVM9OEVbc+B+gYsCHuajQIa62pQtNINGXatX&#10;4AQNCoDM9vqJrgVa2FVlrZR1Uum+Nq7x6wykzLG4pt99r7CjL7xW2Xzm0zYAzorrDoWkNO516OtF&#10;+YsvPoQR44JhwgAhFDGeSDBhlzDNCFASlAQbgVoaofo5AIwXRgzDrTMZehvIsOvNGuOgLBIObwfZ&#10;cQo5hwUiPGMcc2I5zBxuDjajUBEowWOece7nuSVtzylQIjjgnvp4Ez7wY6gLIuBTxk3GMSOP4c2A&#10;7ZwMhiolR9kxMAuWqMPRELWXLkjw43d4e6Yt5UJ5UYqcXWMWhFGMEV0YbJ4z6rTnyJdu7Q0ExwnN&#10;OSGcG85CWRaMZ4aodughqGC8AiauO7tFMEOgouCS4AQaFUgSWFC/LJ6CVG1p6QyTtjk1D6XU+619&#10;c9Q5JgVM2t5jTspK0TdYcC2QIshhjObJOAvyqFf2CCcIH5m/AmQCJvo1VvDVa4sgHDu3hJNTlhOH&#10;BN+ZkzI5So/Ho+avc09K2+dg4hOGdtkl2oBrDeAVc8W49hu/MIjVd58jWLp2eHCQrEmGCf5j5Oo/&#10;/PEtPODT2+DebLc1C37ur3J53w/e5cDgQwqLXLDGfZfKvcqUi7JfmQET8pHcZUhSwt76MQA5meRv&#10;xpP7KWQGjcwf9ziU0pQZwRy8sifMlWIO3RMsAQ9fkdv4j/OYLBdgwKPukdv4usCE9cBB5HQJjMCX&#10;MZ4TTAeAiVd6u95ZO/0LGfllHZc1oeBrjiMHVn/xf859W9IKJhSw5Jjib32Rp3jfmtbeGDgujHDP&#10;9es5XNsmClb/tsK54dB0jU7qogunH83gxmmwvtCB3jQncNcOPfQNZwaSgBcaGCvdkvzQPwehIL2+&#10;tIEvWWBc8CM7yHI0KgPNeMk/Drt5trY5+fDJGacftEE3Mhb90a4tKvQC+J1vQybSIehfNgyY5ta8&#10;ms+yRnt7zjagf8DjpJTRYwzoJgCB5zwXKDB/eA1sfCgwUBCnbTTmDA4F5xi7dGSOmnrGRb4W6ICD&#10;MZTp0Zt5Y9eH9WBtwQ3Pd14QGqChbzgbNzoZtzEaO95gxxS8oVvUJ7cFeMyV+UMXaw1cOBi/9UMm&#10;q2v9GTM4SsFRPKVfvGFscDcWvM8m8NsY0HKVy+f5oBFbJFkCPzQhRy7s78+/+JC5nEEyHL+bP3OM&#10;b93nyNObdLg1LzjAcXIemOeuBTysMesRv7qvyOIo2I0H2t5HxgpM6MN1ssm8qm+uyxghv9oih+/Y&#10;qmQTvQ6u9V0GFjh4nuNHp9AxcHPfmKxBa7IgDHgK2acvNoGDb53fA3+ylyylK+AJdk6wcevDeK1L&#10;YwPLPXpNsAWcP/qjP9ro7POJT3xi+2e4973vfbt+FHoyh7pMEc4xuSRIUmZJDj2nv7qcYd8FNDzr&#10;5VCBC23fenxpyyQpcDGLzJNH3nOqk9UHq20yHRarv7axrO1vV77l6L6d8w1mwYw7FYe4mtcCDgVM&#10;tEcPMJSZYVImhOK6YI6+q9+BszJMCkKh5wyYOFulwAdYLz16x9bmaw9/fsugyXaBh+uCNG1timYF&#10;IQou+HY/PLUvq0Nxr0BJY1DHM8ENzwoYFTyK/4LTbzDcg1Owmn/f4ea7PsDTJhpGf3UKmIFTYEhZ&#10;ZfOZD0dF4Qgx9Bn4CqV3ngyT9bM+X8udPmu9tWTErp/nq2PgI1KbsUAwE8aEnUKQUugMH0q9N5wM&#10;JMKYMeCbcdg/CPgmBBkpFD5DjTHBsGBs9ibRNwOzYAAntYBEzizjsMwkjmtv1jnB81wM1x3qWXCA&#10;09yWDN8zk8Fv7Tjb2nYIKz7lWGeQE+IUC8MHfqVAM4goG4rDWDnygiwKh4DyKuINDvjaGQNYFJHC&#10;SGwbT//Cgh4UFCVEGTFmGc4M/t7MdiAYmnKYy3yRncJYZDxbY3A2TjQoYMKIRqcCE53zgjaCJoIM&#10;6B0t0FOWhvpo7755mkGrAijqG8fMEinzxPOydxT34CRg4llBn/rsH47AxwuCAOgDh841KZvF2I1b&#10;veB2tg14jRde5sg932WPlOqOL+M7tOScmVsBEN+Cdu6rw+FBf8q+rQ4cmrJDwOMI4X/rg6NhnQmm&#10;MaxyFhjdDNgyT5T2+ltL1hs42qFRGTL4Hf5wVwr2qANH+IHFWVzl8r4fwp9zxIBh5HXeBYV0ETB5&#10;diVdw5jirHMm8VFna3izRmGTJeQA2jN0FYZlf9dIRjHIKfLOeCBb3GPccpQ4q/jMG0NOI7lNVnOk&#10;yTKON5mjHvmEj/GTNvqCQ4Fvzim+J4fwPtltzeM5bbRXBx50AJx6u86Q5+yShQIwncXkmxy0Fjmw&#10;ZKB7HFM8TpaRfeDH7/jcczoJ7fA7OQgnaw4sfakDJvzg3Ntgzje9ZC1yODjDrtELbbSxZulAMI2d&#10;bgTDmjIujgiakcXWpzEW/NS/Nc5ZgB95Y8yC7PpwTWZpD/e27XSOCEdHe323xUQf4JLr5H5BdnMD&#10;J3KZDEAHss53mZ3kBhj6Sk+UvYOH0AofGC8ZhjcKQuBPfYMDH3WMGQ28QeeIwRXN4gvOEjqaH9fG&#10;5T7bge7UH92IX/CkN8voTdYWTNYGHuhqjsge9gh+VMwjPvECx1rI9hCIQDP9g8O2gTOaojOeM25y&#10;ld7Hz4I18AGDXIafevoocwhfl1WCrvgUbq7NGXuA3ganrZKtSXQwbjDQ23fBHm3bJuQ3HsILxqC/&#10;VS6f5wMH+HcQJ9lAp5DtPqtcuij7FR8OPKdfMAGfWCeC3hxvjhgbGk+UrcWx8je45HrnROEN803W&#10;ak+3gsnGI5/Y5NnfeMkaABM8/c7AhfsFWfCaNdKLN/fBLRCTDSmjBW+QSZ73Tzdkdf8aRu7RA37r&#10;g1yAm36NsQA+xxR/6RMfW2MFXQv06Ec7uOHvzlSCh6zJj33sY1ux9eaTn/zkdk6JYwNkl9gCJdNE&#10;oMSZJexrzindxz4ps6XtOAImaA63mcUxAyJ+c361a0tMWREFTMB66FdvnLzo6un2l8q3Hb9m+2cc&#10;dTnEBWze8djVXcBEBob7HQ67T5HlAd8yGMB+4/XLJ//44GW31Pu6w5eevOHaI7sxqFcwIZxm4KXt&#10;OwIs1Vdc//CNB7Zn33Tw8p3zX4Dlp26+8xZ4Vx+9sduKZHz1twZMHEKrDf4oOOGbHeIaTjNQUiBi&#10;BkXQrsBDgRbf8VvPCqC4bitagYz4s6BWdRu738EFM5rNYEtBlTkn6oFTZovn8U701a5A0Sqbz3w4&#10;Roz7Dn9VGAqU7z4Bk4xKb9AsXMViuZOhXn3RSIwuqqm4du9uwY8+0r0ILX0xBrxJ6rO2ea6XxpvR&#10;SAgac4LePcYGgU2g96ZSIWwZ7+jEACeEGSuUMUOD0c1Y6e0Yxd3WG0YKw0gwgOHWW3tvuwoecIIZ&#10;1pxd99tuwVHsHIoOFOUMFzwpOKDIYGgbiqBAZ3TMvyDWTl9KDjWjkqJqLO0D50gzJtHDM8qA8V6Q&#10;gMHK2bVg8ak6xqotuJxuykMwheHMoQWzjAf9Up4Fnxht2nMOGPQcEMoXrXt7yygu84aRBp8OD0QX&#10;QQ3jFwgRiCjoga5tXWk7juCJDBJ10Fx79FUPrfQBF2s42L7bCgVumSmdb9J2nLblKfoGtwKmcaJB&#10;Z5N0AC2Yxtj8g9XWH3Rj/Ecj81AgR1DF3KrTmDkNzbl75gO9cnYYwOCZk+ja2SaclLJ49KWddYNP&#10;8IH5URd/MK6tG+uFUWQuzRvjwDpg9FsX5pBDwgDXh3GAa95L22XIc4b0bwwFDF1bT/gN3p1ZYkzW&#10;VLhwMle5vO/HGzKGHVwYPAxuhgl5uu+hr+tnfb6WO33Wes+X8sd//Mcnv/d7v7cLkDImvEEjlxl+&#10;ZKz7pVszyOk0ARXP8BUnlJLWtkOgObBkjDYMVzLd3GkPPuOVw6gewxUfkT0FYMgYfJnzhlfJbk4x&#10;fiTTySl8TC5pX5BAG/KfPOrsHusJDLKTDLBGwSn7Iz4vSGm9WysFFznOnvm23vA3+Qce3lSvwD98&#10;4KAOWch4t7495xx4xkFV15pEL3D05xlnolRzeo8e4+wzgNDFmDkWjH5wPKcT0R5d0Qau8I5G2oMF&#10;vjGgjfXJWSAv0BXNrGXPOS/6NwZ1fZMxnCa0LtOGTBJg8DKCXHIffckIdBRwgh9dbg7AN9+cHoEC&#10;MMkjsgcM9FKnAAdc2AJz+xR8yBiyxZwK5sELLdryoQ3dCU6BDbiAz75iYKKZuujTHKOBOTH/BZTM&#10;BYcK/dDKPOJ7NCI/C4qYZ/TXH34imz0zPuNHe7xo3uBr7GBxPuEOltK2SmPDL+rjY+tIPf2gOZzb&#10;smNcxkPm60OfeLLsXHg0PnSJB43Nt+AVvkUvBf7Ksw2Y0Cv4Eb+S22QEfMj157Nc/YsuPrZJ0tHk&#10;B/oW1CaPyKjO9VOnQ7sFFAoYsJfJdjxgrWVz4iP8yW6wjsDrHnjWArmigNuBseDg0exTc6xPsh8s&#10;vOjb+iDH6BHOn/UoSD8DkXSKIKZnxtRWTusOfHgLfoCPp9IZ2hqL9WY8dAfalPkCfzxt3SnWCzzp&#10;pieeeGI7m0SQRMBEBo8jA2w5FSAR1CgDpSwR13RhGSMcVXX8FkCZgY+yAXKc3fO8LJQcdNfg5PgW&#10;WOEMz6CLZ/WXE52DXTvfnGXP68P96XCXheB5AYACBQUb/C6QEawCDvosIJTTP/vLqZ/jzYkHW53a&#10;lCExx1MJn0kDv/k7BT4m/WtTQKHn7nU/PMIz+NHOd8GIxlZQxDNBLvXc116dYFZXvebFtb4KitSP&#10;e31H52A07uarIJ0SvdyvaDPH4Ll1tMrmM5+cWsY9xc7op9QZJvtsyfERWKHI+1svguB27QqWmCiG&#10;CEewNq4ZHAZ4u7Y+n/70pzchx/mbfyPGEbSo21++tn0uFx9/jUbxE3AUNsEnCEL4ctx6e86gS8gW&#10;5aYgCEyCk3JAJ4YAw5dhQ3gTwIwLxlUGMR5wzTlkFHFSGXn4JAfXPPjNucVDnGn3OL2eq++7w0vb&#10;9tF5Gm3baDvOF33RF20ZFJ170daSCidfkc1RmroxEeoMPUECDilaGT8FYqxlRuS4M6wE2Sy4Dgbk&#10;ZMPXb0LcImfEgNd4wEBv9BXNZ4gxXBm5aMRIZlhRvgw8OOqvvjv7xH2ODdq1XabsEnQKF88ENMrW&#10;aAsLWkTPttCUyVHgQmDC886OsUbgYayuzUnZJWW0wAdsAZayVQryMOrQ0X14ll0CN/OO/gIxwfXt&#10;t3F41lYd9/BIZ7boD96egeO6wFY8yNA1x/jSfMClM3NktZA97rdtigyDs7nKuOgtMXhgtb/dM0ZC&#10;bzMZ6IxmbXsLzyhmROs/h5BhxLDyHDyBmwJNrQc4WT94BB+YF/PjvkAkXjAG91a5vO/H25zO02BQ&#10;Ef5OpDcm8vJe8tCHc15gVRDgTkGW5LcAgj7bG85Y2kdXPBeLj5cB1jujl+xgXKI3PUfR2rONDp6j&#10;OwXNUWSM4i/FvQ996EPbmzjGO17klHkjqC7jlvHL0GbMkl8MZ3xG3nuOd8kz9/StP3XJLHjhX2sZ&#10;v5L9eFPfrr2dYZSXOh6vW5fWEFzgZM2XUYVnrRNOv2cZ++BzNLXDx/DhDMCPfObI6rssk7aRWCfW&#10;TlsVyU/wyescVn13HhTngUHD4MabHGU4GwNeRwuy1Fqlv+hGcNWjD82Ja7STIcFRL8BubaOvvgWd&#10;jME9Tr11aWzGADbn2HdbTYzB2NQXnDAuQQhtXYOnD7QhB8gleKA1+pIVnWOExr7R09jTt+CW4UhW&#10;tgWw7Dn9qaMPwQBzrD06oyW6FFQQGGis2plLdQRBPIePMZlfNFWH45XcLJOGTEUL9HRPH+hG16lr&#10;XtCOvDM+uhCvs1vKREGHzlaAA74Fz3zBB08IZnRmjD7MNYfN3OJdsNHS2NG5ABycmltrg+1jPdIB&#10;6EuG0+nw1F9BRv2hpbmFn/vsCmMHVx144bF4WMEP7rGjVrl8ng9aW5vkqUK2mDO23PNRpv5lFR+y&#10;me2Lx3rhiL74CY+w1cguc1CWB34jJ/CmOgU0wFDUV4dMIbvJFddlKJHdghlkO7lLJxc4x4vqqM/X&#10;8cKDs9efOqjT3/9q01t1Nqc61hOc4CmwIVCjL/Dc71+AtMf7Oaptr4E7WaA9vK1F7dEEDLRybexl&#10;uFhHgh90F7qyA/haMkroRhnw/jHnt37rt7agiZeNvp1dwpYuuFFGBtu6w17LQqAf1SuoUGDEb3Ty&#10;DB0866yMgh4FE3KWCxYUyFCnYIq6BUTc6/ca1Aim+8EJv/qt6Ldn2tRPtC8QUHYLePVbOzCa6/ov&#10;QFHAZN5TwJzBjPCNXgVuuh+sgjLzXrAKUkQHxe+CGnAsWKMUIGlMjVXpjJACL/URvfXtucAKfMBV&#10;z70yRQoceTbpPQMkzY9vOFYfrJn90lyAX+AnfOpzlc1nPpxfhj6jiHFDeXNGGGH3MoL7EDozgGFR&#10;366dD+OHAbD+d3rFMwvCJ8PdR1STAl7rz0J5MeZv1/dztfiI4FLexl8GA0FJsDGoMn4YTISb+wSn&#10;Ym4644Nxw+BldDKaGAoMEAYwI4mxxiji2OWsZtgx+jizObSdR8L5LRuh7IS2irjuzBLzypFUymro&#10;UFBBANklAiac8M7w6GwL1+or4MKrbS/wZ9y2RQjfMnQpBc/hn6NuXIwiiozDh26MRQ59W0YYfxYl&#10;ZdT2jxx/tHHfwsLjDFhrBW0Yb5wQytJbfv0LAJa1BU6HlzLc9Gd8aCAA4Rtt0Fd945z/MOS78008&#10;K1CiDTgMc/A59L7hvGZ6GL9nZfp0yGtnlvTWs2wTNGWYGid+8VxduAiYtDUopx8vwA+e4BlzW2OU&#10;6MhpiB+0Rz9zVJDNtTlFf7RiNDPC9VPQQUlelb0TX7rHoGXEMwo4AXgbvLZMMaoZx4wcBoZrfKUf&#10;hlX78a0RhrG5RwtwrSGGhfVlPYKLrmXHGAf8OCz9M455CXfXngn0NPZVLu/7Iei9vemwL8KfsjCm&#10;e8lCH8Fuzph/QFLIitu1KVjiLZP6rVlFdpQxMv6m3H6ul8ZsPTNGM0AYr2Qtx8rvD3/4w5tx2JlH&#10;aEhGM67JEoavYAhelNIsK4Vz177y/vmAoYyf8DIZzcDNCCbvyQ4yBe/iZzTHz3gW/zLyGeQMIvzA&#10;6eofv/SnTttYGMJ0A71Ab3Ig6QC8a71zIMsssc7AEri01tpCAhZcrLO2vsDbWlHfOgNTUMDaETjR&#10;lzVXANE9bdCTI0smCwDgMfqKvSArhCMsGMBxVeBL3oLXOvWNXmhDZnB0wFXMA/q4b91Z0+ZPn+B0&#10;fhFaGSeHAp4FbOkZzoa3UDnYZSt0qDQdrH5bn8A1FjK27BDy0ZjJGPqcfCDj0L2t0OqZZ+3VpQ/c&#10;FxgAx3zT2ehmPO6TV+r7RgPf5gU923ZrrtrqhacF59pCoC6+wWvwoUcFrc0xnYiGdCe80QV93Gdr&#10;oCO+NVaBCf2jNX6ABxrTxW0BgEvnrfS2Gy7gmAPzi0fxpn7Vca+sG7LXM3163hYpPI0v9Ak+3NFX&#10;sIeDrJ55sQ7UNV/qglXgBW2safQBE/ze/MO7bBj8gg6u0WqVy+f5ZMSTE+jKfoE/R/Z2svheJbl1&#10;r8/a7vlWfH73d3934z1zXtYouUtW41O8j974Tb2CZXii7Sw5/OQ6mW4NgaG9b3K97TeekdvkBD1h&#10;TmV3NLdkvG2YYNIZHMKyQ3xrx4Eku/As3eC+4Ad4+NJvcPRHb6hXdj98fbsHZgfOWl8KPWIc6qlj&#10;vXeOiXGjx9wCBA+8ySeTke0QXS9pvGRRnAEocOKlroBJtgi5XUCk4AQYZZ0UTOCwquO+OjnJOfR+&#10;u57BCHX77dt6LfiR89x2n5zs6rku6FDdcOF852iXedDzGTiYAZwyFwpyFIxQ1339ujan4TuDFAUZ&#10;tIPzdPzrUz8KuI0zukycZzBH2wI5jQ8sbZoP9yYO1YNfB6QWfIi2BRtm0CK7SPvoWj8Fguo/WM2l&#10;usELVuNpHH4XmAm3gh1gKsEvmBTNmkPXYIGvXX37HV7wXGXzmc/cXpFB75pBdKeAyRTIFhXj+V4B&#10;Ex8HBFH21WOgM64YAZzl7jOu5vYcH0SafXACGREcu3mfMFn7fi4XH299KXvGDSOD4nZNqJWmyhBh&#10;eBDKlDthT/gRqup53vYdhkZbEhh7DGTGFsUvaIAPzAH6+s1g5hByiAtM4Jsc1LbZdD5G21/awuM+&#10;57jMhYIfbc3hcPWXua4LrJhjsPvnF9eMOHhTSpQb4849uOFd9KDsevPKeIWHOnhNG4Ke4uFwcFg7&#10;W4RhxbHh9LSnvmwHDjw643dReTREI3XQhzHPSOwv4BiO4HZuiuu243Do8S3j2dpBg84XafuP3x2s&#10;2vkiZYuUpdM2HPALMrT1BXzt0LmzQNDHWGawpfkpsNX95hpMRjue8JzxL2ACb7DxhWccM3CMxXPB&#10;g7JTOF34qOwSzoG6vvEK3NEHLmXCcFzMn3nwjdYCE40PXu5x4MxhW8GMTzCCQ8HQZVi0bYrDyTDO&#10;mWU8MRL85ujgB2sLj+Ch3oB7pj9jsbbMLznDeCbP2gpkPPjbuBnmDHwBltYVWoGBZzkX7sEdXVa5&#10;vO+ncwiMk2PJALI2KABB5jsFL/p4Mz1lL1mxys9ksDdH5n/K21nwh0Dk2v65Who3h02QVWBENg1d&#10;5J+17ONmxPZmksFtPhikjE51P/7xj28GM7nBKPXcfXRyX9syQBi3nP7e+GeIkzWcTvxmHePLUsk9&#10;w0d4lFx0X8nBxb/gqSO4QE7RBfBjQDDerQPOhD7Vs87wKWe8/evG5D55yJEk38CzpvStDp0EH+vB&#10;WiqLhMxTXJeW3lY9Y7JO1M0B5lhbI+DjbX0pMkasVU41Q4fxr34p8eihPvlgnTLa1Tc2jojggSCD&#10;/rUruNCbWzQh6/TF6eB804HGB4Y2+igzx3waN/nnXltXtCFrBa+Mqa156pBvdC680LsXE2CQXa7N&#10;maCJdmjZdhJyxLyYE/TUBzvNd2eCwME9ur55xQfgmjfnM3BYjN248Zhx4F86UVttjB8vogXHHe05&#10;b2DCre0w2oELRzIWD3IEOWudOWIe4QDvsmThT5+St+iiLnju4YlkMzzNN9obH/lNx5pD98k9tNQv&#10;e4dz6L6Ak/7oArzF8cP3eBpvmre2L1nf8Cp4RPajIxzRoOAiXimYAVf4aW/uVrl8no+13fYe4zcW&#10;dLc2Px9ZSu7bQni3Qnat7Z5vxYczb87wKL5wba3jTzIt/WmO3SeDrQM8j7cLZNCp+N8zssfckBfa&#10;tK2S7ahYO+Q9vsQnZIb7+LbAeTrCGiy7iD6gWwQy6AXtyDaw6Bn16Gf8KVBrDYABF3ipp02ZgOSo&#10;9vA3Htd4XXu2qvrWdeMBu0OttYdnTjj5ybGUTSJr5yMf+ci23UmgRCCFXCFvy872UoCc6cwRjrt7&#10;ZVTk5NJBAgXu5/SXWZKTPIMlBT7UV29u8ymIUDaCupWCMTMQknO/3ssJLwhQCZ8CC76nc58Dr12O&#10;uHvamVew1SvAU58FBApKhBO47kWrAkU5/2vQo770U1CiQI7SXKpXIMX3pIVrc+a6YJACVtklBRtc&#10;N8YCEQVSlPALf9/hHU7ua6uPAizWCX6rTuOprxmwmYEy9+DUwfv163l08Sxa6K92BWZW2Xzm03YD&#10;yrptAxwlSuVOZ5j4iNxSJt4wrobznQImBpBxLlhCWDEoBVIICA5zMBCxD8OV4usZI4LT+6lPfWqL&#10;dj6tsLbCMHjqqafO9H+7crvPne773Kv97e718exOkf87OTXBs32EEVEkuNRAAj0B10nWnVVSOjfB&#10;Wrox5W7OFAEYhhnHDm3Nd2dBMLA7b6GtLpw9fIFPOIccXQ5qzrtMEQ6TupzhAnHuzawFz1z3l7Sc&#10;7v4xR9YCWJz2tuRwvj337TcD0zgpCGNjuLZPXOCnNwMMoLbDwJtRyTizUETBBUfAMh5jZARRfBQL&#10;2qAB/Dmz2jKeKCML0DdHOUcfDfVHaVp08ELLti5xoDkiaKwufDjWbbdBi4Ievo1f4KGzRTip4ERv&#10;7TwvK8UYGNNw7ODVgi766S1zQYkydgRfGqN+1Xe/M0/gbZyMdH0014I4CtnRdq22XhXc0ScjvnNx&#10;CmrACw+ggTq+u4affjhmveXujXAp2PjTGI2n4An8O3+lN8S91TSXjPm20jBgGDLmmpOFl/AF2jHs&#10;GVQCJu5bc/rsbTga98aJ4dE2HTQs0wpNrBuOh761zwE1PjRhvOEDPIZ25mSVy/t+CPpOmqdQM44E&#10;dRjOPlOerMHuuS1SYcCtbXwEsNGhemQ1PoM/Wd59DvQ+W4H2KXCtrM/uVe7V9m7PZh2fDgVlVFrj&#10;ZC29I4BCDnHSyB3ymZGJh8gghiTlrD2DCc8xlBkqDGcOGMcQP4LtGXmObzls5Dh5Hl9S7ngSD5Ex&#10;5s9vjpZv/KgdWYb3wHcIn77Jf/1wOPG6uvQG3WCdWeudj4GnrVdObpklOaH42trQvvOTyC3rtPMw&#10;8IV12RYK+DDAjYMzaH2VNcZBVYdOIkPbg2+t6tu4rC04cSTU1bYtUNZzaemMLHQFy/pX4K1v88Rh&#10;QE/1jLu1Dgdzh/fJAuvTHNO1cEZT+sKapTPJIgUedIPx04/oIxhgXOgnEMAeUbdtKuSDNYMm2lr7&#10;1pW6dAH5WiBF3c5U8pwMKvBFdpAp5sYckJvqleVp3OhnLuCFz9DK2AQhtDW/2nteIK3tXfQcepNf&#10;6MnQ9JvcwzfqaccOQUdzBy/j0pexGlfbl/BoPAJegTHjYn80122BUsA1D/jI+lIf/dk2+tCfoJSx&#10;orF5Mr/Goo064GgLljl3LSjhGTzA1Id7YAnqwQVOaNp2K7C1LwuGjEeDrle5fJ6PPuHc+PWHTgz5&#10;88pRH4Ft23fJ9jsV83Ve2M+14iM7G4+SFQIZZLXgRzaytY+vyeT+nUXgwnPzPbM4BDUEzgUv8Jl1&#10;ImBHFpkrMoYcwVvJNDylf8EIbcDDb/F/W2PIHkEMpaCGuvQCXwjuBQfBtZbBgytHtmAe2Op4BlfB&#10;S4EKY8Bf1gz80KAghnGXNa19GbYFVLyI4ZgKjuQTOsNE8ETw38sDW3DoOxkntue0/aQimOIlQf8+&#10;hM4FBgoE5Nx7XnAlxzfn2TVaK2WrqJcjPh3oGSTouswQ9YNF1uW4F+gIH8+Dq05BmgI3BQHCs8CH&#10;ot8ZiFDKxijoUPBFKTDheUEcpaCP8Va/59Wv74IJBQLI7YILwXE9gx+Ns3p+ux+d6iv6oEVjauzV&#10;96z24abN7Kv6rguA+K7g6fAuGBNuwWzMvmf7Fcfw0d59447u2hVcA3evgAlHh1PL6aDkKXMOAIWx&#10;ZphkQALM+ZmG9ixrwKQPA6Y6FHlnjvg4bfnpvfxbYaD0YfRxRtxnnPcWtI+ocO041xaszypAZzEW&#10;gRUCpWilPXo+vglWgotQNHllvMz2otcmQ1tKyodAYaC2/8+ETifFWAhHQo0BJzLbZ8Ux2mlDgDKo&#10;SwsEm0BnYDLOve3QJyFHsBLIlAEjiOBFe8YDYUhwMjx628Kg6eA6hgfjtGCCgi8Y1BxbTp9rxhyD&#10;uUyHztZQl/NasIAD3cGh7uGbMkcKFmgrWOJaveAVLOkwVMYlg7EzSuCPj+DDOEMjvIEeGaRthWFM&#10;embbALqrDxfjY/xTFBSXefGsdWA8HAkK0EKmhBg3aIQeYKMrmluUDDWGNSMavmAIGMCnN5OdIVIG&#10;CHrBU1+CDcYcPdCqM4Zcl92hDlq1FUfGkHksgMDJKONHn4ztziiZARPj1G/ZJfo0r+oyyhn6xup3&#10;7cyPazxTAKjxaGt8xtwe+4JP7sM3PjF38DQHZfkIiKBTmVAZ5gIo5tvc9FfCjRWf4UfjVI9TwHBh&#10;kMADXxuD9tYDB0tgwXph0BuD797aMBYY0JyVzkcRdMEjFD/H19jgBQdjK6Uezxmzvhjb+LXsFNdt&#10;ByiAhU+elqWf14cMYNSQUaUqMrLguMrv5Ik3jIz0mVlSuVPAhHKpjnOGrD8BGdt+rLv5jExcYdyp&#10;rJ/b3Zufu7X1uVNQ+m5tfFa8Zn3jYdjSe+QrXhGk+uAHP7gZ0W3HoXgZjeQL/injwltKzzhDDF1O&#10;PePHfAnAMQ4pbDKE4Ws+8XD73ckORroADRmFn/C79cO5s1Y4pOZOmw7T9E0Wum8daAcHPM5RxpPW&#10;ibHhfWNgUOPTAp0FJ/22FslKcDsgVKBT/3RljgDd4r61am0p1jS4YJU14J5va0WBA77EW+lIz41V&#10;/3QcR9Ias/6S9WiIxt62Mu6Nz9oscIne+NfYjZWcNjdkOtyNRRDKc06HdW+9G6tgJ5lBz8KbTLGG&#10;9U+PkldoKTCCL8AyTmNXj2yDiwACWUpGqeue3+Q2XvFNLmqLvgVqy0xTv4Cr32QOHPATuYk+4JBH&#10;6pWVRK947tq4BODpAvPEjhD8QCM6Dd3IT2PGd2Qk3YYP0MLYzRGHyzyoiy+tCzYY2wT/GYtnZZiU&#10;DYV+nNS2QxZ0Ng8cRXTEz2Cbd20EKvCG5+ag803gynFkCxgbmW6e9I1PC3qbjwIS5tc3HsdjYMIH&#10;LvG2OTVGfIWmxqAP/Za1aIzmUzt9GN8ql8/zwZPGhiet9TIk0fVusul2xce6WOX6WozzvLCfa8WH&#10;rhPIYOOjJ98E/5TBhMc5UuqgG5nDhsOb5Ak9WrCjs3bMk3p4BDx8rw7eILfRVp2y1rRTP/7Hd9rS&#10;EwK9ZJ37bHM8DC/yjB6ne+DntzqegSmAQ+ezScHRLx713MsSYxWgcMYIONa79U9mwKfzx+BN5lnv&#10;aIL34ekevPgvtpH++q//+uaH0HkOfvXC3EsDvpaAiTpeRPKD6Eb07ltApq06BQHKDPE8B7ighu+y&#10;U3Kwc8JzdnOWCxRMWMGuznScy2apv3y/ggLqol39zz7V97sAzQwC0C/6K7CibnPnd+OeQYYCAuHp&#10;+fqs5wV7qlv94KmvH7/D1+8CKGVwNI41gNDvaKr+DDb4rt2cv2jmfkENbcFy37U+GkP0CbeCIX4X&#10;pJpBn0mDvtG98Ufb5jk8+h2ttAkfbdRhf8Etmnu+yuYznw4oZOwz3il4BgqFtxrcGaMWVoLXm0aK&#10;iyPXvdsFTBjWFFB1KMQ+wbXge05pzwDNC1/4wu0+Z5GBGnwfkU5vvGuLED2/U/Fh3Bpz2wi8PSSE&#10;nk6R3xXbRRgq6s9+KfS2VHAACRV04zTUVuYFA0E2DOOCYzVhc1AJwmDeDk97AwlxQlKfbbVJ6ROS&#10;AiiMJ8q8gAklDLZoMgOD4UH5M0gYJwxWxhDlb3yMOQYaQ5NRxfDCC2WW+N3WDm+xOo+kjAN8xJAT&#10;GJlbRxR10RUs9coy0Q6N0JDD7X4BFHNe5olnnOTOoWAQMjzNH6OQodU5AOhQQIOxyHClCAQ7LArG&#10;CIMePsbJoKKEKB4GC6OzgIfnjCy8oa264HEkzDnD2txQXBRMjgQaGKf2E1+4tkUJjQQM4Ii280BV&#10;pWyPzhlqC4+3R/1lLxzNGzzKYuisGY64e+a2LTPmRNHW88YBH/PROTHGz9HhEGgLB3PTuSjg4x28&#10;Ei94VqAFb3GcGP1waisOmrRFSdFWGzRAG/Nb6nVBCfAYs721RFP9Gpvxd46KtoxhBgGD2VyaK7xQ&#10;Zod10p5h8M0Xh4Fhz0jwnHHDuDb+zkhhuDOeCFdrrDNVorVxmHc0sbZ6s6p/NCy41FYcY40mzyZg&#10;QqZwdPE+pwGPkkOUz/ovOT6MJPSaMmgGTtaASTJ4nh9l/Xc+ig8DinzoOeOrzyrP1uJvH2XQKd5g&#10;1UZgkyFKxjFmBadXmDJZ3ve+9+3ay1b0cU9gQVvOskBDHzRhNDGABQso0zUYPosPY48RKjMBXPIW&#10;nd0jbyhhb9ikKvvXAApcHQYweUsZ0yv0G9oIioDJySSbGZ5ktWfkDP40n/Dn0OMZOqQ3l2RV2xvM&#10;J3mHl+FEr3JytS+QCra14Lq3q9YKOUgmojMeometBzxM1xRUoTfwcwGEzgHSv7p4n27vbTwd2JoE&#10;Txt9Jy/KzCiwYz1Zb8aqHnna32OiibUnUGV86AoXTomx02vWuzew7hkffiGnyQB6Uuo4wwhuxmof&#10;Pppoh9a+yQfyxZjUoy/oUHIbDLIBnc2D+SCfOE/wRW9yCYwyUpI95KIxmzdjJDfwBFqSB77Rs7NP&#10;fKMjmpHN5LD+3CcnfHd2DdqCASbYeAAOdIa+BQHoOHLIXBpLuOHdzmEwrrKIjIs+MTa0QY94j/ws&#10;c89cKdYEWPoWQEAndawLxjAY+BhcfZdRBJb5pbfZKG29aiuRPtXDI+xLz/EF3I3X2NFRXffxh/VF&#10;1npuTuAEftkz5rN1gK/ggJeMI1uoYBU8yQg40AfGFX6cTOMrU4bcXeXyeT7Wc8Eha9bco9c+duws&#10;yWrzOOX77QpeOA/s52LxIZPpbXqNbjevyYW203Totrm17skYgQyyGF9ZI3iVzACDzU0+4ns6RHAF&#10;XOsCr3jeSxn1wMa/giRkr/7IfnC1wYsCLOrUjl4HXx24Zucbh+eCIHSRZ/E2GPhSn3Cnhzj9ZUXi&#10;V7h6TkaCpR05UXBQe7DpLDqKXiU/6V9yk36jZwVMZPnPbThso/4Rp/NZ6Ff61ksBvzmr6vZPfpUC&#10;AurmUOf0TgfbN2ddvZxqTnjBhhlMUNdz1+rn4Gvvmd9lj5R9UcDAs7JJwJjOfH1VZuAjx7vAwsx+&#10;UMKvutZ4wYX6qR19XFChQEnBj4IMBRrqMxqoDw6aqkNOT7wKGgQz2vR7zkHBoAIifTcn8HSvs0rC&#10;vzoFlpTwqv/GbYzuzzHMsXStLngFWpTaqtMY4TKDVe6hdXSvbWNp3KtsPvOh0DP4e+Pu+3ZnmCSQ&#10;KShCVz0GKYP5XgETdSj/6hAUfYLrXs8ZDxm6jJzuc9Ys4OD7WMwzyFH/d0u59uFYcPJqx5HhjE7F&#10;MgtjZToKhE/POPacoLWNIqhEwXNy12cVDN2YVjyluTEAvUkjbNv/6JoQZRBQ/gQnZUmgEtyEX3vG&#10;CUZGFaOG81NKNIOYoVAQgMHRW/yCBjNowrnmgJZOPLNBOlzUm7ICAhzwskPiMw75zCQRHNDePQED&#10;cyBIJfDkG93wGnwzGOGHR9yHvzGmBBmtObMMEEZT6YsUljE2HnPO6KKYKExw3W+rCGVC4VlslCPj&#10;Vb/qMCy1oXzAZlBx5tuuBDfGT05E58C0Ncm3oAF6g4ceMkeMv78P7qyPginuqyO40XplJCsc9oJS&#10;rhnq+uWsh5O56ZyQaIhOZQqZA8/Nb2fYgOdeOJtDNAQf3AJAYKMJ2YFujHl4gK+O53AGDx8VbIAz&#10;2qiLD3trzpnQPzjGUKaG4ro3rdYdXPAB459xYC7QBG3dx/OMHkYCg8BbFGuyvf3mGB8wjK0jdKsf&#10;4/E8/mKYC6IUSDImuBizuTbn6KN/+ONbv/WnDhqhgfWB3nhilcv7fnp7UzowmcA5V1b57UMOJHME&#10;JNEJb3XvdgGTz33ucxv9q0Pe+CS3fbvXc/N2rwNnw4djUDtrh4Fr7tetnviHgaiv+hUod99zQZ+M&#10;ySnTg+scKG/HOEjzmWJNF5CZ+NWPYIg3chS1FOSMAEYh448shhsjkBNP7nZIH4PFWziGJzjkEMee&#10;wSwbor+ydI8h3/k4DHCyipGLdzm91odvsojTFq8bE340B661YRSX5t+BgPijlHDBAQ4nB8D60J4T&#10;3rYDeJCpHFeOnHXZWSjWZ1kJ5toasP7ghv/RE7/AwzqzHjxLblsrOYaMdM4Am6Igk0CrPjh1nAnr&#10;FY/DB654Fmz0gQNnN2e47BTOjTG05tODHYpuzdO5XoJ4K2r9lIavLieDTjBf5IF+9WUuctbJBHrU&#10;OieHjQ+tysZRyFm6iLwrY1GbMkzQgWydGTnNs+edhwRW26aMlY7TDuxeHICP18FCC3KGfCfLggNv&#10;ASqyDu2bb7SGfwebtq2MzZB81Kf1Kohg/vuN/mVy6lddcNEbvdDNvLa1yfjZM+YdDvCDk9/4DQ7m&#10;Dx7RGX+AYd7xKb4Do4wS/bTFpvoFtsAit+Fk7twT1NEvewmPFKjRH3paKwr8cqTVNT7jMAfG5b41&#10;tMrl83zKXqIj0BC94U9+rDLpbsVH1t+U1XSLeVDYqxUOzd3s4xXu/NzuXp8/j7Z3+qyw71V8yH0y&#10;pO145K0giMCE+cUXbWPFN3iefCA/yXSynHzXtkAZ2cC5omPBzW7wDHzzptDF+rC+OjOE3CeX4kdr&#10;Sb9kDT3AuSOX1NWnemBx/shwOMBdsBN8BX5kZ/qfn9BhsRUw9K24Nt6y6ax7fK5PQRA6WHDECwzf&#10;jkzwD29+8728kKB76TN6TRaLFxz0X4EQQYi2y8xMkzI32oZTQKWgi3po0DZjz+nbMhNytt0voOGe&#10;uh00Sze7J0gzgxMFSDwrmJDzrF74FQSZgYec8fApQOIbTLBywNWvv+6p1zaYFUZBEr8bY8GZAgTu&#10;l6ETPHD89t25HQUWCi51rTT26OF3Y0RvY4dLwQiw3CuYEPwCOAU6CraUraKEe0EV7QuuaNs41WlO&#10;w8d3Y5x0cU9/wfa7MUV33/Bo/iaN9KstWqlTPbCaq1U2n/lwYjq8s0MYKX9Gy2pwZ0AyQBhdUrR8&#10;BDY4cQnp2wVM/Gf3NGQZJ9UJrntT0Hvz5kPgdJ9j5sCq2vp4S0nRVIcg6LMK0YnTNLgr6EEIIiAB&#10;xOHvme1ADLc+TyvKWwrhqS0FVVZMhRNAMXqu3jyzBb1vh7OPgAnDhWIl1NCXwFMoc8altymMBYYA&#10;ox3uBCdDkDAlmJX2aDOsGc0M4Apji5GVo4cPOMhlavhmmBVQYSi3bQadZvYCR9B1gRM8pj4YHEy8&#10;wEEXDBFscg0GmqFL/5rjWnCAcQ0vRh+DFG7gCTgwWiiNjOJSoRlxDN3SC/GRN2nGwknXFjwGsfZo&#10;UoaGb3DMFwWF9gz1sk/AZqgJXllw6rV1xToyTjh702XuGGH65JziseowoMG0/tp+hCboqk5ba9Cg&#10;vxZ23TYegQ1zxpmBl/q+C4TB0XwVtICfNW69MNAKpKB/mUDoylgvCANP8wd/fTLIeiPqvjGBoY9S&#10;1DtPRf1ki/7BYNBr6zd8jUHd0uAZpJ0FAAfGuecKx6y0czAL/BgjQxytzRMcwTWHYHGkrGuGCwNF&#10;HfDhaW7NI0OybRS94YWTNtacIKS1xEEoqGb8cNAPB8Izc2Fe4YjOBfnQxfjMl+fWRWfMrHJ53880&#10;0gh8W/woPYpOoGPNMOGEkDfmRLCbwTOz3taAiQ9jyViqU7B7Bi/QpufmvGyPVe6usm0GWtDDfE+Z&#10;OYsAqnH1EfDWpud4dW1TMSfTkViLeVv1nWJ89IS+FHpMcBQNBE/cMwd4qr8FJS845mQvRc0AZhCb&#10;F8YrGYxeBQPIdPrAN7nNKMaLnEj9qOMbD3Lo8BkDlxwkX/C9a23If7oZHuSe+VbIN1kb1oH2ZVTR&#10;G2QE/cOBNI7OdLAu6JYC3daEetaYNuobC94u2EnmkAHWTVkJ1oo1m8Np7aM3GNaEZ+bG2K01es13&#10;qfPoy3kwRmNBO+NvG1Dr3tiNSx9ox8GgG9rmgretc04zXNGUjuSc0p3mzBy0/UPbsi+sW7CNlVyh&#10;N9AeDawNGZLkFFzK+ONU+yYD2uZo3GVCgM3JDw55BLaCbsZBV5Av6AouWJwcupqM16dr8IzRvJlf&#10;up78ss7hJLBgrYClDXrTV+6bc8U9sLQ11oInaEbukZ+CFGjgmuMHdzDwSVsay3KCB7zIWsFBMMu2&#10;RFPzaJ6MDY7oJZhBDxeIaXsKPLTDD73wYfuYJ3YjnHtTb/10FhmYcPL2XrAQv6MtusMbzxlb2V/6&#10;0A7vwYvsbpuC5/A1fmMju7QFb5XL5/ngPePJtvIbDtNG3qf4sIW9VEyuGeedPmv7OxUZeOS50hkW&#10;rsm1siY4JbcLkrtX2zL5BHXIRfOB/hyZ+SJSO3IeXPD1w2lfYd+r+LCd8Zl+fJMZeBdPkwfkokIu&#10;mmProANe1cM75hifqe+ZgImCz8hkMsNaIHM7NJY+7mBZvM85I3/7Bxv3tROUUd8zdrtvsNQj9wXH&#10;0aozr8Jd2/4RB67wth6yUfAq+W49GJv6+mUDk5lkntKLVrAE9s2DeRJIFvwoW0TpHBJ+Gbvh137t&#10;17bC5uBw44ECF+oLRHf4axkcgiPBypFtm0wBkOrzk3yXBdJWmJxgfbqfY61ujnhBAWU6ztWbwQWl&#10;gI72nvntfjgEJ8fdt2e+Z2Aip9x8+zYWOBYkyOkvIBHM+i244dls4151w3lmprh2r0BCAYMJdwYc&#10;3I9ewau/4Ew863/irE4BoPANvuuJFz7u4GMw/Q7HgjITvvbRsIBJB7Y2xjkXBT7UR+8ylVY6wLdg&#10;Sdt0guF6lc1nPhwkSlWh1Nuac7uASaX7fby5u1fAhCCfdQibtQ6B0HOGAmPUx6LvPqU/U6h9BGwY&#10;B9WhcPqsuM/+1oCJ8duPNz+M33moIUHZZwZM1GGwzY+ARM8V9fugIaOrZ4zGPiueIrrGRAhSIoxH&#10;RiQjgLBjJDGuektJUBP++iOQCUUGJWWvLqOBIdD2gA6Q863k6HKkFNccvN6EwbVtGP3bDSe+A0rd&#10;79t8lZVQpgqH3PPO4xAI6ABUGSUFS9DUtX7hGn4MR8ZnGQ0UiDEbOwMLrvpDXwrEHFIqaFAAQGGc&#10;MEwYROiovrZlnjCo0JgC46gwstFCYQgy0ggBvMzYNT5jRTOGZ0YVp1ybDlVtWwoctMF3xt42JOvE&#10;2NBpDZZ4hqaMdH00VwWi9M0h6e+Lm1/9FIAxRvibc/ebR/ihNXjal4mjTVkUvaU0JrJC/QJXDHDG&#10;eCnq7nV2SRkq9a/AxzzBr8wSNOM8gA938z7P2CmDp+yUtsEwxPE5GBwxMNEBvjl/5JI1wiBn9OqT&#10;08IQYlAojHFjzyFhdPTmGR9ZV+ba2OFBVnIk28qAH90ruAg/NMmxLMMEj4GBduCscnnfT8Ydo5Ih&#10;wkAs6n67gElv5Qt2ezs0gw63C5h4S2f+qsPArE4BE/TtOXhO0V9l2Vp8ZoZJhe5h3JkPPDifmcs+&#10;q/xW0Jse4TDhsRW2gJsxmkv8031rL30Tfo0NPAYlI1g7RgDDVh8MZM/oBfPAiGNAkkeMc8EVc8TR&#10;08bccAK0o7QpdoqcUQ12Dqo+OYrkD5iMBbLcbxk4eN06ZByb05xDc4s/OaRoxSnhwOJbxoQ1QFfA&#10;jQ6x1qwBBqyAAdpbdwJX1oK24HEkyTt6o22WZZWUUaEt3WCN+7Z+rFvyznqED+cZbtaCZ8ZI/lkD&#10;OcbwYMDAka4SQLV+0M0hjmhIlxk7R6G3/2jO6TBWa7w3lPCiCzuLQDt0RGf3jY2sBAfd9cvRhI95&#10;LRMCfaMP/F0bfxk66ICeZEHbqFyTJcagDzrFmMhY9DAuz8gIdMOT6qETmUaOkiOCB2iv77Y0kSOe&#10;J6/LZHQffgr5h6bm0JypCx5Zb370wSlkWxgHOJ2J4zeYgnz0I4eMDiWj6T3ryBjIA84dPsy+wHd4&#10;saCaZ+ZIW/igHfq4Nl7FPFgDaI9+eJqjm42D332HgzG5Nl/a6kdAB2/or8CePtqybFzobSzoCVc2&#10;AtzarmRtaWNO0KczUPAa3qJj8KL+9O35KpfP84FD81xgjk7Bo/eSoas85eQm09hP5IxnzgvsEPB9&#10;YSb/0KVz6KwnfcB1la34bp4f6IN3aov+bNnbBa617a9pzev6nFzPNl/xvFPx4dxb7/gKDwgW9Bv/&#10;kt2K6wKl5CI5QJ6Q3xwp8pn8JcsFKYzLGhBQcH4H/as9H0C7HEdy29pwr8BLfw7gOccRLPc91zc9&#10;Abb78GTX4jv0s65moMTaw4PxtSBI9q4xwcczaweftx2pl6l0GNw4rbJH+CVkbEF+dchbdLQNRyam&#10;OcYDnFs2h3lR0IIeacuN77JGyjopMDEzB8BRCmhkv5DfOfroVcClusn3it/143lOsvru+e1+gY6C&#10;Mdp2oOoMwNRuDXoEawYP6rNgTe3AnTgaj7GUaVEwpABBwQ4wC4gUQHDtuzGph78KgChdqzPHWrBk&#10;bo8pSFCZAY9Ju4IUfkdn3+oGO1iuq9cYop3xtQUJfxUAKRAWrvVXn9EUXo3bOMBtDYFZnXCpT2XS&#10;A/49D+cCOKtsPvPhLOXkZbwrBPedAiZ9uv58AiYW41rHAu85Iyrhy2mZ9x0QO/sXMHn6pPKtUIZ9&#10;Vtxnf6vBTQHOdj6M33k+Sg6FzwyYcPxFW+cHHj33BqrxpIjm21UOVPdXPAkyyhpdCTdGH4VNsTIm&#10;GDsUPvwJTMaCewojkYHKEKAs1GHEMYw4jAxbBh2FzSFmRHE0e/vNoWVkFQwQMKEs0c3zziIR8NAG&#10;P7nPIOP05yRzuPCVa8+9Bem8Dt8CBm056UwF3+jK8YHjzFIBh8PJoEmBMLTUK9OCgW9R4jVzxQhp&#10;CwgFzGjjyFA46FNmgMJYRFsKBa3RC33QAs0YcxYp4c/p06cxGrM+1KeoGIxwgk/bkNDEOKw5dLAu&#10;OqvFtXsFq9C2QIpv9EUH88WZLMtDnznhnmU8w9W95hGeAhuMReOBr2AJ3ODkHtw5HL2hVAcM9MM/&#10;pS2XYYEnFIYOmrZ9Rt9g5ggYt/71gRcKzqrLsEVThaHK0Gc0u+aIGBNnobNntDNPDC1jhROHhtyC&#10;p/mFhzXGgDbH5pqzwckBm9HNObOmSnNlvKKr9gwQhox2jCHrqjfI+jb+3jR331iMzbiNn4MEB0a4&#10;MeIrsD0vS+XpYMTn9WHIUQQUMyOLoYRfGTrkxwyYuHaW0vyQSXfbkuMjTXcGVTiaax2GW8+tZVkp&#10;s87tis8aMGEUzg/jTbCu53igzyq/8aJD/vqgzYSNb9rO6cP47ZlMtv/X3t3tuHYbaRhGnPu/OwM5&#10;DmAgsGHHdnxgn83gafS78Q0ldUu9d2I7IwHEktYii8UiWT/fIim6wmfl5UO/aJ8AxhjgNHrDpjwH&#10;l1MoEKALGGTyYgs4xoxy/+iChgBGX6HhbR2nirH25hBIJKHJ0RXwFdzrU/qNLTQmBZv0vzycaXI0&#10;BgWOAl702pJp7JErZ7nzeQR95gUdhy4nBR++B1DQn35zsNEyfo1vOoeO8r1tZuoX3LI/5io7Qt8I&#10;7MndOGc/3DdX3deXbBowwJyVAl/MacGx9tOjytFn2iXhmxw46vSwMuY0engw94Gcgg8yFXy0+oEt&#10;0AeWkZNjQVJngpEPXYYHesHVXDbXgRDqwRtdZ37jh+7hg3iuLF1ANq2E850uM/c9c2Vv2oZD5vQO&#10;/dYqNfWwb3SzMkAUdMipFYYS/dFWR9+txGIn8CyRGx3OlnYmE9vfKkB6UBvVTx4AAO3jN+grOlE7&#10;jQe/gQnGhT7EL6CJn4FX9aFBJwkwjbFW6vBb2FNjTzvUoz+iSY+aJ8aR+/pDfvWrr60PxjH+8B5g&#10;56oPAkWUJz92yphQt3aiwy9DRz6yVw9fiXzND3OIzjbvXLUdr9qjjP4xLvFjLL1uUf/wB0/Gr/FB&#10;Xsat38bV6qP3ks++dOQzkLW5wx8zhsj23n+RTP+RYzT1cX78ntVXMgb9g0qf9el7seN7L8S2bC8Q&#10;+n1uy1TW1v57eJd8xB30GltAd+tf/ShIE+zTA4I385yuxC8dDShplYPf9INxx74K1gRXaLK5gHS0&#10;jXNjAo3A9bbdSHQ6/cLP4Hf00lOZVmehL8BTJ348y8c3hq1iUTd/Fz/GO9psgL4XRHoJgu+2bbIH&#10;xpjybJG21YYCSoEjPcoGqgP/2kdO6PkjDLaVnbOy0nYc+pP/wNZ14Ct5smlsYitN2oLTqhJyldjL&#10;gIYNliXP2jITILGrT/zesvjvnjLytb2n4L/APJoBJO6VT56Cac/IyHVXr6BdvQEcgSwF67VTnoL4&#10;+JQCSWpXoIDvySJAInDC84CWQBQpPmrLghiu1d+9gIXkFSjlWXyVf9sSD7WhFRoLBm3++A4ww9uC&#10;P55J1aNMMlz+a2ftLo+rOgOC+l4Zz+MzObrWR9sXfT9188Wncw04zb31ZnwZtFuAyamU7gFMONDe&#10;cJSHsjjzKNdzhp9T6kORdJ/jvsvzqp/xLg8D1ufkd+s7HW4KyKcgw4cy4HyUJ6DHZwETDqTl2vvp&#10;rBdJELX75H1el3K+JHK/BZhAdgV8+KM4OXg5FRQqh5ZC5DAwCBSjvBwBz9qHzEnwXd9yJATOnA7X&#10;tjowrr2BIuu2YTQuOMtt42ibRVtwGkeu7ulDQUwBpN/KSZ63wgRQ0t/VtsKETBh8Y1L96KALoGn1&#10;RcuQyYJMAgjk1x7jiYHwjDPkfo4lUIDMGBpy40By/gTC5MFpYnAERZ63kqNtPBw5RsJbcGXRTSad&#10;W6JODnHyapsSmcnnNxCE4yFgAxYFqNRWMiIHgArQLeBD2zvYNhDJfc5wwAPHHVgTSKRv8YZ/wYoy&#10;6gmg0e8BEHgHbKivVSfACA4kx858U17QjxfjiSPJeVWngIAsyUX9XZXTR76Ti9/6qjev+pA88Ypm&#10;S9Xxgqbxpw/wgz5ecjg4h2SiH8lBWU5KhyULStTDAfTMXCoY5shwVtWpPQIuc4hj3PYJ9Fu2rh7t&#10;ACy1qkU73MdnK08EkuZpBwuSe4BJgeTnrDDh7HD4JAbCmPRdoOiN4gIm6ZPVQfcCJqsDOXxnntXd&#10;xulHABPzoW2YyysgoDxk1+fU3wAEn/QoR28PtDXX98M56VwpOoeT6rM8omVFIxkYI/Q/GZObVToc&#10;Zm8Q1aUvcsjl5/RxbN1Xl/vkBPymj9kHzqm3cS2dZrzbAtGWA8Fkq0noOnq87XYCubYUap+5y4Hm&#10;fABsjHXznd439o1FzjD76zsQXR+gb/y35Ls39myc/pbPPKQHzXE6kY6hR6VWltEP5o/v7JC5IfD2&#10;23w17s1tPGmL+Wluo6ld8puD6le3wEJwTC+pQ9u0w/wVUHDGyZ+sOni04AWv8ukj7SJjbQZqkJt7&#10;5MK/0H7jxz1XK2zwoo8AI9reqky60dz2my1ta4ygnZ6nH/SDAN3YzYbRHXQG/abvWq1HluyE5+7T&#10;icoEIhnj/buQPlEHORoD6qLD6Tz6p5caaHjmuyA3YIVepIfIVxtb8YcX7azt+KBXybKzoFqdo23k&#10;SNb0X1sByEtbyN5cMWbIAB1jXjBInmSmLvYXfTT1q/v0ZCtuWkFrfOmvtjy2LcdYQ6PVKnwk/U1m&#10;8hds6l/BKx1OhupzNRfxaO4EHPpd/7hvTuBNm6R8J3NSWzxX96mXH/mYf+rTJ+RmDJItH+PUR28l&#10;H+XSdycgUSKfzgc8aWxKj2rzluez4U0ATa+dK/nYnj50x1m/eWgliZeRr9tR/08yjuhPybjcZ4L4&#10;9/heeeCxLTd0XiAAvcFOtrLEGCF3/iJ9za/z27jWz3g2brSn7TjGg3FAb6nDGEtHq8/YCKxGP6Ck&#10;s1F6iWMsqi9bwmbQ+8qpgx4E+Aro6G5zyVg1B41z49rcKpgEiLQyy9gNcAn4Nu6lVma30k599DE+&#10;2Fa2mF2TACUSu2dFTYe7AkIK+gEmbF4pQKIVGq0OCVTp6lmBfODBrhSROtNEvlYILGgQWBC9gvOC&#10;ZPmrs3IF6K1ciL6guwC6fMpE33dBuXy7ekG+2lgdARjxGzBS8N9YLMivbZJyyWBXTqi3spJn+AhI&#10;qN4FFJLxAgSBCPIHrNTmwAx5ut92mtrSv/vJ717PVh6euy8pEwhVnsqoo76u3VLnjcTj9ml9UPvK&#10;4xk68RmIoo5k5Z75X37ycu/UzRefgjMBbG+CBUkMU0v4TkV0KqV7ABOnKy96zNnxoZRTzHtWiUDM&#10;gUM+DHX3BZHqi74PpbhLBJf2ye/ydDrc8b2AiWXaG1DcAkzwFZDThyLsOcPQ3xZH+17AhHGhmCnh&#10;3jiSFaXJWHNYGEqK2/Pde0lBtpSV8nfNyeWEcvY4uAXgASIBHsYDZ6sgUFpwwJgJAAjUaPVJgXxv&#10;DtD0vO0ZVjYI1oEEHXgKMAEeMPYAhM4ikb9/1SFr9Nr3rJ2BHviXKH/G0dghH05CWzk4kzlyDEQO&#10;JcOfQ8lIMork7LcyAnXyIltvLRhIzjOZaDse0Wl5JMceL53Xgn/1t7IECHKupgGoaBv5CTzdA5h0&#10;CGxgEAfWmKovtE1/Cky0t0NP8a2MvOQD9HAfX6320Sf6Sd7O2iAv7dV35OI3B5WsBP2dA6PtHH19&#10;oc0CCvx1xgy5tFWo8YMe2mgYc+hxGMmLgyTQkTimghD8tiqlFU7oFzCaR5KgS0DimX7CD+eCA2du&#10;oIV+bxLbi2xOGwucdDISHJknyirX0nr8eNZKGvLWbjJp7gQ6kqNgDH9tAQqMDNTTHrL5nBUmDIO3&#10;OAJvxsXe497OnFtyzuRzD2BCTxojpw7cPAKfnpvXgcdnnWf9C5gYT+c/1vgIospDxn1O/c3x9UmP&#10;0pv7lnKBHh9On3nZ/LsGmEhW5VguzmltaTa9YKseZ1OQ1Yo/V3Q5lfIyygwy0A44x7DTG+aSMUiW&#10;+s5YI3u629WYNVdbSUHn+E73m9/0tcBCm+k+wZYxK4/x7Yo3+o3+j08ONDmwJfIpZ56YO8YxG0jv&#10;mQfKejuD11ZJ0QPGvfnS1hpzgz4yls1VyX19K7hWR8GzOVs5Nk1Zc7otMeaYdpCv+tqaImAhO4EB&#10;0MBzMkGHvhFI4LWtO2SqPvOUQ6r95rLAhG3QZvoALws26ZPOA1CeLvddmQIU9aKLT22gR4EXeGQ/&#10;yEhebfOcPOiHtoiQE71IF2hbWxTYRyAHGsAffWJ80w/mBtlIdAeZotc2P+OBvjU/1Et/ou+3vgmE&#10;liedK4++JP/OB1OW/uQf6GNyaqUe+bGFeOsfPMjaWDNWJL+1WTvobOPN+CRb99gYMhZMGoP0Lxnr&#10;Z/W5p9+1Dx02gWzZY2OdvtUXxii9bFyZE/SgeYk3sqcLBb/Gvv4wV5oL+pfs1Mc/wE9nmLRCUr7+&#10;fUy9nuMFn2SDf2PGnH9dXffhTz4YPUfG6tQmgfM1fXQt+XjBqV/Td6VzpYZkbOd7n7RKtwATc3A/&#10;Ao0FZ3br+QmYkPt+9Nk+N5drjw87ts/pQp+T12vJB6itv9knOoLfZszpd/3awaoSXulsusPYbqua&#10;Z/QGvdyY0E/8b+Ob/8l20D/aoz66wHgzRgEVVnwK1MwbvJCR5/LRTQWwbET+O0DFfNDmbI/85qBx&#10;Si+hAxzxYk8d+JRfWeMTHTSMUXMGL+4Z84FE2iVO8Izd8YKW72A8ObOGLfey12q+DgeV2DirJK02&#10;AX4JoNuCE3DRapDACvO0+z1zv/NIBL3kGIBR8I9mwEXghXLdD2gRAJe/oDtgBH9SIITyBctS9e89&#10;dQUCuL8AQCBGgTualQt0KHiPt0CD7sV7wEGBfnk8Q8+9rgX+gSLJpe8BMoEYu4IigKP8fgcsxHNb&#10;g6IfqBDdfBo8bnvUI6/v5fXdnIsHvysnb3Jttcr2u9/AP+WTV23wfcGe+q7n2lGd1d/9VlX1vLrR&#10;OXXzxYeRLrUNgIEWPHzJFSaWATIM5WFk+6SYKaCeM+QtH6dkUsjeuHOUo+9jj/0edNXp4m8ZA5/T&#10;4ebIbjmfLwWYABw+CphAdhlockUzRSg45hxQ3pxNijiHlzLmZFDwnDwOAweB4S9wZKQDTThMvfnn&#10;VAmQfM9Z43wJ8Dh6pVZrkKFnrSRxv2urC8jQGHNffqkzTgJCgAOtMAGa6Gv1KwNIaNuOgAxdbWFA&#10;erPE8ROIawuknpEhA04pJ7Tgn3POGSNTjln7hzmivpMVGXP+GHgOJudPkp9hYiA5SwXy5IFPThVD&#10;hh/yxX9gkLmlfrIAltT3JW+7yUTSViCJFSiufqsDLxw6V+1BX35Ou341r3LSOajk0fYUwQH+2jYS&#10;0NUbSc4Kh3zBGHJxj6PIaeYsGifoSm2L0V7JWFIWr61aSz7yGy/6jtzU2ZtaIEQAD745fp6RIb44&#10;/m07wpc2aas5iC/9pIw61KUcfcIBMWdzdAUY5ow3ZJwE/czp8dyckEegZ06ZQ8ZWwBeZcx6NJ3MP&#10;LXqSQx8IhAf9YGxwtjj3fuNHHn2mjeTU71f98qEPB4dRNdY5axkDQAj98Z4OvAcw4SyRfXk4Vj4L&#10;dq8u1D97MPet5LOAibHW/c2zWxffAkxatRhP9OYGC2QUbZ/3AJPocKwYWvkZc2PHuOAYq1Ng5j75&#10;M+SWLAOxGP+WMLcUWl95M8dBlMeyZnrZWJGvN+6ceuOPI6w+41RAxfFVpyDUvVYw0WWeCwDYglY9&#10;BABwpDkMAkzjUSAc0ChAMI4KWM0ZARVnGn/0JXrommccdmCBQNe9wEo6NnCAvqPXOfaCZfNKP6pf&#10;Pea4OQFMNI87a4Ve8BzARJ+o21wM+AYO4E0gQk6+q5dcBBTKso2CTXNPneyh+WjO+i6Rm7agST7y&#10;4alVHgJzOgkATG/i1XzvQFwABPujLu0TqAtclMMTHUEv0BcB++nlVpugTW5kk/2hm801uoheZR/p&#10;Oomel68VPfQjXU0f0yWt2MuetyrUfbzjqdUo2kPW9JXy+oweVr8y9FKrC8nJWBBgGjvkok/81g/G&#10;nba1xdUY0mb3va0W/KtfHfqEj+K5PqOb2xIkP/3D7pKtNpC9vuLHmIN0tTrNDXIoeDQXjB86X3l2&#10;v+2XZM1u41n/8Rkk9Rpjbc/Eu3GgrJRdMb71pbFq3sirHXjWbnI49fIjnw69Rduc0ha8dF7eqTev&#10;JR8vGHcVtxcpfGdgr/nN1veMPy3YfYv+NcDEKkDbXFaP0nFe6pRnV3ifgAnbtGUFPft8X3b6WOWw&#10;Ojww5uT1WvIhEwCP8dM/ZNGx9InxZyz6zvcnb8GgK51LJxm78vD5BFb8SjwYg8ZAq/sKjtHXd2QQ&#10;UKEP6P/+qYxORjsgRrxinrRyhf7tTXhbd9rmYx6iT2eRbf+600Gx5hMa8rsCY/CgzdkW45UtBCqy&#10;UXQ88MNKEmfd9BF/ie3cB4oYL1Krf9irtuEUNLtaMRk4UWAuBXCwgexlB8IGDOzqikCPBTMCS+Sr&#10;TnkFyh3YWtkFAiqLnrqWtmfyVobcA1oCSxZc8HzvB8wEDpTKW6COfiBB7ThBgPipffGbzPpdm+Xv&#10;uiBEdGsbHuQL0AgcqK4AoPjoN7qBGmhXX2BEdaET6NP2l9pbXfFcvywf0ZB/n/suJdvAkfqUD6Ue&#10;z+ITb7XD78oATWpb/VMePCezUzdffPpnk84yKbhhPDsR+1REp1K6BzCBWO6bQsbuPDxWnT3n3PTh&#10;YAoY3RdIt+Qv2otC297QP9mcvJ58nw73HxUwYfAoWY4tpUcZe8PGaWLQW3qXwuXMcwRTyN6WMP7k&#10;78rgc5Q4V5wmDpOglMPGoeqcDMFpq0xabRBQYpxw3twHFLgKjj0raFXWbzI2xhpf6pAYcFcASKsp&#10;Akz65xwGunM+JOOArNXNCdJ2jgsnEf+cXvcYIMbBOGrlCV58JysgksQx7Y1/q0s4Qb2N4swoy3n1&#10;TD8wToys8dqKLLTxgHbnYJAX/vGNZ84o2Wjv+dbHb+CIZ3vIK7loMxkbQ9rX28NW6kj6Ur2MuP6V&#10;F194aD89OWmD9uqHttrge4EYzncrgzzjaHNa22ePB/UbO8qgDVQgj2i3uqiVKK388YzMtCGARnnj&#10;Eb340S+dBdBWHOMLz35rh/nF8RXAFIi0IokMOAacJf3MYRecCMDMD/O4t9451dpGRpwNDglZctzx&#10;SibaZjz0NpKTa8yoE2/k7TcHXtneUheIaDveAqdclX3997APfThJFD1HroO0fGdIrm3JOXXLPYCJ&#10;VR/aXp7A7vSVj3Hfc3Nsz5m6lXwWMDE3+myeewGT1d8+J2Cyb2x97gVMWoLsPBVXzqK3cFawtGSU&#10;zeFYWuFD/hxVzgj7oV96y9GWF7qcweegCqYFeox3qwjpGH3DMTDO2YqAD0E6h51cjFsONH0X+Ads&#10;oKfoR2OdwyyYzBn3jBOuDrZEuzm/+tU8UheAQT4ghPr8Bt6YN/SjOQWk6aBjusecFMS7sjWemcPm&#10;Kx0gOKVDBMH4Nv7NOfMPSK0+cx94qT46Rhl1FVT2725ADWNHPeko7dV+/NML5EE3uBaIt1qE/Nwj&#10;K3OUHfUdAJRddV89kvrxoj4yot8kdqJDOvEn0SsBIZ3/IQ8eyQMdfYaW+U8/dL4JHUg3qFNec4KM&#10;JHaQLUAP6EEnmWu92JAnwFr99BGbm85EFw1zmZ5SVyvj0Mi2GFfayA6pQ/+Qe2fp+K1eMiLzVvnR&#10;neThDXdjsICP3iUX84UPE3itbOPWmHA1Lju3hg3WzwJYYw9vZGmMGDPsMBn3wkc/GZ/mE97aukBn&#10;t+IPn/g1NsgezQ52NzbxJ6DV/54pQ+b4992cMifQl4yZUy8/8jHv1G1ctNKLvMy31UdvJbpKgMsW&#10;mOfGuDm9Hzpo9WHA90nr1H8LmBgnv/7666dyPkCJtjZKbwEmQOItS0fuc/2wz+ncPSvlUcCE70yf&#10;Gjt46XBVYzngjC/teYe60pfySWRkPAAYOrzVc3qYf01fAzJa6YCG/IHjEr1Oj2abOx+EDehfc9DX&#10;dsAMO8F+A1nYNDwEjvBn0Fe/8vKwJ3iNb/0f6KOdbV8zL4xVeg9PbAuwxAoSsV6+gpcdVub0V8FW&#10;lrSSxBEF+rDVJAH/vQRgHwNLztURbasJHAlw8Nv3eJJ2JUhBcaBB14LwQIMC9UAAzwM0CoilVhdU&#10;n3utanAffYBFfAeuVGfnv6gP34Ebm2pT7SrQr47KbrvxEZASQFH7a4/7gTbJcEGN6qlcdSi7YILv&#10;1RtPu61HPt89c00W8dv35BsAkYzrmwCK5UFdC4poR2CGfPJsOwIjO6ck2dT+bVvta5wls+7Xtmjs&#10;yhY0Tt188RGgtVWCcWWgKUWK+0utMEnxmsDlERBrVB+NW3S85dM+HHaBRs84ZACYPgvEcAzu3T//&#10;lsNdnj8CYOINb4c2Uci7qoISpBQpwvY3phgpX20in/apS5wfTm6J84Q/QT+HyngwBgR4HF28Sbva&#10;hCOlTECJezlnnMDOKkGD/Dq7IyAFWIKmPJ71LznGBdCks00kz9wHIBgj6KmDw8MYcAQ5iRwmxp3x&#10;YVA4X5w7TiC+jSFOFgeFA9U5HWgpz4FrLz+HmpPEiWyLhzKdScChU7ZAWd1oc6g4u2SDT20CeqDB&#10;yZRX2879xW276QBc7XXPd3Rybgs+2rbT6p6WNOtrjrb+UBcZq5cjz1HkIOYg90YSWCEFOrmvX7WJ&#10;/DianFJ05WmlSGAJuq0uUS+e9Gsgg/6RGkPyAESMO1dv+MhZXry6xwHmVFdOm9E1NgUnnHGOT8u2&#10;yQXf2iZw4DBy1DkQneeCLvnQT+aPsm3jUQ7d9gNziDl++NB3BRzyKIsGmoF++oJM9RGn23wlN+1x&#10;ry1dxhkZN2ZbPXXq5Xs/+OA45ZyY7xwnDke699R9q1veA0zSScZ0efT5ftiJPRiQXrumy87k80cH&#10;TCSOozednHf2wNla7d83DvUBh9I/AzHEgkqOLEfSld3jKDP2HGXjkn6hn4ApHNy27Bi38vq3I05D&#10;q5S0jV7LcVOm7Tiee3PJPnRWBDuFDgdBOX0i4MMDu0DH0WdsqbGq7Rxz81hfo2ccaR+bgze6TV3G&#10;tz4BPtAB9CuQkI7RP+YM28gumcP0gPltrnkWMEmn0MV0kjkuUAQcqMecNWd6w2++dIYAOvFILmTJ&#10;JipHfwt02/fPBqNFJn7L22G3AiU80nHoCUTaXtLKEzJTRmBE1tpDb5n79IbAFj9k0Ioz5fGsPeRH&#10;puysfHRk3+kS468DOekZcqDrzSfyaRUKedFf8ponZEPfpJeURY8e9z0QNx0tP32D93SPvH7TUfQQ&#10;XdZqC7+V1fZeGshHvp01xeYAIwLw2ETjwJw2B8jCOFEGUGYeGLOe80ECNwK55DG+jDf9ZnzqBzTR&#10;ImOy0G90szrRMxf0E/uLtnLqMqb1b6tf2q6jXCtg0NHvxpLy+kc/axP/wj2giLHX23r9y+aQUysJ&#10;T738yKctYNqoj40jsvnIGSbnZ58JhIFg6UO8b54zXQNMjKvV7T5WnPBpyvMWYLL/dONzAiaA333+&#10;uYAJPdqZOmwbmQIT6AJ6m87Tp/rWuGNLA7jpDPfpUrYj0EOAxQdUHl16lh1lI+h/9aDvu2CyN9wS&#10;3eu58WaOuOJJfmANHa6NrTJypXuMcfywHW1HVBZ/ntGDZN0ZV70UNIZ9R4ffgl+2RiDKZrVayEe/&#10;OtuGXdUeAAkb5tq/3wAHgCP60YsDLxMCi1qxgLaVJ8pIbRFekEQSULu2jaeAO8AiwEBqRUHbaKQC&#10;d/ItkA5A0UfuVTYQZYP5eKgOKeBk7wdmBKIU9Ac0oFu7AwP6jb8FM9wLgOl5/AjeC+CNL+Ol+gJ5&#10;4ilZBX543r3qVl/00Q0gWfAhoCJagS/VI99uX9EO6QQ68BCNngeY4KF+cs8zfLjnGn/Nrcomi/q8&#10;NlRnfC9dKT7xLCkXQLR9G1hUXvlO3XzxEYB2YKcASzBDKTJoXwowKR8Hdp1zBp0yMIl3ybegqPNL&#10;Us4UxCpWBo/iYcw2+OSgVO7k9eTnLYe7PH8EwMTbTEaZsqRYGW9Gm0PGUfCdU+DtJWeAwWrZn3Ly&#10;qYtjzElo2wWHiGHmiARytG1GYNuYkMipVQ6cCg4YJyrHTEDbYXSAl1aUKGvFSmPMc329IEx/Tcx5&#10;BBowkK2sYIjbnuK78drS5A6HQ4dTji+yaCUOBwmfAtS2lnDeOFTk0OqS3tSRIceFDAUFOaXKc0YZ&#10;HhOSYSO3VtcI1HtrWJCsXf0TkLHBScUf+VoltWNZAhIBSbypkYAlVpyggZby9VMBeiCnfuRocoA4&#10;9PoIX/pEOY4tR1JQ0OoQfaZd2i+gb4l2QIpn6Cpr3BhD7qFNLnghAzQ5xWRLHsoaK3gOdCGPwCWJ&#10;k84xV2dvUvUBuuhI6q4trVTqzBy8cBI4HMaANtYXZNwZNPSDvuSAuq8ecyeHnBPddivltQNdDgnH&#10;w2/P0CV3AQYHmoPrqoxx3b8MyYOe+jxPJnj3rPkikUvbcV4PVP3Qp/2dnBeOTf91DzD5EmeYpJNe&#10;l52/JO3tTaEPh2gd5oCJt+qu/j86YOLDqHKy7dPmwJOZNtOtnFArTdiJ/pEFH5wJDh5nmKObE6Sv&#10;OJz0uHHGmecQeBtMXwvY1YVGTq/f+hl/6rEFlQOgXs4lB5k+6+18B5dyvgEd7JT+EzzSi+ok0w5A&#10;7V+12Az2DW90KLoAAXZHEMGGaK9yQAhzF7/qNpeN9/RiW1baoiLoAkzI01YLPKiDHjb/Xdlzuozu&#10;pqvUxZ/AJ17Uyzcxf7VFm7TbnCRPdAUJaLR1yHN633yX5PMc/3S+OuVVl3xo0m+dpaJ8tqatSK2y&#10;ocuyK0APctDewBHBt3roRfzTXfRIq1fovEAKMlI+ELXtfp371YsN+k6d8rYdEl06hQyVCzjWNvfp&#10;ILpTubbj6g/36R/8abNnxoM5rs5Wo9JrbV2tLH3K5vFB6Grt0+etllCGPczeki9bjf9sVb6J/kML&#10;XTrb3CJz/SzITOeSuTbhq61exrOybD+9T47GlTmUb4QH9euPQBh1CDiNb2Ox1UL6RR+bP8a7vsR/&#10;fU9n4aXVL6867MMfPjDejAN9ELglkF999Faiq6wUYAcKPneFoY9/r9mt6/h/i/41wET//5kAEytM&#10;6FXAtQCNTqaD6clAYc8EXb10YD/pbP2Pf8/pP2UCJYxHY1NcQi+zJfIYU3SXscKWFujxGZXhSxmP&#10;9A89k7713MudzkbJF/Wc7u8f8IwV8u2AbjZHsAe0QQM/xmpnDeHRKq8ABHodPwANq0X0ndUl5PXb&#10;b7+9xBr6qG2l/Ah5ASPyA1l8b9VlKylcdwVIB7/uygm/Az0k9wpcF3Ao6C8gz5Z2zgnbV9mCaf1X&#10;8L1AgOSefnVPmQL45km/2edAkFYgFEwvUCBVf/WhVRm/AxnKj+cOTcUnGdXuAveAE7TQjsa2d8GI&#10;2ihP4IM8tVHeBTncj/dWcZx50Ur2AQ7u19YAhuqpnPu1JTkviLH11L+12XNX8qn/6y/59XF/bNDq&#10;nkCrZFs/ebagV7yZQ66ed9hrst0xeurmiw+HkcMsGMmxZ9QYoy916KuUkvVsFeS1FCixyh7YwPCf&#10;eTdR5t98881F3deSz1sOd3n+CICJv8KkvDnfAjqKkpPAyLafklPHMHBePBdMcgDkY9xbNcGBYQDb&#10;7sD5YZw5U4J5zlMBL0etbRDuGyMCyICGgA95PCtPqx96a8X5aoUJWsooD0zpDBPjEEgCGGmFSed3&#10;uN9f7pIzOpxyb3k4c4EanCh9KMBgeLSzpcvaygHjMJEbR40D2ht/TpJnnAgy4tQJaNuWoiyDxnlj&#10;kPRnKx84huSsfEFyB722nYbzL6975+oSDgFgRfuAJiW/W6mhDjTQIufkiX9BifoFE9opvz7heHFA&#10;OXlkw+HFM3nhRRs4aMZAwET9E/CANrr6PFkaOwITTjE9wYENzAlckxcNdPFNxq3yUZ6jK6gSEBgL&#10;5m5gg6Rf9QFe21rkCkjhUBRs4hFP8pG7fjUXrDDiRGi7AK03rYIsc9hcAIIpK/lu3gBUBI7mLj7V&#10;23k+eAIgdRCie4GB+gN/2opvbQks0WeBeuiRkwDF2O/Q41Mv3/thMAABnb7P+ZIsCf4SW3LK503d&#10;/r26/qJvOHALdmtrf9171ncmnz8DYMLoGhNk7S2tFY+WpTO6jLl8gBIOsbeQHB1OpvrIB9DCEeX0&#10;0h9sCocU4GGMchQEbvSHK5DDGOZUK99fTSqbs8XZzukT8AFEONKtOjG/XNlbdDjSbILkN171nyCX&#10;zjKXpbbocDDME3PC7/6tRsBKP6JPL+CPc2+OmRcCBv1lrtGl5rh5RNe2soROMhf8Nl/MDUFp81/Q&#10;ihfzSh6rR9RBh6FlzpuH5hn94bt62UZginrpf/ZBXu1tu5HfkrqUZT/phLbssMlkaH7jjf5AR37t&#10;06f0P5uq/eSnvfJpA/7oCfoPX8q6h1YrKtwHatDHgho6Vhkycz/bSneQm3lhjvpObmhruz7Qd+ro&#10;xQF5409d6qQP0aKfzB36uK2UbJ75ys6wFeRDh7Ed6pDYk1aXqI8uxEOge6tD/JbPmDNu9IO2GZv6&#10;T5/qB7LojTf+ABfsqnEE1NAW+elh8pTXvJbfmOffkDubEwCmHmNDvcZAq3f0EVthzBbgSm2TIjOy&#10;Ureygk9jwHP3BdPmorFl/quX/NBHBw/oyHfq5Uc+fDttB5i0YoudvKaLbyUf8lngojNK+tB3fKue&#10;X/PTN/03ACZevNJlAv8A7fxkfU1f06cCMfI2940VsgxMEWAZg8Yv3UKXeN62RjyjS8cGwKJPtwvy&#10;BWr0qHFtPEtoq1uQxlbTQeqVx3gMaPccDfVoO5+HbsMrvawOeZXpzBV8GvetwGI7tF89+lx+PEu2&#10;3LDXHewaSOK+751bAiyx0hIvAQN+A/878FXQGVjStS0brvK0fQUNMi/QNw46l6SgOgDEM/QCTDag&#10;RtPzygSgtI0jGlKAWIF8qw6ULZj2PVquC0oUhGd3AwsCXNxTv7IBDQEgAUIBGAELfqN/AgsLILV6&#10;I94rE0ARz54FIpS3NiWDBRKqs/LliY/aus8DWjbfAiGBP37HQ6tHyqPsgkQn754pK299awxL6kev&#10;upNFPLofYOK7a+Vqb/2Z3Pf3qZsvPoJZQa3AzJXB5MwzDvcCJoCAVXom6bVyPpStYKczSTZRuoxT&#10;ec+ynHsO1FlO4mSYuNVx1n0mH2j8Aj2dwL2ACUWx+zMpvj4Aie4zRD/99NOnZz57iC3HpFUz0WbQ&#10;ey7wugWYKEcZUvAcCcqVQqZAe1uGF7xR4vJ6M0JhykfBUvLq49xxFBhmDlgOmf63egN40RkmARx+&#10;C+xcBXs5k23fULazSAoulW+7TW/gO7dEOfVyuAoY9+BX18CTwIMOPsUD+py+ttv47cpYMDKCZY5b&#10;zp76OJYcOylHnkPIAfCcg8Sx4iwBB3ojJw9H0TPBDIPV8mlt5zxy7jtETn7OrfZoQ9tpyJgstGUB&#10;E4Ga+2RjnBlHAUZkow5jnsPOIRZkB5bggQx629bb3bbU6KeWHgtE2prUc+3gtAd2RNdc4ohyejlL&#10;HGkOtXZoH2dUfQInQYSgwf1WDZEpGr0BJSOOpjzuqxONVjcFoKGvDPkrJ386STJmjN/GtsCnVTH4&#10;R0//cm70lflRwOIZnjkWnA0OPHrmpTGCJsfVPJK0231jWB/iUR8YN4IV9RojnrWailwDTMggoEc+&#10;bQlQUqf8jf1XHfShj214jJEA3ZUTxTGk/N/T3z506usKl5cUILz50kvmV/luJQGLz706eMEQ8umz&#10;eYzf8hhLfQAmC/bQfT4LmCxvgKRo+3C2FgTqsPCz3ZxSOoV94UQywt7G0cucOPcFVBxRcmecOZyc&#10;XN9t1ZHHW3C62VtPZ50ob3sPGgIz45Lh9l0fosFZR5tea8k2J55zjt/OiOBkcIg7P4Ue01945Yiz&#10;HfKzHxx2b0nZC3mMGf0m0MnRbrWF/Mr6bs6aTwJtCR35JfUJzvUnMNWc873tcPQUPcm+d/6E1DZQ&#10;Ngl41t8go0cH0S/K0cFtLaHL2xJjvinjhUBnUpi/7J3fAeStDiA3eguYqw7lyJfsWwqvLN7VSx/R&#10;M2jSEa70oaCotmub/AAtMgyIpovwQx50Hn1DD2tT+gF/2s7O0rcCLrqKfjG2lScnfLBT2tpKRTRc&#10;06/0Cv2t7mSGtnLGeUALXYYe24BW4Ax7Zw7KjwZ9xm73ggLv6qHT6AyrINWPhj6jL1upY86SlzFv&#10;PNG3+ld7Ay/IR5/ggw/TOTzerAd4kadn2s2v7HBi/UAuxpw6yVZ9xn6rWtBXt3rZZ7TInpz1Fzkb&#10;Y8ajsdCLJ7ZeP+BZOfPO+G9VCTuiT+Uxf15BgQ9/+HPajO89fFygv/roreQj/+o789VZFOlCY7Bn&#10;/Ckr1d6i/98AmOCNftOHxg9dZvxJ9LWAC3DB7rVKrfNL8E7/mtfK8f2MD/pBn7G3dLRAjQ42Jlvh&#10;DZigy9kL5ekdY9tzdOhzz/WZvP1rFN1fsEmXG+/sFruhvDroKjx7MYgP+ktiGwA3ZMgWsD/a3ooZ&#10;PBivbFmBPrtke6kXAexSfx3cmSRSoAiAhJ+hzVaY+O65Piw4ZofY1badFMDK1wqUVqFURnsXbAiA&#10;UO4akBCYsEBL9NEq8PY7EKbg270C/wCTwBHfW90RuODqN7ser7Uz/rui1/douAauFPx7LrXlpsC+&#10;Z34HBGyZZKl9CxBs0O97z5JRvwENgQ21LbryuuIfrVZhRM/9wI3ADL/V6XvXgJDquNZWPCRz9wMr&#10;olH/R2dlL4/UViH3GgeNt+qpjxYcqd3RlHqu/07dfPFh+HZFQEvHKe57tuRQng746zAjiRN4y2Hu&#10;YwJSfgwVp8pkhkj2OctV9p///OfLWx6GNweDMujcklv1nkk+tAyMW3yXh/Ipjzet7ksUS/cpsA5O&#10;KjEOPdch3kxG35UMem4AdP9sM4UG+OgtS4BIbyFT0u3nbqk4J5FC5WAw9gXPnDCOE+dHf7eaBGAC&#10;lBAAutc2HIBHq0Q4eZypTufvTbm8xpJxpKyA0G/AgdUWkt/uc244WcoIGANM1O97W3Q6x4PBFFQG&#10;5DDavRHjBHKagQacpQwbR6j2yWuMcYAkYy6gqFUJHBaOnkCAw8iB5FhyXjh1OdYtrxbIo93Sc/Ln&#10;5Ghf55ZInFGyctW23Y4DLNHWgob+Upkz437bZpTXBnXqA/ImB061dpkLnPb6g0PbPnmOXWfWyE92&#10;2hxdThU5uac/9J9gxDhBU5vU3cqzloOTIecRbTLwzFhpRYky+jjHG29+ywvIkfRfK1448JK6Ocf4&#10;xSueOu8GPxwGjg+HtxUz6GuP9nKOOR4CGW3Hf1uLzAmOk350X5vJUXAhgCRHOglt/OuXtpUJSrRB&#10;+313z5wRUMjTOOstcKuuWrXnXvT0XyuQjPnPAUw4WHQHJ4bTYJUJI+St0DV9cuoWoLEx1Zi8BphE&#10;x6GCxvm+pSyZp4KLe2zG1r+Aib7ss3luASZWapBlzz4CmJijPT8Bk/JxDBlWxpez6e0gx0t5RtbY&#10;oZvJPaetbS1shMNglddXdFR7cdF1j21g/DmkbBBHnVPOgWfb/EYLyIK2N8XsTcbePXpP33CiOczy&#10;988Q+oX+ynHkcHdAKfvpt3LsChBFXnrBHDHn6Eb80KueCTrpSm2mOzn87BJdLMiV39w0//RdK9IK&#10;CM0NczJghV6Qny5Dg45Vl3qUVyY91vaQVgewcdpBr6BL9wi2laV72v+vneQjGCYPPAq06XfzH23z&#10;n51Vn/zkr330SuCP1DYjesh8ISv5zT001EtuZIQ2XSnIVga9VhMohx/36T48AJ+1AQ26wnc06MNs&#10;p7YHSpNFq1o8o5f4bwX07GCgND60XV10EQCEDMhfeeXavmie9XJDWTYlu04egui2Duk75T1XB9mq&#10;I1kBl3xv9UhnmBgP5Krv8MFXaZuL+65oGQtSfYkmH8dY5QMZ++l59Sir7wJi3CMP49t9v9VN1xv3&#10;6jHu5NGfgmXtYJ/YEXolsN7c4mfpZ3PXPNTXp15+5KMO4zV7lV3mU5/66Fai86x60w+r8/gVbBZ/&#10;Yu+bx+nKk9bS9PkzAyZWTtCF5ibdTZ+2pSZdTG+7r9/psUDi/sHGM/fou4A3Y5GOp3+BEsYiusYK&#10;fWoc8TU8c8/Ypiflk9AUx8jrNzkJ7tltdkFcgj7QIx7QNF7dA4ywQ+QhqZuuz7aQo98dDNuhye53&#10;QDnbBLQH/otdrDBhY/AQUKK/2CQrIr08ZnsCKArg2ZWAEDayVSUFuL7zT8R3gR0SWxlwkm2qXHR9&#10;L1AvzwlE4CXaBdvybipQDnQJaNjn7DC6PS9gD0jYvH3fIL77Bf21TZ5o1ZYN2GvTAgm7kiPe23qy&#10;YID7xkrgT6CBFN29v6BCtErlW79iwZnkV7uV2XZsXy2wFd34SVae+929wJx4Tq7RTA6BSIDAVikZ&#10;l9W1QE9tTv7xKo8Uz8n01M0XHw4nx7/tFAyHwIryvtf5vfY582xK4fp4C9qb0HvK7qd/8elz5n0v&#10;Xfs8kuf8nMbn2uet52fd5QGYpOQp7A4944RxGjlgHD1KmcPVyhNvWCjVlq729o+DwhFrWS1HR6Dc&#10;225BnECVcyS1QkSQxyHjDHGqervvfoF82zrQW6BEQrPVIBwQ9wJMJMZdHnV1jocEQPBsg0/OXVsf&#10;GHQGjfFpawqHo9UlHClOW3uZOYXGuWccUfc5XvJwkgTg+FQPh1yAzYACTtRJZvjUfo4eEAYgJT9Z&#10;CcI6u0Q9AmmyAQABSTL+QKLe2AFZOAYS54MM28JC3nhKlp5pG+eqVR7ykE1bbbSfo93ee7yiFSDK&#10;2eZccc5a/RA4wJk3rjic6BonAUjkRX5kJU+ASgACOuo3PnK8lTPejDt9pU5yxI9y0eWItzfeM33Q&#10;iho0BRutouo8FqCHOvEYXwKe9vjjQf93pgNg1hzQfvV6Lhg0nyR9bQwsWCIvfiTjloyN71ZMkSde&#10;PCNLfbWASTy2GiuQRDJeXg+7/tAnp4HzJZjgpHG0OIHvnWHimdUPrVJQnhN1q0wfDopAzziROPyc&#10;qLf02LWkHvzrF86kN3Hubf2+M5DlEUSUB+8cyHgH/lTW1Z79DsWjBxcQd7Uykrxycr1xPdvut8P8&#10;gNsCJPXlJORM4IuzzTCTTatC8EwunFROL1CEo8uBxY96lfOMY4uuq7KAb3Vw9PsLVw6BPMoFpDD0&#10;3vYZ362+Mi/ZAGXYgFZNcODYWitz2Avj3VVw2OGqraRgWyRzThDRMnUBbFsUzDNztcOm6SW6t20T&#10;6SRz2zihK8379DhdYM520CWdZc7TW4JrcygQVFkyEWjjU3/10kRZegg/5ig65KEsMKLtPK50EDlp&#10;SytEABv0BvrqRY8dMS9arYMnNAX0bHDnYbCzrcbBF3nRTWSrb9VJ/1Q+0EU9ZNFKz1aTKGvlAztF&#10;d9INknv4ov/T7cpJ9E9bevQHXUm3yU8GrSZBX1nfPacz6UKgAnpsqfrZCnKii8kdXWXpYnpOm7Rh&#10;/Qe6jg1XF9mhy3ZKbQ/SB+xRq4+MCbLUF9prXKHbNifjioz7m1bljTNyNv7koauzz2hrr/4wTuVX&#10;Vt9K5oSxXX8qB/zw2xg1lgSV+txz49L8M8/whE88oqv/1IOePjz18iMfctYn+CdvMuCP0CeP6FMf&#10;gbA+WRDiTNpyz7+Y0X0+r4DQSzJvu1+dAJNdhR0Y4/MlAJN9yaQPev5e8vn+++9fbAY+2IFWYNOp&#10;5mdnTtHH9KX5DAzxjI4xFjzjWwMd2IsObFWOvqaDBWxAAfbMC1b10dG+C8TYAQGe+hpjbLakzfS6&#10;/mZT3JNHYhPZc3wrqz5ADn1Onxh/2sUuFWSr233tNH7ZnegD5b301Q99ZwdtDwWKsHOAEfeBJ767&#10;11YaiY1jc3pJA6zY7TQF1QXI+Sju+14w34Gw7hcEKxfwwV4VBHf/WnBfcF6dgQkF8QE55emlRgF1&#10;AXkrDfwuoC743gC/4DpayrH5tXF5LDjnj7UtpPaQXWWkrUs9tWWD/5J6F5xJfvGfTHYVTfVIgIYA&#10;g8CKABHl0K/9ARjqy/eJr+TRFT11SW2fUab8gT5ScvYsOSnXKp/qrx/NH98bQ8q33cY9ebUlGSaz&#10;aF3jNXCvFSunbr74CPwEJIKxnH9OhwD7vSXdn5vOz/n8Vkph9zmd3P+m5BNgIlHmFCJHgmHiyArW&#10;GX+KneHtTQqlycC0HYGjw/nhHAhyOVaMqyAOSMHhKdjnmHU2A7AiUMTY4PC0z1bw2BkkgSI5UK1M&#10;cb9VKG29UFbA2ZYdgIHf3lqhByQBljCWAATle9sl8OSstbea48KQMXACOe31LFCF88bJ4rxxCDmX&#10;aOGDk61MJ/xz7NAXKHMuGVBBOvmiy2HQHo49OXByOuBT+/p7ZDIrWEBP+7THmQq25GifOvSBAELw&#10;7M29PBzkgIaCcfLUBxxrdAX6nMzehMmjjGcACU5ObyzxEC0Bvd+t9FDOGCB3VzQEH5zCnGfP1E+W&#10;nFzOJKdOvl1RQSZ+ky+e5McPGhJn1vjscLuWgZNPy/2BO8p7FpBrjOBZUMI54JBro/YEoBlXynOo&#10;8Y2PgBtBDMe57QDa3bJ57TCnBEsCXE64saVOdZNbW5bITrlW4pCLutXRCh5869euZJLs0dCmViC1&#10;wuRzARNOGYeJseDIMASC8nsA72ufM897+fdz5n8vnZ/z+Vt5rn223GknzufXPmfdEqAFGBOwwdHj&#10;5HJ4vJUj795W6oNW/eQQeQtNP+mr/maYLjImgTT9u05nMHByLcXmyHJqBZX0vaCRbqeLOAHtv+dU&#10;AzrsRcefMco2dJ4Kh0JZoAhnu1WVrpx6ATM9QV8oB1QEetABAIXeZNKz7Ef/MAPIEIial+YY+ng1&#10;xz2jg4DE7EsrLuhQupIuIAPz3fw3dwE7ntNN5rcAvvnKXvluntM/yvquvPo7f4DtodsFPB0KGrAs&#10;SGp1JB1CJoB2fKEtyKZ78MoekCmdQDeZ34AxNpiOYTPkV0fnWHTeRStU9IU6WmUYYKI92kmW5Kad&#10;dAO9iFd6pJUGdIzybcthm7UvoNpzuo6uJUd8ys+Gsk/sA/7ZCjKn18jPPf2i38lCG7S9czQkOgtv&#10;eGRD8UyOZK6P6Ek0ATOtQHHfvYC0ABvjgfzIC0+esT2t6tGfgsJAePzqL32gTmPGM4lv0/ZXPJkP&#10;xnVbgIxndNuCqy/cZ6uBIPWZcSrwNcaVkU85/dS2MEExH8q8wCd50ff6Tj8b//KdevmRD5DE2DW2&#10;jB9jmf4WrN7SSbeSDz3Aju12RYkdMt73b4HfSulPfRkNfXwCJueWfPOiD322zzpXpbL02D43Z/a5&#10;bSL7nH7p+XvJJ1CczwyIsDrDOKPj8AZMaSWH1SBAETIyxgAU9Dn96Tne6E200BTA0fGCTEGY8sq0&#10;eqRtH8rQI3Q3PUHPlwcPdKl26Xt56C4+pzLsCv/E+JUHf51LZW74rQ3sjUCXvjeOzB351M22AEPY&#10;KvLQB2yGuvHst3/HsS2HrfMbGNL2GytNOsukFSaeFVj7LQWIBKoUnBcsywsg8d29zhuR33dBLXkF&#10;jqhbmfLLtyCI+/EQ8NCKBN8LlAvgAxgCZDYvegFOaLXaobLqLRAvPzrxJA8+AijQcA2E6QyPBX3w&#10;U1Afv5J76MRzKy16Hl+BJAEZ1en3gljxI79y6vI7ECFQIyAhun0P2HAvIAft2h3YEV/1d7JvfvSM&#10;zGqTdnrmfrzKn4w2GduNp+WrhFZbfFb+rvK65qN5njzrE3lO3XzxKWB15eS3rJwR+HcDJs/0fvKx&#10;bK434JQcJcnIU6KUq7cRDDqHkxHv4MoULScIGMDYc4QYfM4mh0jAKojrzA2Bu4AOWOJ3Y6OzTTrH&#10;QVmOmeDRMwCBMoANwXWrR9DyHA3OHYdOkMm5Y9DRlw8YgBf3vK0AOnC2246DJkeSY5kTiQbnrb/8&#10;035OEMdPHZLAnUPMceLcMP4cNUEFZ4uzyLlINi0/duWUkSMZc9rQK5DHC6fJPOEwkoc2JMMAHvJa&#10;QER7XLW580Tk7bBbh9u2FJtzX/kAK2X0XatAgAPagjc8BVhw+jmInG4rHMjWc441Z7l/QwgAIl+0&#10;1andHGTftSsAgKy1V2Dle0CCvnANhOIgb73uaw8nVeIQaxeHW53KaEdvQLWPY2ZMGQ/Ka6/xz2ko&#10;WGgVkDYZ0+QhGMjZ51Abq5xxDpB+7hl+0OyASM62oFB+bQ0s9F39neHSGDUG/UbHVXvwIH8rrfQt&#10;/lrNFIhojJgXUv9Sdurlez/AEsaYY8RIAkwyTu+tMNnUqo3z/q1U/kfLXUv30Hgrzz3Pbj1/q7x7&#10;Pi2PZrABHhxIgRSZW85sqyWHujeYxiiH0fkBHGuONiPvTSya+kYexr03vd74CZRy7jnL3uwBvRj4&#10;nOX+4hE945bjLMCjA624xJ98+ME3Gpxbzrh5Qv+hZYxIxj8bsatLPOfUmy/aAxzi6AsmjfHO1WBr&#10;JPqAfSnIEJC2jbEVeYJRuraVJHRHq83MR/rE81Y10LsCVHOajnDPc/pcGXO3erUJfcE5wBkN8qC3&#10;6CW06QDl6Y5+Ky+v3/QdEKQ3/WRAHmSjvea5+4FD7C9ZkQOduP8+hFYBP32Ed0G3sgX9+BZY0jlk&#10;JT8bRF9on+f0aICFutOvEtsV4N1KO3Km/8mYDk3n6jP35affWvEmn36gZ9P9ytB1vitHtnRz26ra&#10;3klm2qWvtRFvdJ/+RgsNfeS35wAB/ZmcjW/3yZ8MXQWRgF/yMe7Ixpgja/0luGMD9AmAW5+bh+YM&#10;uZORfu/8EuNP38irL4FVgBtzIflqQ9uVPQegyKMvlNFn6JrbAlDf8SMoVX8rTU69/MiHnLSPf2Iu&#10;8zfUfR5CfW/q40UbXSHIcJaGFXd9zjK3En0l2C74pfu63xUA0/YDyWqFdCoeui8552/LWgGyz/2B&#10;xD6nHwtwJQDKNV19Lfm0JQeg1krEwIqCdsAy3bsr9+Sny6wyo0/pNv40nQ/MQrMzRIwzY9r4Vl5Q&#10;BsRAjw4IvPMcbfa6c7HcU5YepyOMv84oAZob3/SK8sYtML0tNnQyGtqCLzZKWQAMPtggQD+ZkYM/&#10;xNCXHTLbeViAEP1kdWmrPmw3bRuOa2eaFHwHZBSEb/BZ4Ou7MgEoBfCtApB/ARLXAmy/yx8wEShT&#10;vb7jEz8FwYE3rU4RSDd2CooDGQqU5YuG/Hhnm9WJTmCJMgXipUCX6LYlKrrl6UwQ9zyTF0/R6d4J&#10;MMRPoECAQu2p3X5HOxqBHvVZwEPl4yewJPCi+9WVbHpef0Q3GVR/NFwDluqHALdkzadqW01lkkVt&#10;rg3ooxf/UnUHVPm+8m9MxdeCKu7X95U9dfPFRyDGiefkC2B6+8wRasvLqYie6T+XMnyUJoXKOaDs&#10;gCQcAc4Dw03hciYYXEaB4qXIOR+cG05PDpIkyNbfgn9jgNPUX9oK4jpHRDDXX6cKFNsGo6ygUFBZ&#10;0LerSdp2sNtTOFWc5VYkoCefPPho+w+gBGDSoa8CywJXQbJglTPsyoHhyHCwe6PYMmW8cowYG4AH&#10;B8099XPoAAOcXmOdI+4+uhLQgTwZMwaI7FoxoF4OKeePfDmWu6JG+wN1JO0kgwCTABV5tLvzWvpb&#10;YYG2OQjU0E97VkZAina2jDqAJ/CAcysYqXyAhzZx/tHmLHqGJv7aLuU+eQg+OOZk3uoKTiTn3ZVT&#10;T87kqG6JI+43HUI++EJXX/QvGsahsuhKyuAXXXVXJ9kYk8aJ/Bz1/plAHWjLg3ZvbI1zPKGJH9/d&#10;57CYK+opWNBnnHTjxjzhoKLdap6ARFdjnczPM1W00/2AKsl9eQKKPHdfWX3eFpxWmXRm0KmX7/1w&#10;ZqxC4DDlBHZy/yOAyTNdpgCTHGNgFMfTlbHm0HJIOZwcVc61e/QvQyxIoV84txxOfcNYy+fqHoeB&#10;8e5vGIHjDLg3jfoUXWOUjqfTncsSLQGVgM7Y1vfq5tQDSDjCAkf2oiXbaHrue//CAGh2X/DOGfHm&#10;ET20BQmcdE57upIupB/8Nv7NKUGj+ckGNUfVzV4JJulOc7hVLALEtrnRY8oIbOkn85Pu4swLmOkr&#10;c9yqFjpcHjaOLNxD2zylu9CkG9DCnzmH17b0CIr9ZifoBECF3/K32gBN7SeTDgGlG+TXJjKgL8x5&#10;+qZDF9UnvyBJGQBBZ12wT+iyF2jpV/LWNvKhG8lOPvZRG+QjB3qfflNWW8mPzOljup++bwUo3dWK&#10;OjTZGTqS3Ol/8lAvOZGZOtHw5p78lNM32kbO2Xp6MmCGjlY/3uXBrzISO8OWoa1f5Q0AwzddiB/y&#10;J2uyZ7OMH/IDQnCQ2Ql9DURIjmQb6IRvcuYT6VtX/YeO8dw/kciPT/ZfffrZWDO29GFnh6Dddit9&#10;YPzix7xxf7cB4ccYCNzzXFB86uVHPuxxKxSBN20vcv2o/53uOj9nvnvS+TmfX6vrVlmft2j7PPL8&#10;reTDdzZHjS192xYa+peN7DBYK07o2oKz/uHMWDNWWsHdgaqAD6CqMWTcGG/0JboCQoCI38aJJK96&#10;WqFIfxvDypuTrXbp0HY2wXd8K2vMsRsCb4ALoASwRh/Tk/Kkr4xvdQDs+wcbtghvVsEFBKHlvq03&#10;tp3yJQDyUn8fDOhYUISNKOgtqCYzeXwPhApEcL/yARn9DoCQrwA40GBBsoLeQJXAgZ7RGQECAS3l&#10;xVNgTfx7pk7PdyWMZwXXgng0W8kiBeAsX/LURnxsIE7eBfwBAIEJ8kkBKj3bAN695JuMamuAVQBI&#10;7Vc+EGHLd8WT74FFgQ4LNkjLb7/jObqVief6csvVV2S1fMRvSX4yb0yhkRz1wdZT+5STr/7wWz31&#10;796vPMAkgKby0ZXn1M0XH8aWE8/JF0gwipS3YOwJmPz+yYeTzDHgADD4EsVISVK2LdfjZHlGsVPi&#10;DD+nrj3evdnnuHC4OFFteeCYWd0AqGibQMBJB7EKrjmvAvqC/YI/V/nQQdM9DhsAwPfefrXyQPkA&#10;EoEkx8kYVAYf+5fC6lmwQsDqew4gwwHY0L6CdU4nZ4lTnNPTygRt5+h5K0VOHEpl8NgWEbITLLT/&#10;P2dPneYImcrDUTNvAowCfjoDphVc2gMscQ0IADhZfRM45BnHl9PblhZ1Bkopw0nlsKqfI61u/QhA&#10;IBO8td9d+Q42dW0M6IOAlLZR4RsNtI0Z9XPg3NM3nF9OZHu7extJ3q1wIcPeisZPIA6HmuOM58Ye&#10;ORtPHE/BgXzkiy/84CtART/pY3mVCTQTdJGJ9pKb/GiQi3ZyolsFhBd8eaYuDjuHBDDm7aLyyhpf&#10;aOs/fLbqCLBEXvqhPf5kbVxru7qTl+/4xEPtNc5bjdWKrs9dYZJhZiQYA86Wt1Ocqvf+VviZ3k8+&#10;bXPigJI1J8uqErLnQAM6yN73HFOOrEDP+OrtKwecjgZYcAI463RXKzM4094CWh7N8HtjSJfT7xxr&#10;Zf1mBwAeOTzqBKIYw8Y6h7e3k5Zh48H8UR+6nGa/3VfeWGFPONB4o/M4FeqiNzsgFZiiLeYhftgk&#10;egII6jd9Km/AvbkH6BH8mq90hvtABHOP3ghIaeWfeeK7etuio+4AELpQvZ7RQwLL9BBdLOBM19Nj&#10;+KFbAMDo0P/ukym94TkZtBpBW9pyBMzobA2y0EbBibxoCqI40epUn3FgDOBDgC14bxWMOvWPsmiR&#10;EZ6U7TBcgTc9SS8qQ9fSEfSH9qPlXkAKe5HebfVgwDdQAh32t+0z5KSP8KqMtusj9kdePNPf6sOP&#10;vgm4d5UXz/qNDiU/8iIngWV9iAZZarMy5N4KT7TpTX1IntpiDMkPsCEX9+Uhe+CSgBN4Qvb6onMm&#10;8Ig3dMlUv5kjaLUlAf1WTHmuzcYkv8C2B4GxeSJg7Z950A10IUe/9Qt+BKPmjv4BYpm/At1TLz/y&#10;MR/IuvmR/yYof/rfH08+VldYddR5IMAOib7V//qvLTD0LV0AEKAT9QMgpTEHYM6+Gi9tAWu1tzzG&#10;qxcWrQyRjFv06QP6FR/0N4BD3wPG0BWw0c3GmLor01ZQ9Rprna2kDrZD/ca0OWL+WIUCJGEf6Hy/&#10;tYduUreA1IpGq3sc5C7ZFmp1ovvKSsAWsgg86W+C+RoBKRKbUArccPU7QKJ7AQ7lL6iV8CVf+QNP&#10;/G61xwIY7gcu4CPAQwqokAJpAjdO2v1WPrktUNHvgvz4qT5taotKgMYG5GgsQLFBvxcmrq18qM6l&#10;71rdfnteis/olye+tn21OVBJ3oCCAIbktMCD767agt94kM89vC99SfuSQzy6Bs6477s2JwPl5Gu1&#10;yMoreSafgA/X0gItyviNdvQrF++BP/WTcqduvvi0KoCh5axw9Bk1AcYTMPn9k4997pyq0GRKnNPK&#10;OaAsOY8cCM4AJ44iz1EFDBRgt5+Yo1MQJzAN+OBcdQZHQAcQpL/67fyMDnXltLkfoBLIIiB0r601&#10;QAAOGUer4FJg2eoWASmHzziUH2gSD+jiUxArCWJd3eOcMSwMDsdGu9CuHg4YI8KB2tUlvYXjAHFY&#10;Ax5yNltdwlB6K4BGW0AEwTnqHS6Lp4BHQTG5aBvnvoN0LRXn4JKP+2Sove5ZWeJKlgKLVi4UZKMt&#10;aRtnV1/qU7wEPOhPz/HOuQ3Q0C4pMENb2+eO77bjqBf4IEDhHAI9yKol4oKaAifyI0v1kzXZoO9+&#10;byaBCvpYP7iPZwAWPtvG09JtTi2+lGt1Cb7w5zkntn+v0CbtFQCg1dvQtomRh3v4wbd+0tfyotfK&#10;H7IwVzhTAixOO91XvwWUSI2NQDHl2wvfuTfyBOoFICUb99BVVh8vGBmgdurlez8cLQaht0feWjF0&#10;Vj48AZPPTz6cSE6DlRuCMMb173//+6dT2i1l5lRyKMldX1ih4DkDrRyjTFdxXgEcjDMnmBPrHjot&#10;FeWYc4Q959Ry+jmv6uAsG3MCaIbfM86/gFVAzQnnaHPovTnEOwfe21P0gSlsAxrux6NAGg2BhfZ5&#10;1qoKdoceVI83m4Jdgb8A1JwxZ/ETSI9+WwXVY37SY+YIHWDumXPK0A1+0w90KT1Dxyhj7pjT9IP7&#10;7Be90spB8xw4QS8JyLW9lQ10Br1tntIF+PHdXMWnILpVc/SA4LcVigAAdpZuQFtdBdzqYHvR9uaa&#10;jcBjZ5aQDb3jyoYEfLDP6NJFgvVW66BPDmQFJKDjyJRctEFZ/JJBL7RabUKX0VMBIq7oAGN9Z9vo&#10;cm1sBQOZsh1o4bvDV8mCDnSvlT/a0UpF9fneapJWuqDTdixl0GBDWgVDryuvzdrLZqJLfvwX40t+&#10;ZY0dsjV223pjzrDfxgsbIA+ZkZ+rfpJPIApIBNIYE/oGANIZJ/IFdpGfsaTv6EzjXN94hg99JK++&#10;Nk70j/boUzwbBx1CjSeB66mXH/mQLfuiP41TY5l8jbmn//3xFGBiXJh/dGCHbtOjHfZKX+pnwAlA&#10;AXBM/wGUjVljW16AivHSFh1jxHP+p/FgzEl+56e7r0wHf3dGirGHJ/oUP3Qw/dGqP/kk45reBpQA&#10;P1oZiBd8AtWMSUBbK6nkBRKgqYyVKoEKbA+ZAPzJ6F//+tenc02AG55L7E0HwwJL0GPfAh8E8QXj&#10;kvsF4RIAXyqfFGCifIBKgXA0C/yjG3DAhkarstFr5UrPFlzwO7AFDdcCZs+V2e1CkrLxWUAdmLMr&#10;Q8rXuRjobvAd0CGvfAXyC4BESxnXbYffUrwFKOxVKl9ARO3CD/rasfKvj6q3fMll2xEQEjghn2e1&#10;y/fACLzHW/fju7oCLPBU+doeiHK2pf6tb107yDg+kjnavve7uuVTt/oaZ7WtMu6fuvniIzBplYGA&#10;gnPPCDPe9xwa+Ez/3uTjEC9OAQVLCVOolCQDzykAmlD8LVHl+HKyOIDtRea05MhwRjlPnJ22ZLQi&#10;JKCif/EQyAv220YS0CHI6xyGzjoBfggqW21Skp8TxhnjRHHqjLECWM4cR85vAWX14sPYxGfnorR9&#10;RDltYRAYikAC9NXlGSeIbDjgnGhBrGecEg6uZ5wjshDsoiuPe5wsxg8YZS5w0tHgUHFA0eacoRfw&#10;I5FRIFRgUytmOgemlQrkBixpJU0rTzj4+JBnt0NpU1urABqAA8CLNgeK4TXwgHPtqn3GQOfXkDX5&#10;oUnm6uSk64cOXQzYAHhoLweXA175wA18kjt+Wl1SHwSWcKI52cZdW2nUaQzIzxHv7BLl6CD9Aawg&#10;b842BxIdPCWj2oRnY4o8JDTQ4xQrhy/jp/7RVvOEg+Qqb2CbfPpOG/CGB/wqa1wr7566Od4BSNqi&#10;L/BeENkbc+NK3+588Tu9i+6pl+/9eOvEoDAGvnPKgCiMzXNLzuellppzFBlyDqA30pxqhpbcOZ+c&#10;Sjqao9keZgbYihT7+dtCyUlnsK0YdKCdPgJgcNhc7RfnCHQOA2fZFh35OL3OQPn5559fnHd5/IME&#10;Z5ZOEFB6c8qJFsgJAKS2P3A4ONKeCzbZDeOEM86pYE8474I0beCQmxuCSXZGAOA5++O+QEE+wWSg&#10;vGSem7Pmo4Bf0NFWD7qJLjJPBNnsGd0tvzlEnwL5tcWcDcCnM1otYr7TFwIEdbBrZEGfm48Ah1bI&#10;eYYW0LTtOHRVqwPIRv0BAQIbciFPgTmZkGFbPbRZW4AMQC5BEPmoj72lIzv/BGDGZqMnYBN8owsw&#10;wAsa9I++wQNee5NNjvhES5sF6PQtvSMfUMEzOoqOw2v2VTn6hG7XTrJtayIZ09f6i56ig9pm2ZZK&#10;cqcH0ersLzTp3FYaAr20Q7vZDHSBIGRKBvoYX+qkV+lRNOlK7ZbwDAwid/YkEEUfGftsMz9G/8lv&#10;rAhs9bt2eU5++p48lJHXd2Na8IlH+fUr/8i4RcsYk4x18sYHmfeWPjDHPFEv2q2KwZM6Om+If8Dv&#10;OvXyIx+2hY0wZsmFnSVbY+7pf388+dCR+rh/16PD9B0daUzQpQAIOhoI0l+rAzrk1cfGT3/R7rcy&#10;aLWtJb27QSzdQH+zF3Qpm1FgqhxQEH3jlB5lu4E5ABDP8aQev5WVF2itXvwAutXjfodWG5utIuwf&#10;bPgF+Ojsk4ACwSHbYRuOF7KAfjaILVOWbStQ7QDR/SegXamhvraUutcz9Rcws2GBIgXW7kWrtGCG&#10;OuWRlJE3kKI6FgjYQDsa0fXd6hE8SZ5HG13lAzLcQ6dguzoKvPHSfWXk06/1/X4v6F/ARPnak68Q&#10;L57HR+BEfCwIULDv+8os3gItlAkMWRAimvHmvjwL/jRek6tn1VVfRCtwxDP5eoZu36OZHCtbCkSR&#10;pzYav+oyFgLTWl1SPve2jZviMx6Sfd/dr040Tt188elAz7YTMIyCBkbk2t7E5+c//+EoM8qMOAe0&#10;A+Y4ZJR7B05xDvrru06zb6lngbCgegETxnoPfG0bjUC/rSKS4L/DLJVp9UlbcvqnnAJD48k9zwWc&#10;BZGSt2ECSUExp4/D1TaL3sIH3qhPWYE98MB45Qwqz0Fj5FxbESFg5pzlLHH4etvlmXZzgDlcu7qk&#10;M1E4gGhyZBlaTp7AVz40W7EgiC9QTi6tTnDFK5n2bz++B06SUWBJK0+0WVmOLBmh16odtMxLfWhe&#10;6j8Orrrx3DYcDjlHta0t5MFZbhuWtnWeRmBVjrbgA115AkuU56BzUHtb21kd6HF0A0UC5PxesIRz&#10;zmnfc2/0n3YGfHCa20qlj7QLDXVwBIxl7QrAkPSHftCX6nWP3PUjWmh6JiBQb8CTvjIH2opjjgTw&#10;NA7wlVzwGwgooYVP7eJEu+KL/PSDcq3Sw4dgr1VCzbHmEjm0He7Uy/d+BNKcM45ZzgHHiPLPaewA&#10;vv+vKQfad5/zd59+b1kfb9oYbAY8kIFz6O95gR+AEoAJwIMDy0HubSDDrgxHFxjCcc3Z1k8MuvLK&#10;cp456gx5/8zTWQ1tQ+Boy4cHjjqa9D0HmvPbahTlBAS9iQcAC7wBHoICPOGBfnQfL8YRp5uzTv8J&#10;QPHTqgpjShDX2SjaTlfSkYGOQIhWLKBNBh1qyOE39+gNgStb1aGqBf/mUmA3IMP89Bsv8tEP5j69&#10;4IoevUzneUYX4EEdUoA3nwZt+qA5T6+wEeiQsbesgmbzlz7zHfghiMU/W4sv4Ii+AIK1vUdb1Ks+&#10;Dp1yAmwBvXt0IJ7R6iDTDm5Eh67yLJmw1QJo+gb/eCFXclZnOpfsyY3eoQP7ByJtZ+voeTTkp6PI&#10;S3nP6DnPyIyuIp/6T3kywROdSBcCn9k/ZfHmt37Bm/qV85xdcXWfvOnFtnu2UkjS5kBnfOsLAJy+&#10;JC/Akn4KJDIujX1jUz+0xQbwQWby6xdzwrjFH7+o8x7oe7JGy3fjX5/yA9QrD1pALmMXUKjfjRNj&#10;3hVN9WgbWtpjLJ96+ZGP9mm79qmf3Nk242P11TM9lnxscQz4oHuBJXRoh7+SMWCCXgNEpFOBFG1/&#10;kc8zOlIAGoABiHCP7VXGOSDqA0SUR72VF5QBVtRFDxvHnamCjvsdHN4/M8qDB8AJnwUtq1/aSmbc&#10;d+aP8Ys/KynYLDaELVDemKaT2uKDXy8A8AxUYstaxQFQ6PDXQJLAD20APCjrufuunrUKgA9S8Fwg&#10;LBX0FrQHTnSv4LXfrvjxfQPdvR/IUDAeoFL5gvHqdsW/551lgW68VN41eu4HmPiuzfERKFCdgRV9&#10;L6jHb+BFoInyvgcg+B3wEA8BLQEErcZYECK+/E7u0d06649oVqa2J8vuuQaYeFZdgVzRSP7JIMAk&#10;MEki8/qvl0rJuLpaMZL81B1IFK+VMX7Z2WQW6BQ44rvntbt+KE91uVc/oHnq5otPqwFcodwFYoyY&#10;ZVu25fgngGvJ6dibumdP3PnsVkLfShZlq+usM9qlylhy3u8tc+Y/y12rp++eLz/l31QdZ7p1X0om&#10;J0/Vszyp09vhvnOC2yNJWVK2DLh7nF/KkqPToXOAlfZOt9SZ88kh8p1zxInhGHKaBPFtHeksjQCT&#10;VnoI8Hr7DggR4Ltuci+gpEDQlcPV2REctFYQuLaqwLgLFAmMaTuOZ20BQo9DxqkSxHOYOF9t1WhL&#10;DflwZDg3Am91o8M5zGnl7AAF2qbBEXRfENqeaIBTQX3/gMCB5eC18gWA5Gr+BIgkywARsiSXtjEB&#10;S/xlsoNgO+wVnWgGPJmXrdDxdo8jrd/ITz7y1LeAFP2tfzm72sXZLLjHP5m5p71kjQ5gQ7s5xI2L&#10;ZK7txpGxxfkXWBhD5QtIwpNrwIj75eFYc5TRj2cyQl+9+kZZfOJHH3qmDWRM3gF/8rcVR53q0y7P&#10;Oo+loMFzfa2vyNT4NXbQF6xwRjga+CSPVoe4tgImECywg1wCiji56sA3vnxP9n7rL1c08aVvm2P6&#10;1L148uzUy/d+GADGqNUDHDRBA6NEP5boE07k6pV91rXve/9M5dtyZ55b9G7VtXTeun8tz/Jz0vU9&#10;B7p7gSjkkE723bP0f2XlZWC9AQQocD45nIy5ABvQwTHgnPpHB44n2QMqjD/6mSPBGeVMo8VpZZzl&#10;4/hyjtHv7yAZcU4sZ9c9Oh1dTrUAEA/Kc6JdOeN0Fr7U500lBwCNtg7RZwFp/bOC+tEW9KIB6MEb&#10;YAPvgsjqBRKwO3htOblkfpq/yqgDv8q1DYY+bWUe3oAGntEL9JXfkuBZMj/pKfqMfmbLOhiVPjHX&#10;WzXXGQHoC3o7W8LcpIdaoUEfmM90BN7bPgL0ZkOU1w4BhTrZB3TJmm0VHAuwuwq6tJ09IDt2GJ/s&#10;BTkIcuilgnz3BcD4ciXHzmVRDznRK3QbXUuGaGsD3cCGt9UH37aokJm61cOutF2H/tFu8kOP/tZO&#10;8qJf0aTztZuNJBP5tBvwRH5kTZ+h0zlNATG+62/8srOBW8qrm95Ttj5t1Qg6ZBlIgraEXtt+0NE/&#10;5K+cK91PZvkz+gQY0nYc+ek8MgNgBMC0ioSM0HHPWPQbgKUPzDU00OIn6AuAlToAXcaDvguYwUOH&#10;vBpD6tMfViucevmRj7Fj/tIBfDxtJ2N1PAGTjycfOjD9KvinF4HFgRP9xa97BYb5f/LQif0dsTx0&#10;bIfEAizYXXahFR8AELrBuDRO5Ve3+/Kia/wZ68Yam62cOvHjuXJ0SH99TDcb4/hAA7/90YFxaR77&#10;jn8rEr1g/frrr1/8AgCQvMYzgMf2UQfh/u1vf3sB2P2WACyAD3bKKpNWlQSGkIvA0m8AimvBqHxs&#10;YM8CTTbQlQIJWl3RCosCW7Yx8ECeVoQEdARs+O1Z/bUAiu+BNwuE+B6t6lGvvJ2zUoBfmXiqnZ7H&#10;u+ebCr7RRNv3rsrIEwBT+erpPt4WSGCfaxu7vVti4rN6AjP81iZl+QbyBwok2y1buUAa91rZE/Dg&#10;XnJIduhLgIfqS07LS/w3hiTtaJWIfLX5bF/tig80ytuKkvozUCj6AUvuJ4N4VyZ6+gad5Hvq5otP&#10;2yY48QKD3vrn0ISoFzj1dp3RZizcY6QYfYYxo8qQ+87gyYceo8swts9VGUYNis/h4RRA9nNOKBVG&#10;jpHiDMlHiVAOlAiFxshRNhJF1BJcdJQBIqBHybV/UKLs3GMMKS5Gy31OXUvzILbq4hBxgN3HC1m0&#10;p7e33K4Ms/bkLCQHecmIE0Ne6KGDL/xRetqGbwac0qSgKU58UeoUJkcYT/hNFmihzcFSlrHPccAH&#10;XvGmXkaY7Atq2yIjqBPIC+b6h5rdSiJw75yLABMBpCuHrjM2AjTOrSnoS+oSyLe6pBUfu/KgMx0a&#10;i3iUr20s6MmvTeRmHGoT2u6jp184HcavMedeqy3IhSNrTLdFpPN7yIqMe5tAxt7MSeTHwc0ZR48T&#10;rmyrSoAQErnsdibXAmVzzW9gyV/+8pdPoAkQhYzJqVU25E6WaAYuVG/Ak+CDM9oYxBtZkBsHtpUO&#10;5mABPllLnSEij7eP2qmeVq0ElHCkyQZtdNFo5QonXhJ0cEpbAr6rT1rxok68k1XLu/HUUnH97Iq+&#10;vtFX2qQP8dPZIPIr11tk9/QD+n5H07iQBAraij45mdP0CoAjAIeMG2utctGv+ks/dIaMOYRvMo0f&#10;8qud+qgxrU5juDHdar62b7UtRzr18r0fDhFl30GvjEZ/NWwVAqPEYAnuBb/tVeY8Csi9DetQt75z&#10;nqx66D4nqr3NkuecLd97mwU4sKTX987b6B4anDArJqLdEmB5PYum39Fe3uLHmy35o+vK4eMgKoeu&#10;79raHmwH2tmrzckiFw4jp5LBzFj2JoZTuY6VN3DkyBFUngNNN3BGPFd/B8ECWvxtJh4ZZI46UAMo&#10;Icmb88CRxxsafttHjmd0OcuCcisJ6XQ84197jFs08K+vOdD0lHx4BKYoz37oYw40MKdDCPGFP4EZ&#10;e0jXsVtsIXvDBmoPh5/t6k0qp5xNZWPZLHaHPcQPPaF+PHNIBAe9tZfXXKY/vLEPCGGn6S26OsBf&#10;HqktlPRHfoa5xe/osFfzC7/sMpCUjhKomN/mtDnIf6Dr8Ya++csfQUPb6AW/tZ8vQtfhV9vJhvy1&#10;Q1vJlJzpJHaFvdU+NrbzLtgU9loZOjRAhF0XZGsLm29cqI8slGOvtZucfEdPWyV10WfkgabkHr2o&#10;PH7ooV6I+Mcbv+lM9oYc0Ek3aQNZyI8fupue8hu/ZE4vkgl5Kee+OuVVL97pSnJXF/70bVuD1EcW&#10;npOvceO3Pqc/0e+gSjy3Ugb4gj4Z8L/IqnMZ+D346CWJviVHfU62fEH5jCnydx8N804/qt8YQR8Q&#10;4jme+VDoxaN2uq8NxqX+Mx74ieRmHhnzZIAXPqbxcerlRz74o6fVgz9jSr/5/fx83gdITcfRe3S6&#10;OIG86TlznP6k76wIoeeMF+ODXuGHt62GXjXGOu+kc008B5i0HbaVq/QAHdsWGymfvjkPyACYKF88&#10;Ylyioe6231gZw/9Hw3fxAD7wYOyj5x79z7axofgqlkFLHewHO2NlINucPWZ32AjfA0MKKCX2ppUk&#10;AQbdJ9NWnwQoFBz7rcwCAftmv3sF+QXy6AXCBLCgVxDeaoH4QKMy8e3aigblfMfLBtPxUX51lX/b&#10;Hm8F98t3voLvBesF7q2C8L2AHq0CdvzWZjTxJX+AQ3SUiWe/Pa8uKbAh+QRaLKAh/8o9PuJdfjSS&#10;RzxJeN/x4F6AiUS2+U+1NR4DrZJP9ZONMoEeyaR2o4F2/pmrFAiU31S7GhPxm6xqQ21UbgEvZc1/&#10;6S7ApBUE/WODwIMR7KwLRlIwwLC5LyDxTMDAaPbmxzOBQysJOCOCiQJzgRJjL4AQjHimDDqMKkPX&#10;GQ2MVftKGTGGSmIIKRqGjFKiLBgtCpBj18n8yqCDLocCPU6IfIw6A0kZMXacGcotZ4zhRJ+yge66&#10;jybaHVCGdwatvbs5Fi13deWwcB6SQW/itYujwEHisAS+MOaujLF2UegCu5Boirb/WG9/OueHgScn&#10;3wN4tBU9vO/e6vaZ95YJ3/Vbq0zagmNc9Le+AjvBOUe0bSIAgAJ6vzvDRDAM3BC8dq6DAFQdLZvu&#10;rRbZGCdoC1iV71wHv8mNo4hOYITvxoz2GBPkXB+0mkIfc8445vqIo7ggoP7lhLf1xbhUltxagqnv&#10;9Y3yeECTTPWfOaAMUAi/2k52+NP+wBLyM7eSJxDEd/+WAyz56quvXgAToAoZt6WnLUltIVGXNktk&#10;53fyw5ux1VvA3iRqs6RdOaU9I0Pz0TxtxYQ8bUuRzJ/++YITZ2waMy1XJz91K982HffIt5UongtM&#10;AmlaheO7/pDHnDAuAu8kY7T+Va/+DYRpzrkqQw7kga7vxkzL1ZXFS8AGPrSJY61v3SNv45dM2pqk&#10;/Xg0HvWF5Pm++VaHgMDYbXVOehLdxqw2B5i0qiSwpJVZnp16+d4PhU+XAfo4g4yA0+4ZDUYoh8J3&#10;BpqBF6gLpn1vuS3go2WT3VvHRX7J8+71Bqq/LVSuvxx0dd8V7coHPLSkV96WyfYWSfJbOaky8aOu&#10;lgN7Jk/0And2L7Y92lZakA3HEe+cRMAKWXEc8dZfMzPkDCjZBTKhwakE0qgLKCAvI+x3gJTE8HJ0&#10;9QladIpxR3dzjNkh+sV3/YdX9B3wCuDAB4e3lSP4xau2Kcu516c5CgJJdosTDBzSHvzJC2xBm05j&#10;B9gHoE9nP7Cj+ORwCxJc8a88GwiAN74Eb/Sjsjn3Agg2k31kmznughDtBT6YY2yXuvDMcXePTUOf&#10;vTKXOzcCDXV2Loi85hx7Yk6h2YpJ85oNZLvprc7H6AUGXSiv+2wjW0jX0GutcGAP+DiCFLTpHTJh&#10;O+Qzz/3uZY666LdWMPAJyEZQRLegq7+0mS6qHHru8VF6w9xWHrIU1PBJ8K/9yvBhyNd9OrGXHXSK&#10;q5dRrnQuXU4/osn/opfw02pF+egm+lN/82PoTPfxnO5l3+hzecmYraLH+BB+6wd6VWLH1RWYZQwC&#10;FcgT72SuX8jB78Adz9PxbS1VXvt6Kadt2t1KWbTqw7Yey4On+oKsBJPmmXLk3D+WkDdZmw941B48&#10;GYf6Xn7+FXCk7U9oNmfVXRBsfOMDwNR94/7Uy498zA16wvziZ2hz4DzwJgCUPqLjBBL920pbBHvL&#10;SieZw2RhLPZisRdB7geym+f9c4rUuRnqos/+8Y9//M8PP/zwCdylK+lRIISzmXarYsFbQTN+6Cbg&#10;MlDCd3ndBxLgm24SzKBD79FT2tebYHrcOVD0Ll3ufkFgdiLbRAej38uD9Le82kwuQAc6p5euxgi5&#10;kGVbW9suQxcCJVqBQiZt4aLPjBdzv1UonpGd8eK5cSWve2gEftNZ6NMZBX54cN9z+QNi0PTM77aL&#10;dXZOesN4zqfBP/noZ88BMngne7aBfFsRyXaSGXClvxLevxHOvpJpwfXK3L3sf8FnvwvClQ/s8Dub&#10;JU8BLlo9c8/z/IsC2gLjygQKdN061FlZfHjemMyHiIZ78SpfZWorPpVtbgValH/LtM3Hc/lLtWnb&#10;WDu0yzhVJl6job6C/IJ/zwOcAikCRAAJ8gcQoNcKDm0219Ak29ovz4JOaFV/eao/mt2Xv+f1Td/z&#10;S+I1/vdZwFDjq7zN8YCt6HRNz/he++I/HtyrXnKKT7LePovGglSnbr74eLstYGMcBcCceoaOsyEx&#10;jgKfgiMOTssyGb0CIka2N/nKM869tZYY185nYDA9ZzA5MWhwThhAjgplxsnozQNjy4ngvDCWnCuG&#10;ChLLoLSUkuJgvBg85dAFSjCWFAtFxtgxfJQN48RJUZ7xC6CQh7IxwCgy9/CDBwa1t9ydYdBb9paX&#10;cjw4B/JwYjhwDDxnjiHGI2eK0SZjdNTpHr4oRQpZm7RPWzmRnFaKkDLHq7ahjYZ8ysgjqZcsOUfa&#10;hnZbFQR1Bcq9EdfvgrcC/T14VXAnIJUAA/2TToe9GjdWl8jHqWqLS+BZ5zpwzHa1ifHBYWqrj8AS&#10;H2i5Jz9eOYSBJWgFpHHWAn20geNFJoIH7eXcCmS1UTky4dgZa+7hU33okw2j2N5R/YG+8vqHDPWB&#10;MaO+At62zpBFW3LIz7wChrRKJ/Dpr3/96yewRB7giaugXft3O4/AWuDeUmryIAN8u+o/4y/QJPCi&#10;VSB+twpEvxfI65eujQHOcyBMIKa5wYE1D3O4Xc2tAhdz2D31k5c5okyrytTdditgTwf2otVbz3RF&#10;II+5Yr51Xkt51KGf5A2Q1Y7ORGkctLotoEXfk4nxICAx/z1rdRB+qsO4bHVJK4X0KSBGm8jEHPc7&#10;ADj9Vz/grVU8ngNJ2qrWfEEXEGPcmFOnXr73Q/kzBK7Gr/Yxnhx7TrDvjAPnM8CilR2BDRyD9iwH&#10;gCzY4bu8HKyAlMCJQJLAjVaDtPqkOqtvwQ800IyPnnW/8tELmOHMb53y9kzbPHcFHOCHk5jj7Z9j&#10;qlsedFrZwuiSlWBeUOEveQUJnGKyVQcagghGmJPNIOfQWekikBAQ0N2cZ847B5bDm4MgkOvgVYGI&#10;PqJzlFE3A44nPFo6jS+0ONDaIwBg4wQiABJ2kL4CwqhfoMN59nKh1YnyCFLYFzZDXZxy98jNd048&#10;24NXbeBgCwoEBJ5x3snM/GHHOPjsMV3AJrNr5r9gN7CiszoAPtrNBnYeioDFnJGHrTKH6G5zDKDh&#10;Pj0vOKcH0DS36BU2gL0lQ6lVDWyv+s1v8y/dZx6qW15ztH/doh/5B8qjj3+6LzCF39D5GG2XwBf9&#10;RJb6QABOF+HbuGh1BNnqe/nRc599YZN7+dMbZQAUubIzAQcAFv3MPtGV6kGHraRz6DW6hQzxiCd6&#10;LCBDvfRZ+pZeo+NbwUM+6AQmkw+ZtrpHGVdyIkO6lWzIlF+AD/aQfcQLvtsGSY54RQtdz8inv+pV&#10;H51MxvK74p8fEw0yd5+9Vt5YM2b4cfwrdkl/40G/dF5NYEhj0thSt7lFJwpY6XD5BZrGgnGhf9v6&#10;7NpqJHPAOEBTv3rWyhP+obl06uVHPvRI5+NoOzvG9vMfrBjSf9pID3W+EF/E2DDW/UaDHsEr/oyj&#10;AEb9RX7yG2PAAwGUeY139XrWixHyAGL88ssvL9vB6ZLO3DAm27ZHTsau/lCmVUPmMB74o8Y/nukO&#10;eoDOyF/vQFX6jv7ED3lrkzx8cG3StnxbdNsy1YHKdBY9S4e5r+2t8DBe6C58t5UlMCHQA2/GBR0v&#10;r2dooqetfgM85EePHjaWPA/49sxV+c6Dwjf9q90SWcnTatCu6KkPD+618o8N8r3Vf/jEI53juf4g&#10;c0m92UpBILqubIjztfq3NbaKXiJztpN96V/elGVLC6Kza2xWwXUBdyCE/IEnASR+s5WVL2AVoKKj&#10;TMF3+UvRLTAPpBHoeh6IE81Aj4L1wBZ1xacyBfXkUWBe2QCCAm31lCeQh7zyD5Rr1YNy8RQYgE5l&#10;o5lMe46fDfprr7yugWnRiP94CGDptzLxKq/vrslsy7ofjyeNZBoAlFy03zW+KpcMAkNqr7b13DXQ&#10;wzM0drtQ+ZOx3+Vzr5UsaG9by9v4WFn7Xn0l86l2lNyPR+nUzRcfwZogDmjCcaeoGT+BicCDwSvA&#10;DhRgCDkdBSYCLAa1YI0Bdi1QcV/QxFgXlLhyepRDlwFj7ARJlCql2f5m9VDEjESrSziclCUFS4FS&#10;jsowEspwCiRGkxHOEMqTcveM88ZZdQ8tjpN6GAjKkkHk4DDMjD3+tIsMGH5GhkFv9QijzxnSHg4g&#10;51SgJvVmi+GXT1t6k+W+exQfxR6Iw0jEB4eLwtYejgB66HMGyEOeQCWGzzPG0G91qYNMBLr6sxUA&#10;2tPBlq0wKZBr641Ab4M99/uL1M4z6WwGjlmpwJbTx/H1m+MlqbfVJb15x4d6C2SNmQJ5+Y0VMpN8&#10;d09CT1/ktGunsakPOF3Ga6uPtL9zUdSBtr40aQUL+rs3WPqV7MjWODEO5G+VAJkEHrmH90DIPdSV&#10;TDlAgJLAkgAT8sQLegXRgVCtfFAnpz+wQ6pdrvqSE2quBRCZY+amZ66eB1xK6AWYtEpMXcaEuWjM&#10;Ji/PW6libJUn4MN8yFEOnNM/+Cbjthu1RSsgtTrxQNbom0e9xWv1Sm9Q6Z9WKUmcfuMHTTwWWOG5&#10;N6dok5O5xUkzDvS/Mde2L/la7WQMN671L9CP/Gpzb0mVlT/9hzf1Gq9t85J87+yaDlR27Wwb6dTL&#10;9344ZjlSHCFOWgaJAyq4ZhAWxOjNUqCIFFARMOIeQ5Qz4Lmr54L2BVwyzMr0N4TlXcCk7T1+V1dA&#10;h3KBOursXjy2HUc599ErxW8rPQJMgA4BKFZ+WK4MTAB6+M3wkldvVtQLIHEfCIVfPLY9kxz9Rkd9&#10;GX3PON74CqwQAHGo44URB8DYtuM3B1kC4DDinGl2jxOsz9zjPCvXQZCcBgCJdqLPWQdq4Acf/aMC&#10;3j2X3xJsbaS/+vtI9kAdAiL/usNRELijp05giTqNKW1mj+hVdpf9YW/Mc3ZIcBQoIj/d6ZkggExb&#10;RUFevpvfruoAAJg32u4efSMwbTsIHc4m0/XmHVtGN5jf5rr5BBhg18zJgmd2IMCWzQaim9sd2m0u&#10;0vd8CnRbjcneytvKgfQ+2eOFLdZ+PNJ56tJ29ltARv7ajp7Ajb/BdiujPepshYd+ZqvV11kFBen0&#10;nj4SFKGjbdqjPL1Dh6JBN9NN6ue/0KX4Sv9qa3oJT2RP/8vPltGLdF82oJdZ6WGJ3DzvHtkYC2RL&#10;D7uPN8/InZz8zs+gt9HsZRifBd9o4r1gnp3QTryjpa38M/LxXX739Sc/ybgLdAzAktht/apv5Cc/&#10;Y8hv/aYPydpcM6/5g5KA2JxwXx7907bpVh3ko/VyShn1C85PvfzIxxhr5Spbwfa3Rdc98jK+zF1z&#10;it5QLz7pHuOEXqLTzNcOlja+WmGJvvFlLguQ6SlzUjvNZ2OdXdRH5hna5MYX1udkp07t7owOcxiw&#10;QqfTNeSpf+Q1F9Lt9CHQgb/eKjb6om2HAAE6wJg0tgJFzBuBv0SX+q29+k9ZbWTP6WFykadVHQE0&#10;6kVbUk6egkDfydV9fSy1qs+V/fRcm9FpCw9+XFv9IS8wWDvdp4Nb2aN8/6JTfWTjeYd3e0Z30r3A&#10;LG1UV4CrcvS7hDb5kUUgq35hL9gC/cEWk4ly6JINO6ndrUiSjz3yIoHdYvsEo70QCWxw5QewEcnN&#10;tdUXnvU94CTbXmBbcL9ASsF0wSwetU9e4zKfogAfrQVZutcKBXwFrqDreYCI9qhDnb4HFnge3/K5&#10;p1z1SIE+td9vV/JtZZfnAQQBCgFA1RsI1HNlAk+WbuBBconXpRUYkHzjLbAj2URLnQEEtaX6/E7+&#10;fgc0bXuVlydQSB5zoHaQYas0kuX2QfSqJ3DEb7T9rk211zVAhayleJAW8IjvVp4kq4CQ2hAA4151&#10;1f7onbr54iNgA5gI3jjugr4MWcsmBTYMXwE2o85QUsbycQY4MFIrBwpCBLLuM7zy9TaZYWfIJTTQ&#10;ZuQpbQqaEeTEMJgcJFerA1w5MIwMQ0epU9Ih/5wweRgITgIHpqXIlA+DSCHJx+hS4pQs45JTuCh3&#10;b9PQYEg4A9rD8KMdT+ThN2PhXttF8MEhYGjVgRYDpW29SUJbPgaakqUAO1RM/ZxPypEypczdk5cB&#10;Vzfjoh2uHIOcRo4DOWqn9vqtHCdRfxb86u/OsimQ69BVY6JzHAT2/eVw2wn6R5zO5xD4C0alVpag&#10;L2h2z5jorb/fAt5WlhSoooO238oZS4JSYxHPrZQJdAmEIVd9qP2tfmg5sn7TL8aX8ddZGngwBjkA&#10;jB356FvlldMvxgNDb+zoM3UK0ltRUvvx3LYb82m3u7maZ23DaatOW54E78qXn0zQx6f2cXQDHQKR&#10;yCA+m6PmldT+8laamGOunc8htZ1En+ijgEzyNUbaKhfY0ptdzwNUW8HiGdkaywBLfLWCqNVGvrcV&#10;qG1hHGX1mv/6SN+1hNtv/OnbHG68dHaMZLzpR+1CQ1/qd+1opY02mNeUqbmDhvYbW56rvzNOjEf9&#10;GSCoDv2Npran29zTB9qg7fhz7Q2vcgCVVlDRq+aKPg9M221ap16+98NR43BR/BwVxqFAlyPECDBg&#10;HKbACk5sq0mkgIGMEadiV4F0z/cAl94mKbf5OTvq8j1ARJlWcahbfWh5FkDT6pTNF8jSNRAn4CeQ&#10;BX/y+O2+770xs7ok4MTVCgxv3CwB5yy21YWzS1ZABY5kRl45siVjgUbbXryZM55yUHu7h08ghDbR&#10;12jii9PM2Q0sau88R0AZPKmHEy4PZ1dQTO8rp43AlbYZcKgFcfr5xx9/fGkvOyGYYRfoKXTQzYHv&#10;b4478LIzXtATGNGP+NIWAYY8AgVBld85Su6xrYIV8hAosXsCGHYNUEDWgih2zNzrzS7+BMXy+94q&#10;iwItARQ+zB1ziw1WF33RagZ6hj0zj83DVqAAGtzjB6iPDOgM+ohM3Gcv6RN6wm/2gq0UaCuvjlYn&#10;Kk8P0Ud+80vIivzcxzdggB4mG8Fo2xzdpw/4KcaB/PQle8+ekLO66RQ6k7/B9rDR6iEP+fgDvtOF&#10;2k6+aGkHfwP4QcfQ/3RQK2j5ZoHf2oMfZdgG+kldeCFnMkTTM3S0lS6l3/LT6Gl2CL98GbToTXaL&#10;3NjeAm/yYqfxx+/KjgRUk497ATXo40Mfajt69DJ65Mev0T98FTyrg0zkzZ/SF2RorJnPnpk/xp9n&#10;gsy21JI7v8i4Nca1RR+YA+y8MeeZgFn97vMR1Slf24LyDbTz1MuPfFohxaYaywElxiL5GW8CZDqh&#10;7da9VDCG+S67QsF3PLZaytgpL1ptJTS2OntGn+cP8hfJNZurTn6nMvQM3U530YdAGt/RAk6h38HH&#10;rvjQL+a2sY2WeSJvf1eubUAJfjk5+93WEwEOHZkOM2/YM8FPoEuHstI/dAxe05HAIzq1LUro0e2A&#10;A3XKo5/9VkY9fruPbvUDN+hXfYD/VpQEULMPVpbIh0+8aId6u2dM0aNAE3Wly/v3nlaqyEcPAlbw&#10;oU66FP+du2hcklcr1MiDPnfFP/1nbJoPaLBHbF3234sB9qSXDb3g6KVEL0jYwOw/+xQQsGCEvAWf&#10;yvbSQz5lBdTyBlAIUANbCuALfgMeCrwDTAq+C9A3OA9cKOj3fYGDTQEBBe5+x1+8Rrffta22S+6V&#10;d2kWqMdfoFNtKXBPftEK+Kgt7uNvV6Ccsqqtxqf7yVi+5OJZIAiaroEZrj2rzuiow/P4ji+8174t&#10;aw4EBkmeKWdsJIMFKVYmtc1VXmUl+aOvXKtDVs4r7/Inr/hYGdbn8rqvvN/4d+/UzRef3nJz4Ft+&#10;TmlzPBh8AQKAQFBUEEqpMsiMaatHOCHKuBcw4l7XltGjzUB3xkGrVTgdDAaDmMPAMDP0lD7jx5Gi&#10;+Hvbz9AwAr5TyhR/qylycjg9nCVlKCZXSqk34RQbxa3e9osymGj5zfljoBhKPAmmtVF+/KChPo6E&#10;uuNTGW0iK04No96qmfZJcwz8xgs+c6QouZYupmS1lVEyAShXRpwTgg6D2aG26ueYoMfwAXlc5Xdt&#10;lYy+xLN+FdAK+DubpDfr/W5rQgfB+h7A0jkmrT4pwG91SWAJgME46Y0WZ2zf5nO8BJkBJmi1TUU+&#10;44VjZay04gC9AnE0OT4cae1ri478nEDjQZ8ab+hVn7L6i3E0LsiOXNr+4ZkxwfjpJ30a2MOJFGBr&#10;Q+dUkJG5JJFj7ZBaVdJcCxxpdc7ZbrKUAkvwa/6QoTnZyobAEMk9z8iXDOSVzFv3W1nSlhztSI4r&#10;M2OLk4q+dpKv8WrckAsZyatfWh5vLhhjZB1o04oWfAecoOU5ndBbTfxx7lsJxXmjH5STn9MXgAIg&#10;8Za4bWB+axN6ycJ3Y0Tfo0kxU5aCo1a9NG4ar23RCTjUf9VPp+ERv/pEfcY2eaS/1EXunneGjzbr&#10;O7zq6/13pFaYAFBOvXzvh1PFQcpwaCfnj1MWoBHQ0WqPwJGcHfdzkPae8n0POFEWLd8DPDwPSMnZ&#10;qr6AllaIBKJUPhAn3gJBlGkVTICKq3KBKa3eyNELXCl5vvk851RyFi1PBox89913L989Z/DV675y&#10;HNqACsGB+8AJ/5yjHF4BBujZ58+Q48W/65Ad3dzWGU4znU7HMPwBNZ4JcloBhA5gQ5/S8+j0VtN3&#10;NNoDz1luJYffQB9yYC/YUA5Bf2OZs+a38uyRILKAEn1OPT3nOQcCL/KgAyAK1FFX2yPIR/5eNPT2&#10;HZ+tQhE0aYu8ytKpglb1Kcs+0jd0t3L0tLneSja6IkAV33QMmmyZwDdfwXwDSiujbvO18086l4I/&#10;oW46plVj7hc0apfv5rJn/I30EX3IdrftR7/QeXjSD/igywQ06NCN7C//RNsEOGwJG90h8vwXedCm&#10;N90DrvE78oWUwZOXIoIy7aer6Tl8CWr5JwIucuiFCP2EhjroQ/ywkdpNh/tOB5ItnvhZZE7P03N0&#10;rTx8lF5+kSldiFbAMx7IJGAeL9rinrFHfmTpt+fq1udssb5FGx39qz/Vmf2SV1+SJxnRxfgkMzTw&#10;oH5jSh4yMncFnHwnsjI2zeVAFLLsBRYfq1UtaBlXyra1G8/oGtP61z39IWkLe2LMnnr5kQ+fFP/s&#10;KDmQozEZmIBPbdUPrUz23bjr8NHOqqCnOstFu82vXhKiJfF5tcczwIXxQS7GujmsvHz6Qd/JK5AJ&#10;KGFblCVrYxt/+ogfah7QXZ7zOcnRdzpJfwj+6SA8+B1gATjggxkv7vNngSeeGfOACYABPaW8+60M&#10;aZsKXUUW7u0KOcFSgEvbLfFJF/lNL7b6o3+0UVZd/G150WtlCFm3xUfalSTqQo+cpLbV0LH6AR3t&#10;0Rb0yNZcDyzyWx7yaduQNtGf8pMLOvJ2bhl62Xrf9Z1+bbWi+WAb6bfffvtir9gZNs1KS8A2u7gv&#10;QQI96OtsmvsCTleBdf6A78oVYG/AX6Dc7w3yAykKfj1fgCOAouA/MEC5nkV/6xb8eh4ws8Gz72gE&#10;/ugnti2gIOBi24lu9QWuBDYEDlTG/Z7xNX0POKrN8RRQIl8ASOWjhw4ee+ZeMqvNbVkJLEgO+XKV&#10;VXdgCprG9YIPASH4qQ9rQ4BJskgey2/tQMc1Wcb3ymdBkWjVrvpzaQb0mE/aK29js3bHTzzUluZi&#10;+ZKHfM1R8gtEOXXzxafzKgQHnHqOvsCKAREIMFCMLyMsKCpAWsBEUFFAUVDRs7YJtNy9N7ToBJqg&#10;x1jmNHAuGDHGwXcOAUPFEPvNcDGYORuQ6BwMip8hYeiUQ4+BodgpNgaRcpLXM/cpduUYRjQZDfVw&#10;ijh8UvfIQds5V4xlwInf3uww0DkMDLC8jF1niuCXElSfMoE72teSR84UBYs3ieJkRChBylQexk1w&#10;T0YcAUaXUdIWho5TwGCi6zeZMH7u61s8kTH+9LkgvaWgAka/BXMBJoK9zjVpC0orQeTttz5m9AWU&#10;xoXgUcCoDo5rY8J48KxDY1tRUb3oSX4DW4ynQJ6CbXUIfNsyQY5SoIa6tK9tS51p0goFPBnf5MdI&#10;Muz6qXrIy3hxnxMMiFGvdpkjjWt1CdpbIdLKErybU+oC0AiWgZPa1VaM5N6KBjSUIRflOjgUfXJV&#10;d6t0yMF8a5VX4GagZas3zLdWc5BZQEwgTICGMoErHOfkzKk29wUb5MnRlUdQ4XfAp/nQ21q0Akvw&#10;rY/UsSADuXGKd+Wa+dTKFffxrD+NYb/xTT7AKfKSyCYQVgqo1WZzznzxJowjgRZnvK048rdahKzR&#10;DcwChBkv5EsOrcSpX9RDTm0BUmdyJbNAQffQQhNQsgf+BlifevneD4PAGWQcOkyvg/bcC+QI+Njv&#10;DKqg3e+AiVaJBKoEagRYBFpwmHLSohUdKbCFc8bAyR9YswCO1IqS6vK7570BQ7+VJbuaxHPlPHcv&#10;cKWtQdFu9UcgCoCE8wgI8M82/vbdYYY5HPLSCeSIFqCFPNHnbMprTHFYPbcths7m6KqLEWY3OLg5&#10;HznynHP32C2Or3z0Czn5m2Nnr3DMAyrof4GduvprS33MWecoyCPIE3BwggEnHGXl2DoOv3yBM3hp&#10;WTznmyMOwNEuQYJ6yEjwpV7zh0OBlqBI36oD/60uUR86bJfgybxjXwRueNMWz3vZoW78s1FsJtvJ&#10;vtLFbBP9S5d7hqagjN1qxQddIWhEi11kRztDQ6LzW6ngN7sr+DZvlcMbvUQHdDZC9bGR9A2fQhLA&#10;mvfq9Ex5uoiu0iYy07d0onqNHfJme9XLj9AueQV5ZEbuAk5Bj+d8BjadvPWtq5czAfbaSUbaSN/Q&#10;t67ok5u2ekbnAZHpIjqLDtZuuohtKL+26idy1hY6jn4PZHelK+liz+gzeiwwHl32Ae22vpKTq77X&#10;XldjG2/0bSt+8CX5ra/ZxgATOrZ2oa0+fU6u6tMuOjs/rJdpypA/3sjGePCMPPQleetj/cRPIld1&#10;k7MxqO14Ny6MN2Oab0Wvk5Ox2tYxfaiP1K/t5u2plx/5qDs/mr0xDswZOsDcMybJotVbrV4wjtrW&#10;AUAw/81x84FMtAHPtZk+AARIxp5xZ17xjbRVO40x443fY/ySj/YGSABo8onlM6YF8/gxD+hE+iFd&#10;gJe2rJQXuNCWtVZs4LGtRkAWupSMC8rl0256w5yhx+h8V/RaoRFgQufhh2xaeSfRU1JgRzpVG9HG&#10;p+fotH2G7PSHa8AJWdOBrZbRT62AoSvZC6v58I9vY8wcRk+VIBkAAAKlSURBVBtP6qFPWxVFfmiy&#10;5foUbfRadVK79CEe0Im/VuNoZ+BK8gHm40NiF92j1/37W+BJgTSbFGCSfQ84KDhd4KJAuHsBE34r&#10;070CYfdKe1/wip60QTk6Bd0BFgEPlVuwwb2AvfJ7jg4fIuBFkreA3PcCfQF59QVWSAXU1RXt+HW/&#10;4D6+8EKOC5QAKgJCAjzcj2bt2+9nqm0LPEgLNuR/xU/gRPUESKijvoiv2lX/tvVYGfTiz7OAi2jW&#10;rsZMvxsbfiuTXD1TX2ONn1C9gR6uyb/+DjSJZ3U1fuTdvsbLAkS1NUAz2uicuvn5eX6en+fn+Xl+&#10;np/n5/l5fp6f3/kDOAL0ANoBPwJoATpgoC12ACIv9IAUAnSAB3DBc/eAfgAKQAegBLgCFAPEySO/&#10;cq2MAHwAtQAlbVkDgux2EQF8b19bWSL4lwTqAHoBiaBP3lZwCNjxgxeAcQBJq8FbkaF9Ahb8AA+A&#10;ImgALgRFAnvAg3ra0gcoACoIcCQ0tAX4ot5WyUmBK+7Lgwf1SPjyDKgS8IE+uZdHnQExaOFbvgAb&#10;fHnWKh+AhfrJqkAVkNGKJM8LAoEg5AGk8jIWTXygCyiSFy94ljqbpRUp+rOV+EBoz9UFOFM/0Bao&#10;7+/nraDsH428sPAMeBKo4XsASS9NBKz6VhBa8F1A7r6gcwGVAvhAAvnL08sXKVChALegGm15W+US&#10;2BIAIG3gX10F1wXyu/IgPt3ve/QrG3AQcFG+VicEdBR8y++e+lrB0f1k0G90kkNtqf/bDqJeYzDw&#10;Qt4AHak2naCK73hIlp4HalTedWUm74JEtdFvfaY97sW73+7XtmRJfsmgfgiYqG75tTEgp342NuvT&#10;+F4gAw35A3KSGTmd7et5efoe/dqHP7zQNfFUuwEp5F8//i/K9c+NR8eszQAAAABJRU5ErkJgglBL&#10;AQItABQABgAIAAAAIQCxgme2CgEAABMCAAATAAAAAAAAAAAAAAAAAAAAAABbQ29udGVudF9UeXBl&#10;c10ueG1sUEsBAi0AFAAGAAgAAAAhADj9If/WAAAAlAEAAAsAAAAAAAAAAAAAAAAAOwEAAF9yZWxz&#10;Ly5yZWxzUEsBAi0AFAAGAAgAAAAhAONxSQ7GBAAACQoAAA4AAAAAAAAAAAAAAAAAOgIAAGRycy9l&#10;Mm9Eb2MueG1sUEsBAi0AFAAGAAgAAAAhAKomDr68AAAAIQEAABkAAAAAAAAAAAAAAAAALAcAAGRy&#10;cy9fcmVscy9lMm9Eb2MueG1sLnJlbHNQSwECLQAUAAYACAAAACEAjViSJt4AAAAGAQAADwAAAAAA&#10;AAAAAAAAAAAfCAAAZHJzL2Rvd25yZXYueG1sUEsBAi0ACgAAAAAAAAAhADnYVIbBAg4AwQIOABQA&#10;AAAAAAAAAAAAAAAAKgkAAGRycy9tZWRpYS9pbWFnZTEucG5nUEsFBgAAAAAGAAYAfAEAAB0MDgAA&#10;AA==&#10;">
                <v:shape id="テキスト ボックス 16" o:spid="_x0000_s1035" type="#_x0000_t202" style="position:absolute;top:30948;width:64719;height:3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3DoygAAAOMAAAAPAAAAZHJzL2Rvd25yZXYueG1sRE9La8JA&#10;EL4X+h+WKfRWN1pTY+oqEpAWsQcfF2/T7JiEZmfT7FZTf70rCB7ne89k1plaHKl1lWUF/V4Egji3&#10;uuJCwW67eElAOI+ssbZMCv7JwWz6+DDBVNsTr+m48YUIIexSVFB636RSurwkg65nG+LAHWxr0Iez&#10;LaRu8RTCTS0HUfQmDVYcGkpsKCsp/9n8GQXLbPGF6++BSc519rE6zJvf3T5W6vmpm7+D8NT5u/jm&#10;/tRh/miUxK/DeNyH608BADm9AAAA//8DAFBLAQItABQABgAIAAAAIQDb4fbL7gAAAIUBAAATAAAA&#10;AAAAAAAAAAAAAAAAAABbQ29udGVudF9UeXBlc10ueG1sUEsBAi0AFAAGAAgAAAAhAFr0LFu/AAAA&#10;FQEAAAsAAAAAAAAAAAAAAAAAHwEAAF9yZWxzLy5yZWxzUEsBAi0AFAAGAAgAAAAhAKIDcOjKAAAA&#10;4wAAAA8AAAAAAAAAAAAAAAAABwIAAGRycy9kb3ducmV2LnhtbFBLBQYAAAAAAwADALcAAAD+AgAA&#10;AAA=&#10;" filled="f" stroked="f" strokeweight=".5pt">
                  <v:textbox>
                    <w:txbxContent>
                      <w:p w14:paraId="1F75DFC9" w14:textId="77777777" w:rsidR="0042531B" w:rsidRDefault="0042531B" w:rsidP="0042531B">
                        <w:pPr>
                          <w:pStyle w:val="RSCI01FigureSchemeChartwithbottombar"/>
                          <w:rPr>
                            <w:lang w:eastAsia="ja-JP"/>
                          </w:rPr>
                        </w:pPr>
                        <w:r w:rsidRPr="00816327">
                          <w:rPr>
                            <w:rFonts w:hint="eastAsia"/>
                            <w:b/>
                            <w:bCs/>
                            <w:lang w:eastAsia="ja-JP"/>
                          </w:rPr>
                          <w:t>Fi</w:t>
                        </w:r>
                        <w:r>
                          <w:rPr>
                            <w:rFonts w:hint="eastAsia"/>
                            <w:b/>
                            <w:bCs/>
                            <w:lang w:eastAsia="ja-JP"/>
                          </w:rPr>
                          <w:t>g.</w:t>
                        </w:r>
                        <w:r w:rsidRPr="00816327">
                          <w:rPr>
                            <w:rFonts w:hint="eastAsia"/>
                            <w:b/>
                            <w:bCs/>
                            <w:lang w:eastAsia="ja-JP"/>
                          </w:rPr>
                          <w:t xml:space="preserve"> </w:t>
                        </w:r>
                        <w:r>
                          <w:rPr>
                            <w:rFonts w:hint="eastAsia"/>
                            <w:b/>
                            <w:bCs/>
                            <w:lang w:eastAsia="ja-JP"/>
                          </w:rPr>
                          <w:t>1</w:t>
                        </w:r>
                        <w:r>
                          <w:rPr>
                            <w:rFonts w:hint="eastAsia"/>
                            <w:lang w:eastAsia="ja-JP"/>
                          </w:rPr>
                          <w:t xml:space="preserve"> </w:t>
                        </w:r>
                        <w:r w:rsidRPr="00BF4792">
                          <w:rPr>
                            <w:rStyle w:val="RSCI01FigureSchemeChartwithbottombarChar"/>
                            <w:lang w:eastAsia="ja-JP"/>
                          </w:rPr>
                          <w:t xml:space="preserve">TEM images of </w:t>
                        </w:r>
                        <w:r>
                          <w:rPr>
                            <w:rStyle w:val="RSCI01FigureSchemeChartwithbottombarChar"/>
                            <w:rFonts w:hint="eastAsia"/>
                            <w:lang w:eastAsia="ja-JP"/>
                          </w:rPr>
                          <w:t>(</w:t>
                        </w:r>
                        <w:proofErr w:type="spellStart"/>
                        <w:r>
                          <w:rPr>
                            <w:rStyle w:val="RSCI01FigureSchemeChartwithbottombarChar"/>
                            <w:rFonts w:hint="eastAsia"/>
                            <w:lang w:eastAsia="ja-JP"/>
                          </w:rPr>
                          <w:t>a,b</w:t>
                        </w:r>
                        <w:proofErr w:type="spellEnd"/>
                        <w:r>
                          <w:rPr>
                            <w:rStyle w:val="RSCI01FigureSchemeChartwithbottombarChar"/>
                            <w:rFonts w:hint="eastAsia"/>
                            <w:lang w:eastAsia="ja-JP"/>
                          </w:rPr>
                          <w:t xml:space="preserve">) </w:t>
                        </w:r>
                        <w:r w:rsidRPr="00BF4792">
                          <w:rPr>
                            <w:rStyle w:val="RSCI01FigureSchemeChartwithbottombarChar"/>
                            <w:lang w:eastAsia="ja-JP"/>
                          </w:rPr>
                          <w:t>Rh/STO</w:t>
                        </w:r>
                        <w:r>
                          <w:rPr>
                            <w:rStyle w:val="RSCI01FigureSchemeChartwithbottombarChar"/>
                            <w:rFonts w:hint="eastAsia"/>
                            <w:lang w:eastAsia="ja-JP"/>
                          </w:rPr>
                          <w:t xml:space="preserve"> and (d-f) </w:t>
                        </w:r>
                        <w:proofErr w:type="spellStart"/>
                        <w:r>
                          <w:rPr>
                            <w:rStyle w:val="RSCI01FigureSchemeChartwithbottombarChar"/>
                            <w:rFonts w:hint="eastAsia"/>
                            <w:lang w:eastAsia="ja-JP"/>
                          </w:rPr>
                          <w:t>Co,Ru</w:t>
                        </w:r>
                        <w:proofErr w:type="spellEnd"/>
                        <w:r>
                          <w:rPr>
                            <w:rStyle w:val="RSCI01FigureSchemeChartwithbottombarChar"/>
                            <w:rFonts w:hint="eastAsia"/>
                            <w:lang w:eastAsia="ja-JP"/>
                          </w:rPr>
                          <w:t>/SBA-15</w:t>
                        </w:r>
                        <w:r w:rsidRPr="00BF4792">
                          <w:rPr>
                            <w:rStyle w:val="RSCI01FigureSchemeChartwithbottombarChar"/>
                            <w:lang w:eastAsia="ja-JP"/>
                          </w:rPr>
                          <w:t xml:space="preserve">. (c) </w:t>
                        </w:r>
                        <w:r w:rsidRPr="00BF4792">
                          <w:rPr>
                            <w:rStyle w:val="normaltextrun"/>
                            <w:rFonts w:ascii="Calibri" w:hAnsi="Calibri" w:cs="Calibri"/>
                            <w:color w:val="000000"/>
                            <w:shd w:val="clear" w:color="auto" w:fill="FFFFFF"/>
                          </w:rPr>
                          <w:t>ADF-STEM image of</w:t>
                        </w:r>
                        <w:r>
                          <w:rPr>
                            <w:rStyle w:val="normaltextrun"/>
                            <w:rFonts w:ascii="Calibri" w:hAnsi="Calibri" w:cs="Calibri"/>
                            <w:color w:val="000000"/>
                            <w:shd w:val="clear" w:color="auto" w:fill="FFFFFF"/>
                          </w:rPr>
                          <w:t xml:space="preserve"> a</w:t>
                        </w:r>
                        <w:r w:rsidRPr="00BF4792">
                          <w:rPr>
                            <w:rStyle w:val="normaltextrun"/>
                            <w:rFonts w:ascii="Calibri" w:hAnsi="Calibri" w:cs="Calibri"/>
                            <w:color w:val="000000"/>
                            <w:shd w:val="clear" w:color="auto" w:fill="FFFFFF"/>
                          </w:rPr>
                          <w:t xml:space="preserve"> Rh nanoparticle on</w:t>
                        </w:r>
                        <w:r>
                          <w:rPr>
                            <w:rStyle w:val="normaltextrun"/>
                            <w:rFonts w:ascii="Calibri" w:hAnsi="Calibri" w:cs="Calibri"/>
                            <w:color w:val="000000"/>
                            <w:shd w:val="clear" w:color="auto" w:fill="FFFFFF"/>
                          </w:rPr>
                          <w:t xml:space="preserve"> the</w:t>
                        </w:r>
                        <w:r w:rsidRPr="00BF4792">
                          <w:rPr>
                            <w:rStyle w:val="normaltextrun"/>
                            <w:rFonts w:ascii="Calibri" w:hAnsi="Calibri" w:cs="Calibri"/>
                            <w:color w:val="000000"/>
                            <w:shd w:val="clear" w:color="auto" w:fill="FFFFFF"/>
                          </w:rPr>
                          <w:t xml:space="preserve"> STO surface</w:t>
                        </w:r>
                        <w:r w:rsidRPr="00BF4792">
                          <w:rPr>
                            <w:rStyle w:val="RSCI01FigureSchemeChartwithbottombarChar"/>
                            <w:lang w:eastAsia="ja-JP"/>
                          </w:rPr>
                          <w:t>.</w:t>
                        </w:r>
                        <w:r>
                          <w:rPr>
                            <w:rStyle w:val="RSCI01FigureSchemeChartwithbottombarChar"/>
                            <w:rFonts w:hint="eastAsia"/>
                            <w:lang w:eastAsia="ja-JP"/>
                          </w:rPr>
                          <w:t xml:space="preserve"> </w:t>
                        </w:r>
                        <w:r w:rsidRPr="00ED616D">
                          <w:rPr>
                            <w:rStyle w:val="RSCI01FigureSchemeChartwithbottombarChar"/>
                            <w:lang w:eastAsia="ja-JP"/>
                          </w:rPr>
                          <w:t xml:space="preserve">The EDS analysis results for the </w:t>
                        </w:r>
                        <w:r>
                          <w:rPr>
                            <w:rStyle w:val="RSCI01FigureSchemeChartwithbottombarChar"/>
                            <w:rFonts w:hint="eastAsia"/>
                            <w:lang w:eastAsia="ja-JP"/>
                          </w:rPr>
                          <w:t xml:space="preserve">circle </w:t>
                        </w:r>
                        <w:r w:rsidRPr="00ED616D">
                          <w:rPr>
                            <w:rStyle w:val="RSCI01FigureSchemeChartwithbottombarChar"/>
                            <w:lang w:eastAsia="ja-JP"/>
                          </w:rPr>
                          <w:t xml:space="preserve">area marked in </w:t>
                        </w:r>
                        <w:r>
                          <w:rPr>
                            <w:rStyle w:val="RSCI01FigureSchemeChartwithbottombarChar"/>
                            <w:rFonts w:hint="eastAsia"/>
                            <w:lang w:eastAsia="ja-JP"/>
                          </w:rPr>
                          <w:t>(</w:t>
                        </w:r>
                        <w:r w:rsidRPr="00ED616D">
                          <w:rPr>
                            <w:rStyle w:val="RSCI01FigureSchemeChartwithbottombarChar"/>
                            <w:lang w:eastAsia="ja-JP"/>
                          </w:rPr>
                          <w:t>f</w:t>
                        </w:r>
                        <w:r>
                          <w:rPr>
                            <w:rStyle w:val="RSCI01FigureSchemeChartwithbottombarChar"/>
                            <w:rFonts w:hint="eastAsia"/>
                            <w:lang w:eastAsia="ja-JP"/>
                          </w:rPr>
                          <w:t>)</w:t>
                        </w:r>
                        <w:r w:rsidRPr="00ED616D">
                          <w:rPr>
                            <w:rStyle w:val="RSCI01FigureSchemeChartwithbottombarChar"/>
                            <w:lang w:eastAsia="ja-JP"/>
                          </w:rPr>
                          <w:t xml:space="preserve"> are shown in </w:t>
                        </w:r>
                        <w:r>
                          <w:rPr>
                            <w:rStyle w:val="RSCI01FigureSchemeChartwithbottombarChar"/>
                            <w:rFonts w:hint="eastAsia"/>
                            <w:lang w:eastAsia="ja-JP"/>
                          </w:rPr>
                          <w:t>Fig. S2</w:t>
                        </w:r>
                        <w:r w:rsidRPr="00ED616D">
                          <w:rPr>
                            <w:rStyle w:val="RSCI01FigureSchemeChartwithbottombarChar"/>
                            <w:lang w:eastAsia="ja-JP"/>
                          </w:rPr>
                          <w:t>.</w:t>
                        </w:r>
                      </w:p>
                    </w:txbxContent>
                  </v:textbox>
                </v:shape>
                <v:shape id="図 155" o:spid="_x0000_s1036" type="#_x0000_t75" alt="テキスト&#10;&#10;AI 生成コンテンツは誤りを含む可能性があります。" style="position:absolute;left:8932;width:46908;height:3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S6XzgAAAOIAAAAPAAAAZHJzL2Rvd25yZXYueG1sRI9fS8Mw&#10;FMXfBb9DuIIvsqVuc9a6bEzBTWQMrGPo26W5tt2am9LErtunNwPBx8P58+NMZp2pREuNKy0ruO1H&#10;IIgzq0vOFWw+XnoxCOeRNVaWScGRHMymlxcTTLQ98Du1qc9FGGGXoILC+zqR0mUFGXR9WxMH79s2&#10;Bn2QTS51g4cwbio5iKKxNFhyIBRY03NB2T79MQGyPK0XTxxvPt+OX2u3WG1vdu1Wqeurbv4IwlPn&#10;/8N/7Vet4GE4uh+M4vEdnC+FOyCnvwAAAP//AwBQSwECLQAUAAYACAAAACEA2+H2y+4AAACFAQAA&#10;EwAAAAAAAAAAAAAAAAAAAAAAW0NvbnRlbnRfVHlwZXNdLnhtbFBLAQItABQABgAIAAAAIQBa9Cxb&#10;vwAAABUBAAALAAAAAAAAAAAAAAAAAB8BAABfcmVscy8ucmVsc1BLAQItABQABgAIAAAAIQBatS6X&#10;zgAAAOIAAAAPAAAAAAAAAAAAAAAAAAcCAABkcnMvZG93bnJldi54bWxQSwUGAAAAAAMAAwC3AAAA&#10;AgMAAAAA&#10;">
                  <v:imagedata r:id="rId21" o:title="テキスト&#10;&#10;AI 生成コンテンツは誤りを含む可能性があります。"/>
                </v:shape>
                <w10:wrap type="square" anchorx="margin" anchory="margin"/>
              </v:group>
            </w:pict>
          </mc:Fallback>
        </mc:AlternateContent>
      </w:r>
      <w:r w:rsidR="004943F7" w:rsidRPr="00501C7B">
        <w:rPr>
          <w:bCs/>
          <w:iCs/>
          <w:lang w:eastAsia="ja-JP"/>
        </w:rPr>
        <w:t xml:space="preserve">development of a novel reaction chamber that is capable of </w:t>
      </w:r>
      <w:r w:rsidR="00366C54" w:rsidRPr="00501C7B">
        <w:rPr>
          <w:bCs/>
          <w:iCs/>
          <w:lang w:eastAsia="ja-JP"/>
        </w:rPr>
        <w:t xml:space="preserve">both </w:t>
      </w:r>
      <w:r w:rsidR="004943F7" w:rsidRPr="00501C7B">
        <w:rPr>
          <w:bCs/>
          <w:iCs/>
          <w:lang w:eastAsia="ja-JP"/>
        </w:rPr>
        <w:t xml:space="preserve">high-pressure gas flow and light irradiation </w:t>
      </w:r>
      <w:r w:rsidR="00F92115" w:rsidRPr="00501C7B">
        <w:rPr>
          <w:bCs/>
          <w:iCs/>
          <w:lang w:eastAsia="ja-JP"/>
        </w:rPr>
        <w:t>(Scheme 1(b)</w:t>
      </w:r>
      <w:r w:rsidR="00C27836" w:rsidRPr="00501C7B">
        <w:rPr>
          <w:bCs/>
          <w:iCs/>
          <w:lang w:eastAsia="ja-JP"/>
        </w:rPr>
        <w:t xml:space="preserve">, Fig. S1 </w:t>
      </w:r>
      <w:r w:rsidR="00C27836" w:rsidRPr="00501C7B">
        <w:rPr>
          <w:bCs/>
          <w:iCs/>
        </w:rPr>
        <w:t xml:space="preserve">(ESI </w:t>
      </w:r>
      <w:r w:rsidR="00C27836" w:rsidRPr="00501C7B">
        <w:rPr>
          <w:b/>
          <w:bCs/>
        </w:rPr>
        <w:t>†</w:t>
      </w:r>
      <w:r w:rsidR="00C27836" w:rsidRPr="00501C7B">
        <w:rPr>
          <w:bCs/>
          <w:iCs/>
        </w:rPr>
        <w:t>)</w:t>
      </w:r>
      <w:r w:rsidR="00F92115" w:rsidRPr="00501C7B">
        <w:rPr>
          <w:bCs/>
          <w:iCs/>
          <w:lang w:eastAsia="ja-JP"/>
        </w:rPr>
        <w:t>)</w:t>
      </w:r>
      <w:r w:rsidR="000505F4">
        <w:rPr>
          <w:bCs/>
          <w:iCs/>
          <w:lang w:eastAsia="ja-JP"/>
        </w:rPr>
        <w:t>.</w:t>
      </w:r>
      <w:r w:rsidR="00F92115" w:rsidRPr="00501C7B">
        <w:rPr>
          <w:bCs/>
          <w:iCs/>
          <w:lang w:eastAsia="ja-JP"/>
        </w:rPr>
        <w:t xml:space="preserve"> </w:t>
      </w:r>
      <w:r w:rsidR="00C77F4A" w:rsidRPr="00501C7B">
        <w:rPr>
          <w:bCs/>
          <w:iCs/>
          <w:lang w:eastAsia="ja-JP"/>
        </w:rPr>
        <w:t xml:space="preserve">Furthermore, this achievement provides a new strategy for using photocatalysts under high-pressure </w:t>
      </w:r>
      <w:r w:rsidR="004943F7" w:rsidRPr="00501C7B">
        <w:rPr>
          <w:bCs/>
          <w:iCs/>
          <w:lang w:eastAsia="ja-JP"/>
        </w:rPr>
        <w:t>gas</w:t>
      </w:r>
      <w:r w:rsidR="003A0623" w:rsidRPr="00501C7B">
        <w:rPr>
          <w:bCs/>
          <w:iCs/>
          <w:lang w:eastAsia="ja-JP"/>
        </w:rPr>
        <w:t>-</w:t>
      </w:r>
      <w:r w:rsidR="004943F7" w:rsidRPr="00501C7B">
        <w:rPr>
          <w:bCs/>
          <w:iCs/>
          <w:lang w:eastAsia="ja-JP"/>
        </w:rPr>
        <w:t xml:space="preserve">phase </w:t>
      </w:r>
      <w:r w:rsidR="00C77F4A" w:rsidRPr="00501C7B">
        <w:rPr>
          <w:bCs/>
          <w:iCs/>
          <w:lang w:eastAsia="ja-JP"/>
        </w:rPr>
        <w:t xml:space="preserve">conditions and opens up a new area of application for photocatalysts in </w:t>
      </w:r>
      <w:r w:rsidR="00F073D9" w:rsidRPr="00501C7B">
        <w:rPr>
          <w:bCs/>
          <w:iCs/>
          <w:lang w:eastAsia="ja-JP"/>
        </w:rPr>
        <w:t xml:space="preserve">various </w:t>
      </w:r>
      <w:r w:rsidR="00C77F4A" w:rsidRPr="00501C7B">
        <w:rPr>
          <w:bCs/>
          <w:iCs/>
          <w:lang w:eastAsia="ja-JP"/>
        </w:rPr>
        <w:t xml:space="preserve">coupling reactions, as opposed to the mainstream use of photocatalysts in decomposition reactions </w:t>
      </w:r>
      <w:r w:rsidR="00B3665B" w:rsidRPr="00501C7B">
        <w:rPr>
          <w:bCs/>
          <w:iCs/>
          <w:lang w:eastAsia="ja-JP"/>
        </w:rPr>
        <w:t>(</w:t>
      </w:r>
      <w:r w:rsidR="00ED5A12" w:rsidRPr="00501C7B">
        <w:rPr>
          <w:bCs/>
          <w:iCs/>
          <w:lang w:eastAsia="ja-JP"/>
        </w:rPr>
        <w:t xml:space="preserve">e.g. </w:t>
      </w:r>
      <w:r w:rsidR="00B3665B" w:rsidRPr="00501C7B">
        <w:rPr>
          <w:bCs/>
          <w:iCs/>
          <w:lang w:eastAsia="ja-JP"/>
        </w:rPr>
        <w:t xml:space="preserve">water splitting, pollutant </w:t>
      </w:r>
      <w:r w:rsidR="00ED5A12" w:rsidRPr="00501C7B">
        <w:rPr>
          <w:bCs/>
          <w:iCs/>
          <w:lang w:eastAsia="ja-JP"/>
        </w:rPr>
        <w:t>removal</w:t>
      </w:r>
      <w:r w:rsidR="00B3665B" w:rsidRPr="00501C7B">
        <w:rPr>
          <w:bCs/>
          <w:iCs/>
          <w:lang w:eastAsia="ja-JP"/>
        </w:rPr>
        <w:t>)</w:t>
      </w:r>
      <w:r w:rsidR="00ED5A12" w:rsidRPr="00501C7B">
        <w:rPr>
          <w:bCs/>
          <w:iCs/>
          <w:lang w:eastAsia="ja-JP"/>
        </w:rPr>
        <w:t xml:space="preserve"> </w:t>
      </w:r>
      <w:r w:rsidR="00C77F4A" w:rsidRPr="00501C7B">
        <w:rPr>
          <w:bCs/>
          <w:iCs/>
          <w:lang w:eastAsia="ja-JP"/>
        </w:rPr>
        <w:t>under atmospheric pressure.</w:t>
      </w:r>
    </w:p>
    <w:p w14:paraId="670846DE" w14:textId="2A7A9F62" w:rsidR="004811C7" w:rsidRPr="00501C7B" w:rsidRDefault="004811C7" w:rsidP="004811C7">
      <w:pPr>
        <w:pStyle w:val="RSCB04SectionHeading"/>
      </w:pPr>
      <w:r>
        <w:t>Result</w:t>
      </w:r>
      <w:r w:rsidRPr="00501C7B">
        <w:t>s</w:t>
      </w:r>
      <w:r>
        <w:t xml:space="preserve"> and Discussion</w:t>
      </w:r>
    </w:p>
    <w:p w14:paraId="6488ECCE" w14:textId="5FF526D0" w:rsidR="007D6091" w:rsidRPr="00084909" w:rsidRDefault="00C61725" w:rsidP="00084909">
      <w:pPr>
        <w:pStyle w:val="RSCB02ArticleText"/>
        <w:ind w:firstLineChars="100" w:firstLine="194"/>
        <w:rPr>
          <w:bCs/>
          <w:iCs/>
          <w:lang w:eastAsia="ja-JP"/>
        </w:rPr>
      </w:pPr>
      <w:r w:rsidRPr="00501C7B">
        <w:rPr>
          <w:bCs/>
          <w:iCs/>
          <w:lang w:eastAsia="ja-JP"/>
        </w:rPr>
        <w:t>Rh</w:t>
      </w:r>
      <w:r w:rsidR="00E65127">
        <w:rPr>
          <w:bCs/>
          <w:iCs/>
          <w:lang w:eastAsia="ja-JP"/>
        </w:rPr>
        <w:t>-</w:t>
      </w:r>
      <w:r w:rsidRPr="00501C7B">
        <w:rPr>
          <w:bCs/>
          <w:iCs/>
          <w:lang w:eastAsia="ja-JP"/>
        </w:rPr>
        <w:t>loaded SrTiO</w:t>
      </w:r>
      <w:r w:rsidRPr="00501C7B">
        <w:rPr>
          <w:bCs/>
          <w:iCs/>
          <w:vertAlign w:val="subscript"/>
          <w:lang w:eastAsia="ja-JP"/>
        </w:rPr>
        <w:t>3</w:t>
      </w:r>
      <w:r w:rsidRPr="00501C7B">
        <w:rPr>
          <w:bCs/>
          <w:iCs/>
          <w:lang w:eastAsia="ja-JP"/>
        </w:rPr>
        <w:t xml:space="preserve"> (Rh/STO) and Co</w:t>
      </w:r>
      <w:r w:rsidR="00E65127">
        <w:rPr>
          <w:bCs/>
          <w:iCs/>
          <w:lang w:eastAsia="ja-JP"/>
        </w:rPr>
        <w:t>-</w:t>
      </w:r>
      <w:r w:rsidRPr="00501C7B">
        <w:rPr>
          <w:bCs/>
          <w:iCs/>
          <w:lang w:eastAsia="ja-JP"/>
        </w:rPr>
        <w:t xml:space="preserve"> and Ru</w:t>
      </w:r>
      <w:r w:rsidR="00E65127">
        <w:rPr>
          <w:bCs/>
          <w:iCs/>
          <w:lang w:eastAsia="ja-JP"/>
        </w:rPr>
        <w:t>-</w:t>
      </w:r>
      <w:r w:rsidRPr="00501C7B">
        <w:rPr>
          <w:bCs/>
          <w:iCs/>
          <w:lang w:eastAsia="ja-JP"/>
        </w:rPr>
        <w:t>loaded mesoporous silica, SBA-15 (</w:t>
      </w:r>
      <w:proofErr w:type="spellStart"/>
      <w:r w:rsidRPr="00501C7B">
        <w:rPr>
          <w:bCs/>
          <w:iCs/>
          <w:lang w:eastAsia="ja-JP"/>
        </w:rPr>
        <w:t>C</w:t>
      </w:r>
      <w:bookmarkStart w:id="4" w:name="_Hlk206137449"/>
      <w:r w:rsidRPr="00501C7B">
        <w:rPr>
          <w:bCs/>
          <w:iCs/>
          <w:lang w:eastAsia="ja-JP"/>
        </w:rPr>
        <w:t>o,Ru</w:t>
      </w:r>
      <w:proofErr w:type="spellEnd"/>
      <w:r w:rsidRPr="00501C7B">
        <w:rPr>
          <w:bCs/>
          <w:iCs/>
          <w:lang w:eastAsia="ja-JP"/>
        </w:rPr>
        <w:t>/SBA-15)</w:t>
      </w:r>
      <w:bookmarkEnd w:id="4"/>
      <w:r w:rsidRPr="00501C7B">
        <w:rPr>
          <w:bCs/>
          <w:iCs/>
          <w:lang w:eastAsia="ja-JP"/>
        </w:rPr>
        <w:t xml:space="preserve"> </w:t>
      </w:r>
      <w:r w:rsidRPr="00501C7B">
        <w:rPr>
          <w:bCs/>
          <w:iCs/>
        </w:rPr>
        <w:t>catalyst</w:t>
      </w:r>
      <w:r w:rsidRPr="00501C7B">
        <w:rPr>
          <w:bCs/>
          <w:iCs/>
          <w:lang w:eastAsia="ja-JP"/>
        </w:rPr>
        <w:t>s</w:t>
      </w:r>
      <w:r w:rsidRPr="00501C7B">
        <w:rPr>
          <w:bCs/>
          <w:iCs/>
        </w:rPr>
        <w:t xml:space="preserve"> w</w:t>
      </w:r>
      <w:r w:rsidRPr="00501C7B">
        <w:rPr>
          <w:bCs/>
          <w:iCs/>
          <w:lang w:eastAsia="ja-JP"/>
        </w:rPr>
        <w:t>ere</w:t>
      </w:r>
      <w:r w:rsidRPr="00501C7B">
        <w:rPr>
          <w:bCs/>
          <w:iCs/>
        </w:rPr>
        <w:t xml:space="preserve"> </w:t>
      </w:r>
      <w:r w:rsidR="0038719E" w:rsidRPr="00501C7B">
        <w:rPr>
          <w:bCs/>
          <w:iCs/>
        </w:rPr>
        <w:t>synthesi</w:t>
      </w:r>
      <w:r w:rsidR="0038719E" w:rsidRPr="00501C7B">
        <w:rPr>
          <w:bCs/>
          <w:iCs/>
          <w:lang w:eastAsia="ja-JP"/>
        </w:rPr>
        <w:t>s</w:t>
      </w:r>
      <w:r w:rsidR="0038719E" w:rsidRPr="00501C7B">
        <w:rPr>
          <w:bCs/>
          <w:iCs/>
        </w:rPr>
        <w:t>ed</w:t>
      </w:r>
      <w:r w:rsidRPr="00501C7B">
        <w:rPr>
          <w:bCs/>
          <w:iCs/>
        </w:rPr>
        <w:t xml:space="preserve"> </w:t>
      </w:r>
      <w:r w:rsidR="00D70ADE" w:rsidRPr="00501C7B">
        <w:rPr>
          <w:bCs/>
          <w:iCs/>
          <w:lang w:eastAsia="ja-JP"/>
        </w:rPr>
        <w:t>for photocatalytic DRM and thermal FTS, respectively</w:t>
      </w:r>
      <w:r w:rsidR="00084909">
        <w:rPr>
          <w:rFonts w:hint="eastAsia"/>
          <w:bCs/>
          <w:iCs/>
          <w:lang w:eastAsia="ja-JP"/>
        </w:rPr>
        <w:t xml:space="preserve">, </w:t>
      </w:r>
      <w:r w:rsidR="00084909" w:rsidRPr="00501C7B">
        <w:rPr>
          <w:bCs/>
          <w:iCs/>
        </w:rPr>
        <w:t>using a wet impregnation method as described in the electronic supplementary information (Note 1</w:t>
      </w:r>
      <w:r w:rsidR="00084909" w:rsidRPr="00501C7B">
        <w:rPr>
          <w:bCs/>
          <w:iCs/>
          <w:lang w:eastAsia="ja-JP"/>
        </w:rPr>
        <w:t xml:space="preserve"> (</w:t>
      </w:r>
      <w:r w:rsidR="00084909" w:rsidRPr="00501C7B">
        <w:rPr>
          <w:bCs/>
          <w:iCs/>
        </w:rPr>
        <w:t xml:space="preserve">ESI </w:t>
      </w:r>
      <w:r w:rsidR="00084909" w:rsidRPr="00501C7B">
        <w:rPr>
          <w:b/>
          <w:bCs/>
        </w:rPr>
        <w:t>†</w:t>
      </w:r>
      <w:r w:rsidR="00084909" w:rsidRPr="00501C7B">
        <w:rPr>
          <w:bCs/>
          <w:iCs/>
          <w:lang w:eastAsia="ja-JP"/>
        </w:rPr>
        <w:t>)</w:t>
      </w:r>
      <w:r w:rsidR="00084909" w:rsidRPr="00501C7B">
        <w:rPr>
          <w:bCs/>
          <w:iCs/>
        </w:rPr>
        <w:t>)</w:t>
      </w:r>
      <w:r w:rsidR="002A6297">
        <w:rPr>
          <w:rFonts w:hint="eastAsia"/>
          <w:bCs/>
          <w:iCs/>
          <w:lang w:eastAsia="ja-JP"/>
        </w:rPr>
        <w:t xml:space="preserve">. </w:t>
      </w:r>
      <w:r w:rsidR="002A6297" w:rsidRPr="001D6369">
        <w:rPr>
          <w:rFonts w:hint="eastAsia"/>
          <w:bCs/>
          <w:iCs/>
          <w:highlight w:val="yellow"/>
          <w:lang w:eastAsia="ja-JP"/>
        </w:rPr>
        <w:t>Rh/ST</w:t>
      </w:r>
      <w:r w:rsidR="002A6297" w:rsidRPr="00DF6B00">
        <w:rPr>
          <w:bCs/>
          <w:iCs/>
          <w:highlight w:val="yellow"/>
          <w:lang w:eastAsia="ja-JP"/>
        </w:rPr>
        <w:t>O</w:t>
      </w:r>
      <w:r w:rsidR="00084909" w:rsidRPr="004D2F71">
        <w:rPr>
          <w:bCs/>
          <w:iCs/>
          <w:highlight w:val="yellow"/>
          <w:lang w:eastAsia="ja-JP"/>
        </w:rPr>
        <w:fldChar w:fldCharType="begin"/>
      </w:r>
      <w:r w:rsidR="00CE2031" w:rsidRPr="004D2F71">
        <w:rPr>
          <w:bCs/>
          <w:iCs/>
          <w:highlight w:val="yellow"/>
          <w:lang w:eastAsia="ja-JP"/>
        </w:rPr>
        <w:instrText xml:space="preserve"> ADDIN ZOTERO_ITEM CSL_CITATION {"citationID":"Jr34f1T2","properties":{"formattedCitation":"\\super 16,19\\nosupersub{}","plainCitation":"16,19","noteIndex":0},"citationItems":[{"id":88,"uris":["http://zotero.org/users/13971775/items/2YC2QEDC"],"itemData":{"id":88,"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id":213,"uris":["http://zotero.org/users/13971775/items/67DSY8ZX"],"itemData":{"id":213,"type":"article-journal","abstract":"Dry reforming of methane (DRM) is a promising technique for converting greenhouse gases (namely, CH4 and CO2) into syngas. However, traditional thermocatalytic processes require high temperatures and suffer from low selectivity and coke-induced instability. Here, we report high-entropy alloys loaded on SrTiO3 as highly efficient and coke-resistant catalysts for light-driven DRM without a secondary source of heating. This process involves carbon exchange between reactants (i.e., CO2 and CH4) and oxygen exchange between CO2 and the lattice oxygen of supports, during which CO and H2 are gradually produced and released. Such a mechanism deeply suppresses the undesired side reactions such as reverse water–gas shift reaction and methane deep dissociation. Impressively, the optimized CoNiRuRhPd/SrTiO3 catalyst achieves ultrahigh activity (15.6/16.0 mol gmetal–1 h–1 for H2/CO production), long-term stability (</w:instrText>
      </w:r>
      <w:r w:rsidR="00CE2031" w:rsidRPr="004D2F71">
        <w:rPr>
          <w:rFonts w:ascii="Cambria Math" w:hAnsi="Cambria Math" w:cs="Cambria Math"/>
          <w:bCs/>
          <w:iCs/>
          <w:highlight w:val="yellow"/>
          <w:lang w:eastAsia="ja-JP"/>
        </w:rPr>
        <w:instrText>∼</w:instrText>
      </w:r>
      <w:r w:rsidR="00CE2031" w:rsidRPr="004D2F71">
        <w:rPr>
          <w:bCs/>
          <w:iCs/>
          <w:highlight w:val="yellow"/>
          <w:lang w:eastAsia="ja-JP"/>
        </w:rPr>
        <w:instrText>150 h), and remarkable selectivity (</w:instrText>
      </w:r>
      <w:r w:rsidR="00CE2031" w:rsidRPr="004D2F71">
        <w:rPr>
          <w:rFonts w:ascii="Cambria Math" w:hAnsi="Cambria Math" w:cs="Cambria Math"/>
          <w:bCs/>
          <w:iCs/>
          <w:highlight w:val="yellow"/>
          <w:lang w:eastAsia="ja-JP"/>
        </w:rPr>
        <w:instrText>∼</w:instrText>
      </w:r>
      <w:r w:rsidR="00CE2031" w:rsidRPr="004D2F71">
        <w:rPr>
          <w:bCs/>
          <w:iCs/>
          <w:highlight w:val="yellow"/>
          <w:lang w:eastAsia="ja-JP"/>
        </w:rPr>
        <w:instrText xml:space="preserve">0.96). This work opens a new avenue for future energy-efficient industrial applications.","container-title":"Journal of the American Chemical Society","DOI":"10.1021/jacs.4c02427","ISSN":"0002-7863","issue":"13","journalAbbreviation":"J. Am. Chem. Soc.","note":"publisher: American Chemical Society","page":"9465-9475","source":"ACS Publications","title":"Highly Efficient and Selective Light-Driven Dry Reforming of Methane by a Carbon Exchange Mechanism","volume":"146","author":[{"family":"Xiong","given":"Hailong"},{"family":"Dong","given":"Yueyue"},{"family":"Hu","given":"Canyu"},{"family":"Chen","given":"Yihong"},{"family":"Liu","given":"Hengjie"},{"family":"Long","given":"Ran"},{"family":"Kong","given":"Tingting"},{"family":"Xiong","given":"Yujie"}],"issued":{"date-parts":[["2024",4,3]]}}}],"schema":"https://github.com/citation-style-language/schema/raw/master/csl-citation.json"} </w:instrText>
      </w:r>
      <w:r w:rsidR="00084909" w:rsidRPr="004D2F71">
        <w:rPr>
          <w:bCs/>
          <w:iCs/>
          <w:highlight w:val="yellow"/>
          <w:lang w:eastAsia="ja-JP"/>
        </w:rPr>
        <w:fldChar w:fldCharType="separate"/>
      </w:r>
      <w:r w:rsidR="005F392F" w:rsidRPr="004D2F71">
        <w:rPr>
          <w:rFonts w:ascii="Calibri" w:hAnsi="Calibri" w:cs="Calibri"/>
          <w:highlight w:val="yellow"/>
          <w:vertAlign w:val="superscript"/>
        </w:rPr>
        <w:t>16,19</w:t>
      </w:r>
      <w:r w:rsidR="00084909" w:rsidRPr="004D2F71">
        <w:rPr>
          <w:bCs/>
          <w:iCs/>
          <w:highlight w:val="yellow"/>
          <w:lang w:eastAsia="ja-JP"/>
        </w:rPr>
        <w:fldChar w:fldCharType="end"/>
      </w:r>
      <w:r w:rsidR="002A6297" w:rsidRPr="00DF6B00">
        <w:rPr>
          <w:bCs/>
          <w:iCs/>
          <w:highlight w:val="yellow"/>
          <w:lang w:eastAsia="ja-JP"/>
        </w:rPr>
        <w:t xml:space="preserve"> was previously reported as</w:t>
      </w:r>
      <w:r w:rsidR="00DF6B00" w:rsidRPr="00DF6B00">
        <w:rPr>
          <w:bCs/>
          <w:iCs/>
          <w:highlight w:val="yellow"/>
          <w:lang w:eastAsia="ja-JP"/>
        </w:rPr>
        <w:t xml:space="preserve"> a</w:t>
      </w:r>
      <w:r w:rsidR="002A6297" w:rsidRPr="00DF6B00">
        <w:rPr>
          <w:bCs/>
          <w:iCs/>
          <w:highlight w:val="yellow"/>
          <w:lang w:eastAsia="ja-JP"/>
        </w:rPr>
        <w:t xml:space="preserve"> highly efficient </w:t>
      </w:r>
      <w:r w:rsidR="00DF6B00" w:rsidRPr="00DF6B00">
        <w:rPr>
          <w:bCs/>
          <w:iCs/>
          <w:highlight w:val="yellow"/>
          <w:lang w:eastAsia="ja-JP"/>
        </w:rPr>
        <w:t>photo</w:t>
      </w:r>
      <w:r w:rsidR="002A6297" w:rsidRPr="00DF6B00">
        <w:rPr>
          <w:bCs/>
          <w:iCs/>
          <w:highlight w:val="yellow"/>
          <w:lang w:eastAsia="ja-JP"/>
        </w:rPr>
        <w:t>catalyst because of its appropriate band positions for CO</w:t>
      </w:r>
      <w:r w:rsidR="002A6297" w:rsidRPr="00DF6B00">
        <w:rPr>
          <w:bCs/>
          <w:iCs/>
          <w:highlight w:val="yellow"/>
          <w:vertAlign w:val="subscript"/>
          <w:lang w:eastAsia="ja-JP"/>
        </w:rPr>
        <w:t>2</w:t>
      </w:r>
      <w:r w:rsidR="002A6297" w:rsidRPr="00DF6B00">
        <w:rPr>
          <w:bCs/>
          <w:iCs/>
          <w:highlight w:val="yellow"/>
          <w:lang w:eastAsia="ja-JP"/>
        </w:rPr>
        <w:t xml:space="preserve"> reduction and CH</w:t>
      </w:r>
      <w:r w:rsidR="002A6297" w:rsidRPr="00DF6B00">
        <w:rPr>
          <w:bCs/>
          <w:iCs/>
          <w:highlight w:val="yellow"/>
          <w:vertAlign w:val="subscript"/>
          <w:lang w:eastAsia="ja-JP"/>
        </w:rPr>
        <w:t>4</w:t>
      </w:r>
      <w:r w:rsidR="002A6297" w:rsidRPr="00DF6B00">
        <w:rPr>
          <w:bCs/>
          <w:iCs/>
          <w:highlight w:val="yellow"/>
          <w:lang w:eastAsia="ja-JP"/>
        </w:rPr>
        <w:t xml:space="preserve"> oxidation</w:t>
      </w:r>
      <w:r w:rsidR="00DF04EA" w:rsidRPr="00DF6B00">
        <w:rPr>
          <w:bCs/>
          <w:iCs/>
          <w:highlight w:val="yellow"/>
          <w:lang w:eastAsia="ja-JP"/>
        </w:rPr>
        <w:t xml:space="preserve"> and</w:t>
      </w:r>
      <w:r w:rsidR="002A6297" w:rsidRPr="00DF6B00">
        <w:rPr>
          <w:bCs/>
          <w:iCs/>
          <w:highlight w:val="yellow"/>
          <w:lang w:eastAsia="ja-JP"/>
        </w:rPr>
        <w:t xml:space="preserve"> </w:t>
      </w:r>
      <w:r w:rsidR="00BE5D4F" w:rsidRPr="00DF6B00">
        <w:rPr>
          <w:bCs/>
          <w:iCs/>
          <w:highlight w:val="yellow"/>
          <w:lang w:eastAsia="ja-JP"/>
        </w:rPr>
        <w:t xml:space="preserve">robust </w:t>
      </w:r>
      <w:r w:rsidR="00DF04EA" w:rsidRPr="00DF6B00">
        <w:rPr>
          <w:bCs/>
          <w:iCs/>
          <w:highlight w:val="yellow"/>
          <w:lang w:eastAsia="ja-JP"/>
        </w:rPr>
        <w:t>durability</w:t>
      </w:r>
      <w:r w:rsidR="00BE5D4F" w:rsidRPr="00DF6B00">
        <w:rPr>
          <w:bCs/>
          <w:iCs/>
          <w:highlight w:val="yellow"/>
          <w:lang w:eastAsia="ja-JP"/>
        </w:rPr>
        <w:t xml:space="preserve"> </w:t>
      </w:r>
      <w:r w:rsidR="00DF04EA" w:rsidRPr="00DF6B00">
        <w:rPr>
          <w:bCs/>
          <w:iCs/>
          <w:highlight w:val="yellow"/>
          <w:lang w:eastAsia="ja-JP"/>
        </w:rPr>
        <w:t>owing to its suppression of Rh particle aggregation</w:t>
      </w:r>
      <w:r w:rsidR="00BE5D4F" w:rsidRPr="00DF6B00">
        <w:rPr>
          <w:bCs/>
          <w:iCs/>
          <w:highlight w:val="yellow"/>
          <w:lang w:eastAsia="ja-JP"/>
        </w:rPr>
        <w:t xml:space="preserve"> and anti-coking property</w:t>
      </w:r>
      <w:r w:rsidR="002A6297" w:rsidRPr="00DF6B00">
        <w:rPr>
          <w:bCs/>
          <w:iCs/>
          <w:highlight w:val="yellow"/>
          <w:lang w:eastAsia="ja-JP"/>
        </w:rPr>
        <w:t xml:space="preserve">. </w:t>
      </w:r>
      <w:proofErr w:type="spellStart"/>
      <w:r w:rsidR="002A6297" w:rsidRPr="00DF6B00">
        <w:rPr>
          <w:bCs/>
          <w:iCs/>
          <w:highlight w:val="yellow"/>
          <w:lang w:eastAsia="ja-JP"/>
        </w:rPr>
        <w:t>Co,Ru</w:t>
      </w:r>
      <w:proofErr w:type="spellEnd"/>
      <w:r w:rsidR="002A6297" w:rsidRPr="00DF6B00">
        <w:rPr>
          <w:bCs/>
          <w:iCs/>
          <w:highlight w:val="yellow"/>
          <w:lang w:eastAsia="ja-JP"/>
        </w:rPr>
        <w:t>/SBA-1</w:t>
      </w:r>
      <w:r w:rsidR="00986C3E" w:rsidRPr="00DF6B00">
        <w:rPr>
          <w:bCs/>
          <w:iCs/>
          <w:highlight w:val="yellow"/>
          <w:lang w:eastAsia="ja-JP"/>
        </w:rPr>
        <w:t>5 catalyst</w:t>
      </w:r>
      <w:r w:rsidR="00084909" w:rsidRPr="004D2F71">
        <w:rPr>
          <w:bCs/>
          <w:iCs/>
          <w:highlight w:val="yellow"/>
          <w:lang w:eastAsia="ja-JP"/>
        </w:rPr>
        <w:fldChar w:fldCharType="begin"/>
      </w:r>
      <w:r w:rsidR="00084909" w:rsidRPr="004D2F71">
        <w:rPr>
          <w:bCs/>
          <w:iCs/>
          <w:highlight w:val="yellow"/>
          <w:lang w:eastAsia="ja-JP"/>
        </w:rPr>
        <w:instrText xml:space="preserve"> ADDIN ZOTERO_ITEM CSL_CITATION {"citationID":"mNX2pWiJ","properties":{"formattedCitation":"\\super 6,22\\nosupersub{}","plainCitation":"6,22","noteIndex":0},"citationItems":[{"id":91,"uris":["http://zotero.org/users/13971775/items/ULCM4KMS"],"itemData":{"id":91,"type":"article-journal","abstract":"A study was made on the influence of ruthenium as a promoter of supported Co/SBA-15 catalysts for the Fischer–Tropsch synthesis (FTS). The catalysts with 20% Co and Ru (0.1–5 wt%) were prepared by incipient wetness impregnation and were characterized by XRD, N2 adsorption-desorption, TPR, AAS, oxygen consumption, SEM and TEM. A significant reduction of the specific surface area (SA) and an increase of the pore volume (Vp) were verified in the series of SBA-15 based materials, which can be attributed to a partial blockage of the pores, due to the presence of Co3O4 aggregates within the channels, together with the partial destruction of the pore arrays with the increasing Ru contents. The Cobalt dispersion and its reducibility degree were found relevant for explaining the catalytic activity and these parameters seem related with each other, as well as with the number of surface active sites (Co0). A high selectivity to C5+ hydrocarbons, together with a reduction of methane selectivity was obtained with a higher concentration of Ru, which can be attributed to a better reducibility of the metal phase.","collection-title":"Special Issue on XIV International Congress of the Mexican Hydrogen Society, 30 September-4 October 2014, Cancun, Mexico","container-title":"International Journal of Hydrogen Energy","DOI":"10.1016/j.ijhydene.2015.09.061","ISSN":"0360-3199","issue":"48","journalAbbreviation":"International Journal of Hydrogen Energy","page":"17264-17271","source":"ScienceDirect","title":"Study of Co, Ru/SBA-15 type materials for Fischer–Tropsch synthesis in fixed bed tubular reactor: I. Effect of the high Ru content on the catalytic activity","title-short":"Study of Co, Ru/SBA-15 type materials for Fischer–Tropsch synthesis in fixed bed tubular reactor","volume":"40","author":[{"family":"Coronel-García","given":"M. A."},{"family":"Reyes de la Torre","given":"A. I."},{"family":"Melo-Banda","given":"J. A."},{"family":"Martínez-Salazar","given":"A. L."},{"family":"Silva Rodrigo","given":"R."},{"family":"Díaz Zavala","given":"N. P."},{"family":"Portales Martínez","given":"B."},{"family":"Domínguez","given":"J. M."}],"issued":{"date-parts":[["2015",12,28]]}}},{"id":96,"uris":["http://zotero.org/users/13971775/items/U3W5JQ53"],"itemData":{"id":96,"type":"article-journal","abstract":"This research demonstrated the effect of Ru addition on the structure-performance relationships of Co/SiO2 catalysts reduced in either syngas or H2. The activity results show that the syngas reduced Co-Ru/SiO2 catalyst afforded better product selectivity (high C5+ = 86.8% and low CH4 = 8.45%) but low activity (CO conversion = 15.2%) compared to the H2 reduced Co-Ru/SiO2 catalyst (C5+ = 78.9%, CH4 = 10.5%, CO conversion = 44.8%) at 120 h TOS. Furthermore, the activity of the unpromoted H2-reduced Co/SiO2 catalyst (C5+ = 82%, CH4 = 9.19%, CO conversion = 25%) was comparable to that of syngas catalyst Co-Ru/SiO2 catalyst. Ru improved the reducibility and subsequent dispersion of the Co sites leading to enhanced catalytic activity for the catalyst reduced by H2-reduction. However, the addition of Ru suppressed the CO hydrogenation for the syngas reduced Co-Ru/SiO2 catalyst. This strongly reflects on the superiority of H2 as a reducing agent for Ru-promoted Co-based catalysts. XRD and XPS analysis of the spent catalysts points out at the formation of Co2C species, which suppressed the FT activity and stimulated the formation of olefinic products over the syngas-reduced catalysts. While there is a potential for syngas reduction for unpromoted Co-based catalysts, in small FTS plants, this system in not favorable for Ru-promoted catalysts.","container-title":"Fuel","DOI":"10.1016/j.fuel.2022.123939","ISSN":"0016-2361","journalAbbreviation":"Fuel","page":"123939","source":"ScienceDirect","title":"Effect of Ru-promotion on the catalytic performance of a cobalt-based Fischer-Tropsch catalyst activated in syngas or H&lt;sub&gt;2&lt;/sub&gt;","volume":"320","author":[{"family":"Shiba","given":"Nothando C."},{"family":"Liu","given":"Xinying"},{"family":"Mao","given":"Huaping"},{"family":"Qian","given":"Xiaofeng"},{"family":"Hildebrandt","given":"Diane"},{"family":"Yao","given":"Yali"}],"issued":{"date-parts":[["2022",7,15]]}}}],"schema":"https://github.com/citation-style-language/schema/raw/master/csl-citation.json"} </w:instrText>
      </w:r>
      <w:r w:rsidR="00084909" w:rsidRPr="004D2F71">
        <w:rPr>
          <w:bCs/>
          <w:iCs/>
          <w:highlight w:val="yellow"/>
          <w:lang w:eastAsia="ja-JP"/>
        </w:rPr>
        <w:fldChar w:fldCharType="separate"/>
      </w:r>
      <w:r w:rsidR="005F392F" w:rsidRPr="004D2F71">
        <w:rPr>
          <w:rFonts w:ascii="Calibri" w:hAnsi="Calibri" w:cs="Calibri"/>
          <w:highlight w:val="yellow"/>
          <w:vertAlign w:val="superscript"/>
        </w:rPr>
        <w:t>6,22</w:t>
      </w:r>
      <w:r w:rsidR="00084909" w:rsidRPr="004D2F71">
        <w:rPr>
          <w:bCs/>
          <w:iCs/>
          <w:highlight w:val="yellow"/>
          <w:lang w:eastAsia="ja-JP"/>
        </w:rPr>
        <w:fldChar w:fldCharType="end"/>
      </w:r>
      <w:r w:rsidR="002A6297" w:rsidRPr="00DF6B00">
        <w:rPr>
          <w:bCs/>
          <w:iCs/>
          <w:highlight w:val="yellow"/>
          <w:lang w:eastAsia="ja-JP"/>
        </w:rPr>
        <w:t xml:space="preserve"> has</w:t>
      </w:r>
      <w:r w:rsidR="002A6297" w:rsidRPr="001D6369">
        <w:rPr>
          <w:rFonts w:hint="eastAsia"/>
          <w:bCs/>
          <w:iCs/>
          <w:highlight w:val="yellow"/>
          <w:lang w:eastAsia="ja-JP"/>
        </w:rPr>
        <w:t xml:space="preserve"> good property </w:t>
      </w:r>
      <w:r w:rsidR="00BE5D4F" w:rsidRPr="001D6369">
        <w:rPr>
          <w:rFonts w:hint="eastAsia"/>
          <w:bCs/>
          <w:iCs/>
          <w:highlight w:val="yellow"/>
          <w:lang w:eastAsia="ja-JP"/>
        </w:rPr>
        <w:t>of C</w:t>
      </w:r>
      <w:r w:rsidR="00CA64B0" w:rsidRPr="001D6369">
        <w:rPr>
          <w:bCs/>
          <w:iCs/>
          <w:highlight w:val="yellow"/>
          <w:lang w:eastAsia="ja-JP"/>
        </w:rPr>
        <w:t>–</w:t>
      </w:r>
      <w:r w:rsidR="00BE5D4F" w:rsidRPr="001D6369">
        <w:rPr>
          <w:rFonts w:hint="eastAsia"/>
          <w:bCs/>
          <w:iCs/>
          <w:highlight w:val="yellow"/>
          <w:lang w:eastAsia="ja-JP"/>
        </w:rPr>
        <w:t xml:space="preserve">C chain growth activity and high metal dispersion provided by </w:t>
      </w:r>
      <w:r w:rsidR="00CA64B0" w:rsidRPr="001D6369">
        <w:rPr>
          <w:rFonts w:hint="eastAsia"/>
          <w:bCs/>
          <w:iCs/>
          <w:highlight w:val="yellow"/>
          <w:lang w:eastAsia="ja-JP"/>
        </w:rPr>
        <w:t xml:space="preserve">the </w:t>
      </w:r>
      <w:r w:rsidR="00BE5D4F" w:rsidRPr="001D6369">
        <w:rPr>
          <w:rFonts w:hint="eastAsia"/>
          <w:bCs/>
          <w:iCs/>
          <w:highlight w:val="yellow"/>
          <w:lang w:eastAsia="ja-JP"/>
        </w:rPr>
        <w:t xml:space="preserve">ordered </w:t>
      </w:r>
      <w:r w:rsidR="00815805" w:rsidRPr="001D6369">
        <w:rPr>
          <w:rFonts w:hint="eastAsia"/>
          <w:bCs/>
          <w:iCs/>
          <w:highlight w:val="yellow"/>
          <w:lang w:eastAsia="ja-JP"/>
        </w:rPr>
        <w:t>porous structure</w:t>
      </w:r>
      <w:r w:rsidR="00BE5D4F" w:rsidRPr="001D6369">
        <w:rPr>
          <w:rFonts w:hint="eastAsia"/>
          <w:bCs/>
          <w:iCs/>
          <w:highlight w:val="yellow"/>
          <w:lang w:eastAsia="ja-JP"/>
        </w:rPr>
        <w:t>.</w:t>
      </w:r>
      <w:r w:rsidRPr="00501C7B">
        <w:rPr>
          <w:bCs/>
          <w:iCs/>
        </w:rPr>
        <w:t xml:space="preserve"> Figure 1</w:t>
      </w:r>
      <w:r w:rsidRPr="00501C7B">
        <w:rPr>
          <w:bCs/>
          <w:iCs/>
          <w:lang w:eastAsia="ja-JP"/>
        </w:rPr>
        <w:t xml:space="preserve"> (</w:t>
      </w:r>
      <w:proofErr w:type="spellStart"/>
      <w:r w:rsidRPr="00501C7B">
        <w:rPr>
          <w:bCs/>
          <w:iCs/>
          <w:lang w:eastAsia="ja-JP"/>
        </w:rPr>
        <w:t>a,b</w:t>
      </w:r>
      <w:proofErr w:type="spellEnd"/>
      <w:r w:rsidRPr="00501C7B">
        <w:rPr>
          <w:bCs/>
          <w:iCs/>
          <w:lang w:eastAsia="ja-JP"/>
        </w:rPr>
        <w:t xml:space="preserve">) </w:t>
      </w:r>
      <w:r w:rsidRPr="00501C7B">
        <w:rPr>
          <w:bCs/>
          <w:iCs/>
        </w:rPr>
        <w:t>show</w:t>
      </w:r>
      <w:r w:rsidRPr="00501C7B">
        <w:rPr>
          <w:rFonts w:ascii="Calibri" w:eastAsia="ＭＳ 明朝" w:hAnsi="Calibri"/>
          <w:bCs/>
          <w:iCs/>
        </w:rPr>
        <w:t xml:space="preserve">s transmission electron microscopy (TEM) images, </w:t>
      </w:r>
      <w:r w:rsidRPr="00501C7B">
        <w:rPr>
          <w:bCs/>
          <w:iCs/>
          <w:lang w:eastAsia="ja-JP"/>
        </w:rPr>
        <w:t xml:space="preserve">and </w:t>
      </w:r>
      <w:r w:rsidRPr="00501C7B">
        <w:rPr>
          <w:rFonts w:ascii="Calibri" w:eastAsia="ＭＳ 明朝" w:hAnsi="Calibri"/>
          <w:bCs/>
          <w:iCs/>
        </w:rPr>
        <w:t>Fig</w:t>
      </w:r>
      <w:r w:rsidR="002F1C00">
        <w:rPr>
          <w:rFonts w:ascii="Calibri" w:eastAsia="ＭＳ 明朝" w:hAnsi="Calibri"/>
          <w:bCs/>
          <w:iCs/>
        </w:rPr>
        <w:t>.</w:t>
      </w:r>
      <w:r w:rsidRPr="00501C7B">
        <w:rPr>
          <w:rFonts w:ascii="Calibri" w:eastAsia="ＭＳ 明朝" w:hAnsi="Calibri"/>
          <w:bCs/>
          <w:iCs/>
        </w:rPr>
        <w:t xml:space="preserve"> 1</w:t>
      </w:r>
      <w:r w:rsidR="007246D3" w:rsidRPr="00501C7B">
        <w:rPr>
          <w:bCs/>
          <w:iCs/>
          <w:lang w:eastAsia="ja-JP"/>
        </w:rPr>
        <w:t xml:space="preserve"> (c) shows </w:t>
      </w:r>
      <w:r w:rsidRPr="00501C7B">
        <w:t>annular dark-field (ADF) scanning TEM (STEM) image</w:t>
      </w:r>
      <w:r w:rsidRPr="00501C7B">
        <w:rPr>
          <w:rFonts w:ascii="Calibri" w:eastAsia="ＭＳ 明朝" w:hAnsi="Calibri"/>
          <w:bCs/>
          <w:iCs/>
        </w:rPr>
        <w:t>s</w:t>
      </w:r>
      <w:r w:rsidRPr="00501C7B">
        <w:rPr>
          <w:bCs/>
          <w:iCs/>
        </w:rPr>
        <w:t xml:space="preserve"> of the Rh/STO catalysts. The STO particle size </w:t>
      </w:r>
      <w:r w:rsidR="00E65127">
        <w:rPr>
          <w:bCs/>
          <w:iCs/>
        </w:rPr>
        <w:t>i</w:t>
      </w:r>
      <w:r w:rsidRPr="00501C7B">
        <w:rPr>
          <w:bCs/>
          <w:iCs/>
        </w:rPr>
        <w:t xml:space="preserve">s approximately 50 nm, and the Rh nanoparticles </w:t>
      </w:r>
      <w:r w:rsidR="00E65127">
        <w:rPr>
          <w:bCs/>
          <w:iCs/>
        </w:rPr>
        <w:t>a</w:t>
      </w:r>
      <w:r w:rsidRPr="00501C7B">
        <w:rPr>
          <w:bCs/>
          <w:iCs/>
        </w:rPr>
        <w:t xml:space="preserve">re loaded at an average size of 2.6 nm </w:t>
      </w:r>
      <w:r w:rsidRPr="00501C7B">
        <w:t>(Fig. 1 (</w:t>
      </w:r>
      <w:proofErr w:type="spellStart"/>
      <w:r w:rsidRPr="00501C7B">
        <w:rPr>
          <w:lang w:eastAsia="ja-JP"/>
        </w:rPr>
        <w:t>a</w:t>
      </w:r>
      <w:r w:rsidR="007246D3" w:rsidRPr="00501C7B">
        <w:rPr>
          <w:lang w:eastAsia="ja-JP"/>
        </w:rPr>
        <w:t>,b</w:t>
      </w:r>
      <w:proofErr w:type="spellEnd"/>
      <w:r w:rsidRPr="00501C7B">
        <w:t>))</w:t>
      </w:r>
      <w:r w:rsidR="006216F7">
        <w:t>.</w:t>
      </w:r>
      <w:r w:rsidRPr="00501C7B">
        <w:t xml:space="preserve"> </w:t>
      </w:r>
      <w:r w:rsidRPr="00501C7B">
        <w:rPr>
          <w:bCs/>
          <w:iCs/>
        </w:rPr>
        <w:t>The average interlayer spacings of Rh</w:t>
      </w:r>
      <w:r w:rsidRPr="00501C7B">
        <w:rPr>
          <w:bCs/>
          <w:iCs/>
          <w:lang w:eastAsia="ja-JP"/>
        </w:rPr>
        <w:t xml:space="preserve"> </w:t>
      </w:r>
      <w:r w:rsidRPr="00501C7B">
        <w:rPr>
          <w:bCs/>
          <w:iCs/>
        </w:rPr>
        <w:t>(100) and STO</w:t>
      </w:r>
      <w:r w:rsidRPr="00501C7B">
        <w:rPr>
          <w:bCs/>
          <w:iCs/>
          <w:lang w:eastAsia="ja-JP"/>
        </w:rPr>
        <w:t xml:space="preserve"> </w:t>
      </w:r>
      <w:r w:rsidRPr="00501C7B">
        <w:rPr>
          <w:bCs/>
          <w:iCs/>
        </w:rPr>
        <w:t xml:space="preserve">(100) faces </w:t>
      </w:r>
      <w:r w:rsidR="00E65127">
        <w:rPr>
          <w:bCs/>
          <w:iCs/>
        </w:rPr>
        <w:t>a</w:t>
      </w:r>
      <w:r w:rsidRPr="00501C7B">
        <w:rPr>
          <w:bCs/>
          <w:iCs/>
        </w:rPr>
        <w:t>re 0.38 nm and 0.39 nm, respectively, consistent with</w:t>
      </w:r>
      <w:r w:rsidRPr="00501C7B">
        <w:t xml:space="preserve"> </w:t>
      </w:r>
      <w:r w:rsidRPr="00501C7B">
        <w:rPr>
          <w:bCs/>
          <w:iCs/>
        </w:rPr>
        <w:t xml:space="preserve">those in the JCPDS cards (00-005-0685 and 00-035-0734) </w:t>
      </w:r>
      <w:r w:rsidRPr="00501C7B">
        <w:t>(Fig. 1 (</w:t>
      </w:r>
      <w:r w:rsidR="007246D3" w:rsidRPr="00501C7B">
        <w:rPr>
          <w:lang w:eastAsia="ja-JP"/>
        </w:rPr>
        <w:t>c</w:t>
      </w:r>
      <w:r w:rsidRPr="00501C7B">
        <w:t>))</w:t>
      </w:r>
      <w:r w:rsidR="00E65127">
        <w:t>.</w:t>
      </w:r>
      <w:r w:rsidRPr="00501C7B">
        <w:rPr>
          <w:lang w:eastAsia="ja-JP"/>
        </w:rPr>
        <w:t xml:space="preserve"> </w:t>
      </w:r>
      <w:r w:rsidRPr="00501C7B">
        <w:rPr>
          <w:bCs/>
          <w:iCs/>
        </w:rPr>
        <w:t>Fig</w:t>
      </w:r>
      <w:r w:rsidR="00E65127">
        <w:rPr>
          <w:bCs/>
          <w:iCs/>
        </w:rPr>
        <w:t>.</w:t>
      </w:r>
      <w:r w:rsidR="00CD1A54" w:rsidRPr="00501C7B">
        <w:rPr>
          <w:bCs/>
          <w:iCs/>
          <w:lang w:eastAsia="ja-JP"/>
        </w:rPr>
        <w:t xml:space="preserve"> </w:t>
      </w:r>
      <w:r w:rsidRPr="00501C7B">
        <w:rPr>
          <w:bCs/>
          <w:iCs/>
        </w:rPr>
        <w:t>1</w:t>
      </w:r>
      <w:r w:rsidRPr="00501C7B">
        <w:rPr>
          <w:bCs/>
          <w:iCs/>
          <w:lang w:eastAsia="ja-JP"/>
        </w:rPr>
        <w:t xml:space="preserve"> (d</w:t>
      </w:r>
      <w:r w:rsidR="00E65127">
        <w:rPr>
          <w:bCs/>
          <w:iCs/>
          <w:lang w:eastAsia="ja-JP"/>
        </w:rPr>
        <w:t>–</w:t>
      </w:r>
      <w:r w:rsidR="007246D3" w:rsidRPr="00501C7B">
        <w:rPr>
          <w:bCs/>
          <w:iCs/>
          <w:lang w:eastAsia="ja-JP"/>
        </w:rPr>
        <w:t>f</w:t>
      </w:r>
      <w:r w:rsidRPr="00501C7B">
        <w:rPr>
          <w:bCs/>
          <w:iCs/>
          <w:lang w:eastAsia="ja-JP"/>
        </w:rPr>
        <w:t xml:space="preserve">) </w:t>
      </w:r>
      <w:r w:rsidRPr="00501C7B">
        <w:rPr>
          <w:bCs/>
          <w:iCs/>
        </w:rPr>
        <w:t>show TEM images</w:t>
      </w:r>
      <w:r w:rsidRPr="00501C7B">
        <w:rPr>
          <w:bCs/>
          <w:iCs/>
          <w:lang w:eastAsia="ja-JP"/>
        </w:rPr>
        <w:t xml:space="preserve"> of </w:t>
      </w:r>
      <w:r w:rsidRPr="00501C7B">
        <w:rPr>
          <w:bCs/>
          <w:iCs/>
        </w:rPr>
        <w:t xml:space="preserve">the </w:t>
      </w:r>
      <w:proofErr w:type="spellStart"/>
      <w:r w:rsidRPr="00501C7B">
        <w:rPr>
          <w:bCs/>
          <w:iCs/>
          <w:lang w:eastAsia="ja-JP"/>
        </w:rPr>
        <w:t>Co,</w:t>
      </w:r>
      <w:r w:rsidRPr="00501C7B">
        <w:rPr>
          <w:bCs/>
          <w:iCs/>
        </w:rPr>
        <w:t>R</w:t>
      </w:r>
      <w:r w:rsidRPr="00501C7B">
        <w:rPr>
          <w:bCs/>
          <w:iCs/>
          <w:lang w:eastAsia="ja-JP"/>
        </w:rPr>
        <w:t>u</w:t>
      </w:r>
      <w:proofErr w:type="spellEnd"/>
      <w:r w:rsidRPr="00501C7B">
        <w:rPr>
          <w:bCs/>
          <w:iCs/>
        </w:rPr>
        <w:t>/S</w:t>
      </w:r>
      <w:r w:rsidRPr="00501C7B">
        <w:rPr>
          <w:bCs/>
          <w:iCs/>
          <w:lang w:eastAsia="ja-JP"/>
        </w:rPr>
        <w:t>BA-15</w:t>
      </w:r>
      <w:r w:rsidRPr="00501C7B">
        <w:rPr>
          <w:bCs/>
          <w:iCs/>
        </w:rPr>
        <w:t xml:space="preserve"> catalysts</w:t>
      </w:r>
      <w:r w:rsidRPr="00501C7B">
        <w:rPr>
          <w:bCs/>
          <w:iCs/>
          <w:lang w:eastAsia="ja-JP"/>
        </w:rPr>
        <w:t xml:space="preserve">. </w:t>
      </w:r>
      <w:r w:rsidR="007246D3" w:rsidRPr="00501C7B">
        <w:rPr>
          <w:bCs/>
          <w:iCs/>
          <w:lang w:eastAsia="ja-JP"/>
        </w:rPr>
        <w:t>The mesoporous structure of SBA-15</w:t>
      </w:r>
      <w:r w:rsidRPr="00501C7B">
        <w:rPr>
          <w:rFonts w:ascii="Calibri" w:eastAsia="ＭＳ 明朝" w:hAnsi="Calibri"/>
          <w:bCs/>
          <w:iCs/>
          <w:lang w:eastAsia="ja-JP"/>
        </w:rPr>
        <w:t>,</w:t>
      </w:r>
      <w:r w:rsidR="006131AB" w:rsidRPr="00501C7B">
        <w:rPr>
          <w:bCs/>
          <w:iCs/>
          <w:lang w:eastAsia="ja-JP"/>
        </w:rPr>
        <w:t xml:space="preserve"> with a pore diameter of 8 nm</w:t>
      </w:r>
      <w:r w:rsidRPr="00501C7B">
        <w:rPr>
          <w:rFonts w:ascii="Calibri" w:eastAsia="ＭＳ 明朝" w:hAnsi="Calibri"/>
          <w:bCs/>
          <w:iCs/>
          <w:lang w:eastAsia="ja-JP"/>
        </w:rPr>
        <w:t>,</w:t>
      </w:r>
      <w:r w:rsidR="007246D3" w:rsidRPr="00501C7B">
        <w:rPr>
          <w:bCs/>
          <w:iCs/>
          <w:lang w:eastAsia="ja-JP"/>
        </w:rPr>
        <w:t xml:space="preserve"> </w:t>
      </w:r>
      <w:r w:rsidR="00E65127">
        <w:rPr>
          <w:bCs/>
          <w:iCs/>
          <w:lang w:eastAsia="ja-JP"/>
        </w:rPr>
        <w:t>i</w:t>
      </w:r>
      <w:r w:rsidR="007246D3" w:rsidRPr="00501C7B">
        <w:rPr>
          <w:bCs/>
          <w:iCs/>
          <w:lang w:eastAsia="ja-JP"/>
        </w:rPr>
        <w:t>s observed</w:t>
      </w:r>
      <w:r w:rsidR="006131AB" w:rsidRPr="00501C7B">
        <w:t xml:space="preserve"> (Fig. 1 (</w:t>
      </w:r>
      <w:r w:rsidR="006131AB" w:rsidRPr="00501C7B">
        <w:rPr>
          <w:lang w:eastAsia="ja-JP"/>
        </w:rPr>
        <w:t>d</w:t>
      </w:r>
      <w:r w:rsidR="006131AB" w:rsidRPr="00501C7B">
        <w:t>))</w:t>
      </w:r>
      <w:r w:rsidR="00E65127">
        <w:t>.</w:t>
      </w:r>
      <w:r w:rsidRPr="00501C7B">
        <w:rPr>
          <w:bCs/>
          <w:iCs/>
          <w:lang w:eastAsia="ja-JP"/>
        </w:rPr>
        <w:t xml:space="preserve"> Co and Ru </w:t>
      </w:r>
      <w:r w:rsidR="00E65127">
        <w:rPr>
          <w:bCs/>
          <w:iCs/>
          <w:lang w:eastAsia="ja-JP"/>
        </w:rPr>
        <w:t>a</w:t>
      </w:r>
      <w:r w:rsidRPr="00501C7B">
        <w:rPr>
          <w:bCs/>
          <w:iCs/>
          <w:lang w:eastAsia="ja-JP"/>
        </w:rPr>
        <w:t>re either loaded inside the pores of SBA-15 or onto its surface.</w:t>
      </w:r>
      <w:r w:rsidR="006131AB" w:rsidRPr="00501C7B">
        <w:t xml:space="preserve"> </w:t>
      </w:r>
      <w:r w:rsidR="00ED616D" w:rsidRPr="00501C7B">
        <w:rPr>
          <w:bCs/>
          <w:iCs/>
        </w:rPr>
        <w:t xml:space="preserve">The average interlayer spacing of </w:t>
      </w:r>
      <w:r w:rsidRPr="00501C7B">
        <w:rPr>
          <w:rFonts w:ascii="Calibri" w:eastAsia="ＭＳ 明朝" w:hAnsi="Calibri"/>
          <w:bCs/>
          <w:iCs/>
          <w:lang w:eastAsia="ja-JP"/>
        </w:rPr>
        <w:t xml:space="preserve">the </w:t>
      </w:r>
      <w:r w:rsidR="00ED616D" w:rsidRPr="00501C7B">
        <w:rPr>
          <w:bCs/>
          <w:iCs/>
          <w:lang w:eastAsia="ja-JP"/>
        </w:rPr>
        <w:t>Co</w:t>
      </w:r>
      <w:r w:rsidR="00ED616D" w:rsidRPr="00501C7B">
        <w:rPr>
          <w:bCs/>
          <w:iCs/>
          <w:vertAlign w:val="subscript"/>
          <w:lang w:eastAsia="ja-JP"/>
        </w:rPr>
        <w:t>3</w:t>
      </w:r>
      <w:r w:rsidR="00ED616D" w:rsidRPr="00501C7B">
        <w:rPr>
          <w:bCs/>
          <w:iCs/>
          <w:lang w:eastAsia="ja-JP"/>
        </w:rPr>
        <w:t>O</w:t>
      </w:r>
      <w:r w:rsidR="00ED616D" w:rsidRPr="00501C7B">
        <w:rPr>
          <w:bCs/>
          <w:iCs/>
          <w:vertAlign w:val="subscript"/>
          <w:lang w:eastAsia="ja-JP"/>
        </w:rPr>
        <w:t>4</w:t>
      </w:r>
      <w:r w:rsidR="00ED616D" w:rsidRPr="00501C7B">
        <w:rPr>
          <w:bCs/>
          <w:iCs/>
          <w:lang w:eastAsia="ja-JP"/>
        </w:rPr>
        <w:t xml:space="preserve"> </w:t>
      </w:r>
      <w:r w:rsidR="00ED616D" w:rsidRPr="00501C7B">
        <w:rPr>
          <w:bCs/>
          <w:iCs/>
        </w:rPr>
        <w:t>(</w:t>
      </w:r>
      <w:r w:rsidR="00F668FB" w:rsidRPr="00501C7B">
        <w:rPr>
          <w:bCs/>
          <w:iCs/>
          <w:lang w:eastAsia="ja-JP"/>
        </w:rPr>
        <w:t>220</w:t>
      </w:r>
      <w:r w:rsidR="00ED616D" w:rsidRPr="00501C7B">
        <w:rPr>
          <w:bCs/>
          <w:iCs/>
          <w:lang w:eastAsia="ja-JP"/>
        </w:rPr>
        <w:t>)</w:t>
      </w:r>
      <w:r w:rsidR="00ED616D" w:rsidRPr="00501C7B">
        <w:rPr>
          <w:bCs/>
          <w:iCs/>
        </w:rPr>
        <w:t xml:space="preserve"> faces </w:t>
      </w:r>
      <w:r w:rsidR="006216F7">
        <w:rPr>
          <w:bCs/>
          <w:iCs/>
        </w:rPr>
        <w:t>is</w:t>
      </w:r>
      <w:r w:rsidR="00ED616D" w:rsidRPr="00501C7B">
        <w:rPr>
          <w:bCs/>
          <w:iCs/>
        </w:rPr>
        <w:t xml:space="preserve"> </w:t>
      </w:r>
      <w:r w:rsidR="0070314A" w:rsidRPr="00501C7B">
        <w:rPr>
          <w:bCs/>
          <w:iCs/>
          <w:lang w:eastAsia="ja-JP"/>
        </w:rPr>
        <w:t>0.</w:t>
      </w:r>
      <w:r w:rsidR="00F668FB" w:rsidRPr="00501C7B">
        <w:rPr>
          <w:bCs/>
          <w:iCs/>
          <w:lang w:eastAsia="ja-JP"/>
        </w:rPr>
        <w:t>28</w:t>
      </w:r>
      <w:r w:rsidR="00ED616D" w:rsidRPr="00501C7B">
        <w:rPr>
          <w:bCs/>
          <w:iCs/>
        </w:rPr>
        <w:t xml:space="preserve"> nm, consistent with that of the JCPDS card (01-074-2120)</w:t>
      </w:r>
      <w:r w:rsidR="00ED616D" w:rsidRPr="00501C7B">
        <w:rPr>
          <w:bCs/>
          <w:iCs/>
          <w:lang w:eastAsia="ja-JP"/>
        </w:rPr>
        <w:t xml:space="preserve"> </w:t>
      </w:r>
      <w:r w:rsidR="00ED616D" w:rsidRPr="00501C7B">
        <w:t>(Fig. 1 (</w:t>
      </w:r>
      <w:proofErr w:type="spellStart"/>
      <w:r w:rsidR="00ED616D" w:rsidRPr="00501C7B">
        <w:rPr>
          <w:lang w:eastAsia="ja-JP"/>
        </w:rPr>
        <w:t>e,f</w:t>
      </w:r>
      <w:proofErr w:type="spellEnd"/>
      <w:r w:rsidR="00ED616D" w:rsidRPr="00501C7B">
        <w:t>))</w:t>
      </w:r>
      <w:r w:rsidR="00FC6A3B">
        <w:t>.</w:t>
      </w:r>
      <w:r w:rsidR="00ED616D" w:rsidRPr="00501C7B">
        <w:rPr>
          <w:lang w:eastAsia="ja-JP"/>
        </w:rPr>
        <w:t xml:space="preserve"> </w:t>
      </w:r>
      <w:r w:rsidR="00FC6A3B">
        <w:rPr>
          <w:bCs/>
          <w:iCs/>
          <w:lang w:eastAsia="ja-JP"/>
        </w:rPr>
        <w:t>E</w:t>
      </w:r>
      <w:r w:rsidR="002F4EBA" w:rsidRPr="00501C7B">
        <w:rPr>
          <w:bCs/>
          <w:iCs/>
          <w:lang w:eastAsia="ja-JP"/>
        </w:rPr>
        <w:t>nergy-dispersive X-ray spectroscopy (EDS)</w:t>
      </w:r>
      <w:r w:rsidR="00594713" w:rsidRPr="00501C7B">
        <w:rPr>
          <w:bCs/>
          <w:iCs/>
          <w:lang w:eastAsia="ja-JP"/>
        </w:rPr>
        <w:t xml:space="preserve"> point analysis reveal</w:t>
      </w:r>
      <w:r w:rsidR="00FC6A3B">
        <w:rPr>
          <w:bCs/>
          <w:iCs/>
          <w:lang w:eastAsia="ja-JP"/>
        </w:rPr>
        <w:t>s</w:t>
      </w:r>
      <w:r w:rsidR="00594713" w:rsidRPr="00501C7B">
        <w:rPr>
          <w:bCs/>
          <w:iCs/>
          <w:lang w:eastAsia="ja-JP"/>
        </w:rPr>
        <w:t xml:space="preserve"> that </w:t>
      </w:r>
      <w:r w:rsidR="00ED616D" w:rsidRPr="00501C7B">
        <w:rPr>
          <w:bCs/>
          <w:iCs/>
          <w:lang w:eastAsia="ja-JP"/>
        </w:rPr>
        <w:t>Co an</w:t>
      </w:r>
      <w:r w:rsidR="00FC6A3B">
        <w:rPr>
          <w:bCs/>
          <w:iCs/>
          <w:lang w:eastAsia="ja-JP"/>
        </w:rPr>
        <w:t>d</w:t>
      </w:r>
      <w:r w:rsidR="00ED616D" w:rsidRPr="00501C7B">
        <w:rPr>
          <w:bCs/>
          <w:iCs/>
          <w:lang w:eastAsia="ja-JP"/>
        </w:rPr>
        <w:t xml:space="preserve"> Ru</w:t>
      </w:r>
      <w:r w:rsidR="00594713" w:rsidRPr="00501C7B">
        <w:rPr>
          <w:bCs/>
          <w:iCs/>
          <w:lang w:eastAsia="ja-JP"/>
        </w:rPr>
        <w:t xml:space="preserve"> coexist within a single nanoparticle </w:t>
      </w:r>
      <w:r w:rsidR="00834B63" w:rsidRPr="00501C7B">
        <w:rPr>
          <w:lang w:eastAsia="ja-JP"/>
        </w:rPr>
        <w:t>(</w:t>
      </w:r>
      <w:r w:rsidR="00834B63" w:rsidRPr="00501C7B">
        <w:rPr>
          <w:bCs/>
          <w:iCs/>
          <w:lang w:eastAsia="ja-JP"/>
        </w:rPr>
        <w:t>Fig. S</w:t>
      </w:r>
      <w:r w:rsidR="00C27836" w:rsidRPr="00501C7B">
        <w:rPr>
          <w:bCs/>
          <w:iCs/>
          <w:lang w:eastAsia="ja-JP"/>
        </w:rPr>
        <w:t>2</w:t>
      </w:r>
      <w:r w:rsidR="00834B63" w:rsidRPr="00501C7B">
        <w:rPr>
          <w:bCs/>
          <w:iCs/>
          <w:lang w:eastAsia="ja-JP"/>
        </w:rPr>
        <w:t xml:space="preserve"> </w:t>
      </w:r>
      <w:r w:rsidR="00834B63" w:rsidRPr="00501C7B">
        <w:rPr>
          <w:bCs/>
          <w:iCs/>
        </w:rPr>
        <w:t xml:space="preserve">(ESI </w:t>
      </w:r>
      <w:r w:rsidR="00834B63" w:rsidRPr="00501C7B">
        <w:rPr>
          <w:b/>
          <w:bCs/>
        </w:rPr>
        <w:t>†</w:t>
      </w:r>
      <w:r w:rsidR="00834B63" w:rsidRPr="00501C7B">
        <w:rPr>
          <w:bCs/>
          <w:iCs/>
        </w:rPr>
        <w:t>)</w:t>
      </w:r>
      <w:r w:rsidR="00ED616D" w:rsidRPr="00501C7B">
        <w:t>)</w:t>
      </w:r>
      <w:r w:rsidR="00FC6A3B">
        <w:t>.</w:t>
      </w:r>
      <w:r w:rsidR="00ED616D" w:rsidRPr="00501C7B">
        <w:rPr>
          <w:lang w:eastAsia="ja-JP"/>
        </w:rPr>
        <w:t xml:space="preserve"> </w:t>
      </w:r>
      <w:r w:rsidRPr="00501C7B">
        <w:rPr>
          <w:bCs/>
          <w:iCs/>
        </w:rPr>
        <w:t xml:space="preserve">Scanning electron microscopy (SEM) and EDS mapping </w:t>
      </w:r>
      <w:r w:rsidRPr="00501C7B">
        <w:rPr>
          <w:bCs/>
          <w:iCs/>
          <w:lang w:eastAsia="ja-JP"/>
        </w:rPr>
        <w:t>reveal</w:t>
      </w:r>
      <w:r w:rsidRPr="00501C7B">
        <w:rPr>
          <w:bCs/>
          <w:iCs/>
        </w:rPr>
        <w:t xml:space="preserve"> </w:t>
      </w:r>
      <w:r w:rsidRPr="00501C7B">
        <w:rPr>
          <w:bCs/>
          <w:iCs/>
          <w:lang w:eastAsia="ja-JP"/>
        </w:rPr>
        <w:t xml:space="preserve">that the </w:t>
      </w:r>
      <w:r w:rsidRPr="00501C7B">
        <w:rPr>
          <w:bCs/>
          <w:iCs/>
        </w:rPr>
        <w:t xml:space="preserve">Rh </w:t>
      </w:r>
      <w:r w:rsidRPr="00501C7B">
        <w:rPr>
          <w:bCs/>
          <w:iCs/>
          <w:lang w:eastAsia="ja-JP"/>
        </w:rPr>
        <w:t xml:space="preserve">or Co, Ru </w:t>
      </w:r>
      <w:r w:rsidRPr="00501C7B">
        <w:rPr>
          <w:bCs/>
          <w:iCs/>
        </w:rPr>
        <w:t xml:space="preserve">nanoparticles </w:t>
      </w:r>
      <w:r w:rsidR="00FC6A3B">
        <w:rPr>
          <w:bCs/>
          <w:iCs/>
        </w:rPr>
        <w:t>a</w:t>
      </w:r>
      <w:r w:rsidRPr="00501C7B">
        <w:rPr>
          <w:bCs/>
          <w:iCs/>
        </w:rPr>
        <w:t>re dispersed on the surface of STO</w:t>
      </w:r>
      <w:r w:rsidRPr="00501C7B">
        <w:rPr>
          <w:bCs/>
          <w:iCs/>
          <w:lang w:eastAsia="ja-JP"/>
        </w:rPr>
        <w:t xml:space="preserve"> or SBA-15 </w:t>
      </w:r>
      <w:r w:rsidRPr="00501C7B">
        <w:rPr>
          <w:bCs/>
          <w:iCs/>
        </w:rPr>
        <w:t>(Fig. S</w:t>
      </w:r>
      <w:r w:rsidR="00C27836" w:rsidRPr="00501C7B">
        <w:rPr>
          <w:bCs/>
          <w:iCs/>
          <w:lang w:eastAsia="ja-JP"/>
        </w:rPr>
        <w:t>3</w:t>
      </w:r>
      <w:r w:rsidRPr="00501C7B">
        <w:rPr>
          <w:bCs/>
          <w:iCs/>
          <w:lang w:eastAsia="ja-JP"/>
        </w:rPr>
        <w:t>,</w:t>
      </w:r>
      <w:r w:rsidR="00C27836" w:rsidRPr="00501C7B">
        <w:rPr>
          <w:bCs/>
          <w:iCs/>
          <w:lang w:eastAsia="ja-JP"/>
        </w:rPr>
        <w:t>4</w:t>
      </w:r>
      <w:r w:rsidRPr="00501C7B">
        <w:rPr>
          <w:bCs/>
          <w:iCs/>
        </w:rPr>
        <w:t xml:space="preserve"> (</w:t>
      </w:r>
      <w:r w:rsidR="001F0990" w:rsidRPr="00501C7B">
        <w:rPr>
          <w:bCs/>
          <w:iCs/>
        </w:rPr>
        <w:t xml:space="preserve">(ESI </w:t>
      </w:r>
      <w:r w:rsidR="001F0990" w:rsidRPr="00501C7B">
        <w:rPr>
          <w:b/>
          <w:bCs/>
        </w:rPr>
        <w:t>†</w:t>
      </w:r>
      <w:r w:rsidRPr="00501C7B">
        <w:rPr>
          <w:bCs/>
          <w:iCs/>
        </w:rPr>
        <w:t>)).</w:t>
      </w:r>
      <w:r w:rsidR="000315DB" w:rsidRPr="00501C7B">
        <w:t xml:space="preserve"> </w:t>
      </w:r>
    </w:p>
    <w:p w14:paraId="6069A6E7" w14:textId="0DF4FC3A" w:rsidR="004536AB" w:rsidRPr="00501C7B" w:rsidRDefault="00084A80" w:rsidP="00BA5460">
      <w:pPr>
        <w:pStyle w:val="RSCB02ArticleText"/>
        <w:ind w:firstLineChars="100" w:firstLine="194"/>
        <w:rPr>
          <w:bCs/>
          <w:iCs/>
          <w:lang w:eastAsia="ja-JP"/>
        </w:rPr>
      </w:pPr>
      <w:r w:rsidRPr="00501C7B">
        <w:rPr>
          <w:bCs/>
          <w:iCs/>
        </w:rPr>
        <w:t>The X-ray diffraction (XRD) pattern</w:t>
      </w:r>
      <w:r w:rsidRPr="00501C7B">
        <w:rPr>
          <w:rFonts w:ascii="Calibri" w:eastAsia="ＭＳ 明朝" w:hAnsi="Calibri"/>
          <w:bCs/>
          <w:iCs/>
        </w:rPr>
        <w:t>s of the Rh/STO</w:t>
      </w:r>
      <w:r w:rsidRPr="00501C7B">
        <w:rPr>
          <w:iCs/>
        </w:rPr>
        <w:t>,</w:t>
      </w:r>
      <w:r w:rsidRPr="00501C7B">
        <w:rPr>
          <w:iCs/>
          <w:lang w:eastAsia="ja-JP"/>
        </w:rPr>
        <w:t xml:space="preserve"> </w:t>
      </w:r>
      <w:proofErr w:type="spellStart"/>
      <w:r w:rsidRPr="00501C7B">
        <w:rPr>
          <w:bCs/>
          <w:iCs/>
          <w:lang w:eastAsia="ja-JP"/>
        </w:rPr>
        <w:t>Co,</w:t>
      </w:r>
      <w:r w:rsidRPr="00501C7B">
        <w:rPr>
          <w:bCs/>
          <w:iCs/>
        </w:rPr>
        <w:t>R</w:t>
      </w:r>
      <w:r w:rsidRPr="00501C7B">
        <w:rPr>
          <w:bCs/>
          <w:iCs/>
          <w:lang w:eastAsia="ja-JP"/>
        </w:rPr>
        <w:t>u</w:t>
      </w:r>
      <w:proofErr w:type="spellEnd"/>
      <w:r w:rsidRPr="00501C7B">
        <w:rPr>
          <w:bCs/>
          <w:iCs/>
        </w:rPr>
        <w:t>/S</w:t>
      </w:r>
      <w:r w:rsidRPr="00501C7B">
        <w:rPr>
          <w:bCs/>
          <w:iCs/>
          <w:lang w:eastAsia="ja-JP"/>
        </w:rPr>
        <w:t xml:space="preserve">BA-15 </w:t>
      </w:r>
      <w:r w:rsidRPr="00501C7B">
        <w:rPr>
          <w:bCs/>
          <w:iCs/>
        </w:rPr>
        <w:t>powder</w:t>
      </w:r>
      <w:r w:rsidRPr="00501C7B">
        <w:rPr>
          <w:rFonts w:ascii="Calibri" w:eastAsia="ＭＳ 明朝" w:hAnsi="Calibri"/>
          <w:bCs/>
          <w:iCs/>
          <w:lang w:eastAsia="ja-JP"/>
        </w:rPr>
        <w:t>s</w:t>
      </w:r>
      <w:r w:rsidRPr="00501C7B">
        <w:rPr>
          <w:bCs/>
          <w:iCs/>
          <w:lang w:eastAsia="ja-JP"/>
        </w:rPr>
        <w:t xml:space="preserve"> are</w:t>
      </w:r>
      <w:r w:rsidRPr="00501C7B">
        <w:rPr>
          <w:bCs/>
          <w:iCs/>
        </w:rPr>
        <w:t xml:space="preserve"> shown in Fig. S</w:t>
      </w:r>
      <w:r w:rsidR="00C27836" w:rsidRPr="00501C7B">
        <w:rPr>
          <w:bCs/>
          <w:iCs/>
          <w:lang w:eastAsia="ja-JP"/>
        </w:rPr>
        <w:t>5</w:t>
      </w:r>
      <w:r w:rsidRPr="00501C7B">
        <w:rPr>
          <w:bCs/>
          <w:iCs/>
        </w:rPr>
        <w:t xml:space="preserve"> </w:t>
      </w:r>
      <w:r w:rsidR="001F0990" w:rsidRPr="00501C7B">
        <w:rPr>
          <w:bCs/>
          <w:iCs/>
        </w:rPr>
        <w:t xml:space="preserve">(ESI </w:t>
      </w:r>
      <w:r w:rsidR="001F0990" w:rsidRPr="00501C7B">
        <w:rPr>
          <w:b/>
          <w:bCs/>
        </w:rPr>
        <w:t>†</w:t>
      </w:r>
      <w:r w:rsidRPr="00501C7B">
        <w:rPr>
          <w:bCs/>
          <w:iCs/>
        </w:rPr>
        <w:t xml:space="preserve">). </w:t>
      </w:r>
      <w:r w:rsidRPr="00501C7B">
        <w:rPr>
          <w:bCs/>
          <w:iCs/>
          <w:lang w:eastAsia="ja-JP"/>
        </w:rPr>
        <w:t xml:space="preserve">In </w:t>
      </w:r>
      <w:r w:rsidRPr="00501C7B">
        <w:t xml:space="preserve">Fig. </w:t>
      </w:r>
      <w:r w:rsidRPr="00501C7B">
        <w:rPr>
          <w:lang w:eastAsia="ja-JP"/>
        </w:rPr>
        <w:t>S</w:t>
      </w:r>
      <w:r w:rsidR="00C27836" w:rsidRPr="00501C7B">
        <w:rPr>
          <w:lang w:eastAsia="ja-JP"/>
        </w:rPr>
        <w:t>5</w:t>
      </w:r>
      <w:r w:rsidRPr="00501C7B">
        <w:t xml:space="preserve"> (</w:t>
      </w:r>
      <w:r w:rsidRPr="00501C7B">
        <w:rPr>
          <w:lang w:eastAsia="ja-JP"/>
        </w:rPr>
        <w:t>a</w:t>
      </w:r>
      <w:r w:rsidRPr="00501C7B">
        <w:t>)</w:t>
      </w:r>
      <w:r w:rsidRPr="00501C7B">
        <w:rPr>
          <w:lang w:eastAsia="ja-JP"/>
        </w:rPr>
        <w:t>, the characteristic peaks</w:t>
      </w:r>
      <w:r w:rsidRPr="00501C7B">
        <w:rPr>
          <w:bCs/>
          <w:iCs/>
        </w:rPr>
        <w:t xml:space="preserve"> of SrTiO</w:t>
      </w:r>
      <w:r w:rsidRPr="00501C7B">
        <w:rPr>
          <w:bCs/>
          <w:iCs/>
          <w:vertAlign w:val="subscript"/>
        </w:rPr>
        <w:t>3</w:t>
      </w:r>
      <w:r w:rsidRPr="00501C7B">
        <w:rPr>
          <w:bCs/>
          <w:iCs/>
        </w:rPr>
        <w:t xml:space="preserve"> (JCPDS, 00-035-0734)</w:t>
      </w:r>
      <w:r w:rsidRPr="00501C7B">
        <w:rPr>
          <w:bCs/>
          <w:iCs/>
          <w:lang w:eastAsia="ja-JP"/>
        </w:rPr>
        <w:t xml:space="preserve"> </w:t>
      </w:r>
      <w:r w:rsidR="00FC6A3B">
        <w:rPr>
          <w:bCs/>
          <w:iCs/>
          <w:lang w:eastAsia="ja-JP"/>
        </w:rPr>
        <w:t>a</w:t>
      </w:r>
      <w:r w:rsidRPr="00501C7B">
        <w:rPr>
          <w:bCs/>
          <w:iCs/>
          <w:lang w:eastAsia="ja-JP"/>
        </w:rPr>
        <w:t>re observed.</w:t>
      </w:r>
      <w:r w:rsidRPr="00501C7B">
        <w:rPr>
          <w:bCs/>
          <w:iCs/>
        </w:rPr>
        <w:t xml:space="preserve"> </w:t>
      </w:r>
      <w:r w:rsidRPr="00501C7B">
        <w:rPr>
          <w:bCs/>
          <w:iCs/>
          <w:lang w:eastAsia="ja-JP"/>
        </w:rPr>
        <w:t>However, n</w:t>
      </w:r>
      <w:r w:rsidRPr="00501C7B">
        <w:rPr>
          <w:bCs/>
          <w:iCs/>
        </w:rPr>
        <w:t xml:space="preserve">o metallic Rh peaks </w:t>
      </w:r>
      <w:r w:rsidR="00FC6A3B">
        <w:rPr>
          <w:bCs/>
          <w:iCs/>
        </w:rPr>
        <w:t>a</w:t>
      </w:r>
      <w:r w:rsidRPr="00501C7B">
        <w:rPr>
          <w:bCs/>
          <w:iCs/>
        </w:rPr>
        <w:t xml:space="preserve">re observed because of their small size or low loading. </w:t>
      </w:r>
      <w:r w:rsidRPr="00501C7B">
        <w:t xml:space="preserve">Fig. </w:t>
      </w:r>
      <w:r w:rsidRPr="00501C7B">
        <w:rPr>
          <w:lang w:eastAsia="ja-JP"/>
        </w:rPr>
        <w:t>S</w:t>
      </w:r>
      <w:r w:rsidR="00C27836" w:rsidRPr="00501C7B">
        <w:rPr>
          <w:lang w:eastAsia="ja-JP"/>
        </w:rPr>
        <w:t>5</w:t>
      </w:r>
      <w:r w:rsidRPr="00501C7B">
        <w:t xml:space="preserve"> (</w:t>
      </w:r>
      <w:r w:rsidRPr="00501C7B">
        <w:rPr>
          <w:lang w:eastAsia="ja-JP"/>
        </w:rPr>
        <w:t>b</w:t>
      </w:r>
      <w:r w:rsidRPr="00501C7B">
        <w:t>)</w:t>
      </w:r>
      <w:r w:rsidRPr="00501C7B">
        <w:rPr>
          <w:lang w:eastAsia="ja-JP"/>
        </w:rPr>
        <w:t xml:space="preserve"> shows the characteristic peaks</w:t>
      </w:r>
      <w:r w:rsidRPr="00501C7B">
        <w:rPr>
          <w:bCs/>
          <w:iCs/>
        </w:rPr>
        <w:t xml:space="preserve"> of </w:t>
      </w:r>
      <w:r w:rsidRPr="00501C7B">
        <w:rPr>
          <w:bCs/>
          <w:iCs/>
          <w:lang w:eastAsia="ja-JP"/>
        </w:rPr>
        <w:t>Co</w:t>
      </w:r>
      <w:r w:rsidRPr="00501C7B">
        <w:rPr>
          <w:bCs/>
          <w:iCs/>
          <w:vertAlign w:val="subscript"/>
        </w:rPr>
        <w:t>3</w:t>
      </w:r>
      <w:r w:rsidRPr="00501C7B">
        <w:rPr>
          <w:bCs/>
          <w:iCs/>
          <w:lang w:eastAsia="ja-JP"/>
        </w:rPr>
        <w:t>O</w:t>
      </w:r>
      <w:r w:rsidRPr="00501C7B">
        <w:rPr>
          <w:bCs/>
          <w:iCs/>
          <w:vertAlign w:val="subscript"/>
          <w:lang w:eastAsia="ja-JP"/>
        </w:rPr>
        <w:t>4</w:t>
      </w:r>
      <w:r w:rsidRPr="00501C7B">
        <w:rPr>
          <w:bCs/>
          <w:iCs/>
        </w:rPr>
        <w:t xml:space="preserve"> (JCPDS, 01-074-2120)</w:t>
      </w:r>
      <w:r w:rsidRPr="00501C7B">
        <w:rPr>
          <w:bCs/>
          <w:iCs/>
          <w:lang w:eastAsia="ja-JP"/>
        </w:rPr>
        <w:t xml:space="preserve">. Similar to Rh/STO, no Ru oxide peaks are observed because of its small size or low loading. </w:t>
      </w:r>
      <w:r w:rsidR="00404B2D" w:rsidRPr="00501C7B">
        <w:rPr>
          <w:bCs/>
          <w:iCs/>
          <w:lang w:eastAsia="ja-JP"/>
        </w:rPr>
        <w:t xml:space="preserve">Co and Ru </w:t>
      </w:r>
      <w:r w:rsidR="002936CA" w:rsidRPr="00501C7B">
        <w:rPr>
          <w:bCs/>
          <w:iCs/>
          <w:lang w:eastAsia="ja-JP"/>
        </w:rPr>
        <w:t>oxides</w:t>
      </w:r>
      <w:r w:rsidR="00404B2D" w:rsidRPr="00501C7B">
        <w:rPr>
          <w:bCs/>
          <w:iCs/>
          <w:lang w:eastAsia="ja-JP"/>
        </w:rPr>
        <w:t xml:space="preserve"> were </w:t>
      </w:r>
      <w:r w:rsidR="002936CA" w:rsidRPr="00501C7B">
        <w:rPr>
          <w:bCs/>
          <w:iCs/>
          <w:lang w:eastAsia="ja-JP"/>
        </w:rPr>
        <w:t>reduced</w:t>
      </w:r>
      <w:r w:rsidR="00404B2D" w:rsidRPr="00501C7B">
        <w:rPr>
          <w:bCs/>
          <w:iCs/>
          <w:lang w:eastAsia="ja-JP"/>
        </w:rPr>
        <w:t xml:space="preserve"> </w:t>
      </w:r>
      <w:r w:rsidR="00FE22AE" w:rsidRPr="00501C7B">
        <w:rPr>
          <w:bCs/>
          <w:iCs/>
          <w:lang w:eastAsia="ja-JP"/>
        </w:rPr>
        <w:t>with 5</w:t>
      </w:r>
      <w:r w:rsidRPr="00501C7B">
        <w:rPr>
          <w:rFonts w:ascii="Calibri" w:eastAsia="ＭＳ 明朝" w:hAnsi="Calibri"/>
          <w:bCs/>
          <w:iCs/>
          <w:lang w:eastAsia="ja-JP"/>
        </w:rPr>
        <w:t>% H</w:t>
      </w:r>
      <w:r w:rsidR="00FE22AE" w:rsidRPr="00501C7B">
        <w:rPr>
          <w:bCs/>
          <w:iCs/>
          <w:vertAlign w:val="subscript"/>
          <w:lang w:eastAsia="ja-JP"/>
        </w:rPr>
        <w:t>2</w:t>
      </w:r>
      <w:r w:rsidR="00FE22AE" w:rsidRPr="00501C7B">
        <w:rPr>
          <w:bCs/>
          <w:iCs/>
          <w:lang w:eastAsia="ja-JP"/>
        </w:rPr>
        <w:t xml:space="preserve"> in </w:t>
      </w:r>
      <w:proofErr w:type="spellStart"/>
      <w:r w:rsidR="00FE22AE" w:rsidRPr="00501C7B">
        <w:rPr>
          <w:bCs/>
          <w:iCs/>
          <w:lang w:eastAsia="ja-JP"/>
        </w:rPr>
        <w:t>Ar</w:t>
      </w:r>
      <w:proofErr w:type="spellEnd"/>
      <w:r w:rsidR="00FE22AE" w:rsidRPr="00501C7B">
        <w:rPr>
          <w:bCs/>
          <w:iCs/>
          <w:lang w:eastAsia="ja-JP"/>
        </w:rPr>
        <w:t xml:space="preserve"> gas flow at 400 °C for 1</w:t>
      </w:r>
      <w:r w:rsidR="00FC6A3B">
        <w:rPr>
          <w:bCs/>
          <w:iCs/>
          <w:lang w:eastAsia="ja-JP"/>
        </w:rPr>
        <w:t xml:space="preserve"> </w:t>
      </w:r>
      <w:r w:rsidR="00FE22AE" w:rsidRPr="00501C7B">
        <w:rPr>
          <w:bCs/>
          <w:iCs/>
          <w:lang w:eastAsia="ja-JP"/>
        </w:rPr>
        <w:t>h</w:t>
      </w:r>
      <w:r w:rsidR="002936CA" w:rsidRPr="00501C7B">
        <w:rPr>
          <w:bCs/>
          <w:iCs/>
          <w:lang w:eastAsia="ja-JP"/>
        </w:rPr>
        <w:t xml:space="preserve"> prior to the reaction evaluation</w:t>
      </w:r>
      <w:r w:rsidR="00404B2D" w:rsidRPr="00501C7B">
        <w:rPr>
          <w:bCs/>
          <w:iCs/>
        </w:rPr>
        <w:t>.</w:t>
      </w:r>
      <w:r w:rsidR="00BA5460" w:rsidRPr="00501C7B">
        <w:rPr>
          <w:bCs/>
          <w:iCs/>
          <w:lang w:eastAsia="ja-JP"/>
        </w:rPr>
        <w:t xml:space="preserve"> </w:t>
      </w:r>
      <w:r w:rsidRPr="00501C7B">
        <w:rPr>
          <w:bCs/>
          <w:iCs/>
        </w:rPr>
        <w:t xml:space="preserve">The quantity of Rh introduced into the impregnation process was 2.0 </w:t>
      </w:r>
      <w:proofErr w:type="spellStart"/>
      <w:r w:rsidRPr="00501C7B">
        <w:rPr>
          <w:bCs/>
          <w:iCs/>
        </w:rPr>
        <w:t>wt</w:t>
      </w:r>
      <w:proofErr w:type="spellEnd"/>
      <w:r w:rsidRPr="00501C7B">
        <w:rPr>
          <w:bCs/>
          <w:iCs/>
        </w:rPr>
        <w:t>% versus SrTiO</w:t>
      </w:r>
      <w:r w:rsidRPr="00501C7B">
        <w:rPr>
          <w:bCs/>
          <w:iCs/>
          <w:vertAlign w:val="subscript"/>
        </w:rPr>
        <w:t>3</w:t>
      </w:r>
      <w:r w:rsidRPr="00501C7B">
        <w:rPr>
          <w:rFonts w:ascii="Calibri" w:eastAsia="ＭＳ 明朝" w:hAnsi="Calibri"/>
          <w:bCs/>
          <w:iCs/>
        </w:rPr>
        <w:t xml:space="preserve">, </w:t>
      </w:r>
      <w:r w:rsidR="00FC6A3B">
        <w:rPr>
          <w:rFonts w:ascii="Calibri" w:eastAsia="ＭＳ 明朝" w:hAnsi="Calibri"/>
          <w:bCs/>
          <w:iCs/>
        </w:rPr>
        <w:t>and</w:t>
      </w:r>
      <w:r w:rsidRPr="00501C7B">
        <w:rPr>
          <w:bCs/>
          <w:iCs/>
        </w:rPr>
        <w:t xml:space="preserve"> the actual loaded quantity of Rh was 1.8 </w:t>
      </w:r>
      <w:proofErr w:type="spellStart"/>
      <w:r w:rsidRPr="00501C7B">
        <w:rPr>
          <w:bCs/>
          <w:iCs/>
        </w:rPr>
        <w:t>wt</w:t>
      </w:r>
      <w:proofErr w:type="spellEnd"/>
      <w:r w:rsidRPr="00501C7B">
        <w:rPr>
          <w:bCs/>
          <w:iCs/>
        </w:rPr>
        <w:t xml:space="preserve">%, as confirmed by X-ray fluorescence (XRF) analysis. </w:t>
      </w:r>
      <w:r w:rsidRPr="00501C7B">
        <w:rPr>
          <w:bCs/>
          <w:iCs/>
          <w:lang w:eastAsia="ja-JP"/>
        </w:rPr>
        <w:t>Also,</w:t>
      </w:r>
      <w:r w:rsidRPr="00501C7B">
        <w:rPr>
          <w:bCs/>
          <w:iCs/>
        </w:rPr>
        <w:t xml:space="preserve"> </w:t>
      </w:r>
      <w:r w:rsidRPr="00501C7B">
        <w:rPr>
          <w:bCs/>
          <w:iCs/>
          <w:lang w:eastAsia="ja-JP"/>
        </w:rPr>
        <w:t>t</w:t>
      </w:r>
      <w:r w:rsidRPr="00501C7B">
        <w:rPr>
          <w:bCs/>
          <w:iCs/>
        </w:rPr>
        <w:t xml:space="preserve">he quantity of </w:t>
      </w:r>
      <w:r w:rsidRPr="00501C7B">
        <w:rPr>
          <w:bCs/>
          <w:iCs/>
          <w:lang w:eastAsia="ja-JP"/>
        </w:rPr>
        <w:t>Co and Ru</w:t>
      </w:r>
      <w:r w:rsidRPr="00501C7B">
        <w:rPr>
          <w:bCs/>
          <w:iCs/>
        </w:rPr>
        <w:t xml:space="preserve"> introduced into the impregnation process</w:t>
      </w:r>
      <w:r w:rsidR="007C45CE" w:rsidRPr="00501C7B">
        <w:rPr>
          <w:bCs/>
          <w:iCs/>
        </w:rPr>
        <w:t xml:space="preserve"> </w:t>
      </w:r>
      <w:r w:rsidRPr="00501C7B">
        <w:rPr>
          <w:bCs/>
          <w:iCs/>
        </w:rPr>
        <w:t xml:space="preserve">was 20 </w:t>
      </w:r>
      <w:proofErr w:type="spellStart"/>
      <w:r w:rsidRPr="00501C7B">
        <w:rPr>
          <w:bCs/>
          <w:iCs/>
        </w:rPr>
        <w:t>wt</w:t>
      </w:r>
      <w:proofErr w:type="spellEnd"/>
      <w:r w:rsidRPr="00501C7B">
        <w:rPr>
          <w:bCs/>
          <w:iCs/>
        </w:rPr>
        <w:t>%</w:t>
      </w:r>
      <w:r w:rsidRPr="00501C7B">
        <w:rPr>
          <w:bCs/>
          <w:iCs/>
          <w:lang w:eastAsia="ja-JP"/>
        </w:rPr>
        <w:t xml:space="preserve"> and 1.0</w:t>
      </w:r>
      <w:r w:rsidRPr="00501C7B">
        <w:rPr>
          <w:bCs/>
          <w:iCs/>
        </w:rPr>
        <w:t xml:space="preserve"> </w:t>
      </w:r>
      <w:proofErr w:type="spellStart"/>
      <w:r w:rsidRPr="00501C7B">
        <w:rPr>
          <w:bCs/>
          <w:iCs/>
        </w:rPr>
        <w:t>wt</w:t>
      </w:r>
      <w:proofErr w:type="spellEnd"/>
      <w:r w:rsidRPr="00501C7B">
        <w:rPr>
          <w:bCs/>
          <w:iCs/>
        </w:rPr>
        <w:t>% versus S</w:t>
      </w:r>
      <w:r w:rsidRPr="00501C7B">
        <w:rPr>
          <w:bCs/>
          <w:iCs/>
          <w:lang w:eastAsia="ja-JP"/>
        </w:rPr>
        <w:t>BA-15</w:t>
      </w:r>
      <w:r w:rsidRPr="00501C7B">
        <w:rPr>
          <w:bCs/>
          <w:iCs/>
        </w:rPr>
        <w:t>; however, the actual loaded quantit</w:t>
      </w:r>
      <w:r w:rsidR="00FC6A3B">
        <w:rPr>
          <w:bCs/>
          <w:iCs/>
        </w:rPr>
        <w:t>ies</w:t>
      </w:r>
      <w:r w:rsidRPr="00501C7B">
        <w:rPr>
          <w:bCs/>
          <w:iCs/>
        </w:rPr>
        <w:t xml:space="preserve"> of </w:t>
      </w:r>
      <w:r w:rsidRPr="00501C7B">
        <w:rPr>
          <w:bCs/>
          <w:iCs/>
          <w:lang w:eastAsia="ja-JP"/>
        </w:rPr>
        <w:t>Co and Ru</w:t>
      </w:r>
      <w:r w:rsidRPr="00501C7B">
        <w:rPr>
          <w:bCs/>
          <w:iCs/>
        </w:rPr>
        <w:t xml:space="preserve"> w</w:t>
      </w:r>
      <w:r w:rsidR="00FC6A3B">
        <w:rPr>
          <w:bCs/>
          <w:iCs/>
        </w:rPr>
        <w:t>ere</w:t>
      </w:r>
      <w:r w:rsidRPr="00501C7B">
        <w:rPr>
          <w:bCs/>
          <w:iCs/>
        </w:rPr>
        <w:t xml:space="preserve"> </w:t>
      </w:r>
      <w:r w:rsidRPr="00501C7B">
        <w:rPr>
          <w:bCs/>
          <w:iCs/>
          <w:lang w:eastAsia="ja-JP"/>
        </w:rPr>
        <w:t>37</w:t>
      </w:r>
      <w:r w:rsidRPr="00501C7B">
        <w:rPr>
          <w:bCs/>
          <w:iCs/>
        </w:rPr>
        <w:t xml:space="preserve"> </w:t>
      </w:r>
      <w:proofErr w:type="spellStart"/>
      <w:r w:rsidRPr="00501C7B">
        <w:rPr>
          <w:bCs/>
          <w:iCs/>
        </w:rPr>
        <w:t>wt</w:t>
      </w:r>
      <w:proofErr w:type="spellEnd"/>
      <w:r w:rsidRPr="00501C7B">
        <w:rPr>
          <w:bCs/>
          <w:iCs/>
        </w:rPr>
        <w:t>%</w:t>
      </w:r>
      <w:r w:rsidRPr="00501C7B">
        <w:rPr>
          <w:bCs/>
          <w:iCs/>
          <w:lang w:eastAsia="ja-JP"/>
        </w:rPr>
        <w:t xml:space="preserve"> and 1.0</w:t>
      </w:r>
      <w:r w:rsidRPr="00501C7B">
        <w:rPr>
          <w:bCs/>
          <w:iCs/>
        </w:rPr>
        <w:t xml:space="preserve"> </w:t>
      </w:r>
      <w:proofErr w:type="spellStart"/>
      <w:r w:rsidRPr="00501C7B">
        <w:rPr>
          <w:bCs/>
          <w:iCs/>
        </w:rPr>
        <w:t>wt</w:t>
      </w:r>
      <w:proofErr w:type="spellEnd"/>
      <w:r w:rsidRPr="00501C7B">
        <w:rPr>
          <w:bCs/>
          <w:iCs/>
        </w:rPr>
        <w:t>%</w:t>
      </w:r>
      <w:r w:rsidRPr="00501C7B">
        <w:rPr>
          <w:bCs/>
          <w:iCs/>
          <w:lang w:eastAsia="ja-JP"/>
        </w:rPr>
        <w:t>, respectively.</w:t>
      </w:r>
    </w:p>
    <w:p w14:paraId="63B768B8" w14:textId="20827235" w:rsidR="00667A33" w:rsidRPr="00501C7B" w:rsidRDefault="00B934C9" w:rsidP="00212E1B">
      <w:pPr>
        <w:pStyle w:val="RSCB02ArticleText"/>
        <w:tabs>
          <w:tab w:val="clear" w:pos="284"/>
        </w:tabs>
        <w:ind w:firstLineChars="100" w:firstLine="180"/>
        <w:rPr>
          <w:bCs/>
          <w:iCs/>
          <w:lang w:eastAsia="ja-JP"/>
        </w:rPr>
      </w:pPr>
      <w:r w:rsidRPr="00501C7B">
        <w:rPr>
          <w:bCs/>
          <w:iCs/>
          <w:noProof/>
          <w:w w:val="100"/>
          <w:lang w:eastAsia="ja-JP"/>
        </w:rPr>
        <mc:AlternateContent>
          <mc:Choice Requires="wpg">
            <w:drawing>
              <wp:anchor distT="0" distB="0" distL="114300" distR="114300" simplePos="0" relativeHeight="251653120" behindDoc="0" locked="0" layoutInCell="1" allowOverlap="1" wp14:anchorId="00FC94B1" wp14:editId="0F6E9EFC">
                <wp:simplePos x="0" y="0"/>
                <wp:positionH relativeFrom="margin">
                  <wp:align>right</wp:align>
                </wp:positionH>
                <wp:positionV relativeFrom="page">
                  <wp:posOffset>998855</wp:posOffset>
                </wp:positionV>
                <wp:extent cx="3176270" cy="2649855"/>
                <wp:effectExtent l="0" t="0" r="5080" b="0"/>
                <wp:wrapSquare wrapText="bothSides"/>
                <wp:docPr id="1613957879" name="グループ化 17"/>
                <wp:cNvGraphicFramePr/>
                <a:graphic xmlns:a="http://schemas.openxmlformats.org/drawingml/2006/main">
                  <a:graphicData uri="http://schemas.microsoft.com/office/word/2010/wordprocessingGroup">
                    <wpg:wgp>
                      <wpg:cNvGrpSpPr/>
                      <wpg:grpSpPr>
                        <a:xfrm>
                          <a:off x="0" y="0"/>
                          <a:ext cx="3176270" cy="2649855"/>
                          <a:chOff x="-4206" y="0"/>
                          <a:chExt cx="3177245" cy="2650253"/>
                        </a:xfrm>
                      </wpg:grpSpPr>
                      <wpg:grpSp>
                        <wpg:cNvPr id="2042562715" name="グループ化 17"/>
                        <wpg:cNvGrpSpPr/>
                        <wpg:grpSpPr>
                          <a:xfrm>
                            <a:off x="-4206" y="135653"/>
                            <a:ext cx="3177245" cy="2514600"/>
                            <a:chOff x="-9230" y="0"/>
                            <a:chExt cx="3177245" cy="2515698"/>
                          </a:xfrm>
                        </wpg:grpSpPr>
                        <wps:wsp>
                          <wps:cNvPr id="854385785" name="テキスト ボックス 16"/>
                          <wps:cNvSpPr txBox="1"/>
                          <wps:spPr>
                            <a:xfrm>
                              <a:off x="-9230" y="1805046"/>
                              <a:ext cx="3155950" cy="710652"/>
                            </a:xfrm>
                            <a:prstGeom prst="rect">
                              <a:avLst/>
                            </a:prstGeom>
                            <a:noFill/>
                            <a:ln w="6350">
                              <a:noFill/>
                            </a:ln>
                          </wps:spPr>
                          <wps:txbx>
                            <w:txbxContent>
                              <w:p w14:paraId="63FE1D18" w14:textId="633CB453" w:rsidR="00E77827" w:rsidRDefault="00084A80" w:rsidP="00E77827">
                                <w:pPr>
                                  <w:pStyle w:val="RSCI01FigureSchemeChartwithbottombar"/>
                                  <w:rPr>
                                    <w:lang w:eastAsia="ja-JP"/>
                                  </w:rPr>
                                </w:pPr>
                                <w:r w:rsidRPr="00816327">
                                  <w:rPr>
                                    <w:rFonts w:hint="eastAsia"/>
                                    <w:b/>
                                    <w:bCs/>
                                    <w:lang w:eastAsia="ja-JP"/>
                                  </w:rPr>
                                  <w:t>Fig</w:t>
                                </w:r>
                                <w:r>
                                  <w:rPr>
                                    <w:rFonts w:hint="eastAsia"/>
                                    <w:b/>
                                    <w:bCs/>
                                    <w:lang w:eastAsia="ja-JP"/>
                                  </w:rPr>
                                  <w:t>.</w:t>
                                </w:r>
                                <w:r w:rsidRPr="00816327">
                                  <w:rPr>
                                    <w:rFonts w:hint="eastAsia"/>
                                    <w:b/>
                                    <w:bCs/>
                                    <w:lang w:eastAsia="ja-JP"/>
                                  </w:rPr>
                                  <w:t xml:space="preserve"> </w:t>
                                </w:r>
                                <w:r w:rsidR="008724EE">
                                  <w:rPr>
                                    <w:rFonts w:hint="eastAsia"/>
                                    <w:b/>
                                    <w:bCs/>
                                    <w:lang w:eastAsia="ja-JP"/>
                                  </w:rPr>
                                  <w:t>3</w:t>
                                </w:r>
                                <w:r>
                                  <w:rPr>
                                    <w:rFonts w:hint="eastAsia"/>
                                    <w:lang w:eastAsia="ja-JP"/>
                                  </w:rPr>
                                  <w:t xml:space="preserve"> </w:t>
                                </w:r>
                                <w:r w:rsidR="006216F7">
                                  <w:rPr>
                                    <w:lang w:eastAsia="ja-JP"/>
                                  </w:rPr>
                                  <w:t>P</w:t>
                                </w:r>
                                <w:r w:rsidR="001E683A">
                                  <w:rPr>
                                    <w:rFonts w:hint="eastAsia"/>
                                    <w:lang w:eastAsia="ja-JP"/>
                                  </w:rPr>
                                  <w:t>erformance of</w:t>
                                </w:r>
                                <w:r>
                                  <w:rPr>
                                    <w:rFonts w:hint="eastAsia"/>
                                    <w:lang w:eastAsia="ja-JP"/>
                                  </w:rPr>
                                  <w:t xml:space="preserve"> the </w:t>
                                </w:r>
                                <w:r w:rsidR="001E683A" w:rsidRPr="001E683A">
                                  <w:rPr>
                                    <w:lang w:eastAsia="ja-JP"/>
                                  </w:rPr>
                                  <w:t>successive DRM and FTS reactio</w:t>
                                </w:r>
                                <w:r w:rsidR="001E683A">
                                  <w:rPr>
                                    <w:rFonts w:hint="eastAsia"/>
                                    <w:lang w:eastAsia="ja-JP"/>
                                  </w:rPr>
                                  <w:t>ns</w:t>
                                </w:r>
                                <w:r>
                                  <w:rPr>
                                    <w:rFonts w:hint="eastAsia"/>
                                    <w:lang w:eastAsia="ja-JP"/>
                                  </w:rPr>
                                  <w:t xml:space="preserve">. </w:t>
                                </w:r>
                                <w:r w:rsidR="006C3052">
                                  <w:rPr>
                                    <w:rFonts w:hint="eastAsia"/>
                                    <w:lang w:eastAsia="ja-JP"/>
                                  </w:rPr>
                                  <w:t xml:space="preserve">(a) Outlet gas concentration during the reactions. </w:t>
                                </w:r>
                                <w:r w:rsidR="006C3052" w:rsidRPr="006C3052">
                                  <w:rPr>
                                    <w:lang w:eastAsia="ja-JP"/>
                                  </w:rPr>
                                  <w:t xml:space="preserve">The dotted area shows the net decrease in </w:t>
                                </w:r>
                                <w:r w:rsidR="006C3052">
                                  <w:rPr>
                                    <w:rFonts w:hint="eastAsia"/>
                                    <w:lang w:eastAsia="ja-JP"/>
                                  </w:rPr>
                                  <w:t>CH</w:t>
                                </w:r>
                                <w:r w:rsidR="006C3052" w:rsidRPr="006C3052">
                                  <w:rPr>
                                    <w:rFonts w:hint="eastAsia"/>
                                    <w:vertAlign w:val="subscript"/>
                                    <w:lang w:eastAsia="ja-JP"/>
                                  </w:rPr>
                                  <w:t>4</w:t>
                                </w:r>
                                <w:r w:rsidR="006C3052">
                                  <w:rPr>
                                    <w:rFonts w:hint="eastAsia"/>
                                    <w:lang w:eastAsia="ja-JP"/>
                                  </w:rPr>
                                  <w:t xml:space="preserve"> and CO</w:t>
                                </w:r>
                                <w:r w:rsidR="006C3052" w:rsidRPr="006C3052">
                                  <w:rPr>
                                    <w:rFonts w:hint="eastAsia"/>
                                    <w:vertAlign w:val="subscript"/>
                                    <w:lang w:eastAsia="ja-JP"/>
                                  </w:rPr>
                                  <w:t>2</w:t>
                                </w:r>
                                <w:r w:rsidR="006C3052" w:rsidRPr="006C3052">
                                  <w:rPr>
                                    <w:lang w:eastAsia="ja-JP"/>
                                  </w:rPr>
                                  <w:t xml:space="preserve"> concentrations.</w:t>
                                </w:r>
                                <w:r w:rsidR="006C3052">
                                  <w:rPr>
                                    <w:rFonts w:hint="eastAsia"/>
                                    <w:lang w:eastAsia="ja-JP"/>
                                  </w:rPr>
                                  <w:t xml:space="preserve"> (b) </w:t>
                                </w:r>
                                <w:r w:rsidR="006216F7">
                                  <w:rPr>
                                    <w:lang w:eastAsia="ja-JP"/>
                                  </w:rPr>
                                  <w:t>P</w:t>
                                </w:r>
                                <w:r w:rsidR="006C3052">
                                  <w:rPr>
                                    <w:rFonts w:hint="eastAsia"/>
                                    <w:lang w:eastAsia="ja-JP"/>
                                  </w:rPr>
                                  <w:t>roduction rates of</w:t>
                                </w:r>
                                <w:r w:rsidR="00BF73FF">
                                  <w:rPr>
                                    <w:rFonts w:hint="eastAsia"/>
                                    <w:lang w:eastAsia="ja-JP"/>
                                  </w:rPr>
                                  <w:t xml:space="preserve"> </w:t>
                                </w:r>
                                <w:r w:rsidR="006C3052">
                                  <w:rPr>
                                    <w:rFonts w:hint="eastAsia"/>
                                    <w:lang w:eastAsia="ja-JP"/>
                                  </w:rPr>
                                  <w:t xml:space="preserve">hydrocarbons. </w:t>
                                </w:r>
                                <w:r w:rsidRPr="00816327">
                                  <w:rPr>
                                    <w:lang w:eastAsia="ja-JP"/>
                                  </w:rPr>
                                  <w:t>Sample: 5 mg</w:t>
                                </w:r>
                                <w:r>
                                  <w:rPr>
                                    <w:rFonts w:hint="eastAsia"/>
                                    <w:lang w:eastAsia="ja-JP"/>
                                  </w:rPr>
                                  <w:t xml:space="preserve"> Rh/STO</w:t>
                                </w:r>
                                <w:r w:rsidR="0072209E">
                                  <w:rPr>
                                    <w:rFonts w:hint="eastAsia"/>
                                    <w:lang w:eastAsia="ja-JP"/>
                                  </w:rPr>
                                  <w:t xml:space="preserve"> and 3mg </w:t>
                                </w:r>
                                <w:proofErr w:type="spellStart"/>
                                <w:r w:rsidR="0072209E">
                                  <w:rPr>
                                    <w:rFonts w:hint="eastAsia"/>
                                    <w:lang w:eastAsia="ja-JP"/>
                                  </w:rPr>
                                  <w:t>Co,Ru</w:t>
                                </w:r>
                                <w:proofErr w:type="spellEnd"/>
                                <w:r w:rsidR="0072209E">
                                  <w:rPr>
                                    <w:rFonts w:hint="eastAsia"/>
                                    <w:lang w:eastAsia="ja-JP"/>
                                  </w:rPr>
                                  <w:t>/SBA-15</w:t>
                                </w:r>
                                <w:r w:rsidRPr="00816327">
                                  <w:rPr>
                                    <w:lang w:eastAsia="ja-JP"/>
                                  </w:rPr>
                                  <w:t xml:space="preserve">, </w:t>
                                </w:r>
                                <w:r>
                                  <w:rPr>
                                    <w:rFonts w:hint="eastAsia"/>
                                    <w:lang w:eastAsia="ja-JP"/>
                                  </w:rPr>
                                  <w:t xml:space="preserve">heater set temperature: 280 </w:t>
                                </w:r>
                                <w:r w:rsidRPr="00151FD4">
                                  <w:rPr>
                                    <w:bCs/>
                                    <w:iCs/>
                                    <w:lang w:eastAsia="ja-JP"/>
                                  </w:rPr>
                                  <w:t>°C</w:t>
                                </w:r>
                                <w:r w:rsidR="003738B3">
                                  <w:rPr>
                                    <w:rFonts w:hint="eastAsia"/>
                                    <w:lang w:eastAsia="ja-JP"/>
                                  </w:rPr>
                                  <w:t xml:space="preserve">, </w:t>
                                </w:r>
                                <w:r w:rsidRPr="00816327">
                                  <w:rPr>
                                    <w:lang w:eastAsia="ja-JP"/>
                                  </w:rPr>
                                  <w:t>reactant gas composition: CH</w:t>
                                </w:r>
                                <w:r w:rsidRPr="00816327">
                                  <w:rPr>
                                    <w:vertAlign w:val="subscript"/>
                                    <w:lang w:eastAsia="ja-JP"/>
                                  </w:rPr>
                                  <w:t>4</w:t>
                                </w:r>
                                <w:r w:rsidRPr="00816327">
                                  <w:rPr>
                                    <w:lang w:eastAsia="ja-JP"/>
                                  </w:rPr>
                                  <w:t>:CO</w:t>
                                </w:r>
                                <w:r w:rsidRPr="00816327">
                                  <w:rPr>
                                    <w:vertAlign w:val="subscript"/>
                                    <w:lang w:eastAsia="ja-JP"/>
                                  </w:rPr>
                                  <w:t>2</w:t>
                                </w:r>
                                <w:r w:rsidRPr="00816327">
                                  <w:rPr>
                                    <w:lang w:eastAsia="ja-JP"/>
                                  </w:rPr>
                                  <w:t xml:space="preserve">:Ar = </w:t>
                                </w:r>
                                <w:r>
                                  <w:rPr>
                                    <w:rFonts w:hint="eastAsia"/>
                                    <w:lang w:eastAsia="ja-JP"/>
                                  </w:rPr>
                                  <w:t>0.9</w:t>
                                </w:r>
                                <w:r w:rsidRPr="00816327">
                                  <w:rPr>
                                    <w:lang w:eastAsia="ja-JP"/>
                                  </w:rPr>
                                  <w:t>:</w:t>
                                </w:r>
                                <w:r>
                                  <w:rPr>
                                    <w:rFonts w:hint="eastAsia"/>
                                    <w:lang w:eastAsia="ja-JP"/>
                                  </w:rPr>
                                  <w:t>0.9</w:t>
                                </w:r>
                                <w:r w:rsidRPr="00816327">
                                  <w:rPr>
                                    <w:lang w:eastAsia="ja-JP"/>
                                  </w:rPr>
                                  <w:t>:98</w:t>
                                </w:r>
                                <w:r>
                                  <w:rPr>
                                    <w:rFonts w:hint="eastAsia"/>
                                    <w:lang w:eastAsia="ja-JP"/>
                                  </w:rPr>
                                  <w:t>.2</w:t>
                                </w:r>
                                <w:r w:rsidRPr="00816327">
                                  <w:rPr>
                                    <w:lang w:eastAsia="ja-JP"/>
                                  </w:rPr>
                                  <w:t xml:space="preserve"> (volume ratio), and </w:t>
                                </w:r>
                                <w:r>
                                  <w:rPr>
                                    <w:rFonts w:hint="eastAsia"/>
                                    <w:lang w:eastAsia="ja-JP"/>
                                  </w:rPr>
                                  <w:t xml:space="preserve">standard </w:t>
                                </w:r>
                                <w:r w:rsidRPr="00816327">
                                  <w:rPr>
                                    <w:lang w:eastAsia="ja-JP"/>
                                  </w:rPr>
                                  <w:t>gas flow rate: 1</w:t>
                                </w:r>
                                <w:r>
                                  <w:rPr>
                                    <w:rFonts w:hint="eastAsia"/>
                                    <w:lang w:eastAsia="ja-JP"/>
                                  </w:rPr>
                                  <w:t>5</w:t>
                                </w:r>
                                <w:r w:rsidRPr="00816327">
                                  <w:rPr>
                                    <w:lang w:eastAsia="ja-JP"/>
                                  </w:rPr>
                                  <w:t xml:space="preserve"> m</w:t>
                                </w:r>
                                <w:r>
                                  <w:rPr>
                                    <w:rFonts w:hint="eastAsia"/>
                                    <w:lang w:eastAsia="ja-JP"/>
                                  </w:rPr>
                                  <w:t>L</w:t>
                                </w:r>
                                <w:r w:rsidRPr="00816327">
                                  <w:rPr>
                                    <w:lang w:eastAsia="ja-JP"/>
                                  </w:rPr>
                                  <w:t xml:space="preserve"> min</w:t>
                                </w:r>
                                <w:r w:rsidRPr="00816327">
                                  <w:rPr>
                                    <w:vertAlign w:val="superscript"/>
                                    <w:lang w:eastAsia="ja-JP"/>
                                  </w:rPr>
                                  <w:t>−1</w:t>
                                </w:r>
                                <w:r w:rsidRPr="00816327">
                                  <w:rPr>
                                    <w:lang w:eastAsia="ja-JP"/>
                                  </w:rPr>
                                  <w:t>, respec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pic:pic xmlns:pic="http://schemas.openxmlformats.org/drawingml/2006/picture">
                          <pic:nvPicPr>
                            <pic:cNvPr id="361007374" name="図 13">
                              <a:extLst>
                                <a:ext uri="{FF2B5EF4-FFF2-40B4-BE49-F238E27FC236}">
                                  <a16:creationId xmlns:a16="http://schemas.microsoft.com/office/drawing/2014/main" id="{8C826425-7707-8553-AF54-A0ADDBC87C5B}"/>
                                </a:ext>
                              </a:extLst>
                            </pic:cNvPr>
                            <pic:cNvPicPr>
                              <a:picLocks noChangeAspect="1"/>
                            </pic:cNvPicPr>
                          </pic:nvPicPr>
                          <pic:blipFill>
                            <a:blip r:embed="rId22">
                              <a:extLst>
                                <a:ext uri="{28A0092B-C50C-407E-A947-70E740481C1C}">
                                  <a14:useLocalDpi xmlns:a14="http://schemas.microsoft.com/office/drawing/2010/main" val="0"/>
                                </a:ext>
                              </a:extLst>
                            </a:blip>
                            <a:srcRect b="8024"/>
                            <a:stretch>
                              <a:fillRect/>
                            </a:stretch>
                          </pic:blipFill>
                          <pic:spPr bwMode="auto">
                            <a:xfrm>
                              <a:off x="0" y="0"/>
                              <a:ext cx="3168015" cy="1755140"/>
                            </a:xfrm>
                            <a:prstGeom prst="rect">
                              <a:avLst/>
                            </a:prstGeom>
                            <a:ln>
                              <a:noFill/>
                            </a:ln>
                            <a:extLst>
                              <a:ext uri="{53640926-AAD7-44D8-BBD7-CCE9431645EC}">
                                <a14:shadowObscured xmlns:a14="http://schemas.microsoft.com/office/drawing/2010/main"/>
                              </a:ext>
                            </a:extLst>
                          </pic:spPr>
                        </pic:pic>
                      </wpg:grpSp>
                      <wps:wsp>
                        <wps:cNvPr id="440652369" name="テキスト ボックス 12"/>
                        <wps:cNvSpPr txBox="1"/>
                        <wps:spPr>
                          <a:xfrm>
                            <a:off x="0" y="0"/>
                            <a:ext cx="357505" cy="325120"/>
                          </a:xfrm>
                          <a:prstGeom prst="rect">
                            <a:avLst/>
                          </a:prstGeom>
                          <a:noFill/>
                          <a:ln w="6350">
                            <a:noFill/>
                          </a:ln>
                        </wps:spPr>
                        <wps:txbx>
                          <w:txbxContent>
                            <w:p w14:paraId="60CDD892" w14:textId="77777777" w:rsidR="00853CFE" w:rsidRPr="000618C9" w:rsidRDefault="00084A80" w:rsidP="00853CFE">
                              <w:pPr>
                                <w:rPr>
                                  <w:sz w:val="20"/>
                                  <w:szCs w:val="20"/>
                                  <w:lang w:eastAsia="ja-JP"/>
                                  <w14:textOutline w14:w="9525" w14:cap="rnd" w14:cmpd="sng" w14:algn="ctr">
                                    <w14:noFill/>
                                    <w14:prstDash w14:val="solid"/>
                                    <w14:bevel/>
                                  </w14:textOutline>
                                </w:rPr>
                              </w:pPr>
                              <w:r w:rsidRPr="000618C9">
                                <w:rPr>
                                  <w:rFonts w:hint="eastAsia"/>
                                  <w:sz w:val="20"/>
                                  <w:szCs w:val="20"/>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223789190" name="テキスト ボックス 12"/>
                        <wps:cNvSpPr txBox="1"/>
                        <wps:spPr>
                          <a:xfrm>
                            <a:off x="1532373" y="0"/>
                            <a:ext cx="357505" cy="325120"/>
                          </a:xfrm>
                          <a:prstGeom prst="rect">
                            <a:avLst/>
                          </a:prstGeom>
                          <a:noFill/>
                          <a:ln w="6350">
                            <a:noFill/>
                          </a:ln>
                        </wps:spPr>
                        <wps:txbx>
                          <w:txbxContent>
                            <w:p w14:paraId="72753288" w14:textId="77777777" w:rsidR="00853CFE" w:rsidRPr="000618C9" w:rsidRDefault="00084A80" w:rsidP="00853CFE">
                              <w:pPr>
                                <w:rPr>
                                  <w:sz w:val="20"/>
                                  <w:szCs w:val="20"/>
                                  <w:lang w:eastAsia="ja-JP"/>
                                  <w14:textOutline w14:w="9525" w14:cap="rnd" w14:cmpd="sng" w14:algn="ctr">
                                    <w14:noFill/>
                                    <w14:prstDash w14:val="solid"/>
                                    <w14:bevel/>
                                  </w14:textOutline>
                                </w:rPr>
                              </w:pPr>
                              <w:r w:rsidRPr="000618C9">
                                <w:rPr>
                                  <w:rFonts w:hint="eastAsia"/>
                                  <w:sz w:val="20"/>
                                  <w:szCs w:val="20"/>
                                  <w:lang w:eastAsia="ja-JP"/>
                                </w:rPr>
                                <w:t>(</w:t>
                              </w:r>
                              <w:r>
                                <w:rPr>
                                  <w:rFonts w:hint="eastAsia"/>
                                  <w:sz w:val="20"/>
                                  <w:szCs w:val="20"/>
                                  <w:lang w:eastAsia="ja-JP"/>
                                </w:rPr>
                                <w:t>b</w:t>
                              </w:r>
                              <w:r w:rsidRPr="000618C9">
                                <w:rPr>
                                  <w:rFonts w:hint="eastAsia"/>
                                  <w:sz w:val="20"/>
                                  <w:szCs w:val="20"/>
                                  <w:lang w:eastAsia="ja-JP"/>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anchor>
            </w:drawing>
          </mc:Choice>
          <mc:Fallback>
            <w:pict>
              <v:group w14:anchorId="00FC94B1" id="グループ化 17" o:spid="_x0000_s1037" style="position:absolute;left:0;text-align:left;margin-left:198.9pt;margin-top:78.65pt;width:250.1pt;height:208.65pt;z-index:251653120;mso-position-horizontal:right;mso-position-horizontal-relative:margin;mso-position-vertical-relative:page" coordorigin="-42" coordsize="31772,26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yVcLZwUAAC8RAAAOAAAAZHJzL2Uyb0RvYy54bWzsWMuO2zYU3RfoPwja&#10;KxYlUpKF8QS2bAcBpsmgSZE1Tcu2EElUSXrsaZDNGCi66LpdtH9QFC3QVYH+jZH/6CX1sDMzaR7N&#10;FCiQxXj4EKl7zz08h/bJ/W2RWxepkBkvBza659pWWjI+z8rlwP7q6dSJbEsqWs5pzst0YF+m0r5/&#10;+vlnJ5sqTj2+4vk8FRZsUsp4Uw3slVJV3OtJtkoLKu/xKi1hcsFFQRV0xbI3F3QDuxd5z3PdoLfh&#10;Yl4JzlIpYXRcT9qnZv/FImXq8WIhU2XlAxtiU+ZTmM+Z/uydntB4KWi1ylgTBv2AKAqalfDSbqsx&#10;VdRai+zGVkXGBJd8oe4xXvT4YpGx1OQA2SD3WjYPBF9XJpdlvFlWHUwA7TWcPnhb9ujiXFjZHGoX&#10;IL9Pwijs21ZJC6jV/ur3/e6X/e6v/e7HV9//YKFQw7WpljGseiCqJ9W5aAaWdU8jsF2IQv+H3Kyt&#10;AfqyAzrdKovBoI/CwAuhHgzmvAD3I0LqUrAV1Euvc7DnBrZ1WMtWk8Pq0MOkXU1cj/h6da99eU/H&#10;2IXUdbrYm4w9F3sE4kCw1UfM+BA58klQh0bjo9SPgicIB27DwkPqfc8HbN6eOkEk6Ef/mDqcKnkg&#10;jvx3xHmyolVq+Cg1BRoYI4L9CIhzQHH37f7q1/3Vn/vdd9Z+9/N+t9tf/QZ9CwU62E1llmv6WGo7&#10;4lBt1I5LGLyFRU4HCYpc4mKzzzGohPRJw6cQuQHxXkOFxpWQ6kHKC0s3BrYAYTDnlV6cSVVzp31E&#10;v77k0yzPYZzGeWltBnbgw/avzQDb8hJIp7Opo9YttZ1tzXEyfNYjMz6/hEQFr7VHVmyaQQxnVKpz&#10;KkBsIGwQUPUYPhY5h3fxpmVbKy6+uW1cPw+lhFnb2oB4DWz59ZqK1LbyhyUUuY8whm2V6WASetAR&#10;xzOz45lyXSQc9BGBVFfMNPXzKm+bC8GLZ6CzQ/1WmKIlg3cPbNU2E1VLKug0S4dD8xDoW0XVWfmk&#10;YnprjZ1G+On2GRVVUwYFp+IRb2lF42vVqJ9tMK5xbDpA6tOTKmMx/DWyCK0b7H67fcAqtdbA1RZU&#10;vNMeBRXP15VTZ5jNsjxTl8aNIEsdVHlxnjHNY905HBQ/QK4b+iFu5ebVT39YyDfQABBARA2SFgrj&#10;HC+mU29EJlPsTKHlYHeEndEE952p50cTL5wmnh+81KtREDORUgUe/HDeuhgKbsBxq0s0fqr9B/eM&#10;jxn+voiSCJTZI04YuqEDAu07wynBztAdjsejJAoTMnrZnDKI2chvm0WvS/yAQY0IkCBjZ5w9l1bJ&#10;kxUtl+lQVnAaGw3oVtaPm+5rcM7yrNJnU0Ol2026wL9rlnhL7Wu7HXO2LtJS1fcHkeYGOLnKKgms&#10;j9Nils5BIR7Oa9K2OR1XxouGrtv3Rk5C3AQqE06cYR+HTuhOQuziCCUoqSuD47VMIV+aj6usKw2+&#10;Ee3bSuM2pbmg5iJTK9YN2GtINDRSsC8BVQsuOZHrYV0nGFQiVWylmwuAUD9Qb9RNGLwPEOsyam2z&#10;Zpsv+ByuBHStuOHru7l8ELnaXLXLo5CA2Rmr63z6vWVZC+6RODcSbCpz4/QQP8BQo8AZDsehg/E4&#10;ckYjaCXJpI99FGAy6WokV3TON49nkoEWHE7QB5fpDeVp4YSzopvwZ+SsuavUxnjndg3OAPboB4dr&#10;3pvt2rioNjEQsfexa/CIw+0FWFpf+khI3IYNvkcQmFKNU8ul1oD/M4/ubiOfPPquPFqT584pjTzP&#10;D6M+6gPvmov8x+c0Ij68xf9/MLv5pvbp9nl3t0/zJRO+lZuLT/MLgv7af9w38n74neP0b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B9ph3fAAAACAEAAA8AAABkcnMvZG93bnJl&#10;di54bWxMj0FPwzAMhe9I/IfISNxY0o1uqDSdpgk4TUhsSIhb1nhttcapmqzt/j3mBDfb7+n5e/l6&#10;cq0YsA+NJw3JTIFAKr1tqNLweXh9eAIRoiFrWk+o4YoB1sXtTW4y60f6wGEfK8EhFDKjoY6xy6QM&#10;ZY3OhJnvkFg7+d6ZyGtfSdubkcNdK+dKLaUzDfGH2nS4rbE87y9Ow9toxs0ieRl259P2+n1I3792&#10;CWp9fzdtnkFEnOKfGX7xGR0KZjr6C9kgWg1cJPI1XS1AsJwqNQdx5GH1uARZ5PJ/geIHAAD//wMA&#10;UEsDBAoAAAAAAAAAIQDVnsn+pEAAAKRAAAAUAAAAZHJzL21lZGlhL2ltYWdlMS5wbmeJUE5HDQoa&#10;CgAAAA1JSERSAAACwwAAAaoIAwAAANlBuX8AAAABc1JHQgCuzhzpAAAABGdBTUEAALGPC/xhBQAA&#10;ARdQTFRF////AAAA9/f3Hh4ep6enQEBAAAAAvb29ERERw8PD+/v7l5eXBgYGiIiI9fX1VFRULS0t&#10;i4uL3t7ecnJyUFBQJSUlTU1N1NTU4uLinZ2dycnJMjIyeHh4YGBgCwsL6urqf39/kpKS19fXbW1t&#10;XV1d/0sAKCgooqKi5ubmeXl5R0dHYWFhOjo6WVlZlJSU39/fPz8/g4ODtra229vbMzMzr6+vAFr/&#10;f6z/YmJi/6V/gICAxsbGwmhChYWFcKP/uLi4pqam/5pwZmZm0NDQurq6wcHBc3Nza2trjIyMHR0d&#10;GBgYe3t7KioqA696/4RQTcT//3hAsrKyq6urd3d3QIT/UVFRm5ub5eXl7Ozs4eHhxcXFODg4ICAg&#10;DtMRzgAAAAJ0Uk5T/wDltzBKAAAACXBIWXMAABcRAAAXEQHKJvM/AAA/CElEQVR4Xu2da3scx5Gl&#10;ewCxCDQhigZkGBjtUhfSFCnBNi3IunhmVl7KlGbHOzsrez2evfz/37FPVldHVJ48GRWdnd3VJPL9&#10;IFHg6Qidw2B1XbMWi8Y++LvGzsCsG7sBc2/UA7NuNBqNRqPRaDQajUaj0Wg0Go1Go9FoNBqNRqPR&#10;aDQad4Oj43fwR43Gm8TRva7NcONN5v5J12a4CqPvs9NVpMsHJ93Zuw8jVaM2y/e6Rz9rM1yD0ffZ&#10;+cnqlxdd4P1Y16jM0c/ffThsNBpbMfo+W16ufnnaPfrF4qrtqu2BNsPbE32fXZ+tfnlx9vf9Rrlt&#10;iHdOm+HtGX+fnXbv9L9cXn4QdoWHfzV2CZ3h/9Tvyt1N/jOG4WPI8ej4/dUvwy8CF48/RGmjMnSG&#10;8c/1ToFh+BhyDCPbZnjPZGYYf3JnKLW+yvE6/DM/w/jX5a5R+B03RZvhmFLrfY7nJx+tf9lmmKFR&#10;1KTNcEyp9T7H6/Wf1dnfZ4/pShu8BezKepvhmFLrOMPZc2ulDd4CdmW9zXBMqfVRjqtf5q5xlDZ4&#10;C9ir9b02OyxKrScznLvWXNrgLWCv1vfa7LAotZ7O8PJjes9PaYO3gL1a32uzw2Ln1nfe4HDZq/W9&#10;Njssdm595w0Ol71a32uzw2Ln1nfe4HDZq/W9Njssdm595w0Ol71a32uzw2Ln1nfe4HDZq/W9Njss&#10;dm595w0Ol71a32uzw2Ln1nfe4HDZq/W9Njssdm595w0Ol71a32uzw2Ln1nfe4HDZq/W9Njssdm59&#10;5w0Ol71a32uznfLJk5OuO3v6i/4/jo7lZt7RL2N2bn3nDQ6XvVrfa7MdEp6TXxHuTW8zPDN7tb7X&#10;ZpX45YjhR0fH3bNPHy4Wz1+shrjN8M6JvvcWi/ufjf9rr9b32qwSZIYvuvVDFNddGNk2wzsGvvcW&#10;L+SJgJ69Wt9rs0qkM3x+InO6vAypthneLfi9d9qdfbpYXF32G5B9W99rs0qkM3wxbA0Cz8MGuc1w&#10;RdK88Xtvebm6kfroeLi3eq/W99qsEkmm6wiVNsMVSfJOvvck4/XGZK/W99qsEkmmR8fr/bA1R8fr&#10;3bWuW3+/Ibb1qwef39zc3Pzq17/B33FjN3hzSPJOv/fWtBl2kmRafYbDgsLCWdjxK8Fo8EaR5J1+&#10;7w3IH8Rere+1WSVIpukMb7Ev0U/wy99+cXt7e/vFz77s2LNyHrINkLGhHPiZPZL8b6TbjIHr9YOx&#10;bus12GuzSiSZptuFbWb46l736HfjH9y/Fx6+35xcg4SxoRz4mT2S/G/kZvj0bTq39tVXX329WHwt&#10;/+w6/fX6n+Ukmerf/z7Ibx7SGcb1NTLWj47Tgb26l/l7YJJpkDI2lAM/s0eS/430e6/n9ORsnbDb&#10;eg38zb795S+/Nf85ihln+Pe/3+0Mj46TFxdhnskMr188IGSsL/8BfxL4h4K9iUyDlLGhHPiZPZL8&#10;b6Tfe4Fr2QpvYL0G/mYwsf/4T/iTUcxf/xec2PSf5SSZjs9Xftcnmc7w0Wd/OHHNcD3cDcaGcuBn&#10;9kj6v5F87/VX6kYbZ7f1Gvib0W3v6J//9Vv8hMHXX281xQnr60ZXTzL3Syzfe+e8zXAZ6f9G8r23&#10;WF50j0a7W27rNfA2+/bbTUZ0kq+++gp/tB1X99anwvh9ay8+WpyfvHM9nmKv9WLcDcZDkgM/s0fI&#10;/wZ+741+0OO2XgNvs81SnNzMVp/hcOOUcf/w6TDgbYYLIP8b+L13HY+w33oNvM0mU4w21JMjOjnk&#10;O8C3LzG6OlJyLmIMb0AYD0kO/MzMxN97o9BWO8pu6zXwNpvcl4hinpzhOfDN8GJxve3srsk1SMB5&#10;ZeBnZmf8vbf+mjvsGZ4kPi8xw2Z2inN82W/W+gUu6F5ItgGC88rAzxw2bus1qNZsckMdcQhDXs16&#10;DncDnFcGfuawcVuvgbfZZiM6ySHsbHitF+NugPPKwM8cNm7rNfA22yzFyc1sm+ExOK8M/Mxh47Ze&#10;A2+zyRQP/7wEYlq/Tt5MsDlmgzE4rwz8zGHjtl4Db7PJfYnDPy+BmNbbDG+F23oNqjU7+PMSCab1&#10;w53hrxxE1efAbb0G1ZpNbqgjDmHITetthrfCbb0G3mabjegkO8gZ1uwgPwAmrD8Pj3EE8IG6o+P+&#10;NPNVWBRkdctWePCDPOsx0UDBeWWIGOeVEVWfA7f1GnibbbZHNrmZrZ4zrtkx+sHTZLhWmNY/1Qfq&#10;4LLd0epliuGSSdetbtba9v10OK8MEeO8MqLqOwLX+bk3fmbLbX3N8vb2NvPnNIm32eQM7/G8BPnT&#10;wjU7wqSdvfubxeL5gxO4HUWwrIdX2T4LzzXf3Ny8jGb4/upy3/KyWy0K8lGF94TivDJEPHafI6q+&#10;E3CbMbz7d33/pdt6z1X46xCevs1/aVp4m03uS+zxvAT508K1qkY/uLqXbiF7DOvLy+59OvjL97pH&#10;PwvDenTcF+3/tfX7mnFeGSIeu88RVd8FuM04P+nX+ZGo3daHLXh38+rVq5vwl+B7/O1pNmlmssfz&#10;EumfFq7ZEd2kfX5Cn/6yrOceelwc/fzdh+Pn8sIMLy/7vy7Dv0YYDWJwXhkiHrvPEVXfGlIZtxnD&#10;uhISu9v6Yvmieya7IOFbc3WIsQn+ZhNMbqgjthryNNNkzY7r0Q+i3x1hWM8+Cx0Yz/Bpv8jNauNz&#10;gZ8xGsTgvDJEPHafI6q+NWnlZJsxILm5rR9dxs+QL+7f+yAfPcfbbLMRnWSrnJNMk2cU4x+c8j1i&#10;y/pFsnOrjGb4/OSD8Az1nZvhZJsx0OcRcFtf/hF/snjN/rAsvM0mj+kiJjezW+WcZJp89cc/GO9Y&#10;jLCsHx0/zh5e6Ayv9lLoDK8OcfS/TXBeGSIeu88RVd+apHKyzRj4Th4dd1uvgbfZ5AzPeV6CzPB4&#10;njab4eUPr169evV51z0L/3716tWPsF2QGb5eLZ1y92Y4ybvnouvO1vsFbus18Dab3JeY87xEsmbH&#10;NtvhaKm2AH54mOHl5bCLcveO6egML9+7OenO/nn1H27ryvMvvsCrSU4KmnHmPC+RfLdtsz+8fP1F&#10;zB/pdnh0LPO2n1tLKifbjDX31zsTbutrVueb6Z/TJBs3yzG5oY7YasiTTNM1O9LzEv3jX9F5m1Lr&#10;qxkeHfW97dc4ksrJNkNYby7c1tdcnP34xRc/JJsBF95mm43oJFvlnGSartmRnh8OD8ldR9F7rSP9&#10;DA+Xmld7Gm/5tea0crLNWLM+MeG2PnD0837Dfv7f2E7fFN5mk8d0EZOb2a1yTjNla3asV/4bXac7&#10;PxmfKPZaR/oZlid5wwwvP36r7/lJK+M2QzbMG8/w0c8/Xf3rEGZ4j+clCLhmR0hV7peQRZSuo904&#10;r/Vi3A1wXhkiHk9Ujqj61pDKuM1YLVil/3ZbX75YLZR70b0MJ4OS7zIP3maT+xJ7PC/BgLWqFovl&#10;k/UP5L6185P+7/war/Vi3A1wXhkiHk9Ujqj61pDKuM04768RL2XdQLf1vsSjX4SPGrcY2mzQzGaP&#10;5yU40VpVAbx/+PRfohGuZz2HuwHOK0PE44nKEVXfCbjNGPat1gsQu60Hru514U/p9hZ/w8lGzSwm&#10;N9QRMwz56b/A+aBq1nO4G+C8MkSM88qIqu8I2Gb0jwSUvif0/r2CW30Eb7PNRnSSPeU8ol+p6tMa&#10;x3Ru3A1wXhkixnllRNXnwG19zXcn6UExPh6zfEEPnd3NJo/pIiY3s3vPebhnu83wfnBbD/vDNzdP&#10;fxEGNtyCPAZOWQ5/hOlhn7fZ5AzPe16iBK/1YtwNcF4ZIsZ5ZUTV58BtfdiRDvvR61MU+jvxpaPT&#10;7oNfLK7IZW5vs8l9iZnPSxTgtV6MuwHOK0PEOK+MqPocuK0vL//0MJxg70/VXT0Z35uCl/BXZ0bD&#10;HduAu9kUs5+X2Jhq1nO4G+C8MkSM88qIqs+B2/rRf++ndvjX+Gbk5Faq3c/w5IY64hCGnFs/+DW0&#10;cV4ZUfU5cFuPtsMRyS2t5ydhX+LeDvclNuOQcz7wNbRxXhlR9TlwW1+fWE7vIUpmONxir2egR3ib&#10;TR7TRUxuZg8658NeQxvnlRFVnwO3dTkvkZDM8HDlNT2R7G02OcPtvESCuwHOK0PEOK+MqPqOwMug&#10;ozt+NrCeJ5nhi+5P/eXs4v3hyX2JWc9L4GuQXHitF+NugPPKEDHOKyOqvhNwjZThZxVnGI/phple&#10;XiZ/vhWarZj1vESb4Zio+i7ANVJ6rvVBDLf14d7LEd+t77+Ec2t7mOHJDXXEVkP+ryNWP6k/w23d&#10;SxNcIyUQHgvYeIYX352ML2wsv/tSrtbBNY7l5XBrXPIn42222YhOslXObYaniKpvTZo3WyNledn9&#10;tmR/ONy++fLXf7y9vX394F7X38E2INeaV2eGh0dnys+tTR7TRUxuZrfKOc20zXBMVH1r0rzZGikX&#10;3fuFx3ThlreBl+NDRHk8Znh2IUz7eMbXeJtNzvAez0ukmbYZjomqb02SN3smNDwNWjjDYW2fn716&#10;9eq36Zo/LrzNJvcl9nheIsl0BzNcA3cDnFeGiHFeGVH1rUnyJutL9D8qn+GtqNZsj+clkkzHF4j9&#10;l4g3sX7qLTrG3QDnlSFinFdGVH1rkrzJDPd7F2/6DE9uqCO2GvIk093PcBHuBjivDBHjvDKi6luT&#10;5J2ukXLdn5E48BnebEQn2SrnJNO2LwFE1bcmyTvZHx6WeD7wGZ48pouY3MxulXOS6Q5neFj4oO1L&#10;RHnjGinDmwz0W9BtvQbeZpMzfFjnJdKVqVIc1m/bDNO8cY2UrWc4vFKGvYPKhbfZ5L7EYZ2XSFem&#10;SnFYl9V80otDDhwNVuC8MkSM88qIqm9NmneyRsqK0n0JXQukZFOxYTODmc9LkH2JeGWqFJf1YTtc&#10;hKtBAOeVIWKcV0ZUfWvSvOV+CVlXqad0hi+67hFf69nFZs0MJjfUEZWHnM5wvDJVSjXrOdwNcF4Z&#10;IsZ5ZUTVt4bMcLJGSk/hDB8dT3xjTuBtttmITlI5ZzbDsDJVis/6cJW+5EvO1+DwZ5iTrKu0xQyX&#10;pKt4m00e00VMbmYr50xmGFemSnFZX15+tLx8Z3i97Ya4GgRwXhkixnllRNXnwG09QG6n3Ahvs8kZ&#10;3uN5CQ/JylQpLuthei8+WpyuNzCb4GoQwHlliBjnlRFVnwO39Z5oxfPN8Tab3JfY43kJB+nKVCku&#10;62GGr9+/2+fWCnBb77m67J7y90a42KyZwR7PS0xDVqZK8Vm/eD9shK/bdngj3NYD2y6HsFEzi8kN&#10;dcTcQx7wWV9efrS4IDdeO/A1aDO8epva7s+tbTaik7xxOZfgboDzyhAxzisjqj4Hbus18DabPKaL&#10;mNzM3omc3Q1wXhkixnllRNXnwG29Bt5mkzN8YOclHPish32J5WXJpWZngzbD4ajuh5ubmx/Tx4xc&#10;eJtN7ksc1nkJDz7rF2F8oyEeThaPVnjGxZ4HfA3aDPdP9TsOwnNs2CzPQZ2XcOGyPgzs6Nza0fC0&#10;+GiF57f8/XSceJ2f9bmFISe39Z7TrvvTbxbPP2bLrjnYrJnB5IY6YgdDnqydlPwAcFlPZvj+ySrp&#10;0eoHuNjzGleDAM4rQ8Q4r4yo+k7AdX7W75wsmWF5vH98W/IGeJttNqKTVM8ZMx39IPfCKJ/1fhXM&#10;o+N11fe6Rz/rh3W0Cg0u9rzG1+CNnOFknZ/TePzc1gNyp0DhjRPeZpPHdBGTm9naOSeZHt3Tdyxm&#10;rk84rff3EK931I5+/u7D/j2ho9XAcGEwwdngTZzhZJ2f0eurA27rgT3O8C9/+e1i8W32n/9jb+cl&#10;/m3E8COS6foHo3fdxnitI/0Mj1ZlTBZoXONugPPKEDHOKyOqvjVp3sk6P/iUqNt6QB7PW7+xfEO8&#10;zb799n/Gc/uP/4STvLfzEo5M03eOp1jWnw/PxgTw99oMp+v8HB0/+uneaJket/We6+5x+ODVcdmJ&#10;CW8zjJSh6q02s5M4Mo3uhBr/7gjDevSsf9c9++fxb7pmePVB/W8TDJIhYpxXRlR9a5K8k+ea5ZBu&#10;/XO39Z5w7PLs5ktdcnAzvM0wUgZ+xmCrIZ/ONP5B5ivKsH702ZfhD+RGpni8N9JmOF0j5bR/Avf5&#10;k4L3NQfCCfaOnWJ34W2GkTLwMwZb5TydafyD8Y7FCMv6aqHQsGxd+Pd3J/FfiTt2TDedt5wVW3/l&#10;ua0ryT6bG28zjJSh6snN7FY5T2caH+AWzLDui/S/irbk/QzfpXNrSd54BKesg3Jbr4G3GUbKUPVk&#10;jJNDbjGd6bbbYXy2Kfo7sZrhO3SNg+SdeB1YR+22vnz9x4fL16sb4Hd9DzxGylB19RgjpjPden94&#10;eobv0LXmJO9knR/5j/VToW7rIdl93QOPkTJUvdVmdhJHpluelxj9Hej/AugDuzrDssJz9MsxRoMY&#10;DJIhYpxXRlR9a9K8cZ2f0Rne1R+E2/ryhx8f7useeIyUgZ8x2GrIpzPd+vzw9TCTy09Puo/C817J&#10;RtaB1SACg2SIGOeVEVXfmjTvZJ2fPvTR33239Rp4m2GkDPyMwVY5OzJdXIR91J6y63QvwmnhcMqy&#10;+yacLeZ/CyYwG4zBIBkixnllRNW3huSN6/ycn4Rvv6t76z8Gt/VA2Cde/er+rw9nOzy5md0qZ0em&#10;YYsg90s84jtZtvX7q4Vswkt7jo4flYzwRIMRGCRDxDivjKj61pC8k3V+hjuA++ttm1gP7PV+iQlU&#10;PRnj5JBvCmY6Woeu+L41cp15IyYbrMEgGSLGeWVE1XcErPMTXgxzJkd3buuLT1+9+vzk7Ff93vDn&#10;h3RMt6cYI5K1k6rcP7wN7gYYJEPEOK+MqPocuK3rVeqeb/C3PXibYaQMVVffzO4Cr/Vi3A0wSIaI&#10;cV4ZUfU5cFtfLF5/8dPJ2Z/7s8PfFy0/7G6GkTLwMwaHMORe68W4G2CQDBHjvDKi6nPgth4I59fw&#10;Z5vgbYaRMvAzBm9cziW4G2CQDBHjvDKi6nPgtl4DbzOMlKHqyc3sncjZ3QCDZIgY55URVZ8Dt/WB&#10;1f3ar3/6yxt0TDc55HvAa70YdwMMkiFinFdGVH0O3NZ7juSk0h0/L7ExXuvFuBtgkAwR47wyoupz&#10;4Lbec9F1X3bds647m1ozmuJthpEyVH0Im9lJvNaLcTfAIBkixnllRNXnwG09EK5Qh1sPjw7qWaRJ&#10;DmHIvdaLcTfAIBkixnllRNXnwG090F+eCw9GZ24wnMLbDCNl4GcMDjjn0V1UW9xLFcg0SMEgGSLG&#10;eWVE1efAbT3Qz3C40/CgrjVPbmYPOGd4HrTwOCOQaZCCQTJEjPPKiKrPgdt6oH8fR7hr86BmeDLG&#10;ySHfAxnro6cKtni2IJBpkIJBMkSM88qIqs+B23rPRffpItyinXngZgpvM4yUoeqvvvrq68Xia/Of&#10;s+O1Xoy7AQbJEDHOKyOqPgdu6z397F50Z+RZGA/eZhgpQ9Vf/694Yn//+zbDBhgkQ8Q4r4yo+hy4&#10;ra+4+uuH/SITuVsMbbzNMFKGiDFSRlR9Fmzry/uf3dzcvPxdUaor7AYjMEiGiDFIRlR9DtzWxyzx&#10;B068zTBShogxUkZUfRZM63JLYNETHCvMBmMwSIaIMUhGVH0O3NYDe3zH4iQixkgZUfVZsKyH50Le&#10;vb29ffBl+WkJs0EEBskQMQbJiKrPgdt6oPB0hOBthpEyRIyRMqLqs2BZl+fzlmWPg/ZYDSIwSIaI&#10;MUhGVH0O3NYDyfIgG+JthpEyRIyRMqLqs2BYH6UaPZa/GUaDGAySIWIMkhFVnwO39Z7lk7N9vCcU&#10;I2WIGCNlRNVnwbCOa6SUYTSIwSAZIsYgGVH1OXBbDxzkGikYKSOqPguG9dFaV4Xn3QNGgxgMkiFi&#10;DJIRVZ8Dt/VAbo0UfN1UvzomOf3mbYaRMkSMkTKi6rNgWR/W/Ih+tTFWgwgMkiFiDJIRVZ8Dt3UL&#10;WAJseMNKumvnbYaRMkSMkTKi6rNgWT8/6Z5+3z8bvcXJNatBBAbJEDEGyYiqz4HbeiCzRgouxXjd&#10;//f6HUojvM0wUoaIMVJGVH0WTOvfyfnhotuye8wGYzBIhogxSEZUfQ7c1gOZNVJgSdzhLPJ6xfIR&#10;3mYYKUPEGCkjqj4LtvWrsDqFtTzFNHaDERgkQ8QYJCOqPgdu6/k1UnBp8vOTZAM84G2GkTJEjJEy&#10;ouqz4LVejLsBBskQMQbJiKrPgdt6fo0UfEXEafdOWD+MbFS8zTBShogxUkZUfRZM6/1LsFe8bOcl&#10;NsZtPb9GSjrDq9ejpKeJvM0wUoaIMVJGVH0WLOuno61DGpoTq0EEBskQMQbJiKrPgdt6gK+Rks5w&#10;96f+tTVtf1gxrC8vu0d/Xr+frmwBJbtBDAbJEDEGyYiqz4Hb+sAyzTqd4WFB02Sb4m2GkTJEjJEy&#10;ouqzYFhPXlJThNEgBoNkiBiDZETV58BtvUfXKDWP6VYn2ZJXWbqbYaQMEWOkjKj6LBjWt7jAPMJo&#10;EINBMkSMQTKi6nPgtt5z0XWP0ut0cG5t2C637fAYy/oqvy2xGkRgkAwRY5CMqPocuK0Hjo7pa5bw&#10;GsdFv9Q8uY/Q2wwjZYgYI2VE1WfBsn50/EF6DmdTrAYRGCRDxBgkI6o+B27rgdy3nlxrvu63KMOK&#10;VqnW2wwjZYgYI2VE1WfBtH51r3u2OvHe1pcowG09QHYPeuR1U6sZXixfnPSv1EW8zTBShogxUkZU&#10;fRYs6+Mz7zzgPtHh5Ulwf9Uaq0EEBskQMQbJiKrPgdt6T/Qmts3xNsNIGSLGSBlR9VkwrIc30vzW&#10;Xl9iuIsq7JxlXrFoNYjBIBkixiAZUfU5cFvvubrs2j3wRRjWHefWTrsPfrG4Cjo89hCMBjEYJEPE&#10;GCQjqj4HbuuBdg98MYb13FHGiNU+WjjxnnvluNUgBoNkiBiDZETV58BtPZC7B96LtxlGyhAxRsqI&#10;qs+CZX363JrMMJ6LV6wGERgkQ8QYJCOqPgdu6zXwNsNIGSLGSBlR9VmwrB8dJxMJnJ+EfYl7YdXc&#10;+JqoYjWIwCAZIsYgGVH1OXBbr4G3GUbKEDFGyoiqz4Jhffn6wUn30v5+6++SP3snua6vGA1iMEiG&#10;iDFIRlR9DtzWB5b//urHh8uiIzp/M4yUIWKMlBFVnwXDerR+azKbPcM1/m8e8hlefXT0AwsMkiFi&#10;DJIRVZ8Dt/UVYXvw+MPpLz+OtxlGyhAxRsqIqs+CYT1av5VvHS7CnYDLF91HbYYJbus9p93ZH1Zr&#10;wRedJ/Y2w0gZIsZIGVH1WfBap+gdKH9rx3QpbuuB8D6O/kxQ4Xo03mYYKUPEGCkjqj4LhvXp7fDo&#10;Lqp2bi3FbT0Q5refYccpTYa3GUbKEDFGyoiqz4JhfXp/eHkZrtwvX3Tvt2scBLf1QJvhYgzr67Pu&#10;n9903SN+XmK4oyJsg9u15gS39cDqvV79OznavsRmuKxfXabb1xVX4cRE/5St3F8FuBoEMEiGiDFI&#10;RlR9DtzWe667D/7j+PGH90/aMd2G+KwXHmcEfA3eynDd1le8GHbb0u8yD95mGClDxBgpI6o+Cz7r&#10;hftoAV+DtzJct/WB+591XXdTuKSStxlGyhAxRsqIqs+Cz3rbDpfgtl4DbzOMlCFijJQRVZ8Fl/X7&#10;J5N3/2RxNQhgkAwRY5CMqPocuK3XwNsMI2WIGCNlRNVnwbB+FN6JdHPzZX/moXixH6NBDAbJEDEG&#10;yYiqz4Hb+ojlLf7EibcZRsoQMUbKiKrPgmE9ed8tP0k8gdEgBoNkiBiDZETV58BtfcXVvf7scOEa&#10;o95mGClDxBgpI6o+C5b15+tFftaULPZjNYjAIBkixiAZUfU5cFvvOT0J24hwF1XmPKaNtxlGyhAx&#10;RsqIqs+C13ox7gYYJEPEGCQjqj4HbuuB5Xpd7HaNY1O81otxN8AgGSLGIBlR9TlwWw9k1tB2422G&#10;kTJEjJEyouqzkLF+9BeyOsrytwXhZhqkYJAMEWOQjKj6HLitB+QJ3ML393ibYaQMEWOkjKj6LGSs&#10;Ly+T68bLF0UniTMNUjBIhogxSEZUfQ7c1nuGN1qWvs/S2wwjZYgYI2VE1WchZ335cbd6ocxAuIZE&#10;VpeZJtcgAYNkiBiDZETV58BtvSecBnoWzmQWbYbdzTBShogxUkZUfRby1vvbeVZLVX0ebk8j6+d7&#10;yDcAMEiGiDFIRlR9DtzWV/SrUHVnRVsKfzOMlCFijJQRVZ8Fy/rzPtSes29KzqsFrAYRGCRDxBgk&#10;I6o+B27rSukVDn8zjJQhYoyUEVWfhQnrz7948OrVr/9YOsDTDRQMkiFiDJIRVZ8Dt/UBsg68H28z&#10;jJQhYoyUEVWfBa/1YtwNMEiGiDFIRlR9DtzWe+g68H68zTBShogxUkZUfRa81otxN8AgGSLGIBlR&#10;9TlwW+/h68C78TbDSBkixkgZUfVZ8Fovxt0Ag2SIGINkRNXnwG09kFkH3o23GUbKEDFGyoiqz4LX&#10;ejHuBhgkQ8QYJCOqPgdu64HCy3OCtxlGyhAxRsqIqs+C13ox7gYYJEPEGCQjqj4HbuuB3DrwXrzN&#10;MFKGiDFSRlR9FrzWi3E3wCAZIsYgGVH1OXBb77lj68D/mwP8TAav9WLcDTBIhogxSEZUfQ7c1nvu&#10;2DrwOK8M/EwGr/Vi3A0wSIaIMUhGVH0O3NYDd20deJxXBn4mw4T1+09uXn5Ib2LzMtFAwSAZIsYg&#10;GVH1OXBbD9y1deBxXhn4mQym9fPwMrSwhNIWu2pmgzEYJEPEGCQjqj4Hbus18DbDSBkixkgZUXU/&#10;OK8M/EwGy/rRcff0p+PHH4Z72IrPXVoNIjBIhogxSEZUfQ7c1mvgbYaRMkSMkTKi6n5wXhn4mQyW&#10;9Yvu/eG05XXZPa0Bq0EEBskQMQbJiKrPgdv6wNUPNzc3Pxbut3mbYaQMEWOkjKi6H5xXBn4mg2E9&#10;rGI3zHDhswUBo0EMBskQMQbJiKrPgdv6iuvhkK5sv83bDCNliBgjZUTV/eC8MvAzGQzro5VEt7iI&#10;ZDSIwSAZIsYgGVH1OXBb7zntuj/9ZvG8dL/N2wwjZYgYI2VE1f3gvDLwMxkM6/0TXm07XI7bekCe&#10;ay7cb/M2w0gZIsZIGVF1PzivDPxMBst6eDNEP8PLsGdciNUgAoNkiBiDZETV58BtPXDXnmvGeWXg&#10;ZzJY1s9Pum8+OX78t0/u9atkl2E1iMAgGSLGIBlR9TlwWw+0GU7Bz2QwrQ/LvPdvoCvFbDAGg2SI&#10;GINkRNXnwG09EN4p0//ijqyRgvPKwM9ksK0vH9yEB0PfLXo6ZoXdYAQGyRAxBsmIqs+B23rPdfc4&#10;nFa7Kryg5G2GkTJEjJEyoup+cF4Z+JkMXuvFuBtgkAwRY5CMqPocuK33LC+HZ/OLNsPuZhgpQ8QY&#10;KSOq7gfnlYGfyWBYH+2YFe6jBYwGMRgkQ8QYJCOqPgdu6yuWD/pn83FtGifeZhgpQ8QYKSOq7gfn&#10;lYGfyWBYHw1uO7dWgtu6cneezcd5ZeBnMmSshy+2iMwXXL/teNqvsfSgvRcJcFuvgbcZRsoQMUbK&#10;iKr7wXll4Gcy5KyfxiOcOTExjHoY8PZ+ugS39RF3Zh14nFcGfiZD1vrz20+OH38/rNqBv7nmun87&#10;aLjC1N4TmuK2vuJurQOP88rAz2QwrC9/mLoZe3iOMby2ub2vOcVtveeOrQOP88rAz2TwWqecn6xP&#10;ZS4vh4VHk/1mdwMMkiFiDJIRVZ8Dt/XAXVsHHueVgZ/JMGF92Jd4/dNf2XmJ0+6d+/f6FTHDpjhw&#10;kZy/mGigYJAMEWOQjKj6HLitB9q15hT8TAbT+vrtq7nnFE+7cBlv9bhSm+EEt/VAbh14dr7nlOxu&#10;eJthpAwRY6SMqLofnFcGfiaDZX10buLR7/A3A+GW14eL50+69/kMrz47+oEFBskQMQbJiKrPgdt6&#10;T2YdeHK+5/ykzfAYw3rYQ+uf5Vi+IOfMAqerXbjl5eP/3WY4xW29h68DT873hBOabYZHGNb7b7fV&#10;6jPXJLR+g7D68cXjv7VjuhS39RV0HXhyvuf67Gfkj8PbDCNliBgjZUTV/eC8MvAzGQzr/cHFab8J&#10;zrxzfNiDCKfYSNYrjAYxGCRDxBgkI6o+B27rCp6JJ+d7Trt32v5whGG9n+HV9OaOlS/Ce2auwh4c&#10;+c5bYTSIwSAZIsYgGVH1OXBbz5MeZ4SftBmOsKxfdO8Mh8u5e36OwiIqqz04cuzRYzWIwCAZIsYg&#10;GVH1OXBbz5POcPhVm+EIy/ppd/ZpOEx+uByOmVP6fbh+D275cXoOKGA1iMAgGSLGIBlR9TlwW8+T&#10;zHB/ZNJmOMK0ftE9/nB4HikNzYnZYAwGyRAxBsmIqs+B23oenOHVldE2wxG29ft//bBfdO0ZPT3s&#10;wm4wAoNkiBiDZETV58BtPQ8e063XUUkf0vU2w0gZIsZIGVF1PzivDPxMBq/1YtwNMEiGiDFIRlR9&#10;DtzWDeB8T5thgmX9xdMtngVdYzWIwCAZIsYgGVH1OXBbN6Dne9q+RIRhPXdCbTOMBjEYJEPEGCQj&#10;qj4HbusjPvnij/EP5HzPtW562wxHGNbbDG+J2/qK715+2O8rxKeA5HxPm+EclvXr7v30XNmmWA0i&#10;MEiGiDFIRlR9DtzWe05Xq5W/u76PeEO8zTBShogxUkZU3Q/OKwM/k8Gwvnz9pOtutllfP2A0iMEg&#10;GSLGIBlR9TlwWw/06/xcdx88zFzXn8LbDCNliBgjZUTV/eC8MvAzGQzro7ecZO4f9mA0iMEgGSLG&#10;IBlR9TlwWw/0e266avnGeJthpAwRY6SMqLofnFcGfiaDYX35evWqqfL3TQWMBjEYJEPEGCQjqj4H&#10;buuBMLr9+27bDAv4mQxe68W4G2CQDBFjkIyo+hy4rQfCndr9bSltX0LAz2TwWi/G3QCDZIgYg2RE&#10;1efAbb2nv3zxvj4buiHeZhgpQ8QYKSOq7gfnlYGfyeC1Xoy7AQbJEDEGyYiqz4Hbes/yRdc9CgtM&#10;FG2G3c0wUoaIMVJGVN0PzisDP5PBa70YdwMMkiFiDJIRVZ8Dt/Uxy8Jro95mGClDxBgpI6ruB+eV&#10;gZ/J4LVejLsBBskQMQbJiKrPgdt6DbzNMFKGiDFSRlTdD84rAz+TwWu9GHcDDJIhYgySEVWfA7f1&#10;gefDWh5/aeclVuBnMnitF+NugEEyRIxBMqLqc+C23jM8E1N6Lt7bDCNliBgjZUTV/eC8MvAzGbzW&#10;i3E3wCAZIsYgGVH1OXBb77noui+77lnXlS0a6G2GkTJEjJEytPS/OhAxzitDS5t4rRfjboBBMkSM&#10;QTKi6nPgth4I15rDOeLSF7x7m2GkDBFjpAwtjfPKEDHOK0NLm0xYH9Zbu70tPFqebKBgkAwRY5CM&#10;qPocuK0HhmvN77zBawbivDJEjPPK0NImpvVP1+/2KtxHC5gNxmCQDBFjkIyo+hy4rQf6GQ4r0ry5&#10;15pxXhkixnllaGkTy3q4cvTsZsXLklwDVoMIDJIhYgySEVWfA7f1QL+Wc1iRps2woKVNDOv9Y/n4&#10;w40xGsRgkAwRY5CMqPocuK33XHSfLsK9Erm1PCbwNsNIGSLGSBlaGueVIWKcV4aWNjGsy2qiW2E0&#10;iMEgGSLGIBlR9TlwW+/pZ/eiO2MLzTjwNsNIGSLGSBlaGueVIWKcV4aWNjGsF36pAUaDGAySIWIM&#10;khFVnwO39RVXf/2wX9Oyf83UxnibYaQMEWOkDC2N88oQMc4rQ0ubWNZXz4VvidUgAoNkiBiDZETV&#10;58BtfcwSf+DE2wwjZYgYI2VoaZxXhohxXhla2sSyfn7yQXiD8HZYDSIwSIaIMUhGVH0O3NZ7Vlea&#10;i89jepthpAwRY6QMLY3zyhAxzitDS5sY1pc/hBV+2vN0xbitB6Invx5tvu3wNsNIGSLGSBlaGueV&#10;IWKcV4aWNjGst+fptsRtPbD84fOue/nqs647e+/LdBmfSbzNMFKGiDFShpbGeWWIGOeVoaVNDOvt&#10;ebotcVvvGZ5B6p/juN783IS3GUbKEDFGytDSOK8MEeO8MrS0idd6Me4GGCRDxBgkI6o+B27rgf7N&#10;J4HVOeKNrzd7m2GkDBFjpAwtjfPKEDHOK0NLm3itF+NugEEyRIxBMqLqc+C2HojeT1dwWtPbDCNl&#10;iBgjZWhpnFeGiHFeGVraxLa+vP9ZuM78u003CiPsBiMwSIaIMUhGVH0O3NYD0fvp2gz3aGkT0/qw&#10;fjZZKdSP2WAMBskQMQbJiKrPgdt6z/r9dGGdlIJ717zNMFKGiDFShpbGeWWIGOeVoaVNLOtHx92z&#10;d29vbx98WX5awmwQgUEyRIxBMrQ0BslQdTXc1nuOjruzX736PLx5vOQeYm8zjJQhYoyUoaUxUoaI&#10;cV4ZWtrEsi5v4cB3V26C1SACg2SIGINkaGkMkqHqaritr7h60n/nPX24ODre/HqztxlGyhAxRsrQ&#10;0hgpQ8Q4rwwtbWJYlyPl7PvpPBgNYjBIhogxSIaWxiAZqq6G27pw+xpfUOfG2wwjZYgYI2VoaYyU&#10;IWKcV4aWNjGsjw4szGOM1Wq47N3YAaNBDAbJEDEGydDSGCRD1dVwW6+BtxlGyhAxRsrQ0hgpQ8Q4&#10;rwwtbWJYH917ad3TOrwB+5DfT4dBMlRdDbf1GnibYaQMEWOkDC2NkTJEjPPK0NImlvVwhIy/Shje&#10;gE3fGxGwGkRgkAwRY5AMLY1BMlRdDbf1GnibYaQMEWOkDC2NkTJEjPPK0NImlvXzk+7p9+EdEU+M&#10;k2vDG7AP+n3NGCRD1dVwW6+BtxlGyhAxRsrQ0hgpQ8Q4rwwtbWJa/07OD2eXPBjegI3vUVPMBmMw&#10;SIaIMUiGlsYgGaquhtt6DbzNMFKGiDFShpbGSBkixnllaGkT2/rVkzDFZ0+ztwKu34CN77NU7AYj&#10;MEiGiDFIhpbGIBmqrobbeg28zTBShogxUoaWxkgZIsZ5ZWhpE6/1DOs3YLcZJritB5av17cG3v81&#10;fpd58DbDSBkixkgZWhojZYgY55WhpU281jnyBmw+w6sdkdEPLDBIhogxSIaWxiAZqq6G23oguucH&#10;f9OBtxlGyhAxRsrQ0hgpQ8Q4rwwtbZKxvvzhx4fLH4ZnOLLPcegbsNsME9zWF5++evX5ydmv+qQ/&#10;L7uw722GkTJEjJEytDRGyhAxzitDS5tkrA9vOFForvr24P/TjulS3Nb15qqeb/C3PXibYaQMEWOk&#10;DC2NkTJEjPPK0NImGeth72z6OY7RG7DbubUUt/XF4vUXP52c/blP+vuiR0LdzTBShogxUoaWxkgZ&#10;IsZ5ZWhpE691g/5ac7vGkeK2Hgh7b/izTfA2w0gZIsZIGVoaI2WIGOeVoaVNDOub3S/RrjUnuK3X&#10;wNsMI2WIGCNlaGmMlCFinFeGljYxrI8G17pfYn3Pz/rd2IDRIAaDZIgYg2RoaQySoepquK0PLP/9&#10;1Y8Pl3SvbRpvM4yUIWKMlKGlMVKGiHFeGVraJGM93AURkRyreck0SMEgGSLGIBlaGoNkqLoabusr&#10;wlXRcCRdFrW3GUbKEDFGytDSGClDxDivDC1tkrN+Go/wWbKf6yXXIAGDZIgYg2RoaQySoepquK33&#10;nHZnf1ito73xMxwBbzOMlCFijJShpTFShohxXhla2iRr/fntJ8ePvx9WT8Lf3IBsAwSDZIgYg2Ro&#10;aQySoepquK0HwrsM+r23wucNvM0wUoaIMVKGlsZIGSLGeWVoaRPD+rZHyiuMBjEYJEPEGCRDS2OQ&#10;DFVXw209II/km8fPebzNMFKGiDFShpbGSBkixnllaGkTr/Vi3A0wSIaIMUiGlsYgGaquhtt6oM1w&#10;ipY28Vhftn2JItzWA6t3IvW3ULV9iQEtbWJav3qv3yRstSC82WAMBskQMQbJ0NIYJEPV1XBb77nu&#10;PviP48cf3j9px3RrtLSJZf08rHUwrHxQPMRWgwgMkiFiDJKhpTFIhqqr4ba+4sVwDii9TuTB2wwj&#10;ZYgYI2VoaYyUIWKcV4aWNrGsy/oSJeswrrEaRGCQDBFjkAwtjUEyVF0Nt/WB+591XXeTfWTGxtsM&#10;I2WIGCNlaGmMlCFinFeGljYxrI92IQqPMwJGgxgMkiFiDJKhpTFIhqqr4bZeA28zjJQhYoyUoaUx&#10;UoaIcV4ZWtrEsO69X8LGaBCDQTJEjEEytDQGyVB1NdzWozsEM/cITuFthpEyRIyRMrQ0RsoQMc4r&#10;Q0ubGNbDWffhl4XHygGjQQwGyRAxBsnQ0hgkQ9XVcFuP7tTO3Ks9hbcZRsoQMUbK0NIYKUPEOK8M&#10;LW1iWT/tuj+Fm1mfP1gtg1KE1SACg2SIGINkaGkMkqHqaritR0/MwDMzuH7SVXjbwTfpFsXbDCNl&#10;iBgjZWhpjJQhYpxXhpY2Ma2vj5S7stM9PWaDMRgkQ8QYJENLY5AMVVfDbd0C7mkdnvh4lGyqvc0w&#10;UoaIMVKGlsZIGSLGeWVoaRPb+uSz+dPYDUZgkAwRY5AMLY1BMlRdDbf1QOa5Zni2YHnZfbpYXIV3&#10;dgDeZhgpQ8QYKUNLY6QMEeO8MrS0idd6Me4GGCRDxBgkQ0tjkAxVV8NtPSCHzfHxMzzjNTx7u34E&#10;d4S3GUbKEDFGytDSGClDxDivDC1tYlnXt/4VvvcvYDWIwCAZIsYgGVoag2Souhpu6/nnmjPrJ7UZ&#10;HmNYn36u2YPRIAaDZIgYg2RoaQySoepquK3nn2vmax4sTtu+xAjD+lF4n0yg67pnL9sMb4zbev65&#10;Zj7D7BZjbzOMlCFijJShpTFShohxXhla2sRl/f4JOZnjxNUggEEyRIxBMrQ0BslQdTXc1gP8bm06&#10;w+cn5PYVbzOMlCFijJShpTFShohxXhla2sRnnXx3efE1OKBw6+G23kPfOc5m+Jq+ztnbDCNliBgj&#10;ZWhpjJQhYpxXhpY28VkvfVDR3eCAwq2H23pgdPRhHtMtL/k1U28zjJQhYoyUoaUxUoaIcV4ZWtrE&#10;Z73dL1GC23pguFb3+Un3q/FOBa6f1L/OmeFthpEyRIyRMrQ0RsoQMc4rQ0ub+Kxf87/7HnwNDijc&#10;eritj1leRNfgcP2ki9xVf28zjJQhYoyUoaUxUoaIcV4ZWtrEsC5X8T8/2eJis9EgBoNkiBiDZGhp&#10;DJKh6mq4rUfAmnVyrfk6bJHlJFzyvehthpEyRIyRMrQ0RsoQMc4rQ0ubGNbH54fbeYkC3NYjYL9N&#10;1k/qZ1iW/WgzrBjWR3e1Fk+w2SAGg2SIGINkaGkMkqHqaritR5jrguXxNsNIGSLGSBlaGiNliBjn&#10;laGlTbzWi3E3wCAZIsYgGVoag2Souhpu64H1FuOnk7LnvrzNMFKGiDFShpbGSBkixnllaGmTjHV4&#10;sqDw2YJApkEKBskQMQbJ0NIYJEPV1XBbD+ieG7mA4cDbDCNliBgjZWhpjJQhYpxXhpY2yViHJwvI&#10;/peXTIMUDJIhYgySoaUxSIaqq+G2HlgfQf/457KthbcZRsoQMUbK0NIYKUPEOK8MLW2Ssb5K9POu&#10;O/tVOC1xxt/H4SHTIAWDZIgYg2RoaQySoepquK3XwNsMI2WIGCNlaGmMlCFinFeGljaxrB8dn/2u&#10;/8X5SfrcgBerQQQGyRAxBsnQ0hgkQ9XVcFtfsbz94rZ0S+FvhpEyRIyRMrQ0RsoQMc4rQ0ubWNb1&#10;fPpp2XFGwGoQgUEyRIxBMrQ0BslQdTXc1gP37/X7bI9WW43N8TbDSBkixkgZWhojZYgY55WhpU0M&#10;6+3Z/C1xW18sli+67uzVq1cnxauVe5thpAwRY6QMLY2RMkSM88rQ0iaG9dHgFp6zDBgNYjBIhogx&#10;SIaWxiAZqq6G23r4yht2266OC7/yvM0wUoaIMVKGlsZIGSLGeWVoaRPD+uj2kovCYO0GMRgkQ8QY&#10;JENLY5AMVVfDbX28jShdoNHbDCNliBgjZWhpjJQhYpxXhpY2sayfdt3T7x8ulp98VnjOMmA1iMAg&#10;GSLGIBlaGoNkqLoabuvR+wsK17bzNsNIGSLGSBlaGiNliBjnlaGlTUzr4S0nPeWv47AbjMEgGSLG&#10;IBlaGoNkqLoabuth7WH5D/agkQNvM4yUIWKMlKGlMVKGiHFeGVraxLb+/MGX4WE68squAV11Btej&#10;WWM3GIFBMkSMQTK0NAbJUHU13NajQ+bC42dvM4yUIWKMlKGlMVKGiHFeGVraxGudM1p1pr1jMcFt&#10;vc0wR0ubeK1TRqvO4L3agrsBBskQMQbJ0NIYJEPV1XBbb/sSHC1tYltf3g/P57/8XSbU0aoz+MyM&#10;YDcYgUEyRIxBMrQ0BslQdTXc1qPjuPZ+OkFLm5jW5akB+7TE0fH76bOLa8wGYzBIhogxSIaWxiAZ&#10;qq6G23oIWi+JFu1KuJthpAwRY6QMLY2RMkSM88rQ0iaW9aPj7tm7t7e3D760cz3tPmLPkK+wGkRg&#10;kAwRY5AMLY1BMlRdDbf1xeK74Xh4+XGX7o658DbDSBkixkgZWhojZYgY55WhpU0s6/I+juUlOVgT&#10;wg4cn+HVRnz0AwsMkiFiDJKhpTFIhqqr4ba+Po35LHzltfdxCFraxLA+OtKwjjP6VWfaDBPc1gPL&#10;B/2aYOTspA9vM4yUIWKMlKGlMVKGiHFeGVraxLDuu+dnteoMn+GA0SAGg2SIGINkaGkMkqHqarit&#10;18DbDCNliBgjZWhpjJQhYpxXhpY2MayPrtxn7/lZrzrTjukIbus18DbDSBkixkgZWhojZYgY55Wh&#10;pU0s63qnT+6eH70tqJ1bS3Fbr4G3GUbKEDFGytDSGClDxDivDC1tYlk/P+mefr9YLD55kju5Nr5L&#10;vl3jQNzWa+BthpEyRIyRMrQ0RsoQMc4rQ0ubmNb1nh9+sDxedaZda05wW6+BtxlGyhAxRsrQ0hgp&#10;Q8Q4rwwtbWJbn3inzHjVGVmPBrAbjMAgGSLGIBlaGoNkqLoabus18DbDSBkixkgZWhojZYgY55Wh&#10;pU281otxN8AgGSLGIBlaGoNkqLoabus18DbDSBkixkgZWhojZYgY55WhpU0s6y+eFr9JRrEaRGCQ&#10;DBFjkAwtjUEyVF0Nt/UaeJthpAwRY6QMLY2RMkSM88rQ0iaGdeOk8AYYDWIwSIaIMUiGlsYgGaqu&#10;htt6DbzNMFKGiDFShpbGSBkixnllaGkTw3qb4S1xW6+BtxlGyhAxRsrQ0hgpQ8Q4rwwtbWJZv+7e&#10;T4/RNsVqEIFBMkSMQTK0NAbJUHU13NZr4G2GkTJEjJEytDRGyhAxzitDS5sY1pevn3TdDXsP9iYY&#10;DWIwSIaIMUiGlsYgGaquhtt6DbzNMFKGiDFShpbGSBkixnllaGkTw3p7x+KWuK3XwNsMI2WIGCNl&#10;aGmMlCFinFeGljYxrEfrt7a1WzfHbb0G3mYYKUPEGClDS2OkDBHjvDK0tInXejHuBhgkQ8QYJENL&#10;Y5AMVVfDbb0G3mYYKUPEGClDS2OkDBHjvDK0tIlh/Xn5xneE0SAGg2SIGINkaGkMkqHqarit18Db&#10;DCNliBgjZWhpjJQhYpxXhpY2yVq/6tdh/CBzldlPtgGCQTJEjEEytDQGyVB1NdzWa+BthpEyRIyR&#10;MrQ0RsoQMc4rQ0ub5KyH23lefrbFsdyaXIMEDJIhYgySoaUxSIaqq+G2XgNvM4yUIWKMlKGlMVKG&#10;iHFeGVraJGd99Sxd9q2UfnINEjBIhogxSIaWxiAZqq6G23oNvM0wUoaIMVKGlsZIGSLGeWVoaZOM&#10;9fWzdKely+EKmQYpGCRDxBgkQ0tjkAxVV8NtvQbeZhgpQ8QYKUNLY6QMEeO8MrS0Scb6+jrz9teb&#10;Mw1SMEiGiDFIhpbGIBmqrobbeg28zTBShogxUoaWxkgZIsZ5ZWhpk4z1NsMVcFuvgbcZRsoQMUbK&#10;0NIYKUPEOK8MLW2Ssd5muAJu6zXwNsNIGSLGSBlaGiNliBjnlaGlTTLW2wxXwG29Bt5mGClDxBgp&#10;Q0tjpAwR47wytLRJxnqb4Qq4rdfA2wwjZYgYI2VoaYyUIWKcV4aWNslYbzNcAbf1GnibYaQMEWOk&#10;DC2NkTJEjPPK0NImGevtXbcVcFuvgbcZRsoQMUbK0NIYKUPEOK8MLW2Ssd5muAJu6zXwNsNIGSLG&#10;SBlaGiNliBjnlaGlTXLWn9/GFD8dmmuQgEEyRIxBMrQ0BslQdTXc1mvgbYaRMkSMkTK0NEbKEDHO&#10;K0NLm3itF+NugEEyRIxBMrQ0BslQdTXc1mvgbYaRMkSMkTK0NEbKEDHOK0NLm3itF+NugEEyRIxB&#10;MrQ0BslQdTXc1mvgbYaRMkSMkTK0NEbKEDHOK0NLm3itF+NugEEyRIxBMrQ0BslQdTXc1mvgbYaR&#10;MkSMkTK0NEbKEDHOK0NLm3itF+NugEEyRIxBMrQ0BslQdTXc1mvgbYaRMkSMkTK0NEbKEDHOK0NL&#10;m3itF+NugEEyRIxBMrQ0BslQdTXc1mvgbYaRMkSMkTK0NEbKEDHOK0NLm3itF+NugEEyRIxBMrQ0&#10;BskQMQbJ0NIWbus18DbDSBkixkgZWhojZYgYI2VoaROv9WLcDTBIhogxSIaWxiAZIsYgGVrawm29&#10;Bt5mGClDxBgpQ0tjpAwRY6QMLW3itV6MuwEGyRAxBsnQ0hgkQ8QYJENLW7it18DbDCNliBgjZWhp&#10;jJQhYoyUoaVNvNaLcTfAIBkixiAZWhqDZIgYg2RoaQu39Rp4m2GkDBFjpAwtjZEyRIyRMrS0idd6&#10;Me4GGCRDxBgkQ0tjkAwRY5AMLW3htr4JywfbrVWOkTJEjJEytDRGyhAxRsrQ0iZe68W4G2CQDBFj&#10;kAwtjUEyRIxBMrS0hdv6Jmz7zgiMlCFijJShpTFShogxUoaWNvFaL8bdAINkiBiDZGhpDJIhYgyS&#10;oaUt3NY3YOt392CkDBFjpAwtjZEyRIyRMrS0idd6Me4GGCRDxBgkQ0tjkAwRY5AMLW3htr4BW79D&#10;DSNliBgjZWhpjJQhYoyUoaVNvNaLcTfAIBkixiAZWhqDZIgYg2RoaQu3dT/bv8sSI2WIGCNlaGmM&#10;lCFijJShpU281qfJHGy4G2CQDBFjkAwtjUEyRIxBMrS0hdu6n+3fKYyRMkSMkTK0NEbKEDFGytDS&#10;Jl7r02QONtwNMEiGiDFIhpbGIBkixiAZWtrCbd1Pm2GC1/okuYMNdwMMkiFiDJKhpTFIhogxSIaW&#10;tnBb92PNsA+MlCFijJShpTFShogxUoaWngCyKCV3sOFugEEyRIxBMrQ0BskQMQbJ0NIWbut+8jP8&#10;f/HP9Q7x/yCLQrIHG+4/SJxXhohxXhlaGueVIWKcV4aWtnBb95ONubE92Q2E+w8S55UhYpxXhpbG&#10;eWWIGOeVoaUt3NY3IPd119ieNsMpbusbkDvsaGwPnWHcbzHBeWWIGOeVoaVxXhkixnllaGkbjaIa&#10;mdM/je3ZfobfQioda0QsP6an4Rvb0w42Gm887WCj8abTDjYabzztYKPxptMONhqNRqPRaDQajUaj&#10;0Wg0Go1Go9FoNBqNRqPRaDQajUaj0Wg0Go1Go9FoNBqNRqPRaDQajUaj0Wg0Go1Go9FoNBqNRqPR&#10;aDQajUaj0ThU/q6xMzDrxm7A3Bv1wKwbuwFzb9QDs27sBsy9UQ/MurEbMPdGPf4/lQuJ2uM5T8IA&#10;AAAASUVORK5CYIJQSwECLQAUAAYACAAAACEAsYJntgoBAAATAgAAEwAAAAAAAAAAAAAAAAAAAAAA&#10;W0NvbnRlbnRfVHlwZXNdLnhtbFBLAQItABQABgAIAAAAIQA4/SH/1gAAAJQBAAALAAAAAAAAAAAA&#10;AAAAADsBAABfcmVscy8ucmVsc1BLAQItABQABgAIAAAAIQAhyVcLZwUAAC8RAAAOAAAAAAAAAAAA&#10;AAAAADoCAABkcnMvZTJvRG9jLnhtbFBLAQItABQABgAIAAAAIQCqJg6+vAAAACEBAAAZAAAAAAAA&#10;AAAAAAAAAM0HAABkcnMvX3JlbHMvZTJvRG9jLnhtbC5yZWxzUEsBAi0AFAAGAAgAAAAhABB9ph3f&#10;AAAACAEAAA8AAAAAAAAAAAAAAAAAwAgAAGRycy9kb3ducmV2LnhtbFBLAQItAAoAAAAAAAAAIQDV&#10;nsn+pEAAAKRAAAAUAAAAAAAAAAAAAAAAAMwJAABkcnMvbWVkaWEvaW1hZ2UxLnBuZ1BLBQYAAAAA&#10;BgAGAHwBAACiSgAAAAA=&#10;">
                <v:group id="_x0000_s1038" style="position:absolute;left:-42;top:1356;width:31772;height:25146" coordorigin="-92" coordsize="31772,2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fU1ywAAAOMAAAAPAAAAZHJzL2Rvd25yZXYueG1sRI9Ba8JA&#10;FITvhf6H5RV6q5tEYyW6iogtHqRQLYi3R/aZBLNvQ3abxH/vCoUeh5n5hlmsBlOLjlpXWVYQjyIQ&#10;xLnVFRcKfo4fbzMQziNrrC2Tghs5WC2fnxaYadvzN3UHX4gAYZehgtL7JpPS5SUZdCPbEAfvYluD&#10;Psi2kLrFPsBNLZMomkqDFYeFEhvalJRfD79GwWeP/Xocb7v99bK5nY/p12kfk1KvL8N6DsLT4P/D&#10;f+2dVpBEkySdJu9xCo9P4Q/I5R0AAP//AwBQSwECLQAUAAYACAAAACEA2+H2y+4AAACFAQAAEwAA&#10;AAAAAAAAAAAAAAAAAAAAW0NvbnRlbnRfVHlwZXNdLnhtbFBLAQItABQABgAIAAAAIQBa9CxbvwAA&#10;ABUBAAALAAAAAAAAAAAAAAAAAB8BAABfcmVscy8ucmVsc1BLAQItABQABgAIAAAAIQAJWfU1ywAA&#10;AOMAAAAPAAAAAAAAAAAAAAAAAAcCAABkcnMvZG93bnJldi54bWxQSwUGAAAAAAMAAwC3AAAA/wIA&#10;AAAA&#10;">
                  <v:shape id="テキスト ボックス 16" o:spid="_x0000_s1039" type="#_x0000_t202" style="position:absolute;left:-92;top:18050;width:31559;height:7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Mb8zAAAAOIAAAAPAAAAZHJzL2Rvd25yZXYueG1sRI9Ba8JA&#10;FITvhf6H5RV6qxutqUt0FQlIi7QHrRdvz+wzCWbfptmtRn99t1DocZiZb5jZoreNOFPna8cahoME&#10;BHHhTM2lht3n6kmB8AHZYOOYNFzJw2J+fzfDzLgLb+i8DaWIEPYZaqhCaDMpfVGRRT9wLXH0jq6z&#10;GKLsSmk6vES4beQoSV6kxZrjQoUt5RUVp+231bDOVx+4OYysujX56/tx2X7t9qnWjw/9cgoiUB/+&#10;w3/tN6NBpeNnlU5UCr+X4h2Q8x8AAAD//wMAUEsBAi0AFAAGAAgAAAAhANvh9svuAAAAhQEAABMA&#10;AAAAAAAAAAAAAAAAAAAAAFtDb250ZW50X1R5cGVzXS54bWxQSwECLQAUAAYACAAAACEAWvQsW78A&#10;AAAVAQAACwAAAAAAAAAAAAAAAAAfAQAAX3JlbHMvLnJlbHNQSwECLQAUAAYACAAAACEAI4DG/MwA&#10;AADiAAAADwAAAAAAAAAAAAAAAAAHAgAAZHJzL2Rvd25yZXYueG1sUEsFBgAAAAADAAMAtwAAAAAD&#10;AAAAAA==&#10;" filled="f" stroked="f" strokeweight=".5pt">
                    <v:textbox>
                      <w:txbxContent>
                        <w:p w14:paraId="63FE1D18" w14:textId="633CB453" w:rsidR="00E77827" w:rsidRDefault="00084A80" w:rsidP="00E77827">
                          <w:pPr>
                            <w:pStyle w:val="RSCI01FigureSchemeChartwithbottombar"/>
                            <w:rPr>
                              <w:lang w:eastAsia="ja-JP"/>
                            </w:rPr>
                          </w:pPr>
                          <w:r w:rsidRPr="00816327">
                            <w:rPr>
                              <w:rFonts w:hint="eastAsia"/>
                              <w:b/>
                              <w:bCs/>
                              <w:lang w:eastAsia="ja-JP"/>
                            </w:rPr>
                            <w:t>Fig</w:t>
                          </w:r>
                          <w:r>
                            <w:rPr>
                              <w:rFonts w:hint="eastAsia"/>
                              <w:b/>
                              <w:bCs/>
                              <w:lang w:eastAsia="ja-JP"/>
                            </w:rPr>
                            <w:t>.</w:t>
                          </w:r>
                          <w:r w:rsidRPr="00816327">
                            <w:rPr>
                              <w:rFonts w:hint="eastAsia"/>
                              <w:b/>
                              <w:bCs/>
                              <w:lang w:eastAsia="ja-JP"/>
                            </w:rPr>
                            <w:t xml:space="preserve"> </w:t>
                          </w:r>
                          <w:r w:rsidR="008724EE">
                            <w:rPr>
                              <w:rFonts w:hint="eastAsia"/>
                              <w:b/>
                              <w:bCs/>
                              <w:lang w:eastAsia="ja-JP"/>
                            </w:rPr>
                            <w:t>3</w:t>
                          </w:r>
                          <w:r>
                            <w:rPr>
                              <w:rFonts w:hint="eastAsia"/>
                              <w:lang w:eastAsia="ja-JP"/>
                            </w:rPr>
                            <w:t xml:space="preserve"> </w:t>
                          </w:r>
                          <w:r w:rsidR="006216F7">
                            <w:rPr>
                              <w:lang w:eastAsia="ja-JP"/>
                            </w:rPr>
                            <w:t>P</w:t>
                          </w:r>
                          <w:r w:rsidR="001E683A">
                            <w:rPr>
                              <w:rFonts w:hint="eastAsia"/>
                              <w:lang w:eastAsia="ja-JP"/>
                            </w:rPr>
                            <w:t>erformance of</w:t>
                          </w:r>
                          <w:r>
                            <w:rPr>
                              <w:rFonts w:hint="eastAsia"/>
                              <w:lang w:eastAsia="ja-JP"/>
                            </w:rPr>
                            <w:t xml:space="preserve"> the </w:t>
                          </w:r>
                          <w:r w:rsidR="001E683A" w:rsidRPr="001E683A">
                            <w:rPr>
                              <w:lang w:eastAsia="ja-JP"/>
                            </w:rPr>
                            <w:t>successive DRM and FTS reactio</w:t>
                          </w:r>
                          <w:r w:rsidR="001E683A">
                            <w:rPr>
                              <w:rFonts w:hint="eastAsia"/>
                              <w:lang w:eastAsia="ja-JP"/>
                            </w:rPr>
                            <w:t>ns</w:t>
                          </w:r>
                          <w:r>
                            <w:rPr>
                              <w:rFonts w:hint="eastAsia"/>
                              <w:lang w:eastAsia="ja-JP"/>
                            </w:rPr>
                            <w:t xml:space="preserve">. </w:t>
                          </w:r>
                          <w:r w:rsidR="006C3052">
                            <w:rPr>
                              <w:rFonts w:hint="eastAsia"/>
                              <w:lang w:eastAsia="ja-JP"/>
                            </w:rPr>
                            <w:t xml:space="preserve">(a) Outlet gas concentration during the reactions. </w:t>
                          </w:r>
                          <w:r w:rsidR="006C3052" w:rsidRPr="006C3052">
                            <w:rPr>
                              <w:lang w:eastAsia="ja-JP"/>
                            </w:rPr>
                            <w:t xml:space="preserve">The dotted area shows the net decrease in </w:t>
                          </w:r>
                          <w:r w:rsidR="006C3052">
                            <w:rPr>
                              <w:rFonts w:hint="eastAsia"/>
                              <w:lang w:eastAsia="ja-JP"/>
                            </w:rPr>
                            <w:t>CH</w:t>
                          </w:r>
                          <w:r w:rsidR="006C3052" w:rsidRPr="006C3052">
                            <w:rPr>
                              <w:rFonts w:hint="eastAsia"/>
                              <w:vertAlign w:val="subscript"/>
                              <w:lang w:eastAsia="ja-JP"/>
                            </w:rPr>
                            <w:t>4</w:t>
                          </w:r>
                          <w:r w:rsidR="006C3052">
                            <w:rPr>
                              <w:rFonts w:hint="eastAsia"/>
                              <w:lang w:eastAsia="ja-JP"/>
                            </w:rPr>
                            <w:t xml:space="preserve"> and CO</w:t>
                          </w:r>
                          <w:r w:rsidR="006C3052" w:rsidRPr="006C3052">
                            <w:rPr>
                              <w:rFonts w:hint="eastAsia"/>
                              <w:vertAlign w:val="subscript"/>
                              <w:lang w:eastAsia="ja-JP"/>
                            </w:rPr>
                            <w:t>2</w:t>
                          </w:r>
                          <w:r w:rsidR="006C3052" w:rsidRPr="006C3052">
                            <w:rPr>
                              <w:lang w:eastAsia="ja-JP"/>
                            </w:rPr>
                            <w:t xml:space="preserve"> concentrations.</w:t>
                          </w:r>
                          <w:r w:rsidR="006C3052">
                            <w:rPr>
                              <w:rFonts w:hint="eastAsia"/>
                              <w:lang w:eastAsia="ja-JP"/>
                            </w:rPr>
                            <w:t xml:space="preserve"> (b) </w:t>
                          </w:r>
                          <w:r w:rsidR="006216F7">
                            <w:rPr>
                              <w:lang w:eastAsia="ja-JP"/>
                            </w:rPr>
                            <w:t>P</w:t>
                          </w:r>
                          <w:r w:rsidR="006C3052">
                            <w:rPr>
                              <w:rFonts w:hint="eastAsia"/>
                              <w:lang w:eastAsia="ja-JP"/>
                            </w:rPr>
                            <w:t>roduction rates of</w:t>
                          </w:r>
                          <w:r w:rsidR="00BF73FF">
                            <w:rPr>
                              <w:rFonts w:hint="eastAsia"/>
                              <w:lang w:eastAsia="ja-JP"/>
                            </w:rPr>
                            <w:t xml:space="preserve"> </w:t>
                          </w:r>
                          <w:r w:rsidR="006C3052">
                            <w:rPr>
                              <w:rFonts w:hint="eastAsia"/>
                              <w:lang w:eastAsia="ja-JP"/>
                            </w:rPr>
                            <w:t xml:space="preserve">hydrocarbons. </w:t>
                          </w:r>
                          <w:r w:rsidRPr="00816327">
                            <w:rPr>
                              <w:lang w:eastAsia="ja-JP"/>
                            </w:rPr>
                            <w:t>Sample: 5 mg</w:t>
                          </w:r>
                          <w:r>
                            <w:rPr>
                              <w:rFonts w:hint="eastAsia"/>
                              <w:lang w:eastAsia="ja-JP"/>
                            </w:rPr>
                            <w:t xml:space="preserve"> Rh/STO</w:t>
                          </w:r>
                          <w:r w:rsidR="0072209E">
                            <w:rPr>
                              <w:rFonts w:hint="eastAsia"/>
                              <w:lang w:eastAsia="ja-JP"/>
                            </w:rPr>
                            <w:t xml:space="preserve"> and 3mg </w:t>
                          </w:r>
                          <w:proofErr w:type="spellStart"/>
                          <w:r w:rsidR="0072209E">
                            <w:rPr>
                              <w:rFonts w:hint="eastAsia"/>
                              <w:lang w:eastAsia="ja-JP"/>
                            </w:rPr>
                            <w:t>Co,Ru</w:t>
                          </w:r>
                          <w:proofErr w:type="spellEnd"/>
                          <w:r w:rsidR="0072209E">
                            <w:rPr>
                              <w:rFonts w:hint="eastAsia"/>
                              <w:lang w:eastAsia="ja-JP"/>
                            </w:rPr>
                            <w:t>/SBA-15</w:t>
                          </w:r>
                          <w:r w:rsidRPr="00816327">
                            <w:rPr>
                              <w:lang w:eastAsia="ja-JP"/>
                            </w:rPr>
                            <w:t xml:space="preserve">, </w:t>
                          </w:r>
                          <w:r>
                            <w:rPr>
                              <w:rFonts w:hint="eastAsia"/>
                              <w:lang w:eastAsia="ja-JP"/>
                            </w:rPr>
                            <w:t xml:space="preserve">heater set temperature: 280 </w:t>
                          </w:r>
                          <w:r w:rsidRPr="00151FD4">
                            <w:rPr>
                              <w:bCs/>
                              <w:iCs/>
                              <w:lang w:eastAsia="ja-JP"/>
                            </w:rPr>
                            <w:t>°C</w:t>
                          </w:r>
                          <w:r w:rsidR="003738B3">
                            <w:rPr>
                              <w:rFonts w:hint="eastAsia"/>
                              <w:lang w:eastAsia="ja-JP"/>
                            </w:rPr>
                            <w:t xml:space="preserve">, </w:t>
                          </w:r>
                          <w:r w:rsidRPr="00816327">
                            <w:rPr>
                              <w:lang w:eastAsia="ja-JP"/>
                            </w:rPr>
                            <w:t>reactant gas composition: CH</w:t>
                          </w:r>
                          <w:r w:rsidRPr="00816327">
                            <w:rPr>
                              <w:vertAlign w:val="subscript"/>
                              <w:lang w:eastAsia="ja-JP"/>
                            </w:rPr>
                            <w:t>4</w:t>
                          </w:r>
                          <w:r w:rsidRPr="00816327">
                            <w:rPr>
                              <w:lang w:eastAsia="ja-JP"/>
                            </w:rPr>
                            <w:t>:CO</w:t>
                          </w:r>
                          <w:r w:rsidRPr="00816327">
                            <w:rPr>
                              <w:vertAlign w:val="subscript"/>
                              <w:lang w:eastAsia="ja-JP"/>
                            </w:rPr>
                            <w:t>2</w:t>
                          </w:r>
                          <w:r w:rsidRPr="00816327">
                            <w:rPr>
                              <w:lang w:eastAsia="ja-JP"/>
                            </w:rPr>
                            <w:t xml:space="preserve">:Ar = </w:t>
                          </w:r>
                          <w:r>
                            <w:rPr>
                              <w:rFonts w:hint="eastAsia"/>
                              <w:lang w:eastAsia="ja-JP"/>
                            </w:rPr>
                            <w:t>0.9</w:t>
                          </w:r>
                          <w:r w:rsidRPr="00816327">
                            <w:rPr>
                              <w:lang w:eastAsia="ja-JP"/>
                            </w:rPr>
                            <w:t>:</w:t>
                          </w:r>
                          <w:r>
                            <w:rPr>
                              <w:rFonts w:hint="eastAsia"/>
                              <w:lang w:eastAsia="ja-JP"/>
                            </w:rPr>
                            <w:t>0.9</w:t>
                          </w:r>
                          <w:r w:rsidRPr="00816327">
                            <w:rPr>
                              <w:lang w:eastAsia="ja-JP"/>
                            </w:rPr>
                            <w:t>:98</w:t>
                          </w:r>
                          <w:r>
                            <w:rPr>
                              <w:rFonts w:hint="eastAsia"/>
                              <w:lang w:eastAsia="ja-JP"/>
                            </w:rPr>
                            <w:t>.2</w:t>
                          </w:r>
                          <w:r w:rsidRPr="00816327">
                            <w:rPr>
                              <w:lang w:eastAsia="ja-JP"/>
                            </w:rPr>
                            <w:t xml:space="preserve"> (volume ratio), and </w:t>
                          </w:r>
                          <w:r>
                            <w:rPr>
                              <w:rFonts w:hint="eastAsia"/>
                              <w:lang w:eastAsia="ja-JP"/>
                            </w:rPr>
                            <w:t xml:space="preserve">standard </w:t>
                          </w:r>
                          <w:r w:rsidRPr="00816327">
                            <w:rPr>
                              <w:lang w:eastAsia="ja-JP"/>
                            </w:rPr>
                            <w:t>gas flow rate: 1</w:t>
                          </w:r>
                          <w:r>
                            <w:rPr>
                              <w:rFonts w:hint="eastAsia"/>
                              <w:lang w:eastAsia="ja-JP"/>
                            </w:rPr>
                            <w:t>5</w:t>
                          </w:r>
                          <w:r w:rsidRPr="00816327">
                            <w:rPr>
                              <w:lang w:eastAsia="ja-JP"/>
                            </w:rPr>
                            <w:t xml:space="preserve"> m</w:t>
                          </w:r>
                          <w:r>
                            <w:rPr>
                              <w:rFonts w:hint="eastAsia"/>
                              <w:lang w:eastAsia="ja-JP"/>
                            </w:rPr>
                            <w:t>L</w:t>
                          </w:r>
                          <w:r w:rsidRPr="00816327">
                            <w:rPr>
                              <w:lang w:eastAsia="ja-JP"/>
                            </w:rPr>
                            <w:t xml:space="preserve"> min</w:t>
                          </w:r>
                          <w:r w:rsidRPr="00816327">
                            <w:rPr>
                              <w:vertAlign w:val="superscript"/>
                              <w:lang w:eastAsia="ja-JP"/>
                            </w:rPr>
                            <w:t>−1</w:t>
                          </w:r>
                          <w:r w:rsidRPr="00816327">
                            <w:rPr>
                              <w:lang w:eastAsia="ja-JP"/>
                            </w:rPr>
                            <w:t>, respectively.</w:t>
                          </w:r>
                        </w:p>
                      </w:txbxContent>
                    </v:textbox>
                  </v:shape>
                  <v:shape id="図 13" o:spid="_x0000_s1040" type="#_x0000_t75" style="position:absolute;width:31680;height:17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feygAAAOIAAAAPAAAAZHJzL2Rvd25yZXYueG1sRI9PawIx&#10;FMTvBb9DeIXeamKV1a5GEUEohR60//D22Lxult28LEmq22/fFAoeh5n5DbPaDK4TZwqx8axhMlYg&#10;iCtvGq41vL3u7xcgYkI22HkmDT8UYbMe3aywNP7CBzofUy0yhGOJGmxKfSllrCw5jGPfE2fvyweH&#10;KctQSxPwkuGukw9KFdJhw3nBYk87S1V7/HYaDu+Pnyztx0tL+9Ms7BbPsi0Kre9uh+0SRKIhXcP/&#10;7SejYVpMlJpP5zP4u5TvgFz/AgAA//8DAFBLAQItABQABgAIAAAAIQDb4fbL7gAAAIUBAAATAAAA&#10;AAAAAAAAAAAAAAAAAABbQ29udGVudF9UeXBlc10ueG1sUEsBAi0AFAAGAAgAAAAhAFr0LFu/AAAA&#10;FQEAAAsAAAAAAAAAAAAAAAAAHwEAAF9yZWxzLy5yZWxzUEsBAi0AFAAGAAgAAAAhAE1XF97KAAAA&#10;4gAAAA8AAAAAAAAAAAAAAAAABwIAAGRycy9kb3ducmV2LnhtbFBLBQYAAAAAAwADALcAAAD+AgAA&#10;AAA=&#10;">
                    <v:imagedata r:id="rId23" o:title="" cropbottom="5259f"/>
                  </v:shape>
                </v:group>
                <v:shape id="テキスト ボックス 12" o:spid="_x0000_s1041" type="#_x0000_t202" style="position:absolute;width:3575;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R9zywAAAOIAAAAPAAAAZHJzL2Rvd25yZXYueG1sRI9Ba8JA&#10;FITvgv9heUJvumnUoNFVJCAtpR60Xrw9s88kNPs2Zrea9td3C0KPw8x8wyzXnanFjVpXWVbwPIpA&#10;EOdWV1woOH5shzMQziNrrC2Tgm9ysF71e0tMtb3znm4HX4gAYZeigtL7JpXS5SUZdCPbEAfvYluD&#10;Psi2kLrFe4CbWsZRlEiDFYeFEhvKSso/D19GwVu23eH+HJvZT529vF82zfV4mir1NOg2CxCeOv8f&#10;frRftYLJJEqm8TiZw9+lcAfk6hcAAP//AwBQSwECLQAUAAYACAAAACEA2+H2y+4AAACFAQAAEwAA&#10;AAAAAAAAAAAAAAAAAAAAW0NvbnRlbnRfVHlwZXNdLnhtbFBLAQItABQABgAIAAAAIQBa9CxbvwAA&#10;ABUBAAALAAAAAAAAAAAAAAAAAB8BAABfcmVscy8ucmVsc1BLAQItABQABgAIAAAAIQBzhR9zywAA&#10;AOIAAAAPAAAAAAAAAAAAAAAAAAcCAABkcnMvZG93bnJldi54bWxQSwUGAAAAAAMAAwC3AAAA/wIA&#10;AAAA&#10;" filled="f" stroked="f" strokeweight=".5pt">
                  <v:textbox>
                    <w:txbxContent>
                      <w:p w14:paraId="60CDD892" w14:textId="77777777" w:rsidR="00853CFE" w:rsidRPr="000618C9" w:rsidRDefault="00084A80" w:rsidP="00853CFE">
                        <w:pPr>
                          <w:rPr>
                            <w:sz w:val="20"/>
                            <w:szCs w:val="20"/>
                            <w:lang w:eastAsia="ja-JP"/>
                            <w14:textOutline w14:w="9525" w14:cap="rnd" w14:cmpd="sng" w14:algn="ctr">
                              <w14:noFill/>
                              <w14:prstDash w14:val="solid"/>
                              <w14:bevel/>
                            </w14:textOutline>
                          </w:rPr>
                        </w:pPr>
                        <w:r w:rsidRPr="000618C9">
                          <w:rPr>
                            <w:rFonts w:hint="eastAsia"/>
                            <w:sz w:val="20"/>
                            <w:szCs w:val="20"/>
                            <w:lang w:eastAsia="ja-JP"/>
                          </w:rPr>
                          <w:t>(a)</w:t>
                        </w:r>
                      </w:p>
                    </w:txbxContent>
                  </v:textbox>
                </v:shape>
                <v:shape id="テキスト ボックス 12" o:spid="_x0000_s1042" type="#_x0000_t202" style="position:absolute;left:15323;width:3575;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0fwzQAAAOMAAAAPAAAAZHJzL2Rvd25yZXYueG1sRI/NTsNA&#10;DITvSLzDykjc6KapoGnabVVFqkAIDv25cDNZN4ma9abZpQ08PT4gcbQ9nplvsRpcqy7Uh8azgfEo&#10;AUVcettwZeCw3zxkoEJEtth6JgPfFGC1vL1ZYG79lbd02cVKiQmHHA3UMXa51qGsyWEY+Y5Ybkff&#10;O4wy9pW2PV7F3LU6TZIn7bBhSaixo6Km8rT7cgZei807bj9Tl/20xfPbcd2dDx+PxtzfDes5qEhD&#10;/Bf/fb9YqZ+mk2k2G8+EQphkAXr5CwAA//8DAFBLAQItABQABgAIAAAAIQDb4fbL7gAAAIUBAAAT&#10;AAAAAAAAAAAAAAAAAAAAAABbQ29udGVudF9UeXBlc10ueG1sUEsBAi0AFAAGAAgAAAAhAFr0LFu/&#10;AAAAFQEAAAsAAAAAAAAAAAAAAAAAHwEAAF9yZWxzLy5yZWxzUEsBAi0AFAAGAAgAAAAhAGsnR/DN&#10;AAAA4wAAAA8AAAAAAAAAAAAAAAAABwIAAGRycy9kb3ducmV2LnhtbFBLBQYAAAAAAwADALcAAAAB&#10;AwAAAAA=&#10;" filled="f" stroked="f" strokeweight=".5pt">
                  <v:textbox>
                    <w:txbxContent>
                      <w:p w14:paraId="72753288" w14:textId="77777777" w:rsidR="00853CFE" w:rsidRPr="000618C9" w:rsidRDefault="00084A80" w:rsidP="00853CFE">
                        <w:pPr>
                          <w:rPr>
                            <w:sz w:val="20"/>
                            <w:szCs w:val="20"/>
                            <w:lang w:eastAsia="ja-JP"/>
                            <w14:textOutline w14:w="9525" w14:cap="rnd" w14:cmpd="sng" w14:algn="ctr">
                              <w14:noFill/>
                              <w14:prstDash w14:val="solid"/>
                              <w14:bevel/>
                            </w14:textOutline>
                          </w:rPr>
                        </w:pPr>
                        <w:r w:rsidRPr="000618C9">
                          <w:rPr>
                            <w:rFonts w:hint="eastAsia"/>
                            <w:sz w:val="20"/>
                            <w:szCs w:val="20"/>
                            <w:lang w:eastAsia="ja-JP"/>
                          </w:rPr>
                          <w:t>(</w:t>
                        </w:r>
                        <w:r>
                          <w:rPr>
                            <w:rFonts w:hint="eastAsia"/>
                            <w:sz w:val="20"/>
                            <w:szCs w:val="20"/>
                            <w:lang w:eastAsia="ja-JP"/>
                          </w:rPr>
                          <w:t>b</w:t>
                        </w:r>
                        <w:r w:rsidRPr="000618C9">
                          <w:rPr>
                            <w:rFonts w:hint="eastAsia"/>
                            <w:sz w:val="20"/>
                            <w:szCs w:val="20"/>
                            <w:lang w:eastAsia="ja-JP"/>
                          </w:rPr>
                          <w:t>)</w:t>
                        </w:r>
                      </w:p>
                    </w:txbxContent>
                  </v:textbox>
                </v:shape>
                <w10:wrap type="square" anchorx="margin" anchory="page"/>
              </v:group>
            </w:pict>
          </mc:Fallback>
        </mc:AlternateContent>
      </w:r>
      <w:r w:rsidRPr="00501C7B">
        <w:rPr>
          <w:bCs/>
          <w:iCs/>
          <w:noProof/>
          <w:w w:val="100"/>
          <w:lang w:eastAsia="ja-JP"/>
        </w:rPr>
        <mc:AlternateContent>
          <mc:Choice Requires="wpg">
            <w:drawing>
              <wp:anchor distT="0" distB="0" distL="114300" distR="114300" simplePos="0" relativeHeight="251667456" behindDoc="0" locked="0" layoutInCell="1" allowOverlap="1" wp14:anchorId="57613635" wp14:editId="3400A5D0">
                <wp:simplePos x="0" y="0"/>
                <wp:positionH relativeFrom="column">
                  <wp:align>right</wp:align>
                </wp:positionH>
                <wp:positionV relativeFrom="margin">
                  <wp:align>top</wp:align>
                </wp:positionV>
                <wp:extent cx="3193415" cy="5586730"/>
                <wp:effectExtent l="0" t="0" r="6985" b="0"/>
                <wp:wrapSquare wrapText="bothSides"/>
                <wp:docPr id="1134335160" name="グループ化 20"/>
                <wp:cNvGraphicFramePr/>
                <a:graphic xmlns:a="http://schemas.openxmlformats.org/drawingml/2006/main">
                  <a:graphicData uri="http://schemas.microsoft.com/office/word/2010/wordprocessingGroup">
                    <wpg:wgp>
                      <wpg:cNvGrpSpPr/>
                      <wpg:grpSpPr>
                        <a:xfrm>
                          <a:off x="0" y="0"/>
                          <a:ext cx="3193415" cy="5586730"/>
                          <a:chOff x="23854" y="-63608"/>
                          <a:chExt cx="3193497" cy="5587405"/>
                        </a:xfrm>
                      </wpg:grpSpPr>
                      <pic:pic xmlns:pic="http://schemas.openxmlformats.org/drawingml/2006/picture">
                        <pic:nvPicPr>
                          <pic:cNvPr id="1168684311" name="図 9" descr="グラフ, 折れ線グラフ&#10;&#10;AI 生成コンテンツは誤りを含む可能性があります。">
                            <a:extLst>
                              <a:ext uri="{FF2B5EF4-FFF2-40B4-BE49-F238E27FC236}">
                                <a16:creationId xmlns:a16="http://schemas.microsoft.com/office/drawing/2014/main" id="{BC5B834B-9B56-2A95-8E29-ED49F078D8DC}"/>
                              </a:ext>
                            </a:extLst>
                          </pic:cNvPr>
                          <pic:cNvPicPr>
                            <a:picLocks noChangeAspect="1"/>
                          </pic:cNvPicPr>
                        </pic:nvPicPr>
                        <pic:blipFill>
                          <a:blip r:embed="rId24"/>
                          <a:stretch>
                            <a:fillRect/>
                          </a:stretch>
                        </pic:blipFill>
                        <pic:spPr>
                          <a:xfrm>
                            <a:off x="31806" y="143123"/>
                            <a:ext cx="3168015" cy="2461895"/>
                          </a:xfrm>
                          <a:prstGeom prst="rect">
                            <a:avLst/>
                          </a:prstGeom>
                        </pic:spPr>
                      </pic:pic>
                      <pic:pic xmlns:pic="http://schemas.openxmlformats.org/drawingml/2006/picture">
                        <pic:nvPicPr>
                          <pic:cNvPr id="1304098385" name="図 8" descr="グラフ, 折れ線グラフ&#10;&#10;AI 生成コンテンツは誤りを含む可能性があります。">
                            <a:extLst>
                              <a:ext uri="{FF2B5EF4-FFF2-40B4-BE49-F238E27FC236}">
                                <a16:creationId xmlns:a16="http://schemas.microsoft.com/office/drawing/2014/main" id="{10D1ADFE-113A-D0DE-DCFD-722D53C66D57}"/>
                              </a:ext>
                            </a:extLst>
                          </pic:cNvPr>
                          <pic:cNvPicPr>
                            <a:picLocks noChangeAspect="1"/>
                          </pic:cNvPicPr>
                        </pic:nvPicPr>
                        <pic:blipFill>
                          <a:blip r:embed="rId25"/>
                          <a:stretch>
                            <a:fillRect/>
                          </a:stretch>
                        </pic:blipFill>
                        <pic:spPr>
                          <a:xfrm>
                            <a:off x="31806" y="2544418"/>
                            <a:ext cx="3168015" cy="2456815"/>
                          </a:xfrm>
                          <a:prstGeom prst="rect">
                            <a:avLst/>
                          </a:prstGeom>
                        </pic:spPr>
                      </pic:pic>
                      <wps:wsp>
                        <wps:cNvPr id="1939738112" name="テキスト ボックス 16"/>
                        <wps:cNvSpPr txBox="1"/>
                        <wps:spPr>
                          <a:xfrm>
                            <a:off x="63306" y="4856412"/>
                            <a:ext cx="3154045" cy="667385"/>
                          </a:xfrm>
                          <a:prstGeom prst="rect">
                            <a:avLst/>
                          </a:prstGeom>
                          <a:noFill/>
                          <a:ln w="6350">
                            <a:noFill/>
                          </a:ln>
                        </wps:spPr>
                        <wps:txbx>
                          <w:txbxContent>
                            <w:p w14:paraId="4C56056B" w14:textId="4E513076" w:rsidR="00751026" w:rsidRDefault="00751026" w:rsidP="000C1C9E">
                              <w:pPr>
                                <w:pStyle w:val="RSCI01FigureSchemeChartwithbottombar"/>
                                <w:rPr>
                                  <w:lang w:eastAsia="ja-JP"/>
                                </w:rPr>
                              </w:pPr>
                              <w:r w:rsidRPr="00816327">
                                <w:rPr>
                                  <w:rFonts w:hint="eastAsia"/>
                                  <w:b/>
                                  <w:bCs/>
                                  <w:lang w:eastAsia="ja-JP"/>
                                </w:rPr>
                                <w:t>Fig</w:t>
                              </w:r>
                              <w:r>
                                <w:rPr>
                                  <w:rFonts w:hint="eastAsia"/>
                                  <w:b/>
                                  <w:bCs/>
                                  <w:lang w:eastAsia="ja-JP"/>
                                </w:rPr>
                                <w:t>.</w:t>
                              </w:r>
                              <w:r w:rsidRPr="00816327">
                                <w:rPr>
                                  <w:rFonts w:hint="eastAsia"/>
                                  <w:b/>
                                  <w:bCs/>
                                  <w:lang w:eastAsia="ja-JP"/>
                                </w:rPr>
                                <w:t xml:space="preserve"> 2</w:t>
                              </w:r>
                              <w:r>
                                <w:rPr>
                                  <w:rFonts w:hint="eastAsia"/>
                                  <w:lang w:eastAsia="ja-JP"/>
                                </w:rPr>
                                <w:t xml:space="preserve"> (a) </w:t>
                              </w:r>
                              <w:r>
                                <w:rPr>
                                  <w:lang w:eastAsia="ja-JP"/>
                                </w:rPr>
                                <w:t>P</w:t>
                              </w:r>
                              <w:r>
                                <w:rPr>
                                  <w:rFonts w:hint="eastAsia"/>
                                  <w:lang w:eastAsia="ja-JP"/>
                                </w:rPr>
                                <w:t xml:space="preserve">ressure dependence and (b) </w:t>
                              </w:r>
                              <w:r>
                                <w:rPr>
                                  <w:lang w:eastAsia="ja-JP"/>
                                </w:rPr>
                                <w:t>Arrhenius</w:t>
                              </w:r>
                              <w:r>
                                <w:rPr>
                                  <w:rFonts w:hint="eastAsia"/>
                                  <w:lang w:eastAsia="ja-JP"/>
                                </w:rPr>
                                <w:t xml:space="preserve"> plots of the DRM activity </w:t>
                              </w:r>
                              <w:r w:rsidR="000C1C9E" w:rsidRPr="00D205B9">
                                <w:rPr>
                                  <w:highlight w:val="yellow"/>
                                  <w:lang w:eastAsia="ja-JP"/>
                                </w:rPr>
                                <w:t>in photocatalytic</w:t>
                              </w:r>
                              <w:r w:rsidRPr="00D205B9">
                                <w:rPr>
                                  <w:rFonts w:hint="eastAsia"/>
                                  <w:highlight w:val="yellow"/>
                                  <w:lang w:eastAsia="ja-JP"/>
                                </w:rPr>
                                <w:t xml:space="preserve"> </w:t>
                              </w:r>
                              <w:r w:rsidR="00DB4595" w:rsidRPr="00D205B9">
                                <w:rPr>
                                  <w:rFonts w:hint="eastAsia"/>
                                  <w:highlight w:val="yellow"/>
                                  <w:lang w:eastAsia="ja-JP"/>
                                </w:rPr>
                                <w:t>(</w:t>
                              </w:r>
                              <w:r w:rsidR="007C7B6B" w:rsidRPr="00D205B9">
                                <w:rPr>
                                  <w:rFonts w:hint="eastAsia"/>
                                  <w:highlight w:val="yellow"/>
                                  <w:lang w:eastAsia="ja-JP"/>
                                </w:rPr>
                                <w:t>2.7</w:t>
                              </w:r>
                              <w:r w:rsidR="000C1C9E" w:rsidRPr="00D205B9">
                                <w:rPr>
                                  <w:rFonts w:hint="eastAsia"/>
                                  <w:highlight w:val="yellow"/>
                                  <w:lang w:eastAsia="ja-JP"/>
                                </w:rPr>
                                <w:t xml:space="preserve"> </w:t>
                              </w:r>
                              <w:r w:rsidR="00DB4595" w:rsidRPr="00D205B9">
                                <w:rPr>
                                  <w:rFonts w:hint="eastAsia"/>
                                  <w:highlight w:val="yellow"/>
                                  <w:lang w:eastAsia="ja-JP"/>
                                </w:rPr>
                                <w:t>W</w:t>
                              </w:r>
                              <w:r w:rsidR="007C7B6B" w:rsidRPr="00D205B9">
                                <w:rPr>
                                  <w:rFonts w:hint="eastAsia"/>
                                  <w:highlight w:val="yellow"/>
                                  <w:lang w:eastAsia="ja-JP"/>
                                </w:rPr>
                                <w:t xml:space="preserve"> </w:t>
                              </w:r>
                              <w:r w:rsidR="00DB4595" w:rsidRPr="00D205B9">
                                <w:rPr>
                                  <w:rFonts w:hint="eastAsia"/>
                                  <w:highlight w:val="yellow"/>
                                  <w:lang w:eastAsia="ja-JP"/>
                                </w:rPr>
                                <w:t>cm</w:t>
                              </w:r>
                              <w:r w:rsidR="007C7B6B" w:rsidRPr="00D205B9">
                                <w:rPr>
                                  <w:rFonts w:hint="eastAsia"/>
                                  <w:highlight w:val="yellow"/>
                                  <w:vertAlign w:val="superscript"/>
                                  <w:lang w:eastAsia="ja-JP"/>
                                </w:rPr>
                                <w:t>-2</w:t>
                              </w:r>
                              <w:r w:rsidR="00DB4595" w:rsidRPr="00D205B9">
                                <w:rPr>
                                  <w:rFonts w:hint="eastAsia"/>
                                  <w:highlight w:val="yellow"/>
                                  <w:lang w:eastAsia="ja-JP"/>
                                </w:rPr>
                                <w:t xml:space="preserve"> </w:t>
                              </w:r>
                              <w:r w:rsidR="008B070F" w:rsidRPr="00D205B9">
                                <w:rPr>
                                  <w:rFonts w:hint="eastAsia"/>
                                  <w:highlight w:val="yellow"/>
                                  <w:lang w:eastAsia="ja-JP"/>
                                </w:rPr>
                                <w:t>Hg</w:t>
                              </w:r>
                              <w:r w:rsidR="008B070F" w:rsidRPr="00D205B9">
                                <w:rPr>
                                  <w:rFonts w:ascii="Calibri" w:eastAsia="ＭＳ 明朝" w:hAnsi="Calibri"/>
                                  <w:bCs/>
                                  <w:iCs/>
                                  <w:highlight w:val="yellow"/>
                                  <w:lang w:eastAsia="ja-JP"/>
                                </w:rPr>
                                <w:t>–</w:t>
                              </w:r>
                              <w:r w:rsidR="008B070F" w:rsidRPr="00D205B9">
                                <w:rPr>
                                  <w:rFonts w:hint="eastAsia"/>
                                  <w:highlight w:val="yellow"/>
                                  <w:lang w:eastAsia="ja-JP"/>
                                </w:rPr>
                                <w:t>Xe lamp</w:t>
                              </w:r>
                              <w:r w:rsidRPr="00D205B9">
                                <w:rPr>
                                  <w:rFonts w:hint="eastAsia"/>
                                  <w:highlight w:val="yellow"/>
                                  <w:lang w:eastAsia="ja-JP"/>
                                </w:rPr>
                                <w:t xml:space="preserve">) </w:t>
                              </w:r>
                              <w:r w:rsidR="007C7B6B" w:rsidRPr="00D205B9">
                                <w:rPr>
                                  <w:rFonts w:hint="eastAsia"/>
                                  <w:highlight w:val="yellow"/>
                                  <w:lang w:eastAsia="ja-JP"/>
                                </w:rPr>
                                <w:t>and</w:t>
                              </w:r>
                              <w:r w:rsidR="00DB4595" w:rsidRPr="00D205B9">
                                <w:rPr>
                                  <w:rFonts w:hint="eastAsia"/>
                                  <w:highlight w:val="yellow"/>
                                  <w:lang w:eastAsia="ja-JP"/>
                                </w:rPr>
                                <w:t xml:space="preserve"> photothermal</w:t>
                              </w:r>
                              <w:r w:rsidRPr="00D205B9">
                                <w:rPr>
                                  <w:rFonts w:hint="eastAsia"/>
                                  <w:highlight w:val="yellow"/>
                                  <w:lang w:eastAsia="ja-JP"/>
                                </w:rPr>
                                <w:t xml:space="preserve"> </w:t>
                              </w:r>
                              <w:r w:rsidR="007C7B6B" w:rsidRPr="00D205B9">
                                <w:rPr>
                                  <w:rFonts w:hint="eastAsia"/>
                                  <w:highlight w:val="yellow"/>
                                  <w:lang w:eastAsia="ja-JP"/>
                                </w:rPr>
                                <w:t>(5.3 W cm</w:t>
                              </w:r>
                              <w:r w:rsidR="007C7B6B" w:rsidRPr="00D205B9">
                                <w:rPr>
                                  <w:rFonts w:hint="eastAsia"/>
                                  <w:highlight w:val="yellow"/>
                                  <w:vertAlign w:val="superscript"/>
                                  <w:lang w:eastAsia="ja-JP"/>
                                </w:rPr>
                                <w:t>-2</w:t>
                              </w:r>
                              <w:r w:rsidR="007C7B6B" w:rsidRPr="00D205B9">
                                <w:rPr>
                                  <w:rFonts w:hint="eastAsia"/>
                                  <w:highlight w:val="yellow"/>
                                  <w:lang w:eastAsia="ja-JP"/>
                                </w:rPr>
                                <w:t xml:space="preserve"> </w:t>
                              </w:r>
                              <w:r w:rsidR="008B070F" w:rsidRPr="00D205B9">
                                <w:rPr>
                                  <w:rFonts w:hint="eastAsia"/>
                                  <w:highlight w:val="yellow"/>
                                  <w:lang w:eastAsia="ja-JP"/>
                                </w:rPr>
                                <w:t>Xe lamp, &gt; 400 nm</w:t>
                              </w:r>
                              <w:r w:rsidRPr="00D205B9">
                                <w:rPr>
                                  <w:rFonts w:hint="eastAsia"/>
                                  <w:highlight w:val="yellow"/>
                                  <w:lang w:eastAsia="ja-JP"/>
                                </w:rPr>
                                <w:t xml:space="preserve">) </w:t>
                              </w:r>
                              <w:r w:rsidR="007C7B6B" w:rsidRPr="00D205B9">
                                <w:rPr>
                                  <w:rFonts w:hint="eastAsia"/>
                                  <w:highlight w:val="yellow"/>
                                  <w:lang w:eastAsia="ja-JP"/>
                                </w:rPr>
                                <w:t>reaction</w:t>
                              </w:r>
                              <w:r w:rsidR="00DB4595" w:rsidRPr="00D205B9">
                                <w:rPr>
                                  <w:rFonts w:hint="eastAsia"/>
                                  <w:highlight w:val="yellow"/>
                                  <w:lang w:eastAsia="ja-JP"/>
                                </w:rPr>
                                <w:t>s</w:t>
                              </w:r>
                              <w:r w:rsidRPr="00D205B9">
                                <w:rPr>
                                  <w:rFonts w:hint="eastAsia"/>
                                  <w:highlight w:val="yellow"/>
                                  <w:lang w:eastAsia="ja-JP"/>
                                </w:rPr>
                                <w:t>.</w:t>
                              </w:r>
                              <w:r w:rsidR="000C1C9E">
                                <w:rPr>
                                  <w:rFonts w:hint="eastAsia"/>
                                  <w:lang w:eastAsia="ja-JP"/>
                                </w:rPr>
                                <w:t xml:space="preserve"> </w:t>
                              </w:r>
                              <w:r w:rsidRPr="00816327">
                                <w:rPr>
                                  <w:lang w:eastAsia="ja-JP"/>
                                </w:rPr>
                                <w:t>Sample: 5 mg</w:t>
                              </w:r>
                              <w:r>
                                <w:rPr>
                                  <w:rFonts w:hint="eastAsia"/>
                                  <w:lang w:eastAsia="ja-JP"/>
                                </w:rPr>
                                <w:t xml:space="preserve"> Rh/STO</w:t>
                              </w:r>
                              <w:r w:rsidRPr="00816327">
                                <w:rPr>
                                  <w:lang w:eastAsia="ja-JP"/>
                                </w:rPr>
                                <w:t xml:space="preserve">, </w:t>
                              </w:r>
                              <w:r>
                                <w:rPr>
                                  <w:rFonts w:hint="eastAsia"/>
                                  <w:lang w:eastAsia="ja-JP"/>
                                </w:rPr>
                                <w:t xml:space="preserve">heater set temperature: (a) 280 </w:t>
                              </w:r>
                              <w:r w:rsidRPr="00151FD4">
                                <w:rPr>
                                  <w:bCs/>
                                  <w:iCs/>
                                  <w:lang w:eastAsia="ja-JP"/>
                                </w:rPr>
                                <w:t>°C</w:t>
                              </w:r>
                              <w:r>
                                <w:rPr>
                                  <w:rFonts w:hint="eastAsia"/>
                                  <w:bCs/>
                                  <w:iCs/>
                                  <w:lang w:eastAsia="ja-JP"/>
                                </w:rPr>
                                <w:t xml:space="preserve"> </w:t>
                              </w:r>
                              <w:r>
                                <w:rPr>
                                  <w:bCs/>
                                  <w:iCs/>
                                  <w:lang w:eastAsia="ja-JP"/>
                                </w:rPr>
                                <w:t>an</w:t>
                              </w:r>
                              <w:r>
                                <w:rPr>
                                  <w:rFonts w:hint="eastAsia"/>
                                  <w:bCs/>
                                  <w:iCs/>
                                  <w:lang w:eastAsia="ja-JP"/>
                                </w:rPr>
                                <w:t>d (b) 120</w:t>
                              </w:r>
                              <w:r>
                                <w:rPr>
                                  <w:rFonts w:hint="eastAsia"/>
                                  <w:bCs/>
                                  <w:iCs/>
                                  <w:lang w:eastAsia="ja-JP"/>
                                </w:rPr>
                                <w:t>–</w:t>
                              </w:r>
                              <w:r>
                                <w:rPr>
                                  <w:rFonts w:hint="eastAsia"/>
                                  <w:bCs/>
                                  <w:iCs/>
                                  <w:lang w:eastAsia="ja-JP"/>
                                </w:rPr>
                                <w:t xml:space="preserve">280 </w:t>
                              </w:r>
                              <w:r w:rsidRPr="00151FD4">
                                <w:rPr>
                                  <w:bCs/>
                                  <w:iCs/>
                                  <w:lang w:eastAsia="ja-JP"/>
                                </w:rPr>
                                <w:t>°C</w:t>
                              </w:r>
                              <w:r>
                                <w:rPr>
                                  <w:rFonts w:hint="eastAsia"/>
                                  <w:lang w:eastAsia="ja-JP"/>
                                </w:rPr>
                                <w:t>, pressure: (a) 0.1</w:t>
                              </w:r>
                              <w:r>
                                <w:rPr>
                                  <w:rFonts w:hint="eastAsia"/>
                                  <w:lang w:eastAsia="ja-JP"/>
                                </w:rPr>
                                <w:t>–</w:t>
                              </w:r>
                              <w:r>
                                <w:rPr>
                                  <w:rFonts w:hint="eastAsia"/>
                                  <w:lang w:eastAsia="ja-JP"/>
                                </w:rPr>
                                <w:t>2.0 MPa</w:t>
                              </w:r>
                              <w:r>
                                <w:rPr>
                                  <w:rFonts w:hint="eastAsia"/>
                                  <w:bCs/>
                                  <w:iCs/>
                                  <w:lang w:eastAsia="ja-JP"/>
                                </w:rPr>
                                <w:t xml:space="preserve"> </w:t>
                              </w:r>
                              <w:r>
                                <w:rPr>
                                  <w:bCs/>
                                  <w:iCs/>
                                  <w:lang w:eastAsia="ja-JP"/>
                                </w:rPr>
                                <w:t>an</w:t>
                              </w:r>
                              <w:r>
                                <w:rPr>
                                  <w:rFonts w:hint="eastAsia"/>
                                  <w:bCs/>
                                  <w:iCs/>
                                  <w:lang w:eastAsia="ja-JP"/>
                                </w:rPr>
                                <w:t>d (b) 0.1 MPa</w:t>
                              </w:r>
                              <w:r>
                                <w:rPr>
                                  <w:rFonts w:hint="eastAsia"/>
                                  <w:lang w:eastAsia="ja-JP"/>
                                </w:rPr>
                                <w:t xml:space="preserve">, </w:t>
                              </w:r>
                              <w:r w:rsidRPr="00816327">
                                <w:rPr>
                                  <w:lang w:eastAsia="ja-JP"/>
                                </w:rPr>
                                <w:t>reactant gas composition: CH</w:t>
                              </w:r>
                              <w:r w:rsidRPr="00816327">
                                <w:rPr>
                                  <w:vertAlign w:val="subscript"/>
                                  <w:lang w:eastAsia="ja-JP"/>
                                </w:rPr>
                                <w:t>4</w:t>
                              </w:r>
                              <w:r w:rsidRPr="00816327">
                                <w:rPr>
                                  <w:lang w:eastAsia="ja-JP"/>
                                </w:rPr>
                                <w:t>:CO</w:t>
                              </w:r>
                              <w:r w:rsidRPr="00816327">
                                <w:rPr>
                                  <w:vertAlign w:val="subscript"/>
                                  <w:lang w:eastAsia="ja-JP"/>
                                </w:rPr>
                                <w:t>2</w:t>
                              </w:r>
                              <w:r w:rsidRPr="00816327">
                                <w:rPr>
                                  <w:lang w:eastAsia="ja-JP"/>
                                </w:rPr>
                                <w:t xml:space="preserve">:Ar = </w:t>
                              </w:r>
                              <w:r>
                                <w:rPr>
                                  <w:rFonts w:hint="eastAsia"/>
                                  <w:lang w:eastAsia="ja-JP"/>
                                </w:rPr>
                                <w:t>0.9</w:t>
                              </w:r>
                              <w:r w:rsidRPr="00816327">
                                <w:rPr>
                                  <w:lang w:eastAsia="ja-JP"/>
                                </w:rPr>
                                <w:t>:</w:t>
                              </w:r>
                              <w:r>
                                <w:rPr>
                                  <w:rFonts w:hint="eastAsia"/>
                                  <w:lang w:eastAsia="ja-JP"/>
                                </w:rPr>
                                <w:t>0.9</w:t>
                              </w:r>
                              <w:r w:rsidRPr="00816327">
                                <w:rPr>
                                  <w:lang w:eastAsia="ja-JP"/>
                                </w:rPr>
                                <w:t>:98</w:t>
                              </w:r>
                              <w:r>
                                <w:rPr>
                                  <w:rFonts w:hint="eastAsia"/>
                                  <w:lang w:eastAsia="ja-JP"/>
                                </w:rPr>
                                <w:t>.2</w:t>
                              </w:r>
                              <w:r w:rsidRPr="00816327">
                                <w:rPr>
                                  <w:lang w:eastAsia="ja-JP"/>
                                </w:rPr>
                                <w:t xml:space="preserve"> (volume ratio), and </w:t>
                              </w:r>
                              <w:r>
                                <w:rPr>
                                  <w:rFonts w:hint="eastAsia"/>
                                  <w:lang w:eastAsia="ja-JP"/>
                                </w:rPr>
                                <w:t xml:space="preserve">standard </w:t>
                              </w:r>
                              <w:r w:rsidRPr="00816327">
                                <w:rPr>
                                  <w:lang w:eastAsia="ja-JP"/>
                                </w:rPr>
                                <w:t>gas flow rate: 1</w:t>
                              </w:r>
                              <w:r>
                                <w:rPr>
                                  <w:rFonts w:hint="eastAsia"/>
                                  <w:lang w:eastAsia="ja-JP"/>
                                </w:rPr>
                                <w:t>5</w:t>
                              </w:r>
                              <w:r w:rsidRPr="00816327">
                                <w:rPr>
                                  <w:lang w:eastAsia="ja-JP"/>
                                </w:rPr>
                                <w:t xml:space="preserve"> m</w:t>
                              </w:r>
                              <w:r>
                                <w:rPr>
                                  <w:rFonts w:hint="eastAsia"/>
                                  <w:lang w:eastAsia="ja-JP"/>
                                </w:rPr>
                                <w:t>L</w:t>
                              </w:r>
                              <w:r w:rsidRPr="00816327">
                                <w:rPr>
                                  <w:lang w:eastAsia="ja-JP"/>
                                </w:rPr>
                                <w:t xml:space="preserve"> min</w:t>
                              </w:r>
                              <w:r w:rsidRPr="00816327">
                                <w:rPr>
                                  <w:vertAlign w:val="superscript"/>
                                  <w:lang w:eastAsia="ja-JP"/>
                                </w:rPr>
                                <w:t>−1</w:t>
                              </w:r>
                              <w:r w:rsidRPr="00816327">
                                <w:rPr>
                                  <w:lang w:eastAsia="ja-JP"/>
                                </w:rPr>
                                <w:t>, respec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562720107" name="テキスト ボックス 12"/>
                        <wps:cNvSpPr txBox="1"/>
                        <wps:spPr>
                          <a:xfrm>
                            <a:off x="31806" y="-63608"/>
                            <a:ext cx="421005" cy="325120"/>
                          </a:xfrm>
                          <a:prstGeom prst="rect">
                            <a:avLst/>
                          </a:prstGeom>
                          <a:noFill/>
                          <a:ln w="6350">
                            <a:noFill/>
                          </a:ln>
                        </wps:spPr>
                        <wps:txbx>
                          <w:txbxContent>
                            <w:p w14:paraId="1B1AA4F4" w14:textId="77777777" w:rsidR="00751026" w:rsidRPr="00F96730" w:rsidRDefault="00751026" w:rsidP="00751026">
                              <w:pPr>
                                <w:rPr>
                                  <w:sz w:val="28"/>
                                  <w:szCs w:val="28"/>
                                  <w:lang w:eastAsia="ja-JP"/>
                                  <w14:textOutline w14:w="9525" w14:cap="rnd" w14:cmpd="sng" w14:algn="ctr">
                                    <w14:noFill/>
                                    <w14:prstDash w14:val="solid"/>
                                    <w14:bevel/>
                                  </w14:textOutline>
                                </w:rPr>
                              </w:pPr>
                              <w:r w:rsidRPr="00F96730">
                                <w:rPr>
                                  <w:rFonts w:hint="eastAsia"/>
                                  <w:sz w:val="28"/>
                                  <w:szCs w:val="28"/>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223687654" name="テキスト ボックス 12"/>
                        <wps:cNvSpPr txBox="1"/>
                        <wps:spPr>
                          <a:xfrm>
                            <a:off x="23854" y="2321779"/>
                            <a:ext cx="421005" cy="294005"/>
                          </a:xfrm>
                          <a:prstGeom prst="rect">
                            <a:avLst/>
                          </a:prstGeom>
                          <a:noFill/>
                          <a:ln w="6350">
                            <a:noFill/>
                          </a:ln>
                        </wps:spPr>
                        <wps:txbx>
                          <w:txbxContent>
                            <w:p w14:paraId="6836D844" w14:textId="77777777" w:rsidR="00751026" w:rsidRPr="00F96730" w:rsidRDefault="00751026" w:rsidP="00751026">
                              <w:pPr>
                                <w:rPr>
                                  <w:sz w:val="28"/>
                                  <w:szCs w:val="28"/>
                                  <w:lang w:eastAsia="ja-JP"/>
                                  <w14:textOutline w14:w="9525" w14:cap="rnd" w14:cmpd="sng" w14:algn="ctr">
                                    <w14:noFill/>
                                    <w14:prstDash w14:val="solid"/>
                                    <w14:bevel/>
                                  </w14:textOutline>
                                </w:rPr>
                              </w:pPr>
                              <w:r w:rsidRPr="00F96730">
                                <w:rPr>
                                  <w:rFonts w:hint="eastAsia"/>
                                  <w:sz w:val="28"/>
                                  <w:szCs w:val="28"/>
                                  <w:lang w:eastAsia="ja-JP"/>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7613635" id="グループ化 20" o:spid="_x0000_s1043" style="position:absolute;left:0;text-align:left;margin-left:200.25pt;margin-top:0;width:251.45pt;height:439.9pt;z-index:251667456;mso-position-horizontal:right;mso-position-vertical:top;mso-position-vertical-relative:margin;mso-width-relative:margin;mso-height-relative:margin" coordorigin="238,-636" coordsize="31934,55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5YAIeQUAAM4SAAAOAAAAZHJzL2Uyb0RvYy54bWzsWFuL20YUfi/0Pwwq&#10;9KmKNdJIltx4g23ZYWFJliYlz2NZtkUkjTqaXXsbAlm7lBACDaX3FvpSKG0oKeShFNr+GbFJf0bP&#10;jCTbewlt04SQEki0c9GcOXO+7ztz5PMX5kmM9kOeRyxta/icoaEwDdgoSidt7d2rA93VUC5oOqIx&#10;S8O2dhDm2oWt1187P8taocmmLB6FHIGRNG/NsrY2FSJrNRp5MA0Tmp9jWZjC5JjxhAro8kljxOkM&#10;rCdxwzQMpzFjfJRxFoR5DqN+OaltKfvjcRiIy+NxHgoUtzXwTagnV8+hfDa2ztPWhNNsGgWVG/Qp&#10;vEholMKmK1M+FRTt8eiUqSQKOMvZWJwLWNJg43EUhOoMcBpsnDjNRc72MnWWSWs2yVZhgtCeiNNT&#10;mw0u7e9yFI0AO2wRy7KxA2FKaQJYFYufi+X9Yvlbsfz86O5nyFThmmWTFqy6yLMr2S6H+MmBSdmT&#10;EZiPeSL/wtnQXAX6YBXocC5QAIMW9iyCbQ0FMGfbrtO0KiiCKeAl15mWaxMNwbzuWI7hlkgF0/6m&#10;Ca+5MtEkhi3fadQeNI75lUVBC/5XIYTWqRD+PdVgldjjoVYZSf6RjYTy63uZDmhnVETDKI7EgWIu&#10;4CqdSvd3o2CXl51NNBzXcYmFcY3G0dcPkaehUZgHwF+FzQ/F8tO30KM7XxSLu49/+Wo19uYb887b&#10;6tHZRo8/+fbR7XvF4mGxhH8fqucHxeGDP3/8rljcKRYfH927XyxuHX304M/l749ufV8c3i0OF3Lq&#10;8I/i8Mvi1kIRG6DbyYUEVoKoqH1jMDC7dn9A9AG0dGJ0id7tE08fAHh9sznomZZzU67GTivgIZyf&#10;pdujWmbYOYXBmTSuBC8FQhpKaIqvN7o9u+tapKt7XdvRzY5n67Crp/d94g2Mpuu7fu9mRQnwWVGj&#10;PkVDhl5Fex34EgYqabLDgus5SllvStNJ2MkzyCOgEGWsXlm+rgwdw3AYR9kgimMZKtmujguYndDs&#10;GYQr84HPgr0kTEWZ4HgYq8Dl0yjLNcRbYTIMQa98e6Qcoq1c8FAEU7nhGDZ+B5wthbCaUF6uHZNH&#10;yEG8csUJuVrYNRwlOwzkM61SdhLyUreOa9S6NYmDXe+46CB6PBcXQ5Yg2QAvwRnFH7oP9Cndql8B&#10;RNaeqCZ0Szyg8fJI1TKI4bmQrzalCvfeK6mmWilVbPi44w/6OlwyHd03/L7u9wa+3jRN37Z6juPb&#10;zf+3VM1SSCtFPlOpmjYhBFdX5BO0ajsuCHfzgnwWWp1lULbldY6D3qksd2ZKl0XbWQXPlSnNQkgX&#10;0uzGXehZXtNyMTZrgcl7bPFTsfi1WN5GxfKbYrksFg+gj7Ajz1itlwUKEvMug3pC5Uo5/oTE51hW&#10;lfiIazsE9gI75WVXZj6bGKSqWByoV0Dt/yGYtJUyeUmoPeIUzdqaY9mGypSrGShl4hSS5Npr2RLz&#10;4VypSuEtR4ZsdAAH5QzyLRRveRYMIki+OzQXu5RDOQuDUKKLy/AYxwz2YlVLQ1PG3z9rXL4PWMKs&#10;hmZQHre1/L09KoufeDsFlD1MiKynVYfYTagNEd+cGW7OpHtJj0EFDsUMeKea8n0R180xZ8k1IEVH&#10;7gpTNA1g77Ym6mZPQA8m4EsgCDsd1S5rqp30SgaVGFaxk1fL1fk1yrPq/hEgh0us5hVtnbiGyner&#10;GJdxrDrA6pJHz5/etmNC/LABxWxVeD+Z3oqWEnSQx7+h9/pe3yyn61xBTGxA+azKccu0MaD5gsnt&#10;1TJ+Re6XmtwmfAK4TUd+yj03bq8/FU3LxM2m4s46dW+S2/SIJPoLJjeuPqRfpe7nl7rV5z/8aALp&#10;/NivMpt9lerXP0Nt/QU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Mmez+vdAAAABQEAAA8AAABkcnMvZG93bnJldi54bWxMj0FrwkAQhe8F/8Myhd7qJhbbmGYjIrYn&#10;EaqF0tuYHZNgdjZk1yT++269tJeBx3u89022HE0jeupcbVlBPI1AEBdW11wq+Dy8PSYgnEfW2Fgm&#10;BVdysMwndxmm2g78Qf3elyKUsEtRQeV9m0rpiooMuqltiYN3sp1BH2RXSt3hEMpNI2dR9CwN1hwW&#10;KmxpXVFx3l+MgvcBh9VTvOm359P6+n2Y7762MSn1cD+uXkF4Gv1fGH7xAzrkgeloL6ydaBSER/zt&#10;Bm8ezRYgjgqSl0UCMs/kf/r8BwAA//8DAFBLAwQKAAAAAAAAACEABQ2K3Sc7AAAnOwAAFAAAAGRy&#10;cy9tZWRpYS9pbWFnZTEucG5niVBORw0KGgoAAAANSUhEUgAAAn0AAAHvCAMAAAAW65kqAAAAAXNS&#10;R0IArs4c6QAAAARnQU1BAACxjwv8YQUAAAKLUExURf////f39x4eHqenp/v7+5eXlxEREQAAAAYG&#10;BoiIiPX19UBAQHJyclBQUL29vcPDwy0tLdTU1OLi4lRUVIuLi8nJyd7e3iUlJU1NTTIyMubm5ra2&#10;tmZmZoODg9/f3wsLC+rq6tfX10dHR11dXdDQ0Li4uCgoKKKiogMDAwEBAWBgYMHBwTMzM6+vr3l5&#10;eWJiYkxMTJKSkllZWWtraz8/P39/f52dnR0dHf/Sv/+geP94QP+acP/Gr//59/9LAP9+SP/07/9M&#10;AP9zOP+VaP9RCJubm+Xl5fHx8YyMjG1tbURERP/Mt/9MAf+wj//j1/9cGFpaWv9KAP9iIP+7n/9t&#10;MP/Xx+Hh4dvb23Nzc/9nKP/dz6ampv+qh/+JWP+1l7q6uv/u556env/o3/9WEP+PYDo6Or/W/6fG&#10;//f6/xNn/wBa/8/g/xhq/4+2/1CO/zB5/2dnZ6/L/3t7e+zs7LfQ/yBv/5/B/7HM/wdf/xpr/wBZ&#10;/whf/xJl/4ex/2id/w9k/1SQ/5SUlABb/1iT/0CE/yh0/3Cj/7Kysv+lf//Bp/+EUP/Apv+PX/9Q&#10;CP9gHf9NAv9PBv9hHv9sLv9NA/9OA2FhYf9QBv+0lf9xNv/PvP+kff+si6urqzl//2ed/3io/zR8&#10;/0WH/+/1/8fb/xBk/9fl/zh+/+fv/zJ7/3+s/5e8/462/wNc///BqP9lJf9UDd/q//9MAv9LAf9Q&#10;B/9gHv9VDv9NAf9rLv+ie/9aFEiJ//9mJ/+GVGCY/35+flFRUcbGxouz//92PBZo//9SChdq/xBl&#10;/26h//+siXSl/whg/xJm/9jm/wVe/6LD/9Dh/xdp/1mT/8HX/zF5/7nS/xFm/yRx/yAgIBgYGF/d&#10;dfsAAAAJcEhZcwAAFxEAABcRAcom8z8AADglSURBVHhe7Z2LfxRXlt+r5XaXABmBxtY0mBmMbcAJ&#10;2F57bEUIVGiQMjMeDVJGQGwIYhQJNZoCiTADJBkCuzM0TIsk42x2vNlsZtcJD5Mmj2WzeZKweb/f&#10;7/w5+Zx7b71u3XreW6/W+X4+Nl1Vre5T+h3duo9zztU0BEEQBEEQBEEQBEEQBEEQBEEQBEEQBEEQ&#10;BEEQBEEQBEGQ3qLW9wL8U3+xofdv2sxfRZAMqW3RifcN6MBL/GUEyY6tDZ1436C+bbs2xDwRQXKg&#10;/iV928vE4wb6X9E0bbiBjR+SF7Uvb9o8CN5Xb+6ALh/7B0Ek2fnqy7t27frKq1/lL3AQ76v10UZv&#10;YPdr/HUEScie18kggvLGm/xlN+h9iFL2Nly+B+zbz7/FIdj73gL+APdRSM/zBx0XSM7WLbqub9v0&#10;Jn3k7jzw8kE4fpt/m0WE9/GmIb2P4wJJqb8DruYdO9T3HtT1dwPGExGjDhlbkCoioXitqW8TdfO2&#10;btF3iLt0xPuCZ1wkbEEqiYTitS8HdfG2/lKY9wXONkvYglSSXBWn3he40parLUgJyFVx5n3198RR&#10;BrnagpSAMileJluQPCiT4mWyBcmDMileJluQPCiT4mWyBcmD1IrX+txT1krWbFPbglSU9Ipvbejv&#10;77L4mn8Em5z0tiDVRELx4YZvrUwOCVsQAVsh+uiD7Z4j0Rq8YNET2Mmf8ON9S8DnBJwGZBQf1D/k&#10;T0khY0siRshan3C1zybgdxZDEu97Aj4n4LRC6k3WKyIiwZo84Q3/14pt2f+HIntT3FvEnxN0GpBS&#10;XHGInpQtjNFDY2OHj/BnOdJ7XwxJuPeIPyfodDxi3eQAWYWv722Qmx2g8SBbtwjWmMS2xBCXe4v4&#10;c8JQobgq5G0ZP2QQjk7wVzyk974YknDvEX+ODPFuclBn3zsI/mb3kupN//q62MQYt4re5+GwYXzd&#10;gP+O8Vc8VNv7DhvG5Ojooanwm6SRRGDAH37TdeTc88Dub7xDu4X15o5vNvX+b8HZoY8auv7Gdvrc&#10;fsk51iAuRP826URCEF3/ps3WW9ghvVW6mAoxnPV3GvbHb3aOPEgrXnv9g2hB4iFty7TxHdosGMZx&#10;/pqbYO9LKkm0JskliWDamBqFf2dmw27S6/SuI/vlwO4/Av3A/le0enMbRAlDB3GYhqrvfo3dhn3M&#10;XsEf1gjrTrK3WIf0o2nsMNwwjSUhH79js3PkQVrxWl+M5iAe0rZMWr733fB2Icz7EkkSQ5PkkkQw&#10;aRyiL46E3aQVQe4/sprmAb3/bRiMvAR/VDu2a/vhb2YAIoPJSfo++7jehHt5T38BBN+uacN9YP/u&#10;19yH9J7Ij+1+rQZntL32b8A68iCteEHeNz1neVoC5k7QH2auIQjzSiYJvClKk+SS2LB7JFY7r08a&#10;p+jlCWNK9B56kzG8j3h9vQl/VPASrKEWkZPsNqzjP+r+vI9f/eQgdCvZR1mH5Fbhbwy+rtbX/wZN&#10;cqS3ah15SKK4kIK8L43zGSAXEOJ9iSR5zaOxWJPkkthY9whWO69PG2fY9SlD+B5yk3GevMTMkf5X&#10;6Cn4/3CD/iXAwwGuO8d/jL0iTwzyq7Pu1DkknwO3SXoa5Jds9T2cIw9JFBdSkPedZb91ju/yJ7xM&#10;0h8Oe/ImkeQV62WIJsklsbHuEax2Xs8b5+jlU8Zp4XvoTTrjDHglHHUkuVXH+2p9+vubvrfHaeXt&#10;Q/o5I7tfox+95yPXb8A+Yp9CSaK4kPqB7wX99pIibcs5JoVhGIf5a2483rffnQaVTBKX9wVqklyS&#10;CM4ZswvkxVjoTdpzLOSFYMbF3cxbtxrczDtPXmsIxe7UdUg/Z7jxx+337ty6xfpNWkfsCkVacYVI&#10;2zJ+zHI+JlAAbu+rN7+lDTesObBkkrievIGaJJckgvFjxulRTVs8GnGTML9Mq9WRVC6a6OqabR6A&#10;9BrWe7Vu1dPFBbPco479sLYPbfhLm2GoD+/uf8V9aH3OPvh1Djde+qqmDTXprTpHHhulFad8bBHS&#10;jYlE3paZ09T5lqb5Kx74J2+9aXtfIkmgJYnSJLkkUZCbXIq8yaiVtoF+SL6G8brrVlmHASwacQ3v&#10;+19hr/pfsYObdr9G3uI6ZH9RIzTiiQ7ord+kfeRBXnFtiDw+GDKdQAW2jB8+bRiz50MbBb/3DX47&#10;pSQxNEkuSSTxblKr712GuAIr6ZWPMhjY/Y2PqDO6bpWI2f8utCE18qfkHMPM5jZr2nnffvgbI29x&#10;Dtmtst8qtLqksgU5bR95kFdcXaCfvC0x4bzPcb7EkkRrklySnGBdXPWw3LE4yCs+ouvbvvKqhcwQ&#10;RN6WVLicrxSS5ERWtzpE/9xiIa14vZn4yRGEtC2pAOcbtIauZZAkJ7K5VXgSBs2e+5FWvNaXsNMc&#10;jLQtaaAdh2y9L5kkOZHNrdab+rv8uWCkFS9otjkjyiDJBkJacboipQRpW5CKIa/4iLKHirwtSLWQ&#10;V7ze7BelqqRA3hakWkgrXj8AOw/ZuZUyqZXStiAVQ1px72RzNWabkZIgrTh6H5KaMileJluQPCiT&#10;4mWyBcmDMileJluQPCiT4mWyBckDCcXrn8D8Sv0Tu5AVzrggyZBQvNYHI1wc8yKpkVAcvQ+RpEyK&#10;l8kWJA/KpHiZbOkF1FaP3Bn4xghCfqpMiudmC59VJCLgd8ZXj0yrSaofSkRUTpv7nSJbuFKFcCh+&#10;YxQhP5Wb4jFQY0vrAn/GR3rv46tHptYk1Q85xLhJxdUj4VD8xihCfkqJ4gfspKLis4pWvm9e5M/x&#10;pPc+PvY5tSapfshm5VLkTaquHpn6TsN+SoHi+2l6a0nGvKumucaf46m898W4SbXVI+mh+400rZRU&#10;pHlpRN+9XRvY8c2P4Fr9I1qZxFNUkn05j7zigy7fK977Vr5vmpHtQrD3JZKEHXvfaf/KiSa8JJ6i&#10;ktx3x2fl0uW1iJv0fr7ryH6ZqFThN9id2m+0rkBe/L4GKeGw40/Aif2ku/khV1TSMcWDtOL1pt7/&#10;tl1Io+BKGqRViG4XwrwvgSTs2P/Ol+DXQjThJPEWleS+Oz6r5pWLETcZo35fslKFtJW336gN6D8g&#10;V14gNQzJiR3bYROXHdu1vfqOH3JFJcVIK17r83ckUpLElqvXwM0Scu06/eGQ+n3JJOE1sSWBk6CJ&#10;V5LNXFHJCNg9Eqvdr//kn7qsaWvmn+bP09f0JmN4H/kTjF2qkN6p9Ua7NkPzJfJm6/PoAb05T1FJ&#10;MUkUF1JQRmWA8/2IP+HlBv3hEO9LJgnzPuudjiRMBr8knqKSEVj3CFa7X/8Z84qmXfSfZ6/JTcZ5&#10;8hLd4haLc3q45P+sldf1Hd9kH0g+z/1R9HK23me5vgKS2HKT/daTcYv+cNiTN5EkrlGH6zfu1Ofj&#10;JeGKSkZg3SNY7Xq98suX4eqa+Svi99CbdMYZ8Eo46kh0q0Het/sbQu/7IV9UUkgSxcWMFPLkFUN6&#10;fUB4p8jjfTLVI4O8zy5dxXkfX1QyFavQ9EHjF3qTiqtHsievy/usPFrrTry3upcvKilEXnF1pTSk&#10;bSEDXkroiNDtfVLVI33eZ6c2i72PLyqZhpVLpOmDxi/0JtVWjySHrjfWm/3fgmmVBgz5hd7HFZUU&#10;Iq24pg316dt2/bgMs82rpvkTgmne5q+54Z+8qatHcpo4kgR6n7eoZBpWzWttwp3wm4xaaUtYqhAO&#10;XW90roi974e+opIipBXXNOu+rG9LjbQt9oPXNO/y19zw3pe+eiSniXNF7H2+opIpiHuTiqtHwiEd&#10;YDDTSdFQMukp8j5/UUkR0oq7BpD098pfj4+8LTHhvE+ieiSviSVJgPc5NSZDJMkJ1sUtFGnFyWyz&#10;ml+ktC3pyKV6ZPkow61KK65u0CFvSypyqR5ZQspwq9KKFzTbrIw8qkeWkjLcqrTiBc02Z0QZJNlA&#10;yCuO9fuQtMgrXm/2K6r5L28LUi2kFa8f+GnS+n2wKbJobzxpW5CKIa148nxeNgnPL/ArsAWpGNKK&#10;J/e+QYh2GxJM1EjbglSMAhSnKw2D/sFKAbYghVKA4sm8b3z07GRndII/jfQCQsWzZbgBT17BrrQi&#10;W07RPU+XTvAXkB5ApHjW7IVIkH5/TKrAluPG0rkz2sz6aeMefwmpPgLFswayC3VXPDHwFuC3ZdQ4&#10;RnehHZ80zvEXkcrjVzxzrMQvd79P7H3jc0v2FsjHpqJ2Q0Yqh0/xzGHZfYL1YZ8tRwynu3fKOOu5&#10;hvQAPsUzJ4H3dYxF52AJe349h0/xzIHtQq20CC8+W+anXAfHTrsOkJ7Ap3j2uNIivPhsOWy45vnm&#10;xtyXkF7Ap3h8uGr18aMM7OQHDp8t68a0/XrCOOy5hvQAPsXjw63wUnyduQT4bJmZctq7Q8af9VxD&#10;egCf4vHJ3vu0P2cPdEeNP89dQ6qPX/Hi8Nky/rNPjfPQ9Rs/ZHz6Fxa08bPHx7m3IFXGp3iB+Gw5&#10;QtZ4f3XsL5J/z2rHDWP2CPcepML4FC8Qny0d4nWGYXz9u4bxa/e0aXg9NsO9C6ksPsXTsPPFZV3v&#10;X94kU7hUZMv8dyz3A05r2vosvDjEvQ2pKj7FU+DU0vCF7CXCZ8tht/P9HMa/E4fgJYZb9Qg+xZMD&#10;zrfv/V2fQf0dKffz2bLu9j423zczZrhmAZFK41M8McOkKjEw1BQsYCTAZ8vMr7u97y+xs6fOwP/W&#10;Mdy5+vgUT8yAtS0JWcL1Ld4mwG+LPewAlkadCzOGMYvP38rjVzwhtGY2wy7QmgqBLb9h+96nhjHl&#10;zLacgVM4+q06AsWT4akiJFdSSGDL+CHwu08N4+hfhuGu09yR0e/UIZx8rjQCxZORrfdp2qlDY1PH&#10;Jo9o2uKcYRgd+/wEGRDj5EulESqeBM+2c/bWdKmIsGXipGEY551jGP3Ou9+AVI0IxWOQ5ajDy/hR&#10;wzDuuR62650JSPjF0W9ViVI8muEG2QhW07Q9WxTPuPCMn4exBudsx3D0W1kiFY+GLHUsL0OBdMWz&#10;zX6gs3fSm9wGww8c/VaTGIpHQrLDAclCfnFsOWsYxpwr10jTTtG1Xxz9VpA4ikdS3/rZ8vLy+7Kl&#10;62PZcgLmnWG1wwZmZQwDsz4qSCzFcyKeLdNThjHlXemdOWYY7vQ3pCLEUzwfYtpyZskwpriBxvrR&#10;de8JpArEVDwX4toyA/POx/mz8FCeRR+sFHEVD+UA2yIwr10CF2He2b/MMQndP0+XECk3sRUPZr81&#10;5AWUr7QJmTgGyx78MHeRjH4P4+RzZYiveBCDLt/Ly/u08XuGYRzl3Y+OfufQ/apCAsXFkF0CP7aR&#10;Se1IZAsse5z0+Rms/RqY9lYVEikuotbnijKQI5ktEHl62jPvTDgxRjKAkSqQTHEBckFVHhLacg6e&#10;suJBxsKxMRz9VoCEivsR1OFLS1Jb1qcMY+kUfxYAx8S13/KTVHE/IwU9eWHZA+adRb28BZgRNA7h&#10;I7jkJFbch7rtoZPbcsYbbu9A835n/d1CpEwkV9zHUJ++bdeP85xtduDC7V3MQCgqlvwrNykU53mn&#10;gPk+GxJuP8mfJRyZ5YIRkLKRRnEvTh2NIrxPm4A2bp6fd3Y4cQ9Hv6UlleJuyGyzxOPWRTpbxucF&#10;4fY24zj6LTHpFHehbtCR2hZBuL3NOKwI4+i3pKRV3Ka42WYHf7i9Axv9CqcFkYJJrbhFgbPNDv5w&#10;exdk7Rc3+ygj6RW3GJFLZHMhYQuE2y8FjnDXZzHtvJRIKM6oNyVT2WxkbDkFyx7Bo1sof7XQCb6O&#10;FIKM4oT6gZ829P73k+wWE4SULWcCwu0dxnD0WzakFAe4XTtkOoFytgSE2ztA4D2OfkuFnOJl8j4W&#10;bs+fdaCRz7jlQomQVFwpsraQKkO+cHsXZPQ7hU/f0iCruErkbYFw+2Nhz9b1WQP3OC8P8oqrQ4Et&#10;8HAVhNs7TByBacEjOPlcChQorgwVtoSE2zucw9FvOZBWvO5KJc8/vs9PcLi9w3Gn6tX46NnJDtaf&#10;LAhpxcsz5mWQcPvAZQ8KHf1Oa9qp06Qg/pIoPhrJHGnFS+d9pMqQMNzeBRn9GtPHjaVzZ7SZ9dPG&#10;Pf4dSA7IK77TSiTf8+JB/aXcsslDIOH21rbSQcCWC79pHKMD4PFJ4xz/BiR7VClOqDelIg6U2bIQ&#10;HG7vMHH8r8wt2bMvx3AipgCUKU5QvldRSqLC7SlHXM/nU5GNJaIedYoDcqGmCm0h4fZHI4ayHcM1&#10;M7iEPb/8Uah4mbyPxhT4qwx5mHdX2z2G8af5o1RxbSTT3WKSAVWGgsLtKYcNl3fOYdnx/FGpeP29&#10;jHeLSUZouD2w7tpmesI4fM84fTjs7YhypBWvvb7MgOm+fvryg1TPX2lbOMLD7TVtZspp7w4Z02Te&#10;eXYyYp0EUYi04txsMyVd70/aFp6IcHutYw90R4157fgU8T8sPpkf0oo7bZ+LcrR9LNw+ZB75mEFK&#10;TY4fMuYWNG38yHlYJgGPPHs8tMeIqEG94tHUX2zo+hv+icEAW1oX+DPxWYR1XGGVIQKEO8+NnTSM&#10;o9Zc82jn7DgNQzh5FsNgsiZA8SypN8nT2T8vLbZl5ZJ5kT8XH35TXx5782kPEKcFkYIhnUZEAWLF&#10;M2VE37ZdGxIsyoltWTXNNf5cAiLD7YWcgJ8yjFn+PKIUseKxqH+PP2NzwNeuObDiB7U+39Sg0JaV&#10;S5fXZBq/GOH2QiZOzE8ZR2FWcOreCVwDzgah4vGo9W3bzp8jDG0JG/MON3yNHkNoy6p55aJU40ej&#10;+U6mGEWMQ8dvgTSCYzgKyQKh4jEZ0fU3/P63Z0v4JtGD+gtbtwh/UmTLyqXLmibZ+JFBxFzaMQQ0&#10;nTBvjfOA6hEpHpuhLbq+b5M7pG/o5Yaubwtd8BjUyby0YE5QZMuqeUXTZBs/7USMcPtAFo+TKmwQ&#10;DzMKFTkQZYgUTwDdlvyDXb949dVXf7qLLnfsD+n00Z21frBZ2/mRZ0n4LUBgC2n65Bu/WOH2ISyc&#10;O3pvnDzCl+bXk45gkEAEiieiTv3PZl+E74H3keeyt/JakPeRpg8av9/iryQkTrh9JFCm0jCMe2kf&#10;4giHQPGkDL1MH6W6vux5Cgcw3KD7ewz4Hr1+W1jTB43fb/PXEhIr3D6C8UNkHxAsBqgKv+Lp+Pjj&#10;j/lTAbCpFkHVSb8trOmDxs/8nL+YEBJuL72FwpnOaYNMxBwaO5y2I4lY+BXPnAH93c0w2xw932c3&#10;fdD4/VXvteRMQB6bb1Pf5CxC+u8imYz2LZIgifApnj21LeQx7Wv6/LasmtfajDvmX+MuJodu6pt4&#10;3lnIOLSkIdXKkTj4FM+B+jsNHdo/Hp8tq6aLu5p24eZ97h0JiRFuH5sj58lW6BDANYpT0enwKV4g&#10;QltWvm+abL7lomleesBfT0Z0uH0SRg+PwURMxzBOdzAqOgVCxQtCaAtp/+hk88Ubpmmu8m9IBoTb&#10;zyr2FMifM4y5w4oa1Q2EUPGCENlCmj6r8bvyEDxR7ul7BJY91C5ZLEB/EuYB+QtIBCLFi0JkC+v6&#10;sZW2R5dN07y2wr8pEaMR4fZpGF+fnzIMyBI5jgExCRApXhQCW1jTZzV+2sot0zQlYp2BqHD7lBw5&#10;MQElETAgJgECxQtDYIs96rXDDK5f++Kx9z2JiQi3l2GRjIMNAwYjSCQCxVNRj7HGFoXfFrvpsxs/&#10;xgMpD4wKt5dg4TipzWao7Vn2Kn7FU7D1dZg8rn15k38OLwl+W1wTfn/dfb5r3njiPk4KCbfPqn1a&#10;OHGPTCp2jKn5dRwHh+FXPDF1sjn57tdqffo23/pFEny2uJo+0/wbrgtrpmnelhn7jkPMaOCmvmqg&#10;jeA92cCaXsaneHIGdH3bh43dr9W/JEpUS4DPllXT/AnDNP/mVefCozumad6Rivkjm/ouZlm3mYxu&#10;Muth9gQ+xRMzqOv7WfGqvQ2dRk+lw2eLZ6XtJzdc7nf/tmmaN6QGvyTc/m/9beIgv5NNAzXTgQ4m&#10;TAOe6GBHUIBP8cQMQLQoK52WXQ2rp9dM86G7sXtywzSvuY6TA+H2xu9+F7zv72Q2U7x4vDMBdSoN&#10;Y/a8KyAmwya3SoQpHot6E+pWMe8bbvgjV+ITaovP/S7ekc32mP51+mg0DOPrGUwAupihJWKmrIcw&#10;lsqnhCoeB+p3zPuyrB756KFpPnzqPiPV74MGiE3OAZ/+XqZLFGcm6XfRFWYslc8IVzwGuXmfdvGh&#10;aV7zuJ+maV+Yn6deeIPnoYNk1H0kpw7PGXMTkJr0d7FUPiNC8WjqTRhpMLcblBr0RtkCMS6c+z0y&#10;TfML3iPjAuFWNr+WVzM0Z/z872GpfEqU4tGQkQb1vrogXD4BkbZcvWGal73TfDD2fciSP5Iy/x23&#10;++WVKnTuu1gq3yJS8UiGG/q7m4n3DW3JunKuwP1uQtDfXc+puLAEScrf/wf85az4h+5S+b/zjybP&#10;btyxb7TikYxALmWj//2DengJjUhi2HIBnrTejt6Da6ZpXvecism62/sMY+5QPqEp3lL58M0k3pBU&#10;jdlgxFA8kv12QrmU88Wy5bppms+87nd/LaX3zTgzLoyjJzJa+3XjKZX/M/K9ZzXtDFTautdZ31D9&#10;wDiKR7LzRWj39gkKAyUili1P/O6Xurqpe9jxj+mUyNJk5k2Qt1T+P+lMjs1P2AUrjSX4/jMb5GEc&#10;S/GciGdL1zTN5/xJTXu69jx51NVv2M73qwvaOq0YaZw+l630XKl89mpiki0Lj1JPnBqb7PR8OxhP&#10;8RDqB1wbQg9/9u0MZ1wYYve7a5qXWvzJKKBu86fGp1bd5oWz1AOmzqcvOBQDb6l8F6eOdO7BJWs4&#10;tDShaROjPZyvGVPxYDwTzJnONttAdL1vlNuCSIQufzYSvm7z9Hm6KDZ3NsOGx1sq38/CeZqrPjVD&#10;U5CNY/NZmlMccRUPxONwGa7zunkucrTWJdM028mfvjwT5+girHFUceqRg79Uvp+Z6U4HDGD5csYc&#10;hCycPTGaw7AoP2IrLkC0UUyWax0OMMfsc7/HbdM07cIvMsxMQr01qNOS1RCEb3KDWeiMkfEQFDCn&#10;0zNjh4N9tmLEV1zAIO97utr4vkBWngnn+LqmeSP1qq+HcWsIcgwy1QpndJ1sHkK8D4yCLkKnM53V&#10;30ZuxFdcQP33d+36rNH//i6Lr7zJvyUJCWwJcL/W7ZRzLwIWWbG+qfOlqZQ2cXyeOOBRTZug3dNj&#10;5yvdDiZQXIzcQMNDEltWIK9cvL77oPuIP5WSaVojwzhdpj7/zDTJV2fzMyQ179y9znolY6eTKC7E&#10;M+MiRyJb7l82TXesvc3KQ8mENzcL1hBkPk4fLU8mzh4eg95ph9USNIzZ+RL9jcQjkeIZk8yW+3fE&#10;7kdaRamENy+nyNaBhjGb0zJwEsZHoVcwYUXJHoKQwbHz1ekQJlM8iPrHjK3/VOIxnNAWX6y9df4L&#10;6YQ3L+MnWHf/WB7LwCmYONIhHcIjTuSEoiKZGZNQcRFDH7nGvDKdwKS2BLnfyl1IeJOs9Odl8ZC1&#10;DFyaIYiPRfjTmKENtWEc17SFsbF7nSPlNTi54n68s347cvQ+QaoHA0qt3eJPSrJuDUEyXgaWZGK0&#10;Mzk2ZUwtOkEUWRVtkCex4j5GdL3/fZh3+ayh9+/nryYhuS3CVA/g6ZpslVMB1jKwMZ/pMrAyTln9&#10;wVOaNj27NDbZKduScXLFOepNWN+g2R0jUksdaWwRpHq4eKRq6sXmlLUM3CmZjmJOrXfuHTPGxtly&#10;MZ0qLBEpFPdS6yPR9CMksnQgp7UOB0GsvU3LNG+pWfpwMXGODUGOVmrLrFGrHVygdabvdY4orh+c&#10;hjSKe7Cz2SCfiP4/LalsCXE/iIO+rLz5g2Xg3CJRFbIwenZybBa2y2GbPdAacjNF/g2lUtyNJ5ey&#10;1ifz6E1niyDVw4IkvKlbe3NhLQOfLPcQRIzVDi7REJrZscNnCxoYp1PcBa2kwWKr5JbdUtoiSPWw&#10;gGIv/lBAJSzakahVXOMaPdE5OgbLN9YDeZIMl/N+GKdU3AWpIsS6fznF93GIUj0YF6HUWuCoRJJp&#10;KBWedSRqxkzTKoNQ8Xwc/pxOHyVRhTmRVnGH4QbsM15vghO+IzXoTW2LONaecP+2eUnsmCqwI1Hv&#10;5SiZahZGzx6ePAMZTgwI7j+Ty0bYqRV3GCArHIO63t+Qy6lMb0uI+2lPs3M+4IwViXq4SkMQIesk&#10;bIEsFy9Cqz43dijj2Ir0ijvsh+dtfYAsdUg0fTK2CFM9HD43n8mH3AcxfsKORC1y/KiE8dFzHUil&#10;g+xiAhT9WO+MZvSXJaG4i3+2GXYpX16WKxsuY4sw1cPmTpqEtwRYy8AlikSV5AiNY4UaW7TU18ks&#10;OhcyiqtGyhZhqocFzMoEX1WCHYl6vLpDEI7F0bMwo24XmpuGLJPOCYUdQinFCQOyJQxspGwJiLVn&#10;PCAJb+JJaVUsHLciUauxDByb6UM0sekUZL8Dc2OK2kEpxYFan9Tqmhs5W8Ld7z5cDRqYKMNaBi5j&#10;JKoc46PnoFMBW3wSFmHJZ/KsZNiCnOLF5XUICEn1AG7m4H2uSNSx6g9BREx37sFC3eyCpsGWJ2Ss&#10;xb+HJ7hEuqTi9lqHCmRtCUz1oDx6ku3ci8WMHYma99JBXsyMQt/WrsE0rmmjY2OdoEz3kBLpsoqT&#10;sCpFHT9pW4JSPRxWbq2pj/vzs84qEJQ8ElWSM8cPQ4cQsotZj3dW0B8MK5Eurbi28z1d32en9H5N&#10;Ys5F3pagWHubK6Z5Q3J383jYBYl6bQjig0wFWuGDUH747NjY4eOkdQRGw0qkSyvOldOQ6QRK2xLt&#10;fvdh7Cu5u3lcRu2CRHJd80pw5kTn6GnDgAAu5oizZJ1kfG7JnoHyl0iXVrxc3hec6sEgCW/X8nj6&#10;kmVgFkqXXUGiEsJGIySM+l54iXQViqtCiS2BqR4MmvCW3bobh1WQqFqRqHJA2MLY0uwJTZuhczMW&#10;S3zPT4niilBjS3iqB0t4y3LZjccuSOQaggRPQvQW88bvuY6O8btSqFFcDYpsCYm1pzy91c1n7sVi&#10;scMVJDqV6daYZcJTIn3OKRlMUaS4ElTZEul+wP2boVMzqrGWgUkk6vHMt8YsDd4S6TAocaNKcRUo&#10;syUk1cPmuZXwlrbgfVLsSNT536T/Zr81ZgkQl0i3UKa4AtTZEpLqYQGDD0h4W7lkhszQqOUUHYJ8&#10;3fa+rLfGLAGBJdIBdYonY1AQm6DQlpBUD8YKRAQ+vAD7n0tu85uE8RNjBnno2vCTED1HWIl0hYon&#10;YbiRrfeFxtozrkPC2z+/dHktv8YPWPwXbufLbWvMwggrka5S8fjUm6IKz0ptieF+j+6Y5r80r1zM&#10;s/HzbY35ryYzi1svC8El0pUqHpuR/pez9r6oVA9g5da//jeXNS3nxs+zNSbrA548WtHat3KoVTwm&#10;g/oLGff7gPBUD8oqBATm3PhxW2O6gKoC9vL8RkCx4rGo9b2U9aiDEJrqQVi5RPb3WDP/bdjiiGK8&#10;W2P+u3OdMTYVYzE2X+6aj+pQpLhVOffjr/JXBAyQ9N/svS881h4gTR80fqbZDo6KVo17a0w2CXHq&#10;SGeeVRWwmBvrnOv1tTgFiietnDsCjsd531uAAlu8RLkfa/qg8TPzXPv1bI3pYmGUxmu6mBo738Oj&#10;EnnFvSFW0d433IB6B7l4X1SqB2v6aOMHr1dauQS/cFtj8oyu0+QJFyePKs1kLAvyio/o+ravvGoR&#10;vXnHiOWovnwQeVt8hKZ62E0fNH7/HtrINdNcy2XhLXgSwmYGCjBbNcApZFTSS6Gq0orXmwkrRubq&#10;faGpHqvmtTbjjnkbzkDFK/PhrQwqTqZlYrSXRyXSirPKuUnJY9RBCIm1XwVfsyBTg4+goxj6sC6I&#10;M9OCUcmhyo9KpBVPmc+bm/eFuZ+ApzevRc7TFMbC6HFWVsAGRiWV2ZrIh7TiKfN58/O+yFQPnqvP&#10;oeDV1RuX7pboCewGRiXWZqkMMioRp9OWGXnFabV6FcjbIiYq1UMIrJSYl59EBakWRy+MSuQVrzf7&#10;3+bPpUPelgAiUz0EXITcy+ARS1mAgnv8qORYyffHcpBWvH7gxYbubBBdbDZ5ELFi7Xmuwkqd2eZP&#10;l5Iz053z/lHJ8bKPSqQVL1k+bwCp3E+7/+QyLJWsPH92PfHPFgEZlVjbRlPIqKS09WSkFa+G98VK&#10;9QgC4vRvPM9vIU6W6oxKslQ8KZnaEiPVIwgYNEMFhJJ3ATkW/aOSpbKNSjJVPCHZ2hKd6hHI4ydk&#10;EeQGf74CjMO+MP5RyXo5RiXZKp6MjG2JEWsfzINbD01YFb7SzakGjFrIqIQWNbIgoxJhlEN+KFF8&#10;54vLut6/vClOcF8ISmwJQcr9tJXWfU17aprmnZu5BMJkQOlGJSoUt+MGJOedVdgSSoxUjwju0y7g&#10;WnWGIALorr0eThczKlGgODjfvvd3fXZQ1v0U2BJBnFSPcB49hzxM80ZJF+ESsAg7pvKjkpy3L5dX&#10;fLhhlc4davqjppIgb0sk0akekaxcb1Pvu59PKGq2kFEJF8oKo5J8QlnlFR9wtsdKHOvnRd6WSKJi&#10;7ePx9CY8eS+b5u1cQlFzoKBRibTinhiX4YbMRm3StsRAjfsRSBewtIEwaZjwj0qMTEcl0op74vtS&#10;BvsxpG2JQ0SqRwIuQhFe07xR6RGIiFNH/KOS4A0RZJBWvGreF57qkYxHn0MgzE3+dG+wCPVvvaGs&#10;ZFSiMpRVWvF60xUnOii1Raq0LfEIS/VIzNXbz1dgGe9aN2EEV0XIdlQir3ilRh2EZLH2cWiTWKzr&#10;6dbxqsCMf1Qyq2BUIq/4cEPf9iZ5tWdL6WdcKMrd7yqdhH6oqkUtKROj5/yjkvnIUUlwiXQFipOl&#10;juXlZenFDgW2xCRpqkc0F0g2XPp1vCoBZT/8o5LABLuQEukqFN/bYAtt/fv5S4lQYUtMUqV6hPP4&#10;5h3oTd5fW7vQu09gF3FHJWEl0pUoXt/62fLy8vtvS4w4ACW2xCRNqkcsIJTh4a1KBsKkQjAqOeke&#10;lYzapwUl0vNUPIpcbUkXax9Ni6wDm3dUdivLz8yoYFQCewWO/+x37TP+Eum5Kh5BvrZk5X40H928&#10;w5/fAJCyH95RSXiJ9HwVDydnW1iqRwb7dbSe3yDlUK93e2gZLj6CYoQUX4l0CcXrn0D+ZP0TK5my&#10;xBmVYkiqx/3vZ1G1eaW1Quuy3SlxPnq2kL0CvaMSsn2vGwnFa32QwVaRnDYhkOpxJ7v9Oh7RLuDt&#10;DLy7MnhKpP9c4T5t1fc+GKD+xDSzaPwID1goag/EAabFWyJ9Q+zTFp/uj0igPH9aGZCPTrzvMWSF&#10;bEC8JdI3xj5tsVn5D+ThmFXjBzzqtjRt5Zp543mPr8OJEZRId5BWvH7AVSx3+LNvV2jU4RSQ/I+Z&#10;BwiQR7A7ECaDoXY5CSqRDkgrXrn4Pjcr36fel3253BbJRzcfWt+S59aYxRJWIl1acY/DDTeq5X2e&#10;2rlfZNsAXrwFgTBWi5fv1pjFElwiXUZxbrhLqEB0qYPT9FGybgAvrEE2cde8dvM/5b41ZimRUnyQ&#10;9z3RzpPxkbIlDa6m77dIsb7MG0AAFuJ+lP/WmGVESvH67+/a9VnDKR256ys0zDQlUrakwNP0XXxM&#10;12fNh59nEfriAkJR/zPbGvNRq9XKtr0tNdKKyw00PEjbkpBV0/wJwyT7dVxlGyY8y3Y8unL9Dtsa&#10;8zFdDTG/AA+82G21ei4/LhxpxT0zLnJI25IQ/34d2lOSpWaalzJtAO2tMf+L9e1dtlsXVCoHT2x1&#10;n2yERjFvxcMohy00Rj7TBtDeGnPtQrvdvmSa1y5q2gPLE286ry/D38CV7s1WqzeXShQq/jF/IikK&#10;bZEi6wbQtTWme9h75W67fZl6YsvyxFVNu8Je3oHV4gvd7oVWL9SPoahQvP7iB6+R+Zc3aDWhtKiw&#10;RRGZNoCurTGDhr1XurehUbz82OWJTxxPvPZY01aedLtV7ykqUHywQSJbYPavX2bCRYUt6rAbQOW1&#10;Ij1bY8aY82t1b7XbbXMNNlByeSKEh9meuNrtdq+3IKiwUsgrPtxgc8wHPmpUJJ83JhdooRbzttrw&#10;AP/WmPFpdbvP2u0bays0NJtwxfHES+CJ3bVud7Uaniiv+IC+zXrgVqSWQXwekdUx07ymsgEUDLVT&#10;0ep277bbbajkYXtiiybVAZfua9rjW+1b0FMsqydKK+7ZIbVq67zRrFzPpgFUTKvb7a6125+zdBWf&#10;J64QT7wNPcUyDZ6lFa90jEssMmkAM+TR9W73OfVEa5RiPtK0u+zlwxVNe3S73f68271atCdKK97j&#10;bR+hIg2ggKetVWgUn7AcKssTyQacrE188KzdftbtrhbhifKKD7j6eu7XyZG3JTvsBrC6OWqPWk+6&#10;3c+fQeFW2xOfwribeSIkojxrt9t3u7k18vKKD+r6G3Sjjp3vVCzGJRGwOgvceN4DZTKetq52u5+v&#10;wWzmE7bWfOO+prFZTtImtu5ca7efq/HEoEBuBYoPQP2g5eVlqCUk0/SpsCVbWI5ajyXpPm61LsBw&#10;hKWYWp4IFYaBa9BWXjIvt9t303piYCC3AsXr71nBff3f4q8lQoEtWXOf7tjWGw2ggKetFgyfiSey&#10;NhHaQdbttTzxDvQUE6xCBgZyK1Gc1bD6sWSwixJbMqc3G0ARF1swZoFImwu000t2qqN/ftQTb94w&#10;b0R74kpgIHeZFC+TLWH0egMoBBrFm+Blq6xNdHviF+CJcK7dvu2PC1sNDOQuk+JlsiUCqwG8nH0g&#10;fgl50GpdeAKe+MTVJtLIcFq8CzbEgzELaRP/639jgdx+5BXf+bEbmW0q5W3JkfurLBA/40yksgNj&#10;luvQB7lOozJII8eaR9Im3v4RC+Tmf1KF4pWu4yLH1fwykSoCpKnA72KVtYngcb8MOSwBjZ+04hvY&#10;+6BWMzaAQdxnsYf/3Q7k5t+hQPH6gVcZL2/R+38hk+QhbUsRYAMYTkAgN0Wp4nKbBKq1JT+wAQwj&#10;NJBbreIjUht2qLUlT6wGsB2worRxCQ/kVqu4XOOn1pZ8edzNNhOpqoQHcqtVPF5839Drut7/rt9N&#10;1dqSO5lmIlWV8EButYrHiu+DRBBd17f53qnWlgLIOhWz51CqeN21X2Ug9aa+X9OGmv4uolJbCgIb&#10;wCRIK+7aMeGzRpxtAmt9JAyL/eNG2pZSgA1gfKQV9842Rzd9Fj3rfa4GcK1qgfh5I6242/v2bYrt&#10;fNqgv5mUtqU8PL1brUykgihKcdHcTFG2ZEJ1M5FypCDFhxveqgdvAQXZkhlVS8XMn2IUH3HqH1B6&#10;0vuwAYxCRnFvZF/8+L56Uzw6kbGltGADGIKE4qKS9XEirOqCqT6ChC1lxm4AN1IgfjwkFE/rfQNB&#10;Sb8StpScR/5MpKAU1w2FhOJWZN97ut7/tV+8+urLB/X+TdHxfWyhTeCoEraUHj4TaSWTbYGrhrzi&#10;tT77QbrX71F+7E0+fO+Vt6XUeFIxA1NcNxTyig+4enEjUsUM5G0pOU4D+D9gqxBs/KQVrzc9NayE&#10;g9mYSNtSAVgDmPG2wFVBWvHer9+nGNIAwo7opvnbVay1rBJpxTdC/T7VPPifdAqGcQNqRXWvtDbe&#10;hIy84hujfp9S+L0xHS61odByq7VBuoTyig/q+g9oZ6/e0/X7FGKHm9/5vN22KlDw3IHitqutVi9H&#10;CSpQHOr3fbBr166Duq6/y19MggJbKoGr6aNt3EWo5Xir3WYVAHx8AaVtr/fgblkKFIcmjyFeQYuL&#10;AlsqgSvTxjfsJZUcb7fbbudz04bC8xeqvUORgxLFh16Gdm/fpjghBiEosaX8eLcF5q/a3G+1rsPe&#10;MFblRp6HpIt4tdJdxDIpXiZbMsS3LXAkT6GM4+eQESvmGnQRb1ZwS9UyKV4mWzIkPMU1gotQ2fYW&#10;2VZVyOV2uwt7+1YjnEuJ4jtfXIbC4fjkzZUHrStkWxirWB5Pu71Guoglns5WofgIjjqKZYV0EdfC&#10;uojlnM5WoDg43773d30GIw8p91Ngy4bnMan0TbaZFnIJdoPplqWLKK/4cEPfQZM0hpq9tUNqxXnU&#10;at2EXSxDprPJVqoFdhHlFXdVz+i5HVJ7hQcwnf28fNPZ0opjhFWlWImYzr5BprOv5DSdLa04RlhV&#10;lfst2DbwWVgXMeuIB2nF0ft6gKfQRQyJeLCms9NGPASlUEkrXm+64loGxYm6MZG2BZEnejr7GZnO&#10;TtJFDEyhklccRx29Sgums2+HTWfTiIfI6ezAFCp5xYcb+rY3yas9W3DGpTeJEfHwHCIexNPZJKxC&#10;2PgpUJwsdSwvL0svdiiwBckaazo7JOLhLhfxQBa2hY2fCsX3Wvnh/fv5S4lQYQuSH4+gi3g3rItI&#10;prP/1/8mR6LGT4nibH/etyVGHIASW5AisCIeRNPZJHtU3PiVSfEy2YKkhE5nr7mms2n2qLDxk1d8&#10;4A1vKb70yNuClInHZDr7/1heKGj8pBWv9UnlsbmRtgUpH74UKjfSisstb3iQtgUpH2EpVPKKe6IM&#10;5JC2BSkd4SlU8oqPWOF90sjbgpSN8BQqecV3vkdCmxlfk5h1kbcFKRvhKVTSinP1c2U6gdK2IBVD&#10;WnH0PiQ1ZVK8TLYgeVAmxctkC5IH8opLppC7kLcFqRZyitffgfCWffslBrou5GxBqoeU4vbWG/5d&#10;7tMgZQtSQWQUJ8PdfV+CGgYy6Rw2MrYgVURG8RGdRtJvbchVzLWQsQWpIhKK15uW043oUtlEFhK2&#10;IJVEQvG6XbYFSrkoePRK2IJUEgnFa33WyobzSgoJW5BKIqE4eh8iiYTi6H2IJBKKo/chkkgojt6H&#10;SCKhOHofIomE4uh9iCQSinNxpRQZL5SwBakkEoqj9yGSSChe/8RKJXKBWUVIfMqkeJlsQfKgTIqX&#10;yRYkD8qkeJlsQfKgTIqXyRYkD8qkeJlsQfKgTIqXyRYkD8qkeJlsQfKgCMXrLzb0/k3+icEibEGK&#10;pAjFB8iqiD8TpAhbkCIpQPFBfdt2bWiLPw2uAFuQQilA8QGSizTc8DV+BdiCFEr+itebJP+N/eMm&#10;f1uQYslf8VofbfQGfOEw+duCFEv+iqP3IRb5Ky70vrcAPlYQ6X0cF8gH9D7E5v86LpAPZRt1FPOt&#10;G+tri/lWISWbcSnmWzfW1xbzrUJKNttczLdurK8t5lvFlGulrZhv3VhfW8y3iqm/J44yQBAEQRAE&#10;QRAEQRAEQRAEQRBJghLdMoL/uhEac+Fb/cuOWl+OX8Z9Xb53O/S6rve/m5u0aQhafssI/uvocV56&#10;gDcIFrozxPt1ud4t20tSzU6S2RAYepAN/NcJ4r2yRdXedjHxfl2ud1tv6vs1baipf8hfKQ+BYVfZ&#10;wH+dFfKaE/Uv6dtezs/7+K/L9W7Zl+X6nQkJDjnNBN/XDTdy/cusfXnT5sH8vI//upzvllBm7xOG&#10;22eH7+sG9U1bdP2N7d63ZUqO3ge4v66Au9UGS/zk9blDtvi+jg0C2Z6buVCg9xVwt8ONfJ5qqfC5&#10;Q7b4vm5A/8Fmrf5OfmPuQr0v/7sdbuTp6knxuUO2BHxdvZnP1xMK9D5Kjnc7AlMM5cU3DMiWoK/L&#10;yfkJfnfIFMHX5XW39aaSzcMzhJ8CyRju62p9Ym/MEoE7ZInr63K+23qpp/oI/PRvxvBfN6C/uznn&#10;GdHivC/nux3I90ZTwS99ZYz9dSOkFWS7fuXTGFAK8b4C7pYttMltopY1OSe62V9H9dCGPsp7JbxA&#10;78v1bgeZ85Xa+xAEQRAEQRAEQRAEQRAEQRAEQRAEQRAEQRAEQRAEQWLDKu5A/usHb/MX84Bknwz/&#10;vw++9j3nXP2nu5ZJHHi0dTmmriHKcfTNLRjdQ60PvAfi010psRAwzHlfoHWlTuRGwvHoGyBwlgyQ&#10;5B+SHeFkAYFRfu8LsI5+AlJFBmxN6+/lVvPOgbVcww192XGuWl//Qcv7oq0bbuCzt6o4+pICKLll&#10;3VHqTepRww39K041ikH9l5q894VYNxBwHik9bn2HGwEPt8wYZKlgww19v5OAOwAHPu8LtK7cVVSQ&#10;ENz61vrgANqjrVt0fR9IOvQRjAfsamTkULeHn57DWp/lPiPEp8I+x8JqtoYb+gsjliW1vt3fEHgf&#10;tU7TtD3kW5ft/NQKVBNAxHCty0tEzF3QxwcPYsXIdP1d8oa91iGtUuw9FHhf0Oe4vpB25eCF3YQN&#10;6ju+KfA+ah0Up/IYQb5P3CgiZYfrWX1IvAZmP4beJiegudr5DnUbePZtpwMA8APuUOB9AZ9jYz14&#10;iffZTdiA/mFd4H3UOvgHEsWHtjjdwMFca/Uh6nD03QMVAF6hXmO3SEzgEXKFehX5IdqgeQ5F3if+&#10;HBv7y0kjyJqwWl//K37vs6yr9bHPsh/E7m9GqoV3Ro082pqWV9nuBeegKIzXd7hDgfcFfI6Fc0S8&#10;jz16B/Udmx3v462z2znn47lPRaqDR19S+8SuR+cWlTRCgzBweNP+Ue5Q4H0Bn+P/CeJ97BBmj4Xe&#10;x1VmoS0uUP4KeogYR999bERqOwurBcUAqWmHf9+mr9Kf9R4KvC/ocxic91HXhAevwPss6wg797z6&#10;yUHXR3l8GqkOfuHCvGbr6/RgG51k8RzKex95qpLVD3+/z2HvQd9Hid6GVAC/cG6vEXSn9kCr4yx6&#10;OYdh3if4HIH3keMRNu4O8D4Yy+j68q4ff9V58grehlQCv3C21wR2p2COxXWFHTq+RP0i+nN474PJ&#10;53qTjbsDvI9NuGC/ryfw6+sMEgbsQS3R1zV6AOW5Q6eJY6PRwM9hP+R+B/O+QX33T0nMQKD3OR9Q&#10;63N7n7hxRUqOT1+vT7CLg+TZak+xUB/gDm3HGKQ9suDPsbG/nHlfrU9fJj8Uw/tGnH4fzvdVFZ++&#10;7pZkhA4orCdtrU/v3w/rDHQemTuEd+/YTrYG5ryP/xwbe/LOWnKDMS68CPQ+68m7Z4trNyJc66gq&#10;fn3dzzF7fZa+yS6RTdsa7pAOCHR9x3u89/GfY1Hrc1ZDyAvWbIZ4Xw3cDnjjPbsdxXXequLX19OL&#10;GvoIhrR2UEv9xWWYe3uXTfj5Dg/q+r79/JhX8DkW7hgX9i85Eex99Etgltvdz8QHL5IcO8xABgxu&#10;RlKhpNnCxA4kHQraLQUfgWxQ5Bsu+U9ANio0n1cCzOdF0iO5cSfWMkAQBEEQBEEQBEEQBEEQBEEQ&#10;BEEQBEEQBEEQBEEQBEEQBEEQBEEQBEEQBEEQBEEQBEGQwvn/uoqtCPJfo4AAAAAASUVORK5CYIJQ&#10;SwMECgAAAAAAAAAhAAK8WfLmXQAA5l0AABQAAABkcnMvbWVkaWEvaW1hZ2UyLnBuZ4lQTkcNChoK&#10;AAAADUlIRFIAAAJ9AAAB7ggGAAAA6mm6vQAAAAFzUkdCAK7OHOkAAAAEZ0FNQQAAsY8L/GEFAAAA&#10;CXBIWXMAABcRAAAXEQHKJvM/AABde0lEQVR4Xu3dbaxcx53ndw0EMJMwuzCTN34zjF4MAb7IRQQK&#10;SAy+4X1hhAZWxN6ZcHbExXLXJjxcwQIjDSlgxDDjm0TCmA691kDS5jp2Ljygx6Cx9oK2k6UZjgiF&#10;S1gewoMVYxDmBopJgxPTG2IwSoAlmFkuUMG/71SzbnU9naeuf/f5foCCre5zTlefLnb9btU51U8Z&#10;AAAALL2n/AcAAACwfAh9AAAAI0DoAwAAGAFCHwAAwAgQ+gAAAEaA0AcAADAChD4AAIARIPQBAACM&#10;AKEPAABgBAh9AAAAI0DoAwAAGAFCHwAAwAgQ+gAAAEaA0AcAADAChD4AAIARIPQBAACMAKEPAABg&#10;BEYV+h49emR2795tLly44D81sbm5aZ566qlgie1jPX782Jw+fdrs2rVrsv2OHTvM2bNnzcOHD/1N&#10;AQAA5m40oU8C3+rqajLAnTx5cibslYQ+CXyHDh2a2UfK2tqavzkAAMDcjSL0Xb16dToCFwtwNrjt&#10;27ev8ejc9evXJ8eVfW/dujV57N69e5NRRRnxu3Hjhr8LAADAXC116JMgd/jw4UkgW1lZMefOnYuG&#10;Pjv122ZkTqaFQ+HOhsH19fVtjwMAAMzbUoc+CXJ79uyZXltnQ1go9N25c2cyGtgmoBH6AACAdksd&#10;+nyp0Gefk4Bor/2TcvTo0emUbYwNjP70rhwnFAYBAADmjdD311J37pYEt8uXL2+7btDuF3otAACA&#10;eSP0/TV75+6ZM2emN3LYZVjk8dS1frLdiRMnZsKilGPHjjW+MeTpp5/eVn7lV35l5rgUCoVCoVAW&#10;p3z605/2u/u5W/jQZ4OcW2LX0KVCX4y9q3fnzp3mwYMH/tMTucAYq0+MH/r890ehUCgUCmXxSm31&#10;a9DR0KFPSKiLhb7UXb8lgbGElsYCAACa09KP16/BHMVCnw1uoTX6cuv3EfoAAECKln68fg3mKBb6&#10;hJ2ida/Bkztw7S9txEYP3V/jcPctvR6whJbGAgAAmtPSj9evwRylQp8dsbMfjFvcUb7Qmnx2yRZ/&#10;Pyn+tm1oaSwAAKA5Lf14/RrMUSr0CRnZc+/ClcDm330bCn2hfaWUrPFXQktjAQAAzWnpx+vXAFla&#10;GgsAAGhOSz9evwbI0tJYAABAc1r68fo1QJaWxgIAAJrT0o/XrwGytDQWAADQnJZ+vH4NkKWlsQAA&#10;gOa09OP1a4AsLY0FAAA0p6Ufr18DZGlpLAAAoDkt/Xj9GiBLS2MBAADNaenH69cAWVoaCwAAaE5L&#10;P16/BsjS0lgAAEBzWvrx+jVAlpbGAgAAmtPSj9evAbK0NBYAiHn06JHZvXv35LtqfX3dfxoL4OTJ&#10;k5PPb9++fdt+c74WbfXpQks/Xr8GyNLSWAAgRlPou3z5svnkJz+58EEhZMj3pi1kaatPF1r68fo1&#10;QJaWxgIAMVpC3zIFBd/Q723o4zelrT5daOnH69cAWVoaCwDEEPqGN/R7G/r4Y6alH69fA2RpaSwA&#10;EEPoG97Q723o44+Zln68fg2QpaWxAFDoz28b80++YMwXXzDmtVVj3lgz5pvrxtz+kb/loAh9wxv6&#10;vQ19/DHT0o/XrwGytDQWAMpI2PtbT8WLBMF//ZG/V5Af2h4/fmw2NjbMrl27pt9BKysr5uLFi/6u&#10;E7H9n3vuuen+e/fuNWfPns0Ginv37pkTJ05se+0dO3aYo0ePmlu3bvmbT2xubk639UsohLZ5DVdo&#10;/wMHDkTPj+v27dsz+0rZv39/8Pw0fW9Nj2+FQt+dO3emxwm9lnA/+7W1Nf/p4LmSkjtfofpYbY9Z&#10;i61fbfVrgCwtjQWAEn/1aGtUzw13f/J1Y37ynjHXLhjz1VeM+Y1f3Xru2DPG/OUv/SPMcDvuM2fO&#10;mEOHDm3rTN0S6oTd/SU42f8fKqH9rVTAkSLB7Etf+pK/W3I/P6yktk29hpXb/9ixY/4uExKET58+&#10;PbO9XyRcP3jwYLpf6vXc99b2+FYoZLmfa+xzc4PhhQsXtj0ndxv7r++XJvURXY5Zi61XbfVrgCwt&#10;jQWAEjJ9K4Hu73zMmPcjoxoy7fsP9z4JhRlu526LhLe7d+9OnvcDhT+i4+8vwckdVZKRGTdI+kFM&#10;uOFGOu2bN29On5PRq9XV1enzfriwYkHB6voa7v7yGnZU0D8/ufcnwdCtn5wf97X98yuavLc+j28f&#10;37lzZzBI2df1n3fDoHuuhJyvt956q3F9uh6zFlun2urXAFlaGgsABX72wZMRvljgs2SET4JhwbZ+&#10;aIt1mLYjllB348aN6eP+/qHAJJ2yDX5+sCgZUXL39wOGFQoKVtfXyO1fum/s3OaOX/re+j7+9evX&#10;o5+r+579142FQVcqUIbq0/WYtdjzV1v9GiBLS2MBoIAd5SsYvZv47ptb28sNHgluIEh1lrFwkQsU&#10;VqxDtp25HyZ9uWvMQkHB6voaqfBj2W3814g97kqFRpF6b0MeP/aZi9TUbun5jgnVp+sxa7Htprb6&#10;NUCWlsYCQAEJbwUjd1MyzWuv7UtIdey+UGdcun9spCYWBn251wnVzX+u7WvE6t6nVB1T761U2+PH&#10;9kudEzck25tk3On0nFB9uh6zFlvn2urXAFlaGgsABSS8SYiTMFfK3tSR4Aad0AiaKxQASvcPhYTU&#10;tK8vt20oKJTs54ptGzt2W/fv359cR3jp0iVz6tSpbXc6h0JU09fv8/ihUc7U1K4Vu7HE3sltrxkN&#10;idWnyzFrsXWsrX4NkKWlsQBQwN61+2c/8J8JkyVb7E0fCW5o86fpfKHg1lfoi4UHVywMpJ7r4zVC&#10;jzUld5664StWmoYya6jjhz7f1NSu6+rVq+bgwYMzdbAlthRQqj5tj1mLrVdt9WuALC2NBYACshyL&#10;hDi5tq+EhEPZXsJiQqhTj2GkL71/iHtMt8jaecePHzfvvPPOZIQqdG6t1OsPffzQ83b0L3SsGBl5&#10;9EcdbfGDo/96MU2OWYutT231a4AsLY0FgAKyDp8duStYf8+c+sTW9n/0mv/MNqWhTYQ649L9Q6FP&#10;pMKIK3a9nRWqm/9c29co2T82ophaTsWVeo3Uexv6+MK/WcRuH/ocSsi5cpdY8V83V5+Q3DFrsfWp&#10;rX4NkKWlsQBQwk7xyv+mfnHDjgrKdYCyoHOCG3RSHWUs3MUe98VCnxtaUqMz7rVloddJBYWurxG6&#10;rs0XmvKMjRz63HPonx8Re29DH99y95cFvFOXA8TCb0gsiPr16eOYtdh2U1v9GiBLS2MBoMS/uvvk&#10;5oy/9/Gt0T83/MmUrh3hkyK/1JHhduhSQoFK2M7UXzKja+grCZ1up+/vb/lBwdX1NUr2D4WN0lDm&#10;hlL/tUXsvQ19fJfdRm6akHAbOo5lX89vK65U3UP16XrMWux5r61+DZClpbEAUETu3nWDnZ3ydf9b&#10;AmHhDR9+6JMiozm2w7S/dWqf84Nd19DnPicl92sZsdfwQ4EEAPduzq6v4Y72SaAo/UWO1PSr/7pu&#10;/UPHCL23Po4fClk+9/1LSY24uW1CXu/8+fPbjuv/Sos/YhiqT9dj1mLrU1v9GiBLS2MBoJAsvizT&#10;vHbkT4qEQZnaTU39etzO9MiRIzM/ZO8WP9D4+4eet1Khz30+VqSjT/0urh9KpPjBpOtr5PYP/fau&#10;nB8/ePlF1pxzr0fzA0vqvfVx/FDI8vl/HPjH8LnT3akSajOx+nQ5Zi22TrXVrwGytDQWAMvLD23+&#10;yJ4UCQ3ub526/P1jcqFP2Nd2O3YJYhKmStZgk2VL3H0lGPkhputrhPY/cOBAcpkQGZnb2NjYdpep&#10;v8Cwex79sCpS763r8WMhyxeawk6x9ZI7iW29pMgUcep8p+rT9pi12PrVVr8GyNLSWAAsr9LQBtjg&#10;7odGxGnpx+vXAFlaGguA5UXoQwn3Jonc1C6e0NKP168BsrQ0FgDLi9CHEvZ6utKpXWzR0o/XrwGy&#10;tDQWAMuL0Icc985Y2kgzWvrx+jVAlpbGAmB5EfoQ49+tzChfc1r68fo1QJaWxgJgeRH6EOMuFSNr&#10;G8bu4Eacln68fg2QpaWxAACA5rT04/VrgCwtjQUAADSnpR+vXwNkaWksAACgOS39eP0aIEtLYwEA&#10;AM1p6cfr1wBZWhoLAABoTks/Xr8GyNLSWAAAQHNa+vH6NUCWlsYCAACa09KP168BsrQ0FgAA0JyW&#10;frx+DZClpbEAAIDmtPTj9WuALC2NBQBi+EUPzkHfTp48OTmX+/btMw8fPvSfXiha+vH6NUCWlsYC&#10;ADGaAs/ly5fNJz/5ycGCQuz4ms7BMiD09a9+DZClpbEAQIyWwDN0UEgdX8s5WBapc71otPTj9WuA&#10;LC2NBQBitASeoYNC6vhazsGySJ3rRaOlH69fA2RpaSwAEKMl8AwdFFLH13IOlkXqXC8aLf14/Rog&#10;S0tjAaDXez815sL7/qPzoyXwDB0UUsfXcg6WRepcLxot/Xj9GiBLS2MBoNOjf2PMxz9nzFN/15gP&#10;fu4/W8YPLI8fPzYbGxtm165d0++glZUVc/HiRX/Xidj+zz333HT/vXv3mrNnz2Y78Hv37pkTJ05s&#10;e+0dO3aYo0ePmlu3bvmbT2xubk639UsogDV9jZLj1z4HQl7z0KFDk+0vXLhgrl69alZXV7e9/g9/&#10;+MPpNmtra5P9/O3ktY4dO7atnrLNwYMHt733XH3E7du3Z96LlP379yfPBaGvf/VrgCwtjQWATm9e&#10;2gp8Uta+7D9bxg0sZ86cmYaCUAl1wu7+EgTs/w+V0P5WKlxJkTDypS99yd8tuZ8f+lLbxl4jtU8o&#10;9A15DqRIIAtxQ9/x48dn9tu5c6f5xS9+Md3m+eefn4arUJHtHzx4YE6fPj3znC1yvm7cuOFXZVKX&#10;1H62yB8T8ho+Ql//6tcAWVoaCwB97Cjfs6e3Al/b0T43sNgiweXu3buT5/0O3I4QxfaXIOCO4sjI&#10;lRsk/SAm3LAjQeDmzZvT52S0yB2JklGskFxQ6PoaqeP3fQ78UbT79+9v+wxCwc8NfbYONpDJ68tI&#10;rb+NPZatp/9Zy+igrY/bHt56663pNqHz4b4Xf9RQ6uKea789idS5XjT2fdZWvwbI0tJYAOhjR/ku&#10;/ngr7LUd7fMDS6gTFrYj9kd3/P1DgckNG35H7u7vP2e5+9sRKF8qKPTxGqXHb3MO7ty5M50CjZ1/&#10;YcOU/xkIP9Dl6iAlFD799xKrjz0f/rly94/tm/s8Uud60djzWFv9GiBLS2MBoIs7yme1He1zO2C/&#10;A3fFOvNcB27FQkIqyLjcYBQKK6mg0MdrpI7f1znwH/e5oc0PVLnQWrqNiAV8V+ycXr9+Pfi4K1eP&#10;1LleNPI+pNRWvwbI0tJYAOjijvJZbUf7YmEuJNQZl+4fCzaxIOTLvU6obv5zXV4jdfzUfq7QOUgF&#10;uZBYPVIjiU22ESXnqyTcpaReI/YeF5G8Dym11a8BsrQ0FgB6hEb5rDajfW5g8Ue3fKGOunT/XODJ&#10;dfC5bWNBIbefK7Vt7Piiyznwp1NLix+WSsJjyTYi9Dn7moQ+uSZRrpu8dOmSOXXq1La7mkOvkTrX&#10;i8a+z9rq1wBZWhoLAD1Co3xWm9E+N3SErgNz5UJL08BTGkKsVBiIPdfXa8QeF13OwbKGPvmdYjfc&#10;xUroNVLnetHY91lb/RogS0tjAaBDapTPajraVxpYRCgMlO4fCjypkTVfbttYUMjt50ptGzu+6HIO&#10;SqeGc0oCXck2IvQ5+2Khz30Nt8jafLKUzDvvvDO5Ezj1GqlzvWjs+6+tfg2QpaWxANAhNcpnNR3t&#10;Kw0sItQZl+4fCjwi1fm7cuEoVDf/uS6vkTp+l3OQCppNlAS6km1EyfmKhT77HqX4y7W4Uq+ROteL&#10;xp6L2urXAFlaGguA+kpG+awmo31uYEl1srFgE3vcFwo87uNSUtPLNmTEXicVFPp4jdTxu54De2w/&#10;QPlSAbEk0JVsI1KBzAqFvlT9XO75Cr1G6lwvGtueaqtfA2RpaSwA6rOjfM+8bMzqG+my99WtbV94&#10;2z/KLP+aslhoiQWTroGnJHS6YcLf30oFhT5eo/T4bc6Bu1RM6PiWG0r98FoS6Eq2EUOHPjeEh14j&#10;da4XjX2ftdWvAbK0NBYA9bk/uVZaXvmGf5RZfuiTIj/HZjtb+1uw9jk/1HQNPO5zUnK/lhF7DXsM&#10;G0IkgNhfkXCfb/saqeMPcQ7c3zqW18r9CkZJoCvZRrQNfSI1veuf59D+gtDXv/o1QJaWxgJgebmB&#10;5ciRI9MRp1AJBZo+Ao/7fKxIOPB/F9fljoLZ4gebLq+ROv68zoGUWBAqCXQl24guoU/OhR/s/CI/&#10;6+aGWH/UktDXv/o1QJaWxgJgefmBxR/Zs520+1uwLn//mFzgEfa13eApoUJGjNxRuxhZJsTdV4KN&#10;Hxq6vEbs+EOcA3+5kwMHDmwb/fOVBLqSbUSX0CfkdTY2Nra9B9lO2pEdYXXPmV8XQl//6tcAWVoa&#10;C4DlVRpYADSnpR+vXwNkaWksAJYXoQ8YjpZ+vH4NkKWlsQBYXoQ+YDha+vH6NUCWlsYCYHkR+oDh&#10;aOnH69cAWVoaC4DlRegDhqOlH69fA2RpaSwAlhehDxiOln68fg2QpaWxAACA5rT04/VrgCwtjQUA&#10;ADSnpR+vXwNkaWksAACgOS39+KA1uH//vrl06ZI5d+6cOX78+LS8/vrrk8dzq55ji5bGAgAAmtPS&#10;j/deA/kh5YMHD07fYElxf5IFs7Q0FgAA0JyWfry3Gvi/Rdim7N2715w/f94/9OjZ8wMAABaPln68&#10;cw2uXr1qVldXt4W3lZUVc/bs2cnoXWwKV6Z+r127Npn69X9QWvZP/aD02GhpLAAAoDkt/XjrGjx+&#10;/NicPn16Jqg9fPjQ37SIHE9GC90AeOzYsdbHWyZaGgsAAGhOSz/eqgayiOehQ4emYa/v6/Hc0cN9&#10;+/aZBw8e+JuMipbGMhd/9ciYn7xnzD/5gjH/+EVjvrm+9d//+iN/SwAAFoKWfrxVDST07dmzZ/Dr&#10;7yT8Pf/884Q+JY1lcLd/ZMw/3GvM33pqtvydjxnzJ1/39wAAQD0t/Xj9GiBLS2MZ1HfffBLu/tmG&#10;MT/7YOvxP79tzLULT8LgG2v+ngAAqKalH69fA2RpaSyDkelbCXSnPmHMX/5y67E/+4Exr60a8+an&#10;t0YAZdpXpntlOwmFAAAsCC39eP0aIEtLYxmEhLljz2yN8NnAJ+Qxd3r3xLNb07u/+58a8xu/un1b&#10;AAAU09KP168BsrQ0lkG8f3Er1PnX69lRPb/8F/++Mc8/ZczXTm7fHgAApbT04/VrgCwtjWUQcneu&#10;hLl/FVjPUaZ4v/jCbPCzRaaD5Xo/AAAU09KP168BsrQ0lkFIqJPp2hSZypUlXP7ex2eDnxR5/I9e&#10;CwdHAAAq09KPN6qBLNWye/fuaeVLy86dO0e/7EoXWhrLIL76ylZwK12HT0b2fvPfnQ1+tnz+U1sj&#10;hAAAKKGlH29cA1k7z/7G7pEjR8zx48ez5aWXXuKXNTrQ0lgGISFOwlppUJNwKNv/4bGt0T25AcQP&#10;flLkRhAZHeSGDwBAZVr68VY1uHPnziT4ya9lEOaGp6WxDELW4ZPpXVmepYQEPTckyt2/chOIXN/n&#10;Bz9bZApZloUBAKACLf146xpcv3598gbW19f9p9AzLY1lMPZmDhmZS7Hr+UmIC5EAKXf9xkb/ZIFn&#10;WeOvdCoZAIAeaOnHO9Xg5MmTXK83B1oay6DsSJ0sxuyHMhnNsyN8Mm2bm7KV/SXcxX7STUYW7aLP&#10;AAAMTEs/Xr8GyNLSWAblBjsb7mTKVxZlto/JTRq5wOeTYCcBT4KeH/6kSNiU6WF5fQAABqClH69f&#10;A2RpaSxzISFNwp8EPglqEspkylYWce7CLvvi/9KHLTIlLK8jU8QAAPRISz/eaw1kSZeDBw+aAwcO&#10;MOXbIy2NZWnkFn2WEUUWfQYA9ERLP95rDew6flzn1y8tjWXpyOifjCqy6DMAYEBa+vFea0DoG4aW&#10;xrLUZGRPRvj84GfLG2vlawkCAODQ0o/3WgNC3zC0NJZRkFE9+ZWQ2LIvLPoMAGhISz/eaw0IfcPQ&#10;0lhGpWTRZ5Z9AQAU0NKP91qDx48fm2vXrpkrV67wSx090tJYRkvu6E0t+8KizwCABC39eP0aIEtL&#10;Yxm90kWfWfYFAODQ0o/PvQZ2NPDSpUuTEUHkaWkscNhFn/3gZwuLPgMA/pqWfnywGty7d8/83u/9&#10;3rZpXrnmb3V1dfrmpaysrJgbN25s2xfbaWksCChZ9FluDGHZFwAYLS39+CA12NzcnLw5/4YO+a1e&#10;N/DZ4m+H7bQ0FmTIki6ytIsf/Gxh0WcAGCUt/XjvNbh+/XowzN25c8fs2rVr8vi+ffsmI4DuY+vr&#10;6/6h8Ne0NBYUklG9kkWfWfYFAEZBSz/eew3saJ4NdpYNgzt27Ng2nWsf97fHE1oaC1rILfosPwfH&#10;os8AsNS09OO91kBu0jh06NBMsBOxMLgoa/vZel64EJ6ek/e+sbExHbmUcvTo0V6CrJbGgg7kjt5/&#10;/CKLPgPACGnpx3utQSzA2cflDa+trRXto4l7A0oo9Nmwaz9Ut/ghtw0tjQU9yC36bJd9YdFnAFga&#10;WvrxXmsQC3DutXt+aIrto8XVq1e3jd759Rf2xhW5E/nWrVuTx+TuZRsEu16vqKWxoGd22RcWfQaA&#10;paalH++1BrHpXRuK/MeF1mv65L0cPnx4GubOnTsXDH32PYdCqw20/uhmU1oaCwaSW/RZpoRlaphF&#10;nwFgIWnpx3uvgb12T4KOhDgZ8bJTu36wc5/rOhrWNwlse/bsMWfPnp3U2YZTP/TZUcwh66+lsWAO&#10;fvLe1s0dfvCzhUWfAWDhaOnHe6+Bu2SLX2xgktGxEydOTB8PjQBqEwt97uMyFewuPi03ctjp3i60&#10;NBbMUcmiz7LsC4s+A4B6WvrxQWpgp3Pd4k5xujd2SODzg5RGudC3f//+mfcsJTTt25SWxoJKZEmX&#10;1LIvLPoMAKpp6ccHq4FM3Z46dcocP37cXLx4cdtzdur02LFj5u7dxRipyIU+KWfOnJlOX9+/f386&#10;mtn0mr6nn356W9HSWFBZyaLPLPsCAOpo6cfr16Ci0FR07Nq8XOgL7Ze6ySOF0IcsGdmLLfsihUWf&#10;AUANLf14/RpU1Efoszdy+I9bcmNL09Dn09JYtPnBTWNW3zDmtW8Z85GeG7/nq2TR5+++ybIvAFCR&#10;ln68fg0WRCz0pZZlaTvS59PSWLR59rQxT/3drfLxzxlz4X1/ixGxiz6feHY2+Elh0WcAqEZLP16/&#10;BgsiFvqEXaZGrlG01/S5izOHAmETWhqLNuvfeRL6bJGRvw9+7m85MqWLPrPsCwDMhZZ+vH4NFkQq&#10;9Lk/0+aXrqN8Qktj0UhG92SUzw9/r3xjxFO+ll30ObXsC4s+A8DgtPTj9WuwIFKhT8hU7unTp7f9&#10;ZJs78teFlsailYQ7ua7PD34SBr9+zd96pOSmjpJFnwEAvdPSj9evAbK0NBaN3vvpk2v5bv/CmE99&#10;cTb8feLzTPlO5RZ9lmVfWPQZALYugfn0bmP+t/BgTxNa+vH6NUCWlsaizaN/82Rq1w11F3/MlG8R&#10;WfaFRZ8BYJYEvtdWt74LCX2YJy2NRZs3Lz0JdGtf3v6cBEKZ8v3VfzA75bvx7vZtRy+36LOMCrLo&#10;sx5fOzn7GZWWHjqvqm5eNeb3Dxrz27uevCe5MenbZ8tGp7vuH9Lm83i9wc19v7zzpL5/HF5SrBU7&#10;itX3cTWxn81/uc+YRw3+4pd24raRHv7daOnH69cAWVoaiyZ2lE+WbZHA54/2Wakp3x996G+NyXV9&#10;LPqs1799bMx/e2j2cykpf3uHMf9S92+cR8n7/qPTs+/Jf3+xzrnr/imEPr2ahj5pJ39weGufz60Y&#10;80/Pbf3/Nu3Co6Ufb1UDuWnB/sRaX+Wll17q5aaHZaSlsWhiR/lkKlfCXmi0zxWb8n1xkynfoNyi&#10;z3bZFxZ9ni+3o25afnOnMf9Pt5UEqikNVrFg23X/lNJju4XQNx9NQ5+ck9/ZszXyK9vfur61/9hD&#10;n12Q2L6JPkofS5ssK3uOsMUd5bNSo32W7Cdr+/lTvh/7LFO+UfIlKOFOQp7fcUlh0ef5cgNAk+Cw&#10;yNz3LKHs6vntHbhMxdlrr0Lnpev+fXADVmkAsQh97TUNfT5C3xZC33zZc4Qt7iifVTLaZ919wJRv&#10;K7lFn+XXQGR6mEWfh2M7oZ46ooXwv24+CWyxUTg3wPgjml3374MNH6k6xBD62iP0zahfA2RpaSwa&#10;hEb5rJLRPpf8du8zL8+Gv09/xZhfMmsZJ1O68nu+sWVfWPR5OF3Cw6Iq7bhj4a7r/l25Qb1NuCL0&#10;tVf62ccQ+lCDlsaiQWiUz2oy2melpnzltZCRW/RZps1Y9qUf7k0cQ4xGteEGmialh050hq1L29DW&#10;df+QLtO6Vi70uZ+B3HxQ2i66hD63LdrpcH+aXM7jHx6bnUqXu6fdtvClo8b8/NaTbUIe3DNm48T2&#10;O2rl+Ll9Q6Ev1GZj75/Qhxq0NJbaUqN8VtPRPkumfO2+bpHXYsq3gCzn8s31+LIvLPrcXR8Bom+h&#10;DrSk9NCJzrAdfNtA3HX/kD5GZlOhT86/fa5J4BN9hb7/5vn0zSz2fKbunk6dHzsCGyuy7z/9kr/X&#10;FkLfjEFrcP/+fbOxsWH2798/fcM7duyY/PfZs2fN3bt0ACW0NJbaUqN8VpvRPpdM+e59dTb8MeXb&#10;QMmiz0Ms+yKd2E/e21pTUKaXJYTKfy/LHcZu59+kpDrUrkIdaEnpoRPdpusNLl33D+nrmLHQ5z7e&#10;NPCJvkKfLe6onr9Ejr0RTEbm7B9+ss3333qyTegPGTfwyXv82c0nz927vX1kMdSmQqGvCUJfuc3N&#10;zembTJX19YaNbYS0NJaaSkb5rLajfZa81he+x5RvZ3bR59iyL30u+iw3mcTuMJbXX4bfFc6NeMRK&#10;nyNXGkl4sZ1/m/fadf+YPkb5RCj0dQ18os/QF9rfPb6UWPCNjbCWjGznLnkg9M0YpAZ+4Nu7d685&#10;cuTIZD2+z3zmM+a5554j+DWgpbHUZEf55MaL1TfSxY7UvfC2f5RmZGQvNOUrx5ff/EUh+fIuWfRZ&#10;RuXakJtK5BgS7mR5mZ99sPW43Egio442DL4R6XQWRWoKLVVine0y8MNH08656/4xbmDpev790NdH&#10;4BN9hb5Q2LJKgm/sBprY4z7//LgIfTN6r8GdO3fMrl27Jm9u37595tat8EWW9+7dM4cOHZpsJ1O+&#10;N24kPtSR09JYanJ/cq20yG/t9iE25Suhkinfhuyiz7FlX5ou+ixBUfaTQBkbMZTOTV5TtpNjLyK3&#10;k23bgS0bubjfnd7zO/ycrvunuKOyXQODG2pkerSvpWX6Cn2p9hgbxXPFbqAp2VekAjahb0bvNTh5&#10;8uQ08OV+YUN+2cMGv7W1jn8NLTEtjWXM7JSvTPG6wU/+Wx5HQxLqShZ9tqN2IfJlL1PEMsIXC3wu&#10;CYZy3JJttUl1bDXVuqbPv76xaWjpun9KaSAq5dfVLV3q3VfoS7XHkuAWCn1NzmFq266hr0da+vFe&#10;a2BDXJOROzsyWBISx0pLY8HWyJ6M8Pmjfkz5dpBb9FnCWmjR5/cvbj1fer2evI5sL9cRLho3XDXt&#10;oIdUI/S5o2gSFOQXNproun9OarqxDT/0yZSu/e9UmMpZlNCXOr4VC3exxyvQ0o/3WgP7Sx1Nfl2j&#10;zT5jo6Wx4AkJeKEpX7kGkCnflmQETgJZ6aLPcneuPN5kGRg5xiJe29fndGGf5hn6/DtCJfyk1mjz&#10;dd2/VOm1aKXc0GfDi9seQqFI3usfHDbm5efCz4tFCX25wJbaltA3o9catAlwbfYZGy2NBbNCU75y&#10;1688LlPCaCm36LMs+/Lq/q3RwSZk1FCmlBdNyQXxy869kaVNJ951/1J9B43QyGHuBpSSO19Dxy01&#10;dOgTJfuK1KUPfX8WHWjpx3utgXuN3oULZX/JXb9+fbI907txWhoLwlJTvnITCDqQ0T9Z9iW26LOU&#10;r71SPtono4hy8f4iSY1kjIU7siXrwTXVdf9SqQDSViycuY/7wchtM/5zVpfR43mEvtL6pS59IPTN&#10;6L0G3MjRPy2NBWnyyx2yjqAf/pjy7Ulu0WcZGUwt+iw3j8h2X33Ff0a3voPEn13emvaz500622+f&#10;rd4pRrnhps3777p/E7GA1kXqmKlpXndk05/KljYQC4wl5hH6SkYrc+GW0Dej9xq4S7asrKyYmzfD&#10;Qx23b982q6urk+2a3PgxRloaC8rI8jJM+Q5IRvXk2r7Df+NJp+aW2KLPMmIoz6eCoUZtr5uzxQ0K&#10;qQWe/UChhRteSos7MtR1f9Fm1Cm1XROp0OeGHj80+TeAxEoqtMXMI/QJ97znfpHDPzeC0DdjkBr4&#10;izNLkZ9es8V/jsWZ07Q0FpSTkT356TZ/1E8Wl2bKtycyEvD6357txNwidwXLXbt2PT8ZDVw0qaBW&#10;Umz4sCMn0gG7oz4SDuRxBR3jDHe0p0nx37P/fK74ga009PV9E4dIhT7hBk3/M8y1HX/7UvMKfSL3&#10;HmS/Jr+9W4mWfnywGly+fHk64hcrMsJ3/nzPt8svIS2NBc3Fpnw/9UVj7ka+A9GQ/aWP3/l1Y37j&#10;35ntFGx54T805v/6P/y99WszUmVLrCP9xYfG/PiSMf/TqSdTvQo6xhmlo1V+scGs6/5W09CXCjlN&#10;5UKfcNuIv40sQv37B7e/P7mZSZaqaft5zzP0CXkPGye2f5ayvVyfmbqel9A3Y9AayDV7V69enfz0&#10;mjvSJz/JdvHixew1f9iipbGgvdiU7/p3mPLtTEZz7NStFAl3v/nvbe/kbJG7fd1lX8YmFYIUdIzA&#10;stLSj9evAbK0NBZ089FDY17cnB31Y8q3JzKNK+FPrvORcPe5/9iYz/76bLixJbbo87Jypzq/eGTr&#10;5o1/cWXr2iit07vAktDSj9evAbK0NBb0Q6Z8P/H52fAnU763f+Fvjc5KFn2WO3pT00TLwE6j+dOT&#10;NgwS+oDBaOnH69cAWVoaC/q18W54yve1bzHlOxi5c1d+kcMPfrbIkjCyNMwysqFPrsGy4U6ulbJ3&#10;QBL6gMFo6ccHrcG1a9fMpUuXisqVK1e4xi9CS2NB/2JTvh//nDEXf+xvjd7IqF5q0Wd5XJ73l31Z&#10;ZLk7WVMX2wPoREs/PkgN5I7c3J27fuFn2OK0NBYM54OfM+VbjYzsuet9+SW36PMicUf2pNi7OOUu&#10;x9TdkwA60dKP914D+7NqTQuhL05LY8Hwvn5ta5SPKd8K5I5eubNXrvHzg58Uu+iz/LIHADSgpR/v&#10;tQbuz6rJGnyyLMuHH35YVO7eXfKLqDvQ0lgwHzLl+8o3Zkf9JAxeeN/fGr2TaVC5q9eu/+cXuTPY&#10;LvoMAAW09OO91uDRo0dm9+7dkzd24cKSXgxdgZbGgvmKTfmuvsGU79xIsJOAJ0HPD392evSfbTD6&#10;ByBJSz/eaw1s6GOqtl9aGgvqCE35SpEpXxkVxBxIqJNwJyHPD35SZEp4zIs+A0jS0o/3WgM7vUvo&#10;65eWxoJ6JNxJyPODH1O+Fcjv+MrNHX7ws2Vsiz4DyNLSj/deg83NTaZ3e6alsaA+mdaV6V0//Mlj&#10;Mh2MOcot+myXfVn2RZ8BZGnpx3uvgZ3ilRs5btzg9v8+aGks0ENG90JTvnIDCFO+Fbx/cWthZz/4&#10;2bLMiz4DyNLSjw9Sg3v37k1v6FhZWTHHjx8377zzzsyCzCzOXEZLY4EuqSlfuQ4QFZQs+iyjg8u0&#10;6DOALC39+CA1OH369PQNlhauA4zT0ligk0z5yiLOfviTO3+Z8q1IRvZiy75IWaZFnwEkaenHe6+B&#10;vaavaSH0xWlpLNBNfraNKV+FShZ9/u6bLPsCLDEt/XivNQgtzsyUbXdaGgv0k1/tkClf+RUPf8p3&#10;411/a8yVXfQ5tuwLiz4DS0tLP95rDbiJYxhaGgsWR2rK90cf+ltj7koWfWbZF2BpaOnHe60BizMP&#10;Q0tjweKJTfm+uMmUrwp20efYsi8s+gwsBS39eK81YHHmYWhpLFhMMuW7/p3ZKd+PfZYpX1Xkpo6S&#10;RZ8BLBwt/XjvNbA3cqyvr/tPoSUtjQWL7e4DpnwXAos+A0tHSz/eew3saJ9c13f+/Hn/abSgpbFg&#10;OfzgpjHPvDwb/j79FWN+yQ2kusiyL7lFn2VhaACqaenHe62BBL5r166Z73//+2bXrl2TNyjh78iR&#10;I5MFmlPlpZde4k7fCC2NBcsjNeX75iV/a1SXW/RZRgVZ9BlQS0s/3msN7I0c9s01KVwHGKelsWD5&#10;yJTv2pdnR/2ePc2Ur0p22RcWfQYWipZ+vNcaEPqGoaWxYHnJlO/eV2fDH1O+iuUWfZZlX+TOYBZ9&#10;BqrT0o/XrwGytDQWLDeZ8v3C95jyXTgy+ifhjkWfAbW09OP1a4AsLY0F4yAje6EpXxkJfO+n/tZQ&#10;Jbfos132hUWfgbnS0o/XrwGytDQWjEtsyveFt5nyVU+mdFPLvrDoMzBXWvrxVjWQu3SvXLniPzwI&#10;uRt47Hf1amksGB875StTvP6UrzyOBZBb9Pm11a2lYQAMRks/3qoG9oaNlZUVc+vWLf/pXty7d8+s&#10;rq5yg4eixoLxkpE9GeHzR/2Y8l0gspzLN9fjy76w6DMwGC39eOsa2F/ekHL06NHewt/t27cnYc8e&#10;m1/20NNYAAl4oSlfuQaQKd8FUrLoM8u+AL3R0o93qoEdjbNvZu/evebs2bPm7t1mfynKcc6dOzdd&#10;0FmKjCLeuHHD33SUtDQWwApN+cpdv/K4TAljQcio3ldfiS/7wqLPQC+09OO91ODy5cvbApstBw4c&#10;mPzaxre//W1z6dKlaZFf7JDH9+/fP7OP/fm2sV/H59LSWABXaspXbgLBAild9JllX4BWtPTjvdVA&#10;bu6Ihb+SIqOEhL0wLY0FCJFf7pBf8PDDX60pX5mCvvC+/yiK2UWfY8u+sOgz0JiWfnyQGtjp2tBI&#10;nlvk+TbTwWOjpbEAKbKAc+0pX3mdj39u67U/+Ln/LBqRUFey6PPPPvD3BODR0o/PrQYffvjhtKAZ&#10;LY0FyJGRPfnpNn/U75mX5zPlK8HTHWlET1j0GehESz9evwbI0tJYgFKxKd9PfdGYuwOtwGRH+eR1&#10;7S+KMNrXM7mho2TRZ5Z9AbbR0o/XrwGytDQWoKnYlO/6d/qf8rWjfBd/vBX2GO0bWG7RZ1n2hUWf&#10;gQkt/Xj9GiBLS2MB2vjooTEvbs6O+vU55euO8lmM9s2JjOrJos4s+gxEaenH69cAWVoaC9CFTPl+&#10;4vOz4U+mfG//wt+6GXeUz2K0r4Lcos8yMsiizxghLf14/RogS0tjAfqw8W54yve1b7Wb8g2N8lmM&#10;9lUio3pybR+LPgMTWvrx+jVAlpbGAvQlNuUr4c0drSsRGuWzGO2rLLfos132hUWfseS09OP1a4As&#10;LY0F6JuEsi5TvqlRPovRPiVkPb/Usi8s+owlpqUfr18DZGlpLMBQvn7tyaLKTaZ8U6N8FqN9ypQs&#10;+ixTw/LLIMCS0NKP168BsrQ0FmBIMuX7yjdmR/0kDIZ+Vq1klM9itE8pmdZNLfvCos9YElr68UFr&#10;cP/+fXPp0qXJT7IdP358Wl5//fXJ4/z8WhktjQWYh9iU7+ob26d87SifLP0iz6XK3le3tn3hbfeV&#10;oEbJos9ffYVlX7CwtPTjvdfg9u3b5uDBg9M3WFKOHj1qbt7sacGuJaSlsQDzFJrylSJTvjIq6P7k&#10;WmmRkUQoJ0u6pJZ9+a//c2P++Pe3QqJMA39z3ZifvMe1gFBNSz/eWw0uX75sdu3aNRPompS9e/ea&#10;8+fP+4cePXt+gLGRcCchzw9vsSlfLJHcos9+kdFAmQoGFNLSj3euwdWrV83q6uq28LaysmLOnj07&#10;Gb2LTeHK1O+1a9cmU7/PPffczP4XL170dxktLY0FqEWmdWWa1g9/8hjX6Y2ALPr82V+fDXq2vLrf&#10;mH/wa1v//401f2+gOi39eOsaPH782Jw+fXomqD18+NDftIgcT0YL3QB47Nix1sdbJloaC1CbjO6F&#10;pnxl2lZGBbGkZPpWAt2J/8SYL//9+KLPv/U3tv73IrdqQxct/XirGjx69MgcOnRoGvb6vh7PHT3c&#10;t2+fefDggb/JqGhpLIAGqSlfuQ4QS0bu3JUbPCTo2V/wyC36/Lz85Ntvs+gz1NDSj7eqgYS+PXv2&#10;DH79nYS/559/ntCnpLEAmsiUryzi7Ic/ufOXKd8l8v7FrSAXu15Pgl3Jos8s+4KKtPTj9WuALC2N&#10;BdBIFmZmyneJyd25Et5yy7XkFn2WkUIWfUYlWvrx+jVAlpbGAmglCzXLlK/8ioc/5bvxrr81Foos&#10;3iyjeE28uNeY3/qbs8HPFhZ9xpxp6cfr1wBZWhoLoF1qyvdHH/pbYyHIoswS1JqswyfXAL62ml/0&#10;WZaDkWVhcqOIQEda+vEqNZA7deUXOa5cuRK9O1e2kSVdUtuMhZbGAiyK2JTvi5tM+S4cWa5FApos&#10;2lxCwqFsL2HRJdcGphZ9lufktYABaOnH514Dd5kXW86cOTMT7ORmkd27d5udO3dyI4eSxgIsEpny&#10;Xf/O7JTvxz7LlO9CkWvwZHpXRu5KyMhdKiTmFn2Wx2V00N4pDPRASz8+1xpsbm5O3vSOHTsmizfL&#10;aN+JEycmj8nSLG7wI/Q9oaWxAIvo7gOmfBeevZlDwliKXc9PrgMskVr2xR4nFh6BBrT043OrgUzX&#10;2rX9LlzYPoRuw+Da2pOV1Al9T2hpLMAi+8FNY555eTb8fforxvyyweViqMSGM1mexb++T27IsCN8&#10;cv1e01E6GU2UO3tjiz7LMeXOYP91gUJa+vG51SAX4mzwW19fL9p+TLQ0FmDRpaZ837zkbw1V3GBn&#10;g5hM+Z549sljcl1e08Dnsos+x5Z9kWlmCZ0s+oyGtPTjc6tBSYg7efLkdCSwZPux0NJYgGUhU75r&#10;X54d9Xv2NFO+6kngkvAngU9CmIwAyiid3KjRp5JFn1n2BYW09ONzq0Fqetey28g1f3LnLqFvi5bG&#10;AiwbmfLd++ps+GPKF1N20efYsi8s+owCWvrxudbg+vXrkzctoe7o0aMzd+wKGeGzv7srhdCnp7EA&#10;y0imfL/wPaZ8UUBu6pCbO/zgZ4uMOrLsCwK09ONzr4H8nq6EulSYkxE/e1dvarux0NJYgGUmI3uh&#10;KV8ZCXzvp/7WGDW76HNq2RcWfYZDSz9evwYJ9+/fZ3FmRY0FGIPYlO8LbzPliwAZ2cst+tz39YZY&#10;OFr68fo1QJaWxgKMhZ3ylSlef8pXHgdm5BZ9lmsCWfR5tLT04/VrgCwtjQUYGxnZkxE+f9SPKV9E&#10;2WVfcos+y0LSGA0t/XirGsg1d6dOnTLHjx/vrbz00kujn8aN0dJYgLGSgBea8pVrAJnyRVRu0WdZ&#10;9oVFn0dBSz/eqgZ2DT37Jvoo3LARZ88RgLpCU75y1688LlPCQJBd9oVFn0dLSz/eqgaEvvmy5whA&#10;fakpX7kJBEjKLfos08Is+rx0tPTjg9TADYWEue60NBYAT8gvd8gvePjhjylfFJHRP7mxg0WfR0FL&#10;Pz5IDQh9/dLSWADMkgWcmfJFJ7lFn+Un51j0eaFp6ccHqQGhr19aGguAMBnZk59u80f9nnmZKV80&#10;IMu5pJZ9YdHnhaWlHx+kBoS+fmlpLADSYlO+n/qiMXf5GkQTuUWf31jbGiHEQtDSjw9SA0Jfv7Q0&#10;FgBlYlO+699hyhcNyajeV1+JL/vCos8LQUs/PkgNCH390tJYAJT76KExL27Ojvox5YtWShd9ZtkX&#10;lbT044PUgNDXLy2NBUBzMuX7ic/Phj+Z8r39C39roIBd9Dm27AuLPqujpR8fpAaEvn5paSwA2tt4&#10;Nzzl+9q3mPJFS6WLPrPsS3Va+vFBakDo65eWxgKgm9iU78c/Z8zFH/tbAw3YRZ/94GcLiz5XpaUf&#10;H6QGhL5+aWksAPrxwc+Z8sVA5IaOkkWfWfZlrrT044PUgNDXLy2NBUC/vn5ta5SPKV8MIrfosywJ&#10;w6LPc6GlH29VA357d77sOQKwfGTK95VvzI76SRi88L6/NdCCjOqVLPrMsi+D0dKPt6oBoW++7DkC&#10;sLxiU76rbzDlix7lFn2WkUEWfe6dln68VQ0eP35sTp06ZY4fP95beemll8zDhw/9l4KixgJgeKEp&#10;Xyky5SujgkAv7LIvLPo8F1r68fo1QJaWxgJgPiTcScjzgx9TvuhdbtFnu+wLiz53oqUfr18DZGlp&#10;LADmS6Z1ZXrXD3/ymEwHA7362QdbAY9Fn3unpR+vXwNkaWksAOqQ0b3QlK/cAMKUL3pXsuizTA2z&#10;6HMxLf14qxrINX1XrlzxHx7EtWvXervWz96AcuFC+BZ1eV8bGxtm165d0w/o6NGjRa9/7949c/Dg&#10;wel+O3bsMMeOHSvaN0dLYwFQT2rKV64DBAbxk/fSy76w6HMRLf14qxrY8LSysmJu3brlP90LCVGr&#10;q6u93dUrdZbjyUkPhT4JfIcOHZp+MG7Zt29fMrzduXNnW1B0i5yjrvXX0lgA1CdTvrKIsx/+5M5f&#10;pnwxmJJFn2XZFxZ9DtLSj7euwebm5vRNyGhYX+Hv9u3b03AmZX193d+ksatXr24LZaHQZ9+PG2Ql&#10;eNogGKuHGxbPnz8/fbxk31JaGgsAPeRn25jyRRWypEtq2RcWfZ6hpR/vVAM7GmffzN69e83Zs2fN&#10;3bvNkr4c59y5c9uCmYSvGzdu+Js2IoHs8OHD0+PJa4RCnw1uoVFFO6q5tra27XEr9XzquSa0NBYA&#10;usivdsiUr/yKhz/lu/GuvzXQs5JFn7+5zrIvivrxXmpw+fLl4PTmgQMHJmvwffvb3zaXLl2alu9/&#10;//uTx/fv3z+zj1wLJyNmqenUUhK69uzZMwmicrzr168HQ5+dnu06Iucj9AGYh9SU748+9LcGBiAj&#10;e6+tzgY/W0a+6LOWfry3GshoWSz8lRQZJewr7MXEQp/7uEwFu6OXXaau7XG7hklbFwBIiU35vrjJ&#10;lC/mpGTR5+++ObplX7T044PUwE7Xhkby3CLPt5kObisX+mL1DU375tjRw9xNICW0NBYA+smU7/p3&#10;Zqd8P/ZZpnwxR3bR5xPPzgY/KSNb9FlLP95bDexUpkzpXrx40X/afPjhh9NSSy70STlz5sw0pN2/&#10;f9+cOHFi8niTKVob+GSqus11iU8//fS2oqWxAFgcdx8w5QslJNiVLPq8xMu+aOnHe6uBDX1tg05b&#10;bmCzJTadmgt9of1SN3mEhO4CborQB6AvP7hpzDMvz4a/T3/FmF+Oa4YNteUWfZYp4TaLPktYlPUE&#10;ZUkZ2V9uHpH/VjSFrKUf760GTcNRX/oIfXZkzn/cOnnyZPZ9uUu39DGl69LSWAAsptSU75uX/K2B&#10;OZCbOvpY9FlGEVMhUo6hgJZ+vNca2FGuWHiqLRb6UnfZloRZN/DFAmcXWhoLgMUmU75rX54d9Xv2&#10;NFO+qCS36LMs+xJb9FluCLHhTkYQ5beDhYwUyt3ENgy+Mdu3z5uWfrzXGtjwM+8p3lKx0CdkNE+e&#10;c386zV1gORQILbtv6Lh90NJYACwHmfLd++ps+Btqyve9n279fjCQJEGtdNFnmb6Vx2REMLYOoIwS&#10;ynSvbCehsCIt/XhvNZDA9/77709u1LDBz/2FCg1Soc/9mTa/uKN8MprphtrUT7CF9m9DS2MBsDxk&#10;yvcL3xt+yldexy4jw8/EoUhu0efP/EfG/PYuY37rb8YDn0uCodxEUrLtQLT0473VwE6R+oFHAtLr&#10;r7/e+qaGPqVCn5Dgevr06W0hzh35E37oC11T6BdCHwCtZGQvNOUrI4EyQteVBEh7THkdoBG5Jk9C&#10;mx/8bClZ9Fmu+5NtZRq5Ei39eG81iIU+v8haeC+99JK5cuXK3NbnW3RaGguA5RWb8n3h7fZTvnaU&#10;T64ZtMGS0T60UrLos0zhxu7Ylf0qXtunpR/vvQaytt21a9fMqVOnoosd+0W2e/nll3u943WZaGks&#10;AJabnfKVKV5/ylceb8qO8skvhUjYY7QPncl1er/7nxnz/K/MBj8pMo0bumNXRgvlxo5KtPTjc6mB&#10;TJtKEJRf6Th48OBM6JPSdQp0mWlpLADGQUb2ZITPH/VrMuXrjvJZjPahF199ZSvg/Ys/iS/67JOR&#10;QPlt4Eq09OPVamCD4MbGxiQI/tqv/RqhL0JLYwEwLhLwQlO+Et5yU77uKJ/FaB96IXfwSrCz1/LJ&#10;lK4s32KXfZG7fF3yvDwuYbESLf14/RogS0tjATBOoSlfuetXHpcRPV9olM9itA+dyfV9MrpXOnIn&#10;dwK7IbECLf14/RogS0tjATBeqSlfuQnEFRrlsxjtQy/kp9YkyOXuyLXr+cldvhVp6cfr1wBZWhoL&#10;AMgvd8gInh/+7JRvapTPYrQPvbBLuch1ff5du3LDhx3hk2nfimv0CS39eP0aIEtLYwEAS0bzQlO+&#10;z//38VE+i9E+9MINdjbcyZTviWefPCbX91UOfEJLP16/BsjS0lgAwCUje/LTbf6o346/Pzvl62O0&#10;D72RxZcl/Engk2v9ZARQ1vR7/6K/ZTVa+vH6NUCWlsYCACGxKd//4Lgxn/i8MatvzBZ7V7BcJwgs&#10;Oy39eP0aIEtLYwGAlLV/NBv8cuWVb/hHAZaPln68fg2QpaWxAEDORw+NeXFzNtw983J+yhdYVlr6&#10;8fo1QJaWxgIApWTKV6Z2/fD3qS8ac/sX/tbActPSj9evAbK0NBYAaGrj3fBdvq99K7ywM7CMtPTj&#10;c6nBhx9+mC137971d8Nf09JYAKCN2JSvrOeXWtoFWBZa+vFBanDv3j1z4sSJ6ZssKTt37uS3dyO0&#10;NBYA6EKWZ2HKF2OkpR/vvQaPHj0yu3fvngl1uULoi9PSWACgD1+/tjXKx5QvxkJLP957DTY3N6dv&#10;bmVlxbz++uvm0qVL2XLlyhXz8OFD/3BQ1FgAoC8y5SvLtfijfhIGL7zvbw0sNi39eK81ePz4sTl0&#10;6NDkja2trflPoyUtjQUA+hab8pUFnJnyxbLQ0o/3WgM7tbtjxw5z48YN/2m0pKWxAMBQQlO+UmTK&#10;V0YFgUWmpR/vtQY29HF9Xr+0NBYAGJKEOwl5fvBjyheLTks/3msN7PQuI3390tJYAGAeZFpXpnf9&#10;8CePyXQwsGi09OO918DeyLG+vu4/hZa0NBYAcD36K2N2nxhuFE6OG5rylRtAmPLFItHSj/deA3e0&#10;7+LFi/7TaEFLYwEASwLf6utbIWyo0CdSU75yHSCwCLT0473WQALftWvXzMbGhtm1a9fkDUr4O3Lk&#10;iDl+/HiyvPTSSyzZEqGlsSyKk4FlIErLkJ3XPMi02MEvbH9PB/678l896Lp/zhDHv/N/G7Prd7aO&#10;tf4d/9n27ChW38fVxP5b2fdfGfPw//Ofjbt668k5n9e/G2k7soiz23akyJ2/TPlCOy39eK81aLsw&#10;sxRu/ojT0lgWweN/a8yhc7MdQ0nZcdSYG/+nf8TFcTowGuKWXMfedf+coY5P6GuvaeiTf1+H/3Br&#10;n5XfM+bc/7z1/+cR+iz5A4EpXywaLf14rzUg9A1DS2NZBG5H3bTs/IwxD/5f/4iLYfO92fcTKmv/&#10;yN9zS9f9c4Y8PqGvvaahT87Jnt815uz3t7a//i+39p9n6BPyqx0y5Su/4uG2HwmDG+/6WwP1aenH&#10;69cAWVoayyJwA0CbALGI3HAio5Xn//n2Dvzy//7knIRGM7vunzP08Ql97TUNfb5aoc9KTfn+6EN/&#10;a6AeLf14/RogS0tjWQS2E6rZEc2bfc+pwOSeFz/AdN0/Z+jjE/raW/TQZ8WmfF/cZMoXOmjpx+vX&#10;AFlaGssisJ1YKmCMkRtg2oyAdt0/p8vxCX3tLUvoEzLlK5+TP+X7sc8y5Yv6tPTj9WuALC2NRTv3&#10;Jg4t1+e5I1hNSt+daNcA03X/nC7Hz4U+9zOQmw9K20WXOrlt0YZYuePVLnEiRf4wOfY/bg9bso1/&#10;d/PR/8GYW3/+ZJuQe39hzIk/2n5HrRw/t28o9IXabOz9awp91t0HTPlCHy39eKsayNIsp06dmll2&#10;pUthyZY4LY1FO7eTbjty0bdQB1pS+u5ES6ZYU7run9Pl+KnQJ8e1zzUJfKKv0Pf8ufQyQvYPlNTd&#10;zanzkrtJRvb90v/i77VlGUOf9YObxjzz8ux7+fRXjPnlR/7WwLC09OOtatDlLt1Y4e7dOHuOkOZ2&#10;/k1KqkPtKtSBlpS+OtH7f7k9TMQ675iu++f0cfxY6HMfbxr4RF+hzxZ3VE+ed9/33lNb/ysjczJS&#10;Zbd56/KTbUJ/yLiBT97jTWe9uslPmTkji6E2FQp9TWgOfSI15fvmJX9rYDha+vFWNSD0zZc9R0jL&#10;jXjEipap4D7550KCbZMFkLvun9Pn8UOhr2vgE32GvtD+7vGlxK5ltMHMb6clI9u5Sx6WPfRZEqTX&#10;vry9zUl59jRTvpgPLf14/RogS0tj0S41hZYqsc52kckI0f71reKOfvrXkMV03T+nz+P7oa+PwCf6&#10;Cn2hsGWV3HhkA7K/Texxn39+XGMJfZZM+e599Ul7s4UpXwxNSz9evwbI0tJYNHM72bYd2DJz18Jr&#10;E3K77p/T5fhuqJHpURvUUmGrRF+hL9UeY6N4rtj1jiX7itSd0WMLfUKmfL/wPaZ8MV9a+vH6NUCW&#10;lsaiWapjq6n2NX0uty5tjt91/5y2x09dy9k0rLn6Cn2p9lgS3EKhrzRUitS2XUPfIpORvdCUr4wE&#10;vvdTf2ugGy39eP0aIEtLY9HMDQxNO+ghaQp9XYNx1/1z2h7fD30ypWv/OxWmchYl9KWOb8XCXezx&#10;MYlN+b7wNlO+6I+Wfrx+DZClpbFo5t4YMERgaktT6GsaFHxd989pe3w39Nnw4raH0LHktQ7/oTHP&#10;nQk/LxYl9OUCW2pbQt8WO+UrU7zuv0P5b3kc6EpLP16/BsjS0lg0K7kgflmVBAcRG0nrun/O0McP&#10;3ajgBh0pfoguufM1dNxSQ4c+UbKvSJ1XQt92MrInI3y23djClC+60tKP168BsrQ0Fq1SIxlj4I5q&#10;pcKJ7eD97brunzP08WPhzH3cD0Zum/Gfs7qMHs8j9JXWL3XpA6EvTAJeaMpXrgFkyhdtaOnH69cA&#10;WVoai1apkYw25E5SmfazX/TS2Z79vt5O0X3/UmTZE7vAr5Cf6HIX6fUDRtf9c4Y+fiz0idQ0rxsy&#10;5TpA9+fK3LuJm9ZHzCP0lYxW5sItoS8tNOUrd/3K4zIlDJTS0o/XrwGytDQWrdpeN2dLbNTLL36g&#10;0CRVb7+ERoX63D/3fK6E9k9JhT439Pihyb8BJFZSoS1mHqFPuOc194sc/rkRhL681JSv3AQClNDS&#10;j9evAbK0NBatmgSKULEhw46cSAfsjvpIOJDHtXeMufMgoeH8P/f3eqLL/rnQJ7ocPyUV+oT7R4H/&#10;Gebq5G9fal6hT+Teg+zX5Ld3ESa/3CG/4OGfX6Z8UUJLP16/BsjS0li0cqfpmpZYR/rhL4259IEx&#10;p/74yVTvInSMMlV64o+2j2DJ77rK9LQ7pRrTdv+S0CfaHj8lF/pE6npBqdPBL2xvF1InCaBtP+95&#10;hj4ROq+yvT+V7iP0NScLODPli6a09OP1a4AsLY1lDFJTfnSMAISM7MlPt/nfEc+8zJQvwrT04/Vr&#10;gCwtjWXZuRfGH3l7a/Tpyk+2ro1ahOldAPMVm/L91BfTI6wYHy39eP0aIEtLY1l2dhrNn560YZDQ&#10;ByAkNuUrlxIw5QuhpR+vXwNkaWksy86GPrkGy4Y7dzkRQh+AmI8eGvPi5uyoH1O+EFr68fo1QJaW&#10;xrLs/PXk/JK62B4AhEz5fuLzs98fMuUrl4pgnLT04/VrgCwtjWUM/IWC7V2ccpdj6u5JAHBtvBue&#10;8n3tW0z5jpGWfrx+DZClpbEAAMrFpnw//jljLv7Y3xrLTEs/Xr8GyNLSWAAAzX3wc6Z8x05LP16/&#10;BsjS0lgAAO19/drWKB9TvuOjpR+vXwNkaWksAIBuZMr3lcCvCEkY9JeLwvLQ0o/XrwGytDQWAEA/&#10;YlO+q28w5buMtPTj9WuALC2NBQDQr9CUrxSZ8pVRQSwHLf14/RogS0tjAQD0T8KdhDw/+DHluzy0&#10;9OP1a4AsLY0FADAcmdaV6V0//MljMh2MxaWlH69fA2RpaSwAgOHJ6F5oylduAGHKdzFp6cfr1wBZ&#10;WhoLAGA+UlO+ch0gFouWfrx+DZClpbEAAOZLpnxlEWc//Mmdv0z5Lg4t/Xj9GiBLS2MBANQhP9vG&#10;lO/i0tKP168BsrQ0FgBAPfKrHTLlK7/i4U/5brzrbw1NtPTj9WuALC2NBQBQX2rK90cf+ltDAy39&#10;eP0aIEtLYwEA6BGb8n1xkylfbbT04/VrgCwtjQUAoItM+a5/Z3bK92OfZcpXEy39eP0aIEtLYwEA&#10;6HT3AVO+mmnpx+vXAFlaGgsAQLcf3DTmmZdnw9+nv2LMLz/yt8a8aOnH69cAWVoaCwBAv9SU75uX&#10;/K0xD1r68fo1QJaWxgIAWBwy5bv25dlRv2dPM+U7b1r68fo1QJaWxgIAWDwy5bv31dnwx5Tv/Gjp&#10;x+vXAFlaGgsAYDHJlO8XvseUby1a+vH6NUCWlsYCAFhsMrIXmvKVkcD3fupvjb5o6cfr1wBZWhoL&#10;AGA5xKZ8X3ibKd8haOnH69cAWVoaCwBgedgpX5ni9ad85XH0R0s/Xr8GyNLSWAAAy0dG9mSEzx/1&#10;Y8q3P1r68fo1QJaWxgIAWF4S8EJTvnINIFO+3Wjpx+vXAFlaGgsAYPmFpnzlrl95XKaE0ZyWfrx+&#10;DZClpbEAAMYhNeUrN4GgGS39eP0aIEtLYwEAjIv8cof8gocf/pjybUZLP16/BsjS0lgAAOMkCzgz&#10;5dueln68fg2QpaWxAADGS0b25Kfb/FG/Z15myjdHSz9evwbI0tJYAACITfl+6ovG3H3gbw2hpR+v&#10;XwNkaWksAABYsSnf9e8w5evT0o/XrwGytDQWAABcHz005sXN2VE/pny309KP168BsrQ0FgAAQmTK&#10;9xOfnw1/MuV7+xf+1uOjpR+vXwNkaWksAACkbLwbnvJ97VvjnvLV0o/XrwGytDQWAAByYlO+H/+c&#10;MRd/7G89Dlr68fo1QJaWxgIAQKkPfs6Ur6WlH69fA2RpaSwAADT19Wtbo3xjnvLV0o/XrwGytDQW&#10;AADakCnfV74xO+onYfDC+/7Wy0dLP16/BsjS0lgAAOgiNuW7+sZyT/lq6cfr1wBZWhoLAAB9CE35&#10;SpG7f5eRln68fg2QpaWxAADQF5nylev6/Gv9lpGWfrx+DZClpbEAANA3mdaV6V0JfS+87T+7HLT0&#10;4/VrgCwtjQUAADSnpR+vXwNkaWksAAAM5b2fLu+dvFr68fo1QJaWxgIAwBBkvT57Y4fc4btstPTj&#10;9WuALC2NBQCAIbx56cnNHGtf9p9dfFr68fo1QJaWxgIAQN/sKN+zp7cC3zKO9mnpx+vXAFlaGgsA&#10;AH2zo3wXf7wV9pZxtE9LP16/BsjS0lgAAOiTO8pnLeNon5Z+vH4NkKWlsQAA0Cd3lM9axtE+Lf14&#10;/RogS0tjAQCgL6FRPmvZRvu09OP1a4AsLY0FAIC+hEb5rGUb7dPSj9evAbK0NBYAAPqQGuWzlmm0&#10;T0s/Xr8GyNLSWAAA6ENqlM9aptE+Lf14/RogS0tjAQCgq5JRPmtZRvu09OP1a4AsLY0FAICu7Cjf&#10;My8bs/pGuux9dWvbF972j7JYtPTj9WswR48ePTK7d+82Fy5c8J+aePz4sdnY2DC7du2afkBHjx41&#10;Dx8+9DfNun79+mT/2Gs1oaWxAADQlfuTa6XllW/4R1ksWvrx+jWYEwl8q6ur0SAmge/QoUPTD8Yt&#10;+/btaxT87ty5Mw2OoddqSktjAQAAzWnpx+vXYA6uXr26bfQuFMQ2Nzcnz62srJhbt25NHrt37940&#10;CK6vr/u7BPnhMfRaTWlpLAAAoDkt/Xj9GgxIAtjhw4enYe7cuXPBIGaD2s6dO82DBw+2PWenhNfW&#10;1rY9HiPhcceOHdHXakNLYwEAAM1p6cfr12BAEtj27Nljzp49O5mejV1nZ6djS0fzYtzjx16rDS2N&#10;BQAANKelH69fgzmKBTH3cZkKttf+SZEbOex0b4o/Ihh7rTa0NBYAANCcln68fg3mKBbE7OP79++f&#10;fjBuCU37+k6ePLltu9hrtaGlsQAAgOa09OP1azBHsSBmH5dy5syZ6Z269+/fNydOnJg8nrqmz94E&#10;4h439lolnn766W3FD6EUCoVCoVAWr9RWvwYduYHNlti1ebEgZh8P7Ze6yUPErgeMvVYJQh+FQqFQ&#10;KMtXaqtfg476CH02uPmPW/7UrcuO8qWK3M1748YNf9diWhoL4KJdQiPaJTTS0i7r12COYqHPvwnD&#10;lRvpI/RhrGiX0Ih2CY20tMv6NZijWOgTMponzx07dmx6TZ+7OHMoEKakXqspLY0FcNEuoRHtEhpp&#10;aZf1azBHqSDm/kybX9xRPrv4cm7kLvVaTWlpLICLdgmNaJfQSEu7rF+DOcoFMZnKPX369LafbHNH&#10;/kSN0AcAANDVqEIfAADAWBH6AAAARoDQBwAAMAKEPgAAgBEg9AEAAIwAoQ8AAGAECH0AAAAjQOgD&#10;AAAYAUJfBfa3fpss3CwLR29sbEwXjpYFos+ePbtt4egQFolGqSHbpb/weWw7wNemXbpS+8tPbR48&#10;eHC6GL+0S39BfiAk1a5KpPb3v1elHD16tJd2SeibM/fn3kIfdoz9bWC/pH4T+M6dO9NG0+S1MD5D&#10;tkv5ArO/Ye2XVPsF2rZLK7W/+/3ol5WVlelPbwK+VLsqkdo/9X25b9++zsGP0DdHV69e3fYl43/Y&#10;MXa0Tr6Ibt26NXlM/kKNNRrhN5zQNoAYul3a7eQLy91O/sot+UlDjFPbdmml9ne/H8+fPz99XNql&#10;fXx9fX36OGCl2lWJ3P7yU6+h79W+2iWhbw7kC+bw4cPTD/LcuXPBDztGRlNCnaP9SzU0WmJ/I7jp&#10;a2E85tUuY79XbcNg1y8xLJeu7bJkfzu1FvruTD2H8SppVykl+9s/Rnbu3Dkz0txXuyT0zYF8WHv2&#10;7Jlew9TkOjvbCELDurHn3OM3eS2My7zaJaEPTXRpl6KP/fvoXLFc+mhXuf3tH8xDficS+ioIfdgx&#10;uS8gGW1x/yrwt2/yWhi3Jm3Fb2c+t13aLzJ/elemgUNhEHA1aZchTffnjxGUaNqufKH93cdkGthe&#10;KiNFbuSw359dEPoqCH3YMU0619B/N3ktjFuTttK0XV6+fHnmonkJfCWvhXFr0i5Dmuzv/oHij2AD&#10;ribtKiS0v31s//79274rbQlN+zZF6Ksg9GHHNOlc7QWgoUZU8loYtyZtpUm7lOneEydOzHyBSWF5&#10;DOQ0aZchpfvbwMfoM0qUtquY0P72MSlnzpyZfjfev39/+h0a+84tReirIPRhx5R2rn/6p38avBag&#10;yWth3Jq0ldJ2KaHPLuvifolJEJR1++Rxv80CribtMqRk/9Adk0BKSbtKCe1vHwt9J6Zu8miC0FdB&#10;6MOO8S+Kjz331ltvTf9CiBX+gkXKEO3yL/7iL6LhsK8vMSy3Ju0yJLW/bYPyfKgtAzGpdlUitL8d&#10;bY4d079spg1CXwWhDzulZGkM+5dqqoSOAVhDtMvUiCChDyWatktfbH838IVGVoCUWLsqFdp/Ht+X&#10;hL4KQh92it3eX6zRXwQ3pOlrYbyatpWSdul2rO71e+70bugLDrCatktfbH972YH/OFAi1q5Kxfa3&#10;7dL9vnQXZ+76fUnoqyD2YcfWMxO2Ifgl1wBirwX4Ym2la7tM/dxV7LiA1aZdukL7p9qkLV1HVLDc&#10;Qu1KdGmXQkb73KVa+m6ThL4KYh92qrHIyIhct2e/qGS7kh+sj70W4Iu1lT7apfyl6t/B29e6U1hu&#10;bdqlK7S/fSxV+uhgsbxC7Up0aZeWnQlx/zDpa6UDQh8AAMAIEPoAAABGgNAHAAAwAoQ+AACAESD0&#10;AQAAjAChDwAAYAQIfQAAACNA6AMAABgBQh8AAMAIEPoAAABGgNAHAAAwAoQ+AACAESD0AQAAjACh&#10;DwAAYAQIfQAAYDCPHj0yu3fvNhcuXPCfwpwR+gAAwCAk8K2urpqnnnqK0KcAoQ+q3Llzx+zatcus&#10;ra35TwU9fvzYbGxsmOeee27ypSJl79695uzZs+bhw4f+5jNq7y/se963b1/xPlrY9y/1t+9/586d&#10;5saNG/6mAOYs9n168uTJyb/V0u+czc3N6b/vHTt2FIe3q1evbvtuCO0n3yGHDh2afG88ePDAfxo9&#10;I/RBDfuPX74c/C+pkHv37k2mDOwXil/kS+TWrVv+blO197fsF2rJe9bGdh7++x7Ll/fly5fNJz/5&#10;yaKOE3WN7bOyU6qhf49NQp+cN/tvuzTwyXf54cOHJ/usrKyYc+fOTf5/bN9F/sN30RD6oIIb+EoC&#10;kL99rMS+RGrvb7nHiX0hamW/qKXuzz//fPJ9LqMmHSfqGuNnZd/z+vq6/1Tx+bh+/fr0u6w08AkJ&#10;nHv27JnOeNjjpPZP1Rf9IfShOhkxs9d82JILfe50g/wl+cMf/nD6nD+lEPoSqb2/lfprXDu3Q0h9&#10;mS+r0o4T9Y3ts8qNnJWcj7aBL6Qk9Nk6L+J34SIh9KGa0PVgtqRCnzs6FvuCsGEq9MVWe3+X/TJM&#10;vV+tbN2lQxjjNXwlHSd0GNNnVTJ7kDsf8m/bfi93DXyiJPQJW69F/D5cFIQ+VOFPj8oXi4yWlVzT&#10;504rpkbR7GicH0pq7+9a5CkNQl+644QeY/qs7L/L2B+kInU+3O+3PgKfKA199rXH+p0yD4Q+VOGG&#10;vmPHjk2+eEpv5CgNG7FwVnt/y77f2HFk2vvEiRMzI6EHDhwwFy9e9DefcEcYQ69p2UDqdwz+KIFM&#10;VbtT73Jn8mc+85lt9XFL6L3cvn07+D72799fdJdz6DykzoErtK/U8ejRo0U32YS4U/t+CZ3zNnUI&#10;/VvwPws5hv23Y8k2Bw8e3Fan2Ov4bSU08i6XLgx1nkvaWte2VPJZ+echpsu/Gf99tDlfpUpGy2Kh&#10;r0ngc6d//XPqKw197rmMHQvdEPpQhfzj/trXvrbtCy7U0YXEvnx9sS/z2vtbqetu3DvmYkU6ZP/1&#10;c69pxd6D+xkcP3585jVl+z/4gz+YedwWN/TJsU6fPj2zjV9C78NKddpSJPTE5PbN7R+TOq5/zlPb&#10;purgfg5yk4ztpEPFfoapcx0K425bOXPmzLaRd7+E2qjVx3uMtTXbLtq2pVTdhgh9uffhHidVQuer&#10;hBvaUgErFPrcfXP7iyFCn7DnJ9Xm0B6hD2qUhj77heV/mfrcL3P3eLX3t+yXm/+c++UrX3x+MH7r&#10;rbemX7L+vn12YFLcsCCjE+6oT27E0+3c/BEp/+Yd/30Id3/3PPgBIPQ+3X390ZP79+9v279tBxvq&#10;OF1d6uB/DnYb+zr+OZDRJPs6d+/enW7jthW/nm5bcevp7u++Ru4z6voeU22ta1tKfVbz/DfT5XyV&#10;KJnaFf75aBr4mmoS+nLfK+iG0Ac1moa+0Be4K3a82vtb9jj+F2Gsc3HFgmffHZhfN1fqyzkXeIW7&#10;jX8uU88Jt57+e3A7sNhrC3sOQvUvkWoHXevgfw6hz9IPbbHXKWkrJfv7dez7PcbaWte2JFKf1bz+&#10;zXQ9XyVS79PlbidT5n74T9WvjSahr/TzQDuEPqiRC0lW6Rdb7Hi19xf2i83vQESXL/3SL8ySDsx/&#10;zpcKfannrNRruVNHsY4i9hqx9+ZLfT4lUu2gax1S58YVC2SuWHty20rqNWKha17vMfY5u3LHSn1W&#10;8/o3E9vfFztfOU32s+dDRoj96yNtif27a6NJ6GvyPtAcoQ9qlP5jT32Bu2LHq72/sF+C/uPuc1Kk&#10;o5NpoJs3b/qbBfXZgeXeX0lnnBMbhYrVLyd1zkNKP8uQ2L591KH0c4idP1fsc4qFuRC/jvN8j6VS&#10;5yL0+tY8/s30cb5ySt+HsMe3xbYN/7un7b9rX9vQ1+T9owyhD2qUfjGmvtxdsU6t9v7CHiP25Ry7&#10;aN3+rq+97spX+sVf0oH5dfbFwkSMXLMkU0mXLl0yp06d2vZ7xX492nR6wn3/TYr/+iVideyjDqWf&#10;Q0lbjH1OpW1F+K8zz/cY0qQtidhnJUrPQ5d/M32cr5zS9yHc0Cftwg1j7nOh8zUPqc8L3RD6oEbJ&#10;l6eIffn6Yl+Ctfe379PvhH2h5TfcElpOI/aavth7KP0MRCxMuOQuZLdDjhW/Hm2/9OfRuVqxOvZR&#10;h9LPwQ9jIbHPya1nbgTGby/zfI9W27YkYp+VmMe/mT7OV07p+xBusPM/e/f9SIm9pyGlPi90Q+iD&#10;GiVfniLWifliyxfU3j+1VEuMjGr4IxqhL+3SL/4uHZiVOg9+x2GLrKcmy1q88847k9HKWGhp+6Xv&#10;vv9c/buK1bGPOpR+DrHz54p9TqVtRfivM8/32LUtidhnJUrPQ5d/M32cr5zS9yFS50MMfTdvTq5+&#10;aI/QBzVKvjxFbtFjy35J+51d7f3t46n3mCLnKbYUR+kXf6yDLP0MRCxMCPsepfhLbLhi9Yg97grV&#10;1X1s6A4j1jH1UYfQewspOU+xz6m0rQj/vc7zPXZtS+5zobqWnofY8UveRx/nK6f0fYjU+bDc8+63&#10;nSHN41yNGaEPapR8eQp3O/8L2HK/AP0vjtr72y/c0F/PpedAhDqhkhGFVP2bvH4sTJR+abt19evh&#10;XlAeOk8iNpJqz4tfL19pPWNSHWfXOpR+DqE24It9Tqk26oqFiXm8x9i+vlRbEqnPal7/Zrqer5zS&#10;eojU+XDZ7Uq27UuT94HmCH1Qo8k/dv+vUPfaNrkWzp2aCP3VW2t/28H4HYcrNkLoinUMscddbqDy&#10;69HkM4iFiZI6CPcc+vUoCSSxwOMvbh3aV5QEy5RUx9m1DqWfQ+wcuGKfk3uOpYTauYiFlXm8xz7a&#10;kkh9ViWv0ce/ma7nq0TqfbpKt/PbSOr99SX2Rwb6QeiDGqVfnsL/MoqV2Jdarf3tF7r/uMs9tnS0&#10;58+f37atrPJvz5MUv2NwO0B5HfeXLPzfVm3bgYlYmBCpKTm5PtH9BYXYMdzOz38fTX6Rw7/hRfaP&#10;TY834YdzOa57V3WXOpR+Dn2GPinyc2y2Hvb3Ye1zfZ/n0vfYR1tq8ln5ba3PfzNdzleJ2GftKw19&#10;Yt7X95W+B7RD6IMaTb48hf9l5Bf5ck79eHmN/e2XbagDdeWObUvoOO55DBX5oredS5cOLPXlLIHC&#10;74z9IusPup1cqDNxO8lQSf1UVW5fKSWdXowbSm3xz1nbOpR+Dn2FviNHjiTbW6idWUO/xz7aUu6z&#10;mte/GdH2fJVwP1P/HLiahD7h1tlvR32zr1VaNzRD6IMaTb88hf1L3L2r1a5lV/KFMc/97fsr/dK0&#10;x5a7FN0OQY4vYSe2Vp+I1UtGDYX9Yu3SgcXChBWqg2zrLjZdcj2VHXFyQ8mBAwdmlqsJsfv6dz2X&#10;7p8jy4i49ZL34H/ubepQ+jn0Ffok1Pkje1L834eNGfI9ij7aUu6zCr1G3/9mrDbnq5RtE6m6NA19&#10;figu3a8p93VSf2igPUIfAIyQH/qwHGzI98PpIrAzHItY90VB6AOAESL0LadFHi0rvfwF7RH6AGCE&#10;CH3LaxFHzBaxzouI0AcAI0ToW26LNmq2aPVdVIQ+ABghQt9ys5/vIoyc2VG+oW4QwROEPgAYIULf&#10;8rNhKnUnb232GsRFCKfLgNAHAAAwAoQ+AACAESD0AQAAjAChDwAAYAQIfQAAACNA6AMAABgBQh8A&#10;AMAIEPoAAABGgNAHAAAwAoQ+AACAESD0AQAAjAChDwAAYAQIfQAAACNA6AMAABgBQh8AAMAIEPoA&#10;AABGgNAHAAAwAoQ+AACAESD0AQAAjAChDwAAYAQIfQAAACNA6AMAABgBQh8AAMAIEPoAAABGgNAH&#10;AAAwAoQ+AACAEfj/AYACgdscU3BuAAAAAElFTkSuQmCCUEsBAi0AFAAGAAgAAAAhALGCZ7YKAQAA&#10;EwIAABMAAAAAAAAAAAAAAAAAAAAAAFtDb250ZW50X1R5cGVzXS54bWxQSwECLQAUAAYACAAAACEA&#10;OP0h/9YAAACUAQAACwAAAAAAAAAAAAAAAAA7AQAAX3JlbHMvLnJlbHNQSwECLQAUAAYACAAAACEA&#10;GOWACHkFAADOEgAADgAAAAAAAAAAAAAAAAA6AgAAZHJzL2Uyb0RvYy54bWxQSwECLQAUAAYACAAA&#10;ACEALmzwAMUAAAClAQAAGQAAAAAAAAAAAAAAAADfBwAAZHJzL19yZWxzL2Uyb0RvYy54bWwucmVs&#10;c1BLAQItABQABgAIAAAAIQDJns/r3QAAAAUBAAAPAAAAAAAAAAAAAAAAANsIAABkcnMvZG93bnJl&#10;di54bWxQSwECLQAKAAAAAAAAACEABQ2K3Sc7AAAnOwAAFAAAAAAAAAAAAAAAAADlCQAAZHJzL21l&#10;ZGlhL2ltYWdlMS5wbmdQSwECLQAKAAAAAAAAACEAArxZ8uZdAADmXQAAFAAAAAAAAAAAAAAAAAA+&#10;RQAAZHJzL21lZGlhL2ltYWdlMi5wbmdQSwUGAAAAAAcABwC+AQAAVqMAAAAA&#10;">
                <v:shape id="図 9" o:spid="_x0000_s1044" type="#_x0000_t75" alt="グラフ, 折れ線グラフ&#10;&#10;AI 生成コンテンツは誤りを含む可能性があります。" style="position:absolute;left:318;top:1431;width:31680;height:24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NcxgAAAOMAAAAPAAAAZHJzL2Rvd25yZXYueG1sRE9La8Mw&#10;DL4P9h+MBrstTrpgTFa3jMJguwz6oGctVpO0sRxit83+/Two9Kjvrflycr240Bg6zwaKLAdBXHvb&#10;cWNgt/140SBCRLbYeyYDvxRguXh8mGNl/ZXXdNnERqQQDhUaaGMcKilD3ZLDkPmBOHEHPzqM6Rwb&#10;aUe8pnDXy1meK+mw49TQ4kCrlurT5uwMWKdQfa/06Wcdtwr1vvw6utKY56fp/Q1EpCnexTf3p03z&#10;C6WVLl+LAv5/SgDIxR8AAAD//wMAUEsBAi0AFAAGAAgAAAAhANvh9svuAAAAhQEAABMAAAAAAAAA&#10;AAAAAAAAAAAAAFtDb250ZW50X1R5cGVzXS54bWxQSwECLQAUAAYACAAAACEAWvQsW78AAAAVAQAA&#10;CwAAAAAAAAAAAAAAAAAfAQAAX3JlbHMvLnJlbHNQSwECLQAUAAYACAAAACEAQrRjXMYAAADjAAAA&#10;DwAAAAAAAAAAAAAAAAAHAgAAZHJzL2Rvd25yZXYueG1sUEsFBgAAAAADAAMAtwAAAPoCAAAAAA==&#10;">
                  <v:imagedata r:id="rId26" o:title="グラフ, 折れ線グラフ&#10;&#10;AI 生成コンテンツは誤りを含む可能性があります。"/>
                </v:shape>
                <v:shape id="図 8" o:spid="_x0000_s1045" type="#_x0000_t75" alt="グラフ, 折れ線グラフ&#10;&#10;AI 生成コンテンツは誤りを含む可能性があります。" style="position:absolute;left:318;top:25444;width:31680;height:24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VuAyAAAAOMAAAAPAAAAZHJzL2Rvd25yZXYueG1sRE9fa8Iw&#10;EH8f7DuEG+xtJpuu1GoUp4iCT3ODvR7Nre3WXLomtvXbG2Hg4/3+33w52Fp01PrKsYbnkQJBnDtT&#10;caHh82P7lILwAdlg7Zg0nMnDcnF/N8fMuJ7fqTuGQsQQ9hlqKENoMil9XpJFP3INceS+XWsxxLMt&#10;pGmxj+G2li9KJdJixbGhxIbWJeW/x5PVUKi39fnvK9lvqkPy0+ywX026XuvHh2E1AxFoCDfxv3tv&#10;4vyxmqhpOk5f4fpTBEAuLgAAAP//AwBQSwECLQAUAAYACAAAACEA2+H2y+4AAACFAQAAEwAAAAAA&#10;AAAAAAAAAAAAAAAAW0NvbnRlbnRfVHlwZXNdLnhtbFBLAQItABQABgAIAAAAIQBa9CxbvwAAABUB&#10;AAALAAAAAAAAAAAAAAAAAB8BAABfcmVscy8ucmVsc1BLAQItABQABgAIAAAAIQBF1VuAyAAAAOMA&#10;AAAPAAAAAAAAAAAAAAAAAAcCAABkcnMvZG93bnJldi54bWxQSwUGAAAAAAMAAwC3AAAA/AIAAAAA&#10;">
                  <v:imagedata r:id="rId27" o:title="グラフ, 折れ線グラフ&#10;&#10;AI 生成コンテンツは誤りを含む可能性があります。"/>
                </v:shape>
                <v:shape id="テキスト ボックス 16" o:spid="_x0000_s1046" type="#_x0000_t202" style="position:absolute;left:633;top:48564;width:31540;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EpSygAAAOMAAAAPAAAAZHJzL2Rvd25yZXYueG1sRE/NasJA&#10;EL4X+g7LFHqrm0RqY3QVCYhF2oPWS2/T7JgEs7NpdtXo07sFocf5/mc6700jTtS52rKCeBCBIC6s&#10;rrlUsPtavqQgnEfW2FgmBRdyMJ89Pkwx0/bMGzptfSlCCLsMFVTet5mUrqjIoBvYljhwe9sZ9OHs&#10;Sqk7PIdw08gkikbSYM2hocKW8oqKw/ZoFKzz5SdufhKTXpt89bFftL+771elnp/6xQSEp97/i+/u&#10;dx3mj4fjt2Eaxwn8/RQAkLMbAAAA//8DAFBLAQItABQABgAIAAAAIQDb4fbL7gAAAIUBAAATAAAA&#10;AAAAAAAAAAAAAAAAAABbQ29udGVudF9UeXBlc10ueG1sUEsBAi0AFAAGAAgAAAAhAFr0LFu/AAAA&#10;FQEAAAsAAAAAAAAAAAAAAAAAHwEAAF9yZWxzLy5yZWxzUEsBAi0AFAAGAAgAAAAhAGNESlLKAAAA&#10;4wAAAA8AAAAAAAAAAAAAAAAABwIAAGRycy9kb3ducmV2LnhtbFBLBQYAAAAAAwADALcAAAD+AgAA&#10;AAA=&#10;" filled="f" stroked="f" strokeweight=".5pt">
                  <v:textbox>
                    <w:txbxContent>
                      <w:p w14:paraId="4C56056B" w14:textId="4E513076" w:rsidR="00751026" w:rsidRDefault="00751026" w:rsidP="000C1C9E">
                        <w:pPr>
                          <w:pStyle w:val="RSCI01FigureSchemeChartwithbottombar"/>
                          <w:rPr>
                            <w:lang w:eastAsia="ja-JP"/>
                          </w:rPr>
                        </w:pPr>
                        <w:r w:rsidRPr="00816327">
                          <w:rPr>
                            <w:rFonts w:hint="eastAsia"/>
                            <w:b/>
                            <w:bCs/>
                            <w:lang w:eastAsia="ja-JP"/>
                          </w:rPr>
                          <w:t>Fig</w:t>
                        </w:r>
                        <w:r>
                          <w:rPr>
                            <w:rFonts w:hint="eastAsia"/>
                            <w:b/>
                            <w:bCs/>
                            <w:lang w:eastAsia="ja-JP"/>
                          </w:rPr>
                          <w:t>.</w:t>
                        </w:r>
                        <w:r w:rsidRPr="00816327">
                          <w:rPr>
                            <w:rFonts w:hint="eastAsia"/>
                            <w:b/>
                            <w:bCs/>
                            <w:lang w:eastAsia="ja-JP"/>
                          </w:rPr>
                          <w:t xml:space="preserve"> 2</w:t>
                        </w:r>
                        <w:r>
                          <w:rPr>
                            <w:rFonts w:hint="eastAsia"/>
                            <w:lang w:eastAsia="ja-JP"/>
                          </w:rPr>
                          <w:t xml:space="preserve"> (a) </w:t>
                        </w:r>
                        <w:r>
                          <w:rPr>
                            <w:lang w:eastAsia="ja-JP"/>
                          </w:rPr>
                          <w:t>P</w:t>
                        </w:r>
                        <w:r>
                          <w:rPr>
                            <w:rFonts w:hint="eastAsia"/>
                            <w:lang w:eastAsia="ja-JP"/>
                          </w:rPr>
                          <w:t xml:space="preserve">ressure dependence and (b) </w:t>
                        </w:r>
                        <w:r>
                          <w:rPr>
                            <w:lang w:eastAsia="ja-JP"/>
                          </w:rPr>
                          <w:t>Arrhenius</w:t>
                        </w:r>
                        <w:r>
                          <w:rPr>
                            <w:rFonts w:hint="eastAsia"/>
                            <w:lang w:eastAsia="ja-JP"/>
                          </w:rPr>
                          <w:t xml:space="preserve"> plots of the DRM activity </w:t>
                        </w:r>
                        <w:r w:rsidR="000C1C9E" w:rsidRPr="00D205B9">
                          <w:rPr>
                            <w:highlight w:val="yellow"/>
                            <w:lang w:eastAsia="ja-JP"/>
                          </w:rPr>
                          <w:t>in photocatalytic</w:t>
                        </w:r>
                        <w:r w:rsidRPr="00D205B9">
                          <w:rPr>
                            <w:rFonts w:hint="eastAsia"/>
                            <w:highlight w:val="yellow"/>
                            <w:lang w:eastAsia="ja-JP"/>
                          </w:rPr>
                          <w:t xml:space="preserve"> </w:t>
                        </w:r>
                        <w:r w:rsidR="00DB4595" w:rsidRPr="00D205B9">
                          <w:rPr>
                            <w:rFonts w:hint="eastAsia"/>
                            <w:highlight w:val="yellow"/>
                            <w:lang w:eastAsia="ja-JP"/>
                          </w:rPr>
                          <w:t>(</w:t>
                        </w:r>
                        <w:r w:rsidR="007C7B6B" w:rsidRPr="00D205B9">
                          <w:rPr>
                            <w:rFonts w:hint="eastAsia"/>
                            <w:highlight w:val="yellow"/>
                            <w:lang w:eastAsia="ja-JP"/>
                          </w:rPr>
                          <w:t>2.7</w:t>
                        </w:r>
                        <w:r w:rsidR="000C1C9E" w:rsidRPr="00D205B9">
                          <w:rPr>
                            <w:rFonts w:hint="eastAsia"/>
                            <w:highlight w:val="yellow"/>
                            <w:lang w:eastAsia="ja-JP"/>
                          </w:rPr>
                          <w:t xml:space="preserve"> </w:t>
                        </w:r>
                        <w:r w:rsidR="00DB4595" w:rsidRPr="00D205B9">
                          <w:rPr>
                            <w:rFonts w:hint="eastAsia"/>
                            <w:highlight w:val="yellow"/>
                            <w:lang w:eastAsia="ja-JP"/>
                          </w:rPr>
                          <w:t>W</w:t>
                        </w:r>
                        <w:r w:rsidR="007C7B6B" w:rsidRPr="00D205B9">
                          <w:rPr>
                            <w:rFonts w:hint="eastAsia"/>
                            <w:highlight w:val="yellow"/>
                            <w:lang w:eastAsia="ja-JP"/>
                          </w:rPr>
                          <w:t xml:space="preserve"> </w:t>
                        </w:r>
                        <w:r w:rsidR="00DB4595" w:rsidRPr="00D205B9">
                          <w:rPr>
                            <w:rFonts w:hint="eastAsia"/>
                            <w:highlight w:val="yellow"/>
                            <w:lang w:eastAsia="ja-JP"/>
                          </w:rPr>
                          <w:t>cm</w:t>
                        </w:r>
                        <w:r w:rsidR="007C7B6B" w:rsidRPr="00D205B9">
                          <w:rPr>
                            <w:rFonts w:hint="eastAsia"/>
                            <w:highlight w:val="yellow"/>
                            <w:vertAlign w:val="superscript"/>
                            <w:lang w:eastAsia="ja-JP"/>
                          </w:rPr>
                          <w:t>-2</w:t>
                        </w:r>
                        <w:r w:rsidR="00DB4595" w:rsidRPr="00D205B9">
                          <w:rPr>
                            <w:rFonts w:hint="eastAsia"/>
                            <w:highlight w:val="yellow"/>
                            <w:lang w:eastAsia="ja-JP"/>
                          </w:rPr>
                          <w:t xml:space="preserve"> </w:t>
                        </w:r>
                        <w:r w:rsidR="008B070F" w:rsidRPr="00D205B9">
                          <w:rPr>
                            <w:rFonts w:hint="eastAsia"/>
                            <w:highlight w:val="yellow"/>
                            <w:lang w:eastAsia="ja-JP"/>
                          </w:rPr>
                          <w:t>Hg</w:t>
                        </w:r>
                        <w:r w:rsidR="008B070F" w:rsidRPr="00D205B9">
                          <w:rPr>
                            <w:rFonts w:ascii="Calibri" w:eastAsia="ＭＳ 明朝" w:hAnsi="Calibri"/>
                            <w:bCs/>
                            <w:iCs/>
                            <w:highlight w:val="yellow"/>
                            <w:lang w:eastAsia="ja-JP"/>
                          </w:rPr>
                          <w:t>–</w:t>
                        </w:r>
                        <w:r w:rsidR="008B070F" w:rsidRPr="00D205B9">
                          <w:rPr>
                            <w:rFonts w:hint="eastAsia"/>
                            <w:highlight w:val="yellow"/>
                            <w:lang w:eastAsia="ja-JP"/>
                          </w:rPr>
                          <w:t>Xe lamp</w:t>
                        </w:r>
                        <w:r w:rsidRPr="00D205B9">
                          <w:rPr>
                            <w:rFonts w:hint="eastAsia"/>
                            <w:highlight w:val="yellow"/>
                            <w:lang w:eastAsia="ja-JP"/>
                          </w:rPr>
                          <w:t xml:space="preserve">) </w:t>
                        </w:r>
                        <w:r w:rsidR="007C7B6B" w:rsidRPr="00D205B9">
                          <w:rPr>
                            <w:rFonts w:hint="eastAsia"/>
                            <w:highlight w:val="yellow"/>
                            <w:lang w:eastAsia="ja-JP"/>
                          </w:rPr>
                          <w:t>and</w:t>
                        </w:r>
                        <w:r w:rsidR="00DB4595" w:rsidRPr="00D205B9">
                          <w:rPr>
                            <w:rFonts w:hint="eastAsia"/>
                            <w:highlight w:val="yellow"/>
                            <w:lang w:eastAsia="ja-JP"/>
                          </w:rPr>
                          <w:t xml:space="preserve"> photothermal</w:t>
                        </w:r>
                        <w:r w:rsidRPr="00D205B9">
                          <w:rPr>
                            <w:rFonts w:hint="eastAsia"/>
                            <w:highlight w:val="yellow"/>
                            <w:lang w:eastAsia="ja-JP"/>
                          </w:rPr>
                          <w:t xml:space="preserve"> </w:t>
                        </w:r>
                        <w:r w:rsidR="007C7B6B" w:rsidRPr="00D205B9">
                          <w:rPr>
                            <w:rFonts w:hint="eastAsia"/>
                            <w:highlight w:val="yellow"/>
                            <w:lang w:eastAsia="ja-JP"/>
                          </w:rPr>
                          <w:t>(5.3 W cm</w:t>
                        </w:r>
                        <w:r w:rsidR="007C7B6B" w:rsidRPr="00D205B9">
                          <w:rPr>
                            <w:rFonts w:hint="eastAsia"/>
                            <w:highlight w:val="yellow"/>
                            <w:vertAlign w:val="superscript"/>
                            <w:lang w:eastAsia="ja-JP"/>
                          </w:rPr>
                          <w:t>-2</w:t>
                        </w:r>
                        <w:r w:rsidR="007C7B6B" w:rsidRPr="00D205B9">
                          <w:rPr>
                            <w:rFonts w:hint="eastAsia"/>
                            <w:highlight w:val="yellow"/>
                            <w:lang w:eastAsia="ja-JP"/>
                          </w:rPr>
                          <w:t xml:space="preserve"> </w:t>
                        </w:r>
                        <w:r w:rsidR="008B070F" w:rsidRPr="00D205B9">
                          <w:rPr>
                            <w:rFonts w:hint="eastAsia"/>
                            <w:highlight w:val="yellow"/>
                            <w:lang w:eastAsia="ja-JP"/>
                          </w:rPr>
                          <w:t>Xe lamp, &gt; 400 nm</w:t>
                        </w:r>
                        <w:r w:rsidRPr="00D205B9">
                          <w:rPr>
                            <w:rFonts w:hint="eastAsia"/>
                            <w:highlight w:val="yellow"/>
                            <w:lang w:eastAsia="ja-JP"/>
                          </w:rPr>
                          <w:t xml:space="preserve">) </w:t>
                        </w:r>
                        <w:r w:rsidR="007C7B6B" w:rsidRPr="00D205B9">
                          <w:rPr>
                            <w:rFonts w:hint="eastAsia"/>
                            <w:highlight w:val="yellow"/>
                            <w:lang w:eastAsia="ja-JP"/>
                          </w:rPr>
                          <w:t>reaction</w:t>
                        </w:r>
                        <w:r w:rsidR="00DB4595" w:rsidRPr="00D205B9">
                          <w:rPr>
                            <w:rFonts w:hint="eastAsia"/>
                            <w:highlight w:val="yellow"/>
                            <w:lang w:eastAsia="ja-JP"/>
                          </w:rPr>
                          <w:t>s</w:t>
                        </w:r>
                        <w:r w:rsidRPr="00D205B9">
                          <w:rPr>
                            <w:rFonts w:hint="eastAsia"/>
                            <w:highlight w:val="yellow"/>
                            <w:lang w:eastAsia="ja-JP"/>
                          </w:rPr>
                          <w:t>.</w:t>
                        </w:r>
                        <w:r w:rsidR="000C1C9E">
                          <w:rPr>
                            <w:rFonts w:hint="eastAsia"/>
                            <w:lang w:eastAsia="ja-JP"/>
                          </w:rPr>
                          <w:t xml:space="preserve"> </w:t>
                        </w:r>
                        <w:r w:rsidRPr="00816327">
                          <w:rPr>
                            <w:lang w:eastAsia="ja-JP"/>
                          </w:rPr>
                          <w:t>Sample: 5 mg</w:t>
                        </w:r>
                        <w:r>
                          <w:rPr>
                            <w:rFonts w:hint="eastAsia"/>
                            <w:lang w:eastAsia="ja-JP"/>
                          </w:rPr>
                          <w:t xml:space="preserve"> Rh/STO</w:t>
                        </w:r>
                        <w:r w:rsidRPr="00816327">
                          <w:rPr>
                            <w:lang w:eastAsia="ja-JP"/>
                          </w:rPr>
                          <w:t xml:space="preserve">, </w:t>
                        </w:r>
                        <w:r>
                          <w:rPr>
                            <w:rFonts w:hint="eastAsia"/>
                            <w:lang w:eastAsia="ja-JP"/>
                          </w:rPr>
                          <w:t xml:space="preserve">heater set temperature: (a) 280 </w:t>
                        </w:r>
                        <w:r w:rsidRPr="00151FD4">
                          <w:rPr>
                            <w:bCs/>
                            <w:iCs/>
                            <w:lang w:eastAsia="ja-JP"/>
                          </w:rPr>
                          <w:t>°C</w:t>
                        </w:r>
                        <w:r>
                          <w:rPr>
                            <w:rFonts w:hint="eastAsia"/>
                            <w:bCs/>
                            <w:iCs/>
                            <w:lang w:eastAsia="ja-JP"/>
                          </w:rPr>
                          <w:t xml:space="preserve"> </w:t>
                        </w:r>
                        <w:r>
                          <w:rPr>
                            <w:bCs/>
                            <w:iCs/>
                            <w:lang w:eastAsia="ja-JP"/>
                          </w:rPr>
                          <w:t>an</w:t>
                        </w:r>
                        <w:r>
                          <w:rPr>
                            <w:rFonts w:hint="eastAsia"/>
                            <w:bCs/>
                            <w:iCs/>
                            <w:lang w:eastAsia="ja-JP"/>
                          </w:rPr>
                          <w:t>d (b) 120</w:t>
                        </w:r>
                        <w:r>
                          <w:rPr>
                            <w:rFonts w:hint="eastAsia"/>
                            <w:bCs/>
                            <w:iCs/>
                            <w:lang w:eastAsia="ja-JP"/>
                          </w:rPr>
                          <w:t>–</w:t>
                        </w:r>
                        <w:r>
                          <w:rPr>
                            <w:rFonts w:hint="eastAsia"/>
                            <w:bCs/>
                            <w:iCs/>
                            <w:lang w:eastAsia="ja-JP"/>
                          </w:rPr>
                          <w:t xml:space="preserve">280 </w:t>
                        </w:r>
                        <w:r w:rsidRPr="00151FD4">
                          <w:rPr>
                            <w:bCs/>
                            <w:iCs/>
                            <w:lang w:eastAsia="ja-JP"/>
                          </w:rPr>
                          <w:t>°C</w:t>
                        </w:r>
                        <w:r>
                          <w:rPr>
                            <w:rFonts w:hint="eastAsia"/>
                            <w:lang w:eastAsia="ja-JP"/>
                          </w:rPr>
                          <w:t>, pressure: (a) 0.1</w:t>
                        </w:r>
                        <w:r>
                          <w:rPr>
                            <w:rFonts w:hint="eastAsia"/>
                            <w:lang w:eastAsia="ja-JP"/>
                          </w:rPr>
                          <w:t>–</w:t>
                        </w:r>
                        <w:r>
                          <w:rPr>
                            <w:rFonts w:hint="eastAsia"/>
                            <w:lang w:eastAsia="ja-JP"/>
                          </w:rPr>
                          <w:t>2.0 MPa</w:t>
                        </w:r>
                        <w:r>
                          <w:rPr>
                            <w:rFonts w:hint="eastAsia"/>
                            <w:bCs/>
                            <w:iCs/>
                            <w:lang w:eastAsia="ja-JP"/>
                          </w:rPr>
                          <w:t xml:space="preserve"> </w:t>
                        </w:r>
                        <w:r>
                          <w:rPr>
                            <w:bCs/>
                            <w:iCs/>
                            <w:lang w:eastAsia="ja-JP"/>
                          </w:rPr>
                          <w:t>an</w:t>
                        </w:r>
                        <w:r>
                          <w:rPr>
                            <w:rFonts w:hint="eastAsia"/>
                            <w:bCs/>
                            <w:iCs/>
                            <w:lang w:eastAsia="ja-JP"/>
                          </w:rPr>
                          <w:t>d (b) 0.1 MPa</w:t>
                        </w:r>
                        <w:r>
                          <w:rPr>
                            <w:rFonts w:hint="eastAsia"/>
                            <w:lang w:eastAsia="ja-JP"/>
                          </w:rPr>
                          <w:t xml:space="preserve">, </w:t>
                        </w:r>
                        <w:r w:rsidRPr="00816327">
                          <w:rPr>
                            <w:lang w:eastAsia="ja-JP"/>
                          </w:rPr>
                          <w:t>reactant gas composition: CH</w:t>
                        </w:r>
                        <w:r w:rsidRPr="00816327">
                          <w:rPr>
                            <w:vertAlign w:val="subscript"/>
                            <w:lang w:eastAsia="ja-JP"/>
                          </w:rPr>
                          <w:t>4</w:t>
                        </w:r>
                        <w:r w:rsidRPr="00816327">
                          <w:rPr>
                            <w:lang w:eastAsia="ja-JP"/>
                          </w:rPr>
                          <w:t>:CO</w:t>
                        </w:r>
                        <w:r w:rsidRPr="00816327">
                          <w:rPr>
                            <w:vertAlign w:val="subscript"/>
                            <w:lang w:eastAsia="ja-JP"/>
                          </w:rPr>
                          <w:t>2</w:t>
                        </w:r>
                        <w:r w:rsidRPr="00816327">
                          <w:rPr>
                            <w:lang w:eastAsia="ja-JP"/>
                          </w:rPr>
                          <w:t xml:space="preserve">:Ar = </w:t>
                        </w:r>
                        <w:r>
                          <w:rPr>
                            <w:rFonts w:hint="eastAsia"/>
                            <w:lang w:eastAsia="ja-JP"/>
                          </w:rPr>
                          <w:t>0.9</w:t>
                        </w:r>
                        <w:r w:rsidRPr="00816327">
                          <w:rPr>
                            <w:lang w:eastAsia="ja-JP"/>
                          </w:rPr>
                          <w:t>:</w:t>
                        </w:r>
                        <w:r>
                          <w:rPr>
                            <w:rFonts w:hint="eastAsia"/>
                            <w:lang w:eastAsia="ja-JP"/>
                          </w:rPr>
                          <w:t>0.9</w:t>
                        </w:r>
                        <w:r w:rsidRPr="00816327">
                          <w:rPr>
                            <w:lang w:eastAsia="ja-JP"/>
                          </w:rPr>
                          <w:t>:98</w:t>
                        </w:r>
                        <w:r>
                          <w:rPr>
                            <w:rFonts w:hint="eastAsia"/>
                            <w:lang w:eastAsia="ja-JP"/>
                          </w:rPr>
                          <w:t>.2</w:t>
                        </w:r>
                        <w:r w:rsidRPr="00816327">
                          <w:rPr>
                            <w:lang w:eastAsia="ja-JP"/>
                          </w:rPr>
                          <w:t xml:space="preserve"> (volume ratio), and </w:t>
                        </w:r>
                        <w:r>
                          <w:rPr>
                            <w:rFonts w:hint="eastAsia"/>
                            <w:lang w:eastAsia="ja-JP"/>
                          </w:rPr>
                          <w:t xml:space="preserve">standard </w:t>
                        </w:r>
                        <w:r w:rsidRPr="00816327">
                          <w:rPr>
                            <w:lang w:eastAsia="ja-JP"/>
                          </w:rPr>
                          <w:t>gas flow rate: 1</w:t>
                        </w:r>
                        <w:r>
                          <w:rPr>
                            <w:rFonts w:hint="eastAsia"/>
                            <w:lang w:eastAsia="ja-JP"/>
                          </w:rPr>
                          <w:t>5</w:t>
                        </w:r>
                        <w:r w:rsidRPr="00816327">
                          <w:rPr>
                            <w:lang w:eastAsia="ja-JP"/>
                          </w:rPr>
                          <w:t xml:space="preserve"> m</w:t>
                        </w:r>
                        <w:r>
                          <w:rPr>
                            <w:rFonts w:hint="eastAsia"/>
                            <w:lang w:eastAsia="ja-JP"/>
                          </w:rPr>
                          <w:t>L</w:t>
                        </w:r>
                        <w:r w:rsidRPr="00816327">
                          <w:rPr>
                            <w:lang w:eastAsia="ja-JP"/>
                          </w:rPr>
                          <w:t xml:space="preserve"> min</w:t>
                        </w:r>
                        <w:r w:rsidRPr="00816327">
                          <w:rPr>
                            <w:vertAlign w:val="superscript"/>
                            <w:lang w:eastAsia="ja-JP"/>
                          </w:rPr>
                          <w:t>−1</w:t>
                        </w:r>
                        <w:r w:rsidRPr="00816327">
                          <w:rPr>
                            <w:lang w:eastAsia="ja-JP"/>
                          </w:rPr>
                          <w:t>, respectively.</w:t>
                        </w:r>
                      </w:p>
                    </w:txbxContent>
                  </v:textbox>
                </v:shape>
                <v:shape id="テキスト ボックス 12" o:spid="_x0000_s1047" type="#_x0000_t202" style="position:absolute;left:318;top:-636;width:421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PVmyAAAAOMAAAAPAAAAZHJzL2Rvd25yZXYueG1sRE9La8JA&#10;EL4L/Q/LCL3prgEfRFeRgLSUetB66W3MjkkwO5tmt5r217uC4HG+9yxWna3FhVpfOdYwGioQxLkz&#10;FRcaDl+bwQyED8gGa8ek4Y88rJYvvQWmxl15R5d9KEQMYZ+ihjKEJpXS5yVZ9EPXEEfu5FqLIZ5t&#10;IU2L1xhua5koNZEWK44NJTaUlZSf979Ww0e22eLumNjZf529fZ7Wzc/he6z1a79bz0EE6sJT/HC/&#10;mzh/PEmmiRqpKdx/igDI5Q0AAP//AwBQSwECLQAUAAYACAAAACEA2+H2y+4AAACFAQAAEwAAAAAA&#10;AAAAAAAAAAAAAAAAW0NvbnRlbnRfVHlwZXNdLnhtbFBLAQItABQABgAIAAAAIQBa9CxbvwAAABUB&#10;AAALAAAAAAAAAAAAAAAAAB8BAABfcmVscy8ucmVsc1BLAQItABQABgAIAAAAIQDfdPVmyAAAAOMA&#10;AAAPAAAAAAAAAAAAAAAAAAcCAABkcnMvZG93bnJldi54bWxQSwUGAAAAAAMAAwC3AAAA/AIAAAAA&#10;" filled="f" stroked="f" strokeweight=".5pt">
                  <v:textbox>
                    <w:txbxContent>
                      <w:p w14:paraId="1B1AA4F4" w14:textId="77777777" w:rsidR="00751026" w:rsidRPr="00F96730" w:rsidRDefault="00751026" w:rsidP="00751026">
                        <w:pPr>
                          <w:rPr>
                            <w:sz w:val="28"/>
                            <w:szCs w:val="28"/>
                            <w:lang w:eastAsia="ja-JP"/>
                            <w14:textOutline w14:w="9525" w14:cap="rnd" w14:cmpd="sng" w14:algn="ctr">
                              <w14:noFill/>
                              <w14:prstDash w14:val="solid"/>
                              <w14:bevel/>
                            </w14:textOutline>
                          </w:rPr>
                        </w:pPr>
                        <w:r w:rsidRPr="00F96730">
                          <w:rPr>
                            <w:rFonts w:hint="eastAsia"/>
                            <w:sz w:val="28"/>
                            <w:szCs w:val="28"/>
                            <w:lang w:eastAsia="ja-JP"/>
                          </w:rPr>
                          <w:t>(a)</w:t>
                        </w:r>
                      </w:p>
                    </w:txbxContent>
                  </v:textbox>
                </v:shape>
                <v:shape id="テキスト ボックス 12" o:spid="_x0000_s1048" type="#_x0000_t202" style="position:absolute;left:238;top:23217;width:4210;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W0dzAAAAOIAAAAPAAAAZHJzL2Rvd25yZXYueG1sRI9Ba8JA&#10;FITvBf/D8oTe6sa0piF1FQmIpdSD1ou3Z/aZhGbfxuyqaX99tyB4HGbmG2Y6700jLtS52rKC8SgC&#10;QVxYXXOpYPe1fEpBOI+ssbFMCn7IwXw2eJhipu2VN3TZ+lIECLsMFVTet5mUrqjIoBvZljh4R9sZ&#10;9EF2pdQdXgPcNDKOokQarDksVNhSXlHxvT0bBR/5co2bQ2zS3yZffR4X7Wm3nyj1OOwXbyA89f4e&#10;vrXftYI4fk7S12TyAv+Xwh2Qsz8AAAD//wMAUEsBAi0AFAAGAAgAAAAhANvh9svuAAAAhQEAABMA&#10;AAAAAAAAAAAAAAAAAAAAAFtDb250ZW50X1R5cGVzXS54bWxQSwECLQAUAAYACAAAACEAWvQsW78A&#10;AAAVAQAACwAAAAAAAAAAAAAAAAAfAQAAX3JlbHMvLnJlbHNQSwECLQAUAAYACAAAACEASDFtHcwA&#10;AADiAAAADwAAAAAAAAAAAAAAAAAHAgAAZHJzL2Rvd25yZXYueG1sUEsFBgAAAAADAAMAtwAAAAAD&#10;AAAAAA==&#10;" filled="f" stroked="f" strokeweight=".5pt">
                  <v:textbox>
                    <w:txbxContent>
                      <w:p w14:paraId="6836D844" w14:textId="77777777" w:rsidR="00751026" w:rsidRPr="00F96730" w:rsidRDefault="00751026" w:rsidP="00751026">
                        <w:pPr>
                          <w:rPr>
                            <w:sz w:val="28"/>
                            <w:szCs w:val="28"/>
                            <w:lang w:eastAsia="ja-JP"/>
                            <w14:textOutline w14:w="9525" w14:cap="rnd" w14:cmpd="sng" w14:algn="ctr">
                              <w14:noFill/>
                              <w14:prstDash w14:val="solid"/>
                              <w14:bevel/>
                            </w14:textOutline>
                          </w:rPr>
                        </w:pPr>
                        <w:r w:rsidRPr="00F96730">
                          <w:rPr>
                            <w:rFonts w:hint="eastAsia"/>
                            <w:sz w:val="28"/>
                            <w:szCs w:val="28"/>
                            <w:lang w:eastAsia="ja-JP"/>
                          </w:rPr>
                          <w:t>(b)</w:t>
                        </w:r>
                      </w:p>
                    </w:txbxContent>
                  </v:textbox>
                </v:shape>
                <w10:wrap type="square" anchory="margin"/>
              </v:group>
            </w:pict>
          </mc:Fallback>
        </mc:AlternateContent>
      </w:r>
      <w:r w:rsidR="00084A80" w:rsidRPr="00501C7B">
        <w:rPr>
          <w:iCs/>
        </w:rPr>
        <w:t>Ultraviolet–visible diffuse reflectance spectroscopy (UV–</w:t>
      </w:r>
      <w:r w:rsidR="00084A80" w:rsidRPr="00501C7B">
        <w:rPr>
          <w:iCs/>
          <w:lang w:eastAsia="ja-JP"/>
        </w:rPr>
        <w:t>v</w:t>
      </w:r>
      <w:r w:rsidR="00084A80" w:rsidRPr="00501C7B">
        <w:rPr>
          <w:iCs/>
        </w:rPr>
        <w:t>is DRS) was used to investigate the optical properties of the catalysts</w:t>
      </w:r>
      <w:r w:rsidR="00084A80" w:rsidRPr="00501C7B">
        <w:rPr>
          <w:bCs/>
          <w:iCs/>
        </w:rPr>
        <w:t xml:space="preserve">. Rh/STO and STO exhibit strong light absorption </w:t>
      </w:r>
      <w:r w:rsidR="00084A80" w:rsidRPr="00501C7B">
        <w:rPr>
          <w:rFonts w:ascii="Calibri" w:eastAsia="ＭＳ 明朝" w:hAnsi="Calibri"/>
          <w:bCs/>
          <w:iCs/>
        </w:rPr>
        <w:t>at wavelengths below 380 nm (Fig. S</w:t>
      </w:r>
      <w:r w:rsidR="00CF2D51" w:rsidRPr="00501C7B">
        <w:rPr>
          <w:bCs/>
          <w:iCs/>
          <w:lang w:eastAsia="ja-JP"/>
        </w:rPr>
        <w:t>6</w:t>
      </w:r>
      <w:r w:rsidR="00084A80" w:rsidRPr="00501C7B">
        <w:rPr>
          <w:bCs/>
          <w:iCs/>
        </w:rPr>
        <w:t xml:space="preserve"> (ESI </w:t>
      </w:r>
      <w:r w:rsidR="00084A80" w:rsidRPr="00501C7B">
        <w:rPr>
          <w:b/>
          <w:bCs/>
        </w:rPr>
        <w:t>†</w:t>
      </w:r>
      <w:r w:rsidR="00084A80" w:rsidRPr="00501C7B">
        <w:rPr>
          <w:bCs/>
          <w:iCs/>
        </w:rPr>
        <w:t>)).</w:t>
      </w:r>
      <w:r w:rsidR="00EB01D9" w:rsidRPr="00501C7B">
        <w:rPr>
          <w:bCs/>
          <w:iCs/>
        </w:rPr>
        <w:t xml:space="preserve"> Rh/STO exhibit</w:t>
      </w:r>
      <w:r w:rsidR="002C6924">
        <w:rPr>
          <w:bCs/>
          <w:iCs/>
        </w:rPr>
        <w:t>s</w:t>
      </w:r>
      <w:r w:rsidR="00EB01D9" w:rsidRPr="00501C7B">
        <w:rPr>
          <w:bCs/>
          <w:iCs/>
        </w:rPr>
        <w:t xml:space="preserve"> broad absorption in the visible light range</w:t>
      </w:r>
      <w:r w:rsidR="007223E7" w:rsidRPr="00501C7B">
        <w:rPr>
          <w:bCs/>
          <w:iCs/>
        </w:rPr>
        <w:t xml:space="preserve"> owing to the </w:t>
      </w:r>
      <w:r w:rsidR="00084A80" w:rsidRPr="00501C7B">
        <w:rPr>
          <w:rFonts w:ascii="Calibri" w:eastAsia="ＭＳ 明朝" w:hAnsi="Calibri"/>
          <w:bCs/>
          <w:iCs/>
        </w:rPr>
        <w:t>presence of metallic rhodium.</w:t>
      </w:r>
      <w:r w:rsidR="001C677B">
        <w:rPr>
          <w:rFonts w:ascii="Calibri" w:eastAsia="ＭＳ 明朝" w:hAnsi="Calibri" w:hint="eastAsia"/>
          <w:bCs/>
          <w:iCs/>
          <w:lang w:eastAsia="ja-JP"/>
        </w:rPr>
        <w:t xml:space="preserve"> </w:t>
      </w:r>
      <w:r w:rsidR="001C677B" w:rsidRPr="007B4F31">
        <w:rPr>
          <w:rFonts w:ascii="Calibri" w:eastAsia="ＭＳ 明朝" w:hAnsi="Calibri"/>
          <w:bCs/>
          <w:iCs/>
          <w:highlight w:val="yellow"/>
          <w:lang w:eastAsia="ja-JP"/>
        </w:rPr>
        <w:t>This is attributed to the interaction between the metal and the oxides</w:t>
      </w:r>
      <w:r w:rsidR="007B4F31">
        <w:rPr>
          <w:rFonts w:ascii="Calibri" w:eastAsia="ＭＳ 明朝" w:hAnsi="Calibri" w:hint="eastAsia"/>
          <w:bCs/>
          <w:iCs/>
          <w:highlight w:val="yellow"/>
          <w:lang w:eastAsia="ja-JP"/>
        </w:rPr>
        <w:t xml:space="preserve"> support</w:t>
      </w:r>
      <w:r w:rsidR="001C677B" w:rsidRPr="007B4F31">
        <w:rPr>
          <w:rFonts w:ascii="Calibri" w:eastAsia="ＭＳ 明朝" w:hAnsi="Calibri"/>
          <w:bCs/>
          <w:iCs/>
          <w:highlight w:val="yellow"/>
          <w:lang w:eastAsia="ja-JP"/>
        </w:rPr>
        <w:t>, which is consistent with pre</w:t>
      </w:r>
      <w:r w:rsidR="001C677B" w:rsidRPr="00F21ED1">
        <w:rPr>
          <w:rFonts w:ascii="Calibri" w:eastAsia="ＭＳ 明朝" w:hAnsi="Calibri"/>
          <w:bCs/>
          <w:iCs/>
          <w:highlight w:val="yellow"/>
          <w:lang w:eastAsia="ja-JP"/>
        </w:rPr>
        <w:t>vious literature</w:t>
      </w:r>
      <w:r w:rsidR="001C677B" w:rsidRPr="004D2F71">
        <w:rPr>
          <w:rFonts w:ascii="Calibri" w:eastAsia="ＭＳ 明朝" w:hAnsi="Calibri"/>
          <w:bCs/>
          <w:iCs/>
          <w:highlight w:val="yellow"/>
          <w:lang w:eastAsia="ja-JP"/>
        </w:rPr>
        <w:fldChar w:fldCharType="begin"/>
      </w:r>
      <w:r w:rsidR="00084909" w:rsidRPr="004D2F71">
        <w:rPr>
          <w:rFonts w:ascii="Calibri" w:eastAsia="ＭＳ 明朝" w:hAnsi="Calibri"/>
          <w:bCs/>
          <w:iCs/>
          <w:highlight w:val="yellow"/>
          <w:lang w:eastAsia="ja-JP"/>
        </w:rPr>
        <w:instrText xml:space="preserve"> ADDIN ZOTERO_ITEM CSL_CITATION {"citationID":"JVGytYGU","properties":{"formattedCitation":"\\super 23\\nosupersub{}","plainCitation":"23","noteIndex":0},"citationItems":[{"id":386,"uris":["http://zotero.org/users/13971775/items/H288S64A"],"itemData":{"id":386,"type":"article-journal","abstract":"An integrated theoretical-experimental investigation is performed to understand the photocatalytic and optical properties of Ag/SrTiO3 nanocomposite (Ag/STO). Theoretical investigation reveals that the catalytic activity of Ag/STO is increased when Ag particle size is smaller, while the opposite correlation is observed for its visible-light absorbance efficiency. These insights suggest that efficient Ag/STO photocatalyst needs to be balanced between the active interfacial site density and visible-light absorbance intensity by carefully controlling the Ag dosage. Furthermore, reactive oxygen species that are responsible for the oxidative degradation of organic pollutant on Ag/STO could be identified from Density Functional Theory (DFT) calculations. Comprehensive experiments are carried out using Rhodamine-B (RhB) photodegradation to test the activity of Ag/STO in wastewater treatment application and excellently validate those theoretical predictions. Over series of synthesized Ag/STO composites with different Ag contents, the optimum 1 % wt. Ag loading has the highest 92.8 % efficiency in RhB photodegradation after 1 hour of light irradiation. Trapping experiments also confirm the crucial role of O2 and OH species, which was predicted from DFT calculations, as the primary oxidizing agents for the degradation of RhB. This work provides a useful framework to develop novel plasmonic nanocomposites for other photocatalytic applications.","container-title":"Journal of Alloys and Compounds","DOI":"10.1016/j.jallcom.2024.175322","ISSN":"0925-8388","journalAbbreviation":"Journal of Alloys and Compounds","page":"175322","source":"ScienceDirect","title":"How to design plasmonic Ag/SrTiO&lt;sub&gt;3&lt;/sub&gt; nanocomposites as efficient photocatalyst: Theoretical insight and experimental validation","title-short":"How to design plasmonic Ag/SrTiO3 nanocomposites as efficient photocatalyst","volume":"1002","author":[{"family":"Trinh","given":"Quang Thang"},{"family":"Le Van","given":"Tuyen"},{"family":"Phan","given":"Thi To Nga"},{"family":"Ong","given":"Khuong Phuong"},{"family":"Kosslick","given":"Hendrik"},{"family":"Amaniampong","given":"Prince Nana"},{"family":"Sullivan","given":"Michael B."},{"family":"Chu","given":"Hong-Son"},{"family":"An","given":"Hongjie"},{"family":"Nguyen","given":"Tuan-Khoa"},{"family":"Zhang","given":"Jun"},{"family":"Zhang","given":"Jia"},{"family":"Huyen","given":"Pham Thanh"},{"family":"Nguyen","given":"Nam-Trung"}],"issued":{"date-parts":[["2024",10,15]]}}}],"schema":"https://github.com/citation-style-language/schema/raw/master/csl-citation.json"} </w:instrText>
      </w:r>
      <w:r w:rsidR="001C677B" w:rsidRPr="004D2F71">
        <w:rPr>
          <w:rFonts w:ascii="Calibri" w:eastAsia="ＭＳ 明朝" w:hAnsi="Calibri"/>
          <w:bCs/>
          <w:iCs/>
          <w:highlight w:val="yellow"/>
          <w:lang w:eastAsia="ja-JP"/>
        </w:rPr>
        <w:fldChar w:fldCharType="separate"/>
      </w:r>
      <w:r w:rsidR="005F392F" w:rsidRPr="004D2F71">
        <w:rPr>
          <w:rFonts w:ascii="Calibri" w:hAnsi="Calibri" w:cs="Calibri"/>
          <w:highlight w:val="yellow"/>
          <w:vertAlign w:val="superscript"/>
        </w:rPr>
        <w:t>23</w:t>
      </w:r>
      <w:r w:rsidR="001C677B" w:rsidRPr="004D2F71">
        <w:rPr>
          <w:rFonts w:ascii="Calibri" w:eastAsia="ＭＳ 明朝" w:hAnsi="Calibri"/>
          <w:bCs/>
          <w:iCs/>
          <w:highlight w:val="yellow"/>
          <w:lang w:eastAsia="ja-JP"/>
        </w:rPr>
        <w:fldChar w:fldCharType="end"/>
      </w:r>
      <w:r w:rsidR="001C677B" w:rsidRPr="005A6ECA">
        <w:rPr>
          <w:rFonts w:ascii="Calibri" w:eastAsia="ＭＳ 明朝" w:hAnsi="Calibri"/>
          <w:bCs/>
          <w:iCs/>
          <w:highlight w:val="yellow"/>
          <w:lang w:eastAsia="ja-JP"/>
        </w:rPr>
        <w:t>.</w:t>
      </w:r>
      <w:r w:rsidR="00F21ED1">
        <w:rPr>
          <w:rFonts w:ascii="Calibri" w:eastAsia="ＭＳ 明朝" w:hAnsi="Calibri"/>
          <w:bCs/>
          <w:iCs/>
          <w:lang w:eastAsia="ja-JP"/>
        </w:rPr>
        <w:t xml:space="preserve"> </w:t>
      </w:r>
      <w:r w:rsidR="001C677B">
        <w:rPr>
          <w:rFonts w:ascii="Calibri" w:eastAsia="ＭＳ 明朝" w:hAnsi="Calibri" w:hint="eastAsia"/>
          <w:bCs/>
          <w:iCs/>
          <w:lang w:eastAsia="ja-JP"/>
        </w:rPr>
        <w:t xml:space="preserve"> </w:t>
      </w:r>
      <w:r w:rsidR="00084A80" w:rsidRPr="00501C7B">
        <w:rPr>
          <w:bCs/>
          <w:iCs/>
          <w:lang w:eastAsia="ja-JP"/>
        </w:rPr>
        <w:t>N</w:t>
      </w:r>
      <w:r w:rsidR="00084A80" w:rsidRPr="00501C7B">
        <w:rPr>
          <w:bCs/>
          <w:iCs/>
          <w:vertAlign w:val="subscript"/>
          <w:lang w:eastAsia="ja-JP"/>
        </w:rPr>
        <w:t>2</w:t>
      </w:r>
      <w:r w:rsidR="00084A80" w:rsidRPr="00501C7B">
        <w:rPr>
          <w:bCs/>
          <w:iCs/>
          <w:lang w:eastAsia="ja-JP"/>
        </w:rPr>
        <w:t xml:space="preserve"> adsorption</w:t>
      </w:r>
      <w:r w:rsidR="007223E7" w:rsidRPr="00501C7B">
        <w:rPr>
          <w:bCs/>
          <w:iCs/>
          <w:lang w:eastAsia="ja-JP"/>
        </w:rPr>
        <w:t>–desorption</w:t>
      </w:r>
      <w:r w:rsidR="00084A80" w:rsidRPr="00501C7B">
        <w:rPr>
          <w:bCs/>
          <w:iCs/>
          <w:lang w:eastAsia="ja-JP"/>
        </w:rPr>
        <w:t xml:space="preserve"> measurements were performed</w:t>
      </w:r>
      <w:r w:rsidR="007223E7" w:rsidRPr="00501C7B">
        <w:rPr>
          <w:bCs/>
          <w:iCs/>
          <w:lang w:eastAsia="ja-JP"/>
        </w:rPr>
        <w:t xml:space="preserve"> </w:t>
      </w:r>
      <w:r w:rsidR="00084A80" w:rsidRPr="00501C7B">
        <w:rPr>
          <w:bCs/>
          <w:iCs/>
          <w:lang w:eastAsia="ja-JP"/>
        </w:rPr>
        <w:t xml:space="preserve">on SBA-15 and </w:t>
      </w:r>
      <w:proofErr w:type="spellStart"/>
      <w:r w:rsidR="00084A80" w:rsidRPr="00501C7B">
        <w:rPr>
          <w:bCs/>
          <w:iCs/>
          <w:lang w:eastAsia="ja-JP"/>
        </w:rPr>
        <w:t>Co,</w:t>
      </w:r>
      <w:r w:rsidR="00084A80" w:rsidRPr="00501C7B">
        <w:rPr>
          <w:rFonts w:ascii="Calibri" w:eastAsia="ＭＳ 明朝" w:hAnsi="Calibri"/>
          <w:bCs/>
          <w:iCs/>
          <w:lang w:eastAsia="ja-JP"/>
        </w:rPr>
        <w:t>Ru</w:t>
      </w:r>
      <w:proofErr w:type="spellEnd"/>
      <w:r w:rsidR="00084A80" w:rsidRPr="00501C7B">
        <w:rPr>
          <w:rFonts w:ascii="Calibri" w:eastAsia="ＭＳ 明朝" w:hAnsi="Calibri"/>
          <w:bCs/>
          <w:iCs/>
          <w:lang w:eastAsia="ja-JP"/>
        </w:rPr>
        <w:t>/SBA-15.</w:t>
      </w:r>
      <w:r w:rsidR="00084A80" w:rsidRPr="00501C7B">
        <w:rPr>
          <w:rFonts w:ascii="Roboto" w:hAnsi="Roboto" w:cstheme="minorBidi"/>
          <w:color w:val="151515"/>
          <w:w w:val="100"/>
          <w:sz w:val="22"/>
          <w:szCs w:val="22"/>
          <w:shd w:val="clear" w:color="auto" w:fill="FFFFFF"/>
        </w:rPr>
        <w:t xml:space="preserve"> </w:t>
      </w:r>
      <w:r w:rsidR="00084A80" w:rsidRPr="00501C7B">
        <w:rPr>
          <w:bCs/>
          <w:iCs/>
          <w:lang w:eastAsia="ja-JP"/>
        </w:rPr>
        <w:t xml:space="preserve">The </w:t>
      </w:r>
      <w:proofErr w:type="spellStart"/>
      <w:r w:rsidR="002C6924" w:rsidRPr="002C6924">
        <w:rPr>
          <w:bCs/>
          <w:iCs/>
          <w:lang w:eastAsia="ja-JP"/>
        </w:rPr>
        <w:t>Brunauer</w:t>
      </w:r>
      <w:proofErr w:type="spellEnd"/>
      <w:r w:rsidR="002C6924">
        <w:rPr>
          <w:bCs/>
          <w:iCs/>
          <w:lang w:eastAsia="ja-JP"/>
        </w:rPr>
        <w:t>–</w:t>
      </w:r>
      <w:r w:rsidR="002C6924" w:rsidRPr="002C6924">
        <w:rPr>
          <w:bCs/>
          <w:iCs/>
          <w:lang w:eastAsia="ja-JP"/>
        </w:rPr>
        <w:t>Emmett</w:t>
      </w:r>
      <w:r w:rsidR="002C6924">
        <w:rPr>
          <w:bCs/>
          <w:iCs/>
          <w:lang w:eastAsia="ja-JP"/>
        </w:rPr>
        <w:t>–</w:t>
      </w:r>
      <w:r w:rsidR="002C6924" w:rsidRPr="002C6924">
        <w:rPr>
          <w:bCs/>
          <w:iCs/>
          <w:lang w:eastAsia="ja-JP"/>
        </w:rPr>
        <w:t>Teller</w:t>
      </w:r>
      <w:r w:rsidR="002C6924">
        <w:rPr>
          <w:bCs/>
          <w:iCs/>
          <w:lang w:eastAsia="ja-JP"/>
        </w:rPr>
        <w:t xml:space="preserve"> (</w:t>
      </w:r>
      <w:r w:rsidR="00084A80" w:rsidRPr="00501C7B">
        <w:rPr>
          <w:bCs/>
          <w:iCs/>
          <w:lang w:eastAsia="ja-JP"/>
        </w:rPr>
        <w:t>BET</w:t>
      </w:r>
      <w:r w:rsidR="002C6924">
        <w:rPr>
          <w:bCs/>
          <w:iCs/>
          <w:lang w:eastAsia="ja-JP"/>
        </w:rPr>
        <w:t>)</w:t>
      </w:r>
      <w:r w:rsidR="00084A80" w:rsidRPr="00501C7B">
        <w:rPr>
          <w:bCs/>
          <w:iCs/>
          <w:lang w:eastAsia="ja-JP"/>
        </w:rPr>
        <w:t xml:space="preserve"> specific surface areas </w:t>
      </w:r>
      <w:r w:rsidR="002C6924">
        <w:rPr>
          <w:bCs/>
          <w:iCs/>
          <w:lang w:eastAsia="ja-JP"/>
        </w:rPr>
        <w:t>a</w:t>
      </w:r>
      <w:r w:rsidR="00084A80" w:rsidRPr="00501C7B">
        <w:rPr>
          <w:bCs/>
          <w:iCs/>
          <w:lang w:eastAsia="ja-JP"/>
        </w:rPr>
        <w:t>re 431.6 m</w:t>
      </w:r>
      <w:r w:rsidR="00084A80" w:rsidRPr="00501C7B">
        <w:rPr>
          <w:bCs/>
          <w:iCs/>
          <w:vertAlign w:val="superscript"/>
          <w:lang w:eastAsia="ja-JP"/>
        </w:rPr>
        <w:t>2</w:t>
      </w:r>
      <w:r w:rsidR="00084A80" w:rsidRPr="00501C7B">
        <w:rPr>
          <w:bCs/>
          <w:iCs/>
          <w:lang w:eastAsia="ja-JP"/>
        </w:rPr>
        <w:t xml:space="preserve"> g</w:t>
      </w:r>
      <w:r w:rsidR="00084A80" w:rsidRPr="00501C7B">
        <w:rPr>
          <w:bCs/>
          <w:iCs/>
          <w:vertAlign w:val="superscript"/>
          <w:lang w:eastAsia="ja-JP"/>
        </w:rPr>
        <w:t>-1</w:t>
      </w:r>
      <w:r w:rsidR="00084A80" w:rsidRPr="00501C7B">
        <w:rPr>
          <w:bCs/>
          <w:iCs/>
          <w:lang w:eastAsia="ja-JP"/>
        </w:rPr>
        <w:t xml:space="preserve"> and 255.1 m</w:t>
      </w:r>
      <w:r w:rsidR="00084A80" w:rsidRPr="00501C7B">
        <w:rPr>
          <w:bCs/>
          <w:iCs/>
          <w:vertAlign w:val="superscript"/>
          <w:lang w:eastAsia="ja-JP"/>
        </w:rPr>
        <w:t>2</w:t>
      </w:r>
      <w:r w:rsidR="00084A80" w:rsidRPr="00501C7B">
        <w:rPr>
          <w:bCs/>
          <w:iCs/>
          <w:lang w:eastAsia="ja-JP"/>
        </w:rPr>
        <w:t xml:space="preserve"> g</w:t>
      </w:r>
      <w:r w:rsidR="00084A80" w:rsidRPr="00501C7B">
        <w:rPr>
          <w:bCs/>
          <w:iCs/>
          <w:vertAlign w:val="superscript"/>
          <w:lang w:eastAsia="ja-JP"/>
        </w:rPr>
        <w:t>-1</w:t>
      </w:r>
      <w:r w:rsidR="00084A80" w:rsidRPr="00501C7B">
        <w:rPr>
          <w:bCs/>
          <w:iCs/>
          <w:lang w:eastAsia="ja-JP"/>
        </w:rPr>
        <w:t>, respectively. Figure S</w:t>
      </w:r>
      <w:r w:rsidR="00911A4D">
        <w:rPr>
          <w:rFonts w:hint="eastAsia"/>
          <w:bCs/>
          <w:iCs/>
          <w:lang w:eastAsia="ja-JP"/>
        </w:rPr>
        <w:t>7</w:t>
      </w:r>
      <w:r w:rsidR="00084A80" w:rsidRPr="00501C7B">
        <w:rPr>
          <w:bCs/>
          <w:iCs/>
          <w:lang w:eastAsia="ja-JP"/>
        </w:rPr>
        <w:t xml:space="preserve"> </w:t>
      </w:r>
      <w:r w:rsidR="00820092" w:rsidRPr="00501C7B">
        <w:rPr>
          <w:bCs/>
          <w:iCs/>
        </w:rPr>
        <w:t>(</w:t>
      </w:r>
      <w:r w:rsidR="00BD0A35" w:rsidRPr="00501C7B">
        <w:rPr>
          <w:bCs/>
          <w:iCs/>
        </w:rPr>
        <w:t xml:space="preserve">ESI </w:t>
      </w:r>
      <w:r w:rsidR="00BD0A35" w:rsidRPr="00501C7B">
        <w:rPr>
          <w:b/>
          <w:bCs/>
        </w:rPr>
        <w:t>†</w:t>
      </w:r>
      <w:r w:rsidR="00820092" w:rsidRPr="00501C7B">
        <w:rPr>
          <w:bCs/>
          <w:iCs/>
        </w:rPr>
        <w:t>)</w:t>
      </w:r>
      <w:r w:rsidR="00820092" w:rsidRPr="00501C7B">
        <w:rPr>
          <w:bCs/>
          <w:iCs/>
          <w:lang w:eastAsia="ja-JP"/>
        </w:rPr>
        <w:t xml:space="preserve"> </w:t>
      </w:r>
      <w:r w:rsidR="00084A80" w:rsidRPr="00501C7B">
        <w:rPr>
          <w:bCs/>
          <w:iCs/>
          <w:lang w:eastAsia="ja-JP"/>
        </w:rPr>
        <w:t xml:space="preserve">shows the </w:t>
      </w:r>
      <w:bookmarkStart w:id="5" w:name="_Hlk201322833"/>
      <w:r w:rsidR="00084A80" w:rsidRPr="00501C7B">
        <w:rPr>
          <w:bCs/>
          <w:iCs/>
          <w:lang w:eastAsia="ja-JP"/>
        </w:rPr>
        <w:t>N</w:t>
      </w:r>
      <w:r w:rsidR="00084A80" w:rsidRPr="00501C7B">
        <w:rPr>
          <w:bCs/>
          <w:iCs/>
          <w:vertAlign w:val="subscript"/>
          <w:lang w:eastAsia="ja-JP"/>
        </w:rPr>
        <w:t>2</w:t>
      </w:r>
      <w:r w:rsidR="00084A80" w:rsidRPr="00501C7B">
        <w:rPr>
          <w:bCs/>
          <w:iCs/>
          <w:lang w:eastAsia="ja-JP"/>
        </w:rPr>
        <w:t xml:space="preserve"> adsorption isotherms of SBA-15 and </w:t>
      </w:r>
      <w:proofErr w:type="spellStart"/>
      <w:r w:rsidR="00084A80" w:rsidRPr="00501C7B">
        <w:rPr>
          <w:bCs/>
          <w:iCs/>
          <w:lang w:eastAsia="ja-JP"/>
        </w:rPr>
        <w:t>Co,Ru</w:t>
      </w:r>
      <w:proofErr w:type="spellEnd"/>
      <w:r w:rsidR="00084A80" w:rsidRPr="00501C7B">
        <w:rPr>
          <w:bCs/>
          <w:iCs/>
          <w:lang w:eastAsia="ja-JP"/>
        </w:rPr>
        <w:t>/SBA-15</w:t>
      </w:r>
      <w:bookmarkEnd w:id="5"/>
      <w:r w:rsidR="00084A80" w:rsidRPr="00501C7B">
        <w:rPr>
          <w:bCs/>
          <w:iCs/>
          <w:lang w:eastAsia="ja-JP"/>
        </w:rPr>
        <w:t xml:space="preserve">, both of which </w:t>
      </w:r>
      <w:r w:rsidR="002C6924">
        <w:rPr>
          <w:bCs/>
          <w:iCs/>
          <w:lang w:eastAsia="ja-JP"/>
        </w:rPr>
        <w:t>a</w:t>
      </w:r>
      <w:r w:rsidR="00084A80" w:rsidRPr="00501C7B">
        <w:rPr>
          <w:bCs/>
          <w:iCs/>
          <w:lang w:eastAsia="ja-JP"/>
        </w:rPr>
        <w:t xml:space="preserve">re of type IV. </w:t>
      </w:r>
      <w:proofErr w:type="spellStart"/>
      <w:r w:rsidR="00084A80" w:rsidRPr="00501C7B">
        <w:rPr>
          <w:bCs/>
          <w:iCs/>
          <w:lang w:eastAsia="ja-JP"/>
        </w:rPr>
        <w:t>Co,Ru</w:t>
      </w:r>
      <w:proofErr w:type="spellEnd"/>
      <w:r w:rsidR="00084A80" w:rsidRPr="00501C7B">
        <w:rPr>
          <w:bCs/>
          <w:iCs/>
          <w:lang w:eastAsia="ja-JP"/>
        </w:rPr>
        <w:t>/SBA-15 maintains its mesoporous structure even after impregnation, as evidenced by the TEM images (Fig. 1 (</w:t>
      </w:r>
      <w:r w:rsidR="00BA5460" w:rsidRPr="00501C7B">
        <w:rPr>
          <w:bCs/>
          <w:iCs/>
          <w:lang w:eastAsia="ja-JP"/>
        </w:rPr>
        <w:t>d</w:t>
      </w:r>
      <w:r w:rsidR="00084A80" w:rsidRPr="00501C7B">
        <w:rPr>
          <w:bCs/>
          <w:iCs/>
          <w:lang w:eastAsia="ja-JP"/>
        </w:rPr>
        <w:t>)).</w:t>
      </w:r>
      <w:r w:rsidR="005F36A8" w:rsidRPr="00501C7B">
        <w:rPr>
          <w:rFonts w:cstheme="minorBidi"/>
          <w:w w:val="100"/>
          <w:sz w:val="22"/>
          <w:szCs w:val="22"/>
        </w:rPr>
        <w:t xml:space="preserve"> </w:t>
      </w:r>
    </w:p>
    <w:p w14:paraId="583BDE98" w14:textId="645A9A44" w:rsidR="00CD74DA" w:rsidRPr="00501C7B" w:rsidRDefault="00084A80" w:rsidP="00A50FA1">
      <w:pPr>
        <w:pStyle w:val="RSCB02ArticleText"/>
        <w:tabs>
          <w:tab w:val="clear" w:pos="284"/>
        </w:tabs>
        <w:ind w:firstLine="194"/>
        <w:rPr>
          <w:bCs/>
          <w:iCs/>
          <w:lang w:eastAsia="ja-JP"/>
        </w:rPr>
      </w:pPr>
      <w:r w:rsidRPr="00501C7B">
        <w:rPr>
          <w:bCs/>
          <w:iCs/>
          <w:lang w:eastAsia="ja-JP"/>
        </w:rPr>
        <w:t xml:space="preserve">Figure 2 (a) shows the pressure dependence of </w:t>
      </w:r>
      <w:r w:rsidR="00AF2564" w:rsidRPr="00501C7B">
        <w:rPr>
          <w:bCs/>
          <w:iCs/>
          <w:lang w:eastAsia="ja-JP"/>
        </w:rPr>
        <w:t>photocatalytic</w:t>
      </w:r>
      <w:r w:rsidRPr="00501C7B">
        <w:rPr>
          <w:bCs/>
          <w:iCs/>
          <w:lang w:eastAsia="ja-JP"/>
        </w:rPr>
        <w:t xml:space="preserve"> and photothermal DRM using Rh/STO</w:t>
      </w:r>
      <w:r w:rsidR="006175A7" w:rsidRPr="00501C7B">
        <w:rPr>
          <w:bCs/>
          <w:iCs/>
          <w:lang w:eastAsia="ja-JP"/>
        </w:rPr>
        <w:t xml:space="preserve"> under a flow of </w:t>
      </w:r>
      <w:r w:rsidR="00B53E72" w:rsidRPr="00501C7B">
        <w:rPr>
          <w:bCs/>
          <w:iCs/>
          <w:lang w:eastAsia="ja-JP"/>
        </w:rPr>
        <w:t>0.9% CH</w:t>
      </w:r>
      <w:r w:rsidR="00B53E72" w:rsidRPr="00501C7B">
        <w:rPr>
          <w:bCs/>
          <w:iCs/>
          <w:vertAlign w:val="subscript"/>
          <w:lang w:eastAsia="ja-JP"/>
        </w:rPr>
        <w:t>4</w:t>
      </w:r>
      <w:r w:rsidR="00B53E72" w:rsidRPr="00501C7B">
        <w:rPr>
          <w:bCs/>
          <w:iCs/>
          <w:lang w:eastAsia="ja-JP"/>
        </w:rPr>
        <w:t xml:space="preserve"> and</w:t>
      </w:r>
      <w:r w:rsidR="006175A7" w:rsidRPr="00501C7B">
        <w:rPr>
          <w:bCs/>
          <w:iCs/>
          <w:lang w:eastAsia="ja-JP"/>
        </w:rPr>
        <w:t xml:space="preserve"> </w:t>
      </w:r>
      <w:r w:rsidR="006564C5" w:rsidRPr="00A774C2">
        <w:rPr>
          <w:bCs/>
          <w:iCs/>
          <w:highlight w:val="yellow"/>
          <w:lang w:eastAsia="ja-JP"/>
        </w:rPr>
        <w:t>0.9%</w:t>
      </w:r>
      <w:r w:rsidR="006564C5">
        <w:rPr>
          <w:rFonts w:hint="eastAsia"/>
          <w:bCs/>
          <w:iCs/>
          <w:lang w:eastAsia="ja-JP"/>
        </w:rPr>
        <w:t xml:space="preserve"> </w:t>
      </w:r>
      <w:r w:rsidR="00B53E72" w:rsidRPr="00501C7B">
        <w:rPr>
          <w:bCs/>
          <w:iCs/>
          <w:lang w:eastAsia="ja-JP"/>
        </w:rPr>
        <w:t>CO</w:t>
      </w:r>
      <w:r w:rsidR="00B53E72" w:rsidRPr="00501C7B">
        <w:rPr>
          <w:bCs/>
          <w:iCs/>
          <w:vertAlign w:val="subscript"/>
          <w:lang w:eastAsia="ja-JP"/>
        </w:rPr>
        <w:t>2</w:t>
      </w:r>
      <w:r w:rsidR="006175A7" w:rsidRPr="00501C7B">
        <w:rPr>
          <w:bCs/>
          <w:iCs/>
          <w:lang w:eastAsia="ja-JP"/>
        </w:rPr>
        <w:t xml:space="preserve"> in Ar</w:t>
      </w:r>
      <w:r w:rsidRPr="00501C7B">
        <w:rPr>
          <w:bCs/>
          <w:iCs/>
          <w:lang w:eastAsia="ja-JP"/>
        </w:rPr>
        <w:t>. In photo</w:t>
      </w:r>
      <w:r w:rsidR="00AF2564" w:rsidRPr="00501C7B">
        <w:rPr>
          <w:bCs/>
          <w:iCs/>
          <w:lang w:eastAsia="ja-JP"/>
        </w:rPr>
        <w:t>catalytic</w:t>
      </w:r>
      <w:r w:rsidRPr="00501C7B">
        <w:rPr>
          <w:bCs/>
          <w:iCs/>
          <w:lang w:eastAsia="ja-JP"/>
        </w:rPr>
        <w:t xml:space="preserve"> DRM, </w:t>
      </w:r>
      <w:r w:rsidRPr="00501C7B">
        <w:rPr>
          <w:rFonts w:ascii="Calibri" w:eastAsia="ＭＳ 明朝" w:hAnsi="Calibri"/>
          <w:bCs/>
          <w:iCs/>
          <w:lang w:eastAsia="ja-JP"/>
        </w:rPr>
        <w:t>electron</w:t>
      </w:r>
      <w:r w:rsidR="00114229">
        <w:rPr>
          <w:rFonts w:ascii="Calibri" w:eastAsia="ＭＳ 明朝" w:hAnsi="Calibri"/>
          <w:bCs/>
          <w:iCs/>
          <w:lang w:eastAsia="ja-JP"/>
        </w:rPr>
        <w:t>–</w:t>
      </w:r>
      <w:r w:rsidRPr="00501C7B">
        <w:rPr>
          <w:rFonts w:ascii="Calibri" w:eastAsia="ＭＳ 明朝" w:hAnsi="Calibri"/>
          <w:bCs/>
          <w:iCs/>
          <w:lang w:eastAsia="ja-JP"/>
        </w:rPr>
        <w:t>hole pairs</w:t>
      </w:r>
      <w:r w:rsidR="00957801">
        <w:rPr>
          <w:rFonts w:ascii="Calibri" w:eastAsia="ＭＳ 明朝" w:hAnsi="Calibri" w:hint="eastAsia"/>
          <w:bCs/>
          <w:iCs/>
          <w:lang w:eastAsia="ja-JP"/>
        </w:rPr>
        <w:t xml:space="preserve"> were generated</w:t>
      </w:r>
      <w:r w:rsidRPr="00501C7B">
        <w:rPr>
          <w:rFonts w:ascii="Calibri" w:eastAsia="ＭＳ 明朝" w:hAnsi="Calibri"/>
          <w:bCs/>
          <w:iCs/>
          <w:lang w:eastAsia="ja-JP"/>
        </w:rPr>
        <w:t xml:space="preserve"> </w:t>
      </w:r>
      <w:r w:rsidR="002C6924">
        <w:rPr>
          <w:rFonts w:ascii="Calibri" w:eastAsia="ＭＳ 明朝" w:hAnsi="Calibri"/>
          <w:bCs/>
          <w:iCs/>
          <w:lang w:eastAsia="ja-JP"/>
        </w:rPr>
        <w:t>by</w:t>
      </w:r>
      <w:r w:rsidRPr="00501C7B">
        <w:rPr>
          <w:rFonts w:ascii="Calibri" w:eastAsia="ＭＳ 明朝" w:hAnsi="Calibri"/>
          <w:bCs/>
          <w:iCs/>
          <w:lang w:eastAsia="ja-JP"/>
        </w:rPr>
        <w:t xml:space="preserve"> bandgap excitation</w:t>
      </w:r>
      <w:r w:rsidR="00BD0A35" w:rsidRPr="00501C7B">
        <w:rPr>
          <w:bCs/>
          <w:iCs/>
          <w:lang w:eastAsia="ja-JP"/>
        </w:rPr>
        <w:t xml:space="preserve"> of STO</w:t>
      </w:r>
      <w:r w:rsidR="00957801">
        <w:rPr>
          <w:rFonts w:hint="eastAsia"/>
          <w:bCs/>
          <w:iCs/>
          <w:lang w:eastAsia="ja-JP"/>
        </w:rPr>
        <w:t xml:space="preserve"> using </w:t>
      </w:r>
      <w:r w:rsidR="00E02E25">
        <w:rPr>
          <w:rFonts w:hint="eastAsia"/>
          <w:bCs/>
          <w:iCs/>
          <w:lang w:eastAsia="ja-JP"/>
        </w:rPr>
        <w:t>a</w:t>
      </w:r>
      <w:r w:rsidR="00957801" w:rsidRPr="00501C7B">
        <w:rPr>
          <w:rFonts w:ascii="Calibri" w:eastAsia="ＭＳ 明朝" w:hAnsi="Calibri"/>
          <w:bCs/>
          <w:iCs/>
          <w:lang w:eastAsia="ja-JP"/>
        </w:rPr>
        <w:t xml:space="preserve"> Hg</w:t>
      </w:r>
      <w:r w:rsidR="00957801">
        <w:rPr>
          <w:rFonts w:ascii="Calibri" w:eastAsia="ＭＳ 明朝" w:hAnsi="Calibri"/>
          <w:bCs/>
          <w:iCs/>
          <w:lang w:eastAsia="ja-JP"/>
        </w:rPr>
        <w:t>–</w:t>
      </w:r>
      <w:r w:rsidR="00957801" w:rsidRPr="00501C7B">
        <w:rPr>
          <w:rFonts w:ascii="Calibri" w:eastAsia="ＭＳ 明朝" w:hAnsi="Calibri"/>
          <w:bCs/>
          <w:iCs/>
          <w:lang w:eastAsia="ja-JP"/>
        </w:rPr>
        <w:t>Xe lamp</w:t>
      </w:r>
      <w:r w:rsidRPr="00501C7B">
        <w:rPr>
          <w:bCs/>
          <w:iCs/>
          <w:lang w:eastAsia="ja-JP"/>
        </w:rPr>
        <w:t xml:space="preserve">. In photothermal DRM, a Xe lamp </w:t>
      </w:r>
      <w:r w:rsidR="006216F7">
        <w:rPr>
          <w:bCs/>
          <w:iCs/>
          <w:lang w:eastAsia="ja-JP"/>
        </w:rPr>
        <w:t>wa</w:t>
      </w:r>
      <w:r w:rsidRPr="00501C7B">
        <w:rPr>
          <w:bCs/>
          <w:iCs/>
          <w:lang w:eastAsia="ja-JP"/>
        </w:rPr>
        <w:t xml:space="preserve">s used to raise the surface temperature to the same level as </w:t>
      </w:r>
      <w:r w:rsidRPr="00501C7B">
        <w:rPr>
          <w:rFonts w:ascii="Calibri" w:eastAsia="ＭＳ 明朝" w:hAnsi="Calibri"/>
          <w:bCs/>
          <w:iCs/>
          <w:lang w:eastAsia="ja-JP"/>
        </w:rPr>
        <w:t xml:space="preserve">that </w:t>
      </w:r>
      <w:r w:rsidRPr="00501C7B">
        <w:rPr>
          <w:bCs/>
          <w:iCs/>
          <w:lang w:eastAsia="ja-JP"/>
        </w:rPr>
        <w:t xml:space="preserve">under </w:t>
      </w:r>
      <w:r w:rsidR="00AF2564" w:rsidRPr="00501C7B">
        <w:rPr>
          <w:bCs/>
          <w:iCs/>
          <w:lang w:eastAsia="ja-JP"/>
        </w:rPr>
        <w:t>photocatalytic</w:t>
      </w:r>
      <w:r w:rsidRPr="00501C7B">
        <w:rPr>
          <w:bCs/>
          <w:iCs/>
          <w:lang w:eastAsia="ja-JP"/>
        </w:rPr>
        <w:t xml:space="preserve"> conditions but without generating electron</w:t>
      </w:r>
      <w:r w:rsidR="00114229">
        <w:rPr>
          <w:bCs/>
          <w:iCs/>
          <w:lang w:eastAsia="ja-JP"/>
        </w:rPr>
        <w:t>–</w:t>
      </w:r>
      <w:r w:rsidRPr="00501C7B">
        <w:rPr>
          <w:bCs/>
          <w:iCs/>
          <w:lang w:eastAsia="ja-JP"/>
        </w:rPr>
        <w:t>hole pairs</w:t>
      </w:r>
      <w:r w:rsidR="00362403" w:rsidRPr="00501C7B">
        <w:rPr>
          <w:bCs/>
          <w:iCs/>
          <w:lang w:eastAsia="ja-JP"/>
        </w:rPr>
        <w:t xml:space="preserve"> (Fig. S</w:t>
      </w:r>
      <w:r w:rsidR="00957801">
        <w:rPr>
          <w:rFonts w:hint="eastAsia"/>
          <w:bCs/>
          <w:iCs/>
          <w:lang w:eastAsia="ja-JP"/>
        </w:rPr>
        <w:t>8,9</w:t>
      </w:r>
      <w:r w:rsidR="00362403" w:rsidRPr="00501C7B">
        <w:rPr>
          <w:bCs/>
          <w:iCs/>
          <w:lang w:eastAsia="ja-JP"/>
        </w:rPr>
        <w:t xml:space="preserve"> </w:t>
      </w:r>
      <w:r w:rsidR="00362403" w:rsidRPr="00501C7B">
        <w:rPr>
          <w:bCs/>
          <w:iCs/>
        </w:rPr>
        <w:t xml:space="preserve">(ESI </w:t>
      </w:r>
      <w:r w:rsidR="00362403" w:rsidRPr="00501C7B">
        <w:rPr>
          <w:b/>
          <w:bCs/>
        </w:rPr>
        <w:t>†</w:t>
      </w:r>
      <w:r w:rsidR="00362403" w:rsidRPr="00501C7B">
        <w:rPr>
          <w:bCs/>
          <w:iCs/>
        </w:rPr>
        <w:t>)</w:t>
      </w:r>
      <w:r w:rsidR="00362403" w:rsidRPr="00501C7B">
        <w:rPr>
          <w:bCs/>
          <w:iCs/>
          <w:lang w:eastAsia="ja-JP"/>
        </w:rPr>
        <w:t>)</w:t>
      </w:r>
      <w:r w:rsidR="002C6924">
        <w:rPr>
          <w:bCs/>
          <w:iCs/>
          <w:lang w:eastAsia="ja-JP"/>
        </w:rPr>
        <w:t>.</w:t>
      </w:r>
      <w:r w:rsidRPr="00501C7B">
        <w:rPr>
          <w:bCs/>
          <w:iCs/>
          <w:lang w:eastAsia="ja-JP"/>
        </w:rPr>
        <w:t xml:space="preserve"> </w:t>
      </w:r>
      <w:r w:rsidR="002C6924">
        <w:rPr>
          <w:bCs/>
          <w:iCs/>
          <w:lang w:eastAsia="ja-JP"/>
        </w:rPr>
        <w:t>Under b</w:t>
      </w:r>
      <w:r w:rsidRPr="00501C7B">
        <w:rPr>
          <w:bCs/>
          <w:iCs/>
          <w:lang w:eastAsia="ja-JP"/>
        </w:rPr>
        <w:t xml:space="preserve">oth </w:t>
      </w:r>
      <w:r w:rsidR="00AF2564" w:rsidRPr="00501C7B">
        <w:rPr>
          <w:bCs/>
          <w:iCs/>
          <w:lang w:eastAsia="ja-JP"/>
        </w:rPr>
        <w:t>photocatalytic</w:t>
      </w:r>
      <w:r w:rsidRPr="00501C7B">
        <w:rPr>
          <w:bCs/>
          <w:iCs/>
          <w:lang w:eastAsia="ja-JP"/>
        </w:rPr>
        <w:t xml:space="preserve"> and photothermal conditions, </w:t>
      </w:r>
      <w:r w:rsidRPr="00501C7B">
        <w:rPr>
          <w:rFonts w:ascii="Calibri" w:eastAsia="ＭＳ 明朝" w:hAnsi="Calibri"/>
          <w:bCs/>
          <w:iCs/>
          <w:lang w:eastAsia="ja-JP"/>
        </w:rPr>
        <w:t>the H</w:t>
      </w:r>
      <w:r w:rsidRPr="00501C7B">
        <w:rPr>
          <w:bCs/>
          <w:iCs/>
          <w:vertAlign w:val="subscript"/>
          <w:lang w:eastAsia="ja-JP"/>
        </w:rPr>
        <w:t>2</w:t>
      </w:r>
      <w:r w:rsidRPr="00501C7B">
        <w:rPr>
          <w:bCs/>
          <w:iCs/>
          <w:lang w:eastAsia="ja-JP"/>
        </w:rPr>
        <w:t xml:space="preserve"> and CO production rates decreased as </w:t>
      </w:r>
      <w:r w:rsidRPr="00501C7B">
        <w:rPr>
          <w:rFonts w:ascii="Calibri" w:eastAsia="ＭＳ 明朝" w:hAnsi="Calibri"/>
          <w:bCs/>
          <w:iCs/>
          <w:lang w:eastAsia="ja-JP"/>
        </w:rPr>
        <w:t xml:space="preserve">the pressure </w:t>
      </w:r>
      <w:r w:rsidRPr="00501C7B">
        <w:rPr>
          <w:bCs/>
          <w:iCs/>
          <w:lang w:eastAsia="ja-JP"/>
        </w:rPr>
        <w:t>increased</w:t>
      </w:r>
      <w:r w:rsidRPr="00501C7B">
        <w:rPr>
          <w:rFonts w:ascii="Calibri" w:eastAsia="ＭＳ 明朝" w:hAnsi="Calibri"/>
          <w:bCs/>
          <w:iCs/>
          <w:lang w:eastAsia="ja-JP"/>
        </w:rPr>
        <w:t>,</w:t>
      </w:r>
      <w:r w:rsidR="00704C39" w:rsidRPr="00501C7B">
        <w:rPr>
          <w:bCs/>
          <w:iCs/>
          <w:lang w:eastAsia="ja-JP"/>
        </w:rPr>
        <w:t xml:space="preserve"> in accordance with Le Chatelier's principle</w:t>
      </w:r>
      <w:r w:rsidR="002F1B6C">
        <w:rPr>
          <w:rFonts w:hint="eastAsia"/>
          <w:bCs/>
          <w:iCs/>
          <w:lang w:eastAsia="ja-JP"/>
        </w:rPr>
        <w:t xml:space="preserve"> and thermodynamic </w:t>
      </w:r>
      <w:r w:rsidR="002F1B6C">
        <w:rPr>
          <w:bCs/>
          <w:iCs/>
          <w:lang w:eastAsia="ja-JP"/>
        </w:rPr>
        <w:t>equilibrium</w:t>
      </w:r>
      <w:r w:rsidR="002F1B6C">
        <w:rPr>
          <w:rFonts w:hint="eastAsia"/>
          <w:bCs/>
          <w:iCs/>
          <w:lang w:eastAsia="ja-JP"/>
        </w:rPr>
        <w:t xml:space="preserve"> </w:t>
      </w:r>
      <w:r w:rsidR="002F1B6C" w:rsidRPr="00501C7B">
        <w:rPr>
          <w:bCs/>
          <w:iCs/>
          <w:lang w:eastAsia="ja-JP"/>
        </w:rPr>
        <w:t>(Fig. S</w:t>
      </w:r>
      <w:r w:rsidR="002F1B6C">
        <w:rPr>
          <w:rFonts w:hint="eastAsia"/>
          <w:bCs/>
          <w:iCs/>
          <w:lang w:eastAsia="ja-JP"/>
        </w:rPr>
        <w:t>10</w:t>
      </w:r>
      <w:r w:rsidR="002F1B6C" w:rsidRPr="00501C7B">
        <w:rPr>
          <w:bCs/>
          <w:iCs/>
          <w:lang w:eastAsia="ja-JP"/>
        </w:rPr>
        <w:t xml:space="preserve"> </w:t>
      </w:r>
      <w:r w:rsidR="002F1B6C" w:rsidRPr="00501C7B">
        <w:rPr>
          <w:bCs/>
          <w:iCs/>
        </w:rPr>
        <w:t xml:space="preserve">(ESI </w:t>
      </w:r>
      <w:r w:rsidR="002F1B6C" w:rsidRPr="00501C7B">
        <w:rPr>
          <w:b/>
          <w:bCs/>
        </w:rPr>
        <w:t>†</w:t>
      </w:r>
      <w:r w:rsidR="002F1B6C" w:rsidRPr="00501C7B">
        <w:rPr>
          <w:bCs/>
          <w:iCs/>
        </w:rPr>
        <w:t>)</w:t>
      </w:r>
      <w:r w:rsidR="002F1B6C" w:rsidRPr="00501C7B">
        <w:rPr>
          <w:bCs/>
          <w:iCs/>
          <w:lang w:eastAsia="ja-JP"/>
        </w:rPr>
        <w:t>)</w:t>
      </w:r>
      <w:r w:rsidRPr="00501C7B">
        <w:rPr>
          <w:bCs/>
          <w:iCs/>
          <w:lang w:eastAsia="ja-JP"/>
        </w:rPr>
        <w:t xml:space="preserve">. </w:t>
      </w:r>
      <w:bookmarkStart w:id="6" w:name="_Hlk211001930"/>
      <w:r w:rsidR="002C6924">
        <w:rPr>
          <w:bCs/>
          <w:iCs/>
          <w:lang w:eastAsia="ja-JP"/>
        </w:rPr>
        <w:t xml:space="preserve">The </w:t>
      </w:r>
      <w:r w:rsidR="007A1CBD" w:rsidRPr="00501C7B">
        <w:rPr>
          <w:bCs/>
          <w:iCs/>
          <w:lang w:eastAsia="ja-JP"/>
        </w:rPr>
        <w:t>H</w:t>
      </w:r>
      <w:r w:rsidR="007A1CBD" w:rsidRPr="00501C7B">
        <w:rPr>
          <w:bCs/>
          <w:iCs/>
          <w:vertAlign w:val="subscript"/>
          <w:lang w:eastAsia="ja-JP"/>
        </w:rPr>
        <w:t>2</w:t>
      </w:r>
      <w:r w:rsidR="007A1CBD" w:rsidRPr="00501C7B">
        <w:rPr>
          <w:bCs/>
          <w:iCs/>
          <w:lang w:eastAsia="ja-JP"/>
        </w:rPr>
        <w:t>/CO ratio was</w:t>
      </w:r>
      <w:r w:rsidR="008E42C2" w:rsidRPr="00501C7B">
        <w:rPr>
          <w:bCs/>
          <w:iCs/>
          <w:lang w:eastAsia="ja-JP"/>
        </w:rPr>
        <w:t xml:space="preserve"> </w:t>
      </w:r>
      <w:r w:rsidR="00020226" w:rsidRPr="00501C7B">
        <w:rPr>
          <w:bCs/>
          <w:iCs/>
          <w:lang w:eastAsia="ja-JP"/>
        </w:rPr>
        <w:t>below</w:t>
      </w:r>
      <w:r w:rsidR="008E42C2" w:rsidRPr="00501C7B">
        <w:rPr>
          <w:bCs/>
          <w:iCs/>
          <w:lang w:eastAsia="ja-JP"/>
        </w:rPr>
        <w:t xml:space="preserve"> 1</w:t>
      </w:r>
      <w:bookmarkEnd w:id="6"/>
      <w:r w:rsidR="007A1CBD" w:rsidRPr="00501C7B">
        <w:rPr>
          <w:bCs/>
          <w:iCs/>
          <w:lang w:eastAsia="ja-JP"/>
        </w:rPr>
        <w:t xml:space="preserve"> because </w:t>
      </w:r>
      <w:r w:rsidR="002C6924">
        <w:rPr>
          <w:bCs/>
          <w:iCs/>
          <w:lang w:eastAsia="ja-JP"/>
        </w:rPr>
        <w:t>of the</w:t>
      </w:r>
      <w:r w:rsidR="00CC5775" w:rsidRPr="00501C7B">
        <w:rPr>
          <w:bCs/>
          <w:iCs/>
          <w:lang w:eastAsia="ja-JP"/>
        </w:rPr>
        <w:t xml:space="preserve"> </w:t>
      </w:r>
      <w:r w:rsidR="00D670AF" w:rsidRPr="00501C7B">
        <w:rPr>
          <w:bCs/>
          <w:iCs/>
          <w:lang w:eastAsia="ja-JP"/>
        </w:rPr>
        <w:t>reverse water gas shift reaction</w:t>
      </w:r>
      <w:r w:rsidR="00CC5775" w:rsidRPr="00501C7B">
        <w:rPr>
          <w:bCs/>
          <w:iCs/>
          <w:lang w:eastAsia="ja-JP"/>
        </w:rPr>
        <w:t xml:space="preserve"> </w:t>
      </w:r>
      <w:r w:rsidR="008E42C2" w:rsidRPr="00501C7B">
        <w:rPr>
          <w:bCs/>
          <w:iCs/>
          <w:lang w:eastAsia="ja-JP"/>
        </w:rPr>
        <w:t>(</w:t>
      </w:r>
      <w:r w:rsidR="00D670AF" w:rsidRPr="00501C7B">
        <w:rPr>
          <w:bCs/>
          <w:iCs/>
          <w:lang w:eastAsia="ja-JP"/>
        </w:rPr>
        <w:t xml:space="preserve">RWGS: </w:t>
      </w:r>
      <w:r w:rsidR="00674E0F" w:rsidRPr="00501C7B">
        <w:rPr>
          <w:bCs/>
          <w:iCs/>
          <w:lang w:eastAsia="ja-JP"/>
        </w:rPr>
        <w:t>CO</w:t>
      </w:r>
      <w:r w:rsidR="00674E0F" w:rsidRPr="00501C7B">
        <w:rPr>
          <w:bCs/>
          <w:iCs/>
          <w:vertAlign w:val="subscript"/>
          <w:lang w:eastAsia="ja-JP"/>
        </w:rPr>
        <w:t>2</w:t>
      </w:r>
      <w:r w:rsidR="00674E0F" w:rsidRPr="00501C7B">
        <w:rPr>
          <w:bCs/>
          <w:iCs/>
          <w:lang w:eastAsia="ja-JP"/>
        </w:rPr>
        <w:t xml:space="preserve"> + H</w:t>
      </w:r>
      <w:r w:rsidR="00674E0F" w:rsidRPr="00501C7B">
        <w:rPr>
          <w:bCs/>
          <w:iCs/>
          <w:vertAlign w:val="subscript"/>
          <w:lang w:eastAsia="ja-JP"/>
        </w:rPr>
        <w:t>2</w:t>
      </w:r>
      <w:r w:rsidR="00674E0F" w:rsidRPr="00501C7B">
        <w:rPr>
          <w:bCs/>
          <w:iCs/>
          <w:lang w:eastAsia="ja-JP"/>
        </w:rPr>
        <w:t xml:space="preserve"> → CO + H</w:t>
      </w:r>
      <w:r w:rsidR="00674E0F" w:rsidRPr="00501C7B">
        <w:rPr>
          <w:bCs/>
          <w:iCs/>
          <w:vertAlign w:val="subscript"/>
          <w:lang w:eastAsia="ja-JP"/>
        </w:rPr>
        <w:t>2</w:t>
      </w:r>
      <w:r w:rsidR="00674E0F" w:rsidRPr="00501C7B">
        <w:rPr>
          <w:bCs/>
          <w:iCs/>
          <w:lang w:eastAsia="ja-JP"/>
        </w:rPr>
        <w:t>O</w:t>
      </w:r>
      <w:r w:rsidR="008E42C2" w:rsidRPr="00501C7B">
        <w:rPr>
          <w:bCs/>
          <w:iCs/>
          <w:lang w:eastAsia="ja-JP"/>
        </w:rPr>
        <w:t>)</w:t>
      </w:r>
      <w:r w:rsidR="007A1CBD" w:rsidRPr="00501C7B">
        <w:rPr>
          <w:bCs/>
          <w:iCs/>
          <w:lang w:eastAsia="ja-JP"/>
        </w:rPr>
        <w:t xml:space="preserve">. </w:t>
      </w:r>
      <w:r w:rsidR="0016550D" w:rsidRPr="00246CAE">
        <w:rPr>
          <w:bCs/>
          <w:iCs/>
          <w:highlight w:val="yellow"/>
          <w:lang w:eastAsia="ja-JP"/>
        </w:rPr>
        <w:t>It is noteworthy</w:t>
      </w:r>
      <w:r w:rsidRPr="00246CAE">
        <w:rPr>
          <w:bCs/>
          <w:iCs/>
          <w:highlight w:val="yellow"/>
          <w:lang w:eastAsia="ja-JP"/>
        </w:rPr>
        <w:t xml:space="preserve"> that</w:t>
      </w:r>
      <w:r w:rsidRPr="00246CAE">
        <w:rPr>
          <w:highlight w:val="yellow"/>
        </w:rPr>
        <w:t xml:space="preserve"> </w:t>
      </w:r>
      <w:r w:rsidR="00AF2564" w:rsidRPr="00246CAE">
        <w:rPr>
          <w:bCs/>
          <w:iCs/>
          <w:highlight w:val="yellow"/>
          <w:lang w:eastAsia="ja-JP"/>
        </w:rPr>
        <w:t>photocataly</w:t>
      </w:r>
      <w:r w:rsidR="00B316E9" w:rsidRPr="00246CAE">
        <w:rPr>
          <w:bCs/>
          <w:iCs/>
          <w:highlight w:val="yellow"/>
          <w:lang w:eastAsia="ja-JP"/>
        </w:rPr>
        <w:t>sis</w:t>
      </w:r>
      <w:r w:rsidRPr="00246CAE">
        <w:rPr>
          <w:bCs/>
          <w:iCs/>
          <w:highlight w:val="yellow"/>
          <w:lang w:eastAsia="ja-JP"/>
        </w:rPr>
        <w:t xml:space="preserve"> retain</w:t>
      </w:r>
      <w:r w:rsidR="006216F7" w:rsidRPr="00246CAE">
        <w:rPr>
          <w:bCs/>
          <w:iCs/>
          <w:highlight w:val="yellow"/>
          <w:lang w:eastAsia="ja-JP"/>
        </w:rPr>
        <w:t>ed</w:t>
      </w:r>
      <w:r w:rsidRPr="00246CAE">
        <w:rPr>
          <w:bCs/>
          <w:iCs/>
          <w:highlight w:val="yellow"/>
          <w:lang w:eastAsia="ja-JP"/>
        </w:rPr>
        <w:t xml:space="preserve"> </w:t>
      </w:r>
      <w:r w:rsidR="002556B0" w:rsidRPr="00246CAE">
        <w:rPr>
          <w:rFonts w:hint="eastAsia"/>
          <w:bCs/>
          <w:iCs/>
          <w:highlight w:val="yellow"/>
          <w:lang w:eastAsia="ja-JP"/>
        </w:rPr>
        <w:t>more</w:t>
      </w:r>
      <w:r w:rsidRPr="00246CAE">
        <w:rPr>
          <w:bCs/>
          <w:iCs/>
          <w:highlight w:val="yellow"/>
          <w:lang w:eastAsia="ja-JP"/>
        </w:rPr>
        <w:t xml:space="preserve"> activity</w:t>
      </w:r>
      <w:r w:rsidR="002556B0" w:rsidRPr="00246CAE">
        <w:rPr>
          <w:rFonts w:hint="eastAsia"/>
          <w:bCs/>
          <w:iCs/>
          <w:highlight w:val="yellow"/>
          <w:lang w:eastAsia="ja-JP"/>
        </w:rPr>
        <w:t xml:space="preserve"> than</w:t>
      </w:r>
      <w:r w:rsidRPr="00246CAE">
        <w:rPr>
          <w:bCs/>
          <w:iCs/>
          <w:highlight w:val="yellow"/>
          <w:lang w:eastAsia="ja-JP"/>
        </w:rPr>
        <w:t xml:space="preserve"> photothermal catalysis</w:t>
      </w:r>
      <w:r w:rsidR="002556B0" w:rsidRPr="00246CAE">
        <w:rPr>
          <w:rFonts w:hint="eastAsia"/>
          <w:bCs/>
          <w:iCs/>
          <w:highlight w:val="yellow"/>
          <w:lang w:eastAsia="ja-JP"/>
        </w:rPr>
        <w:t>, demonstrating</w:t>
      </w:r>
      <w:r w:rsidRPr="00246CAE">
        <w:rPr>
          <w:bCs/>
          <w:iCs/>
          <w:highlight w:val="yellow"/>
          <w:lang w:eastAsia="ja-JP"/>
        </w:rPr>
        <w:t xml:space="preserve"> </w:t>
      </w:r>
      <w:r w:rsidR="002556B0" w:rsidRPr="00246CAE">
        <w:rPr>
          <w:rFonts w:hint="eastAsia"/>
          <w:bCs/>
          <w:iCs/>
          <w:highlight w:val="yellow"/>
          <w:lang w:eastAsia="ja-JP"/>
        </w:rPr>
        <w:t xml:space="preserve">an internal quantum </w:t>
      </w:r>
      <w:r w:rsidR="002556B0" w:rsidRPr="00246CAE">
        <w:rPr>
          <w:bCs/>
          <w:iCs/>
          <w:highlight w:val="yellow"/>
          <w:lang w:eastAsia="ja-JP"/>
        </w:rPr>
        <w:t>efficiency</w:t>
      </w:r>
      <w:r w:rsidR="002556B0" w:rsidRPr="00246CAE">
        <w:rPr>
          <w:rFonts w:hint="eastAsia"/>
          <w:bCs/>
          <w:iCs/>
          <w:highlight w:val="yellow"/>
          <w:lang w:eastAsia="ja-JP"/>
        </w:rPr>
        <w:t xml:space="preserve"> of 5.5% </w:t>
      </w:r>
      <w:r w:rsidR="002556B0" w:rsidRPr="00246CAE">
        <w:rPr>
          <w:bCs/>
          <w:iCs/>
          <w:highlight w:val="yellow"/>
          <w:lang w:eastAsia="ja-JP"/>
        </w:rPr>
        <w:t>even under 2.0 MPa</w:t>
      </w:r>
      <w:r w:rsidR="002556B0" w:rsidRPr="00246CAE">
        <w:rPr>
          <w:rFonts w:hint="eastAsia"/>
          <w:bCs/>
          <w:iCs/>
          <w:highlight w:val="yellow"/>
          <w:lang w:eastAsia="ja-JP"/>
        </w:rPr>
        <w:t>.</w:t>
      </w:r>
      <w:r w:rsidR="002556B0">
        <w:rPr>
          <w:rFonts w:hint="eastAsia"/>
          <w:bCs/>
          <w:iCs/>
          <w:lang w:eastAsia="ja-JP"/>
        </w:rPr>
        <w:t xml:space="preserve"> </w:t>
      </w:r>
      <w:r w:rsidRPr="00501C7B">
        <w:rPr>
          <w:bCs/>
          <w:iCs/>
          <w:lang w:eastAsia="ja-JP"/>
        </w:rPr>
        <w:t>Arr</w:t>
      </w:r>
      <w:r w:rsidRPr="00501C7B">
        <w:rPr>
          <w:rFonts w:ascii="Calibri" w:eastAsia="ＭＳ 明朝" w:hAnsi="Calibri"/>
          <w:bCs/>
          <w:iCs/>
          <w:lang w:eastAsia="ja-JP"/>
        </w:rPr>
        <w:t>henius</w:t>
      </w:r>
      <w:r w:rsidRPr="00501C7B">
        <w:rPr>
          <w:bCs/>
          <w:iCs/>
          <w:lang w:eastAsia="ja-JP"/>
        </w:rPr>
        <w:t xml:space="preserve"> plots were used to </w:t>
      </w:r>
      <w:r w:rsidR="009D5D8A" w:rsidRPr="00501C7B">
        <w:rPr>
          <w:bCs/>
          <w:iCs/>
          <w:lang w:eastAsia="ja-JP"/>
        </w:rPr>
        <w:t>evaluate the apparent activation energy (</w:t>
      </w:r>
      <w:proofErr w:type="spellStart"/>
      <w:r w:rsidR="009D5D8A" w:rsidRPr="00501C7B">
        <w:rPr>
          <w:bCs/>
          <w:i/>
          <w:lang w:eastAsia="ja-JP"/>
        </w:rPr>
        <w:t>E</w:t>
      </w:r>
      <w:r w:rsidR="009D5D8A" w:rsidRPr="00501C7B">
        <w:rPr>
          <w:bCs/>
          <w:iCs/>
          <w:vertAlign w:val="subscript"/>
          <w:lang w:eastAsia="ja-JP"/>
        </w:rPr>
        <w:t>a</w:t>
      </w:r>
      <w:proofErr w:type="spellEnd"/>
      <w:r w:rsidR="009D5D8A" w:rsidRPr="00501C7B">
        <w:rPr>
          <w:bCs/>
          <w:iCs/>
          <w:lang w:eastAsia="ja-JP"/>
        </w:rPr>
        <w:t xml:space="preserve">) of the DRM reaction </w:t>
      </w:r>
      <w:r w:rsidR="007D0EB5" w:rsidRPr="00501C7B">
        <w:rPr>
          <w:bCs/>
          <w:iCs/>
          <w:lang w:eastAsia="ja-JP"/>
        </w:rPr>
        <w:t>at 0.1 MPa</w:t>
      </w:r>
      <w:r w:rsidRPr="00501C7B">
        <w:rPr>
          <w:bCs/>
          <w:iCs/>
          <w:lang w:eastAsia="ja-JP"/>
        </w:rPr>
        <w:t xml:space="preserve"> </w:t>
      </w:r>
      <w:r w:rsidRPr="00501C7B">
        <w:t xml:space="preserve">(Fig. </w:t>
      </w:r>
      <w:r w:rsidRPr="00501C7B">
        <w:rPr>
          <w:lang w:eastAsia="ja-JP"/>
        </w:rPr>
        <w:t>2</w:t>
      </w:r>
      <w:r w:rsidRPr="00501C7B">
        <w:t xml:space="preserve"> (</w:t>
      </w:r>
      <w:r w:rsidRPr="00501C7B">
        <w:rPr>
          <w:lang w:eastAsia="ja-JP"/>
        </w:rPr>
        <w:t>b</w:t>
      </w:r>
      <w:r w:rsidRPr="00501C7B">
        <w:t>))</w:t>
      </w:r>
      <w:r w:rsidR="002C6924">
        <w:t>.</w:t>
      </w:r>
      <w:r w:rsidRPr="00501C7B">
        <w:rPr>
          <w:bCs/>
          <w:iCs/>
          <w:lang w:eastAsia="ja-JP"/>
        </w:rPr>
        <w:t xml:space="preserve"> </w:t>
      </w:r>
      <w:r w:rsidR="002C6924">
        <w:rPr>
          <w:bCs/>
          <w:iCs/>
          <w:lang w:eastAsia="ja-JP"/>
        </w:rPr>
        <w:t>T</w:t>
      </w:r>
      <w:r w:rsidRPr="00501C7B">
        <w:rPr>
          <w:bCs/>
          <w:iCs/>
          <w:lang w:eastAsia="ja-JP"/>
        </w:rPr>
        <w:t xml:space="preserve">he apparent activation energies were </w:t>
      </w:r>
      <w:r w:rsidR="002C6924">
        <w:rPr>
          <w:bCs/>
          <w:iCs/>
          <w:lang w:eastAsia="ja-JP"/>
        </w:rPr>
        <w:t xml:space="preserve">confirmed to be </w:t>
      </w:r>
      <w:r w:rsidR="00492B82" w:rsidRPr="00501C7B">
        <w:rPr>
          <w:bCs/>
          <w:iCs/>
          <w:lang w:eastAsia="ja-JP"/>
        </w:rPr>
        <w:t>22.7</w:t>
      </w:r>
      <w:r w:rsidRPr="00501C7B">
        <w:rPr>
          <w:bCs/>
          <w:iCs/>
          <w:lang w:eastAsia="ja-JP"/>
        </w:rPr>
        <w:t xml:space="preserve"> and </w:t>
      </w:r>
      <w:r w:rsidR="00492B82" w:rsidRPr="00501C7B">
        <w:rPr>
          <w:bCs/>
          <w:iCs/>
          <w:lang w:eastAsia="ja-JP"/>
        </w:rPr>
        <w:t>33.3</w:t>
      </w:r>
      <w:r w:rsidRPr="00501C7B">
        <w:rPr>
          <w:bCs/>
          <w:iCs/>
          <w:lang w:eastAsia="ja-JP"/>
        </w:rPr>
        <w:t xml:space="preserve"> </w:t>
      </w:r>
      <w:r w:rsidR="00987E3A" w:rsidRPr="00501C7B">
        <w:rPr>
          <w:bCs/>
          <w:iCs/>
          <w:lang w:eastAsia="ja-JP"/>
        </w:rPr>
        <w:t>kJ mol</w:t>
      </w:r>
      <w:r w:rsidR="00987E3A" w:rsidRPr="00501C7B">
        <w:rPr>
          <w:bCs/>
          <w:iCs/>
          <w:vertAlign w:val="superscript"/>
          <w:lang w:eastAsia="ja-JP"/>
        </w:rPr>
        <w:t>-1</w:t>
      </w:r>
      <w:r w:rsidR="007D5FB4" w:rsidRPr="00501C7B">
        <w:rPr>
          <w:bCs/>
          <w:iCs/>
          <w:lang w:eastAsia="ja-JP"/>
        </w:rPr>
        <w:t xml:space="preserve"> in the photocatalytic and photothermal conditions,</w:t>
      </w:r>
      <w:r w:rsidRPr="00501C7B">
        <w:rPr>
          <w:bCs/>
          <w:iCs/>
          <w:lang w:eastAsia="ja-JP"/>
        </w:rPr>
        <w:t xml:space="preserve"> respectively. The reduction of the apparent activation energy strongly suggests that photogenerated electron</w:t>
      </w:r>
      <w:r w:rsidR="00114229">
        <w:rPr>
          <w:bCs/>
          <w:iCs/>
          <w:lang w:eastAsia="ja-JP"/>
        </w:rPr>
        <w:t>–</w:t>
      </w:r>
      <w:r w:rsidRPr="00501C7B">
        <w:rPr>
          <w:bCs/>
          <w:iCs/>
          <w:lang w:eastAsia="ja-JP"/>
        </w:rPr>
        <w:t xml:space="preserve">hole pairs effectively promote the rate determining steps of </w:t>
      </w:r>
      <w:r w:rsidR="002C6924">
        <w:rPr>
          <w:bCs/>
          <w:iCs/>
          <w:lang w:eastAsia="ja-JP"/>
        </w:rPr>
        <w:t xml:space="preserve">the </w:t>
      </w:r>
      <w:r w:rsidRPr="00501C7B">
        <w:rPr>
          <w:bCs/>
          <w:iCs/>
          <w:lang w:eastAsia="ja-JP"/>
        </w:rPr>
        <w:t>DRM reaction, such as CO</w:t>
      </w:r>
      <w:r w:rsidRPr="00501C7B">
        <w:rPr>
          <w:bCs/>
          <w:iCs/>
          <w:vertAlign w:val="subscript"/>
          <w:lang w:eastAsia="ja-JP"/>
        </w:rPr>
        <w:t>2</w:t>
      </w:r>
      <w:r w:rsidRPr="00501C7B">
        <w:rPr>
          <w:bCs/>
          <w:iCs/>
          <w:lang w:eastAsia="ja-JP"/>
        </w:rPr>
        <w:t xml:space="preserve"> dissociation, CH</w:t>
      </w:r>
      <w:r w:rsidRPr="00501C7B">
        <w:rPr>
          <w:bCs/>
          <w:iCs/>
          <w:vertAlign w:val="subscript"/>
          <w:lang w:eastAsia="ja-JP"/>
        </w:rPr>
        <w:t>4</w:t>
      </w:r>
      <w:r w:rsidRPr="00501C7B">
        <w:rPr>
          <w:bCs/>
          <w:iCs/>
          <w:lang w:eastAsia="ja-JP"/>
        </w:rPr>
        <w:t xml:space="preserve"> dehydrogenation, and CH* +O* → CHO*</w:t>
      </w:r>
      <w:r w:rsidR="001260C2">
        <w:rPr>
          <w:bCs/>
          <w:iCs/>
          <w:lang w:eastAsia="ja-JP"/>
        </w:rPr>
        <w:t>.</w:t>
      </w:r>
      <w:r w:rsidR="006B070E" w:rsidRPr="00501C7B">
        <w:rPr>
          <w:bCs/>
          <w:iCs/>
          <w:lang w:eastAsia="ja-JP"/>
        </w:rPr>
        <w:fldChar w:fldCharType="begin"/>
      </w:r>
      <w:r w:rsidR="00084909">
        <w:rPr>
          <w:bCs/>
          <w:iCs/>
          <w:lang w:eastAsia="ja-JP"/>
        </w:rPr>
        <w:instrText xml:space="preserve"> ADDIN ZOTERO_ITEM CSL_CITATION {"citationID":"ifCNvu9E","properties":{"formattedCitation":"\\super 24\\nosupersub{}","plainCitation":"24","noteIndex":0},"citationItems":[{"id":242,"uris":["http://zotero.org/users/13971775/items/282SIXVD"],"itemData":{"id":242,"type":"article-journal","abstract":"Catalytic processes are rather complex in which a large number of reaction pathways are possible, and identifying the preferred reaction pathway either from experiments or theoretical modeling is rather challenging. The approach combining density functional theory (DFT) calculations and microkinetic modeling is receiving increasing attention recently to gain more insights into surface catalytic reactions. However, the error propagation from DFT to those properties determined remains largely overlooked in the literature. In order to assess the uncertainty of the DFT-determined mechanisms and kinetics of the dry reforming of methane (DRM) reaction over Ni(111) and Pt(111), we employed the well-trained Bayesian error estimation functional with van der Waals correlation (BEEF-vdW) tailored for describing surface chemical properties in the DFT calculations. With a large ensemble of 2000 exchange–correlation functionals generated around the optimal BEEF-vdW functional, an ensemble of DFT energetics can be calculated, resulting in an ensemble of complex reaction networks that were generated from given elementary steps. Further complexity reduction of the reaction networks offers an estimate of the uncertainty of the reaction mechanism and kinetics. We found that our approach can not only reproduce the detailed reaction pathways as reported before for the DRM reaction but also give the confidence of these pathways being dominant, which will be very helpful in providing more insights into the reaction system. More importantly, our method can find some overlooked rate-determining states in previous studies. For example, two rate-determining steps observed experimentally but overlooked computationally, that is, CH* + O* and CO2 dissociation, were identified using our method. The approach developed here can also be readily adapted for studying more complex catalytic reactions and accelerating future catalyst design.","container-title":"The Journal of Physical Chemistry C","DOI":"10.1021/acs.jpcc.9b08755","ISSN":"1932-7447","issue":"50","journalAbbreviation":"J. Phys. Chem. C","note":"publisher: American Chemical Society","page":"30389-30397","source":"ACS Publications","title":"Propagating DFT Uncertainty to Mechanism Determination, Degree of Rate Control, and Coverage Analysis: The Kinetics of Dry Reforming of Methane","title-short":"Propagating DFT Uncertainty to Mechanism Determination, Degree of Rate Control, and Coverage Analysis","volume":"123","author":[{"family":"Wang","given":"Baochuan"},{"family":"Chen","given":"Shuyue"},{"family":"Zhang","given":"Jiaming"},{"family":"Li","given":"Shenggang"},{"family":"Yang","given":"Bo"}],"issued":{"date-parts":[["2019",12,19]]}}}],"schema":"https://github.com/citation-style-language/schema/raw/master/csl-citation.json"} </w:instrText>
      </w:r>
      <w:r w:rsidR="006B070E" w:rsidRPr="00501C7B">
        <w:rPr>
          <w:bCs/>
          <w:iCs/>
          <w:lang w:eastAsia="ja-JP"/>
        </w:rPr>
        <w:fldChar w:fldCharType="separate"/>
      </w:r>
      <w:r w:rsidR="005F392F" w:rsidRPr="005F392F">
        <w:rPr>
          <w:rFonts w:ascii="Calibri" w:hAnsi="Calibri" w:cs="Calibri"/>
          <w:vertAlign w:val="superscript"/>
        </w:rPr>
        <w:t>24</w:t>
      </w:r>
      <w:r w:rsidR="006B070E" w:rsidRPr="00501C7B">
        <w:rPr>
          <w:bCs/>
          <w:iCs/>
          <w:lang w:eastAsia="ja-JP"/>
        </w:rPr>
        <w:fldChar w:fldCharType="end"/>
      </w:r>
      <w:r w:rsidR="00910417" w:rsidRPr="00501C7B">
        <w:rPr>
          <w:bCs/>
          <w:iCs/>
          <w:lang w:eastAsia="ja-JP"/>
        </w:rPr>
        <w:t xml:space="preserve"> </w:t>
      </w:r>
      <w:bookmarkStart w:id="7" w:name="_Hlk211307573"/>
      <w:r w:rsidR="00E41ECC" w:rsidRPr="005A6ECA">
        <w:rPr>
          <w:bCs/>
          <w:iCs/>
          <w:highlight w:val="yellow"/>
          <w:lang w:eastAsia="ja-JP"/>
        </w:rPr>
        <w:t xml:space="preserve">The previously reported action spectrum of Rh/STO also indicates </w:t>
      </w:r>
      <w:r w:rsidR="00E41ECC">
        <w:rPr>
          <w:bCs/>
          <w:iCs/>
          <w:highlight w:val="yellow"/>
          <w:lang w:eastAsia="ja-JP"/>
        </w:rPr>
        <w:t xml:space="preserve">that </w:t>
      </w:r>
      <w:r w:rsidR="00E41ECC" w:rsidRPr="005A6ECA">
        <w:rPr>
          <w:bCs/>
          <w:iCs/>
          <w:highlight w:val="yellow"/>
          <w:lang w:eastAsia="ja-JP"/>
        </w:rPr>
        <w:t xml:space="preserve">the bandgap excitation </w:t>
      </w:r>
      <w:r w:rsidR="00E41ECC">
        <w:rPr>
          <w:bCs/>
          <w:iCs/>
          <w:highlight w:val="yellow"/>
          <w:lang w:eastAsia="ja-JP"/>
        </w:rPr>
        <w:t>plays a dominant role to drive the efficient DRM reaction</w:t>
      </w:r>
      <w:r w:rsidR="00E41ECC" w:rsidRPr="00E376C5">
        <w:rPr>
          <w:bCs/>
          <w:iCs/>
          <w:highlight w:val="yellow"/>
          <w:lang w:eastAsia="ja-JP"/>
        </w:rPr>
        <w:t>.</w:t>
      </w:r>
      <w:bookmarkEnd w:id="7"/>
      <w:r w:rsidR="00CC2C1B" w:rsidRPr="00E376C5">
        <w:rPr>
          <w:bCs/>
          <w:iCs/>
          <w:highlight w:val="yellow"/>
          <w:vertAlign w:val="superscript"/>
          <w:lang w:eastAsia="ja-JP"/>
        </w:rPr>
        <w:fldChar w:fldCharType="begin"/>
      </w:r>
      <w:r w:rsidR="00CC2C1B" w:rsidRPr="00E376C5">
        <w:rPr>
          <w:bCs/>
          <w:iCs/>
          <w:highlight w:val="yellow"/>
          <w:vertAlign w:val="superscript"/>
          <w:lang w:eastAsia="ja-JP"/>
        </w:rPr>
        <w:instrText xml:space="preserve"> ADDIN ZOTERO_ITEM CSL_CITATION {"citationID":"3khHNPJX","properties":{"formattedCitation":"\\super 16\\nosupersub{}","plainCitation":"16","noteIndex":0},"citationItems":[{"id":88,"uris":["http://zotero.org/users/13971775/items/2YC2QEDC"],"itemData":{"id":88,"type":"article-journal","container-title":"Nature Catalysis","DOI":"10.1038/s41929-019-0419-z","ISSN":"2520-1158","issue":"2","journalAbbreviation":"Nat. Catal.","language":"en","page":"148-153","source":"DOI.org (Crossref)","title":"Photocatalytic uphill conversion of natural gas beyond the limitation of thermal reaction systems","volume":"3","author":[{"family":"Shoji","given":"Shusaku"},{"family":"Peng","given":"Xiaobo"},{"family":"Yamaguchi","given":"Akira"},{"family":"Watanabe","given":"Ryo"},{"family":"Fukuhara","given":"Choji"},{"family":"Cho","given":"Yohei"},{"family":"Yamamoto","given":"Tomokazu"},{"family":"Matsumura","given":"Syo"},{"family":"Yu","given":"Min-Wen"},{"family":"Ishii","given":"Satoshi"},{"family":"Fujita","given":"Takeshi"},{"family":"Abe","given":"Hideki"},{"family":"Miyauchi","given":"Masahiro"}],"issued":{"date-parts":[["2020",1,27]]}}}],"schema":"https://github.com/citation-style-language/schema/raw/master/csl-citation.json"} </w:instrText>
      </w:r>
      <w:r w:rsidR="00CC2C1B" w:rsidRPr="00E376C5">
        <w:rPr>
          <w:bCs/>
          <w:iCs/>
          <w:highlight w:val="yellow"/>
          <w:vertAlign w:val="superscript"/>
          <w:lang w:eastAsia="ja-JP"/>
        </w:rPr>
        <w:fldChar w:fldCharType="separate"/>
      </w:r>
      <w:r w:rsidR="005F392F" w:rsidRPr="00E376C5">
        <w:rPr>
          <w:rFonts w:ascii="Calibri" w:hAnsi="Calibri" w:cs="Calibri"/>
          <w:highlight w:val="yellow"/>
          <w:vertAlign w:val="superscript"/>
        </w:rPr>
        <w:t>16</w:t>
      </w:r>
      <w:r w:rsidR="00CC2C1B" w:rsidRPr="00E376C5">
        <w:rPr>
          <w:bCs/>
          <w:iCs/>
          <w:highlight w:val="yellow"/>
          <w:vertAlign w:val="superscript"/>
          <w:lang w:eastAsia="ja-JP"/>
        </w:rPr>
        <w:fldChar w:fldCharType="end"/>
      </w:r>
    </w:p>
    <w:p w14:paraId="6C20FEB5" w14:textId="285CF1FD" w:rsidR="009D5D8A" w:rsidRPr="00501C7B" w:rsidRDefault="00910417" w:rsidP="005754F9">
      <w:pPr>
        <w:pStyle w:val="RSCB02ArticleText"/>
        <w:tabs>
          <w:tab w:val="clear" w:pos="284"/>
        </w:tabs>
        <w:ind w:firstLine="194"/>
        <w:rPr>
          <w:bCs/>
          <w:iCs/>
          <w:lang w:eastAsia="ja-JP"/>
        </w:rPr>
      </w:pPr>
      <w:r w:rsidRPr="00501C7B">
        <w:rPr>
          <w:bCs/>
          <w:iCs/>
          <w:lang w:eastAsia="ja-JP"/>
        </w:rPr>
        <w:t xml:space="preserve">To investigate the </w:t>
      </w:r>
      <w:r w:rsidR="00F107ED" w:rsidRPr="00501C7B">
        <w:rPr>
          <w:bCs/>
          <w:iCs/>
          <w:lang w:eastAsia="ja-JP"/>
        </w:rPr>
        <w:t>intermediates of the photocatalytic and photothermal DRM reaction</w:t>
      </w:r>
      <w:r w:rsidR="00751026" w:rsidRPr="00501C7B">
        <w:rPr>
          <w:rFonts w:ascii="Calibri" w:eastAsia="ＭＳ 明朝" w:hAnsi="Calibri"/>
          <w:bCs/>
          <w:iCs/>
          <w:lang w:eastAsia="ja-JP"/>
        </w:rPr>
        <w:t>s</w:t>
      </w:r>
      <w:r w:rsidRPr="00501C7B">
        <w:rPr>
          <w:bCs/>
          <w:iCs/>
          <w:lang w:eastAsia="ja-JP"/>
        </w:rPr>
        <w:t>, in situ diffuse reflectance infrared Fourier transform spectroscopy (</w:t>
      </w:r>
      <w:r w:rsidR="0000701F" w:rsidRPr="00501C7B">
        <w:rPr>
          <w:bCs/>
          <w:iCs/>
          <w:lang w:eastAsia="ja-JP"/>
        </w:rPr>
        <w:t xml:space="preserve">in situ </w:t>
      </w:r>
      <w:r w:rsidRPr="00501C7B">
        <w:rPr>
          <w:bCs/>
          <w:iCs/>
          <w:lang w:eastAsia="ja-JP"/>
        </w:rPr>
        <w:t>DRIFTS) was performed</w:t>
      </w:r>
      <w:r w:rsidR="00FD1A66" w:rsidRPr="00501C7B">
        <w:rPr>
          <w:bCs/>
          <w:iCs/>
          <w:lang w:eastAsia="ja-JP"/>
        </w:rPr>
        <w:t xml:space="preserve"> </w:t>
      </w:r>
      <w:r w:rsidR="005F1FEE" w:rsidRPr="00501C7B">
        <w:rPr>
          <w:bCs/>
          <w:iCs/>
          <w:lang w:eastAsia="ja-JP"/>
        </w:rPr>
        <w:t>(Fig. S1</w:t>
      </w:r>
      <w:r w:rsidR="00362403" w:rsidRPr="00501C7B">
        <w:rPr>
          <w:bCs/>
          <w:iCs/>
          <w:lang w:eastAsia="ja-JP"/>
        </w:rPr>
        <w:t>1</w:t>
      </w:r>
      <w:r w:rsidR="005F1FEE" w:rsidRPr="00501C7B">
        <w:rPr>
          <w:bCs/>
          <w:iCs/>
          <w:lang w:eastAsia="ja-JP"/>
        </w:rPr>
        <w:t xml:space="preserve"> </w:t>
      </w:r>
      <w:r w:rsidR="005F1FEE" w:rsidRPr="00501C7B">
        <w:rPr>
          <w:bCs/>
          <w:iCs/>
        </w:rPr>
        <w:t xml:space="preserve">(ESI </w:t>
      </w:r>
      <w:r w:rsidR="005F1FEE" w:rsidRPr="00501C7B">
        <w:rPr>
          <w:b/>
          <w:bCs/>
        </w:rPr>
        <w:t>†</w:t>
      </w:r>
      <w:r w:rsidR="005F1FEE" w:rsidRPr="00501C7B">
        <w:rPr>
          <w:bCs/>
          <w:iCs/>
        </w:rPr>
        <w:t>)</w:t>
      </w:r>
      <w:r w:rsidR="005F1FEE" w:rsidRPr="00501C7B">
        <w:rPr>
          <w:bCs/>
          <w:iCs/>
          <w:lang w:eastAsia="ja-JP"/>
        </w:rPr>
        <w:t>)</w:t>
      </w:r>
      <w:r w:rsidR="002C6924">
        <w:rPr>
          <w:bCs/>
          <w:iCs/>
          <w:lang w:eastAsia="ja-JP"/>
        </w:rPr>
        <w:t>.</w:t>
      </w:r>
      <w:r w:rsidR="005F1FEE" w:rsidRPr="00501C7B">
        <w:rPr>
          <w:bCs/>
          <w:iCs/>
          <w:lang w:eastAsia="ja-JP"/>
        </w:rPr>
        <w:t xml:space="preserve"> </w:t>
      </w:r>
      <w:r w:rsidR="00A50FA1" w:rsidRPr="00501C7B">
        <w:rPr>
          <w:bCs/>
          <w:iCs/>
          <w:lang w:eastAsia="ja-JP"/>
        </w:rPr>
        <w:t>Several characteristic peaks emerged</w:t>
      </w:r>
      <w:r w:rsidR="00B2645A" w:rsidRPr="00501C7B">
        <w:rPr>
          <w:bCs/>
          <w:iCs/>
          <w:lang w:eastAsia="ja-JP"/>
        </w:rPr>
        <w:t xml:space="preserve"> under UV and visible light irradiation</w:t>
      </w:r>
      <w:r w:rsidR="00A50FA1" w:rsidRPr="00501C7B">
        <w:rPr>
          <w:bCs/>
          <w:iCs/>
          <w:lang w:eastAsia="ja-JP"/>
        </w:rPr>
        <w:t>, including those of</w:t>
      </w:r>
      <w:r w:rsidR="008B6A35" w:rsidRPr="00501C7B">
        <w:rPr>
          <w:bCs/>
          <w:iCs/>
          <w:lang w:eastAsia="ja-JP"/>
        </w:rPr>
        <w:t xml:space="preserve"> </w:t>
      </w:r>
      <w:r w:rsidR="00A50FA1" w:rsidRPr="00501C7B">
        <w:rPr>
          <w:bCs/>
          <w:iCs/>
          <w:lang w:eastAsia="ja-JP"/>
        </w:rPr>
        <w:t xml:space="preserve">linearly adsorbed </w:t>
      </w:r>
      <w:r w:rsidR="00203DAF" w:rsidRPr="00501C7B">
        <w:rPr>
          <w:bCs/>
          <w:iCs/>
          <w:lang w:eastAsia="ja-JP"/>
        </w:rPr>
        <w:t>*</w:t>
      </w:r>
      <w:r w:rsidR="00A50FA1" w:rsidRPr="00501C7B">
        <w:rPr>
          <w:bCs/>
          <w:iCs/>
          <w:lang w:eastAsia="ja-JP"/>
        </w:rPr>
        <w:t>CO (2025 cm⁻¹)</w:t>
      </w:r>
      <w:r w:rsidR="001260C2">
        <w:rPr>
          <w:bCs/>
          <w:iCs/>
          <w:lang w:eastAsia="ja-JP"/>
        </w:rPr>
        <w:t xml:space="preserve"> </w:t>
      </w:r>
      <w:r w:rsidR="000E363B" w:rsidRPr="00501C7B">
        <w:rPr>
          <w:bCs/>
          <w:iCs/>
          <w:lang w:eastAsia="ja-JP"/>
        </w:rPr>
        <w:fldChar w:fldCharType="begin"/>
      </w:r>
      <w:r w:rsidR="00084909">
        <w:rPr>
          <w:bCs/>
          <w:iCs/>
          <w:lang w:eastAsia="ja-JP"/>
        </w:rPr>
        <w:instrText xml:space="preserve"> ADDIN ZOTERO_ITEM CSL_CITATION {"citationID":"YxJ3QQ5y","properties":{"formattedCitation":"\\super 20,25,26\\nosupersub{}","plainCitation":"20,25,26","noteIndex":0},"citationItems":[{"id":124,"uris":["http://zotero.org/users/13971775/items/RMNCE24N"],"itemData":{"id":124,"type":"article-journal","abstract":"Photocatalytic dry reforming of methane (DRM) is a promising green process for converting two greenhouse gases into syngas. Nonetheless, achieving photocatalytic DRM with both high activity and stoichiometric products ratio remains a grand challenge. We report here a Ru single-atom-modified hierarchical porous TiO2-SiO2 (Ru-TS) as a photocatalyst for DRM, achieving a remarkable syngas generation rate of 98.52 mmol gRu−1 h−1 for CO and 96.50 mmol gRu−1 h−1 for H2 with extraordinary durability under mild conditions. The local microstructure of Ru-Ov-Ti on catalyst provides matched active sites for CH4 and CO2 adsorption and activation through charge redistribution and electronic localization and optimizes CH4-CO2 reaction route for inhibiting side reaction and promoting effective C–O coupling. This work provides guidance in the active site construction of robust catalysts for photocatalytic DRM and other multi-molecule synergetic reactions.","container-title":"Chem","DOI":"10.1016/j.chempr.2023.06.021","ISSN":"2451-9294","issue":"11","journalAbbreviation":"Chem","page":"3224-3244","source":"ScienceDirect","title":"Constructing matched active sites for robust photocatalytic dry reforming of methane","volume":"9","author":[{"family":"He","given":"Chengxuan"},{"family":"Wu","given":"Shiqun"},{"family":"Li","given":"Qixin"},{"family":"Li","given":"Mingyang"},{"family":"Li","given":"Jiaying"},{"family":"Wang","given":"Lingzhi"},{"family":"Zhang","given":"Jinlong"}],"issued":{"date-parts":[["2023",11,9]]}}},{"id":229,"uris":["http://zotero.org/users/13971775/items/FJERYYPY"],"itemData":{"id":229,"type":"article-journal","abstract":"The methane dry reforming (DRM) reaction mechanism was explored via mechanochemically prepared Pd/CeO2 catalysts (PdAcCeO2M), which yield unique Pd–Ce interfaces, where PdAcCeO2M has a distinct reaction mechanism and higher reactivity for DRM relative to traditionally synthesized impregnated Pd/CeO2 (PdCeO2IW). In situ characterization and density functional theory calculations revealed that the enhanced chemistry of PdAcCeO2M can be attributed to the presence of a carbon-modified Pd0 and Ce4+/3+ surface arrangement, where distinct Pd–CO intermediate species and strong Pd–CeO2 interactions are activated and sustained exclusively under reaction conditions. This unique arrangement leads to highly selective and distinct surface reaction pathways that prefer the direct oxidation of CHx to CO, identified on PdAcCeO2M using isotope labeled diffuse reflectance infrared Fourier transform spectroscopy and highlighting linear Pd–CO species bound on metallic and C-modified Pd, leading to adsorbed HCOO [1595 cm–1] species as key DRM intermediates, stemming from associative CO2 reduction. The milled materials contrast strikingly with surface processes observed on IW samples (PdCeO2IW) where the competing reverse water gas shift reaction predominates.","container-title":"ACS Catalysis","DOI":"10.1021/acscatal.2c01120","issue":"20","journalAbbreviation":"ACS Catal.","note":"publisher: American Chemical Society","page":"12809-12822","source":"ACS Publications","title":"Identification of Highly Selective Surface Pathways for Methane Dry Reforming Using Mechanochemical Synthesis of Pd–CeO&lt;sub&gt;2&lt;/sub&gt;","volume":"12","author":[{"family":"Jiménez","given":"Juan D."},{"family":"Betancourt","given":"Luis E."},{"family":"Danielis","given":"Maila"},{"family":"Zhang","given":"Hong"},{"family":"Zhang","given":"Feng"},{"family":"Orozco","given":"Ivan"},{"family":"Xu","given":"Wenqian"},{"family":"Llorca","given":"Jordi"},{"family":"Liu","given":"Ping"},{"family":"Trovarelli","given":"Alessandro"},{"family":"Rodríguez","given":"José A."},{"family":"Colussi","given":"Sara"},{"family":"Senanayake","given":"Sanjaya D."}],"issued":{"date-parts":[["2022",10,21]]}}},{"id":241,"uris":["http://zotero.org/users/13971775/items/3JI6EJ6R"],"itemData":{"id":241,"type":"article-journal","container-title":"Physical Chemistry Chemical Physics","DOI":"10.1039/C4CP01136H","issue":"26","language":"en","note":"publisher: Royal Society of Chemistry","page":"13136-13144","source":"pubs.rsc.org","title":"Spectral evidence for hydrogen-induced reversible segregation of CO adsorbed on titania-supported rhodium","volume":"16","author":[{"family":"Panayotov","given":"D."},{"family":"Mihaylov","given":"M."},{"family":"Nihtianova","given":"D."},{"family":"Spassov","given":"T."},{"family":"Hadjiivanov","given":"K."}],"issued":{"date-parts":[["2014"]]}}}],"schema":"https://github.com/citation-style-language/schema/raw/master/csl-citation.json"} </w:instrText>
      </w:r>
      <w:r w:rsidR="000E363B" w:rsidRPr="00501C7B">
        <w:rPr>
          <w:bCs/>
          <w:iCs/>
          <w:lang w:eastAsia="ja-JP"/>
        </w:rPr>
        <w:fldChar w:fldCharType="separate"/>
      </w:r>
      <w:r w:rsidR="005F392F" w:rsidRPr="005F392F">
        <w:rPr>
          <w:rFonts w:ascii="Calibri" w:hAnsi="Calibri" w:cs="Calibri"/>
          <w:vertAlign w:val="superscript"/>
        </w:rPr>
        <w:t>20,25,26</w:t>
      </w:r>
      <w:r w:rsidR="000E363B" w:rsidRPr="00501C7B">
        <w:rPr>
          <w:bCs/>
          <w:iCs/>
          <w:lang w:eastAsia="ja-JP"/>
        </w:rPr>
        <w:fldChar w:fldCharType="end"/>
      </w:r>
      <w:r w:rsidR="00A50FA1" w:rsidRPr="00501C7B">
        <w:rPr>
          <w:bCs/>
          <w:iCs/>
          <w:lang w:eastAsia="ja-JP"/>
        </w:rPr>
        <w:t xml:space="preserve"> and bridged </w:t>
      </w:r>
      <w:r w:rsidR="00612800" w:rsidRPr="00501C7B">
        <w:rPr>
          <w:bCs/>
          <w:iCs/>
          <w:lang w:eastAsia="ja-JP"/>
        </w:rPr>
        <w:t>carbonyls</w:t>
      </w:r>
      <w:r w:rsidR="00A50FA1" w:rsidRPr="00501C7B">
        <w:rPr>
          <w:bCs/>
          <w:iCs/>
          <w:lang w:eastAsia="ja-JP"/>
        </w:rPr>
        <w:t xml:space="preserve"> (1880 cm⁻¹)</w:t>
      </w:r>
      <w:r w:rsidR="001260C2">
        <w:rPr>
          <w:bCs/>
          <w:iCs/>
          <w:lang w:eastAsia="ja-JP"/>
        </w:rPr>
        <w:t>,</w:t>
      </w:r>
      <w:r w:rsidR="00612800" w:rsidRPr="00501C7B">
        <w:rPr>
          <w:bCs/>
          <w:iCs/>
          <w:lang w:eastAsia="ja-JP"/>
        </w:rPr>
        <w:fldChar w:fldCharType="begin"/>
      </w:r>
      <w:r w:rsidR="00084909">
        <w:rPr>
          <w:bCs/>
          <w:iCs/>
          <w:lang w:eastAsia="ja-JP"/>
        </w:rPr>
        <w:instrText xml:space="preserve"> ADDIN ZOTERO_ITEM CSL_CITATION {"citationID":"rkje6u9m","properties":{"formattedCitation":"\\super 26\\nosupersub{}","plainCitation":"26","noteIndex":0},"citationItems":[{"id":241,"uris":["http://zotero.org/users/13971775/items/3JI6EJ6R"],"itemData":{"id":241,"type":"article-journal","container-title":"Physical Chemistry Chemical Physics","DOI":"10.1039/C4CP01136H","issue":"26","language":"en","note":"publisher: Royal Society of Chemistry","page":"13136-13144","source":"pubs.rsc.org","title":"Spectral evidence for hydrogen-induced reversible segregation of CO adsorbed on titania-supported rhodium","volume":"16","author":[{"family":"Panayotov","given":"D."},{"family":"Mihaylov","given":"M."},{"family":"Nihtianova","given":"D."},{"family":"Spassov","given":"T."},{"family":"Hadjiivanov","given":"K."}],"issued":{"date-parts":[["2014"]]}}}],"schema":"https://github.com/citation-style-language/schema/raw/master/csl-citation.json"} </w:instrText>
      </w:r>
      <w:r w:rsidR="00612800" w:rsidRPr="00501C7B">
        <w:rPr>
          <w:bCs/>
          <w:iCs/>
          <w:lang w:eastAsia="ja-JP"/>
        </w:rPr>
        <w:fldChar w:fldCharType="separate"/>
      </w:r>
      <w:r w:rsidR="005F392F" w:rsidRPr="005F392F">
        <w:rPr>
          <w:rFonts w:ascii="Calibri" w:hAnsi="Calibri" w:cs="Calibri"/>
          <w:vertAlign w:val="superscript"/>
        </w:rPr>
        <w:t>26</w:t>
      </w:r>
      <w:r w:rsidR="00612800" w:rsidRPr="00501C7B">
        <w:rPr>
          <w:bCs/>
          <w:iCs/>
          <w:lang w:eastAsia="ja-JP"/>
        </w:rPr>
        <w:fldChar w:fldCharType="end"/>
      </w:r>
      <w:r w:rsidR="00A50FA1" w:rsidRPr="00501C7B">
        <w:rPr>
          <w:bCs/>
          <w:iCs/>
          <w:lang w:eastAsia="ja-JP"/>
        </w:rPr>
        <w:t xml:space="preserve"> as well as </w:t>
      </w:r>
      <w:r w:rsidR="00203DAF" w:rsidRPr="00501C7B">
        <w:rPr>
          <w:bCs/>
          <w:iCs/>
          <w:lang w:eastAsia="ja-JP"/>
        </w:rPr>
        <w:t>*</w:t>
      </w:r>
      <w:r w:rsidR="00A50FA1" w:rsidRPr="00501C7B">
        <w:rPr>
          <w:bCs/>
          <w:iCs/>
          <w:lang w:eastAsia="ja-JP"/>
        </w:rPr>
        <w:t>CHO (1717 cm⁻¹)</w:t>
      </w:r>
      <w:r w:rsidR="001260C2">
        <w:rPr>
          <w:bCs/>
          <w:iCs/>
          <w:lang w:eastAsia="ja-JP"/>
        </w:rPr>
        <w:t>,</w:t>
      </w:r>
      <w:r w:rsidR="00CA785A" w:rsidRPr="00501C7B">
        <w:rPr>
          <w:bCs/>
          <w:iCs/>
          <w:lang w:eastAsia="ja-JP"/>
        </w:rPr>
        <w:fldChar w:fldCharType="begin"/>
      </w:r>
      <w:r w:rsidR="00875236">
        <w:rPr>
          <w:bCs/>
          <w:iCs/>
          <w:lang w:eastAsia="ja-JP"/>
        </w:rPr>
        <w:instrText xml:space="preserve"> ADDIN ZOTERO_ITEM CSL_CITATION {"citationID":"jP4lx9S1","properties":{"formattedCitation":"\\super 20\\nosupersub{}","plainCitation":"20","noteIndex":0},"citationItems":[{"id":124,"uris":["http://zotero.org/users/13971775/items/RMNCE24N"],"itemData":{"id":124,"type":"article-journal","abstract":"Photocatalytic dry reforming of methane (DRM) is a promising green process for converting two greenhouse gases into syngas. Nonetheless, achieving photocatalytic DRM with both high activity and stoichiometric products ratio remains a grand challenge. We report here a Ru single-atom-modified hierarchical porous TiO2-SiO2 (Ru-TS) as a photocatalyst for DRM, achieving a remarkable syngas generation rate of 98.52 mmol gRu−1 h−1 for CO and 96.50 mmol gRu−1 h−1 for H2 with extraordinary durability under mild conditions. The local microstructure of Ru-Ov-Ti on catalyst provides matched active sites for CH4 and CO2 adsorption and activation through charge redistribution and electronic localization and optimizes CH4-CO2 reaction route for inhibiting side reaction and promoting effective C–O coupling. This work provides guidance in the active site construction of robust catalysts for photocatalytic DRM and other multi-molecule synergetic reactions.","container-title":"Chem","DOI":"10.1016/j.chempr.2023.06.021","ISSN":"2451-9294","issue":"11","journalAbbreviation":"Chem","page":"3224-3244","source":"ScienceDirect","title":"Constructing matched active sites for robust photocatalytic dry reforming of methane","volume":"9","author":[{"family":"He","given":"Chengxuan"},{"family":"Wu","given":"Shiqun"},{"family":"Li","given":"Qixin"},{"family":"Li","given":"Mingyang"},{"family":"Li","given":"Jiaying"},{"family":"Wang","given":"Lingzhi"},{"family":"Zhang","given":"Jinlong"}],"issued":{"date-parts":[["2023",11,9]]}}}],"schema":"https://github.com/citation-style-language/schema/raw/master/csl-citation.json"} </w:instrText>
      </w:r>
      <w:r w:rsidR="00CA785A" w:rsidRPr="00501C7B">
        <w:rPr>
          <w:bCs/>
          <w:iCs/>
          <w:lang w:eastAsia="ja-JP"/>
        </w:rPr>
        <w:fldChar w:fldCharType="separate"/>
      </w:r>
      <w:r w:rsidR="005F392F" w:rsidRPr="005F392F">
        <w:rPr>
          <w:rFonts w:ascii="Calibri" w:hAnsi="Calibri" w:cs="Calibri"/>
          <w:vertAlign w:val="superscript"/>
        </w:rPr>
        <w:t>20</w:t>
      </w:r>
      <w:r w:rsidR="00CA785A" w:rsidRPr="00501C7B">
        <w:rPr>
          <w:bCs/>
          <w:iCs/>
          <w:lang w:eastAsia="ja-JP"/>
        </w:rPr>
        <w:fldChar w:fldCharType="end"/>
      </w:r>
      <w:r w:rsidR="00A16B96" w:rsidRPr="00501C7B">
        <w:rPr>
          <w:bCs/>
          <w:iCs/>
          <w:lang w:eastAsia="ja-JP"/>
        </w:rPr>
        <w:t xml:space="preserve"> *OCO (155</w:t>
      </w:r>
      <w:r w:rsidR="00005BB6" w:rsidRPr="00501C7B">
        <w:rPr>
          <w:bCs/>
          <w:iCs/>
          <w:lang w:eastAsia="ja-JP"/>
        </w:rPr>
        <w:t>7</w:t>
      </w:r>
      <w:r w:rsidR="009E0A9F" w:rsidRPr="00501C7B">
        <w:rPr>
          <w:bCs/>
          <w:iCs/>
          <w:lang w:eastAsia="ja-JP"/>
        </w:rPr>
        <w:t xml:space="preserve"> cm⁻¹</w:t>
      </w:r>
      <w:r w:rsidR="00A16B96" w:rsidRPr="00501C7B">
        <w:rPr>
          <w:bCs/>
          <w:iCs/>
          <w:lang w:eastAsia="ja-JP"/>
        </w:rPr>
        <w:t xml:space="preserve"> and 15</w:t>
      </w:r>
      <w:r w:rsidR="00005BB6" w:rsidRPr="00501C7B">
        <w:rPr>
          <w:bCs/>
          <w:iCs/>
          <w:lang w:eastAsia="ja-JP"/>
        </w:rPr>
        <w:t>17</w:t>
      </w:r>
      <w:r w:rsidR="00A16B96" w:rsidRPr="00501C7B">
        <w:rPr>
          <w:bCs/>
          <w:iCs/>
          <w:lang w:eastAsia="ja-JP"/>
        </w:rPr>
        <w:t xml:space="preserve"> cm⁻¹)</w:t>
      </w:r>
      <w:r w:rsidR="00612800" w:rsidRPr="00501C7B">
        <w:rPr>
          <w:bCs/>
          <w:iCs/>
          <w:lang w:eastAsia="ja-JP"/>
        </w:rPr>
        <w:fldChar w:fldCharType="begin"/>
      </w:r>
      <w:r w:rsidR="00875236">
        <w:rPr>
          <w:bCs/>
          <w:iCs/>
          <w:lang w:eastAsia="ja-JP"/>
        </w:rPr>
        <w:instrText xml:space="preserve"> ADDIN ZOTERO_ITEM CSL_CITATION {"citationID":"Jl4fFG3K","properties":{"formattedCitation":"\\super 20\\nosupersub{}","plainCitation":"20","noteIndex":0},"citationItems":[{"id":124,"uris":["http://zotero.org/users/13971775/items/RMNCE24N"],"itemData":{"id":124,"type":"article-journal","abstract":"Photocatalytic dry reforming of methane (DRM) is a promising green process for converting two greenhouse gases into syngas. Nonetheless, achieving photocatalytic DRM with both high activity and stoichiometric products ratio remains a grand challenge. We report here a Ru single-atom-modified hierarchical porous TiO2-SiO2 (Ru-TS) as a photocatalyst for DRM, achieving a remarkable syngas generation rate of 98.52 mmol gRu−1 h−1 for CO and 96.50 mmol gRu−1 h−1 for H2 with extraordinary durability under mild conditions. The local microstructure of Ru-Ov-Ti on catalyst provides matched active sites for CH4 and CO2 adsorption and activation through charge redistribution and electronic localization and optimizes CH4-CO2 reaction route for inhibiting side reaction and promoting effective C–O coupling. This work provides guidance in the active site construction of robust catalysts for photocatalytic DRM and other multi-molecule synergetic reactions.","container-title":"Chem","DOI":"10.1016/j.chempr.2023.06.021","ISSN":"2451-9294","issue":"11","journalAbbreviation":"Chem","page":"3224-3244","source":"ScienceDirect","title":"Constructing matched active sites for robust photocatalytic dry reforming of methane","volume":"9","author":[{"family":"He","given":"Chengxuan"},{"family":"Wu","given":"Shiqun"},{"family":"Li","given":"Qixin"},{"family":"Li","given":"Mingyang"},{"family":"Li","given":"Jiaying"},{"family":"Wang","given":"Lingzhi"},{"family":"Zhang","given":"Jinlong"}],"issued":{"date-parts":[["2023",11,9]]}}}],"schema":"https://github.com/citation-style-language/schema/raw/master/csl-citation.json"} </w:instrText>
      </w:r>
      <w:r w:rsidR="00612800" w:rsidRPr="00501C7B">
        <w:rPr>
          <w:bCs/>
          <w:iCs/>
          <w:lang w:eastAsia="ja-JP"/>
        </w:rPr>
        <w:fldChar w:fldCharType="separate"/>
      </w:r>
      <w:r w:rsidR="005F392F" w:rsidRPr="005F392F">
        <w:rPr>
          <w:rFonts w:ascii="Calibri" w:hAnsi="Calibri" w:cs="Calibri"/>
          <w:vertAlign w:val="superscript"/>
        </w:rPr>
        <w:t>20</w:t>
      </w:r>
      <w:r w:rsidR="00612800" w:rsidRPr="00501C7B">
        <w:rPr>
          <w:bCs/>
          <w:iCs/>
          <w:lang w:eastAsia="ja-JP"/>
        </w:rPr>
        <w:fldChar w:fldCharType="end"/>
      </w:r>
      <w:r w:rsidR="001F34EC">
        <w:rPr>
          <w:bCs/>
          <w:iCs/>
          <w:lang w:eastAsia="ja-JP"/>
        </w:rPr>
        <w:t>,</w:t>
      </w:r>
      <w:r w:rsidR="005F1FEE" w:rsidRPr="00501C7B">
        <w:rPr>
          <w:bCs/>
          <w:iCs/>
          <w:lang w:eastAsia="ja-JP"/>
        </w:rPr>
        <w:t xml:space="preserve"> and *HCOO (1450 cm⁻¹)</w:t>
      </w:r>
      <w:r w:rsidR="001260C2">
        <w:rPr>
          <w:bCs/>
          <w:iCs/>
          <w:lang w:eastAsia="ja-JP"/>
        </w:rPr>
        <w:t>.</w:t>
      </w:r>
      <w:r w:rsidR="00CA785A" w:rsidRPr="00501C7B">
        <w:rPr>
          <w:bCs/>
          <w:iCs/>
          <w:lang w:eastAsia="ja-JP"/>
        </w:rPr>
        <w:fldChar w:fldCharType="begin"/>
      </w:r>
      <w:r w:rsidR="00084909">
        <w:rPr>
          <w:bCs/>
          <w:iCs/>
          <w:lang w:eastAsia="ja-JP"/>
        </w:rPr>
        <w:instrText xml:space="preserve"> ADDIN ZOTERO_ITEM CSL_CITATION {"citationID":"l2H2qslF","properties":{"formattedCitation":"\\super 27\\nosupersub{}","plainCitation":"27","noteIndex":0},"citationItems":[{"id":228,"uris":["http://zotero.org/users/13971775/items/S9D4TE7S"],"itemData":{"id":228,"type":"article-journal","abstract":"Driving the dry reforming of methane (DRM) reaction via integrating the photo and thermal catalysis is a promising strategy to release the greenhouse effect caused by greenhouse gases (CH4/CO2). However, existing photo-thermal catalysts have limited response range to light (ultraviolet region), and broadening light response region to reaching high-performance is quite critical for DRM reaction. Here, the Pt-Au/P25 photo-thermal catalyst was proposed. The catalyst showed obvious enhancement of response range that widened to visible light region. The catalytic performance of catalyst was improved by the SPR effect. The structure–activity relationship was determined by XRD, XPS, Raman, UV–vis and PL spectra. Pt-Au/P25 catalytic performance was evaluated in different light irradiation intensity and reaction temperature. It was found that light irradiation greatly increased the catalytic performance of DRM reaction. The formation rate of H₂ was 85.38 mmol·gcat−1·h−1 and 201.92 mmol·gcat−1·h−1 for CO at 500 °C under 4.6 W·cm−2 light irradiation intensity, which were 3.09 times for H2 and 2.08 times for CO compared with dark conditions. Moreover, The DRM reaction mechanism was investigated by in situ DRIFTS test. It was found that among the intermediate species (CHx, HCOO*, H* and so on), HCOO* was critical species for the DRM reaction to proceed. During the photo-thermal DRM reaction process, activation/dissociation of CH4 and CO2 and formation of H2 steps were strengthened due to photoelectric and SPR effect by light irradiation.","container-title":"Journal of Catalysis","DOI":"10.1016/j.jcat.2022.07.028","ISSN":"0021-9517","journalAbbreviation":"Journal of Catalysis","page":"829-842","source":"ScienceDirect","title":"Photo-enhanced dry reforming of methane over Pt-Au/P25 composite catalyst by coupling plasmonic effect","volume":"413","author":[{"family":"Zhang","given":"Zhen-Yu"},{"family":"Zhang","given":"Tao"},{"family":"Wang","given":"Rui-Kun"},{"family":"Yu","given":"Bo"},{"family":"Tang","given":"Zi-Yu"},{"family":"Zheng","given":"Hao-Ye"},{"family":"He","given":"Dan"},{"family":"Xie","given":"Tao"},{"family":"Hu","given":"Zhun"}],"issued":{"date-parts":[["2022",9,1]]}}}],"schema":"https://github.com/citation-style-language/schema/raw/master/csl-citation.json"} </w:instrText>
      </w:r>
      <w:r w:rsidR="00CA785A" w:rsidRPr="00501C7B">
        <w:rPr>
          <w:bCs/>
          <w:iCs/>
          <w:lang w:eastAsia="ja-JP"/>
        </w:rPr>
        <w:fldChar w:fldCharType="separate"/>
      </w:r>
      <w:r w:rsidR="005F392F" w:rsidRPr="005F392F">
        <w:rPr>
          <w:rFonts w:ascii="Calibri" w:hAnsi="Calibri" w:cs="Calibri"/>
          <w:vertAlign w:val="superscript"/>
        </w:rPr>
        <w:t>27</w:t>
      </w:r>
      <w:r w:rsidR="00CA785A" w:rsidRPr="00501C7B">
        <w:rPr>
          <w:bCs/>
          <w:iCs/>
          <w:lang w:eastAsia="ja-JP"/>
        </w:rPr>
        <w:fldChar w:fldCharType="end"/>
      </w:r>
      <w:r w:rsidR="00C34FC7" w:rsidRPr="00501C7B">
        <w:rPr>
          <w:bCs/>
          <w:iCs/>
          <w:lang w:eastAsia="ja-JP"/>
        </w:rPr>
        <w:t xml:space="preserve"> These intermediates</w:t>
      </w:r>
      <w:r w:rsidR="00D07310" w:rsidRPr="00501C7B">
        <w:rPr>
          <w:bCs/>
          <w:iCs/>
          <w:lang w:eastAsia="ja-JP"/>
        </w:rPr>
        <w:t xml:space="preserve"> suggest</w:t>
      </w:r>
      <w:r w:rsidR="00C34FC7" w:rsidRPr="00501C7B">
        <w:rPr>
          <w:bCs/>
          <w:iCs/>
          <w:lang w:eastAsia="ja-JP"/>
        </w:rPr>
        <w:t xml:space="preserve"> that</w:t>
      </w:r>
      <w:r w:rsidR="00AC6B4D" w:rsidRPr="00501C7B">
        <w:rPr>
          <w:bCs/>
          <w:iCs/>
          <w:lang w:eastAsia="ja-JP"/>
        </w:rPr>
        <w:t xml:space="preserve"> </w:t>
      </w:r>
      <w:r w:rsidR="00D07310" w:rsidRPr="00501C7B">
        <w:rPr>
          <w:bCs/>
          <w:iCs/>
          <w:lang w:eastAsia="ja-JP"/>
        </w:rPr>
        <w:t>the Rh/STO catalyst rearranges the chemical bonds between CO</w:t>
      </w:r>
      <w:r w:rsidR="00D07310" w:rsidRPr="00501C7B">
        <w:rPr>
          <w:bCs/>
          <w:iCs/>
          <w:vertAlign w:val="subscript"/>
          <w:lang w:eastAsia="ja-JP"/>
        </w:rPr>
        <w:t>2</w:t>
      </w:r>
      <w:r w:rsidR="00D07310" w:rsidRPr="00501C7B">
        <w:rPr>
          <w:bCs/>
          <w:iCs/>
          <w:lang w:eastAsia="ja-JP"/>
        </w:rPr>
        <w:t xml:space="preserve"> and CH</w:t>
      </w:r>
      <w:r w:rsidR="00D07310" w:rsidRPr="00501C7B">
        <w:rPr>
          <w:bCs/>
          <w:iCs/>
          <w:vertAlign w:val="subscript"/>
          <w:lang w:eastAsia="ja-JP"/>
        </w:rPr>
        <w:t>4</w:t>
      </w:r>
      <w:r w:rsidR="00D07310" w:rsidRPr="00501C7B">
        <w:rPr>
          <w:bCs/>
          <w:iCs/>
          <w:lang w:eastAsia="ja-JP"/>
        </w:rPr>
        <w:t xml:space="preserve"> using UV and visible light as energy source</w:t>
      </w:r>
      <w:r w:rsidR="00751026" w:rsidRPr="00501C7B">
        <w:rPr>
          <w:rFonts w:ascii="Calibri" w:eastAsia="ＭＳ 明朝" w:hAnsi="Calibri"/>
          <w:bCs/>
          <w:iCs/>
          <w:lang w:eastAsia="ja-JP"/>
        </w:rPr>
        <w:t>s.</w:t>
      </w:r>
      <w:r w:rsidR="00623D6B" w:rsidRPr="00501C7B">
        <w:rPr>
          <w:bCs/>
          <w:iCs/>
          <w:w w:val="100"/>
          <w:lang w:eastAsia="ja-JP"/>
        </w:rPr>
        <w:t xml:space="preserve"> </w:t>
      </w:r>
    </w:p>
    <w:p w14:paraId="0488F29F" w14:textId="4C670CBA" w:rsidR="00EA0E2A" w:rsidRPr="00EF09E7" w:rsidRDefault="00084A80" w:rsidP="00151FD4">
      <w:pPr>
        <w:pStyle w:val="RSCB02ArticleText"/>
        <w:rPr>
          <w:bCs/>
          <w:iCs/>
          <w:lang w:val="en-US" w:eastAsia="ja-JP"/>
        </w:rPr>
      </w:pPr>
      <w:r w:rsidRPr="00501C7B">
        <w:rPr>
          <w:bCs/>
          <w:iCs/>
          <w:lang w:eastAsia="ja-JP"/>
        </w:rPr>
        <w:tab/>
      </w:r>
      <w:r w:rsidR="00151FD4" w:rsidRPr="00501C7B">
        <w:rPr>
          <w:bCs/>
          <w:iCs/>
          <w:lang w:eastAsia="ja-JP"/>
        </w:rPr>
        <w:t>Figure S</w:t>
      </w:r>
      <w:r w:rsidR="00CF2D51" w:rsidRPr="00501C7B">
        <w:rPr>
          <w:bCs/>
          <w:iCs/>
          <w:lang w:eastAsia="ja-JP"/>
        </w:rPr>
        <w:t>1</w:t>
      </w:r>
      <w:r w:rsidR="00362403" w:rsidRPr="00501C7B">
        <w:rPr>
          <w:bCs/>
          <w:iCs/>
          <w:lang w:eastAsia="ja-JP"/>
        </w:rPr>
        <w:t>2</w:t>
      </w:r>
      <w:r w:rsidR="00151FD4" w:rsidRPr="00501C7B">
        <w:rPr>
          <w:bCs/>
          <w:iCs/>
          <w:lang w:eastAsia="ja-JP"/>
        </w:rPr>
        <w:t xml:space="preserve"> </w:t>
      </w:r>
      <w:r w:rsidR="00AD3922" w:rsidRPr="00501C7B">
        <w:rPr>
          <w:bCs/>
          <w:iCs/>
        </w:rPr>
        <w:t xml:space="preserve">(ESI </w:t>
      </w:r>
      <w:r w:rsidR="00AD3922" w:rsidRPr="00501C7B">
        <w:rPr>
          <w:b/>
          <w:bCs/>
        </w:rPr>
        <w:t>†</w:t>
      </w:r>
      <w:r w:rsidR="00AD3922" w:rsidRPr="00501C7B">
        <w:rPr>
          <w:bCs/>
          <w:iCs/>
        </w:rPr>
        <w:t>)</w:t>
      </w:r>
      <w:r w:rsidR="00AD3922" w:rsidRPr="00501C7B">
        <w:rPr>
          <w:bCs/>
          <w:iCs/>
          <w:lang w:eastAsia="ja-JP"/>
        </w:rPr>
        <w:t xml:space="preserve"> </w:t>
      </w:r>
      <w:r w:rsidR="00151FD4" w:rsidRPr="00501C7B">
        <w:rPr>
          <w:bCs/>
          <w:iCs/>
          <w:lang w:eastAsia="ja-JP"/>
        </w:rPr>
        <w:t xml:space="preserve">shows the thermal FTS activity of the </w:t>
      </w:r>
      <w:proofErr w:type="spellStart"/>
      <w:r w:rsidR="00151FD4" w:rsidRPr="00501C7B">
        <w:rPr>
          <w:bCs/>
          <w:iCs/>
          <w:lang w:eastAsia="ja-JP"/>
        </w:rPr>
        <w:t>Co,Ru</w:t>
      </w:r>
      <w:proofErr w:type="spellEnd"/>
      <w:r w:rsidR="00151FD4" w:rsidRPr="00501C7B">
        <w:rPr>
          <w:bCs/>
          <w:iCs/>
          <w:lang w:eastAsia="ja-JP"/>
        </w:rPr>
        <w:t xml:space="preserve">/SBA-15 catalyst </w:t>
      </w:r>
      <w:bookmarkStart w:id="8" w:name="_Hlk201659546"/>
      <w:r w:rsidR="00B53E72" w:rsidRPr="00501C7B">
        <w:rPr>
          <w:bCs/>
          <w:iCs/>
          <w:lang w:eastAsia="ja-JP"/>
        </w:rPr>
        <w:t xml:space="preserve">in the FTS gas atmosphere </w:t>
      </w:r>
      <w:r w:rsidR="006175A7" w:rsidRPr="00501C7B">
        <w:rPr>
          <w:bCs/>
          <w:iCs/>
          <w:lang w:eastAsia="ja-JP"/>
        </w:rPr>
        <w:t>under a flow of 2.4% H</w:t>
      </w:r>
      <w:r w:rsidR="006175A7" w:rsidRPr="00501C7B">
        <w:rPr>
          <w:bCs/>
          <w:iCs/>
          <w:vertAlign w:val="subscript"/>
          <w:lang w:eastAsia="ja-JP"/>
        </w:rPr>
        <w:t>2</w:t>
      </w:r>
      <w:r w:rsidR="006175A7" w:rsidRPr="00501C7B">
        <w:rPr>
          <w:bCs/>
          <w:iCs/>
          <w:lang w:eastAsia="ja-JP"/>
        </w:rPr>
        <w:t xml:space="preserve"> and</w:t>
      </w:r>
      <w:r w:rsidR="00010D4E">
        <w:rPr>
          <w:rFonts w:hint="eastAsia"/>
          <w:bCs/>
          <w:iCs/>
          <w:lang w:eastAsia="ja-JP"/>
        </w:rPr>
        <w:t xml:space="preserve"> </w:t>
      </w:r>
      <w:r w:rsidR="00010D4E" w:rsidRPr="00A774C2">
        <w:rPr>
          <w:bCs/>
          <w:iCs/>
          <w:highlight w:val="yellow"/>
          <w:lang w:eastAsia="ja-JP"/>
        </w:rPr>
        <w:t>2.4%</w:t>
      </w:r>
      <w:r w:rsidR="006175A7" w:rsidRPr="00501C7B">
        <w:rPr>
          <w:bCs/>
          <w:iCs/>
          <w:lang w:eastAsia="ja-JP"/>
        </w:rPr>
        <w:t xml:space="preserve"> CO in </w:t>
      </w:r>
      <w:proofErr w:type="spellStart"/>
      <w:r w:rsidR="006175A7" w:rsidRPr="00501C7B">
        <w:rPr>
          <w:bCs/>
          <w:iCs/>
          <w:lang w:eastAsia="ja-JP"/>
        </w:rPr>
        <w:t>Ar</w:t>
      </w:r>
      <w:proofErr w:type="spellEnd"/>
      <w:r w:rsidR="006175A7" w:rsidRPr="00501C7B">
        <w:rPr>
          <w:bCs/>
          <w:iCs/>
          <w:lang w:eastAsia="ja-JP"/>
        </w:rPr>
        <w:t xml:space="preserve"> </w:t>
      </w:r>
      <w:r w:rsidR="00151FD4" w:rsidRPr="00501C7B">
        <w:rPr>
          <w:bCs/>
          <w:iCs/>
          <w:lang w:eastAsia="ja-JP"/>
        </w:rPr>
        <w:t>at 2.0 MPa</w:t>
      </w:r>
      <w:bookmarkEnd w:id="8"/>
      <w:r w:rsidR="00151FD4" w:rsidRPr="00501C7B">
        <w:rPr>
          <w:bCs/>
          <w:iCs/>
          <w:lang w:eastAsia="ja-JP"/>
        </w:rPr>
        <w:t xml:space="preserve">. </w:t>
      </w:r>
      <w:r w:rsidR="00C82901" w:rsidRPr="00501C7B">
        <w:rPr>
          <w:bCs/>
          <w:iCs/>
          <w:lang w:eastAsia="ja-JP"/>
        </w:rPr>
        <w:t xml:space="preserve">The conversion rate of syngas (H₂/CO = 1) </w:t>
      </w:r>
      <w:r w:rsidR="00E5134E">
        <w:rPr>
          <w:bCs/>
          <w:iCs/>
          <w:lang w:eastAsia="ja-JP"/>
        </w:rPr>
        <w:t>was</w:t>
      </w:r>
      <w:r w:rsidR="00C82901" w:rsidRPr="00501C7B">
        <w:rPr>
          <w:bCs/>
          <w:iCs/>
          <w:lang w:eastAsia="ja-JP"/>
        </w:rPr>
        <w:t xml:space="preserve"> highest at 280 °C, approximately 10% on a </w:t>
      </w:r>
      <w:r w:rsidR="00BD0A35" w:rsidRPr="00501C7B">
        <w:rPr>
          <w:bCs/>
          <w:iCs/>
          <w:lang w:eastAsia="ja-JP"/>
        </w:rPr>
        <w:t xml:space="preserve">carbon </w:t>
      </w:r>
      <w:r w:rsidR="00C82901" w:rsidRPr="00501C7B">
        <w:rPr>
          <w:bCs/>
          <w:iCs/>
          <w:lang w:eastAsia="ja-JP"/>
        </w:rPr>
        <w:t xml:space="preserve">basis. The </w:t>
      </w:r>
      <w:r w:rsidR="007B4AED" w:rsidRPr="00501C7B">
        <w:rPr>
          <w:bCs/>
          <w:iCs/>
          <w:lang w:eastAsia="ja-JP"/>
        </w:rPr>
        <w:t>hydrocarbons produced</w:t>
      </w:r>
      <w:r w:rsidR="00C82901" w:rsidRPr="00501C7B">
        <w:rPr>
          <w:bCs/>
          <w:iCs/>
          <w:lang w:eastAsia="ja-JP"/>
        </w:rPr>
        <w:t xml:space="preserve"> were C1</w:t>
      </w:r>
      <w:r w:rsidR="00E5134E">
        <w:rPr>
          <w:bCs/>
          <w:iCs/>
          <w:lang w:eastAsia="ja-JP"/>
        </w:rPr>
        <w:t>–</w:t>
      </w:r>
      <w:r w:rsidR="00C82901" w:rsidRPr="00501C7B">
        <w:rPr>
          <w:bCs/>
          <w:iCs/>
          <w:lang w:eastAsia="ja-JP"/>
        </w:rPr>
        <w:t>C6 alkanes and alkenes</w:t>
      </w:r>
      <w:r w:rsidR="00151FD4" w:rsidRPr="00501C7B">
        <w:rPr>
          <w:bCs/>
          <w:iCs/>
          <w:lang w:eastAsia="ja-JP"/>
        </w:rPr>
        <w:t>.</w:t>
      </w:r>
      <w:r w:rsidR="00AF2564" w:rsidRPr="00501C7B">
        <w:rPr>
          <w:bCs/>
          <w:iCs/>
          <w:lang w:eastAsia="ja-JP"/>
        </w:rPr>
        <w:t xml:space="preserve"> </w:t>
      </w:r>
      <w:r w:rsidR="00703249" w:rsidRPr="00501C7B">
        <w:rPr>
          <w:bCs/>
          <w:iCs/>
          <w:lang w:eastAsia="ja-JP"/>
        </w:rPr>
        <w:t xml:space="preserve">As the temperature increased, a large quantity of </w:t>
      </w:r>
      <w:r w:rsidR="00433730" w:rsidRPr="00501C7B">
        <w:rPr>
          <w:bCs/>
          <w:iCs/>
          <w:lang w:eastAsia="ja-JP"/>
        </w:rPr>
        <w:t>CO</w:t>
      </w:r>
      <w:r w:rsidR="00433730" w:rsidRPr="00501C7B">
        <w:rPr>
          <w:bCs/>
          <w:iCs/>
          <w:vertAlign w:val="subscript"/>
          <w:lang w:eastAsia="ja-JP"/>
        </w:rPr>
        <w:t>2</w:t>
      </w:r>
      <w:r w:rsidR="00703249" w:rsidRPr="00501C7B">
        <w:rPr>
          <w:bCs/>
          <w:iCs/>
          <w:lang w:eastAsia="ja-JP"/>
        </w:rPr>
        <w:t xml:space="preserve"> was produced as a byproduct.</w:t>
      </w:r>
      <w:r w:rsidR="00C82901" w:rsidRPr="00501C7B">
        <w:rPr>
          <w:bCs/>
          <w:iCs/>
          <w:lang w:eastAsia="ja-JP"/>
        </w:rPr>
        <w:t xml:space="preserve"> </w:t>
      </w:r>
      <w:r w:rsidR="00AF2564" w:rsidRPr="00501C7B">
        <w:rPr>
          <w:bCs/>
          <w:iCs/>
          <w:lang w:eastAsia="ja-JP"/>
        </w:rPr>
        <w:t xml:space="preserve">Finally, the photocatalytic DRM and the thermal FTS were </w:t>
      </w:r>
      <w:r w:rsidR="005F0BEF" w:rsidRPr="00501C7B">
        <w:rPr>
          <w:bCs/>
          <w:iCs/>
          <w:lang w:eastAsia="ja-JP"/>
        </w:rPr>
        <w:t xml:space="preserve">successively </w:t>
      </w:r>
      <w:r w:rsidR="00AF2564" w:rsidRPr="00501C7B">
        <w:rPr>
          <w:bCs/>
          <w:iCs/>
          <w:lang w:eastAsia="ja-JP"/>
        </w:rPr>
        <w:t xml:space="preserve">performed </w:t>
      </w:r>
      <w:r w:rsidR="005F0BEF" w:rsidRPr="00501C7B">
        <w:rPr>
          <w:bCs/>
          <w:iCs/>
          <w:lang w:eastAsia="ja-JP"/>
        </w:rPr>
        <w:t>under</w:t>
      </w:r>
      <w:r w:rsidR="00AF2564" w:rsidRPr="00501C7B">
        <w:rPr>
          <w:bCs/>
          <w:iCs/>
          <w:lang w:eastAsia="ja-JP"/>
        </w:rPr>
        <w:t xml:space="preserve"> identical temperature and pressure conditions (280 </w:t>
      </w:r>
      <w:r w:rsidR="00AF2564" w:rsidRPr="00501C7B">
        <w:rPr>
          <w:rFonts w:cstheme="minorHAnsi"/>
          <w:bCs/>
          <w:iCs/>
          <w:lang w:eastAsia="ja-JP"/>
        </w:rPr>
        <w:t>°</w:t>
      </w:r>
      <w:r w:rsidR="00AF2564" w:rsidRPr="00501C7B">
        <w:rPr>
          <w:bCs/>
          <w:iCs/>
          <w:lang w:eastAsia="ja-JP"/>
        </w:rPr>
        <w:t>C, 2.0 MPa).</w:t>
      </w:r>
      <w:r w:rsidR="000349A5" w:rsidRPr="00501C7B">
        <w:rPr>
          <w:bCs/>
          <w:iCs/>
          <w:lang w:eastAsia="ja-JP"/>
        </w:rPr>
        <w:t xml:space="preserve"> </w:t>
      </w:r>
      <w:r w:rsidR="00306404" w:rsidRPr="00501C7B">
        <w:rPr>
          <w:bCs/>
          <w:iCs/>
          <w:lang w:eastAsia="ja-JP"/>
        </w:rPr>
        <w:t>Fig</w:t>
      </w:r>
      <w:r w:rsidR="00BD0A35" w:rsidRPr="00501C7B">
        <w:rPr>
          <w:bCs/>
          <w:iCs/>
          <w:lang w:eastAsia="ja-JP"/>
        </w:rPr>
        <w:t>ure</w:t>
      </w:r>
      <w:r w:rsidR="00306404" w:rsidRPr="00501C7B">
        <w:rPr>
          <w:bCs/>
          <w:iCs/>
          <w:lang w:eastAsia="ja-JP"/>
        </w:rPr>
        <w:t xml:space="preserve"> 3 (a) shows the outlet gas concentration</w:t>
      </w:r>
      <w:r w:rsidRPr="00501C7B">
        <w:rPr>
          <w:rFonts w:ascii="Calibri" w:eastAsia="ＭＳ 明朝" w:hAnsi="Calibri"/>
          <w:bCs/>
          <w:iCs/>
          <w:lang w:eastAsia="ja-JP"/>
        </w:rPr>
        <w:t>s during the reaction</w:t>
      </w:r>
      <w:r w:rsidR="00306404" w:rsidRPr="00501C7B">
        <w:rPr>
          <w:bCs/>
          <w:iCs/>
          <w:lang w:eastAsia="ja-JP"/>
        </w:rPr>
        <w:t xml:space="preserve">. </w:t>
      </w:r>
      <w:r w:rsidR="00EE4527" w:rsidRPr="00501C7B">
        <w:rPr>
          <w:bCs/>
          <w:iCs/>
          <w:lang w:eastAsia="ja-JP"/>
        </w:rPr>
        <w:t xml:space="preserve">Almost equal amounts of </w:t>
      </w:r>
      <w:r w:rsidR="006563BA" w:rsidRPr="00501C7B">
        <w:rPr>
          <w:bCs/>
          <w:iCs/>
          <w:lang w:eastAsia="ja-JP"/>
        </w:rPr>
        <w:t>CH</w:t>
      </w:r>
      <w:r w:rsidR="006563BA" w:rsidRPr="00501C7B">
        <w:rPr>
          <w:bCs/>
          <w:iCs/>
          <w:vertAlign w:val="subscript"/>
          <w:lang w:eastAsia="ja-JP"/>
        </w:rPr>
        <w:t>4</w:t>
      </w:r>
      <w:r w:rsidR="00EE4527" w:rsidRPr="00501C7B">
        <w:rPr>
          <w:bCs/>
          <w:iCs/>
          <w:lang w:eastAsia="ja-JP"/>
        </w:rPr>
        <w:t xml:space="preserve"> and </w:t>
      </w:r>
      <w:r w:rsidR="006563BA" w:rsidRPr="00501C7B">
        <w:rPr>
          <w:bCs/>
          <w:iCs/>
          <w:lang w:eastAsia="ja-JP"/>
        </w:rPr>
        <w:t>CO</w:t>
      </w:r>
      <w:r w:rsidR="006563BA" w:rsidRPr="00501C7B">
        <w:rPr>
          <w:bCs/>
          <w:iCs/>
          <w:vertAlign w:val="subscript"/>
          <w:lang w:eastAsia="ja-JP"/>
        </w:rPr>
        <w:t>2</w:t>
      </w:r>
      <w:r w:rsidR="00EE4527" w:rsidRPr="00501C7B">
        <w:rPr>
          <w:bCs/>
          <w:iCs/>
          <w:lang w:eastAsia="ja-JP"/>
        </w:rPr>
        <w:t xml:space="preserve"> were consumed</w:t>
      </w:r>
      <w:r w:rsidR="00BD0A35" w:rsidRPr="00501C7B">
        <w:rPr>
          <w:bCs/>
          <w:iCs/>
          <w:lang w:eastAsia="ja-JP"/>
        </w:rPr>
        <w:t xml:space="preserve"> (boxes with dashed lines)</w:t>
      </w:r>
      <w:r w:rsidR="00EE4527" w:rsidRPr="00501C7B">
        <w:rPr>
          <w:bCs/>
          <w:iCs/>
          <w:lang w:eastAsia="ja-JP"/>
        </w:rPr>
        <w:t xml:space="preserve">, and </w:t>
      </w:r>
      <w:r w:rsidR="006563BA" w:rsidRPr="00501C7B">
        <w:rPr>
          <w:bCs/>
          <w:iCs/>
          <w:lang w:eastAsia="ja-JP"/>
        </w:rPr>
        <w:t>H</w:t>
      </w:r>
      <w:r w:rsidR="006563BA" w:rsidRPr="00501C7B">
        <w:rPr>
          <w:bCs/>
          <w:iCs/>
          <w:vertAlign w:val="subscript"/>
          <w:lang w:eastAsia="ja-JP"/>
        </w:rPr>
        <w:t>2</w:t>
      </w:r>
      <w:r w:rsidR="006563BA" w:rsidRPr="00501C7B">
        <w:rPr>
          <w:bCs/>
          <w:iCs/>
          <w:lang w:eastAsia="ja-JP"/>
        </w:rPr>
        <w:t xml:space="preserve"> a</w:t>
      </w:r>
      <w:r w:rsidR="00EE4527" w:rsidRPr="00501C7B">
        <w:rPr>
          <w:bCs/>
          <w:iCs/>
          <w:lang w:eastAsia="ja-JP"/>
        </w:rPr>
        <w:t>nd CO were produced</w:t>
      </w:r>
      <w:r w:rsidR="00B14998" w:rsidRPr="00501C7B">
        <w:rPr>
          <w:bCs/>
          <w:iCs/>
          <w:lang w:eastAsia="ja-JP"/>
        </w:rPr>
        <w:t xml:space="preserve"> </w:t>
      </w:r>
      <w:r w:rsidR="00E5134E">
        <w:rPr>
          <w:bCs/>
          <w:iCs/>
          <w:lang w:eastAsia="ja-JP"/>
        </w:rPr>
        <w:t>by</w:t>
      </w:r>
      <w:r w:rsidR="00E5134E" w:rsidRPr="00501C7B">
        <w:rPr>
          <w:bCs/>
          <w:iCs/>
          <w:lang w:eastAsia="ja-JP"/>
        </w:rPr>
        <w:t xml:space="preserve"> </w:t>
      </w:r>
      <w:r w:rsidR="00B14998" w:rsidRPr="00501C7B">
        <w:rPr>
          <w:bCs/>
          <w:iCs/>
          <w:lang w:eastAsia="ja-JP"/>
        </w:rPr>
        <w:t>the DRM process</w:t>
      </w:r>
      <w:r w:rsidR="00EE4527" w:rsidRPr="00501C7B">
        <w:rPr>
          <w:bCs/>
          <w:iCs/>
          <w:lang w:eastAsia="ja-JP"/>
        </w:rPr>
        <w:t>.</w:t>
      </w:r>
      <w:r w:rsidR="00B14998" w:rsidRPr="00501C7B">
        <w:t xml:space="preserve"> </w:t>
      </w:r>
      <w:r w:rsidR="00B14998" w:rsidRPr="00501C7B">
        <w:rPr>
          <w:bCs/>
          <w:iCs/>
          <w:lang w:eastAsia="ja-JP"/>
        </w:rPr>
        <w:t>The FTS process then proceeded, converting some of the generated syngas into C2</w:t>
      </w:r>
      <w:r w:rsidR="00E5134E">
        <w:rPr>
          <w:bCs/>
          <w:iCs/>
          <w:lang w:eastAsia="ja-JP"/>
        </w:rPr>
        <w:t>–</w:t>
      </w:r>
      <w:r w:rsidR="002E5C4C" w:rsidRPr="00501C7B">
        <w:rPr>
          <w:bCs/>
          <w:iCs/>
          <w:lang w:eastAsia="ja-JP"/>
        </w:rPr>
        <w:t>C5</w:t>
      </w:r>
      <w:r w:rsidR="00B14998" w:rsidRPr="00501C7B">
        <w:rPr>
          <w:bCs/>
          <w:iCs/>
          <w:lang w:eastAsia="ja-JP"/>
        </w:rPr>
        <w:t xml:space="preserve"> hydrocarbons </w:t>
      </w:r>
      <w:r w:rsidR="002F62EA" w:rsidRPr="00501C7B">
        <w:rPr>
          <w:bCs/>
          <w:iCs/>
          <w:lang w:eastAsia="ja-JP"/>
        </w:rPr>
        <w:t>(Fig. 3 (b))</w:t>
      </w:r>
      <w:r w:rsidR="00501413" w:rsidRPr="00501C7B">
        <w:rPr>
          <w:bCs/>
          <w:iCs/>
          <w:lang w:eastAsia="ja-JP"/>
        </w:rPr>
        <w:t>.</w:t>
      </w:r>
      <w:r w:rsidR="002F62EA" w:rsidRPr="00501C7B">
        <w:rPr>
          <w:bCs/>
          <w:iCs/>
          <w:lang w:eastAsia="ja-JP"/>
        </w:rPr>
        <w:t xml:space="preserve"> </w:t>
      </w:r>
      <w:r w:rsidR="00501413" w:rsidRPr="00501C7B">
        <w:rPr>
          <w:bCs/>
          <w:iCs/>
          <w:lang w:eastAsia="ja-JP"/>
        </w:rPr>
        <w:t>I</w:t>
      </w:r>
      <w:r w:rsidR="002E5C4C" w:rsidRPr="00501C7B">
        <w:rPr>
          <w:bCs/>
          <w:iCs/>
          <w:lang w:eastAsia="ja-JP"/>
        </w:rPr>
        <w:t xml:space="preserve">t was assumed that there were no residual products containing </w:t>
      </w:r>
      <w:r w:rsidR="00E674DF" w:rsidRPr="00501C7B">
        <w:rPr>
          <w:bCs/>
          <w:iCs/>
          <w:lang w:eastAsia="ja-JP"/>
        </w:rPr>
        <w:t>C</w:t>
      </w:r>
      <w:r w:rsidR="002E5C4C" w:rsidRPr="00501C7B">
        <w:rPr>
          <w:bCs/>
          <w:iCs/>
          <w:lang w:eastAsia="ja-JP"/>
        </w:rPr>
        <w:t xml:space="preserve"> (such as C6+ hydrocarbons) on the catalyst surface because t</w:t>
      </w:r>
      <w:r w:rsidR="00D63A81" w:rsidRPr="00501C7B">
        <w:rPr>
          <w:bCs/>
          <w:iCs/>
          <w:lang w:eastAsia="ja-JP"/>
        </w:rPr>
        <w:t xml:space="preserve">he </w:t>
      </w:r>
      <w:r w:rsidR="00501413" w:rsidRPr="00501C7B">
        <w:rPr>
          <w:bCs/>
          <w:iCs/>
          <w:lang w:eastAsia="ja-JP"/>
        </w:rPr>
        <w:t>carbon</w:t>
      </w:r>
      <w:r w:rsidR="00D63A81" w:rsidRPr="00501C7B">
        <w:rPr>
          <w:bCs/>
          <w:iCs/>
          <w:lang w:eastAsia="ja-JP"/>
        </w:rPr>
        <w:t xml:space="preserve"> balance remained consistent throughout the reactions.</w:t>
      </w:r>
      <w:r w:rsidR="002E5C4C" w:rsidRPr="00501C7B">
        <w:rPr>
          <w:bCs/>
          <w:iCs/>
          <w:lang w:eastAsia="ja-JP"/>
        </w:rPr>
        <w:t xml:space="preserve"> </w:t>
      </w:r>
      <w:r w:rsidR="00D63A81" w:rsidRPr="005A6ECA">
        <w:rPr>
          <w:bCs/>
          <w:iCs/>
          <w:highlight w:val="yellow"/>
          <w:lang w:eastAsia="ja-JP"/>
        </w:rPr>
        <w:t>The yield of C2+ hydrocarbons was limited (0.3</w:t>
      </w:r>
      <w:r w:rsidR="005246C1" w:rsidRPr="005A6ECA">
        <w:rPr>
          <w:bCs/>
          <w:iCs/>
          <w:highlight w:val="yellow"/>
          <w:lang w:eastAsia="ja-JP"/>
        </w:rPr>
        <w:t>4</w:t>
      </w:r>
      <w:r w:rsidR="00D63A81" w:rsidRPr="005A6ECA">
        <w:rPr>
          <w:bCs/>
          <w:iCs/>
          <w:highlight w:val="yellow"/>
          <w:lang w:eastAsia="ja-JP"/>
        </w:rPr>
        <w:t xml:space="preserve">% on </w:t>
      </w:r>
      <w:r w:rsidR="00E5134E" w:rsidRPr="005A6ECA">
        <w:rPr>
          <w:bCs/>
          <w:iCs/>
          <w:highlight w:val="yellow"/>
          <w:lang w:eastAsia="ja-JP"/>
        </w:rPr>
        <w:t>a carbon</w:t>
      </w:r>
      <w:r w:rsidR="00D63A81" w:rsidRPr="005A6ECA">
        <w:rPr>
          <w:bCs/>
          <w:iCs/>
          <w:highlight w:val="yellow"/>
          <w:lang w:eastAsia="ja-JP"/>
        </w:rPr>
        <w:t xml:space="preserve"> basis)</w:t>
      </w:r>
      <w:r w:rsidR="00834542" w:rsidRPr="005A6ECA">
        <w:rPr>
          <w:bCs/>
          <w:iCs/>
          <w:highlight w:val="yellow"/>
          <w:lang w:eastAsia="ja-JP"/>
        </w:rPr>
        <w:t xml:space="preserve">, </w:t>
      </w:r>
      <w:r w:rsidR="00834542" w:rsidRPr="00707093">
        <w:rPr>
          <w:bCs/>
          <w:iCs/>
          <w:highlight w:val="yellow"/>
          <w:lang w:eastAsia="ja-JP"/>
        </w:rPr>
        <w:t>com</w:t>
      </w:r>
      <w:r w:rsidR="00834542" w:rsidRPr="00262489">
        <w:rPr>
          <w:rFonts w:hint="eastAsia"/>
          <w:bCs/>
          <w:iCs/>
          <w:highlight w:val="yellow"/>
          <w:lang w:eastAsia="ja-JP"/>
        </w:rPr>
        <w:t xml:space="preserve">pared with other related reports (Table S1 </w:t>
      </w:r>
      <w:r w:rsidR="00834542" w:rsidRPr="00262489">
        <w:rPr>
          <w:bCs/>
          <w:iCs/>
          <w:highlight w:val="yellow"/>
        </w:rPr>
        <w:t xml:space="preserve">(ESI </w:t>
      </w:r>
      <w:r w:rsidR="00834542" w:rsidRPr="00262489">
        <w:rPr>
          <w:b/>
          <w:bCs/>
          <w:highlight w:val="yellow"/>
        </w:rPr>
        <w:t>†</w:t>
      </w:r>
      <w:r w:rsidR="00834542" w:rsidRPr="00262489">
        <w:rPr>
          <w:bCs/>
          <w:iCs/>
          <w:highlight w:val="yellow"/>
        </w:rPr>
        <w:t>)</w:t>
      </w:r>
      <w:r w:rsidR="00834542" w:rsidRPr="00262489">
        <w:rPr>
          <w:rFonts w:hint="eastAsia"/>
          <w:bCs/>
          <w:iCs/>
          <w:highlight w:val="yellow"/>
          <w:lang w:eastAsia="ja-JP"/>
        </w:rPr>
        <w:t>)</w:t>
      </w:r>
      <w:r w:rsidR="00834542">
        <w:rPr>
          <w:rFonts w:hint="eastAsia"/>
          <w:bCs/>
          <w:iCs/>
          <w:lang w:eastAsia="ja-JP"/>
        </w:rPr>
        <w:t>.</w:t>
      </w:r>
      <w:r w:rsidR="00D63A81" w:rsidRPr="00501C7B">
        <w:rPr>
          <w:bCs/>
          <w:iCs/>
          <w:lang w:eastAsia="ja-JP"/>
        </w:rPr>
        <w:t xml:space="preserve"> This was primarily due to the high flow rate (GHSV = 5500 mL g</w:t>
      </w:r>
      <w:r w:rsidR="00D63A81" w:rsidRPr="00501C7B">
        <w:rPr>
          <w:bCs/>
          <w:iCs/>
          <w:vertAlign w:val="superscript"/>
          <w:lang w:eastAsia="ja-JP"/>
        </w:rPr>
        <w:t>-1</w:t>
      </w:r>
      <w:r w:rsidR="00D63A81" w:rsidRPr="00501C7B">
        <w:rPr>
          <w:bCs/>
          <w:iCs/>
          <w:vertAlign w:val="subscript"/>
          <w:lang w:eastAsia="ja-JP"/>
        </w:rPr>
        <w:t>cat</w:t>
      </w:r>
      <w:r w:rsidR="00D63A81" w:rsidRPr="00501C7B">
        <w:rPr>
          <w:bCs/>
          <w:iCs/>
          <w:lang w:eastAsia="ja-JP"/>
        </w:rPr>
        <w:t xml:space="preserve"> h</w:t>
      </w:r>
      <w:r w:rsidR="00D63A81" w:rsidRPr="00501C7B">
        <w:rPr>
          <w:bCs/>
          <w:iCs/>
          <w:vertAlign w:val="superscript"/>
          <w:lang w:eastAsia="ja-JP"/>
        </w:rPr>
        <w:t>-1</w:t>
      </w:r>
      <w:r w:rsidR="00D63A81" w:rsidRPr="00501C7B">
        <w:rPr>
          <w:bCs/>
          <w:iCs/>
          <w:lang w:eastAsia="ja-JP"/>
        </w:rPr>
        <w:t>), low H</w:t>
      </w:r>
      <w:r w:rsidR="00D63A81" w:rsidRPr="00501C7B">
        <w:rPr>
          <w:bCs/>
          <w:iCs/>
          <w:vertAlign w:val="subscript"/>
          <w:lang w:eastAsia="ja-JP"/>
        </w:rPr>
        <w:t>2</w:t>
      </w:r>
      <w:r w:rsidR="00D63A81" w:rsidRPr="00501C7B">
        <w:rPr>
          <w:bCs/>
          <w:iCs/>
          <w:lang w:eastAsia="ja-JP"/>
        </w:rPr>
        <w:t>/CO ratio (&lt; 1)</w:t>
      </w:r>
      <w:r w:rsidRPr="00501C7B">
        <w:rPr>
          <w:rFonts w:ascii="Calibri" w:eastAsia="ＭＳ 明朝" w:hAnsi="Calibri"/>
          <w:bCs/>
          <w:iCs/>
          <w:lang w:eastAsia="ja-JP"/>
        </w:rPr>
        <w:t xml:space="preserve">, and </w:t>
      </w:r>
      <w:r w:rsidR="00D63A81" w:rsidRPr="00501C7B">
        <w:rPr>
          <w:bCs/>
          <w:iCs/>
          <w:lang w:eastAsia="ja-JP"/>
        </w:rPr>
        <w:t xml:space="preserve">low reaction rate of the FTS catalyst. Therefore, improving the yield would require changing the gas flow system to a batch </w:t>
      </w:r>
      <w:r w:rsidR="006216F7">
        <w:rPr>
          <w:bCs/>
          <w:iCs/>
          <w:lang w:eastAsia="ja-JP"/>
        </w:rPr>
        <w:t>process</w:t>
      </w:r>
      <w:r w:rsidR="00D63A81" w:rsidRPr="00501C7B">
        <w:rPr>
          <w:bCs/>
          <w:iCs/>
          <w:lang w:eastAsia="ja-JP"/>
        </w:rPr>
        <w:t>, adding H₂ or H</w:t>
      </w:r>
      <w:r w:rsidR="00D63A81" w:rsidRPr="00501C7B">
        <w:rPr>
          <w:bCs/>
          <w:iCs/>
          <w:vertAlign w:val="subscript"/>
          <w:lang w:eastAsia="ja-JP"/>
        </w:rPr>
        <w:t>2</w:t>
      </w:r>
      <w:r w:rsidR="00D63A81" w:rsidRPr="00501C7B">
        <w:rPr>
          <w:bCs/>
          <w:iCs/>
          <w:lang w:eastAsia="ja-JP"/>
        </w:rPr>
        <w:t xml:space="preserve">O to the reactant gas to maintain an ideal H₂/CO ratio of 2 </w:t>
      </w:r>
      <w:r w:rsidR="001408C7" w:rsidRPr="00501C7B">
        <w:rPr>
          <w:bCs/>
          <w:iCs/>
          <w:lang w:eastAsia="ja-JP"/>
        </w:rPr>
        <w:t xml:space="preserve">(for FTS) </w:t>
      </w:r>
      <w:r w:rsidR="00D63A81" w:rsidRPr="00501C7B">
        <w:rPr>
          <w:bCs/>
          <w:iCs/>
          <w:lang w:eastAsia="ja-JP"/>
        </w:rPr>
        <w:t>and optimising the FTS catalyst.</w:t>
      </w:r>
      <w:r w:rsidR="00597149">
        <w:rPr>
          <w:rFonts w:hint="eastAsia"/>
          <w:bCs/>
          <w:iCs/>
          <w:lang w:eastAsia="ja-JP"/>
        </w:rPr>
        <w:t xml:space="preserve"> </w:t>
      </w:r>
      <w:bookmarkStart w:id="9" w:name="_Hlk211001669"/>
      <w:r w:rsidR="00597149" w:rsidRPr="00D81A26">
        <w:rPr>
          <w:rFonts w:hint="eastAsia"/>
          <w:bCs/>
          <w:iCs/>
          <w:highlight w:val="yellow"/>
          <w:lang w:eastAsia="ja-JP"/>
        </w:rPr>
        <w:t>For future scale-up, u</w:t>
      </w:r>
      <w:r w:rsidR="00597149" w:rsidRPr="00D81A26">
        <w:rPr>
          <w:bCs/>
          <w:iCs/>
          <w:highlight w:val="yellow"/>
          <w:lang w:eastAsia="ja-JP"/>
        </w:rPr>
        <w:t>tiliz</w:t>
      </w:r>
      <w:r w:rsidR="00526C13" w:rsidRPr="00D81A26">
        <w:rPr>
          <w:rFonts w:hint="eastAsia"/>
          <w:bCs/>
          <w:iCs/>
          <w:highlight w:val="yellow"/>
          <w:lang w:eastAsia="ja-JP"/>
        </w:rPr>
        <w:t>ing</w:t>
      </w:r>
      <w:r w:rsidR="00597149" w:rsidRPr="00D81A26">
        <w:rPr>
          <w:bCs/>
          <w:iCs/>
          <w:highlight w:val="yellow"/>
          <w:lang w:eastAsia="ja-JP"/>
        </w:rPr>
        <w:t xml:space="preserve"> of sunlight sources</w:t>
      </w:r>
      <w:r w:rsidR="00BA4670" w:rsidRPr="00D81A26">
        <w:rPr>
          <w:rFonts w:hint="eastAsia"/>
          <w:bCs/>
          <w:iCs/>
          <w:highlight w:val="yellow"/>
          <w:lang w:eastAsia="ja-JP"/>
        </w:rPr>
        <w:t xml:space="preserve"> </w:t>
      </w:r>
      <w:r w:rsidR="00033B9D" w:rsidRPr="00D81A26">
        <w:rPr>
          <w:rFonts w:hint="eastAsia"/>
          <w:bCs/>
          <w:iCs/>
          <w:highlight w:val="yellow"/>
          <w:lang w:eastAsia="ja-JP"/>
        </w:rPr>
        <w:t xml:space="preserve">and </w:t>
      </w:r>
      <w:r w:rsidR="00033B9D" w:rsidRPr="00D81A26">
        <w:rPr>
          <w:bCs/>
          <w:iCs/>
          <w:highlight w:val="yellow"/>
          <w:lang w:eastAsia="ja-JP"/>
        </w:rPr>
        <w:t>designing catalysts composed earth-abundant elements</w:t>
      </w:r>
      <w:r w:rsidR="00033B9D" w:rsidRPr="00D81A26">
        <w:rPr>
          <w:rFonts w:hint="eastAsia"/>
          <w:bCs/>
          <w:iCs/>
          <w:highlight w:val="yellow"/>
          <w:lang w:eastAsia="ja-JP"/>
        </w:rPr>
        <w:t xml:space="preserve"> </w:t>
      </w:r>
      <w:r w:rsidR="00BA4670" w:rsidRPr="00D81A26">
        <w:rPr>
          <w:rFonts w:hint="eastAsia"/>
          <w:bCs/>
          <w:iCs/>
          <w:highlight w:val="yellow"/>
          <w:lang w:eastAsia="ja-JP"/>
        </w:rPr>
        <w:t>is more attractiv</w:t>
      </w:r>
      <w:r w:rsidR="00990C66" w:rsidRPr="00D81A26">
        <w:rPr>
          <w:rFonts w:hint="eastAsia"/>
          <w:bCs/>
          <w:iCs/>
          <w:highlight w:val="yellow"/>
          <w:lang w:eastAsia="ja-JP"/>
        </w:rPr>
        <w:t>e</w:t>
      </w:r>
      <w:r w:rsidR="00033B9D" w:rsidRPr="00D81A26">
        <w:rPr>
          <w:rFonts w:hint="eastAsia"/>
          <w:bCs/>
          <w:iCs/>
          <w:highlight w:val="yellow"/>
          <w:lang w:eastAsia="ja-JP"/>
        </w:rPr>
        <w:t xml:space="preserve"> for enhancing</w:t>
      </w:r>
      <w:r w:rsidR="00990C66" w:rsidRPr="00D81A26">
        <w:rPr>
          <w:rFonts w:hint="eastAsia"/>
          <w:bCs/>
          <w:iCs/>
          <w:highlight w:val="yellow"/>
          <w:lang w:eastAsia="ja-JP"/>
        </w:rPr>
        <w:t xml:space="preserve"> sustainability.</w:t>
      </w:r>
      <w:r w:rsidR="00420D94" w:rsidRPr="00D81A26">
        <w:rPr>
          <w:rFonts w:hint="eastAsia"/>
          <w:bCs/>
          <w:iCs/>
          <w:highlight w:val="yellow"/>
          <w:lang w:eastAsia="ja-JP"/>
        </w:rPr>
        <w:t xml:space="preserve"> </w:t>
      </w:r>
      <w:r w:rsidR="00957AE2" w:rsidRPr="00D81A26">
        <w:rPr>
          <w:rFonts w:hint="eastAsia"/>
          <w:bCs/>
          <w:iCs/>
          <w:highlight w:val="yellow"/>
          <w:lang w:eastAsia="ja-JP"/>
        </w:rPr>
        <w:t>Considerable</w:t>
      </w:r>
      <w:r w:rsidR="00957AE2" w:rsidRPr="00FB05E5">
        <w:rPr>
          <w:bCs/>
          <w:iCs/>
          <w:highlight w:val="yellow"/>
          <w:lang w:eastAsia="ja-JP"/>
        </w:rPr>
        <w:t xml:space="preserve"> effort is being expended on constructing</w:t>
      </w:r>
      <w:r w:rsidR="005F5822" w:rsidRPr="00FB05E5">
        <w:rPr>
          <w:bCs/>
          <w:iCs/>
          <w:highlight w:val="yellow"/>
          <w:lang w:eastAsia="ja-JP"/>
        </w:rPr>
        <w:t xml:space="preserve"> visible</w:t>
      </w:r>
      <w:r w:rsidR="00957AE2" w:rsidRPr="00FB05E5">
        <w:rPr>
          <w:bCs/>
          <w:iCs/>
          <w:highlight w:val="yellow"/>
          <w:lang w:eastAsia="ja-JP"/>
        </w:rPr>
        <w:t>-</w:t>
      </w:r>
      <w:r w:rsidR="005F5822" w:rsidRPr="00FB05E5">
        <w:rPr>
          <w:bCs/>
          <w:iCs/>
          <w:highlight w:val="yellow"/>
          <w:lang w:eastAsia="ja-JP"/>
        </w:rPr>
        <w:t>light</w:t>
      </w:r>
      <w:r w:rsidR="00957AE2" w:rsidRPr="00FB05E5">
        <w:rPr>
          <w:bCs/>
          <w:iCs/>
          <w:highlight w:val="yellow"/>
          <w:lang w:eastAsia="ja-JP"/>
        </w:rPr>
        <w:t>-</w:t>
      </w:r>
      <w:r w:rsidR="005F5822" w:rsidRPr="00FB05E5">
        <w:rPr>
          <w:bCs/>
          <w:iCs/>
          <w:highlight w:val="yellow"/>
          <w:lang w:eastAsia="ja-JP"/>
        </w:rPr>
        <w:t>responsive</w:t>
      </w:r>
      <w:r w:rsidR="00332E4B" w:rsidRPr="004D2F71">
        <w:rPr>
          <w:bCs/>
          <w:iCs/>
          <w:highlight w:val="yellow"/>
          <w:lang w:eastAsia="ja-JP"/>
        </w:rPr>
        <w:fldChar w:fldCharType="begin"/>
      </w:r>
      <w:r w:rsidR="00084909" w:rsidRPr="004D2F71">
        <w:rPr>
          <w:bCs/>
          <w:iCs/>
          <w:highlight w:val="yellow"/>
          <w:lang w:eastAsia="ja-JP"/>
        </w:rPr>
        <w:instrText xml:space="preserve"> ADDIN ZOTERO_ITEM CSL_CITATION {"citationID":"1yKoSbOd","properties":{"formattedCitation":"\\super 17,28\\nosupersub{}","plainCitation":"17,28","noteIndex":0},"citationItems":[{"id":86,"uris":["http://zotero.org/users/13971775/items/EMCQ7VVF"],"itemData":{"id":86,"type":"article-journal","container-title":"Chemical Communications","DOI":"10.1039/D0CC00729C","issue":"33","journalAbbreviation":"Chem. Commun.","language":"en","note":"publisher: Royal Society of Chemistry","page":"4611-4614","source":"pubs.rsc.org","title":"Visible-light-driven dry reforming of methane using a semiconductor-supported catalyst","volume":"56","author":[{"family":"Cho","given":"Yohei"},{"family":"Shoji","given":"Shusaku"},{"family":"Yamaguchi","given":"Akira"},{"family":"Hoshina","given":"Takuya"},{"family":"Fujita","given":"Takeshi"},{"family":"Abe","given":"Hideki"},{"family":"Miyauchi","given":"Masahiro"}],"issued":{"date-parts":[["2020"]]}}},{"id":199,"uris":["http://zotero.org/users/13971775/items/GF7TM2JJ"],"itemData":{"id":199,"type":"article-journal","abstract":"The large energy requirement of CO2 reforming of methane (CRM) has obstructed its application. Solar energy is a solution for the issue. Different from efficient photocatalytic splitting of water, photocatalysis for CRM exhibits a very low efficiency and employs only ultraviolet (UV) light. This letter reports an efficient visible-light photocatalytic CRM by combining Pt/black TiO2 catalyst with light-diffuse-reflection-surface. Under visible light illumination by filtering UV light from AM 1.5G sunlight, H2 and CO yields reached 71 and 158 mmol/h/gcat, with a quantum efficiency of 32.3% at 550 °C, and 129 and 370 mmol/h/gcat, with a quantum efficiency of 57.8% at 650 °C. Those yields are 3 orders of magnitude larger than the reported values.","container-title":"ACS Catalysis","DOI":"10.1021/acscatal.5b02653","issue":"2","journalAbbreviation":"ACS Catal.","note":"publisher: American Chemical Society","page":"494-497","source":"ACS Publications","title":"Efficient Visible Light Photocatalytic CO&lt;sub&gt;2&lt;/sub&gt; Reforming of CH&lt;sub&gt;4&lt;/sub&gt;","volume":"6","author":[{"family":"Han","given":"Bing"},{"family":"Wei","given":"Wei"},{"family":"Chang","given":"Liang"},{"family":"Cheng","given":"Peifu"},{"family":"Hu","given":"Yun Hang"}],"issued":{"date-parts":[["2016",2,5]]}}}],"schema":"https://github.com/citation-style-language/schema/raw/master/csl-citation.json"} </w:instrText>
      </w:r>
      <w:r w:rsidR="00332E4B" w:rsidRPr="004D2F71">
        <w:rPr>
          <w:bCs/>
          <w:iCs/>
          <w:highlight w:val="yellow"/>
          <w:lang w:eastAsia="ja-JP"/>
        </w:rPr>
        <w:fldChar w:fldCharType="separate"/>
      </w:r>
      <w:r w:rsidR="005F392F" w:rsidRPr="004D2F71">
        <w:rPr>
          <w:rFonts w:ascii="Calibri" w:hAnsi="Calibri" w:cs="Calibri"/>
          <w:highlight w:val="yellow"/>
          <w:vertAlign w:val="superscript"/>
        </w:rPr>
        <w:t>17,28</w:t>
      </w:r>
      <w:r w:rsidR="00332E4B" w:rsidRPr="004D2F71">
        <w:rPr>
          <w:bCs/>
          <w:iCs/>
          <w:highlight w:val="yellow"/>
          <w:lang w:eastAsia="ja-JP"/>
        </w:rPr>
        <w:fldChar w:fldCharType="end"/>
      </w:r>
      <w:r w:rsidR="005F5822" w:rsidRPr="00FB05E5">
        <w:rPr>
          <w:bCs/>
          <w:iCs/>
          <w:highlight w:val="yellow"/>
          <w:lang w:eastAsia="ja-JP"/>
        </w:rPr>
        <w:t xml:space="preserve"> and noble</w:t>
      </w:r>
      <w:r w:rsidR="00957AE2" w:rsidRPr="00FB05E5">
        <w:rPr>
          <w:bCs/>
          <w:iCs/>
          <w:highlight w:val="yellow"/>
          <w:lang w:eastAsia="ja-JP"/>
        </w:rPr>
        <w:t>-</w:t>
      </w:r>
      <w:r w:rsidR="005F5822" w:rsidRPr="00FB05E5">
        <w:rPr>
          <w:bCs/>
          <w:iCs/>
          <w:highlight w:val="yellow"/>
          <w:lang w:eastAsia="ja-JP"/>
        </w:rPr>
        <w:t>metal</w:t>
      </w:r>
      <w:r w:rsidR="00957AE2" w:rsidRPr="00FB05E5">
        <w:rPr>
          <w:bCs/>
          <w:iCs/>
          <w:highlight w:val="yellow"/>
          <w:lang w:eastAsia="ja-JP"/>
        </w:rPr>
        <w:t>-</w:t>
      </w:r>
      <w:r w:rsidR="005F5822" w:rsidRPr="00FB05E5">
        <w:rPr>
          <w:bCs/>
          <w:iCs/>
          <w:highlight w:val="yellow"/>
          <w:lang w:eastAsia="ja-JP"/>
        </w:rPr>
        <w:t>free</w:t>
      </w:r>
      <w:r w:rsidR="00332E4B" w:rsidRPr="004D2F71">
        <w:rPr>
          <w:bCs/>
          <w:iCs/>
          <w:highlight w:val="yellow"/>
          <w:lang w:eastAsia="ja-JP"/>
        </w:rPr>
        <w:fldChar w:fldCharType="begin"/>
      </w:r>
      <w:r w:rsidR="00C47F20" w:rsidRPr="004D2F71">
        <w:rPr>
          <w:bCs/>
          <w:iCs/>
          <w:highlight w:val="yellow"/>
          <w:lang w:eastAsia="ja-JP"/>
        </w:rPr>
        <w:instrText xml:space="preserve"> ADDIN ZOTERO_ITEM CSL_CITATION {"citationID":"QFequyw4","properties":{"formattedCitation":"\\super 29,30\\nosupersub{}","plainCitation":"29,30","noteIndex":0},"citationItems":[{"id":383,"uris":["http://zotero.org/users/13971775/items/YWGQLM8H"],"itemData":{"id":383,"type":"article-journal","abstract":"Dry reforming of methane (DRM) with carbon dioxide to produce syngas is currently attracting a lot of attention for converting greenhouse gases into valuable chemicals. However, harsh reaction conditions in thermal catalysis hinder practical applications. Herein, a series of alumina-supported NixFey nanoalloys are synthesized from NiFeAl-layered double hydroxide precursors, with the obtained catalysts used for photothermal synergistic DRM. The Ni3Fe1 nanoalloy catalyst shows a syngas production rate of 0.96 mol g–1 h–1 under a 350 °C photothermal condition, which is about 1100 times higher than that of the same catalyst at the same temperature in the dark. Methane activation as the rate-determining step in DRM is greatly enhanced by the localized surface plasmon resonance of the Ni3Fe1 nanoalloy in the ultraviolet region, thus accounting for the remarkably reduced reaction temperature. Meanwhile, the nanoalloy-based photothermal synergistic DRM exhibits sunlight-driven feasibility and 20 h of continuous operational stability.","container-title":"Advanced Functional Materials","DOI":"10.1002/adfm.202204056","ISSN":"1616-3028","issue":"31","language":"en","license":"© 2022 Wiley-VCH GmbH","note":"_eprint: https://advanced.onlinelibrary.wiley.com/doi/pdf/10.1002/adfm.202204056","page":"2204056","source":"Wiley Online Library","title":"NiFe Nanoalloys Derived from Layered Double Hydroxides for Photothermal Synergistic Reforming of CH&lt;sub&gt;4&lt;/sub&gt; with CO&lt;sub&gt;2&lt;/sub&gt;","volume":"32","author":[{"family":"Zhao","given":"Jiaqing"},{"family":"Guo","given":"Xiangdong"},{"family":"Shi","given":"Run"},{"family":"Waterhouse","given":"Geoffrey I. N."},{"family":"Zhang","given":"Xuerui"},{"family":"Dai","given":"Qing"},{"family":"Zhang","given":"Tierui"}],"issued":{"date-parts":[["2022"]]}}},{"id":387,"uris":["http://zotero.org/users/13971775/items/EDE4NSVV"],"itemData":{"id":387,"type":"article-journal","container-title":"Chem Catalysis","ISSN":"2667-1107, 2667-1093","issue":"8","journalAbbreviation":"Chem Catalysis","language":"English","note":"publisher: Elsevier","page":"101040","source":"www.cell.com","title":"Engineering an Ni-TiO&lt;sub&gt;x&lt;/sub&gt; interface for highly active and durable solar-driven dry reforming of methane","volume":"4","author":[{"family":"He","given":"Zhanjun"},{"family":"Gong","given":"Kun"},{"family":"Wei","given":"Yao"},{"family":"Dai","given":"Yuanyuan"},{"family":"Zhu","given":"Liang"},{"family":"Gao","given":"Kangqi"},{"family":"Yang","given":"Yong"},{"family":"Niu","given":"Qiang"},{"family":"Lin","given":"Tiejun"},{"family":"Zhong","given":"Liangshu"}],"issued":{"date-parts":[["2024",8,15]]}}}],"schema":"https://github.com/citation-style-language/schema/raw/master/csl-citation.json"} </w:instrText>
      </w:r>
      <w:r w:rsidR="00332E4B" w:rsidRPr="004D2F71">
        <w:rPr>
          <w:bCs/>
          <w:iCs/>
          <w:highlight w:val="yellow"/>
          <w:lang w:eastAsia="ja-JP"/>
        </w:rPr>
        <w:fldChar w:fldCharType="separate"/>
      </w:r>
      <w:r w:rsidR="00C47F20" w:rsidRPr="004D2F71">
        <w:rPr>
          <w:rFonts w:ascii="Calibri" w:hAnsi="Calibri" w:cs="Calibri"/>
          <w:highlight w:val="yellow"/>
          <w:vertAlign w:val="superscript"/>
        </w:rPr>
        <w:t>29,30</w:t>
      </w:r>
      <w:r w:rsidR="00332E4B" w:rsidRPr="004D2F71">
        <w:rPr>
          <w:bCs/>
          <w:iCs/>
          <w:highlight w:val="yellow"/>
          <w:lang w:eastAsia="ja-JP"/>
        </w:rPr>
        <w:fldChar w:fldCharType="end"/>
      </w:r>
      <w:r w:rsidR="00EA0B26">
        <w:rPr>
          <w:rFonts w:hint="eastAsia"/>
          <w:bCs/>
          <w:iCs/>
          <w:highlight w:val="yellow"/>
          <w:lang w:eastAsia="ja-JP"/>
        </w:rPr>
        <w:t xml:space="preserve"> </w:t>
      </w:r>
      <w:r w:rsidR="005F5822" w:rsidRPr="00FB05E5">
        <w:rPr>
          <w:bCs/>
          <w:iCs/>
          <w:highlight w:val="yellow"/>
          <w:lang w:eastAsia="ja-JP"/>
        </w:rPr>
        <w:t>catalyst</w:t>
      </w:r>
      <w:r w:rsidR="00134BAC" w:rsidRPr="00FB05E5">
        <w:rPr>
          <w:bCs/>
          <w:iCs/>
          <w:highlight w:val="yellow"/>
          <w:lang w:eastAsia="ja-JP"/>
        </w:rPr>
        <w:t xml:space="preserve"> for photocat</w:t>
      </w:r>
      <w:r w:rsidR="00134BAC" w:rsidRPr="00D81A26">
        <w:rPr>
          <w:rFonts w:hint="eastAsia"/>
          <w:bCs/>
          <w:iCs/>
          <w:highlight w:val="yellow"/>
          <w:lang w:eastAsia="ja-JP"/>
        </w:rPr>
        <w:t>alytic DRM</w:t>
      </w:r>
      <w:r w:rsidR="00E04351" w:rsidRPr="00D81A26">
        <w:rPr>
          <w:rFonts w:hint="eastAsia"/>
          <w:bCs/>
          <w:iCs/>
          <w:highlight w:val="yellow"/>
          <w:lang w:eastAsia="ja-JP"/>
        </w:rPr>
        <w:t>.</w:t>
      </w:r>
      <w:r w:rsidR="004F4115" w:rsidRPr="00D81A26">
        <w:rPr>
          <w:rFonts w:hint="eastAsia"/>
          <w:bCs/>
          <w:iCs/>
          <w:highlight w:val="yellow"/>
          <w:lang w:eastAsia="ja-JP"/>
        </w:rPr>
        <w:t xml:space="preserve"> </w:t>
      </w:r>
      <w:r w:rsidR="00F57AA0" w:rsidRPr="00D81A26">
        <w:rPr>
          <w:bCs/>
          <w:iCs/>
          <w:highlight w:val="yellow"/>
          <w:lang w:val="en-US" w:eastAsia="ja-JP"/>
        </w:rPr>
        <w:t>These catalyst</w:t>
      </w:r>
      <w:r w:rsidR="00526C13" w:rsidRPr="00D81A26">
        <w:rPr>
          <w:rFonts w:hint="eastAsia"/>
          <w:bCs/>
          <w:iCs/>
          <w:highlight w:val="yellow"/>
          <w:lang w:val="en-US" w:eastAsia="ja-JP"/>
        </w:rPr>
        <w:t>s</w:t>
      </w:r>
      <w:r w:rsidR="00F57AA0" w:rsidRPr="00D81A26">
        <w:rPr>
          <w:bCs/>
          <w:iCs/>
          <w:highlight w:val="yellow"/>
          <w:lang w:val="en-US" w:eastAsia="ja-JP"/>
        </w:rPr>
        <w:t xml:space="preserve"> have the potential to </w:t>
      </w:r>
      <w:r w:rsidR="00B60AF1" w:rsidRPr="00D81A26">
        <w:rPr>
          <w:bCs/>
          <w:iCs/>
          <w:highlight w:val="yellow"/>
          <w:lang w:val="en-US" w:eastAsia="ja-JP"/>
        </w:rPr>
        <w:t>make our systems more environmentally friendly.</w:t>
      </w:r>
      <w:bookmarkEnd w:id="9"/>
      <w:r w:rsidR="00EF09E7">
        <w:rPr>
          <w:rFonts w:hint="eastAsia"/>
          <w:bCs/>
          <w:iCs/>
          <w:lang w:val="en-US" w:eastAsia="ja-JP"/>
        </w:rPr>
        <w:t xml:space="preserve"> </w:t>
      </w:r>
      <w:r w:rsidR="000F73F8" w:rsidRPr="00501C7B">
        <w:rPr>
          <w:bCs/>
          <w:iCs/>
          <w:lang w:eastAsia="ja-JP"/>
        </w:rPr>
        <w:t>In summary</w:t>
      </w:r>
      <w:r w:rsidR="00B14998" w:rsidRPr="00501C7B">
        <w:rPr>
          <w:bCs/>
          <w:iCs/>
          <w:lang w:eastAsia="ja-JP"/>
        </w:rPr>
        <w:t xml:space="preserve">, two catalysts, Rh/STO and </w:t>
      </w:r>
      <w:proofErr w:type="spellStart"/>
      <w:r w:rsidR="00B14998" w:rsidRPr="00501C7B">
        <w:rPr>
          <w:bCs/>
          <w:iCs/>
          <w:lang w:eastAsia="ja-JP"/>
        </w:rPr>
        <w:t>Co,Ru</w:t>
      </w:r>
      <w:proofErr w:type="spellEnd"/>
      <w:r w:rsidR="00B14998" w:rsidRPr="00501C7B">
        <w:rPr>
          <w:bCs/>
          <w:iCs/>
          <w:lang w:eastAsia="ja-JP"/>
        </w:rPr>
        <w:t xml:space="preserve">/SBA-15, successfully converted greenhouse gas into hydrocarbons </w:t>
      </w:r>
      <w:r w:rsidR="00002580" w:rsidRPr="00501C7B">
        <w:rPr>
          <w:bCs/>
          <w:iCs/>
          <w:lang w:eastAsia="ja-JP"/>
        </w:rPr>
        <w:t xml:space="preserve">through </w:t>
      </w:r>
      <w:r w:rsidR="008C06C5" w:rsidRPr="00501C7B">
        <w:rPr>
          <w:bCs/>
          <w:iCs/>
          <w:lang w:eastAsia="ja-JP"/>
        </w:rPr>
        <w:t xml:space="preserve">photocatalytic </w:t>
      </w:r>
      <w:r w:rsidR="00002580" w:rsidRPr="00501C7B">
        <w:rPr>
          <w:bCs/>
          <w:iCs/>
          <w:lang w:eastAsia="ja-JP"/>
        </w:rPr>
        <w:t xml:space="preserve">DRM and </w:t>
      </w:r>
      <w:r w:rsidR="008C06C5" w:rsidRPr="00501C7B">
        <w:rPr>
          <w:bCs/>
          <w:iCs/>
          <w:lang w:eastAsia="ja-JP"/>
        </w:rPr>
        <w:t xml:space="preserve">thermal </w:t>
      </w:r>
      <w:r w:rsidR="00002580" w:rsidRPr="00501C7B">
        <w:rPr>
          <w:bCs/>
          <w:iCs/>
          <w:lang w:eastAsia="ja-JP"/>
        </w:rPr>
        <w:t>FTS</w:t>
      </w:r>
      <w:r w:rsidR="00B14998" w:rsidRPr="00501C7B">
        <w:rPr>
          <w:bCs/>
          <w:iCs/>
          <w:lang w:eastAsia="ja-JP"/>
        </w:rPr>
        <w:t>.</w:t>
      </w:r>
      <w:r w:rsidR="00D26558" w:rsidRPr="00501C7B">
        <w:rPr>
          <w:bCs/>
          <w:iCs/>
          <w:lang w:eastAsia="ja-JP"/>
        </w:rPr>
        <w:t xml:space="preserve"> </w:t>
      </w:r>
      <w:r w:rsidR="000349A5" w:rsidRPr="00501C7B">
        <w:rPr>
          <w:bCs/>
          <w:iCs/>
          <w:lang w:eastAsia="ja-JP"/>
        </w:rPr>
        <w:t xml:space="preserve">This was attributed to the realisation of DRM under low-temperature and high-pressure conditions </w:t>
      </w:r>
      <w:r w:rsidRPr="00501C7B">
        <w:rPr>
          <w:bCs/>
          <w:iCs/>
          <w:lang w:eastAsia="ja-JP"/>
        </w:rPr>
        <w:t>using</w:t>
      </w:r>
      <w:r w:rsidR="000349A5" w:rsidRPr="00501C7B">
        <w:rPr>
          <w:bCs/>
          <w:iCs/>
          <w:lang w:eastAsia="ja-JP"/>
        </w:rPr>
        <w:t xml:space="preserve"> </w:t>
      </w:r>
      <w:r w:rsidRPr="00501C7B">
        <w:rPr>
          <w:rFonts w:ascii="Calibri" w:eastAsia="ＭＳ 明朝" w:hAnsi="Calibri"/>
          <w:bCs/>
          <w:iCs/>
          <w:lang w:eastAsia="ja-JP"/>
        </w:rPr>
        <w:t>a photocatalys</w:t>
      </w:r>
      <w:r w:rsidRPr="00501C7B">
        <w:rPr>
          <w:bCs/>
          <w:iCs/>
          <w:lang w:eastAsia="ja-JP"/>
        </w:rPr>
        <w:t>t</w:t>
      </w:r>
      <w:r w:rsidR="000349A5" w:rsidRPr="00501C7B">
        <w:rPr>
          <w:bCs/>
          <w:iCs/>
          <w:lang w:eastAsia="ja-JP"/>
        </w:rPr>
        <w:t>.</w:t>
      </w:r>
    </w:p>
    <w:p w14:paraId="1410B3BF" w14:textId="387CDE52" w:rsidR="00E61949" w:rsidRPr="00501C7B" w:rsidRDefault="00084A80" w:rsidP="00AF4737">
      <w:pPr>
        <w:pStyle w:val="RSCB04SectionHeading"/>
      </w:pPr>
      <w:r w:rsidRPr="00501C7B">
        <w:t>Conclusions</w:t>
      </w:r>
    </w:p>
    <w:p w14:paraId="5FCC6CD1" w14:textId="312247E2" w:rsidR="00E61949" w:rsidRPr="00501C7B" w:rsidRDefault="00084A80" w:rsidP="00E61949">
      <w:pPr>
        <w:pStyle w:val="RSCB02ArticleText"/>
        <w:rPr>
          <w:lang w:eastAsia="ja-JP"/>
        </w:rPr>
      </w:pPr>
      <w:r w:rsidRPr="00501C7B">
        <w:rPr>
          <w:bCs/>
          <w:iCs/>
          <w:lang w:eastAsia="ja-JP"/>
        </w:rPr>
        <w:t xml:space="preserve">Rh/STO and </w:t>
      </w:r>
      <w:proofErr w:type="spellStart"/>
      <w:r w:rsidRPr="00501C7B">
        <w:rPr>
          <w:bCs/>
          <w:iCs/>
          <w:lang w:eastAsia="ja-JP"/>
        </w:rPr>
        <w:t>Co,</w:t>
      </w:r>
      <w:r w:rsidRPr="00501C7B">
        <w:rPr>
          <w:rFonts w:ascii="Calibri" w:eastAsia="ＭＳ 明朝" w:hAnsi="Calibri"/>
          <w:bCs/>
          <w:iCs/>
          <w:lang w:eastAsia="ja-JP"/>
        </w:rPr>
        <w:t>Ru</w:t>
      </w:r>
      <w:proofErr w:type="spellEnd"/>
      <w:r w:rsidRPr="00501C7B">
        <w:rPr>
          <w:rFonts w:ascii="Calibri" w:eastAsia="ＭＳ 明朝" w:hAnsi="Calibri"/>
          <w:bCs/>
          <w:iCs/>
          <w:lang w:eastAsia="ja-JP"/>
        </w:rPr>
        <w:t xml:space="preserve">/SBA-15 </w:t>
      </w:r>
      <w:r w:rsidRPr="00501C7B">
        <w:rPr>
          <w:bCs/>
          <w:iCs/>
        </w:rPr>
        <w:t>catalyst</w:t>
      </w:r>
      <w:r w:rsidRPr="00501C7B">
        <w:rPr>
          <w:bCs/>
          <w:iCs/>
          <w:lang w:eastAsia="ja-JP"/>
        </w:rPr>
        <w:t>s</w:t>
      </w:r>
      <w:r w:rsidRPr="00501C7B">
        <w:rPr>
          <w:bCs/>
          <w:iCs/>
        </w:rPr>
        <w:t xml:space="preserve"> w</w:t>
      </w:r>
      <w:r w:rsidRPr="00501C7B">
        <w:rPr>
          <w:bCs/>
          <w:iCs/>
          <w:lang w:eastAsia="ja-JP"/>
        </w:rPr>
        <w:t>ere</w:t>
      </w:r>
      <w:r w:rsidRPr="00501C7B">
        <w:rPr>
          <w:bCs/>
          <w:iCs/>
        </w:rPr>
        <w:t xml:space="preserve"> </w:t>
      </w:r>
      <w:r w:rsidRPr="00501C7B">
        <w:rPr>
          <w:bCs/>
          <w:iCs/>
          <w:lang w:eastAsia="ja-JP"/>
        </w:rPr>
        <w:t>successfully s</w:t>
      </w:r>
      <w:r w:rsidRPr="00501C7B">
        <w:rPr>
          <w:bCs/>
          <w:iCs/>
        </w:rPr>
        <w:t>ynthesi</w:t>
      </w:r>
      <w:r w:rsidRPr="00501C7B">
        <w:rPr>
          <w:bCs/>
          <w:iCs/>
          <w:lang w:eastAsia="ja-JP"/>
        </w:rPr>
        <w:t>s</w:t>
      </w:r>
      <w:r w:rsidRPr="00501C7B">
        <w:rPr>
          <w:bCs/>
          <w:iCs/>
        </w:rPr>
        <w:t xml:space="preserve">ed </w:t>
      </w:r>
      <w:r w:rsidRPr="00501C7B">
        <w:rPr>
          <w:bCs/>
          <w:iCs/>
          <w:lang w:eastAsia="ja-JP"/>
        </w:rPr>
        <w:t>for photocatalytic DRM and thermal FTS, respectively. The photocatalytic performance of Rh/STO revealed that electron</w:t>
      </w:r>
      <w:r w:rsidR="00114229">
        <w:rPr>
          <w:bCs/>
          <w:iCs/>
          <w:lang w:eastAsia="ja-JP"/>
        </w:rPr>
        <w:t>–</w:t>
      </w:r>
      <w:r w:rsidRPr="00501C7B">
        <w:rPr>
          <w:bCs/>
          <w:iCs/>
          <w:lang w:eastAsia="ja-JP"/>
        </w:rPr>
        <w:t>hole pair</w:t>
      </w:r>
      <w:r w:rsidR="00A73AA0" w:rsidRPr="00501C7B">
        <w:rPr>
          <w:bCs/>
          <w:iCs/>
          <w:lang w:eastAsia="ja-JP"/>
        </w:rPr>
        <w:t>s</w:t>
      </w:r>
      <w:r w:rsidRPr="00501C7B">
        <w:rPr>
          <w:bCs/>
          <w:iCs/>
          <w:lang w:eastAsia="ja-JP"/>
        </w:rPr>
        <w:t xml:space="preserve"> could effectively drive DRM</w:t>
      </w:r>
      <w:r w:rsidRPr="00501C7B">
        <w:rPr>
          <w:rFonts w:ascii="Calibri" w:eastAsia="ＭＳ 明朝" w:hAnsi="Calibri"/>
          <w:bCs/>
          <w:iCs/>
          <w:lang w:eastAsia="ja-JP"/>
        </w:rPr>
        <w:t>, even under</w:t>
      </w:r>
      <w:r w:rsidRPr="00501C7B">
        <w:rPr>
          <w:bCs/>
          <w:iCs/>
          <w:lang w:eastAsia="ja-JP"/>
        </w:rPr>
        <w:t xml:space="preserve"> low-temperature and high-pressure conditions (280 </w:t>
      </w:r>
      <w:r w:rsidRPr="00501C7B">
        <w:rPr>
          <w:rFonts w:cstheme="minorHAnsi"/>
          <w:bCs/>
          <w:iCs/>
          <w:lang w:eastAsia="ja-JP"/>
        </w:rPr>
        <w:t>°</w:t>
      </w:r>
      <w:r w:rsidRPr="00501C7B">
        <w:rPr>
          <w:bCs/>
          <w:iCs/>
          <w:lang w:eastAsia="ja-JP"/>
        </w:rPr>
        <w:t>C, 2.0 MPa).</w:t>
      </w:r>
      <w:r w:rsidR="003344FA" w:rsidRPr="00501C7B">
        <w:rPr>
          <w:bCs/>
          <w:iCs/>
          <w:lang w:eastAsia="ja-JP"/>
        </w:rPr>
        <w:t xml:space="preserve"> </w:t>
      </w:r>
      <w:r w:rsidR="00B13D4A" w:rsidRPr="00501C7B">
        <w:rPr>
          <w:bCs/>
          <w:iCs/>
          <w:lang w:eastAsia="ja-JP"/>
        </w:rPr>
        <w:t>By t</w:t>
      </w:r>
      <w:r w:rsidR="00A73AA0" w:rsidRPr="00501C7B">
        <w:rPr>
          <w:bCs/>
          <w:iCs/>
          <w:lang w:eastAsia="ja-JP"/>
        </w:rPr>
        <w:t xml:space="preserve">aking advantage of </w:t>
      </w:r>
      <w:r w:rsidR="009D2550" w:rsidRPr="00501C7B">
        <w:rPr>
          <w:bCs/>
          <w:iCs/>
          <w:lang w:eastAsia="ja-JP"/>
        </w:rPr>
        <w:t>these unique properties</w:t>
      </w:r>
      <w:r w:rsidR="00A73AA0" w:rsidRPr="00501C7B">
        <w:rPr>
          <w:bCs/>
          <w:iCs/>
          <w:lang w:eastAsia="ja-JP"/>
        </w:rPr>
        <w:t xml:space="preserve"> of photocatalysts, it was possible to overcome the contradiction</w:t>
      </w:r>
      <w:r w:rsidRPr="00501C7B">
        <w:rPr>
          <w:rFonts w:ascii="Calibri" w:eastAsia="ＭＳ 明朝" w:hAnsi="Calibri"/>
          <w:bCs/>
          <w:iCs/>
          <w:lang w:eastAsia="ja-JP"/>
        </w:rPr>
        <w:t xml:space="preserve">s in the reaction and achieve both DRM and FTS at the </w:t>
      </w:r>
      <w:r w:rsidR="00DA6D90" w:rsidRPr="00501C7B">
        <w:rPr>
          <w:bCs/>
          <w:iCs/>
          <w:lang w:eastAsia="ja-JP"/>
        </w:rPr>
        <w:t>same</w:t>
      </w:r>
      <w:r w:rsidR="00A73AA0" w:rsidRPr="00501C7B">
        <w:rPr>
          <w:bCs/>
          <w:iCs/>
          <w:lang w:eastAsia="ja-JP"/>
        </w:rPr>
        <w:t xml:space="preserve"> temperature and pressure.</w:t>
      </w:r>
      <w:r w:rsidR="00D525FA" w:rsidRPr="00501C7B">
        <w:rPr>
          <w:bCs/>
          <w:iCs/>
          <w:lang w:eastAsia="ja-JP"/>
        </w:rPr>
        <w:t xml:space="preserve"> These findings provide a new perspective on photocatalytic coupling reactions under high pressure.</w:t>
      </w:r>
      <w:r w:rsidR="003C366C" w:rsidRPr="00501C7B">
        <w:rPr>
          <w:bCs/>
          <w:iCs/>
          <w:lang w:eastAsia="ja-JP"/>
        </w:rPr>
        <w:t xml:space="preserve"> </w:t>
      </w:r>
      <w:r w:rsidR="00AD5978" w:rsidRPr="00501C7B">
        <w:rPr>
          <w:bCs/>
          <w:iCs/>
          <w:lang w:eastAsia="ja-JP"/>
        </w:rPr>
        <w:t>While most p</w:t>
      </w:r>
      <w:r w:rsidR="00312C7E" w:rsidRPr="00501C7B">
        <w:rPr>
          <w:bCs/>
          <w:iCs/>
          <w:lang w:eastAsia="ja-JP"/>
        </w:rPr>
        <w:t>revious</w:t>
      </w:r>
      <w:r w:rsidR="00E5134E">
        <w:rPr>
          <w:bCs/>
          <w:iCs/>
          <w:lang w:eastAsia="ja-JP"/>
        </w:rPr>
        <w:t>ly reported</w:t>
      </w:r>
      <w:r w:rsidR="00312C7E" w:rsidRPr="00501C7B">
        <w:rPr>
          <w:bCs/>
          <w:iCs/>
          <w:lang w:eastAsia="ja-JP"/>
        </w:rPr>
        <w:t xml:space="preserve"> photocatalysis reactions </w:t>
      </w:r>
      <w:r w:rsidR="00AD5978" w:rsidRPr="00501C7B">
        <w:rPr>
          <w:bCs/>
          <w:iCs/>
          <w:lang w:eastAsia="ja-JP"/>
        </w:rPr>
        <w:t>involve splitting or decomposition with increasing entropy, such as water splitting and air/water purification, t</w:t>
      </w:r>
      <w:r w:rsidR="003C366C" w:rsidRPr="00501C7B">
        <w:rPr>
          <w:bCs/>
          <w:iCs/>
          <w:lang w:eastAsia="ja-JP"/>
        </w:rPr>
        <w:t xml:space="preserve">his study shows </w:t>
      </w:r>
      <w:r w:rsidR="00030305" w:rsidRPr="00501C7B">
        <w:rPr>
          <w:bCs/>
          <w:iCs/>
          <w:lang w:eastAsia="ja-JP"/>
        </w:rPr>
        <w:t>one example</w:t>
      </w:r>
      <w:r w:rsidR="003C366C" w:rsidRPr="00501C7B">
        <w:rPr>
          <w:bCs/>
          <w:iCs/>
          <w:lang w:eastAsia="ja-JP"/>
        </w:rPr>
        <w:t xml:space="preserve"> of a coupling reaction driven by high-pressure photocatalysis</w:t>
      </w:r>
      <w:r w:rsidR="00AD5978" w:rsidRPr="00501C7B">
        <w:rPr>
          <w:bCs/>
          <w:iCs/>
          <w:lang w:eastAsia="ja-JP"/>
        </w:rPr>
        <w:t>. Further</w:t>
      </w:r>
      <w:r w:rsidRPr="00501C7B">
        <w:rPr>
          <w:rFonts w:ascii="Calibri" w:eastAsia="ＭＳ 明朝" w:hAnsi="Calibri"/>
          <w:bCs/>
          <w:iCs/>
          <w:lang w:eastAsia="ja-JP"/>
        </w:rPr>
        <w:t>more</w:t>
      </w:r>
      <w:r w:rsidR="00030305" w:rsidRPr="00501C7B">
        <w:rPr>
          <w:bCs/>
          <w:iCs/>
          <w:lang w:eastAsia="ja-JP"/>
        </w:rPr>
        <w:t>,</w:t>
      </w:r>
      <w:r w:rsidR="003C366C" w:rsidRPr="00501C7B">
        <w:rPr>
          <w:bCs/>
          <w:iCs/>
          <w:lang w:eastAsia="ja-JP"/>
        </w:rPr>
        <w:t xml:space="preserve"> this concept can be extended to other valuable reactions</w:t>
      </w:r>
      <w:r w:rsidR="00AD5978" w:rsidRPr="00501C7B">
        <w:rPr>
          <w:bCs/>
          <w:iCs/>
          <w:lang w:eastAsia="ja-JP"/>
        </w:rPr>
        <w:t>,</w:t>
      </w:r>
      <w:r w:rsidR="003C366C" w:rsidRPr="00501C7B">
        <w:rPr>
          <w:bCs/>
          <w:iCs/>
          <w:lang w:eastAsia="ja-JP"/>
        </w:rPr>
        <w:t xml:space="preserve"> such as </w:t>
      </w:r>
      <w:r w:rsidR="00897810">
        <w:rPr>
          <w:rFonts w:hint="eastAsia"/>
          <w:bCs/>
          <w:iCs/>
          <w:lang w:eastAsia="ja-JP"/>
        </w:rPr>
        <w:t>olefine</w:t>
      </w:r>
      <w:r w:rsidR="00897810" w:rsidRPr="00501C7B">
        <w:rPr>
          <w:bCs/>
          <w:iCs/>
          <w:lang w:eastAsia="ja-JP"/>
        </w:rPr>
        <w:t xml:space="preserve"> </w:t>
      </w:r>
      <w:r w:rsidR="00897810">
        <w:rPr>
          <w:rFonts w:hint="eastAsia"/>
          <w:bCs/>
          <w:iCs/>
          <w:lang w:eastAsia="ja-JP"/>
        </w:rPr>
        <w:t>and methanol</w:t>
      </w:r>
      <w:r w:rsidR="003C366C" w:rsidRPr="00501C7B">
        <w:rPr>
          <w:bCs/>
          <w:iCs/>
          <w:lang w:eastAsia="ja-JP"/>
        </w:rPr>
        <w:t xml:space="preserve"> production from CO</w:t>
      </w:r>
      <w:r w:rsidR="003C366C" w:rsidRPr="00501C7B">
        <w:rPr>
          <w:bCs/>
          <w:iCs/>
          <w:vertAlign w:val="subscript"/>
          <w:lang w:eastAsia="ja-JP"/>
        </w:rPr>
        <w:t>2</w:t>
      </w:r>
      <w:r w:rsidR="00030305" w:rsidRPr="00501C7B">
        <w:rPr>
          <w:bCs/>
          <w:iCs/>
          <w:lang w:eastAsia="ja-JP"/>
        </w:rPr>
        <w:t>,</w:t>
      </w:r>
      <w:r w:rsidR="009E3EEA" w:rsidRPr="00501C7B">
        <w:rPr>
          <w:bCs/>
          <w:iCs/>
          <w:lang w:eastAsia="ja-JP"/>
        </w:rPr>
        <w:t xml:space="preserve"> in addition to</w:t>
      </w:r>
      <w:r w:rsidR="00030305" w:rsidRPr="00501C7B">
        <w:rPr>
          <w:bCs/>
          <w:iCs/>
          <w:lang w:eastAsia="ja-JP"/>
        </w:rPr>
        <w:t xml:space="preserve"> the</w:t>
      </w:r>
      <w:r w:rsidR="009E3EEA" w:rsidRPr="00501C7B">
        <w:rPr>
          <w:bCs/>
          <w:iCs/>
          <w:lang w:eastAsia="ja-JP"/>
        </w:rPr>
        <w:t xml:space="preserve"> present</w:t>
      </w:r>
      <w:r w:rsidR="00030305" w:rsidRPr="00501C7B">
        <w:rPr>
          <w:bCs/>
          <w:iCs/>
          <w:lang w:eastAsia="ja-JP"/>
        </w:rPr>
        <w:t xml:space="preserve"> DRM + FTS reaction</w:t>
      </w:r>
      <w:r w:rsidR="003C366C" w:rsidRPr="00501C7B">
        <w:rPr>
          <w:bCs/>
          <w:iCs/>
          <w:lang w:eastAsia="ja-JP"/>
        </w:rPr>
        <w:t>.</w:t>
      </w:r>
    </w:p>
    <w:p w14:paraId="4077843D" w14:textId="183DA6C3" w:rsidR="007C7DD1" w:rsidRPr="00501C7B" w:rsidRDefault="00084A80" w:rsidP="007C7DD1">
      <w:pPr>
        <w:pStyle w:val="RSCB04AHeadingSection"/>
      </w:pPr>
      <w:r w:rsidRPr="00501C7B">
        <w:t xml:space="preserve">Author </w:t>
      </w:r>
      <w:r w:rsidR="00E01088" w:rsidRPr="00501C7B">
        <w:t>c</w:t>
      </w:r>
      <w:r w:rsidRPr="00501C7B">
        <w:t>ontributions</w:t>
      </w:r>
    </w:p>
    <w:p w14:paraId="4418EABB" w14:textId="180A93AF" w:rsidR="007C7DD1" w:rsidRPr="00501C7B" w:rsidRDefault="00084A80" w:rsidP="007A779C">
      <w:pPr>
        <w:spacing w:line="240" w:lineRule="exact"/>
        <w:jc w:val="both"/>
        <w:rPr>
          <w:rFonts w:cs="Times New Roman"/>
          <w:w w:val="108"/>
          <w:sz w:val="18"/>
          <w:szCs w:val="18"/>
        </w:rPr>
      </w:pPr>
      <w:r w:rsidRPr="00501C7B">
        <w:rPr>
          <w:rFonts w:cs="Times New Roman"/>
          <w:w w:val="108"/>
          <w:sz w:val="18"/>
          <w:szCs w:val="18"/>
          <w:lang w:eastAsia="ja-JP"/>
        </w:rPr>
        <w:t>H</w:t>
      </w:r>
      <w:r w:rsidRPr="00501C7B">
        <w:rPr>
          <w:rFonts w:cs="Times New Roman"/>
          <w:w w:val="108"/>
          <w:sz w:val="18"/>
          <w:szCs w:val="18"/>
        </w:rPr>
        <w:t>.</w:t>
      </w:r>
      <w:r w:rsidRPr="00501C7B">
        <w:rPr>
          <w:rFonts w:cs="Times New Roman"/>
          <w:w w:val="108"/>
          <w:sz w:val="18"/>
          <w:szCs w:val="18"/>
          <w:lang w:eastAsia="ja-JP"/>
        </w:rPr>
        <w:t>K</w:t>
      </w:r>
      <w:r w:rsidRPr="00501C7B">
        <w:rPr>
          <w:rFonts w:cs="Times New Roman"/>
          <w:w w:val="108"/>
          <w:sz w:val="18"/>
          <w:szCs w:val="18"/>
        </w:rPr>
        <w:t xml:space="preserve">. conducted experiments and wrote the manuscript. </w:t>
      </w:r>
      <w:r w:rsidRPr="00501C7B">
        <w:rPr>
          <w:rFonts w:cs="Times New Roman"/>
          <w:w w:val="108"/>
          <w:sz w:val="18"/>
          <w:szCs w:val="18"/>
          <w:lang w:eastAsia="ja-JP"/>
        </w:rPr>
        <w:t>T.</w:t>
      </w:r>
      <w:r w:rsidRPr="00501C7B">
        <w:rPr>
          <w:rFonts w:ascii="Calibri" w:eastAsia="ＭＳ 明朝" w:hAnsi="Calibri" w:cs="Times New Roman"/>
          <w:w w:val="108"/>
          <w:sz w:val="18"/>
          <w:szCs w:val="18"/>
          <w:lang w:eastAsia="ja-JP"/>
        </w:rPr>
        <w:t>S</w:t>
      </w:r>
      <w:r w:rsidR="00FB3888" w:rsidRPr="00501C7B">
        <w:rPr>
          <w:rFonts w:cs="Times New Roman"/>
          <w:w w:val="108"/>
          <w:sz w:val="18"/>
          <w:szCs w:val="18"/>
          <w:lang w:eastAsia="ja-JP"/>
        </w:rPr>
        <w:t>.</w:t>
      </w:r>
      <w:r w:rsidRPr="00501C7B">
        <w:rPr>
          <w:rFonts w:cs="Times New Roman"/>
          <w:w w:val="108"/>
          <w:sz w:val="18"/>
          <w:szCs w:val="18"/>
          <w:lang w:eastAsia="ja-JP"/>
        </w:rPr>
        <w:t xml:space="preserve"> and</w:t>
      </w:r>
      <w:r w:rsidRPr="00501C7B">
        <w:rPr>
          <w:rFonts w:cs="Times New Roman"/>
          <w:w w:val="108"/>
          <w:sz w:val="18"/>
          <w:szCs w:val="18"/>
        </w:rPr>
        <w:t xml:space="preserve"> A.Y. provided</w:t>
      </w:r>
      <w:r w:rsidR="00CB457C" w:rsidRPr="00501C7B">
        <w:rPr>
          <w:rFonts w:cs="Times New Roman"/>
          <w:w w:val="108"/>
          <w:sz w:val="18"/>
          <w:szCs w:val="18"/>
          <w:lang w:eastAsia="ja-JP"/>
        </w:rPr>
        <w:t xml:space="preserve"> insight</w:t>
      </w:r>
      <w:r w:rsidRPr="00501C7B">
        <w:rPr>
          <w:rFonts w:ascii="Calibri" w:eastAsia="ＭＳ 明朝" w:hAnsi="Calibri" w:cs="Times New Roman"/>
          <w:w w:val="108"/>
          <w:sz w:val="18"/>
          <w:szCs w:val="18"/>
          <w:lang w:eastAsia="ja-JP"/>
        </w:rPr>
        <w:t>s into</w:t>
      </w:r>
      <w:r w:rsidRPr="00501C7B">
        <w:rPr>
          <w:rFonts w:cs="Times New Roman"/>
          <w:w w:val="108"/>
          <w:sz w:val="18"/>
          <w:szCs w:val="18"/>
        </w:rPr>
        <w:t xml:space="preserve"> the experimental design.</w:t>
      </w:r>
      <w:r w:rsidR="00863820" w:rsidRPr="00501C7B">
        <w:rPr>
          <w:rFonts w:cs="Times New Roman"/>
          <w:w w:val="108"/>
          <w:sz w:val="18"/>
          <w:szCs w:val="18"/>
        </w:rPr>
        <w:t xml:space="preserve"> S.S. provided the conceptual idea for this </w:t>
      </w:r>
      <w:r w:rsidR="008B6493" w:rsidRPr="00501C7B">
        <w:rPr>
          <w:rFonts w:cs="Times New Roman"/>
          <w:w w:val="108"/>
          <w:sz w:val="18"/>
          <w:szCs w:val="18"/>
        </w:rPr>
        <w:t>research</w:t>
      </w:r>
      <w:r w:rsidR="00863820" w:rsidRPr="00501C7B">
        <w:rPr>
          <w:rFonts w:cs="Times New Roman"/>
          <w:w w:val="108"/>
          <w:sz w:val="18"/>
          <w:szCs w:val="18"/>
        </w:rPr>
        <w:t>, and</w:t>
      </w:r>
      <w:r w:rsidRPr="00501C7B">
        <w:rPr>
          <w:rFonts w:cs="Times New Roman"/>
          <w:w w:val="108"/>
          <w:sz w:val="18"/>
          <w:szCs w:val="18"/>
        </w:rPr>
        <w:t xml:space="preserve"> </w:t>
      </w:r>
      <w:r w:rsidRPr="00501C7B">
        <w:rPr>
          <w:rFonts w:cs="Times New Roman"/>
          <w:w w:val="108"/>
          <w:sz w:val="18"/>
          <w:szCs w:val="18"/>
          <w:lang w:eastAsia="ja-JP"/>
        </w:rPr>
        <w:t>Y.</w:t>
      </w:r>
      <w:r w:rsidR="007C72B5">
        <w:rPr>
          <w:rFonts w:cs="Times New Roman" w:hint="eastAsia"/>
          <w:w w:val="108"/>
          <w:sz w:val="18"/>
          <w:szCs w:val="18"/>
          <w:lang w:eastAsia="ja-JP"/>
        </w:rPr>
        <w:t>C.</w:t>
      </w:r>
      <w:r w:rsidR="00F87D2C">
        <w:rPr>
          <w:rFonts w:cs="Times New Roman" w:hint="eastAsia"/>
          <w:w w:val="108"/>
          <w:sz w:val="18"/>
          <w:szCs w:val="18"/>
          <w:lang w:eastAsia="ja-JP"/>
        </w:rPr>
        <w:t xml:space="preserve"> </w:t>
      </w:r>
      <w:r w:rsidRPr="00501C7B">
        <w:rPr>
          <w:rFonts w:cs="Times New Roman"/>
          <w:w w:val="108"/>
          <w:sz w:val="18"/>
          <w:szCs w:val="18"/>
          <w:lang w:eastAsia="ja-JP"/>
        </w:rPr>
        <w:t>constructed a high-pressure</w:t>
      </w:r>
      <w:r w:rsidRPr="00501C7B">
        <w:rPr>
          <w:rFonts w:ascii="Calibri" w:eastAsia="ＭＳ 明朝" w:hAnsi="Calibri" w:cs="Times New Roman"/>
          <w:w w:val="108"/>
          <w:sz w:val="18"/>
          <w:szCs w:val="18"/>
          <w:lang w:eastAsia="ja-JP"/>
        </w:rPr>
        <w:t xml:space="preserve"> durable gas flow chamber</w:t>
      </w:r>
      <w:r w:rsidRPr="00501C7B">
        <w:rPr>
          <w:rFonts w:cs="Times New Roman"/>
          <w:w w:val="108"/>
          <w:sz w:val="18"/>
          <w:szCs w:val="18"/>
          <w:lang w:eastAsia="ja-JP"/>
        </w:rPr>
        <w:t xml:space="preserve"> system. A.H.</w:t>
      </w:r>
      <w:r w:rsidRPr="00501C7B">
        <w:rPr>
          <w:rFonts w:cs="Times New Roman"/>
          <w:w w:val="108"/>
          <w:sz w:val="18"/>
          <w:szCs w:val="18"/>
        </w:rPr>
        <w:t xml:space="preserve"> contributed to </w:t>
      </w:r>
      <w:r w:rsidRPr="00501C7B">
        <w:rPr>
          <w:rFonts w:ascii="Calibri" w:eastAsia="ＭＳ 明朝" w:hAnsi="Calibri" w:cs="Times New Roman"/>
          <w:w w:val="108"/>
          <w:sz w:val="18"/>
          <w:szCs w:val="18"/>
        </w:rPr>
        <w:t>the high</w:t>
      </w:r>
      <w:r w:rsidRPr="00501C7B">
        <w:rPr>
          <w:rFonts w:cs="Times New Roman"/>
          <w:w w:val="108"/>
          <w:sz w:val="18"/>
          <w:szCs w:val="18"/>
        </w:rPr>
        <w:t>-magnification TEM observation</w:t>
      </w:r>
      <w:r w:rsidRPr="00501C7B">
        <w:rPr>
          <w:rFonts w:ascii="Calibri" w:eastAsia="ＭＳ 明朝" w:hAnsi="Calibri" w:cs="Times New Roman"/>
          <w:w w:val="108"/>
          <w:sz w:val="18"/>
          <w:szCs w:val="18"/>
        </w:rPr>
        <w:t xml:space="preserve">s. </w:t>
      </w:r>
      <w:r w:rsidR="00FB3888" w:rsidRPr="00501C7B">
        <w:rPr>
          <w:rFonts w:cs="Times New Roman"/>
          <w:w w:val="108"/>
          <w:sz w:val="18"/>
          <w:szCs w:val="18"/>
          <w:lang w:eastAsia="ja-JP"/>
        </w:rPr>
        <w:t xml:space="preserve">H.A. </w:t>
      </w:r>
      <w:r w:rsidR="00863820" w:rsidRPr="00501C7B">
        <w:rPr>
          <w:rFonts w:cs="Times New Roman"/>
          <w:w w:val="108"/>
          <w:sz w:val="18"/>
          <w:szCs w:val="18"/>
          <w:lang w:eastAsia="ja-JP"/>
        </w:rPr>
        <w:t>provided insight into the chemical reaction mechanism</w:t>
      </w:r>
      <w:r w:rsidR="00FB3888" w:rsidRPr="00501C7B">
        <w:rPr>
          <w:rFonts w:cs="Times New Roman"/>
          <w:w w:val="108"/>
          <w:sz w:val="18"/>
          <w:szCs w:val="18"/>
          <w:lang w:eastAsia="ja-JP"/>
        </w:rPr>
        <w:t xml:space="preserve">. </w:t>
      </w:r>
      <w:r w:rsidRPr="00501C7B">
        <w:rPr>
          <w:rFonts w:cs="Times New Roman"/>
          <w:w w:val="108"/>
          <w:sz w:val="18"/>
          <w:szCs w:val="18"/>
        </w:rPr>
        <w:t>M.M</w:t>
      </w:r>
      <w:r w:rsidR="00FB3888" w:rsidRPr="00501C7B">
        <w:rPr>
          <w:rFonts w:cs="Times New Roman"/>
          <w:w w:val="108"/>
          <w:sz w:val="18"/>
          <w:szCs w:val="18"/>
          <w:lang w:eastAsia="ja-JP"/>
        </w:rPr>
        <w:t>.</w:t>
      </w:r>
      <w:r w:rsidRPr="00501C7B">
        <w:rPr>
          <w:rFonts w:cs="Times New Roman"/>
          <w:w w:val="108"/>
          <w:sz w:val="18"/>
          <w:szCs w:val="18"/>
        </w:rPr>
        <w:t xml:space="preserve"> </w:t>
      </w:r>
      <w:r w:rsidR="00FB3888" w:rsidRPr="00501C7B">
        <w:rPr>
          <w:rFonts w:cs="Times New Roman"/>
          <w:w w:val="108"/>
          <w:sz w:val="18"/>
          <w:szCs w:val="18"/>
          <w:lang w:eastAsia="ja-JP"/>
        </w:rPr>
        <w:t>supervised</w:t>
      </w:r>
      <w:r w:rsidRPr="00501C7B">
        <w:rPr>
          <w:rFonts w:cs="Times New Roman"/>
          <w:w w:val="108"/>
          <w:sz w:val="18"/>
          <w:szCs w:val="18"/>
        </w:rPr>
        <w:t xml:space="preserve"> the project and wrote the manuscript. All </w:t>
      </w:r>
      <w:r w:rsidRPr="00501C7B">
        <w:rPr>
          <w:rFonts w:ascii="Calibri" w:eastAsia="ＭＳ 明朝" w:hAnsi="Calibri" w:cs="Times New Roman"/>
          <w:w w:val="108"/>
          <w:sz w:val="18"/>
          <w:szCs w:val="18"/>
        </w:rPr>
        <w:t>the authors discussed the results and commented on the manuscript.</w:t>
      </w:r>
    </w:p>
    <w:p w14:paraId="0AF1E838" w14:textId="282756D3" w:rsidR="00584D2B" w:rsidRPr="00501C7B" w:rsidRDefault="00084A80" w:rsidP="00584D2B">
      <w:pPr>
        <w:pStyle w:val="RSCB04AHeadingSection"/>
      </w:pPr>
      <w:r w:rsidRPr="00501C7B">
        <w:t>Conflict</w:t>
      </w:r>
      <w:r w:rsidR="00476602" w:rsidRPr="00501C7B">
        <w:t>s</w:t>
      </w:r>
      <w:r w:rsidRPr="00501C7B">
        <w:t xml:space="preserve"> of interest</w:t>
      </w:r>
    </w:p>
    <w:p w14:paraId="2D9D7C05" w14:textId="155E678B" w:rsidR="003E3ECD" w:rsidRDefault="00084A80" w:rsidP="00E01088">
      <w:pPr>
        <w:spacing w:line="240" w:lineRule="exact"/>
        <w:jc w:val="both"/>
        <w:rPr>
          <w:sz w:val="18"/>
          <w:szCs w:val="18"/>
          <w:lang w:eastAsia="ja-JP"/>
        </w:rPr>
      </w:pPr>
      <w:r w:rsidRPr="00501C7B">
        <w:rPr>
          <w:rFonts w:cs="Times New Roman"/>
          <w:w w:val="108"/>
          <w:sz w:val="18"/>
          <w:szCs w:val="18"/>
        </w:rPr>
        <w:t>There are no conflicts to declare.</w:t>
      </w:r>
      <w:r w:rsidR="00E4063C" w:rsidRPr="00501C7B">
        <w:rPr>
          <w:sz w:val="18"/>
          <w:szCs w:val="18"/>
        </w:rPr>
        <w:t xml:space="preserve"> </w:t>
      </w:r>
    </w:p>
    <w:p w14:paraId="7E1E4F60" w14:textId="281B67A2" w:rsidR="00CB22AE" w:rsidRPr="00501C7B" w:rsidRDefault="00084A80" w:rsidP="00E01088">
      <w:pPr>
        <w:jc w:val="both"/>
        <w:rPr>
          <w:b/>
          <w:sz w:val="24"/>
          <w:lang w:eastAsia="ja-JP"/>
        </w:rPr>
      </w:pPr>
      <w:r w:rsidRPr="00501C7B">
        <w:rPr>
          <w:b/>
          <w:sz w:val="24"/>
        </w:rPr>
        <w:t>Data availability</w:t>
      </w:r>
    </w:p>
    <w:p w14:paraId="4482201F" w14:textId="4F172ED6" w:rsidR="004811C7" w:rsidRPr="00501C7B" w:rsidRDefault="004811C7" w:rsidP="004811C7">
      <w:pPr>
        <w:spacing w:line="240" w:lineRule="exact"/>
        <w:jc w:val="both"/>
        <w:rPr>
          <w:sz w:val="18"/>
          <w:szCs w:val="18"/>
        </w:rPr>
      </w:pPr>
      <w:r w:rsidRPr="004811C7">
        <w:rPr>
          <w:sz w:val="18"/>
          <w:szCs w:val="18"/>
        </w:rPr>
        <w:t>The data supporting this article have been included as part of</w:t>
      </w:r>
      <w:r>
        <w:rPr>
          <w:rFonts w:hint="eastAsia"/>
          <w:sz w:val="18"/>
          <w:szCs w:val="18"/>
          <w:lang w:eastAsia="ja-JP"/>
        </w:rPr>
        <w:t xml:space="preserve"> </w:t>
      </w:r>
      <w:r w:rsidRPr="004811C7">
        <w:rPr>
          <w:sz w:val="18"/>
          <w:szCs w:val="18"/>
        </w:rPr>
        <w:t>the ESI.†</w:t>
      </w:r>
    </w:p>
    <w:p w14:paraId="23DEFA39" w14:textId="39DA612E" w:rsidR="00CB22AE" w:rsidRPr="00501C7B" w:rsidRDefault="00084A80" w:rsidP="00CB22AE">
      <w:pPr>
        <w:jc w:val="both"/>
        <w:rPr>
          <w:b/>
          <w:sz w:val="24"/>
          <w:lang w:eastAsia="ja-JP"/>
        </w:rPr>
      </w:pPr>
      <w:r w:rsidRPr="00501C7B">
        <w:rPr>
          <w:b/>
          <w:sz w:val="24"/>
          <w:lang w:eastAsia="ja-JP"/>
        </w:rPr>
        <w:t>Acknowledgements</w:t>
      </w:r>
    </w:p>
    <w:p w14:paraId="7BE6B2C9" w14:textId="35101444" w:rsidR="00CB22AE" w:rsidRPr="00501C7B" w:rsidRDefault="00084A80" w:rsidP="00E44A4B">
      <w:pPr>
        <w:jc w:val="both"/>
        <w:rPr>
          <w:sz w:val="18"/>
          <w:szCs w:val="18"/>
          <w:lang w:eastAsia="ja-JP"/>
        </w:rPr>
      </w:pPr>
      <w:r w:rsidRPr="00501C7B">
        <w:rPr>
          <w:sz w:val="18"/>
          <w:szCs w:val="18"/>
        </w:rPr>
        <w:t>This study was part</w:t>
      </w:r>
      <w:r w:rsidRPr="00501C7B">
        <w:rPr>
          <w:rFonts w:ascii="Calibri" w:eastAsia="ＭＳ 明朝" w:hAnsi="Calibri" w:cs="Times New Roman"/>
          <w:sz w:val="18"/>
          <w:szCs w:val="18"/>
        </w:rPr>
        <w:t xml:space="preserve">ially </w:t>
      </w:r>
      <w:r w:rsidR="00FC1B63" w:rsidRPr="00501C7B">
        <w:rPr>
          <w:sz w:val="18"/>
          <w:szCs w:val="18"/>
          <w:lang w:eastAsia="ja-JP"/>
        </w:rPr>
        <w:t>supported</w:t>
      </w:r>
      <w:r w:rsidRPr="00501C7B">
        <w:rPr>
          <w:sz w:val="18"/>
          <w:szCs w:val="18"/>
        </w:rPr>
        <w:t xml:space="preserve"> by JSPS KAKENHI (grant numbers 23H02042, 23K26735, 23K17953</w:t>
      </w:r>
      <w:r w:rsidRPr="00501C7B">
        <w:rPr>
          <w:rFonts w:ascii="Calibri" w:eastAsia="ＭＳ 明朝" w:hAnsi="Calibri" w:cs="Times New Roman"/>
          <w:sz w:val="18"/>
          <w:szCs w:val="18"/>
          <w:lang w:eastAsia="ja-JP"/>
        </w:rPr>
        <w:t>,</w:t>
      </w:r>
      <w:r w:rsidR="00FE6315" w:rsidRPr="00501C7B">
        <w:rPr>
          <w:sz w:val="18"/>
          <w:szCs w:val="18"/>
          <w:lang w:eastAsia="ja-JP"/>
        </w:rPr>
        <w:t xml:space="preserve"> and 25KJ1275</w:t>
      </w:r>
      <w:r w:rsidRPr="00501C7B">
        <w:rPr>
          <w:sz w:val="18"/>
          <w:szCs w:val="18"/>
        </w:rPr>
        <w:t>)</w:t>
      </w:r>
      <w:r w:rsidR="00C36E2D" w:rsidRPr="00501C7B">
        <w:rPr>
          <w:sz w:val="18"/>
          <w:szCs w:val="18"/>
          <w:lang w:eastAsia="ja-JP"/>
        </w:rPr>
        <w:t xml:space="preserve"> and JST-CREST (No. JPMJCR15P1),</w:t>
      </w:r>
      <w:r w:rsidR="00FE6315" w:rsidRPr="00501C7B">
        <w:rPr>
          <w:sz w:val="18"/>
          <w:szCs w:val="18"/>
          <w:lang w:eastAsia="ja-JP"/>
        </w:rPr>
        <w:t xml:space="preserve"> </w:t>
      </w:r>
      <w:r w:rsidR="00620013" w:rsidRPr="00501C7B">
        <w:rPr>
          <w:sz w:val="18"/>
          <w:szCs w:val="18"/>
          <w:lang w:eastAsia="ja-JP"/>
        </w:rPr>
        <w:t>the New Energy and Industrial Technology Development Organization (NEDO</w:t>
      </w:r>
      <w:r w:rsidR="00A35827" w:rsidRPr="00501C7B">
        <w:rPr>
          <w:sz w:val="18"/>
          <w:szCs w:val="18"/>
          <w:lang w:eastAsia="ja-JP"/>
        </w:rPr>
        <w:t xml:space="preserve">, No. </w:t>
      </w:r>
      <w:r w:rsidR="00620013" w:rsidRPr="00501C7B">
        <w:rPr>
          <w:sz w:val="18"/>
          <w:szCs w:val="18"/>
          <w:lang w:eastAsia="ja-JP"/>
        </w:rPr>
        <w:t>23810887</w:t>
      </w:r>
      <w:r w:rsidR="00C36E2D" w:rsidRPr="00501C7B">
        <w:rPr>
          <w:sz w:val="18"/>
          <w:szCs w:val="18"/>
          <w:lang w:eastAsia="ja-JP"/>
        </w:rPr>
        <w:t xml:space="preserve">), </w:t>
      </w:r>
      <w:r w:rsidR="00FE6315" w:rsidRPr="00501C7B">
        <w:rPr>
          <w:sz w:val="18"/>
          <w:szCs w:val="18"/>
          <w:lang w:eastAsia="ja-JP"/>
        </w:rPr>
        <w:t>and</w:t>
      </w:r>
      <w:r w:rsidR="00FC1B63" w:rsidRPr="00501C7B">
        <w:rPr>
          <w:sz w:val="18"/>
          <w:szCs w:val="18"/>
          <w:lang w:eastAsia="ja-JP"/>
        </w:rPr>
        <w:t xml:space="preserve"> JST SPRING (JPMJSP2180)</w:t>
      </w:r>
      <w:r w:rsidRPr="00501C7B">
        <w:rPr>
          <w:sz w:val="18"/>
          <w:szCs w:val="18"/>
        </w:rPr>
        <w:t xml:space="preserve">. One of the authors, Dr. Ayako Hashimoto, appreciates ATLA Innovative Science and Technology Initiative for Security (grant no. JPJ004596). </w:t>
      </w:r>
      <w:r w:rsidR="004F2F48" w:rsidRPr="00501C7B">
        <w:rPr>
          <w:sz w:val="18"/>
          <w:szCs w:val="18"/>
        </w:rPr>
        <w:t xml:space="preserve">This work was the result of using research equipment shared in </w:t>
      </w:r>
      <w:r w:rsidRPr="00501C7B">
        <w:rPr>
          <w:rFonts w:ascii="Calibri" w:eastAsia="ＭＳ 明朝" w:hAnsi="Calibri" w:cs="Times New Roman"/>
          <w:sz w:val="18"/>
          <w:szCs w:val="18"/>
        </w:rPr>
        <w:t>MEXT Project for promoting public utili</w:t>
      </w:r>
      <w:r w:rsidR="004F2F48" w:rsidRPr="00501C7B">
        <w:rPr>
          <w:sz w:val="18"/>
          <w:szCs w:val="18"/>
        </w:rPr>
        <w:t>sation of advanced research infrastructure (</w:t>
      </w:r>
      <w:r w:rsidRPr="00501C7B">
        <w:rPr>
          <w:rFonts w:ascii="Calibri" w:eastAsia="ＭＳ 明朝" w:hAnsi="Calibri" w:cs="Times New Roman"/>
          <w:sz w:val="18"/>
          <w:szCs w:val="18"/>
          <w:lang w:eastAsia="ja-JP"/>
        </w:rPr>
        <w:t xml:space="preserve">a </w:t>
      </w:r>
      <w:r w:rsidR="004F2F48" w:rsidRPr="00501C7B">
        <w:rPr>
          <w:sz w:val="18"/>
          <w:szCs w:val="18"/>
          <w:lang w:eastAsia="ja-JP"/>
        </w:rPr>
        <w:t>p</w:t>
      </w:r>
      <w:r w:rsidR="004F2F48" w:rsidRPr="00501C7B">
        <w:rPr>
          <w:sz w:val="18"/>
          <w:szCs w:val="18"/>
        </w:rPr>
        <w:t xml:space="preserve">rogram for supporting </w:t>
      </w:r>
      <w:r w:rsidRPr="00501C7B">
        <w:rPr>
          <w:rFonts w:ascii="Calibri" w:eastAsia="ＭＳ 明朝" w:hAnsi="Calibri" w:cs="Times New Roman"/>
          <w:sz w:val="18"/>
          <w:szCs w:val="18"/>
        </w:rPr>
        <w:t xml:space="preserve">the construction of core facilities), </w:t>
      </w:r>
      <w:r w:rsidR="004F2F48" w:rsidRPr="00501C7B">
        <w:rPr>
          <w:sz w:val="18"/>
          <w:szCs w:val="18"/>
          <w:lang w:eastAsia="ja-JP"/>
        </w:rPr>
        <w:t>g</w:t>
      </w:r>
      <w:r w:rsidR="004F2F48" w:rsidRPr="00501C7B">
        <w:rPr>
          <w:sz w:val="18"/>
          <w:szCs w:val="18"/>
        </w:rPr>
        <w:t xml:space="preserve">rant </w:t>
      </w:r>
      <w:r w:rsidR="004F2F48" w:rsidRPr="00501C7B">
        <w:rPr>
          <w:sz w:val="18"/>
          <w:szCs w:val="18"/>
          <w:lang w:eastAsia="ja-JP"/>
        </w:rPr>
        <w:t>nos.</w:t>
      </w:r>
      <w:r w:rsidR="004F2F48" w:rsidRPr="00501C7B">
        <w:rPr>
          <w:sz w:val="18"/>
          <w:szCs w:val="18"/>
        </w:rPr>
        <w:t xml:space="preserve"> JPMXS044020002</w:t>
      </w:r>
      <w:r w:rsidR="004F2F48" w:rsidRPr="00501C7B">
        <w:rPr>
          <w:sz w:val="18"/>
          <w:szCs w:val="18"/>
          <w:lang w:eastAsia="ja-JP"/>
        </w:rPr>
        <w:t>5</w:t>
      </w:r>
      <w:r w:rsidR="004F2F48" w:rsidRPr="00501C7B">
        <w:rPr>
          <w:sz w:val="18"/>
          <w:szCs w:val="18"/>
        </w:rPr>
        <w:t xml:space="preserve">. </w:t>
      </w:r>
      <w:r w:rsidRPr="00501C7B">
        <w:rPr>
          <w:sz w:val="18"/>
          <w:szCs w:val="18"/>
        </w:rPr>
        <w:t>We also thank</w:t>
      </w:r>
      <w:r w:rsidR="00CA298C" w:rsidRPr="00501C7B">
        <w:rPr>
          <w:sz w:val="18"/>
          <w:szCs w:val="18"/>
          <w:lang w:eastAsia="ja-JP"/>
        </w:rPr>
        <w:t xml:space="preserve"> </w:t>
      </w:r>
      <w:r w:rsidR="00E44A4B" w:rsidRPr="00E44A4B">
        <w:rPr>
          <w:sz w:val="18"/>
          <w:szCs w:val="18"/>
          <w:lang w:eastAsia="ja-JP"/>
        </w:rPr>
        <w:t>Resea</w:t>
      </w:r>
      <w:r w:rsidR="00E44A4B">
        <w:rPr>
          <w:rFonts w:hint="eastAsia"/>
          <w:sz w:val="18"/>
          <w:szCs w:val="18"/>
          <w:lang w:eastAsia="ja-JP"/>
        </w:rPr>
        <w:t>r</w:t>
      </w:r>
      <w:r w:rsidR="00E44A4B" w:rsidRPr="00E44A4B">
        <w:rPr>
          <w:sz w:val="18"/>
          <w:szCs w:val="18"/>
          <w:lang w:eastAsia="ja-JP"/>
        </w:rPr>
        <w:t xml:space="preserve">ch Infrastructure Management </w:t>
      </w:r>
      <w:proofErr w:type="spellStart"/>
      <w:r w:rsidR="00E44A4B" w:rsidRPr="00E44A4B">
        <w:rPr>
          <w:sz w:val="18"/>
          <w:szCs w:val="18"/>
          <w:lang w:eastAsia="ja-JP"/>
        </w:rPr>
        <w:t>Center</w:t>
      </w:r>
      <w:proofErr w:type="spellEnd"/>
      <w:r w:rsidR="00E44A4B">
        <w:rPr>
          <w:rFonts w:hint="eastAsia"/>
          <w:sz w:val="18"/>
          <w:szCs w:val="18"/>
          <w:lang w:eastAsia="ja-JP"/>
        </w:rPr>
        <w:t xml:space="preserve"> </w:t>
      </w:r>
      <w:r w:rsidR="00E44A4B" w:rsidRPr="00E44A4B">
        <w:rPr>
          <w:sz w:val="18"/>
          <w:szCs w:val="18"/>
          <w:lang w:eastAsia="ja-JP"/>
        </w:rPr>
        <w:t xml:space="preserve">Materials Analysis Division Core Facility </w:t>
      </w:r>
      <w:proofErr w:type="spellStart"/>
      <w:r w:rsidR="00E44A4B" w:rsidRPr="00E44A4B">
        <w:rPr>
          <w:sz w:val="18"/>
          <w:szCs w:val="18"/>
          <w:lang w:eastAsia="ja-JP"/>
        </w:rPr>
        <w:t>Center</w:t>
      </w:r>
      <w:proofErr w:type="spellEnd"/>
      <w:r w:rsidRPr="00501C7B">
        <w:rPr>
          <w:rFonts w:ascii="Calibri" w:eastAsia="ＭＳ 明朝" w:hAnsi="Calibri" w:cs="Times New Roman"/>
          <w:sz w:val="18"/>
          <w:szCs w:val="18"/>
          <w:lang w:eastAsia="ja-JP"/>
        </w:rPr>
        <w:t xml:space="preserve">, for </w:t>
      </w:r>
      <w:r w:rsidR="00CA298C" w:rsidRPr="00501C7B">
        <w:rPr>
          <w:sz w:val="18"/>
          <w:szCs w:val="18"/>
          <w:lang w:eastAsia="ja-JP"/>
        </w:rPr>
        <w:t>TEM observation</w:t>
      </w:r>
      <w:r w:rsidRPr="00501C7B">
        <w:rPr>
          <w:rFonts w:ascii="Calibri" w:eastAsia="ＭＳ 明朝" w:hAnsi="Calibri" w:cs="Times New Roman"/>
          <w:sz w:val="18"/>
          <w:szCs w:val="18"/>
          <w:lang w:eastAsia="ja-JP"/>
        </w:rPr>
        <w:t>s</w:t>
      </w:r>
      <w:r w:rsidR="00CA298C" w:rsidRPr="00501C7B">
        <w:rPr>
          <w:sz w:val="18"/>
          <w:szCs w:val="18"/>
          <w:lang w:eastAsia="ja-JP"/>
        </w:rPr>
        <w:t xml:space="preserve"> and</w:t>
      </w:r>
      <w:r w:rsidRPr="00501C7B">
        <w:rPr>
          <w:sz w:val="18"/>
          <w:szCs w:val="18"/>
        </w:rPr>
        <w:t xml:space="preserve"> </w:t>
      </w:r>
      <w:proofErr w:type="spellStart"/>
      <w:r w:rsidRPr="00501C7B">
        <w:rPr>
          <w:sz w:val="18"/>
          <w:szCs w:val="18"/>
        </w:rPr>
        <w:t>Editage</w:t>
      </w:r>
      <w:proofErr w:type="spellEnd"/>
      <w:r w:rsidRPr="00501C7B">
        <w:rPr>
          <w:sz w:val="18"/>
          <w:szCs w:val="18"/>
        </w:rPr>
        <w:t xml:space="preserve"> (http://</w:t>
      </w:r>
      <w:proofErr w:type="spellStart"/>
      <w:r w:rsidRPr="00501C7B">
        <w:rPr>
          <w:sz w:val="18"/>
          <w:szCs w:val="18"/>
        </w:rPr>
        <w:t>www.editage.com</w:t>
      </w:r>
      <w:proofErr w:type="spellEnd"/>
      <w:r w:rsidRPr="00501C7B">
        <w:rPr>
          <w:sz w:val="18"/>
          <w:szCs w:val="18"/>
        </w:rPr>
        <w:t>) for English language editing.</w:t>
      </w:r>
    </w:p>
    <w:p w14:paraId="5CB2E7DF" w14:textId="14963C49" w:rsidR="006E1FD2" w:rsidRPr="00501C7B" w:rsidRDefault="00084A80" w:rsidP="00CB22AE">
      <w:pPr>
        <w:pStyle w:val="RSCB04SectionHeading"/>
        <w:jc w:val="both"/>
        <w:rPr>
          <w:sz w:val="18"/>
          <w:szCs w:val="18"/>
          <w:lang w:eastAsia="ja-JP"/>
        </w:rPr>
      </w:pPr>
      <w:r w:rsidRPr="00501C7B">
        <w:t>Notes and references</w:t>
      </w:r>
    </w:p>
    <w:p w14:paraId="3746B04B" w14:textId="77777777" w:rsidR="00C47F20" w:rsidRPr="00C47F20" w:rsidRDefault="00084A80" w:rsidP="00C47F20">
      <w:pPr>
        <w:pStyle w:val="af7"/>
        <w:rPr>
          <w:rFonts w:ascii="Calibri" w:hAnsi="Calibri" w:cs="Calibri"/>
          <w:sz w:val="18"/>
        </w:rPr>
      </w:pPr>
      <w:r w:rsidRPr="00501C7B">
        <w:fldChar w:fldCharType="begin"/>
      </w:r>
      <w:r w:rsidR="00C47F20">
        <w:instrText xml:space="preserve"> ADDIN ZOTERO_BIBL {"uncited":[],"omitted":[],"custom":[]} CSL_BIBLIOGRAPHY </w:instrText>
      </w:r>
      <w:r w:rsidRPr="00501C7B">
        <w:fldChar w:fldCharType="separate"/>
      </w:r>
      <w:r w:rsidR="00C47F20" w:rsidRPr="00C47F20">
        <w:rPr>
          <w:rFonts w:ascii="Calibri" w:hAnsi="Calibri" w:cs="Calibri"/>
          <w:sz w:val="18"/>
        </w:rPr>
        <w:t>1</w:t>
      </w:r>
      <w:r w:rsidR="00C47F20" w:rsidRPr="00C47F20">
        <w:rPr>
          <w:rFonts w:ascii="Calibri" w:hAnsi="Calibri" w:cs="Calibri"/>
          <w:sz w:val="18"/>
        </w:rPr>
        <w:tab/>
        <w:t xml:space="preserve">D. Pakhare and J. Spivey, </w:t>
      </w:r>
      <w:r w:rsidR="00C47F20" w:rsidRPr="00C47F20">
        <w:rPr>
          <w:rFonts w:ascii="Calibri" w:hAnsi="Calibri" w:cs="Calibri"/>
          <w:i/>
          <w:iCs/>
          <w:sz w:val="18"/>
        </w:rPr>
        <w:t>Chem. Soc. Rev.</w:t>
      </w:r>
      <w:r w:rsidR="00C47F20" w:rsidRPr="00C47F20">
        <w:rPr>
          <w:rFonts w:ascii="Calibri" w:hAnsi="Calibri" w:cs="Calibri"/>
          <w:sz w:val="18"/>
        </w:rPr>
        <w:t xml:space="preserve">, 2014, </w:t>
      </w:r>
      <w:r w:rsidR="00C47F20" w:rsidRPr="00C47F20">
        <w:rPr>
          <w:rFonts w:ascii="Calibri" w:hAnsi="Calibri" w:cs="Calibri"/>
          <w:b/>
          <w:bCs/>
          <w:sz w:val="18"/>
        </w:rPr>
        <w:t>43</w:t>
      </w:r>
      <w:r w:rsidR="00C47F20" w:rsidRPr="00C47F20">
        <w:rPr>
          <w:rFonts w:ascii="Calibri" w:hAnsi="Calibri" w:cs="Calibri"/>
          <w:sz w:val="18"/>
        </w:rPr>
        <w:t>, 7813–7837.</w:t>
      </w:r>
    </w:p>
    <w:p w14:paraId="2DE605E3" w14:textId="77777777" w:rsidR="00C47F20" w:rsidRPr="00C47F20" w:rsidRDefault="00C47F20" w:rsidP="00C47F20">
      <w:pPr>
        <w:pStyle w:val="af7"/>
        <w:rPr>
          <w:rFonts w:ascii="Calibri" w:hAnsi="Calibri" w:cs="Calibri"/>
          <w:sz w:val="18"/>
        </w:rPr>
      </w:pPr>
      <w:r w:rsidRPr="00C47F20">
        <w:rPr>
          <w:rFonts w:ascii="Calibri" w:hAnsi="Calibri" w:cs="Calibri"/>
          <w:sz w:val="18"/>
        </w:rPr>
        <w:t>2</w:t>
      </w:r>
      <w:r w:rsidRPr="00C47F20">
        <w:rPr>
          <w:rFonts w:ascii="Calibri" w:hAnsi="Calibri" w:cs="Calibri"/>
          <w:sz w:val="18"/>
        </w:rPr>
        <w:tab/>
        <w:t xml:space="preserve">C. He, S. Wu, L. Wang and J. Zhang, </w:t>
      </w:r>
      <w:r w:rsidRPr="00C47F20">
        <w:rPr>
          <w:rFonts w:ascii="Calibri" w:hAnsi="Calibri" w:cs="Calibri"/>
          <w:i/>
          <w:iCs/>
          <w:sz w:val="18"/>
        </w:rPr>
        <w:t>J. Photochem. Photobiol. C Photochem. Rev.</w:t>
      </w:r>
      <w:r w:rsidRPr="00C47F20">
        <w:rPr>
          <w:rFonts w:ascii="Calibri" w:hAnsi="Calibri" w:cs="Calibri"/>
          <w:sz w:val="18"/>
        </w:rPr>
        <w:t xml:space="preserve">, 2022, </w:t>
      </w:r>
      <w:r w:rsidRPr="00C47F20">
        <w:rPr>
          <w:rFonts w:ascii="Calibri" w:hAnsi="Calibri" w:cs="Calibri"/>
          <w:b/>
          <w:bCs/>
          <w:sz w:val="18"/>
        </w:rPr>
        <w:t>51</w:t>
      </w:r>
      <w:r w:rsidRPr="00C47F20">
        <w:rPr>
          <w:rFonts w:ascii="Calibri" w:hAnsi="Calibri" w:cs="Calibri"/>
          <w:sz w:val="18"/>
        </w:rPr>
        <w:t>, 100468.</w:t>
      </w:r>
    </w:p>
    <w:p w14:paraId="6C7CAABB" w14:textId="77777777" w:rsidR="00C47F20" w:rsidRPr="00C47F20" w:rsidRDefault="00C47F20" w:rsidP="00C47F20">
      <w:pPr>
        <w:pStyle w:val="af7"/>
        <w:rPr>
          <w:rFonts w:ascii="Calibri" w:hAnsi="Calibri" w:cs="Calibri"/>
          <w:sz w:val="18"/>
        </w:rPr>
      </w:pPr>
      <w:r w:rsidRPr="00C47F20">
        <w:rPr>
          <w:rFonts w:ascii="Calibri" w:hAnsi="Calibri" w:cs="Calibri"/>
          <w:sz w:val="18"/>
        </w:rPr>
        <w:t>3</w:t>
      </w:r>
      <w:r w:rsidRPr="00C47F20">
        <w:rPr>
          <w:rFonts w:ascii="Calibri" w:hAnsi="Calibri" w:cs="Calibri"/>
          <w:sz w:val="18"/>
        </w:rPr>
        <w:tab/>
        <w:t xml:space="preserve">S. R. Foit, I. C. Vinke, L. G. J. de Haart and R.-A. Eichel, </w:t>
      </w:r>
      <w:r w:rsidRPr="00C47F20">
        <w:rPr>
          <w:rFonts w:ascii="Calibri" w:hAnsi="Calibri" w:cs="Calibri"/>
          <w:i/>
          <w:iCs/>
          <w:sz w:val="18"/>
        </w:rPr>
        <w:t>Angew. Chem. Int. Ed.</w:t>
      </w:r>
      <w:r w:rsidRPr="00C47F20">
        <w:rPr>
          <w:rFonts w:ascii="Calibri" w:hAnsi="Calibri" w:cs="Calibri"/>
          <w:sz w:val="18"/>
        </w:rPr>
        <w:t xml:space="preserve">, 2017, </w:t>
      </w:r>
      <w:r w:rsidRPr="00C47F20">
        <w:rPr>
          <w:rFonts w:ascii="Calibri" w:hAnsi="Calibri" w:cs="Calibri"/>
          <w:b/>
          <w:bCs/>
          <w:sz w:val="18"/>
        </w:rPr>
        <w:t>56</w:t>
      </w:r>
      <w:r w:rsidRPr="00C47F20">
        <w:rPr>
          <w:rFonts w:ascii="Calibri" w:hAnsi="Calibri" w:cs="Calibri"/>
          <w:sz w:val="18"/>
        </w:rPr>
        <w:t>, 5402–5411.</w:t>
      </w:r>
    </w:p>
    <w:p w14:paraId="05AEBCE7" w14:textId="77777777" w:rsidR="00C47F20" w:rsidRPr="00C47F20" w:rsidRDefault="00C47F20" w:rsidP="00C47F20">
      <w:pPr>
        <w:pStyle w:val="af7"/>
        <w:rPr>
          <w:rFonts w:ascii="Calibri" w:hAnsi="Calibri" w:cs="Calibri"/>
          <w:sz w:val="18"/>
        </w:rPr>
      </w:pPr>
      <w:r w:rsidRPr="00C47F20">
        <w:rPr>
          <w:rFonts w:ascii="Calibri" w:hAnsi="Calibri" w:cs="Calibri"/>
          <w:sz w:val="18"/>
        </w:rPr>
        <w:t>4</w:t>
      </w:r>
      <w:r w:rsidRPr="00C47F20">
        <w:rPr>
          <w:rFonts w:ascii="Calibri" w:hAnsi="Calibri" w:cs="Calibri"/>
          <w:sz w:val="18"/>
        </w:rPr>
        <w:tab/>
        <w:t xml:space="preserve">O. O. James, B. Chowdhury, M. Adediran Mesubi and S. Maity, </w:t>
      </w:r>
      <w:r w:rsidRPr="00C47F20">
        <w:rPr>
          <w:rFonts w:ascii="Calibri" w:hAnsi="Calibri" w:cs="Calibri"/>
          <w:i/>
          <w:iCs/>
          <w:sz w:val="18"/>
        </w:rPr>
        <w:t>RSC Adv.</w:t>
      </w:r>
      <w:r w:rsidRPr="00C47F20">
        <w:rPr>
          <w:rFonts w:ascii="Calibri" w:hAnsi="Calibri" w:cs="Calibri"/>
          <w:sz w:val="18"/>
        </w:rPr>
        <w:t xml:space="preserve">, 2012, </w:t>
      </w:r>
      <w:r w:rsidRPr="00C47F20">
        <w:rPr>
          <w:rFonts w:ascii="Calibri" w:hAnsi="Calibri" w:cs="Calibri"/>
          <w:b/>
          <w:bCs/>
          <w:sz w:val="18"/>
        </w:rPr>
        <w:t>2</w:t>
      </w:r>
      <w:r w:rsidRPr="00C47F20">
        <w:rPr>
          <w:rFonts w:ascii="Calibri" w:hAnsi="Calibri" w:cs="Calibri"/>
          <w:sz w:val="18"/>
        </w:rPr>
        <w:t>, 7347–7366.</w:t>
      </w:r>
    </w:p>
    <w:p w14:paraId="1B918BDD" w14:textId="77777777" w:rsidR="00C47F20" w:rsidRPr="00C47F20" w:rsidRDefault="00C47F20" w:rsidP="00C47F20">
      <w:pPr>
        <w:pStyle w:val="af7"/>
        <w:rPr>
          <w:rFonts w:ascii="Calibri" w:hAnsi="Calibri" w:cs="Calibri"/>
          <w:sz w:val="18"/>
        </w:rPr>
      </w:pPr>
      <w:r w:rsidRPr="00C47F20">
        <w:rPr>
          <w:rFonts w:ascii="Calibri" w:hAnsi="Calibri" w:cs="Calibri"/>
          <w:sz w:val="18"/>
        </w:rPr>
        <w:t>5</w:t>
      </w:r>
      <w:r w:rsidRPr="00C47F20">
        <w:rPr>
          <w:rFonts w:ascii="Calibri" w:hAnsi="Calibri" w:cs="Calibri"/>
          <w:sz w:val="18"/>
        </w:rPr>
        <w:tab/>
        <w:t xml:space="preserve">A. Y. Khodakov, W. Chu and P. Fongarland, </w:t>
      </w:r>
      <w:r w:rsidRPr="00C47F20">
        <w:rPr>
          <w:rFonts w:ascii="Calibri" w:hAnsi="Calibri" w:cs="Calibri"/>
          <w:i/>
          <w:iCs/>
          <w:sz w:val="18"/>
        </w:rPr>
        <w:t>Chem. Rev.</w:t>
      </w:r>
      <w:r w:rsidRPr="00C47F20">
        <w:rPr>
          <w:rFonts w:ascii="Calibri" w:hAnsi="Calibri" w:cs="Calibri"/>
          <w:sz w:val="18"/>
        </w:rPr>
        <w:t xml:space="preserve">, 2007, </w:t>
      </w:r>
      <w:r w:rsidRPr="00C47F20">
        <w:rPr>
          <w:rFonts w:ascii="Calibri" w:hAnsi="Calibri" w:cs="Calibri"/>
          <w:b/>
          <w:bCs/>
          <w:sz w:val="18"/>
        </w:rPr>
        <w:t>107</w:t>
      </w:r>
      <w:r w:rsidRPr="00C47F20">
        <w:rPr>
          <w:rFonts w:ascii="Calibri" w:hAnsi="Calibri" w:cs="Calibri"/>
          <w:sz w:val="18"/>
        </w:rPr>
        <w:t>, 1692–1744.</w:t>
      </w:r>
    </w:p>
    <w:p w14:paraId="39AF5BA0" w14:textId="77777777" w:rsidR="00C47F20" w:rsidRPr="00C47F20" w:rsidRDefault="00C47F20" w:rsidP="00C47F20">
      <w:pPr>
        <w:pStyle w:val="af7"/>
        <w:rPr>
          <w:rFonts w:ascii="Calibri" w:hAnsi="Calibri" w:cs="Calibri"/>
          <w:sz w:val="18"/>
        </w:rPr>
      </w:pPr>
      <w:r w:rsidRPr="00C47F20">
        <w:rPr>
          <w:rFonts w:ascii="Calibri" w:hAnsi="Calibri" w:cs="Calibri"/>
          <w:sz w:val="18"/>
        </w:rPr>
        <w:t>6</w:t>
      </w:r>
      <w:r w:rsidRPr="00C47F20">
        <w:rPr>
          <w:rFonts w:ascii="Calibri" w:hAnsi="Calibri" w:cs="Calibri"/>
          <w:sz w:val="18"/>
        </w:rPr>
        <w:tab/>
        <w:t xml:space="preserve">M. A. Coronel-García, A. I. Reyes de la Torre, J. A. Melo-Banda, A. L. Martínez-Salazar, R. Silva Rodrigo, N. P. Díaz Zavala, B. Portales Martínez and J. M. Domínguez, </w:t>
      </w:r>
      <w:r w:rsidRPr="00C47F20">
        <w:rPr>
          <w:rFonts w:ascii="Calibri" w:hAnsi="Calibri" w:cs="Calibri"/>
          <w:i/>
          <w:iCs/>
          <w:sz w:val="18"/>
        </w:rPr>
        <w:t>Int. J. Hydrog. Energy</w:t>
      </w:r>
      <w:r w:rsidRPr="00C47F20">
        <w:rPr>
          <w:rFonts w:ascii="Calibri" w:hAnsi="Calibri" w:cs="Calibri"/>
          <w:sz w:val="18"/>
        </w:rPr>
        <w:t xml:space="preserve">, 2015, </w:t>
      </w:r>
      <w:r w:rsidRPr="00C47F20">
        <w:rPr>
          <w:rFonts w:ascii="Calibri" w:hAnsi="Calibri" w:cs="Calibri"/>
          <w:b/>
          <w:bCs/>
          <w:sz w:val="18"/>
        </w:rPr>
        <w:t>40</w:t>
      </w:r>
      <w:r w:rsidRPr="00C47F20">
        <w:rPr>
          <w:rFonts w:ascii="Calibri" w:hAnsi="Calibri" w:cs="Calibri"/>
          <w:sz w:val="18"/>
        </w:rPr>
        <w:t>, 17264–17271.</w:t>
      </w:r>
    </w:p>
    <w:p w14:paraId="175AE7C3" w14:textId="77777777" w:rsidR="00C47F20" w:rsidRPr="00C47F20" w:rsidRDefault="00C47F20" w:rsidP="00C47F20">
      <w:pPr>
        <w:pStyle w:val="af7"/>
        <w:rPr>
          <w:rFonts w:ascii="Calibri" w:hAnsi="Calibri" w:cs="Calibri"/>
          <w:sz w:val="18"/>
        </w:rPr>
      </w:pPr>
      <w:r w:rsidRPr="00C47F20">
        <w:rPr>
          <w:rFonts w:ascii="Calibri" w:hAnsi="Calibri" w:cs="Calibri"/>
          <w:sz w:val="18"/>
        </w:rPr>
        <w:t>7</w:t>
      </w:r>
      <w:r w:rsidRPr="00C47F20">
        <w:rPr>
          <w:rFonts w:ascii="Calibri" w:hAnsi="Calibri" w:cs="Calibri"/>
          <w:sz w:val="18"/>
        </w:rPr>
        <w:tab/>
        <w:t xml:space="preserve">X. Zhao, A. Naqi, D. M. Walker, T. Roberge, M. Kastelic, B. Joseph and J. N. Kuhn, </w:t>
      </w:r>
      <w:r w:rsidRPr="00C47F20">
        <w:rPr>
          <w:rFonts w:ascii="Calibri" w:hAnsi="Calibri" w:cs="Calibri"/>
          <w:i/>
          <w:iCs/>
          <w:sz w:val="18"/>
        </w:rPr>
        <w:t>Sustain. Energy Fuels</w:t>
      </w:r>
      <w:r w:rsidRPr="00C47F20">
        <w:rPr>
          <w:rFonts w:ascii="Calibri" w:hAnsi="Calibri" w:cs="Calibri"/>
          <w:sz w:val="18"/>
        </w:rPr>
        <w:t xml:space="preserve">, 2019, </w:t>
      </w:r>
      <w:r w:rsidRPr="00C47F20">
        <w:rPr>
          <w:rFonts w:ascii="Calibri" w:hAnsi="Calibri" w:cs="Calibri"/>
          <w:b/>
          <w:bCs/>
          <w:sz w:val="18"/>
        </w:rPr>
        <w:t>3</w:t>
      </w:r>
      <w:r w:rsidRPr="00C47F20">
        <w:rPr>
          <w:rFonts w:ascii="Calibri" w:hAnsi="Calibri" w:cs="Calibri"/>
          <w:sz w:val="18"/>
        </w:rPr>
        <w:t>, 539–549.</w:t>
      </w:r>
    </w:p>
    <w:p w14:paraId="1579E721" w14:textId="77777777" w:rsidR="00C47F20" w:rsidRPr="00C47F20" w:rsidRDefault="00C47F20" w:rsidP="00C47F20">
      <w:pPr>
        <w:pStyle w:val="af7"/>
        <w:rPr>
          <w:rFonts w:ascii="Calibri" w:hAnsi="Calibri" w:cs="Calibri"/>
          <w:sz w:val="18"/>
        </w:rPr>
      </w:pPr>
      <w:r w:rsidRPr="00C47F20">
        <w:rPr>
          <w:rFonts w:ascii="Calibri" w:hAnsi="Calibri" w:cs="Calibri"/>
          <w:sz w:val="18"/>
        </w:rPr>
        <w:t>8</w:t>
      </w:r>
      <w:r w:rsidRPr="00C47F20">
        <w:rPr>
          <w:rFonts w:ascii="Calibri" w:hAnsi="Calibri" w:cs="Calibri"/>
          <w:sz w:val="18"/>
        </w:rPr>
        <w:tab/>
        <w:t xml:space="preserve">A. Ghareghashi, F. Shahraki, K. Razzaghi, S. Ghader and M. A. Torangi, </w:t>
      </w:r>
      <w:r w:rsidRPr="00C47F20">
        <w:rPr>
          <w:rFonts w:ascii="Calibri" w:hAnsi="Calibri" w:cs="Calibri"/>
          <w:i/>
          <w:iCs/>
          <w:sz w:val="18"/>
        </w:rPr>
        <w:t>Korean J. Chem. Eng.</w:t>
      </w:r>
      <w:r w:rsidRPr="00C47F20">
        <w:rPr>
          <w:rFonts w:ascii="Calibri" w:hAnsi="Calibri" w:cs="Calibri"/>
          <w:sz w:val="18"/>
        </w:rPr>
        <w:t xml:space="preserve">, 2017, </w:t>
      </w:r>
      <w:r w:rsidRPr="00C47F20">
        <w:rPr>
          <w:rFonts w:ascii="Calibri" w:hAnsi="Calibri" w:cs="Calibri"/>
          <w:b/>
          <w:bCs/>
          <w:sz w:val="18"/>
        </w:rPr>
        <w:t>34</w:t>
      </w:r>
      <w:r w:rsidRPr="00C47F20">
        <w:rPr>
          <w:rFonts w:ascii="Calibri" w:hAnsi="Calibri" w:cs="Calibri"/>
          <w:sz w:val="18"/>
        </w:rPr>
        <w:t>, 87–99.</w:t>
      </w:r>
    </w:p>
    <w:p w14:paraId="00A494D0" w14:textId="77777777" w:rsidR="00C47F20" w:rsidRPr="00C47F20" w:rsidRDefault="00C47F20" w:rsidP="00C47F20">
      <w:pPr>
        <w:pStyle w:val="af7"/>
        <w:rPr>
          <w:rFonts w:ascii="Calibri" w:hAnsi="Calibri" w:cs="Calibri"/>
          <w:sz w:val="18"/>
        </w:rPr>
      </w:pPr>
      <w:r w:rsidRPr="00C47F20">
        <w:rPr>
          <w:rFonts w:ascii="Calibri" w:hAnsi="Calibri" w:cs="Calibri"/>
          <w:sz w:val="18"/>
        </w:rPr>
        <w:t>9</w:t>
      </w:r>
      <w:r w:rsidRPr="00C47F20">
        <w:rPr>
          <w:rFonts w:ascii="Calibri" w:hAnsi="Calibri" w:cs="Calibri"/>
          <w:sz w:val="18"/>
        </w:rPr>
        <w:tab/>
        <w:t xml:space="preserve">M. Bakhtiari, M. Binazadeh, M. Farsi, S. M. Mousavi, R. H. Althomali and M. M. Rahman, </w:t>
      </w:r>
      <w:r w:rsidRPr="00C47F20">
        <w:rPr>
          <w:rFonts w:ascii="Calibri" w:hAnsi="Calibri" w:cs="Calibri"/>
          <w:i/>
          <w:iCs/>
          <w:sz w:val="18"/>
        </w:rPr>
        <w:t>Renew. Energy</w:t>
      </w:r>
      <w:r w:rsidRPr="00C47F20">
        <w:rPr>
          <w:rFonts w:ascii="Calibri" w:hAnsi="Calibri" w:cs="Calibri"/>
          <w:sz w:val="18"/>
        </w:rPr>
        <w:t xml:space="preserve">, 2024, </w:t>
      </w:r>
      <w:r w:rsidRPr="00C47F20">
        <w:rPr>
          <w:rFonts w:ascii="Calibri" w:hAnsi="Calibri" w:cs="Calibri"/>
          <w:b/>
          <w:bCs/>
          <w:sz w:val="18"/>
        </w:rPr>
        <w:t>237</w:t>
      </w:r>
      <w:r w:rsidRPr="00C47F20">
        <w:rPr>
          <w:rFonts w:ascii="Calibri" w:hAnsi="Calibri" w:cs="Calibri"/>
          <w:sz w:val="18"/>
        </w:rPr>
        <w:t>, 121794.</w:t>
      </w:r>
    </w:p>
    <w:p w14:paraId="44EDAF67" w14:textId="77777777" w:rsidR="00C47F20" w:rsidRPr="00C47F20" w:rsidRDefault="00C47F20" w:rsidP="00C47F20">
      <w:pPr>
        <w:pStyle w:val="af7"/>
        <w:rPr>
          <w:rFonts w:ascii="Calibri" w:hAnsi="Calibri" w:cs="Calibri"/>
          <w:sz w:val="18"/>
        </w:rPr>
      </w:pPr>
      <w:r w:rsidRPr="00C47F20">
        <w:rPr>
          <w:rFonts w:ascii="Calibri" w:hAnsi="Calibri" w:cs="Calibri"/>
          <w:sz w:val="18"/>
        </w:rPr>
        <w:t>10</w:t>
      </w:r>
      <w:r w:rsidRPr="00C47F20">
        <w:rPr>
          <w:rFonts w:ascii="Calibri" w:hAnsi="Calibri" w:cs="Calibri"/>
          <w:sz w:val="18"/>
        </w:rPr>
        <w:tab/>
        <w:t xml:space="preserve">O. Johnson, Y. He, B. Joseph and J. N. Kuhn, </w:t>
      </w:r>
      <w:r w:rsidRPr="00C47F20">
        <w:rPr>
          <w:rFonts w:ascii="Calibri" w:hAnsi="Calibri" w:cs="Calibri"/>
          <w:i/>
          <w:iCs/>
          <w:sz w:val="18"/>
        </w:rPr>
        <w:t>Energy Fuels</w:t>
      </w:r>
      <w:r w:rsidRPr="00C47F20">
        <w:rPr>
          <w:rFonts w:ascii="Calibri" w:hAnsi="Calibri" w:cs="Calibri"/>
          <w:sz w:val="18"/>
        </w:rPr>
        <w:t xml:space="preserve">, 2025, </w:t>
      </w:r>
      <w:r w:rsidRPr="00C47F20">
        <w:rPr>
          <w:rFonts w:ascii="Calibri" w:hAnsi="Calibri" w:cs="Calibri"/>
          <w:b/>
          <w:bCs/>
          <w:sz w:val="18"/>
        </w:rPr>
        <w:t>39</w:t>
      </w:r>
      <w:r w:rsidRPr="00C47F20">
        <w:rPr>
          <w:rFonts w:ascii="Calibri" w:hAnsi="Calibri" w:cs="Calibri"/>
          <w:sz w:val="18"/>
        </w:rPr>
        <w:t>, 7815–7829.</w:t>
      </w:r>
    </w:p>
    <w:p w14:paraId="6D6ED2F7" w14:textId="77777777" w:rsidR="00C47F20" w:rsidRPr="00C47F20" w:rsidRDefault="00C47F20" w:rsidP="00C47F20">
      <w:pPr>
        <w:pStyle w:val="af7"/>
        <w:rPr>
          <w:rFonts w:ascii="Calibri" w:hAnsi="Calibri" w:cs="Calibri"/>
          <w:sz w:val="18"/>
        </w:rPr>
      </w:pPr>
      <w:r w:rsidRPr="00C47F20">
        <w:rPr>
          <w:rFonts w:ascii="Calibri" w:hAnsi="Calibri" w:cs="Calibri"/>
          <w:sz w:val="18"/>
        </w:rPr>
        <w:t>11</w:t>
      </w:r>
      <w:r w:rsidRPr="00C47F20">
        <w:rPr>
          <w:rFonts w:ascii="Calibri" w:hAnsi="Calibri" w:cs="Calibri"/>
          <w:sz w:val="18"/>
        </w:rPr>
        <w:tab/>
        <w:t xml:space="preserve">H. A. El-Naggar, H. Asanuma, H. Yoshida and A. Yamamoto, </w:t>
      </w:r>
      <w:r w:rsidRPr="00C47F20">
        <w:rPr>
          <w:rFonts w:ascii="Calibri" w:hAnsi="Calibri" w:cs="Calibri"/>
          <w:i/>
          <w:iCs/>
          <w:sz w:val="18"/>
        </w:rPr>
        <w:t>Sol. RRL</w:t>
      </w:r>
      <w:r w:rsidRPr="00C47F20">
        <w:rPr>
          <w:rFonts w:ascii="Calibri" w:hAnsi="Calibri" w:cs="Calibri"/>
          <w:sz w:val="18"/>
        </w:rPr>
        <w:t xml:space="preserve">, 2025, </w:t>
      </w:r>
      <w:r w:rsidRPr="00C47F20">
        <w:rPr>
          <w:rFonts w:ascii="Calibri" w:hAnsi="Calibri" w:cs="Calibri"/>
          <w:b/>
          <w:bCs/>
          <w:sz w:val="18"/>
        </w:rPr>
        <w:t>9</w:t>
      </w:r>
      <w:r w:rsidRPr="00C47F20">
        <w:rPr>
          <w:rFonts w:ascii="Calibri" w:hAnsi="Calibri" w:cs="Calibri"/>
          <w:sz w:val="18"/>
        </w:rPr>
        <w:t>, 2500021.</w:t>
      </w:r>
    </w:p>
    <w:p w14:paraId="4FA03D26" w14:textId="77777777" w:rsidR="00C47F20" w:rsidRPr="00E376C5" w:rsidRDefault="00C47F20" w:rsidP="00C47F20">
      <w:pPr>
        <w:pStyle w:val="af7"/>
        <w:rPr>
          <w:rFonts w:ascii="Calibri" w:hAnsi="Calibri" w:cs="Calibri"/>
          <w:sz w:val="18"/>
          <w:highlight w:val="yellow"/>
        </w:rPr>
      </w:pPr>
      <w:r w:rsidRPr="00E376C5">
        <w:rPr>
          <w:rFonts w:ascii="Calibri" w:hAnsi="Calibri" w:cs="Calibri"/>
          <w:sz w:val="18"/>
          <w:highlight w:val="yellow"/>
        </w:rPr>
        <w:t>12</w:t>
      </w:r>
      <w:r w:rsidRPr="00E376C5">
        <w:rPr>
          <w:rFonts w:ascii="Calibri" w:hAnsi="Calibri" w:cs="Calibri"/>
          <w:sz w:val="18"/>
          <w:highlight w:val="yellow"/>
        </w:rPr>
        <w:tab/>
        <w:t xml:space="preserve">L. Wang, Y. Yi, C. Wu, H. Guo and X. Tu, </w:t>
      </w:r>
      <w:r w:rsidRPr="00E376C5">
        <w:rPr>
          <w:rFonts w:ascii="Calibri" w:hAnsi="Calibri" w:cs="Calibri"/>
          <w:i/>
          <w:iCs/>
          <w:sz w:val="18"/>
          <w:highlight w:val="yellow"/>
        </w:rPr>
        <w:t>Angew. Chem. Int. Ed.</w:t>
      </w:r>
      <w:r w:rsidRPr="00E376C5">
        <w:rPr>
          <w:rFonts w:ascii="Calibri" w:hAnsi="Calibri" w:cs="Calibri"/>
          <w:sz w:val="18"/>
          <w:highlight w:val="yellow"/>
        </w:rPr>
        <w:t xml:space="preserve">, 2017, </w:t>
      </w:r>
      <w:r w:rsidRPr="00E376C5">
        <w:rPr>
          <w:rFonts w:ascii="Calibri" w:hAnsi="Calibri" w:cs="Calibri"/>
          <w:b/>
          <w:bCs/>
          <w:sz w:val="18"/>
          <w:highlight w:val="yellow"/>
        </w:rPr>
        <w:t>56</w:t>
      </w:r>
      <w:r w:rsidRPr="00E376C5">
        <w:rPr>
          <w:rFonts w:ascii="Calibri" w:hAnsi="Calibri" w:cs="Calibri"/>
          <w:sz w:val="18"/>
          <w:highlight w:val="yellow"/>
        </w:rPr>
        <w:t>, 13679–13683.</w:t>
      </w:r>
    </w:p>
    <w:p w14:paraId="5156B88A" w14:textId="77777777" w:rsidR="00C47F20" w:rsidRPr="00C47F20" w:rsidRDefault="00C47F20" w:rsidP="00C47F20">
      <w:pPr>
        <w:pStyle w:val="af7"/>
        <w:rPr>
          <w:rFonts w:ascii="Calibri" w:hAnsi="Calibri" w:cs="Calibri"/>
          <w:sz w:val="18"/>
        </w:rPr>
      </w:pPr>
      <w:r w:rsidRPr="00E376C5">
        <w:rPr>
          <w:rFonts w:ascii="Calibri" w:hAnsi="Calibri" w:cs="Calibri"/>
          <w:sz w:val="18"/>
          <w:highlight w:val="yellow"/>
        </w:rPr>
        <w:t>13</w:t>
      </w:r>
      <w:r w:rsidRPr="00E376C5">
        <w:rPr>
          <w:rFonts w:ascii="Calibri" w:hAnsi="Calibri" w:cs="Calibri"/>
          <w:sz w:val="18"/>
          <w:highlight w:val="yellow"/>
        </w:rPr>
        <w:tab/>
        <w:t xml:space="preserve">D. Li, V. Rohani, F. Fabry, A. Parakkulam Ramaswamy, M. Sennour and L. Fulcheri, </w:t>
      </w:r>
      <w:r w:rsidRPr="00E376C5">
        <w:rPr>
          <w:rFonts w:ascii="Calibri" w:hAnsi="Calibri" w:cs="Calibri"/>
          <w:i/>
          <w:iCs/>
          <w:sz w:val="18"/>
          <w:highlight w:val="yellow"/>
        </w:rPr>
        <w:t>Appl. Catal. B Environ.</w:t>
      </w:r>
      <w:r w:rsidRPr="00E376C5">
        <w:rPr>
          <w:rFonts w:ascii="Calibri" w:hAnsi="Calibri" w:cs="Calibri"/>
          <w:sz w:val="18"/>
          <w:highlight w:val="yellow"/>
        </w:rPr>
        <w:t xml:space="preserve">, 2020, </w:t>
      </w:r>
      <w:r w:rsidRPr="00E376C5">
        <w:rPr>
          <w:rFonts w:ascii="Calibri" w:hAnsi="Calibri" w:cs="Calibri"/>
          <w:b/>
          <w:bCs/>
          <w:sz w:val="18"/>
          <w:highlight w:val="yellow"/>
        </w:rPr>
        <w:t>261</w:t>
      </w:r>
      <w:r w:rsidRPr="00E376C5">
        <w:rPr>
          <w:rFonts w:ascii="Calibri" w:hAnsi="Calibri" w:cs="Calibri"/>
          <w:sz w:val="18"/>
          <w:highlight w:val="yellow"/>
        </w:rPr>
        <w:t>, 118228.</w:t>
      </w:r>
    </w:p>
    <w:p w14:paraId="06F268E4" w14:textId="77777777" w:rsidR="00C47F20" w:rsidRPr="00C47F20" w:rsidRDefault="00C47F20" w:rsidP="00C47F20">
      <w:pPr>
        <w:pStyle w:val="af7"/>
        <w:rPr>
          <w:rFonts w:ascii="Calibri" w:hAnsi="Calibri" w:cs="Calibri"/>
          <w:sz w:val="18"/>
        </w:rPr>
      </w:pPr>
      <w:r w:rsidRPr="00C47F20">
        <w:rPr>
          <w:rFonts w:ascii="Calibri" w:hAnsi="Calibri" w:cs="Calibri"/>
          <w:sz w:val="18"/>
        </w:rPr>
        <w:t>14</w:t>
      </w:r>
      <w:r w:rsidRPr="00C47F20">
        <w:rPr>
          <w:rFonts w:ascii="Calibri" w:hAnsi="Calibri" w:cs="Calibri"/>
          <w:sz w:val="18"/>
        </w:rPr>
        <w:tab/>
        <w:t xml:space="preserve">R. Y. Chein, Y. C. Chen, C. T. Yu and J. N. Chung, </w:t>
      </w:r>
      <w:r w:rsidRPr="00C47F20">
        <w:rPr>
          <w:rFonts w:ascii="Calibri" w:hAnsi="Calibri" w:cs="Calibri"/>
          <w:i/>
          <w:iCs/>
          <w:sz w:val="18"/>
        </w:rPr>
        <w:t>J. Nat. Gas Sci. Eng.</w:t>
      </w:r>
      <w:r w:rsidRPr="00C47F20">
        <w:rPr>
          <w:rFonts w:ascii="Calibri" w:hAnsi="Calibri" w:cs="Calibri"/>
          <w:sz w:val="18"/>
        </w:rPr>
        <w:t xml:space="preserve">, 2015, </w:t>
      </w:r>
      <w:r w:rsidRPr="00C47F20">
        <w:rPr>
          <w:rFonts w:ascii="Calibri" w:hAnsi="Calibri" w:cs="Calibri"/>
          <w:b/>
          <w:bCs/>
          <w:sz w:val="18"/>
        </w:rPr>
        <w:t>26</w:t>
      </w:r>
      <w:r w:rsidRPr="00C47F20">
        <w:rPr>
          <w:rFonts w:ascii="Calibri" w:hAnsi="Calibri" w:cs="Calibri"/>
          <w:sz w:val="18"/>
        </w:rPr>
        <w:t>, 617–629.</w:t>
      </w:r>
    </w:p>
    <w:p w14:paraId="1CAEB5BE" w14:textId="77777777" w:rsidR="00C47F20" w:rsidRPr="00C47F20" w:rsidRDefault="00C47F20" w:rsidP="00C47F20">
      <w:pPr>
        <w:pStyle w:val="af7"/>
        <w:rPr>
          <w:rFonts w:ascii="Calibri" w:hAnsi="Calibri" w:cs="Calibri"/>
          <w:sz w:val="18"/>
        </w:rPr>
      </w:pPr>
      <w:r w:rsidRPr="00C47F20">
        <w:rPr>
          <w:rFonts w:ascii="Calibri" w:hAnsi="Calibri" w:cs="Calibri"/>
          <w:sz w:val="18"/>
        </w:rPr>
        <w:t>15</w:t>
      </w:r>
      <w:r w:rsidRPr="00C47F20">
        <w:rPr>
          <w:rFonts w:ascii="Calibri" w:hAnsi="Calibri" w:cs="Calibri"/>
          <w:sz w:val="18"/>
        </w:rPr>
        <w:tab/>
        <w:t xml:space="preserve">J. Chen and C. Yang, </w:t>
      </w:r>
      <w:r w:rsidRPr="00C47F20">
        <w:rPr>
          <w:rFonts w:ascii="Calibri" w:hAnsi="Calibri" w:cs="Calibri"/>
          <w:i/>
          <w:iCs/>
          <w:sz w:val="18"/>
        </w:rPr>
        <w:t>ACS Omega</w:t>
      </w:r>
      <w:r w:rsidRPr="00C47F20">
        <w:rPr>
          <w:rFonts w:ascii="Calibri" w:hAnsi="Calibri" w:cs="Calibri"/>
          <w:sz w:val="18"/>
        </w:rPr>
        <w:t xml:space="preserve">, 2019, </w:t>
      </w:r>
      <w:r w:rsidRPr="00C47F20">
        <w:rPr>
          <w:rFonts w:ascii="Calibri" w:hAnsi="Calibri" w:cs="Calibri"/>
          <w:b/>
          <w:bCs/>
          <w:sz w:val="18"/>
        </w:rPr>
        <w:t>4</w:t>
      </w:r>
      <w:r w:rsidRPr="00C47F20">
        <w:rPr>
          <w:rFonts w:ascii="Calibri" w:hAnsi="Calibri" w:cs="Calibri"/>
          <w:sz w:val="18"/>
        </w:rPr>
        <w:t>, 22237–22244.</w:t>
      </w:r>
    </w:p>
    <w:p w14:paraId="757EF55D" w14:textId="77777777" w:rsidR="00C47F20" w:rsidRPr="00C47F20" w:rsidRDefault="00C47F20" w:rsidP="00C47F20">
      <w:pPr>
        <w:pStyle w:val="af7"/>
        <w:rPr>
          <w:rFonts w:ascii="Calibri" w:hAnsi="Calibri" w:cs="Calibri"/>
          <w:sz w:val="18"/>
        </w:rPr>
      </w:pPr>
      <w:r w:rsidRPr="00C47F20">
        <w:rPr>
          <w:rFonts w:ascii="Calibri" w:hAnsi="Calibri" w:cs="Calibri"/>
          <w:sz w:val="18"/>
        </w:rPr>
        <w:t>16</w:t>
      </w:r>
      <w:r w:rsidRPr="00C47F20">
        <w:rPr>
          <w:rFonts w:ascii="Calibri" w:hAnsi="Calibri" w:cs="Calibri"/>
          <w:sz w:val="18"/>
        </w:rPr>
        <w:tab/>
        <w:t xml:space="preserve">S. Shoji, X. Peng, A. Yamaguchi, R. Watanabe, C. Fukuhara, Y. Cho, T. Yamamoto, S. Matsumura, M.-W. Yu, S. Ishii, T. Fujita, H. Abe and M. Miyauchi, </w:t>
      </w:r>
      <w:r w:rsidRPr="00C47F20">
        <w:rPr>
          <w:rFonts w:ascii="Calibri" w:hAnsi="Calibri" w:cs="Calibri"/>
          <w:i/>
          <w:iCs/>
          <w:sz w:val="18"/>
        </w:rPr>
        <w:t>Nat. Catal.</w:t>
      </w:r>
      <w:r w:rsidRPr="00C47F20">
        <w:rPr>
          <w:rFonts w:ascii="Calibri" w:hAnsi="Calibri" w:cs="Calibri"/>
          <w:sz w:val="18"/>
        </w:rPr>
        <w:t xml:space="preserve">, 2020, </w:t>
      </w:r>
      <w:r w:rsidRPr="00C47F20">
        <w:rPr>
          <w:rFonts w:ascii="Calibri" w:hAnsi="Calibri" w:cs="Calibri"/>
          <w:b/>
          <w:bCs/>
          <w:sz w:val="18"/>
        </w:rPr>
        <w:t>3</w:t>
      </w:r>
      <w:r w:rsidRPr="00C47F20">
        <w:rPr>
          <w:rFonts w:ascii="Calibri" w:hAnsi="Calibri" w:cs="Calibri"/>
          <w:sz w:val="18"/>
        </w:rPr>
        <w:t>, 148–153.</w:t>
      </w:r>
    </w:p>
    <w:p w14:paraId="2297EB98" w14:textId="77777777" w:rsidR="00C47F20" w:rsidRPr="00C47F20" w:rsidRDefault="00C47F20" w:rsidP="00C47F20">
      <w:pPr>
        <w:pStyle w:val="af7"/>
        <w:rPr>
          <w:rFonts w:ascii="Calibri" w:hAnsi="Calibri" w:cs="Calibri"/>
          <w:sz w:val="18"/>
        </w:rPr>
      </w:pPr>
      <w:r w:rsidRPr="00C47F20">
        <w:rPr>
          <w:rFonts w:ascii="Calibri" w:hAnsi="Calibri" w:cs="Calibri"/>
          <w:sz w:val="18"/>
        </w:rPr>
        <w:t>17</w:t>
      </w:r>
      <w:r w:rsidRPr="00C47F20">
        <w:rPr>
          <w:rFonts w:ascii="Calibri" w:hAnsi="Calibri" w:cs="Calibri"/>
          <w:sz w:val="18"/>
        </w:rPr>
        <w:tab/>
        <w:t xml:space="preserve">Y. Cho, S. Shoji, A. Yamaguchi, T. Hoshina, T. Fujita, H. Abe and M. Miyauchi, </w:t>
      </w:r>
      <w:r w:rsidRPr="00C47F20">
        <w:rPr>
          <w:rFonts w:ascii="Calibri" w:hAnsi="Calibri" w:cs="Calibri"/>
          <w:i/>
          <w:iCs/>
          <w:sz w:val="18"/>
        </w:rPr>
        <w:t>Chem. Commun.</w:t>
      </w:r>
      <w:r w:rsidRPr="00C47F20">
        <w:rPr>
          <w:rFonts w:ascii="Calibri" w:hAnsi="Calibri" w:cs="Calibri"/>
          <w:sz w:val="18"/>
        </w:rPr>
        <w:t xml:space="preserve">, 2020, </w:t>
      </w:r>
      <w:r w:rsidRPr="00C47F20">
        <w:rPr>
          <w:rFonts w:ascii="Calibri" w:hAnsi="Calibri" w:cs="Calibri"/>
          <w:b/>
          <w:bCs/>
          <w:sz w:val="18"/>
        </w:rPr>
        <w:t>56</w:t>
      </w:r>
      <w:r w:rsidRPr="00C47F20">
        <w:rPr>
          <w:rFonts w:ascii="Calibri" w:hAnsi="Calibri" w:cs="Calibri"/>
          <w:sz w:val="18"/>
        </w:rPr>
        <w:t>, 4611–4614.</w:t>
      </w:r>
    </w:p>
    <w:p w14:paraId="3935F4F8" w14:textId="77777777" w:rsidR="00C47F20" w:rsidRPr="00C47F20" w:rsidRDefault="00C47F20" w:rsidP="00C47F20">
      <w:pPr>
        <w:pStyle w:val="af7"/>
        <w:rPr>
          <w:rFonts w:ascii="Calibri" w:hAnsi="Calibri" w:cs="Calibri"/>
          <w:sz w:val="18"/>
        </w:rPr>
      </w:pPr>
      <w:r w:rsidRPr="00C47F20">
        <w:rPr>
          <w:rFonts w:ascii="Calibri" w:hAnsi="Calibri" w:cs="Calibri"/>
          <w:sz w:val="18"/>
        </w:rPr>
        <w:t>18</w:t>
      </w:r>
      <w:r w:rsidRPr="00C47F20">
        <w:rPr>
          <w:rFonts w:ascii="Calibri" w:hAnsi="Calibri" w:cs="Calibri"/>
          <w:sz w:val="18"/>
        </w:rPr>
        <w:tab/>
        <w:t xml:space="preserve">M. Kushida, A. Yamaguchi and M. Miyauchi, </w:t>
      </w:r>
      <w:r w:rsidRPr="00C47F20">
        <w:rPr>
          <w:rFonts w:ascii="Calibri" w:hAnsi="Calibri" w:cs="Calibri"/>
          <w:i/>
          <w:iCs/>
          <w:sz w:val="18"/>
        </w:rPr>
        <w:t>J. Energy Chem.</w:t>
      </w:r>
      <w:r w:rsidRPr="00C47F20">
        <w:rPr>
          <w:rFonts w:ascii="Calibri" w:hAnsi="Calibri" w:cs="Calibri"/>
          <w:sz w:val="18"/>
        </w:rPr>
        <w:t xml:space="preserve">, 2022, </w:t>
      </w:r>
      <w:r w:rsidRPr="00C47F20">
        <w:rPr>
          <w:rFonts w:ascii="Calibri" w:hAnsi="Calibri" w:cs="Calibri"/>
          <w:b/>
          <w:bCs/>
          <w:sz w:val="18"/>
        </w:rPr>
        <w:t>71</w:t>
      </w:r>
      <w:r w:rsidRPr="00C47F20">
        <w:rPr>
          <w:rFonts w:ascii="Calibri" w:hAnsi="Calibri" w:cs="Calibri"/>
          <w:sz w:val="18"/>
        </w:rPr>
        <w:t>, 562–571.</w:t>
      </w:r>
    </w:p>
    <w:p w14:paraId="6603A442" w14:textId="77777777" w:rsidR="00C47F20" w:rsidRPr="00C47F20" w:rsidRDefault="00C47F20" w:rsidP="00C47F20">
      <w:pPr>
        <w:pStyle w:val="af7"/>
        <w:rPr>
          <w:rFonts w:ascii="Calibri" w:hAnsi="Calibri" w:cs="Calibri"/>
          <w:sz w:val="18"/>
        </w:rPr>
      </w:pPr>
      <w:r w:rsidRPr="00C47F20">
        <w:rPr>
          <w:rFonts w:ascii="Calibri" w:hAnsi="Calibri" w:cs="Calibri"/>
          <w:sz w:val="18"/>
        </w:rPr>
        <w:t>19</w:t>
      </w:r>
      <w:r w:rsidRPr="00C47F20">
        <w:rPr>
          <w:rFonts w:ascii="Calibri" w:hAnsi="Calibri" w:cs="Calibri"/>
          <w:sz w:val="18"/>
        </w:rPr>
        <w:tab/>
        <w:t xml:space="preserve">H. Xiong, Y. Dong, C. Hu, Y. Chen, H. Liu, R. Long, T. Kong and Y. Xiong, </w:t>
      </w:r>
      <w:r w:rsidRPr="00C47F20">
        <w:rPr>
          <w:rFonts w:ascii="Calibri" w:hAnsi="Calibri" w:cs="Calibri"/>
          <w:i/>
          <w:iCs/>
          <w:sz w:val="18"/>
        </w:rPr>
        <w:t>J. Am. Chem. Soc.</w:t>
      </w:r>
      <w:r w:rsidRPr="00C47F20">
        <w:rPr>
          <w:rFonts w:ascii="Calibri" w:hAnsi="Calibri" w:cs="Calibri"/>
          <w:sz w:val="18"/>
        </w:rPr>
        <w:t xml:space="preserve">, 2024, </w:t>
      </w:r>
      <w:r w:rsidRPr="00C47F20">
        <w:rPr>
          <w:rFonts w:ascii="Calibri" w:hAnsi="Calibri" w:cs="Calibri"/>
          <w:b/>
          <w:bCs/>
          <w:sz w:val="18"/>
        </w:rPr>
        <w:t>146</w:t>
      </w:r>
      <w:r w:rsidRPr="00C47F20">
        <w:rPr>
          <w:rFonts w:ascii="Calibri" w:hAnsi="Calibri" w:cs="Calibri"/>
          <w:sz w:val="18"/>
        </w:rPr>
        <w:t>, 9465–9475.</w:t>
      </w:r>
    </w:p>
    <w:p w14:paraId="34C173D6" w14:textId="77777777" w:rsidR="00C47F20" w:rsidRPr="00C47F20" w:rsidRDefault="00C47F20" w:rsidP="00C47F20">
      <w:pPr>
        <w:pStyle w:val="af7"/>
        <w:rPr>
          <w:rFonts w:ascii="Calibri" w:hAnsi="Calibri" w:cs="Calibri"/>
          <w:sz w:val="18"/>
        </w:rPr>
      </w:pPr>
      <w:r w:rsidRPr="00C47F20">
        <w:rPr>
          <w:rFonts w:ascii="Calibri" w:hAnsi="Calibri" w:cs="Calibri"/>
          <w:sz w:val="18"/>
        </w:rPr>
        <w:t>20</w:t>
      </w:r>
      <w:r w:rsidRPr="00C47F20">
        <w:rPr>
          <w:rFonts w:ascii="Calibri" w:hAnsi="Calibri" w:cs="Calibri"/>
          <w:sz w:val="18"/>
        </w:rPr>
        <w:tab/>
        <w:t xml:space="preserve">C. He, S. Wu, Q. Li, M. Li, J. Li, L. Wang and J. Zhang, </w:t>
      </w:r>
      <w:r w:rsidRPr="00C47F20">
        <w:rPr>
          <w:rFonts w:ascii="Calibri" w:hAnsi="Calibri" w:cs="Calibri"/>
          <w:i/>
          <w:iCs/>
          <w:sz w:val="18"/>
        </w:rPr>
        <w:t>Chem</w:t>
      </w:r>
      <w:r w:rsidRPr="00C47F20">
        <w:rPr>
          <w:rFonts w:ascii="Calibri" w:hAnsi="Calibri" w:cs="Calibri"/>
          <w:sz w:val="18"/>
        </w:rPr>
        <w:t xml:space="preserve">, 2023, </w:t>
      </w:r>
      <w:r w:rsidRPr="00C47F20">
        <w:rPr>
          <w:rFonts w:ascii="Calibri" w:hAnsi="Calibri" w:cs="Calibri"/>
          <w:b/>
          <w:bCs/>
          <w:sz w:val="18"/>
        </w:rPr>
        <w:t>9</w:t>
      </w:r>
      <w:r w:rsidRPr="00C47F20">
        <w:rPr>
          <w:rFonts w:ascii="Calibri" w:hAnsi="Calibri" w:cs="Calibri"/>
          <w:sz w:val="18"/>
        </w:rPr>
        <w:t>, 3224–3244.</w:t>
      </w:r>
    </w:p>
    <w:p w14:paraId="7C8595E1" w14:textId="77777777" w:rsidR="00C47F20" w:rsidRPr="00C47F20" w:rsidRDefault="00C47F20" w:rsidP="00C47F20">
      <w:pPr>
        <w:pStyle w:val="af7"/>
        <w:rPr>
          <w:rFonts w:ascii="Calibri" w:hAnsi="Calibri" w:cs="Calibri"/>
          <w:sz w:val="18"/>
        </w:rPr>
      </w:pPr>
      <w:r w:rsidRPr="00C47F20">
        <w:rPr>
          <w:rFonts w:ascii="Calibri" w:hAnsi="Calibri" w:cs="Calibri"/>
          <w:sz w:val="18"/>
        </w:rPr>
        <w:t>21</w:t>
      </w:r>
      <w:r w:rsidRPr="00C47F20">
        <w:rPr>
          <w:rFonts w:ascii="Calibri" w:hAnsi="Calibri" w:cs="Calibri"/>
          <w:sz w:val="18"/>
        </w:rPr>
        <w:tab/>
        <w:t xml:space="preserve">H. Kaneko, Y. Cho, T. Sugimura, A. Hashimoto, A. Yamaguchi and M. Miyauchi, </w:t>
      </w:r>
      <w:r w:rsidRPr="00C47F20">
        <w:rPr>
          <w:rFonts w:ascii="Calibri" w:hAnsi="Calibri" w:cs="Calibri"/>
          <w:i/>
          <w:iCs/>
          <w:sz w:val="18"/>
        </w:rPr>
        <w:t>Chem. Commun.</w:t>
      </w:r>
      <w:r w:rsidRPr="00C47F20">
        <w:rPr>
          <w:rFonts w:ascii="Calibri" w:hAnsi="Calibri" w:cs="Calibri"/>
          <w:sz w:val="18"/>
        </w:rPr>
        <w:t xml:space="preserve">, 2024, </w:t>
      </w:r>
      <w:r w:rsidRPr="00C47F20">
        <w:rPr>
          <w:rFonts w:ascii="Calibri" w:hAnsi="Calibri" w:cs="Calibri"/>
          <w:b/>
          <w:bCs/>
          <w:sz w:val="18"/>
        </w:rPr>
        <w:t>60</w:t>
      </w:r>
      <w:r w:rsidRPr="00C47F20">
        <w:rPr>
          <w:rFonts w:ascii="Calibri" w:hAnsi="Calibri" w:cs="Calibri"/>
          <w:sz w:val="18"/>
        </w:rPr>
        <w:t>, 10406–10409.</w:t>
      </w:r>
    </w:p>
    <w:p w14:paraId="2BD3E156" w14:textId="77777777" w:rsidR="00C47F20" w:rsidRPr="00E376C5" w:rsidRDefault="00C47F20" w:rsidP="00C47F20">
      <w:pPr>
        <w:pStyle w:val="af7"/>
        <w:rPr>
          <w:rFonts w:ascii="Calibri" w:hAnsi="Calibri" w:cs="Calibri"/>
          <w:sz w:val="18"/>
          <w:highlight w:val="yellow"/>
        </w:rPr>
      </w:pPr>
      <w:r w:rsidRPr="00E376C5">
        <w:rPr>
          <w:rFonts w:ascii="Calibri" w:hAnsi="Calibri" w:cs="Calibri"/>
          <w:sz w:val="18"/>
          <w:highlight w:val="yellow"/>
        </w:rPr>
        <w:t>22</w:t>
      </w:r>
      <w:r w:rsidRPr="00E376C5">
        <w:rPr>
          <w:rFonts w:ascii="Calibri" w:hAnsi="Calibri" w:cs="Calibri"/>
          <w:sz w:val="18"/>
          <w:highlight w:val="yellow"/>
        </w:rPr>
        <w:tab/>
        <w:t xml:space="preserve">N. C. Shiba, X. Liu, H. Mao, X. Qian, D. Hildebrandt and Y. Yao, </w:t>
      </w:r>
      <w:r w:rsidRPr="00E376C5">
        <w:rPr>
          <w:rFonts w:ascii="Calibri" w:hAnsi="Calibri" w:cs="Calibri"/>
          <w:i/>
          <w:iCs/>
          <w:sz w:val="18"/>
          <w:highlight w:val="yellow"/>
        </w:rPr>
        <w:t>Fuel</w:t>
      </w:r>
      <w:r w:rsidRPr="00E376C5">
        <w:rPr>
          <w:rFonts w:ascii="Calibri" w:hAnsi="Calibri" w:cs="Calibri"/>
          <w:sz w:val="18"/>
          <w:highlight w:val="yellow"/>
        </w:rPr>
        <w:t xml:space="preserve">, 2022, </w:t>
      </w:r>
      <w:r w:rsidRPr="00E376C5">
        <w:rPr>
          <w:rFonts w:ascii="Calibri" w:hAnsi="Calibri" w:cs="Calibri"/>
          <w:b/>
          <w:bCs/>
          <w:sz w:val="18"/>
          <w:highlight w:val="yellow"/>
        </w:rPr>
        <w:t>320</w:t>
      </w:r>
      <w:r w:rsidRPr="00E376C5">
        <w:rPr>
          <w:rFonts w:ascii="Calibri" w:hAnsi="Calibri" w:cs="Calibri"/>
          <w:sz w:val="18"/>
          <w:highlight w:val="yellow"/>
        </w:rPr>
        <w:t>, 123939.</w:t>
      </w:r>
    </w:p>
    <w:p w14:paraId="7A7858CF" w14:textId="77777777" w:rsidR="00C47F20" w:rsidRPr="00C47F20" w:rsidRDefault="00C47F20" w:rsidP="00C47F20">
      <w:pPr>
        <w:pStyle w:val="af7"/>
        <w:rPr>
          <w:rFonts w:ascii="Calibri" w:hAnsi="Calibri" w:cs="Calibri"/>
          <w:sz w:val="18"/>
        </w:rPr>
      </w:pPr>
      <w:r w:rsidRPr="00E376C5">
        <w:rPr>
          <w:rFonts w:ascii="Calibri" w:hAnsi="Calibri" w:cs="Calibri"/>
          <w:sz w:val="18"/>
          <w:highlight w:val="yellow"/>
        </w:rPr>
        <w:t>23</w:t>
      </w:r>
      <w:r w:rsidRPr="00E376C5">
        <w:rPr>
          <w:rFonts w:ascii="Calibri" w:hAnsi="Calibri" w:cs="Calibri"/>
          <w:sz w:val="18"/>
          <w:highlight w:val="yellow"/>
        </w:rPr>
        <w:tab/>
        <w:t xml:space="preserve">Q. T. Trinh, T. Le Van, T. T. N. Phan, K. P. Ong, H. Kosslick, P. N. Amaniampong, M. B. Sullivan, H.-S. Chu, H. An, T.-K. Nguyen, J. Zhang, J. Zhang, P. T. Huyen and N.-T. Nguyen, </w:t>
      </w:r>
      <w:r w:rsidRPr="00E376C5">
        <w:rPr>
          <w:rFonts w:ascii="Calibri" w:hAnsi="Calibri" w:cs="Calibri"/>
          <w:i/>
          <w:iCs/>
          <w:sz w:val="18"/>
          <w:highlight w:val="yellow"/>
        </w:rPr>
        <w:t>J. Alloys Compd.</w:t>
      </w:r>
      <w:r w:rsidRPr="00E376C5">
        <w:rPr>
          <w:rFonts w:ascii="Calibri" w:hAnsi="Calibri" w:cs="Calibri"/>
          <w:sz w:val="18"/>
          <w:highlight w:val="yellow"/>
        </w:rPr>
        <w:t xml:space="preserve">, 2024, </w:t>
      </w:r>
      <w:r w:rsidRPr="00E376C5">
        <w:rPr>
          <w:rFonts w:ascii="Calibri" w:hAnsi="Calibri" w:cs="Calibri"/>
          <w:b/>
          <w:bCs/>
          <w:sz w:val="18"/>
          <w:highlight w:val="yellow"/>
        </w:rPr>
        <w:t>1002</w:t>
      </w:r>
      <w:r w:rsidRPr="00E376C5">
        <w:rPr>
          <w:rFonts w:ascii="Calibri" w:hAnsi="Calibri" w:cs="Calibri"/>
          <w:sz w:val="18"/>
          <w:highlight w:val="yellow"/>
        </w:rPr>
        <w:t>, 175322.</w:t>
      </w:r>
    </w:p>
    <w:p w14:paraId="75F402B8" w14:textId="77777777" w:rsidR="00C47F20" w:rsidRPr="00C47F20" w:rsidRDefault="00C47F20" w:rsidP="00C47F20">
      <w:pPr>
        <w:pStyle w:val="af7"/>
        <w:rPr>
          <w:rFonts w:ascii="Calibri" w:hAnsi="Calibri" w:cs="Calibri"/>
          <w:sz w:val="18"/>
        </w:rPr>
      </w:pPr>
      <w:r w:rsidRPr="00C47F20">
        <w:rPr>
          <w:rFonts w:ascii="Calibri" w:hAnsi="Calibri" w:cs="Calibri"/>
          <w:sz w:val="18"/>
        </w:rPr>
        <w:t>24</w:t>
      </w:r>
      <w:r w:rsidRPr="00C47F20">
        <w:rPr>
          <w:rFonts w:ascii="Calibri" w:hAnsi="Calibri" w:cs="Calibri"/>
          <w:sz w:val="18"/>
        </w:rPr>
        <w:tab/>
        <w:t xml:space="preserve">B. Wang, S. Chen, J. Zhang, S. Li and B. Yang, </w:t>
      </w:r>
      <w:r w:rsidRPr="00C47F20">
        <w:rPr>
          <w:rFonts w:ascii="Calibri" w:hAnsi="Calibri" w:cs="Calibri"/>
          <w:i/>
          <w:iCs/>
          <w:sz w:val="18"/>
        </w:rPr>
        <w:t>J. Phys. Chem. C</w:t>
      </w:r>
      <w:r w:rsidRPr="00C47F20">
        <w:rPr>
          <w:rFonts w:ascii="Calibri" w:hAnsi="Calibri" w:cs="Calibri"/>
          <w:sz w:val="18"/>
        </w:rPr>
        <w:t xml:space="preserve">, 2019, </w:t>
      </w:r>
      <w:r w:rsidRPr="00C47F20">
        <w:rPr>
          <w:rFonts w:ascii="Calibri" w:hAnsi="Calibri" w:cs="Calibri"/>
          <w:b/>
          <w:bCs/>
          <w:sz w:val="18"/>
        </w:rPr>
        <w:t>123</w:t>
      </w:r>
      <w:r w:rsidRPr="00C47F20">
        <w:rPr>
          <w:rFonts w:ascii="Calibri" w:hAnsi="Calibri" w:cs="Calibri"/>
          <w:sz w:val="18"/>
        </w:rPr>
        <w:t>, 30389–30397.</w:t>
      </w:r>
    </w:p>
    <w:p w14:paraId="2D19410F" w14:textId="77777777" w:rsidR="00C47F20" w:rsidRPr="00C47F20" w:rsidRDefault="00C47F20" w:rsidP="00C47F20">
      <w:pPr>
        <w:pStyle w:val="af7"/>
        <w:rPr>
          <w:rFonts w:ascii="Calibri" w:hAnsi="Calibri" w:cs="Calibri"/>
          <w:sz w:val="18"/>
        </w:rPr>
      </w:pPr>
      <w:r w:rsidRPr="00C47F20">
        <w:rPr>
          <w:rFonts w:ascii="Calibri" w:hAnsi="Calibri" w:cs="Calibri"/>
          <w:sz w:val="18"/>
        </w:rPr>
        <w:t>25</w:t>
      </w:r>
      <w:r w:rsidRPr="00C47F20">
        <w:rPr>
          <w:rFonts w:ascii="Calibri" w:hAnsi="Calibri" w:cs="Calibri"/>
          <w:sz w:val="18"/>
        </w:rPr>
        <w:tab/>
        <w:t xml:space="preserve">J. D. Jiménez, L. E. Betancourt, M. Danielis, H. Zhang, F. Zhang, I. Orozco, W. Xu, J. Llorca, P. Liu, A. Trovarelli, J. A. Rodríguez, S. Colussi and S. D. Senanayake, </w:t>
      </w:r>
      <w:r w:rsidRPr="00C47F20">
        <w:rPr>
          <w:rFonts w:ascii="Calibri" w:hAnsi="Calibri" w:cs="Calibri"/>
          <w:i/>
          <w:iCs/>
          <w:sz w:val="18"/>
        </w:rPr>
        <w:t>ACS Catal.</w:t>
      </w:r>
      <w:r w:rsidRPr="00C47F20">
        <w:rPr>
          <w:rFonts w:ascii="Calibri" w:hAnsi="Calibri" w:cs="Calibri"/>
          <w:sz w:val="18"/>
        </w:rPr>
        <w:t xml:space="preserve">, 2022, </w:t>
      </w:r>
      <w:r w:rsidRPr="00C47F20">
        <w:rPr>
          <w:rFonts w:ascii="Calibri" w:hAnsi="Calibri" w:cs="Calibri"/>
          <w:b/>
          <w:bCs/>
          <w:sz w:val="18"/>
        </w:rPr>
        <w:t>12</w:t>
      </w:r>
      <w:r w:rsidRPr="00C47F20">
        <w:rPr>
          <w:rFonts w:ascii="Calibri" w:hAnsi="Calibri" w:cs="Calibri"/>
          <w:sz w:val="18"/>
        </w:rPr>
        <w:t>, 12809–12822.</w:t>
      </w:r>
    </w:p>
    <w:p w14:paraId="3CE1ABCC" w14:textId="77777777" w:rsidR="00C47F20" w:rsidRPr="00C47F20" w:rsidRDefault="00C47F20" w:rsidP="00C47F20">
      <w:pPr>
        <w:pStyle w:val="af7"/>
        <w:rPr>
          <w:rFonts w:ascii="Calibri" w:hAnsi="Calibri" w:cs="Calibri"/>
          <w:sz w:val="18"/>
        </w:rPr>
      </w:pPr>
      <w:r w:rsidRPr="00C47F20">
        <w:rPr>
          <w:rFonts w:ascii="Calibri" w:hAnsi="Calibri" w:cs="Calibri"/>
          <w:sz w:val="18"/>
        </w:rPr>
        <w:t>26</w:t>
      </w:r>
      <w:r w:rsidRPr="00C47F20">
        <w:rPr>
          <w:rFonts w:ascii="Calibri" w:hAnsi="Calibri" w:cs="Calibri"/>
          <w:sz w:val="18"/>
        </w:rPr>
        <w:tab/>
        <w:t xml:space="preserve">D. Panayotov, M. Mihaylov, D. Nihtianova, T. Spassov and K. Hadjiivanov, </w:t>
      </w:r>
      <w:r w:rsidRPr="00C47F20">
        <w:rPr>
          <w:rFonts w:ascii="Calibri" w:hAnsi="Calibri" w:cs="Calibri"/>
          <w:i/>
          <w:iCs/>
          <w:sz w:val="18"/>
        </w:rPr>
        <w:t>Phys. Chem. Chem. Phys.</w:t>
      </w:r>
      <w:r w:rsidRPr="00C47F20">
        <w:rPr>
          <w:rFonts w:ascii="Calibri" w:hAnsi="Calibri" w:cs="Calibri"/>
          <w:sz w:val="18"/>
        </w:rPr>
        <w:t xml:space="preserve">, 2014, </w:t>
      </w:r>
      <w:r w:rsidRPr="00C47F20">
        <w:rPr>
          <w:rFonts w:ascii="Calibri" w:hAnsi="Calibri" w:cs="Calibri"/>
          <w:b/>
          <w:bCs/>
          <w:sz w:val="18"/>
        </w:rPr>
        <w:t>16</w:t>
      </w:r>
      <w:r w:rsidRPr="00C47F20">
        <w:rPr>
          <w:rFonts w:ascii="Calibri" w:hAnsi="Calibri" w:cs="Calibri"/>
          <w:sz w:val="18"/>
        </w:rPr>
        <w:t>, 13136–13144.</w:t>
      </w:r>
    </w:p>
    <w:p w14:paraId="388898A9" w14:textId="77777777" w:rsidR="00C47F20" w:rsidRPr="007176A3" w:rsidRDefault="00C47F20" w:rsidP="00C47F20">
      <w:pPr>
        <w:pStyle w:val="af7"/>
        <w:rPr>
          <w:rFonts w:ascii="Calibri" w:hAnsi="Calibri" w:cs="Calibri"/>
          <w:sz w:val="18"/>
          <w:highlight w:val="yellow"/>
        </w:rPr>
      </w:pPr>
      <w:r w:rsidRPr="007176A3">
        <w:rPr>
          <w:rFonts w:ascii="Calibri" w:hAnsi="Calibri" w:cs="Calibri"/>
          <w:sz w:val="18"/>
          <w:highlight w:val="yellow"/>
        </w:rPr>
        <w:t>27</w:t>
      </w:r>
      <w:r w:rsidRPr="007176A3">
        <w:rPr>
          <w:rFonts w:ascii="Calibri" w:hAnsi="Calibri" w:cs="Calibri"/>
          <w:sz w:val="18"/>
          <w:highlight w:val="yellow"/>
        </w:rPr>
        <w:tab/>
        <w:t xml:space="preserve">Z.-Y. Zhang, T. Zhang, R.-K. Wang, B. Yu, Z.-Y. Tang, H.-Y. Zheng, D. He, T. Xie and Z. Hu, </w:t>
      </w:r>
      <w:r w:rsidRPr="007176A3">
        <w:rPr>
          <w:rFonts w:ascii="Calibri" w:hAnsi="Calibri" w:cs="Calibri"/>
          <w:i/>
          <w:iCs/>
          <w:sz w:val="18"/>
          <w:highlight w:val="yellow"/>
        </w:rPr>
        <w:t>J. Catal.</w:t>
      </w:r>
      <w:r w:rsidRPr="007176A3">
        <w:rPr>
          <w:rFonts w:ascii="Calibri" w:hAnsi="Calibri" w:cs="Calibri"/>
          <w:sz w:val="18"/>
          <w:highlight w:val="yellow"/>
        </w:rPr>
        <w:t xml:space="preserve">, 2022, </w:t>
      </w:r>
      <w:r w:rsidRPr="007176A3">
        <w:rPr>
          <w:rFonts w:ascii="Calibri" w:hAnsi="Calibri" w:cs="Calibri"/>
          <w:b/>
          <w:bCs/>
          <w:sz w:val="18"/>
          <w:highlight w:val="yellow"/>
        </w:rPr>
        <w:t>413</w:t>
      </w:r>
      <w:r w:rsidRPr="007176A3">
        <w:rPr>
          <w:rFonts w:ascii="Calibri" w:hAnsi="Calibri" w:cs="Calibri"/>
          <w:sz w:val="18"/>
          <w:highlight w:val="yellow"/>
        </w:rPr>
        <w:t>, 829–842.</w:t>
      </w:r>
    </w:p>
    <w:p w14:paraId="6B556648" w14:textId="77777777" w:rsidR="00C47F20" w:rsidRPr="007176A3" w:rsidRDefault="00C47F20" w:rsidP="00C47F20">
      <w:pPr>
        <w:pStyle w:val="af7"/>
        <w:rPr>
          <w:rFonts w:ascii="Calibri" w:hAnsi="Calibri" w:cs="Calibri"/>
          <w:sz w:val="18"/>
          <w:highlight w:val="yellow"/>
        </w:rPr>
      </w:pPr>
      <w:r w:rsidRPr="007176A3">
        <w:rPr>
          <w:rFonts w:ascii="Calibri" w:hAnsi="Calibri" w:cs="Calibri"/>
          <w:sz w:val="18"/>
          <w:highlight w:val="yellow"/>
        </w:rPr>
        <w:t>28</w:t>
      </w:r>
      <w:r w:rsidRPr="007176A3">
        <w:rPr>
          <w:rFonts w:ascii="Calibri" w:hAnsi="Calibri" w:cs="Calibri"/>
          <w:sz w:val="18"/>
          <w:highlight w:val="yellow"/>
        </w:rPr>
        <w:tab/>
        <w:t xml:space="preserve">B. Han, W. Wei, L. Chang, P. Cheng and Y. H. Hu, </w:t>
      </w:r>
      <w:r w:rsidRPr="007176A3">
        <w:rPr>
          <w:rFonts w:ascii="Calibri" w:hAnsi="Calibri" w:cs="Calibri"/>
          <w:i/>
          <w:iCs/>
          <w:sz w:val="18"/>
          <w:highlight w:val="yellow"/>
        </w:rPr>
        <w:t>ACS Catal.</w:t>
      </w:r>
      <w:r w:rsidRPr="007176A3">
        <w:rPr>
          <w:rFonts w:ascii="Calibri" w:hAnsi="Calibri" w:cs="Calibri"/>
          <w:sz w:val="18"/>
          <w:highlight w:val="yellow"/>
        </w:rPr>
        <w:t xml:space="preserve">, 2016, </w:t>
      </w:r>
      <w:r w:rsidRPr="007176A3">
        <w:rPr>
          <w:rFonts w:ascii="Calibri" w:hAnsi="Calibri" w:cs="Calibri"/>
          <w:b/>
          <w:bCs/>
          <w:sz w:val="18"/>
          <w:highlight w:val="yellow"/>
        </w:rPr>
        <w:t>6</w:t>
      </w:r>
      <w:r w:rsidRPr="007176A3">
        <w:rPr>
          <w:rFonts w:ascii="Calibri" w:hAnsi="Calibri" w:cs="Calibri"/>
          <w:sz w:val="18"/>
          <w:highlight w:val="yellow"/>
        </w:rPr>
        <w:t>, 494–497.</w:t>
      </w:r>
    </w:p>
    <w:p w14:paraId="4641BEA8" w14:textId="77777777" w:rsidR="00C47F20" w:rsidRPr="007176A3" w:rsidRDefault="00C47F20" w:rsidP="00C47F20">
      <w:pPr>
        <w:pStyle w:val="af7"/>
        <w:rPr>
          <w:rFonts w:ascii="Calibri" w:hAnsi="Calibri" w:cs="Calibri"/>
          <w:sz w:val="18"/>
          <w:highlight w:val="yellow"/>
        </w:rPr>
      </w:pPr>
      <w:r w:rsidRPr="007176A3">
        <w:rPr>
          <w:rFonts w:ascii="Calibri" w:hAnsi="Calibri" w:cs="Calibri"/>
          <w:sz w:val="18"/>
          <w:highlight w:val="yellow"/>
        </w:rPr>
        <w:t>29</w:t>
      </w:r>
      <w:r w:rsidRPr="007176A3">
        <w:rPr>
          <w:rFonts w:ascii="Calibri" w:hAnsi="Calibri" w:cs="Calibri"/>
          <w:sz w:val="18"/>
          <w:highlight w:val="yellow"/>
        </w:rPr>
        <w:tab/>
        <w:t xml:space="preserve">J. Zhao, X. Guo, R. Shi, G. I. N. Waterhouse, X. Zhang, Q. Dai and T. Zhang, </w:t>
      </w:r>
      <w:r w:rsidRPr="007176A3">
        <w:rPr>
          <w:rFonts w:ascii="Calibri" w:hAnsi="Calibri" w:cs="Calibri"/>
          <w:i/>
          <w:iCs/>
          <w:sz w:val="18"/>
          <w:highlight w:val="yellow"/>
        </w:rPr>
        <w:t>Adv. Funct. Mater.</w:t>
      </w:r>
      <w:r w:rsidRPr="007176A3">
        <w:rPr>
          <w:rFonts w:ascii="Calibri" w:hAnsi="Calibri" w:cs="Calibri"/>
          <w:sz w:val="18"/>
          <w:highlight w:val="yellow"/>
        </w:rPr>
        <w:t xml:space="preserve">, 2022, </w:t>
      </w:r>
      <w:r w:rsidRPr="007176A3">
        <w:rPr>
          <w:rFonts w:ascii="Calibri" w:hAnsi="Calibri" w:cs="Calibri"/>
          <w:b/>
          <w:bCs/>
          <w:sz w:val="18"/>
          <w:highlight w:val="yellow"/>
        </w:rPr>
        <w:t>32</w:t>
      </w:r>
      <w:r w:rsidRPr="007176A3">
        <w:rPr>
          <w:rFonts w:ascii="Calibri" w:hAnsi="Calibri" w:cs="Calibri"/>
          <w:sz w:val="18"/>
          <w:highlight w:val="yellow"/>
        </w:rPr>
        <w:t>, 2204056.</w:t>
      </w:r>
    </w:p>
    <w:p w14:paraId="633C1F73" w14:textId="77777777" w:rsidR="00C47F20" w:rsidRPr="00C47F20" w:rsidRDefault="00C47F20" w:rsidP="00C47F20">
      <w:pPr>
        <w:pStyle w:val="af7"/>
        <w:rPr>
          <w:rFonts w:ascii="Calibri" w:hAnsi="Calibri" w:cs="Calibri"/>
          <w:sz w:val="18"/>
        </w:rPr>
      </w:pPr>
      <w:r w:rsidRPr="007176A3">
        <w:rPr>
          <w:rFonts w:ascii="Calibri" w:hAnsi="Calibri" w:cs="Calibri"/>
          <w:sz w:val="18"/>
          <w:highlight w:val="yellow"/>
        </w:rPr>
        <w:t>30</w:t>
      </w:r>
      <w:r w:rsidRPr="007176A3">
        <w:rPr>
          <w:rFonts w:ascii="Calibri" w:hAnsi="Calibri" w:cs="Calibri"/>
          <w:sz w:val="18"/>
          <w:highlight w:val="yellow"/>
        </w:rPr>
        <w:tab/>
        <w:t xml:space="preserve">Z. He, K. Gong, Y. Wei, Y. Dai, L. Zhu, K. Gao, Y. Yang, Q. Niu, T. Lin and L. Zhong, </w:t>
      </w:r>
      <w:r w:rsidRPr="007176A3">
        <w:rPr>
          <w:rFonts w:ascii="Calibri" w:hAnsi="Calibri" w:cs="Calibri"/>
          <w:i/>
          <w:iCs/>
          <w:sz w:val="18"/>
          <w:highlight w:val="yellow"/>
        </w:rPr>
        <w:t>Chem Catal.</w:t>
      </w:r>
      <w:r w:rsidRPr="007176A3">
        <w:rPr>
          <w:rFonts w:ascii="Calibri" w:hAnsi="Calibri" w:cs="Calibri"/>
          <w:sz w:val="18"/>
          <w:highlight w:val="yellow"/>
        </w:rPr>
        <w:t xml:space="preserve">, 2024, </w:t>
      </w:r>
      <w:r w:rsidRPr="007176A3">
        <w:rPr>
          <w:rFonts w:ascii="Calibri" w:hAnsi="Calibri" w:cs="Calibri"/>
          <w:b/>
          <w:bCs/>
          <w:sz w:val="18"/>
          <w:highlight w:val="yellow"/>
        </w:rPr>
        <w:t>4</w:t>
      </w:r>
      <w:r w:rsidRPr="007176A3">
        <w:rPr>
          <w:rFonts w:ascii="Calibri" w:hAnsi="Calibri" w:cs="Calibri"/>
          <w:sz w:val="18"/>
          <w:highlight w:val="yellow"/>
        </w:rPr>
        <w:t>, 101040.</w:t>
      </w:r>
    </w:p>
    <w:p w14:paraId="11D3F051" w14:textId="5F12DFD9" w:rsidR="009316A6" w:rsidRPr="00501C7B" w:rsidRDefault="00084A80" w:rsidP="005413CD">
      <w:pPr>
        <w:pStyle w:val="RSCR02References"/>
        <w:numPr>
          <w:ilvl w:val="0"/>
          <w:numId w:val="0"/>
        </w:numPr>
        <w:jc w:val="both"/>
        <w:rPr>
          <w:lang w:eastAsia="ja-JP"/>
        </w:rPr>
      </w:pPr>
      <w:r w:rsidRPr="00501C7B">
        <w:fldChar w:fldCharType="end"/>
      </w:r>
    </w:p>
    <w:sectPr w:rsidR="009316A6" w:rsidRPr="00501C7B"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B0D8C" w14:textId="77777777" w:rsidR="00164273" w:rsidRDefault="00164273" w:rsidP="00E547DB">
      <w:pPr>
        <w:spacing w:after="0" w:line="240" w:lineRule="auto"/>
      </w:pPr>
      <w:r>
        <w:separator/>
      </w:r>
    </w:p>
    <w:p w14:paraId="1BF3ABF9" w14:textId="77777777" w:rsidR="00164273" w:rsidRDefault="00164273"/>
    <w:p w14:paraId="6E192986" w14:textId="77777777" w:rsidR="00164273" w:rsidRDefault="00164273"/>
    <w:p w14:paraId="565AF11D" w14:textId="77777777" w:rsidR="00164273" w:rsidRDefault="00164273"/>
    <w:p w14:paraId="79E0D40D" w14:textId="77777777" w:rsidR="00164273" w:rsidRDefault="00164273"/>
    <w:p w14:paraId="4133F3DA" w14:textId="77777777" w:rsidR="00164273" w:rsidRDefault="00164273"/>
  </w:endnote>
  <w:endnote w:type="continuationSeparator" w:id="0">
    <w:p w14:paraId="1780302F" w14:textId="77777777" w:rsidR="00164273" w:rsidRDefault="00164273" w:rsidP="00E547DB">
      <w:pPr>
        <w:spacing w:after="0" w:line="240" w:lineRule="auto"/>
      </w:pPr>
      <w:r>
        <w:continuationSeparator/>
      </w:r>
    </w:p>
    <w:p w14:paraId="2BC531B3" w14:textId="77777777" w:rsidR="00164273" w:rsidRDefault="00164273"/>
    <w:p w14:paraId="47106EF7" w14:textId="77777777" w:rsidR="00164273" w:rsidRDefault="00164273"/>
    <w:p w14:paraId="5C7DCE23" w14:textId="77777777" w:rsidR="00164273" w:rsidRDefault="00164273"/>
    <w:p w14:paraId="6159F31F" w14:textId="77777777" w:rsidR="00164273" w:rsidRDefault="00164273"/>
    <w:p w14:paraId="52D0E75E" w14:textId="77777777" w:rsidR="00164273" w:rsidRDefault="001642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0554DB0E-B61D-4E4A-9EB5-3AAFC4FB04F7}"/>
    <w:embedBold r:id="rId2" w:fontKey="{AB813784-58AC-44CD-9CD4-34B11DC09185}"/>
    <w:embedItalic r:id="rId3" w:fontKey="{F9439953-E3F8-4DD0-89A5-692B525B18C8}"/>
    <w:embedBoldItalic r:id="rId4" w:fontKey="{0DC5C64D-D509-4529-B6EA-4E47F76DB543}"/>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5" w:fontKey="{93F5C82D-90B0-4FC0-9847-92EBED745297}"/>
  </w:font>
  <w:font w:name="Cambria Math">
    <w:panose1 w:val="02040503050406030204"/>
    <w:charset w:val="00"/>
    <w:family w:val="roman"/>
    <w:pitch w:val="variable"/>
    <w:sig w:usb0="E00006FF" w:usb1="420024FF" w:usb2="02000000" w:usb3="00000000" w:csb0="0000019F" w:csb1="00000000"/>
    <w:embedRegular r:id="rId6" w:fontKey="{5B916CAE-3DBC-4D39-9498-18E3B851D1C2}"/>
    <w:embedBoldItalic r:id="rId7" w:fontKey="{CCF94396-F4E5-4029-9102-681149DB9465}"/>
  </w:font>
  <w:font w:name="Roboto">
    <w:charset w:val="00"/>
    <w:family w:val="auto"/>
    <w:pitch w:val="variable"/>
    <w:sig w:usb0="E0000AFF" w:usb1="5000217F" w:usb2="00000021" w:usb3="00000000" w:csb0="0000019F" w:csb1="00000000"/>
    <w:embedRegular r:id="rId8" w:fontKey="{4484E648-FA05-4418-90E3-2DF1F9E372ED}"/>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9" w:fontKey="{EC8081EE-C324-4E8A-83EC-8640D9DA751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0C60E" w14:textId="6049EF49" w:rsidR="00E70DCE" w:rsidRPr="006602F1" w:rsidRDefault="00084A80"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F59E8">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EB8DF" w14:textId="77777777" w:rsidR="004877C8" w:rsidRPr="006602F1" w:rsidRDefault="00084A80"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A07F1">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AB3E9" w14:textId="77777777" w:rsidR="00E70DCE" w:rsidRPr="006602F1" w:rsidRDefault="00084A80" w:rsidP="00D45ADF">
    <w:pPr>
      <w:pStyle w:val="a5"/>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5168" behindDoc="0" locked="0" layoutInCell="1" allowOverlap="1" wp14:anchorId="6882167B" wp14:editId="61A55AD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C8A46EA" w14:textId="77777777" w:rsidR="00514CBA" w:rsidRPr="00F20A7C" w:rsidRDefault="00084A8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6882167B" id="_x0000_t202" coordsize="21600,21600" o:spt="202" path="m,l,21600r21600,l21600,xe">
              <v:stroke joinstyle="miter"/>
              <v:path gradientshapeok="t" o:connecttype="rect"/>
            </v:shapetype>
            <v:shape id="_x0000_s1054" type="#_x0000_t202" style="position:absolute;margin-left:0;margin-top:0;width:606.35pt;height:31.2pt;z-index:25165516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SruJgIAAC0EAAAOAAAAZHJzL2Uyb0RvYy54bWysU9tu2zAMfR+wfxD0vtjJkrQx4hRbug4D&#10;ugvQ7gNoWY6FSaInKbGzrx8lJ2mwvQ17EUSROjw8JNd3g9HsIJ1XaEs+neScSSuwVnZX8u/PD29u&#10;OfMBbA0arSz5UXp+t3n9at13hZxhi7qWjhGI9UXflbwNoSuyzItWGvAT7KQlZ4POQCDT7bLaQU/o&#10;RmezPF9mPbq6cyik9/R6Pzr5JuE3jRTha9N4GZguOXEL6XTprOKZbdZQ7Bx0rRInGvAPLAwoS0kv&#10;UPcQgO2d+gvKKOHQYxMmAk2GTaOETDVQNdP8j2qeWuhkqoXE8d1FJv//YMWXwzfHVE2948yCoRY9&#10;yyGw9ziwWVSn73xBQU8dhYWBnmNkrNR3jyh+eGZx24LdyXfOYd9KqIndNP7Mrr6OOD6CVP1nrCkN&#10;7AMmoKFxJgKSGIzQqUvHS2ciFUGPNzd5Ps/JJcj3drXM6R5TQHH+3TkfPko0LF5K7qjzCR0Ojz6M&#10;oeeQxB61qh+U1smI0ya32rED0JxUu7FCvTdEdXxbLl5SpuGM4YmAv0bSlvUlXy1mi5TcYkxB2aEw&#10;KtCga2VKfktQI38oomAfbJ1CAig93qkubU8KRtFG+cJQDalVi3NjKqyPJKnDca5pD+nSovvFWU8z&#10;XXL/cw9OcqY/WWrLajqfxyVIxnxxMyPDXXuqaw9YQVAlF8FxNhrbkFYnyhmbSzOZJDjtTxz6aztF&#10;vWz55jcAAAD//wMAUEsDBBQABgAIAAAAIQD/NvqA3AAAAAUBAAAPAAAAZHJzL2Rvd25yZXYueG1s&#10;TI9BS8NAEIXvgv9hGcGb3TRILWkmpYp60EMwFrxus9MkuDsbstsm+fduvehl4PEe732TbydrxJkG&#10;3zlGWC4SEMS10x03CPvPl7s1CB8Ua2UcE8JMHrbF9VWuMu1G/qBzFRoRS9hnCqENoc+k9HVLVvmF&#10;64mjd3SDVSHKoZF6UGMst0amSbKSVnUcF1rV01NL9Xd1sghr3X+Vz+U87sry9ZH3yfz2birE25tp&#10;twERaAp/YbjgR3QoItPBnVh7YRDiI+H3Xrx0mT6AOCCs0nuQRS7/0xc/AAAA//8DAFBLAQItABQA&#10;BgAIAAAAIQC2gziS/gAAAOEBAAATAAAAAAAAAAAAAAAAAAAAAABbQ29udGVudF9UeXBlc10ueG1s&#10;UEsBAi0AFAAGAAgAAAAhADj9If/WAAAAlAEAAAsAAAAAAAAAAAAAAAAALwEAAF9yZWxzLy5yZWxz&#10;UEsBAi0AFAAGAAgAAAAhAD0tKu4mAgAALQQAAA4AAAAAAAAAAAAAAAAALgIAAGRycy9lMm9Eb2Mu&#10;eG1sUEsBAi0AFAAGAAgAAAAhAP82+oDcAAAABQEAAA8AAAAAAAAAAAAAAAAAgAQAAGRycy9kb3du&#10;cmV2LnhtbFBLBQYAAAAABAAEAPMAAACJBQAAAAA=&#10;" fillcolor="#a5a5a5 [2092]" stroked="f">
              <v:textbox>
                <w:txbxContent>
                  <w:p w14:paraId="6C8A46EA" w14:textId="77777777" w:rsidR="00514CBA" w:rsidRPr="00F20A7C" w:rsidRDefault="00084A8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1FC94" w14:textId="77777777" w:rsidR="00164273" w:rsidRDefault="00164273" w:rsidP="00E547DB">
      <w:pPr>
        <w:spacing w:after="0" w:line="240" w:lineRule="auto"/>
      </w:pPr>
      <w:r>
        <w:separator/>
      </w:r>
    </w:p>
    <w:p w14:paraId="3B337EC6" w14:textId="77777777" w:rsidR="00164273" w:rsidRDefault="00164273"/>
    <w:p w14:paraId="419356EF" w14:textId="77777777" w:rsidR="00164273" w:rsidRDefault="00164273"/>
    <w:p w14:paraId="4C7AE2F8" w14:textId="77777777" w:rsidR="00164273" w:rsidRDefault="00164273"/>
    <w:p w14:paraId="21621D43" w14:textId="77777777" w:rsidR="00164273" w:rsidRDefault="00164273"/>
    <w:p w14:paraId="4C094CA9" w14:textId="77777777" w:rsidR="00164273" w:rsidRDefault="00164273"/>
  </w:footnote>
  <w:footnote w:type="continuationSeparator" w:id="0">
    <w:p w14:paraId="66C8B771" w14:textId="77777777" w:rsidR="00164273" w:rsidRDefault="00164273" w:rsidP="00E547DB">
      <w:pPr>
        <w:spacing w:after="0" w:line="240" w:lineRule="auto"/>
      </w:pPr>
      <w:r>
        <w:continuationSeparator/>
      </w:r>
    </w:p>
    <w:p w14:paraId="3D325580" w14:textId="77777777" w:rsidR="00164273" w:rsidRDefault="00164273"/>
    <w:p w14:paraId="4F06D51C" w14:textId="77777777" w:rsidR="00164273" w:rsidRDefault="00164273"/>
    <w:p w14:paraId="542A6332" w14:textId="77777777" w:rsidR="00164273" w:rsidRDefault="00164273"/>
    <w:p w14:paraId="792C4EB3" w14:textId="77777777" w:rsidR="00164273" w:rsidRDefault="00164273"/>
    <w:p w14:paraId="33D42B8E" w14:textId="77777777" w:rsidR="00164273" w:rsidRDefault="001642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92E73" w14:textId="77777777" w:rsidR="009316A6" w:rsidRPr="00E70DCE" w:rsidRDefault="00084A80" w:rsidP="00D45ADF">
    <w:pPr>
      <w:pStyle w:val="a3"/>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58240" behindDoc="0" locked="0" layoutInCell="1" allowOverlap="1" wp14:anchorId="73F9498B" wp14:editId="3D875AE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86295BC"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73F9498B" id="_x0000_t202" coordsize="21600,21600" o:spt="202" path="m,l,21600r21600,l21600,xe">
              <v:stroke joinstyle="miter"/>
              <v:path gradientshapeok="t" o:connecttype="rect"/>
            </v:shapetype>
            <v:shape id="_x0000_s1049" type="#_x0000_t202" style="position:absolute;margin-left:0;margin-top:0;width:606.35pt;height:31.2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9v5JQIAACYEAAAOAAAAZHJzL2Uyb0RvYy54bWysU9tu2zAMfR+wfxD0vthJk7Qx4hRbug4D&#10;ugvQ7gNoWY6FSaInKbGzrx8lp2m2vQ17EcSLziEPqfXtYDQ7SOcV2pJPJzln0gqsld2V/NvT/Zsb&#10;znwAW4NGK0t+lJ7fbl6/WvddIWfYoq6lYwRifdF3JW9D6Ios86KVBvwEO2kp2KAzEMh0u6x20BO6&#10;0dksz5dZj67uHArpPXnvxiDfJPymkSJ8aRovA9Mlp9pCOl06q3hmmzUUOwddq8SpDPiHKgwoS6Rn&#10;qDsIwPZO/QVllHDosQkTgSbDplFCph6om2n+RzePLXQy9ULi+O4sk/9/sOLz4atjqi75FWcWDI3o&#10;SQ6BvcOBzaI6fecLSnrsKC0M5KYpp05994Diu2cWty3YnXzrHPathJqqm8aX2cXTEcdHkKr/hDXR&#10;wD5gAhoaZ6J0JAYjdJrS8TyZWIog5/V1ns9zCgmKXa2WOd0jBRTPrzvnwweJhsVLyR1NPqHD4cGH&#10;MfU5JZJ51Kq+V1onI26b3GrHDkB7Uu3GDvXeUKmjb7l4oUzLGdNTAb8hacv6kq8Ws0UitxgpiB0K&#10;owItulam5DcENdYPRRTsva1TSgClxzv1pe1JwSjaKF8YqoESo6wV1kfS0uG40PQB6dKi+8lZT8tc&#10;cv9jD05ypj9amsdqOp/H7U/GfHE9I8NdRqrLCFhBUCUXwXE2GtuQ/kzUMdLTMqbeTx8nbvulnbJe&#10;vvfmFwAAAP//AwBQSwMEFAAGAAgAAAAhAP82+oDcAAAABQEAAA8AAABkcnMvZG93bnJldi54bWxM&#10;j0FLw0AQhe+C/2EZwZvdNEgtaSalinrQQzAWvG6z0yS4Oxuy2yb592696GXg8R7vfZNvJ2vEmQbf&#10;OUZYLhIQxLXTHTcI+8+XuzUIHxRrZRwTwkwetsX1Va4y7Ub+oHMVGhFL2GcKoQ2hz6T0dUtW+YXr&#10;iaN3dINVIcqhkXpQYyy3RqZJspJWdRwXWtXTU0v1d3WyCGvdf5XP5TzuyvL1kffJ/PZuKsTbm2m3&#10;ARFoCn9huOBHdCgi08GdWHthEOIj4fdevHSZPoA4IKzSe5BFLv/TFz8AAAD//wMAUEsBAi0AFAAG&#10;AAgAAAAhALaDOJL+AAAA4QEAABMAAAAAAAAAAAAAAAAAAAAAAFtDb250ZW50X1R5cGVzXS54bWxQ&#10;SwECLQAUAAYACAAAACEAOP0h/9YAAACUAQAACwAAAAAAAAAAAAAAAAAvAQAAX3JlbHMvLnJlbHNQ&#10;SwECLQAUAAYACAAAACEAMxvb+SUCAAAmBAAADgAAAAAAAAAAAAAAAAAuAgAAZHJzL2Uyb0RvYy54&#10;bWxQSwECLQAUAAYACAAAACEA/zb6gNwAAAAFAQAADwAAAAAAAAAAAAAAAAB/BAAAZHJzL2Rvd25y&#10;ZXYueG1sUEsFBgAAAAAEAAQA8wAAAIgFAAAAAA==&#10;" fillcolor="#a5a5a5 [2092]" stroked="f">
              <v:textbox>
                <w:txbxContent>
                  <w:p w14:paraId="586295BC"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7216" behindDoc="0" locked="0" layoutInCell="1" allowOverlap="1" wp14:anchorId="0CB6F7B5" wp14:editId="62499F8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0B1B21F"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 w14:anchorId="0CB6F7B5" id="_x0000_s1050" type="#_x0000_t202" style="position:absolute;margin-left:0;margin-top:0;width:606.35pt;height:31.2pt;z-index:25165721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sfxJwIAAC0EAAAOAAAAZHJzL2Uyb0RvYy54bWysU9tu2zAMfR+wfxD0vtjJkrQx4hRbug4D&#10;ugvQ7gNoWY6FSaInKbGzry8lp2m2vQ17EUSROoc8JNc3g9HsIJ1XaEs+neScSSuwVnZX8u+Pd2+u&#10;OfMBbA0arSz5UXp+s3n9at13hZxhi7qWjhGI9UXflbwNoSuyzItWGvAT7KQlZ4POQCDT7bLaQU/o&#10;RmezPF9mPbq6cyik9/R6Ozr5JuE3jRTha9N4GZguOeUW0unSWcUz26yh2DnoWiVOacA/ZGFAWSI9&#10;Q91CALZ36i8oo4RDj02YCDQZNo0SMtVA1UzzP6p5aKGTqRYSx3dnmfz/gxVfDt8cU3XJZ5xZMNSi&#10;RzkE9h4HNovq9J0vKOiho7Aw0DN1OVXqu3sUPzyzuG3B7uQ757BvJdSU3TT+zC6+jjg+glT9Z6yJ&#10;BvYBE9DQOBOlIzEYoVOXjufOxFQEPV5d5fk8J5cg39vVMqd7pIDi+XfnfPgo0bB4Kbmjzid0ONz7&#10;MIY+h0Qyj1rVd0rrZMRpk1vt2AFoTqrdWKHeG0p1fFsuXijTcMbwlMBvSNqyvuSrxWyRyC1GCmKH&#10;wqhAg66VKfk1QY35QxEF+2DrFBJA6fFOdWl7UjCKNsoXhmpIrUryRnUrrI8kqcNxrmkP6dKi+8VZ&#10;TzNdcv9zD05ypj9ZastqOp/HJUjGfHE1I8NdeqpLD1hBUCUXwXE2GtuQVifKGelpJpMEp/2JQ39p&#10;p6iXLd88AQAA//8DAFBLAwQUAAYACAAAACEA/zb6gNwAAAAFAQAADwAAAGRycy9kb3ducmV2Lnht&#10;bEyPQUvDQBCF74L/YRnBm900SC1pJqWKetBDMBa8brPTJLg7G7LbJvn3br3oZeDxHu99k28na8SZ&#10;Bt85RlguEhDEtdMdNwj7z5e7NQgfFGtlHBPCTB62xfVVrjLtRv6gcxUaEUvYZwqhDaHPpPR1S1b5&#10;heuJo3d0g1UhyqGRelBjLLdGpkmyklZ1HBda1dNTS/V3dbIIa91/lc/lPO7K8vWR98n89m4qxNub&#10;abcBEWgKf2G44Ed0KCLTwZ1Ye2EQ4iPh9168dJk+gDggrNJ7kEUu/9MXPwAAAP//AwBQSwECLQAU&#10;AAYACAAAACEAtoM4kv4AAADhAQAAEwAAAAAAAAAAAAAAAAAAAAAAW0NvbnRlbnRfVHlwZXNdLnht&#10;bFBLAQItABQABgAIAAAAIQA4/SH/1gAAAJQBAAALAAAAAAAAAAAAAAAAAC8BAABfcmVscy8ucmVs&#10;c1BLAQItABQABgAIAAAAIQAL2sfxJwIAAC0EAAAOAAAAAAAAAAAAAAAAAC4CAABkcnMvZTJvRG9j&#10;LnhtbFBLAQItABQABgAIAAAAIQD/NvqA3AAAAAUBAAAPAAAAAAAAAAAAAAAAAIEEAABkcnMvZG93&#10;bnJldi54bWxQSwUGAAAAAAQABADzAAAAigUAAAAA&#10;" fillcolor="#a5a5a5 [2092]" stroked="f">
              <v:textbox>
                <w:txbxContent>
                  <w:p w14:paraId="50B1B21F"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AD23F" w14:textId="77777777" w:rsidR="009316A6" w:rsidRPr="009316A6" w:rsidRDefault="00084A80"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60288" behindDoc="0" locked="0" layoutInCell="1" allowOverlap="1" wp14:anchorId="3D7A413B" wp14:editId="162554F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FB01378"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3D7A413B" id="_x0000_t202" coordsize="21600,21600" o:spt="202" path="m,l,21600r21600,l21600,xe">
              <v:stroke joinstyle="miter"/>
              <v:path gradientshapeok="t" o:connecttype="rect"/>
            </v:shapetype>
            <v:shape id="_x0000_s1051" type="#_x0000_t202" style="position:absolute;margin-left:0;margin-top:0;width:606.35pt;height:31.4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QwJgIAAC0EAAAOAAAAZHJzL2Uyb0RvYy54bWysU9uO0zAQfUfiHyy/06Sll23UdAVdFiEt&#10;F2mXD5g4TmNhe4LtNilfz9jplgJviBfL4xmfmTlnZnM7GM2O0nmFtuTTSc6ZtAJrZfcl//p0/+qG&#10;Mx/A1qDRypKfpOe325cvNn1XyBm2qGvpGIFYX/RdydsQuiLLvGilAT/BTlpyNugMBDLdPqsd9IRu&#10;dDbL82XWo6s7h0J6T693o5NvE37TSBE+N42XgemSU20hnS6dVTyz7QaKvYOuVeJcBvxDFQaUpaQX&#10;qDsIwA5O/QVllHDosQkTgSbDplFCph6om2n+RzePLXQy9ULk+O5Ck/9/sOLT8Ytjqi75gjMLhiR6&#10;kkNgb3Fgs8hO3/mCgh47CgsDPZPKqVPfPaD45pnFXQt2L984h30roabqpvFndvV1xPERpOo/Yk1p&#10;4BAwAQ2NM5E6IoMROql0uigTSxH0uFrl+TwnlyDf6/V6SfeYAorn353z4b1Ew+Kl5I6UT+hwfPBh&#10;DH0Oick8alXfK62TEadN7rRjR6A5qfZjh/pgqNTxbbnILynTcMbwVMBvSNqyvuTrxWyRkluMKSg7&#10;FEYFGnStTMlvCGoEgyIS9s7WKSSA0uOd+tL2zGAkbaQvDNWQpLoIU2F9IkodjnNNe0iXFt0Pznqa&#10;6ZL77wdwkjP9wZIs6+l8HpcgGfPFakaGu/ZU1x6wgqBKLoLjbDR2Ia1OpDOKSzOZKDjvTxz6aztF&#10;/dry7U8AAAD//wMAUEsDBBQABgAIAAAAIQDAptG33AAAAAUBAAAPAAAAZHJzL2Rvd25yZXYueG1s&#10;TI/BTsMwEETvSPyDtUjcqNMcSgnZVAUBB3qICJW4uvGSRNjrKHab5O9xe4HLSqMZzbzNN5M14kSD&#10;7xwjLBcJCOLa6Y4bhP3n690ahA+KtTKOCWEmD5vi+ipXmXYjf9CpCo2IJewzhdCG0GdS+rolq/zC&#10;9cTR+3aDVSHKoZF6UGMst0amSbKSVnUcF1rV03NL9U91tAhr3X+VL+U8bsvy7Yn3yfy+MxXi7c20&#10;fQQRaAp/YTjjR3QoItPBHVl7YRDiI+Fyz166TO9BHBBW6QPIIpf/6YtfAAAA//8DAFBLAQItABQA&#10;BgAIAAAAIQC2gziS/gAAAOEBAAATAAAAAAAAAAAAAAAAAAAAAABbQ29udGVudF9UeXBlc10ueG1s&#10;UEsBAi0AFAAGAAgAAAAhADj9If/WAAAAlAEAAAsAAAAAAAAAAAAAAAAALwEAAF9yZWxzLy5yZWxz&#10;UEsBAi0AFAAGAAgAAAAhAL+mxDAmAgAALQQAAA4AAAAAAAAAAAAAAAAALgIAAGRycy9lMm9Eb2Mu&#10;eG1sUEsBAi0AFAAGAAgAAAAhAMCm0bfcAAAABQEAAA8AAAAAAAAAAAAAAAAAgAQAAGRycy9kb3du&#10;cmV2LnhtbFBLBQYAAAAABAAEAPMAAACJBQAAAAA=&#10;" fillcolor="#a5a5a5 [2092]" stroked="f">
              <v:textbox>
                <w:txbxContent>
                  <w:p w14:paraId="4FB01378"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59264" behindDoc="0" locked="0" layoutInCell="1" allowOverlap="1" wp14:anchorId="31387998" wp14:editId="5E9D801A">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9E793A6"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 w14:anchorId="31387998" id="_x0000_s1052" type="#_x0000_t202" style="position:absolute;margin-left:0;margin-top:0;width:606.35pt;height:33.45pt;z-index:25165926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zymJgIAAC0EAAAOAAAAZHJzL2Uyb0RvYy54bWysU9uO0zAQfUfiHyy/06Ql3UvUdAVdFiEt&#10;F2mXD5g4TmNhe4LtNilfz9hpS4E3xIvl8YzPzJwzs7objWZ76bxCW/H5LOdMWoGNstuKf31+eHXD&#10;mQ9gG9BoZcUP0vO79csXq6Ev5QI71I10jECsL4e+4l0IfZllXnTSgJ9hLy05W3QGAplumzUOBkI3&#10;Olvk+VU2oGt6h0J6T6/3k5OvE37bShE+t62XgemKU20hnS6ddTyz9QrKrYO+U+JYBvxDFQaUpaRn&#10;qHsIwHZO/QVllHDosQ0zgSbDtlVCph6om3n+RzdPHfQy9ULk+P5Mk/9/sOLT/otjqql4wZkFQxI9&#10;yzGwtziyRWRn6H1JQU89hYWRnknl1KnvH1F888zipgO7lW+cw6GT0FB18/gzu/g64fgIUg8fsaE0&#10;sAuYgMbWmUgdkcEInVQ6nJWJpQh6vL7O8yInlyBfsShu6B5TQHn63Tsf3ks0LF4q7kj5hA77Rx+m&#10;0FNITOZRq+ZBaZ2MOG1yox3bA81JvZ061DtDpU5vV8v8nDINZwxPBfyGpC0bKn67XCxTcosxBWWH&#10;0qhAg66VqTgVfwSDMhL2zjYpJIDS05360vbIYCRtoi+M9Ziken0SpsbmQJQ6nOaa9pAuHbofnA00&#10;0xX333fgJGf6gyVZbudFEZcgGcXyekGGu/TUlx6wgqAqLoLjbDI2Ia1OpDOKSzOZKDjuTxz6SztF&#10;/dry9U8AAAD//wMAUEsDBBQABgAIAAAAIQCZTTz52wAAAAUBAAAPAAAAZHJzL2Rvd25yZXYueG1s&#10;TI/BTsMwEETvSPyDtUjcqNMcQgnZVAUBBzhEhEpc3XhJIux1FLtN8ve4XOCy0mhGM2+L7WyNONHo&#10;e8cI61UCgrhxuucWYf/xfLMB4YNirYxjQljIw7a8vChUrt3E73SqQytiCftcIXQhDLmUvunIKr9y&#10;A3H0vtxoVYhybKUe1RTLrZFpkmTSqp7jQqcGeuyo+a6PFmGjh8/qqVqmXVW9PPA+WV7fTI14fTXv&#10;7kEEmsNfGM74ER3KyHRwR9ZeGIT4SPi9Zy9dp7cgDghZdgeyLOR/+vIHAAD//wMAUEsBAi0AFAAG&#10;AAgAAAAhALaDOJL+AAAA4QEAABMAAAAAAAAAAAAAAAAAAAAAAFtDb250ZW50X1R5cGVzXS54bWxQ&#10;SwECLQAUAAYACAAAACEAOP0h/9YAAACUAQAACwAAAAAAAAAAAAAAAAAvAQAAX3JlbHMvLnJlbHNQ&#10;SwECLQAUAAYACAAAACEAbQs8piYCAAAtBAAADgAAAAAAAAAAAAAAAAAuAgAAZHJzL2Uyb0RvYy54&#10;bWxQSwECLQAUAAYACAAAACEAmU08+dsAAAAFAQAADwAAAAAAAAAAAAAAAACABAAAZHJzL2Rvd25y&#10;ZXYueG1sUEsFBgAAAAAEAAQA8wAAAIgFAAAAAA==&#10;" fillcolor="#a5a5a5 [2092]" stroked="f">
              <v:textbox>
                <w:txbxContent>
                  <w:p w14:paraId="19E793A6"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2031B" w14:textId="77777777" w:rsidR="00180ABE" w:rsidRDefault="00084A80"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56192" behindDoc="0" locked="0" layoutInCell="1" allowOverlap="1" wp14:anchorId="5B485503" wp14:editId="00F23FB1">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3347CF7"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wps:wsp>
                </a:graphicData>
              </a:graphic>
              <wp14:sizeRelH relativeFrom="margin">
                <wp14:pctWidth>0</wp14:pctWidth>
              </wp14:sizeRelH>
              <wp14:sizeRelV relativeFrom="margin">
                <wp14:pctHeight>0</wp14:pctHeight>
              </wp14:sizeRelV>
            </wp:anchor>
          </w:drawing>
        </mc:Choice>
        <mc:Fallback>
          <w:pict>
            <v:shapetype w14:anchorId="5B485503" id="_x0000_t202" coordsize="21600,21600" o:spt="202" path="m,l,21600r21600,l21600,xe">
              <v:stroke joinstyle="miter"/>
              <v:path gradientshapeok="t" o:connecttype="rect"/>
            </v:shapetype>
            <v:shape id="_x0000_s1053" type="#_x0000_t202" style="position:absolute;margin-left:0;margin-top:0;width:606.35pt;height:31.45pt;z-index:25165619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8kiJwIAAC0EAAAOAAAAZHJzL2Uyb0RvYy54bWysU9uO0zAQfUfiHyy/06Sl7W6jpivosghp&#10;uUi7fMDEcRoL2xNst0n5esZOWwq8IV4sj2d8ZuacmfXdYDQ7SOcV2pJPJzln0gqsld2V/Ovzw6tb&#10;znwAW4NGK0t+lJ7fbV6+WPddIWfYoq6lYwRifdF3JW9D6Ios86KVBvwEO2nJ2aAzEMh0u6x20BO6&#10;0dksz5dZj67uHArpPb3ej06+SfhNI0X43DReBqZLTrWFdLp0VvHMNmsodg66VolTGfAPVRhQlpJe&#10;oO4hANs79ReUUcKhxyZMBJoMm0YJmXqgbqb5H908tdDJ1AuR47sLTf7/wYpPhy+OqbrkS84sGJLo&#10;WQ6BvcWBzSI7fecLCnrqKCwM9Ewqp05994jim2cWty3YnXzjHPathJqqm8af2dXXEcdHkKr/iDWl&#10;gX3ABDQ0zkTqiAxG6KTS8aJMLEXQ481Nns9zcgnyvV6tlnSPKaA4/+6cD+8lGhYvJXekfEKHw6MP&#10;Y+g5JCbzqFX9oLRORpw2udWOHYDmpNqNHeq9oVLHt+Uiv6RMwxnDUwG/IWnL+pKvFrNFSm4xpqDs&#10;UBgVaNC1MiW/JagRDIpI2Dtbp5AASo936kvbE4ORtJG+MFRDkmp+FqbC+kiUOhznmvaQLi26H5z1&#10;NNMl99/34CRn+oMlWVbT+TwuQTLmi5sZGe7aU117wAqCKrkIjrPR2Ia0OpHOKC7NZKLgtD9x6K/t&#10;FPVryzc/AQAA//8DAFBLAwQUAAYACAAAACEAwKbRt9wAAAAFAQAADwAAAGRycy9kb3ducmV2Lnht&#10;bEyPwU7DMBBE70j8g7VI3KjTHEoJ2VQFAQd6iAiVuLrxkkTY6yh2m+TvcXuBy0qjGc28zTeTNeJE&#10;g+8cIywXCQji2umOG4T95+vdGoQPirUyjglhJg+b4voqV5l2I3/QqQqNiCXsM4XQhtBnUvq6Jav8&#10;wvXE0ft2g1UhyqGRelBjLLdGpkmyklZ1HBda1dNzS/VPdbQIa91/lS/lPG7L8u2J98n8vjMV4u3N&#10;tH0EEWgKf2E440d0KCLTwR1Ze2EQ4iPhcs9eukzvQRwQVukDyCKX/+mLXwAAAP//AwBQSwECLQAU&#10;AAYACAAAACEAtoM4kv4AAADhAQAAEwAAAAAAAAAAAAAAAAAAAAAAW0NvbnRlbnRfVHlwZXNdLnht&#10;bFBLAQItABQABgAIAAAAIQA4/SH/1gAAAJQBAAALAAAAAAAAAAAAAAAAAC8BAABfcmVscy8ucmVs&#10;c1BLAQItABQABgAIAAAAIQBm88kiJwIAAC0EAAAOAAAAAAAAAAAAAAAAAC4CAABkcnMvZTJvRG9j&#10;LnhtbFBLAQItABQABgAIAAAAIQDAptG33AAAAAUBAAAPAAAAAAAAAAAAAAAAAIEEAABkcnMvZG93&#10;bnJldi54bWxQSwUGAAAAAAQABADzAAAAigUAAAAA&#10;" fillcolor="#a5a5a5 [2092]" stroked="f">
              <v:textbox>
                <w:txbxContent>
                  <w:p w14:paraId="33347CF7" w14:textId="77777777" w:rsidR="00514CBA" w:rsidRPr="00F20A7C" w:rsidRDefault="00084A8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39DDEE43" w14:textId="77777777" w:rsidR="00D068D3" w:rsidRDefault="00D068D3" w:rsidP="00180ABE">
    <w:pPr>
      <w:pStyle w:val="a3"/>
      <w:shd w:val="clear" w:color="auto" w:fill="FFFFFF" w:themeFill="background1"/>
      <w:tabs>
        <w:tab w:val="clear" w:pos="4513"/>
        <w:tab w:val="clear" w:pos="9026"/>
        <w:tab w:val="right" w:pos="10205"/>
      </w:tabs>
      <w:spacing w:after="240"/>
      <w:rPr>
        <w:b/>
        <w:sz w:val="32"/>
        <w:szCs w:val="32"/>
      </w:rPr>
    </w:pPr>
  </w:p>
  <w:p w14:paraId="120A56CF" w14:textId="77777777" w:rsidR="00180ABE" w:rsidRPr="00180ABE" w:rsidRDefault="00084A80"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187C95D0">
      <w:start w:val="1"/>
      <w:numFmt w:val="upperLetter"/>
      <w:lvlText w:val="%1."/>
      <w:lvlJc w:val="left"/>
      <w:pPr>
        <w:ind w:left="720" w:hanging="360"/>
      </w:pPr>
      <w:rPr>
        <w:rFonts w:hint="default"/>
      </w:rPr>
    </w:lvl>
    <w:lvl w:ilvl="1" w:tplc="EFA063CC" w:tentative="1">
      <w:start w:val="1"/>
      <w:numFmt w:val="lowerLetter"/>
      <w:lvlText w:val="%2."/>
      <w:lvlJc w:val="left"/>
      <w:pPr>
        <w:ind w:left="1440" w:hanging="360"/>
      </w:pPr>
    </w:lvl>
    <w:lvl w:ilvl="2" w:tplc="1444F180" w:tentative="1">
      <w:start w:val="1"/>
      <w:numFmt w:val="lowerRoman"/>
      <w:lvlText w:val="%3."/>
      <w:lvlJc w:val="right"/>
      <w:pPr>
        <w:ind w:left="2160" w:hanging="180"/>
      </w:pPr>
    </w:lvl>
    <w:lvl w:ilvl="3" w:tplc="80665E94" w:tentative="1">
      <w:start w:val="1"/>
      <w:numFmt w:val="decimal"/>
      <w:lvlText w:val="%4."/>
      <w:lvlJc w:val="left"/>
      <w:pPr>
        <w:ind w:left="2880" w:hanging="360"/>
      </w:pPr>
    </w:lvl>
    <w:lvl w:ilvl="4" w:tplc="E7C62898" w:tentative="1">
      <w:start w:val="1"/>
      <w:numFmt w:val="lowerLetter"/>
      <w:lvlText w:val="%5."/>
      <w:lvlJc w:val="left"/>
      <w:pPr>
        <w:ind w:left="3600" w:hanging="360"/>
      </w:pPr>
    </w:lvl>
    <w:lvl w:ilvl="5" w:tplc="BC1E7168" w:tentative="1">
      <w:start w:val="1"/>
      <w:numFmt w:val="lowerRoman"/>
      <w:lvlText w:val="%6."/>
      <w:lvlJc w:val="right"/>
      <w:pPr>
        <w:ind w:left="4320" w:hanging="180"/>
      </w:pPr>
    </w:lvl>
    <w:lvl w:ilvl="6" w:tplc="352C4BC6" w:tentative="1">
      <w:start w:val="1"/>
      <w:numFmt w:val="decimal"/>
      <w:lvlText w:val="%7."/>
      <w:lvlJc w:val="left"/>
      <w:pPr>
        <w:ind w:left="5040" w:hanging="360"/>
      </w:pPr>
    </w:lvl>
    <w:lvl w:ilvl="7" w:tplc="72BAC24A" w:tentative="1">
      <w:start w:val="1"/>
      <w:numFmt w:val="lowerLetter"/>
      <w:lvlText w:val="%8."/>
      <w:lvlJc w:val="left"/>
      <w:pPr>
        <w:ind w:left="5760" w:hanging="360"/>
      </w:pPr>
    </w:lvl>
    <w:lvl w:ilvl="8" w:tplc="1DC442A2"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72FCC72C">
      <w:start w:val="1"/>
      <w:numFmt w:val="bullet"/>
      <w:lvlText w:val=""/>
      <w:lvlJc w:val="left"/>
      <w:pPr>
        <w:ind w:left="720" w:hanging="360"/>
      </w:pPr>
      <w:rPr>
        <w:rFonts w:ascii="Symbol" w:hAnsi="Symbol" w:hint="default"/>
      </w:rPr>
    </w:lvl>
    <w:lvl w:ilvl="1" w:tplc="6540BD44">
      <w:start w:val="1"/>
      <w:numFmt w:val="bullet"/>
      <w:lvlText w:val="o"/>
      <w:lvlJc w:val="left"/>
      <w:pPr>
        <w:ind w:left="1440" w:hanging="360"/>
      </w:pPr>
      <w:rPr>
        <w:rFonts w:ascii="Courier New" w:hAnsi="Courier New" w:cs="Courier New" w:hint="default"/>
      </w:rPr>
    </w:lvl>
    <w:lvl w:ilvl="2" w:tplc="5A281694" w:tentative="1">
      <w:start w:val="1"/>
      <w:numFmt w:val="bullet"/>
      <w:lvlText w:val=""/>
      <w:lvlJc w:val="left"/>
      <w:pPr>
        <w:ind w:left="2160" w:hanging="360"/>
      </w:pPr>
      <w:rPr>
        <w:rFonts w:ascii="Wingdings" w:hAnsi="Wingdings" w:hint="default"/>
      </w:rPr>
    </w:lvl>
    <w:lvl w:ilvl="3" w:tplc="8736B5E2" w:tentative="1">
      <w:start w:val="1"/>
      <w:numFmt w:val="bullet"/>
      <w:lvlText w:val=""/>
      <w:lvlJc w:val="left"/>
      <w:pPr>
        <w:ind w:left="2880" w:hanging="360"/>
      </w:pPr>
      <w:rPr>
        <w:rFonts w:ascii="Symbol" w:hAnsi="Symbol" w:hint="default"/>
      </w:rPr>
    </w:lvl>
    <w:lvl w:ilvl="4" w:tplc="35D21B22" w:tentative="1">
      <w:start w:val="1"/>
      <w:numFmt w:val="bullet"/>
      <w:lvlText w:val="o"/>
      <w:lvlJc w:val="left"/>
      <w:pPr>
        <w:ind w:left="3600" w:hanging="360"/>
      </w:pPr>
      <w:rPr>
        <w:rFonts w:ascii="Courier New" w:hAnsi="Courier New" w:cs="Courier New" w:hint="default"/>
      </w:rPr>
    </w:lvl>
    <w:lvl w:ilvl="5" w:tplc="69C4DAC8" w:tentative="1">
      <w:start w:val="1"/>
      <w:numFmt w:val="bullet"/>
      <w:lvlText w:val=""/>
      <w:lvlJc w:val="left"/>
      <w:pPr>
        <w:ind w:left="4320" w:hanging="360"/>
      </w:pPr>
      <w:rPr>
        <w:rFonts w:ascii="Wingdings" w:hAnsi="Wingdings" w:hint="default"/>
      </w:rPr>
    </w:lvl>
    <w:lvl w:ilvl="6" w:tplc="A2BA52BC" w:tentative="1">
      <w:start w:val="1"/>
      <w:numFmt w:val="bullet"/>
      <w:lvlText w:val=""/>
      <w:lvlJc w:val="left"/>
      <w:pPr>
        <w:ind w:left="5040" w:hanging="360"/>
      </w:pPr>
      <w:rPr>
        <w:rFonts w:ascii="Symbol" w:hAnsi="Symbol" w:hint="default"/>
      </w:rPr>
    </w:lvl>
    <w:lvl w:ilvl="7" w:tplc="45BA809C" w:tentative="1">
      <w:start w:val="1"/>
      <w:numFmt w:val="bullet"/>
      <w:lvlText w:val="o"/>
      <w:lvlJc w:val="left"/>
      <w:pPr>
        <w:ind w:left="5760" w:hanging="360"/>
      </w:pPr>
      <w:rPr>
        <w:rFonts w:ascii="Courier New" w:hAnsi="Courier New" w:cs="Courier New" w:hint="default"/>
      </w:rPr>
    </w:lvl>
    <w:lvl w:ilvl="8" w:tplc="79901DF6" w:tentative="1">
      <w:start w:val="1"/>
      <w:numFmt w:val="bullet"/>
      <w:lvlText w:val=""/>
      <w:lvlJc w:val="left"/>
      <w:pPr>
        <w:ind w:left="6480" w:hanging="360"/>
      </w:pPr>
      <w:rPr>
        <w:rFonts w:ascii="Wingdings" w:hAnsi="Wingdings" w:hint="default"/>
      </w:rPr>
    </w:lvl>
  </w:abstractNum>
  <w:abstractNum w:abstractNumId="2" w15:restartNumberingAfterBreak="0">
    <w:nsid w:val="3BBA19DE"/>
    <w:multiLevelType w:val="hybridMultilevel"/>
    <w:tmpl w:val="29A8A04A"/>
    <w:lvl w:ilvl="0" w:tplc="B40E24DC">
      <w:start w:val="1"/>
      <w:numFmt w:val="bullet"/>
      <w:lvlText w:val=""/>
      <w:lvlJc w:val="left"/>
      <w:pPr>
        <w:ind w:left="720" w:hanging="360"/>
      </w:pPr>
      <w:rPr>
        <w:rFonts w:ascii="Symbol" w:hAnsi="Symbol" w:hint="default"/>
      </w:rPr>
    </w:lvl>
    <w:lvl w:ilvl="1" w:tplc="75EE9848" w:tentative="1">
      <w:start w:val="1"/>
      <w:numFmt w:val="bullet"/>
      <w:lvlText w:val="o"/>
      <w:lvlJc w:val="left"/>
      <w:pPr>
        <w:ind w:left="1440" w:hanging="360"/>
      </w:pPr>
      <w:rPr>
        <w:rFonts w:ascii="Courier New" w:hAnsi="Courier New" w:cs="Courier New" w:hint="default"/>
      </w:rPr>
    </w:lvl>
    <w:lvl w:ilvl="2" w:tplc="8482073E" w:tentative="1">
      <w:start w:val="1"/>
      <w:numFmt w:val="bullet"/>
      <w:lvlText w:val=""/>
      <w:lvlJc w:val="left"/>
      <w:pPr>
        <w:ind w:left="2160" w:hanging="360"/>
      </w:pPr>
      <w:rPr>
        <w:rFonts w:ascii="Wingdings" w:hAnsi="Wingdings" w:hint="default"/>
      </w:rPr>
    </w:lvl>
    <w:lvl w:ilvl="3" w:tplc="376C9834" w:tentative="1">
      <w:start w:val="1"/>
      <w:numFmt w:val="bullet"/>
      <w:lvlText w:val=""/>
      <w:lvlJc w:val="left"/>
      <w:pPr>
        <w:ind w:left="2880" w:hanging="360"/>
      </w:pPr>
      <w:rPr>
        <w:rFonts w:ascii="Symbol" w:hAnsi="Symbol" w:hint="default"/>
      </w:rPr>
    </w:lvl>
    <w:lvl w:ilvl="4" w:tplc="89A4D806" w:tentative="1">
      <w:start w:val="1"/>
      <w:numFmt w:val="bullet"/>
      <w:lvlText w:val="o"/>
      <w:lvlJc w:val="left"/>
      <w:pPr>
        <w:ind w:left="3600" w:hanging="360"/>
      </w:pPr>
      <w:rPr>
        <w:rFonts w:ascii="Courier New" w:hAnsi="Courier New" w:cs="Courier New" w:hint="default"/>
      </w:rPr>
    </w:lvl>
    <w:lvl w:ilvl="5" w:tplc="D86C2522" w:tentative="1">
      <w:start w:val="1"/>
      <w:numFmt w:val="bullet"/>
      <w:lvlText w:val=""/>
      <w:lvlJc w:val="left"/>
      <w:pPr>
        <w:ind w:left="4320" w:hanging="360"/>
      </w:pPr>
      <w:rPr>
        <w:rFonts w:ascii="Wingdings" w:hAnsi="Wingdings" w:hint="default"/>
      </w:rPr>
    </w:lvl>
    <w:lvl w:ilvl="6" w:tplc="0B901670" w:tentative="1">
      <w:start w:val="1"/>
      <w:numFmt w:val="bullet"/>
      <w:lvlText w:val=""/>
      <w:lvlJc w:val="left"/>
      <w:pPr>
        <w:ind w:left="5040" w:hanging="360"/>
      </w:pPr>
      <w:rPr>
        <w:rFonts w:ascii="Symbol" w:hAnsi="Symbol" w:hint="default"/>
      </w:rPr>
    </w:lvl>
    <w:lvl w:ilvl="7" w:tplc="3514BA28" w:tentative="1">
      <w:start w:val="1"/>
      <w:numFmt w:val="bullet"/>
      <w:lvlText w:val="o"/>
      <w:lvlJc w:val="left"/>
      <w:pPr>
        <w:ind w:left="5760" w:hanging="360"/>
      </w:pPr>
      <w:rPr>
        <w:rFonts w:ascii="Courier New" w:hAnsi="Courier New" w:cs="Courier New" w:hint="default"/>
      </w:rPr>
    </w:lvl>
    <w:lvl w:ilvl="8" w:tplc="3CE695BC"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0B38C0DA">
      <w:start w:val="1"/>
      <w:numFmt w:val="lowerLetter"/>
      <w:pStyle w:val="RSCF01FootnoteAuthorAddress"/>
      <w:lvlText w:val="%1."/>
      <w:lvlJc w:val="left"/>
      <w:pPr>
        <w:ind w:left="720" w:hanging="360"/>
      </w:pPr>
      <w:rPr>
        <w:rFonts w:ascii="Calibri" w:hAnsi="Calibri" w:hint="default"/>
        <w:b w:val="0"/>
        <w:i/>
        <w:vertAlign w:val="superscript"/>
      </w:rPr>
    </w:lvl>
    <w:lvl w:ilvl="1" w:tplc="EE027C86" w:tentative="1">
      <w:start w:val="1"/>
      <w:numFmt w:val="lowerLetter"/>
      <w:lvlText w:val="%2."/>
      <w:lvlJc w:val="left"/>
      <w:pPr>
        <w:ind w:left="1440" w:hanging="360"/>
      </w:pPr>
    </w:lvl>
    <w:lvl w:ilvl="2" w:tplc="C81A339E" w:tentative="1">
      <w:start w:val="1"/>
      <w:numFmt w:val="lowerRoman"/>
      <w:lvlText w:val="%3."/>
      <w:lvlJc w:val="right"/>
      <w:pPr>
        <w:ind w:left="2160" w:hanging="180"/>
      </w:pPr>
    </w:lvl>
    <w:lvl w:ilvl="3" w:tplc="9322FC18" w:tentative="1">
      <w:start w:val="1"/>
      <w:numFmt w:val="decimal"/>
      <w:lvlText w:val="%4."/>
      <w:lvlJc w:val="left"/>
      <w:pPr>
        <w:ind w:left="2880" w:hanging="360"/>
      </w:pPr>
    </w:lvl>
    <w:lvl w:ilvl="4" w:tplc="EA6E1860" w:tentative="1">
      <w:start w:val="1"/>
      <w:numFmt w:val="lowerLetter"/>
      <w:lvlText w:val="%5."/>
      <w:lvlJc w:val="left"/>
      <w:pPr>
        <w:ind w:left="3600" w:hanging="360"/>
      </w:pPr>
    </w:lvl>
    <w:lvl w:ilvl="5" w:tplc="7FD20D30" w:tentative="1">
      <w:start w:val="1"/>
      <w:numFmt w:val="lowerRoman"/>
      <w:lvlText w:val="%6."/>
      <w:lvlJc w:val="right"/>
      <w:pPr>
        <w:ind w:left="4320" w:hanging="180"/>
      </w:pPr>
    </w:lvl>
    <w:lvl w:ilvl="6" w:tplc="563812EA" w:tentative="1">
      <w:start w:val="1"/>
      <w:numFmt w:val="decimal"/>
      <w:lvlText w:val="%7."/>
      <w:lvlJc w:val="left"/>
      <w:pPr>
        <w:ind w:left="5040" w:hanging="360"/>
      </w:pPr>
    </w:lvl>
    <w:lvl w:ilvl="7" w:tplc="E3086528" w:tentative="1">
      <w:start w:val="1"/>
      <w:numFmt w:val="lowerLetter"/>
      <w:lvlText w:val="%8."/>
      <w:lvlJc w:val="left"/>
      <w:pPr>
        <w:ind w:left="5760" w:hanging="360"/>
      </w:pPr>
    </w:lvl>
    <w:lvl w:ilvl="8" w:tplc="407C5C32"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DEFC11C6">
      <w:start w:val="1"/>
      <w:numFmt w:val="decimal"/>
      <w:pStyle w:val="RSCR02References"/>
      <w:lvlText w:val="%1"/>
      <w:lvlJc w:val="left"/>
      <w:pPr>
        <w:ind w:left="720" w:hanging="360"/>
      </w:pPr>
      <w:rPr>
        <w:rFonts w:hint="default"/>
      </w:rPr>
    </w:lvl>
    <w:lvl w:ilvl="1" w:tplc="561E437C" w:tentative="1">
      <w:start w:val="1"/>
      <w:numFmt w:val="lowerLetter"/>
      <w:lvlText w:val="%2."/>
      <w:lvlJc w:val="left"/>
      <w:pPr>
        <w:ind w:left="1440" w:hanging="360"/>
      </w:pPr>
    </w:lvl>
    <w:lvl w:ilvl="2" w:tplc="464658E0" w:tentative="1">
      <w:start w:val="1"/>
      <w:numFmt w:val="lowerRoman"/>
      <w:lvlText w:val="%3."/>
      <w:lvlJc w:val="right"/>
      <w:pPr>
        <w:ind w:left="2160" w:hanging="180"/>
      </w:pPr>
    </w:lvl>
    <w:lvl w:ilvl="3" w:tplc="EEB07D30" w:tentative="1">
      <w:start w:val="1"/>
      <w:numFmt w:val="decimal"/>
      <w:lvlText w:val="%4."/>
      <w:lvlJc w:val="left"/>
      <w:pPr>
        <w:ind w:left="2880" w:hanging="360"/>
      </w:pPr>
    </w:lvl>
    <w:lvl w:ilvl="4" w:tplc="13E2056E" w:tentative="1">
      <w:start w:val="1"/>
      <w:numFmt w:val="lowerLetter"/>
      <w:lvlText w:val="%5."/>
      <w:lvlJc w:val="left"/>
      <w:pPr>
        <w:ind w:left="3600" w:hanging="360"/>
      </w:pPr>
    </w:lvl>
    <w:lvl w:ilvl="5" w:tplc="C0AC0B24" w:tentative="1">
      <w:start w:val="1"/>
      <w:numFmt w:val="lowerRoman"/>
      <w:lvlText w:val="%6."/>
      <w:lvlJc w:val="right"/>
      <w:pPr>
        <w:ind w:left="4320" w:hanging="180"/>
      </w:pPr>
    </w:lvl>
    <w:lvl w:ilvl="6" w:tplc="DEF61180" w:tentative="1">
      <w:start w:val="1"/>
      <w:numFmt w:val="decimal"/>
      <w:lvlText w:val="%7."/>
      <w:lvlJc w:val="left"/>
      <w:pPr>
        <w:ind w:left="5040" w:hanging="360"/>
      </w:pPr>
    </w:lvl>
    <w:lvl w:ilvl="7" w:tplc="BF3A8932" w:tentative="1">
      <w:start w:val="1"/>
      <w:numFmt w:val="lowerLetter"/>
      <w:lvlText w:val="%8."/>
      <w:lvlJc w:val="left"/>
      <w:pPr>
        <w:ind w:left="5760" w:hanging="360"/>
      </w:pPr>
    </w:lvl>
    <w:lvl w:ilvl="8" w:tplc="A9C8D088" w:tentative="1">
      <w:start w:val="1"/>
      <w:numFmt w:val="lowerRoman"/>
      <w:lvlText w:val="%9."/>
      <w:lvlJc w:val="right"/>
      <w:pPr>
        <w:ind w:left="6480" w:hanging="180"/>
      </w:pPr>
    </w:lvl>
  </w:abstractNum>
  <w:abstractNum w:abstractNumId="5" w15:restartNumberingAfterBreak="0">
    <w:nsid w:val="4BCD4D4E"/>
    <w:multiLevelType w:val="hybridMultilevel"/>
    <w:tmpl w:val="C8C00290"/>
    <w:lvl w:ilvl="0" w:tplc="00EA4E76">
      <w:numFmt w:val="bullet"/>
      <w:lvlText w:val="•"/>
      <w:lvlJc w:val="left"/>
      <w:pPr>
        <w:ind w:left="720" w:hanging="360"/>
      </w:pPr>
      <w:rPr>
        <w:rFonts w:ascii="Calibri" w:eastAsiaTheme="minorHAnsi" w:hAnsi="Calibri" w:cs="Calibri" w:hint="default"/>
      </w:rPr>
    </w:lvl>
    <w:lvl w:ilvl="1" w:tplc="9C26E1C6" w:tentative="1">
      <w:start w:val="1"/>
      <w:numFmt w:val="bullet"/>
      <w:lvlText w:val="o"/>
      <w:lvlJc w:val="left"/>
      <w:pPr>
        <w:ind w:left="1440" w:hanging="360"/>
      </w:pPr>
      <w:rPr>
        <w:rFonts w:ascii="Courier New" w:hAnsi="Courier New" w:cs="Courier New" w:hint="default"/>
      </w:rPr>
    </w:lvl>
    <w:lvl w:ilvl="2" w:tplc="1BB8C7E8" w:tentative="1">
      <w:start w:val="1"/>
      <w:numFmt w:val="bullet"/>
      <w:lvlText w:val=""/>
      <w:lvlJc w:val="left"/>
      <w:pPr>
        <w:ind w:left="2160" w:hanging="360"/>
      </w:pPr>
      <w:rPr>
        <w:rFonts w:ascii="Wingdings" w:hAnsi="Wingdings" w:hint="default"/>
      </w:rPr>
    </w:lvl>
    <w:lvl w:ilvl="3" w:tplc="A722485E" w:tentative="1">
      <w:start w:val="1"/>
      <w:numFmt w:val="bullet"/>
      <w:lvlText w:val=""/>
      <w:lvlJc w:val="left"/>
      <w:pPr>
        <w:ind w:left="2880" w:hanging="360"/>
      </w:pPr>
      <w:rPr>
        <w:rFonts w:ascii="Symbol" w:hAnsi="Symbol" w:hint="default"/>
      </w:rPr>
    </w:lvl>
    <w:lvl w:ilvl="4" w:tplc="8BF82FCA" w:tentative="1">
      <w:start w:val="1"/>
      <w:numFmt w:val="bullet"/>
      <w:lvlText w:val="o"/>
      <w:lvlJc w:val="left"/>
      <w:pPr>
        <w:ind w:left="3600" w:hanging="360"/>
      </w:pPr>
      <w:rPr>
        <w:rFonts w:ascii="Courier New" w:hAnsi="Courier New" w:cs="Courier New" w:hint="default"/>
      </w:rPr>
    </w:lvl>
    <w:lvl w:ilvl="5" w:tplc="B8E83568" w:tentative="1">
      <w:start w:val="1"/>
      <w:numFmt w:val="bullet"/>
      <w:lvlText w:val=""/>
      <w:lvlJc w:val="left"/>
      <w:pPr>
        <w:ind w:left="4320" w:hanging="360"/>
      </w:pPr>
      <w:rPr>
        <w:rFonts w:ascii="Wingdings" w:hAnsi="Wingdings" w:hint="default"/>
      </w:rPr>
    </w:lvl>
    <w:lvl w:ilvl="6" w:tplc="4E86E57A" w:tentative="1">
      <w:start w:val="1"/>
      <w:numFmt w:val="bullet"/>
      <w:lvlText w:val=""/>
      <w:lvlJc w:val="left"/>
      <w:pPr>
        <w:ind w:left="5040" w:hanging="360"/>
      </w:pPr>
      <w:rPr>
        <w:rFonts w:ascii="Symbol" w:hAnsi="Symbol" w:hint="default"/>
      </w:rPr>
    </w:lvl>
    <w:lvl w:ilvl="7" w:tplc="2C74C410" w:tentative="1">
      <w:start w:val="1"/>
      <w:numFmt w:val="bullet"/>
      <w:lvlText w:val="o"/>
      <w:lvlJc w:val="left"/>
      <w:pPr>
        <w:ind w:left="5760" w:hanging="360"/>
      </w:pPr>
      <w:rPr>
        <w:rFonts w:ascii="Courier New" w:hAnsi="Courier New" w:cs="Courier New" w:hint="default"/>
      </w:rPr>
    </w:lvl>
    <w:lvl w:ilvl="8" w:tplc="0FDE0920" w:tentative="1">
      <w:start w:val="1"/>
      <w:numFmt w:val="bullet"/>
      <w:lvlText w:val=""/>
      <w:lvlJc w:val="left"/>
      <w:pPr>
        <w:ind w:left="6480" w:hanging="360"/>
      </w:pPr>
      <w:rPr>
        <w:rFonts w:ascii="Wingdings" w:hAnsi="Wingdings" w:hint="default"/>
      </w:rPr>
    </w:lvl>
  </w:abstractNum>
  <w:abstractNum w:abstractNumId="6" w15:restartNumberingAfterBreak="0">
    <w:nsid w:val="4DDD5E67"/>
    <w:multiLevelType w:val="hybridMultilevel"/>
    <w:tmpl w:val="918C1248"/>
    <w:lvl w:ilvl="0" w:tplc="E8FCD350">
      <w:start w:val="1"/>
      <w:numFmt w:val="bullet"/>
      <w:lvlText w:val="§"/>
      <w:lvlJc w:val="left"/>
      <w:pPr>
        <w:ind w:left="720" w:hanging="360"/>
      </w:pPr>
      <w:rPr>
        <w:rFonts w:ascii="Calibri" w:hAnsi="Calibri" w:hint="default"/>
      </w:rPr>
    </w:lvl>
    <w:lvl w:ilvl="1" w:tplc="388220F8" w:tentative="1">
      <w:start w:val="1"/>
      <w:numFmt w:val="bullet"/>
      <w:lvlText w:val="o"/>
      <w:lvlJc w:val="left"/>
      <w:pPr>
        <w:ind w:left="1440" w:hanging="360"/>
      </w:pPr>
      <w:rPr>
        <w:rFonts w:ascii="Courier New" w:hAnsi="Courier New" w:cs="Courier New" w:hint="default"/>
      </w:rPr>
    </w:lvl>
    <w:lvl w:ilvl="2" w:tplc="239A53DC" w:tentative="1">
      <w:start w:val="1"/>
      <w:numFmt w:val="bullet"/>
      <w:lvlText w:val=""/>
      <w:lvlJc w:val="left"/>
      <w:pPr>
        <w:ind w:left="2160" w:hanging="360"/>
      </w:pPr>
      <w:rPr>
        <w:rFonts w:ascii="Wingdings" w:hAnsi="Wingdings" w:hint="default"/>
      </w:rPr>
    </w:lvl>
    <w:lvl w:ilvl="3" w:tplc="9190A392" w:tentative="1">
      <w:start w:val="1"/>
      <w:numFmt w:val="bullet"/>
      <w:lvlText w:val=""/>
      <w:lvlJc w:val="left"/>
      <w:pPr>
        <w:ind w:left="2880" w:hanging="360"/>
      </w:pPr>
      <w:rPr>
        <w:rFonts w:ascii="Symbol" w:hAnsi="Symbol" w:hint="default"/>
      </w:rPr>
    </w:lvl>
    <w:lvl w:ilvl="4" w:tplc="91C84672" w:tentative="1">
      <w:start w:val="1"/>
      <w:numFmt w:val="bullet"/>
      <w:lvlText w:val="o"/>
      <w:lvlJc w:val="left"/>
      <w:pPr>
        <w:ind w:left="3600" w:hanging="360"/>
      </w:pPr>
      <w:rPr>
        <w:rFonts w:ascii="Courier New" w:hAnsi="Courier New" w:cs="Courier New" w:hint="default"/>
      </w:rPr>
    </w:lvl>
    <w:lvl w:ilvl="5" w:tplc="D02CC0BE" w:tentative="1">
      <w:start w:val="1"/>
      <w:numFmt w:val="bullet"/>
      <w:lvlText w:val=""/>
      <w:lvlJc w:val="left"/>
      <w:pPr>
        <w:ind w:left="4320" w:hanging="360"/>
      </w:pPr>
      <w:rPr>
        <w:rFonts w:ascii="Wingdings" w:hAnsi="Wingdings" w:hint="default"/>
      </w:rPr>
    </w:lvl>
    <w:lvl w:ilvl="6" w:tplc="E2BCDDB0" w:tentative="1">
      <w:start w:val="1"/>
      <w:numFmt w:val="bullet"/>
      <w:lvlText w:val=""/>
      <w:lvlJc w:val="left"/>
      <w:pPr>
        <w:ind w:left="5040" w:hanging="360"/>
      </w:pPr>
      <w:rPr>
        <w:rFonts w:ascii="Symbol" w:hAnsi="Symbol" w:hint="default"/>
      </w:rPr>
    </w:lvl>
    <w:lvl w:ilvl="7" w:tplc="4A18117A" w:tentative="1">
      <w:start w:val="1"/>
      <w:numFmt w:val="bullet"/>
      <w:lvlText w:val="o"/>
      <w:lvlJc w:val="left"/>
      <w:pPr>
        <w:ind w:left="5760" w:hanging="360"/>
      </w:pPr>
      <w:rPr>
        <w:rFonts w:ascii="Courier New" w:hAnsi="Courier New" w:cs="Courier New" w:hint="default"/>
      </w:rPr>
    </w:lvl>
    <w:lvl w:ilvl="8" w:tplc="B5028792"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37D2DFAE">
      <w:start w:val="1"/>
      <w:numFmt w:val="bullet"/>
      <w:lvlText w:val="‡"/>
      <w:lvlJc w:val="left"/>
      <w:pPr>
        <w:ind w:left="720" w:hanging="360"/>
      </w:pPr>
      <w:rPr>
        <w:rFonts w:ascii="Calibri" w:hAnsi="Calibri" w:hint="default"/>
      </w:rPr>
    </w:lvl>
    <w:lvl w:ilvl="1" w:tplc="981E2D86" w:tentative="1">
      <w:start w:val="1"/>
      <w:numFmt w:val="bullet"/>
      <w:lvlText w:val="o"/>
      <w:lvlJc w:val="left"/>
      <w:pPr>
        <w:ind w:left="1440" w:hanging="360"/>
      </w:pPr>
      <w:rPr>
        <w:rFonts w:ascii="Courier New" w:hAnsi="Courier New" w:cs="Courier New" w:hint="default"/>
      </w:rPr>
    </w:lvl>
    <w:lvl w:ilvl="2" w:tplc="E3609162" w:tentative="1">
      <w:start w:val="1"/>
      <w:numFmt w:val="bullet"/>
      <w:lvlText w:val=""/>
      <w:lvlJc w:val="left"/>
      <w:pPr>
        <w:ind w:left="2160" w:hanging="360"/>
      </w:pPr>
      <w:rPr>
        <w:rFonts w:ascii="Wingdings" w:hAnsi="Wingdings" w:hint="default"/>
      </w:rPr>
    </w:lvl>
    <w:lvl w:ilvl="3" w:tplc="F0AA486C" w:tentative="1">
      <w:start w:val="1"/>
      <w:numFmt w:val="bullet"/>
      <w:lvlText w:val=""/>
      <w:lvlJc w:val="left"/>
      <w:pPr>
        <w:ind w:left="2880" w:hanging="360"/>
      </w:pPr>
      <w:rPr>
        <w:rFonts w:ascii="Symbol" w:hAnsi="Symbol" w:hint="default"/>
      </w:rPr>
    </w:lvl>
    <w:lvl w:ilvl="4" w:tplc="B100F36C" w:tentative="1">
      <w:start w:val="1"/>
      <w:numFmt w:val="bullet"/>
      <w:lvlText w:val="o"/>
      <w:lvlJc w:val="left"/>
      <w:pPr>
        <w:ind w:left="3600" w:hanging="360"/>
      </w:pPr>
      <w:rPr>
        <w:rFonts w:ascii="Courier New" w:hAnsi="Courier New" w:cs="Courier New" w:hint="default"/>
      </w:rPr>
    </w:lvl>
    <w:lvl w:ilvl="5" w:tplc="19147CC4" w:tentative="1">
      <w:start w:val="1"/>
      <w:numFmt w:val="bullet"/>
      <w:lvlText w:val=""/>
      <w:lvlJc w:val="left"/>
      <w:pPr>
        <w:ind w:left="4320" w:hanging="360"/>
      </w:pPr>
      <w:rPr>
        <w:rFonts w:ascii="Wingdings" w:hAnsi="Wingdings" w:hint="default"/>
      </w:rPr>
    </w:lvl>
    <w:lvl w:ilvl="6" w:tplc="CF601360" w:tentative="1">
      <w:start w:val="1"/>
      <w:numFmt w:val="bullet"/>
      <w:lvlText w:val=""/>
      <w:lvlJc w:val="left"/>
      <w:pPr>
        <w:ind w:left="5040" w:hanging="360"/>
      </w:pPr>
      <w:rPr>
        <w:rFonts w:ascii="Symbol" w:hAnsi="Symbol" w:hint="default"/>
      </w:rPr>
    </w:lvl>
    <w:lvl w:ilvl="7" w:tplc="8E584286" w:tentative="1">
      <w:start w:val="1"/>
      <w:numFmt w:val="bullet"/>
      <w:lvlText w:val="o"/>
      <w:lvlJc w:val="left"/>
      <w:pPr>
        <w:ind w:left="5760" w:hanging="360"/>
      </w:pPr>
      <w:rPr>
        <w:rFonts w:ascii="Courier New" w:hAnsi="Courier New" w:cs="Courier New" w:hint="default"/>
      </w:rPr>
    </w:lvl>
    <w:lvl w:ilvl="8" w:tplc="95240B26"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7"/>
  </w:num>
  <w:num w:numId="5">
    <w:abstractNumId w:val="6"/>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embedTrueTypeFonts/>
  <w:bordersDoNotSurroundHeader/>
  <w:bordersDoNotSurroundFooter/>
  <w:proofState w:spelling="clean"/>
  <w:stylePaneSortMethod w:val="0000"/>
  <w:defaultTabStop w:val="284"/>
  <w:evenAndOddHeaders/>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EC0"/>
    <w:rsid w:val="00002580"/>
    <w:rsid w:val="00005B8A"/>
    <w:rsid w:val="00005BB6"/>
    <w:rsid w:val="0000701F"/>
    <w:rsid w:val="00010826"/>
    <w:rsid w:val="00010D4E"/>
    <w:rsid w:val="00012430"/>
    <w:rsid w:val="00012C5E"/>
    <w:rsid w:val="0001389F"/>
    <w:rsid w:val="00020226"/>
    <w:rsid w:val="000207B6"/>
    <w:rsid w:val="00022D8A"/>
    <w:rsid w:val="000248C7"/>
    <w:rsid w:val="00030305"/>
    <w:rsid w:val="000315DB"/>
    <w:rsid w:val="00031F73"/>
    <w:rsid w:val="00033200"/>
    <w:rsid w:val="00033B9D"/>
    <w:rsid w:val="000349A5"/>
    <w:rsid w:val="00035505"/>
    <w:rsid w:val="00035F88"/>
    <w:rsid w:val="000423C9"/>
    <w:rsid w:val="000505F4"/>
    <w:rsid w:val="00053AA2"/>
    <w:rsid w:val="0005558D"/>
    <w:rsid w:val="00061020"/>
    <w:rsid w:val="00061808"/>
    <w:rsid w:val="000618C9"/>
    <w:rsid w:val="000622D1"/>
    <w:rsid w:val="0006269C"/>
    <w:rsid w:val="00063A80"/>
    <w:rsid w:val="00070D57"/>
    <w:rsid w:val="00071E41"/>
    <w:rsid w:val="00073639"/>
    <w:rsid w:val="00076E07"/>
    <w:rsid w:val="00084909"/>
    <w:rsid w:val="00084A80"/>
    <w:rsid w:val="00096371"/>
    <w:rsid w:val="000A0E3B"/>
    <w:rsid w:val="000A0E56"/>
    <w:rsid w:val="000A2670"/>
    <w:rsid w:val="000A4C58"/>
    <w:rsid w:val="000A6317"/>
    <w:rsid w:val="000C0A9D"/>
    <w:rsid w:val="000C0E30"/>
    <w:rsid w:val="000C1C9E"/>
    <w:rsid w:val="000C1DDA"/>
    <w:rsid w:val="000C7790"/>
    <w:rsid w:val="000D2AA0"/>
    <w:rsid w:val="000D2FAC"/>
    <w:rsid w:val="000D5891"/>
    <w:rsid w:val="000D6020"/>
    <w:rsid w:val="000D6963"/>
    <w:rsid w:val="000E2C94"/>
    <w:rsid w:val="000E363B"/>
    <w:rsid w:val="000E545F"/>
    <w:rsid w:val="000E7A32"/>
    <w:rsid w:val="000F0959"/>
    <w:rsid w:val="000F0BAA"/>
    <w:rsid w:val="000F3A41"/>
    <w:rsid w:val="000F4816"/>
    <w:rsid w:val="000F4A8A"/>
    <w:rsid w:val="000F5470"/>
    <w:rsid w:val="000F73F8"/>
    <w:rsid w:val="000F7C42"/>
    <w:rsid w:val="00104C8C"/>
    <w:rsid w:val="00112797"/>
    <w:rsid w:val="001138B1"/>
    <w:rsid w:val="00114229"/>
    <w:rsid w:val="0011794F"/>
    <w:rsid w:val="00120227"/>
    <w:rsid w:val="001250C9"/>
    <w:rsid w:val="00126027"/>
    <w:rsid w:val="001260C2"/>
    <w:rsid w:val="00132A91"/>
    <w:rsid w:val="00134BAC"/>
    <w:rsid w:val="001353BE"/>
    <w:rsid w:val="0014044D"/>
    <w:rsid w:val="001408C7"/>
    <w:rsid w:val="00141CB4"/>
    <w:rsid w:val="00142ACC"/>
    <w:rsid w:val="00144D49"/>
    <w:rsid w:val="001508E9"/>
    <w:rsid w:val="00150E98"/>
    <w:rsid w:val="00151347"/>
    <w:rsid w:val="00151FD4"/>
    <w:rsid w:val="001565F7"/>
    <w:rsid w:val="00156FB8"/>
    <w:rsid w:val="00160B42"/>
    <w:rsid w:val="001633D9"/>
    <w:rsid w:val="00164273"/>
    <w:rsid w:val="0016550D"/>
    <w:rsid w:val="00166E22"/>
    <w:rsid w:val="00173D99"/>
    <w:rsid w:val="00180ABE"/>
    <w:rsid w:val="0019220B"/>
    <w:rsid w:val="001923AB"/>
    <w:rsid w:val="00196EC0"/>
    <w:rsid w:val="001A0369"/>
    <w:rsid w:val="001A3937"/>
    <w:rsid w:val="001A451B"/>
    <w:rsid w:val="001A45C1"/>
    <w:rsid w:val="001B1E60"/>
    <w:rsid w:val="001C08A6"/>
    <w:rsid w:val="001C1EB8"/>
    <w:rsid w:val="001C25DB"/>
    <w:rsid w:val="001C4BF3"/>
    <w:rsid w:val="001C677B"/>
    <w:rsid w:val="001D3082"/>
    <w:rsid w:val="001D555B"/>
    <w:rsid w:val="001D6369"/>
    <w:rsid w:val="001D6CD3"/>
    <w:rsid w:val="001E0883"/>
    <w:rsid w:val="001E14F2"/>
    <w:rsid w:val="001E340D"/>
    <w:rsid w:val="001E47BE"/>
    <w:rsid w:val="001E683A"/>
    <w:rsid w:val="001F0990"/>
    <w:rsid w:val="001F34EC"/>
    <w:rsid w:val="001F3F22"/>
    <w:rsid w:val="001F5842"/>
    <w:rsid w:val="001F7B12"/>
    <w:rsid w:val="00201C81"/>
    <w:rsid w:val="00201E0F"/>
    <w:rsid w:val="00203DAF"/>
    <w:rsid w:val="00206A82"/>
    <w:rsid w:val="002075DC"/>
    <w:rsid w:val="00212E1B"/>
    <w:rsid w:val="0021685F"/>
    <w:rsid w:val="00217D40"/>
    <w:rsid w:val="00221015"/>
    <w:rsid w:val="002324F4"/>
    <w:rsid w:val="00232640"/>
    <w:rsid w:val="00234B92"/>
    <w:rsid w:val="002367CA"/>
    <w:rsid w:val="00237C8A"/>
    <w:rsid w:val="00241ACD"/>
    <w:rsid w:val="00243D3C"/>
    <w:rsid w:val="00246CAE"/>
    <w:rsid w:val="002507EA"/>
    <w:rsid w:val="00251478"/>
    <w:rsid w:val="00253551"/>
    <w:rsid w:val="0025490A"/>
    <w:rsid w:val="002556B0"/>
    <w:rsid w:val="00262489"/>
    <w:rsid w:val="002639AC"/>
    <w:rsid w:val="00264A43"/>
    <w:rsid w:val="0026544D"/>
    <w:rsid w:val="002677F3"/>
    <w:rsid w:val="00270DD5"/>
    <w:rsid w:val="00270E2E"/>
    <w:rsid w:val="00271235"/>
    <w:rsid w:val="00272D6F"/>
    <w:rsid w:val="00273F75"/>
    <w:rsid w:val="002762A0"/>
    <w:rsid w:val="00277A76"/>
    <w:rsid w:val="00277EF5"/>
    <w:rsid w:val="002801A1"/>
    <w:rsid w:val="0028187C"/>
    <w:rsid w:val="0028340E"/>
    <w:rsid w:val="00286985"/>
    <w:rsid w:val="00286B59"/>
    <w:rsid w:val="00286BA2"/>
    <w:rsid w:val="00287F39"/>
    <w:rsid w:val="002930D9"/>
    <w:rsid w:val="002936CA"/>
    <w:rsid w:val="00295B1E"/>
    <w:rsid w:val="0029748E"/>
    <w:rsid w:val="002A25F0"/>
    <w:rsid w:val="002A4FCD"/>
    <w:rsid w:val="002A5421"/>
    <w:rsid w:val="002A6297"/>
    <w:rsid w:val="002A6788"/>
    <w:rsid w:val="002B4E9B"/>
    <w:rsid w:val="002B5698"/>
    <w:rsid w:val="002B756F"/>
    <w:rsid w:val="002C0803"/>
    <w:rsid w:val="002C2642"/>
    <w:rsid w:val="002C3D7C"/>
    <w:rsid w:val="002C6924"/>
    <w:rsid w:val="002D04FE"/>
    <w:rsid w:val="002D2DD2"/>
    <w:rsid w:val="002D6E6A"/>
    <w:rsid w:val="002D7431"/>
    <w:rsid w:val="002D7E92"/>
    <w:rsid w:val="002E4047"/>
    <w:rsid w:val="002E5B1D"/>
    <w:rsid w:val="002E5C4C"/>
    <w:rsid w:val="002E64E8"/>
    <w:rsid w:val="002E7633"/>
    <w:rsid w:val="002F18E9"/>
    <w:rsid w:val="002F1B6C"/>
    <w:rsid w:val="002F1C00"/>
    <w:rsid w:val="002F36E6"/>
    <w:rsid w:val="002F4EBA"/>
    <w:rsid w:val="002F52C3"/>
    <w:rsid w:val="002F62EA"/>
    <w:rsid w:val="00306404"/>
    <w:rsid w:val="00306887"/>
    <w:rsid w:val="00310CC2"/>
    <w:rsid w:val="00312C7E"/>
    <w:rsid w:val="00331EFC"/>
    <w:rsid w:val="00332E4B"/>
    <w:rsid w:val="00333124"/>
    <w:rsid w:val="00333D35"/>
    <w:rsid w:val="003344FA"/>
    <w:rsid w:val="003416BC"/>
    <w:rsid w:val="00342C47"/>
    <w:rsid w:val="0034418D"/>
    <w:rsid w:val="003453D7"/>
    <w:rsid w:val="003462CA"/>
    <w:rsid w:val="00352AA4"/>
    <w:rsid w:val="00353745"/>
    <w:rsid w:val="00354579"/>
    <w:rsid w:val="00354B5F"/>
    <w:rsid w:val="00355414"/>
    <w:rsid w:val="00356F00"/>
    <w:rsid w:val="003574C2"/>
    <w:rsid w:val="00362403"/>
    <w:rsid w:val="00364EFF"/>
    <w:rsid w:val="00366C54"/>
    <w:rsid w:val="00370B34"/>
    <w:rsid w:val="00373571"/>
    <w:rsid w:val="003738B3"/>
    <w:rsid w:val="003739A2"/>
    <w:rsid w:val="00375F89"/>
    <w:rsid w:val="0037647C"/>
    <w:rsid w:val="00377481"/>
    <w:rsid w:val="00380715"/>
    <w:rsid w:val="00380751"/>
    <w:rsid w:val="00380944"/>
    <w:rsid w:val="00381B1C"/>
    <w:rsid w:val="00382ED9"/>
    <w:rsid w:val="003832EB"/>
    <w:rsid w:val="003846F9"/>
    <w:rsid w:val="00384ABA"/>
    <w:rsid w:val="00384C43"/>
    <w:rsid w:val="0038719E"/>
    <w:rsid w:val="00390E01"/>
    <w:rsid w:val="003916B9"/>
    <w:rsid w:val="00397811"/>
    <w:rsid w:val="003A050C"/>
    <w:rsid w:val="003A0623"/>
    <w:rsid w:val="003A7E95"/>
    <w:rsid w:val="003B1748"/>
    <w:rsid w:val="003B3EDE"/>
    <w:rsid w:val="003B6002"/>
    <w:rsid w:val="003B739C"/>
    <w:rsid w:val="003B7A39"/>
    <w:rsid w:val="003C366C"/>
    <w:rsid w:val="003C4440"/>
    <w:rsid w:val="003C6313"/>
    <w:rsid w:val="003C686F"/>
    <w:rsid w:val="003C7412"/>
    <w:rsid w:val="003D2268"/>
    <w:rsid w:val="003D4BBC"/>
    <w:rsid w:val="003D4ECA"/>
    <w:rsid w:val="003D6CF2"/>
    <w:rsid w:val="003D6DAD"/>
    <w:rsid w:val="003D749C"/>
    <w:rsid w:val="003E3ECD"/>
    <w:rsid w:val="003E4A9D"/>
    <w:rsid w:val="003E55B2"/>
    <w:rsid w:val="003E67B0"/>
    <w:rsid w:val="003F3CC6"/>
    <w:rsid w:val="003F4542"/>
    <w:rsid w:val="003F4BF5"/>
    <w:rsid w:val="00404B2D"/>
    <w:rsid w:val="00413FF2"/>
    <w:rsid w:val="004147A6"/>
    <w:rsid w:val="00414DA6"/>
    <w:rsid w:val="004156E7"/>
    <w:rsid w:val="00415D41"/>
    <w:rsid w:val="004170B7"/>
    <w:rsid w:val="004204BA"/>
    <w:rsid w:val="00420D94"/>
    <w:rsid w:val="00422C8C"/>
    <w:rsid w:val="004234C6"/>
    <w:rsid w:val="00423893"/>
    <w:rsid w:val="0042531B"/>
    <w:rsid w:val="00425E91"/>
    <w:rsid w:val="0043180D"/>
    <w:rsid w:val="00433730"/>
    <w:rsid w:val="004363C8"/>
    <w:rsid w:val="004414A5"/>
    <w:rsid w:val="00443F7A"/>
    <w:rsid w:val="00446923"/>
    <w:rsid w:val="0044700B"/>
    <w:rsid w:val="00450C83"/>
    <w:rsid w:val="004536AB"/>
    <w:rsid w:val="00456785"/>
    <w:rsid w:val="0045756F"/>
    <w:rsid w:val="00460632"/>
    <w:rsid w:val="004642B1"/>
    <w:rsid w:val="00465A3F"/>
    <w:rsid w:val="0046765E"/>
    <w:rsid w:val="00467C80"/>
    <w:rsid w:val="00473556"/>
    <w:rsid w:val="00473605"/>
    <w:rsid w:val="00474052"/>
    <w:rsid w:val="00475C00"/>
    <w:rsid w:val="00476602"/>
    <w:rsid w:val="004811C7"/>
    <w:rsid w:val="0048543A"/>
    <w:rsid w:val="004856B4"/>
    <w:rsid w:val="00485B6D"/>
    <w:rsid w:val="00485D52"/>
    <w:rsid w:val="00485FDB"/>
    <w:rsid w:val="00486B7C"/>
    <w:rsid w:val="004877C8"/>
    <w:rsid w:val="00487AFA"/>
    <w:rsid w:val="004901D3"/>
    <w:rsid w:val="00492B32"/>
    <w:rsid w:val="00492B82"/>
    <w:rsid w:val="004943F7"/>
    <w:rsid w:val="004A3460"/>
    <w:rsid w:val="004A5E7B"/>
    <w:rsid w:val="004B0882"/>
    <w:rsid w:val="004B13B1"/>
    <w:rsid w:val="004B1427"/>
    <w:rsid w:val="004B325D"/>
    <w:rsid w:val="004B3770"/>
    <w:rsid w:val="004B5570"/>
    <w:rsid w:val="004B5EA4"/>
    <w:rsid w:val="004C531E"/>
    <w:rsid w:val="004C6C90"/>
    <w:rsid w:val="004D04EC"/>
    <w:rsid w:val="004D2F71"/>
    <w:rsid w:val="004D733C"/>
    <w:rsid w:val="004E557E"/>
    <w:rsid w:val="004E5FAD"/>
    <w:rsid w:val="004F2F48"/>
    <w:rsid w:val="004F4115"/>
    <w:rsid w:val="00501413"/>
    <w:rsid w:val="00501C7B"/>
    <w:rsid w:val="005037CD"/>
    <w:rsid w:val="0050413F"/>
    <w:rsid w:val="00504795"/>
    <w:rsid w:val="005052D9"/>
    <w:rsid w:val="00514CBA"/>
    <w:rsid w:val="005205CF"/>
    <w:rsid w:val="00521533"/>
    <w:rsid w:val="005246C1"/>
    <w:rsid w:val="0052630A"/>
    <w:rsid w:val="00526C13"/>
    <w:rsid w:val="0053177A"/>
    <w:rsid w:val="00533EA1"/>
    <w:rsid w:val="00533F74"/>
    <w:rsid w:val="005401BF"/>
    <w:rsid w:val="005413CD"/>
    <w:rsid w:val="00541F4C"/>
    <w:rsid w:val="00542440"/>
    <w:rsid w:val="00544153"/>
    <w:rsid w:val="005459A0"/>
    <w:rsid w:val="00556973"/>
    <w:rsid w:val="0055706C"/>
    <w:rsid w:val="005571D2"/>
    <w:rsid w:val="0056445C"/>
    <w:rsid w:val="0056661E"/>
    <w:rsid w:val="00566ED2"/>
    <w:rsid w:val="005739BF"/>
    <w:rsid w:val="005754F9"/>
    <w:rsid w:val="005771C3"/>
    <w:rsid w:val="00577595"/>
    <w:rsid w:val="00577B54"/>
    <w:rsid w:val="005812D7"/>
    <w:rsid w:val="00581BD6"/>
    <w:rsid w:val="0058321D"/>
    <w:rsid w:val="005836F0"/>
    <w:rsid w:val="0058399C"/>
    <w:rsid w:val="00584314"/>
    <w:rsid w:val="00584934"/>
    <w:rsid w:val="00584D2B"/>
    <w:rsid w:val="0058632D"/>
    <w:rsid w:val="00587849"/>
    <w:rsid w:val="00590523"/>
    <w:rsid w:val="00590F6D"/>
    <w:rsid w:val="00592173"/>
    <w:rsid w:val="00594713"/>
    <w:rsid w:val="00595D77"/>
    <w:rsid w:val="00597149"/>
    <w:rsid w:val="005A1493"/>
    <w:rsid w:val="005A41D4"/>
    <w:rsid w:val="005A53EA"/>
    <w:rsid w:val="005A5ED7"/>
    <w:rsid w:val="005A6ECA"/>
    <w:rsid w:val="005B0443"/>
    <w:rsid w:val="005B238C"/>
    <w:rsid w:val="005B2BAC"/>
    <w:rsid w:val="005B4136"/>
    <w:rsid w:val="005C1A41"/>
    <w:rsid w:val="005C26F4"/>
    <w:rsid w:val="005C4565"/>
    <w:rsid w:val="005D1DF8"/>
    <w:rsid w:val="005D5F30"/>
    <w:rsid w:val="005E05CD"/>
    <w:rsid w:val="005F0BEF"/>
    <w:rsid w:val="005F1FEE"/>
    <w:rsid w:val="005F36A8"/>
    <w:rsid w:val="005F392F"/>
    <w:rsid w:val="005F5566"/>
    <w:rsid w:val="005F5822"/>
    <w:rsid w:val="006051E0"/>
    <w:rsid w:val="00610128"/>
    <w:rsid w:val="00610B93"/>
    <w:rsid w:val="00612800"/>
    <w:rsid w:val="006131AB"/>
    <w:rsid w:val="00613522"/>
    <w:rsid w:val="00614B97"/>
    <w:rsid w:val="0061696F"/>
    <w:rsid w:val="00616CED"/>
    <w:rsid w:val="006175A7"/>
    <w:rsid w:val="00620013"/>
    <w:rsid w:val="006216F7"/>
    <w:rsid w:val="006238E0"/>
    <w:rsid w:val="00623D6B"/>
    <w:rsid w:val="00641030"/>
    <w:rsid w:val="00643067"/>
    <w:rsid w:val="006437D0"/>
    <w:rsid w:val="00644E8E"/>
    <w:rsid w:val="00645D52"/>
    <w:rsid w:val="0065133B"/>
    <w:rsid w:val="00651715"/>
    <w:rsid w:val="00654ED6"/>
    <w:rsid w:val="006563BA"/>
    <w:rsid w:val="006564C5"/>
    <w:rsid w:val="00656D88"/>
    <w:rsid w:val="0065756C"/>
    <w:rsid w:val="006575EC"/>
    <w:rsid w:val="006602F1"/>
    <w:rsid w:val="0066519C"/>
    <w:rsid w:val="00667A33"/>
    <w:rsid w:val="0067076D"/>
    <w:rsid w:val="00670ED4"/>
    <w:rsid w:val="006722C3"/>
    <w:rsid w:val="00672928"/>
    <w:rsid w:val="00674E0F"/>
    <w:rsid w:val="0067535B"/>
    <w:rsid w:val="00677E2B"/>
    <w:rsid w:val="006821D7"/>
    <w:rsid w:val="00687431"/>
    <w:rsid w:val="00692D23"/>
    <w:rsid w:val="006A16C9"/>
    <w:rsid w:val="006A2D89"/>
    <w:rsid w:val="006A4011"/>
    <w:rsid w:val="006A69C8"/>
    <w:rsid w:val="006B0262"/>
    <w:rsid w:val="006B070E"/>
    <w:rsid w:val="006B78F3"/>
    <w:rsid w:val="006C014C"/>
    <w:rsid w:val="006C3052"/>
    <w:rsid w:val="006C4C84"/>
    <w:rsid w:val="006D2353"/>
    <w:rsid w:val="006D36D0"/>
    <w:rsid w:val="006D44CB"/>
    <w:rsid w:val="006D5CC8"/>
    <w:rsid w:val="006D6163"/>
    <w:rsid w:val="006D78F7"/>
    <w:rsid w:val="006E08C5"/>
    <w:rsid w:val="006E1CD1"/>
    <w:rsid w:val="006E1FD2"/>
    <w:rsid w:val="006E2484"/>
    <w:rsid w:val="006E58B1"/>
    <w:rsid w:val="006F01C4"/>
    <w:rsid w:val="006F1F0C"/>
    <w:rsid w:val="006F2E30"/>
    <w:rsid w:val="006F43FE"/>
    <w:rsid w:val="006F487B"/>
    <w:rsid w:val="006F6B04"/>
    <w:rsid w:val="006F6F01"/>
    <w:rsid w:val="006F740B"/>
    <w:rsid w:val="006F7AEF"/>
    <w:rsid w:val="0070314A"/>
    <w:rsid w:val="00703249"/>
    <w:rsid w:val="00704C39"/>
    <w:rsid w:val="00707093"/>
    <w:rsid w:val="007111B8"/>
    <w:rsid w:val="007168D5"/>
    <w:rsid w:val="007176A3"/>
    <w:rsid w:val="0072209E"/>
    <w:rsid w:val="007223E7"/>
    <w:rsid w:val="00723C68"/>
    <w:rsid w:val="007246D3"/>
    <w:rsid w:val="0072477B"/>
    <w:rsid w:val="00730DA9"/>
    <w:rsid w:val="00736A6C"/>
    <w:rsid w:val="00740763"/>
    <w:rsid w:val="00744A41"/>
    <w:rsid w:val="00751026"/>
    <w:rsid w:val="007557BB"/>
    <w:rsid w:val="00756963"/>
    <w:rsid w:val="00763310"/>
    <w:rsid w:val="00775713"/>
    <w:rsid w:val="00776450"/>
    <w:rsid w:val="00780A41"/>
    <w:rsid w:val="0078188D"/>
    <w:rsid w:val="007824D3"/>
    <w:rsid w:val="007863D4"/>
    <w:rsid w:val="00794787"/>
    <w:rsid w:val="007A0D2D"/>
    <w:rsid w:val="007A1CBD"/>
    <w:rsid w:val="007A2733"/>
    <w:rsid w:val="007A37D8"/>
    <w:rsid w:val="007A3940"/>
    <w:rsid w:val="007A7778"/>
    <w:rsid w:val="007A779C"/>
    <w:rsid w:val="007A78A5"/>
    <w:rsid w:val="007A78B0"/>
    <w:rsid w:val="007B4AED"/>
    <w:rsid w:val="007B4F31"/>
    <w:rsid w:val="007B701C"/>
    <w:rsid w:val="007C3D03"/>
    <w:rsid w:val="007C3DB6"/>
    <w:rsid w:val="007C45CE"/>
    <w:rsid w:val="007C49DD"/>
    <w:rsid w:val="007C5A7D"/>
    <w:rsid w:val="007C72B5"/>
    <w:rsid w:val="007C7B6B"/>
    <w:rsid w:val="007C7DD1"/>
    <w:rsid w:val="007D0EB5"/>
    <w:rsid w:val="007D1EFA"/>
    <w:rsid w:val="007D3E5E"/>
    <w:rsid w:val="007D5E6E"/>
    <w:rsid w:val="007D5FB4"/>
    <w:rsid w:val="007D5FE4"/>
    <w:rsid w:val="007D6091"/>
    <w:rsid w:val="007D76EE"/>
    <w:rsid w:val="007E0E7E"/>
    <w:rsid w:val="007E242D"/>
    <w:rsid w:val="007E3620"/>
    <w:rsid w:val="007E5C22"/>
    <w:rsid w:val="007F6AE8"/>
    <w:rsid w:val="00803EEE"/>
    <w:rsid w:val="00810786"/>
    <w:rsid w:val="00815805"/>
    <w:rsid w:val="0081606D"/>
    <w:rsid w:val="00816327"/>
    <w:rsid w:val="00820092"/>
    <w:rsid w:val="00823342"/>
    <w:rsid w:val="00823B61"/>
    <w:rsid w:val="00827C0F"/>
    <w:rsid w:val="00834542"/>
    <w:rsid w:val="00834B63"/>
    <w:rsid w:val="00836173"/>
    <w:rsid w:val="0083705D"/>
    <w:rsid w:val="0083778B"/>
    <w:rsid w:val="00843F5D"/>
    <w:rsid w:val="00845980"/>
    <w:rsid w:val="00853CFE"/>
    <w:rsid w:val="008560DE"/>
    <w:rsid w:val="00861170"/>
    <w:rsid w:val="00863820"/>
    <w:rsid w:val="00864B2B"/>
    <w:rsid w:val="0086546D"/>
    <w:rsid w:val="00866D29"/>
    <w:rsid w:val="008724EE"/>
    <w:rsid w:val="00875236"/>
    <w:rsid w:val="00877320"/>
    <w:rsid w:val="00882F1D"/>
    <w:rsid w:val="0088525A"/>
    <w:rsid w:val="00885A3F"/>
    <w:rsid w:val="00886501"/>
    <w:rsid w:val="008868B8"/>
    <w:rsid w:val="008879D5"/>
    <w:rsid w:val="0089198E"/>
    <w:rsid w:val="00893F2C"/>
    <w:rsid w:val="00896DE2"/>
    <w:rsid w:val="00897810"/>
    <w:rsid w:val="008A0D60"/>
    <w:rsid w:val="008A0E47"/>
    <w:rsid w:val="008A2366"/>
    <w:rsid w:val="008A3EBA"/>
    <w:rsid w:val="008A5982"/>
    <w:rsid w:val="008B0128"/>
    <w:rsid w:val="008B070F"/>
    <w:rsid w:val="008B2DF3"/>
    <w:rsid w:val="008B48F7"/>
    <w:rsid w:val="008B6493"/>
    <w:rsid w:val="008B6A35"/>
    <w:rsid w:val="008B76AA"/>
    <w:rsid w:val="008C001C"/>
    <w:rsid w:val="008C06C5"/>
    <w:rsid w:val="008C1387"/>
    <w:rsid w:val="008C23BF"/>
    <w:rsid w:val="008C4FCF"/>
    <w:rsid w:val="008C682F"/>
    <w:rsid w:val="008D4155"/>
    <w:rsid w:val="008D5EAF"/>
    <w:rsid w:val="008E2659"/>
    <w:rsid w:val="008E2DB0"/>
    <w:rsid w:val="008E42C2"/>
    <w:rsid w:val="008E509B"/>
    <w:rsid w:val="008F0742"/>
    <w:rsid w:val="008F0E35"/>
    <w:rsid w:val="008F4811"/>
    <w:rsid w:val="008F4B04"/>
    <w:rsid w:val="008F525A"/>
    <w:rsid w:val="009026D4"/>
    <w:rsid w:val="009031AB"/>
    <w:rsid w:val="0090405E"/>
    <w:rsid w:val="009058A5"/>
    <w:rsid w:val="00905C58"/>
    <w:rsid w:val="00910417"/>
    <w:rsid w:val="0091085E"/>
    <w:rsid w:val="009119B1"/>
    <w:rsid w:val="00911A4D"/>
    <w:rsid w:val="00915C47"/>
    <w:rsid w:val="009165A7"/>
    <w:rsid w:val="0092510D"/>
    <w:rsid w:val="00925DA6"/>
    <w:rsid w:val="0092658C"/>
    <w:rsid w:val="0092763E"/>
    <w:rsid w:val="009316A6"/>
    <w:rsid w:val="0093360E"/>
    <w:rsid w:val="00936114"/>
    <w:rsid w:val="00936891"/>
    <w:rsid w:val="009400E9"/>
    <w:rsid w:val="0094609D"/>
    <w:rsid w:val="00946830"/>
    <w:rsid w:val="0095066C"/>
    <w:rsid w:val="00955AB7"/>
    <w:rsid w:val="00957801"/>
    <w:rsid w:val="00957AE2"/>
    <w:rsid w:val="00960433"/>
    <w:rsid w:val="0096198D"/>
    <w:rsid w:val="00962566"/>
    <w:rsid w:val="00962779"/>
    <w:rsid w:val="00964BE9"/>
    <w:rsid w:val="009654EC"/>
    <w:rsid w:val="009726BB"/>
    <w:rsid w:val="00976468"/>
    <w:rsid w:val="00986C3E"/>
    <w:rsid w:val="00986C70"/>
    <w:rsid w:val="00987E3A"/>
    <w:rsid w:val="00990887"/>
    <w:rsid w:val="00990C66"/>
    <w:rsid w:val="009918D9"/>
    <w:rsid w:val="00991EBA"/>
    <w:rsid w:val="00993213"/>
    <w:rsid w:val="00993D68"/>
    <w:rsid w:val="00996018"/>
    <w:rsid w:val="00997871"/>
    <w:rsid w:val="00997ABB"/>
    <w:rsid w:val="009A392D"/>
    <w:rsid w:val="009A57E0"/>
    <w:rsid w:val="009A5D60"/>
    <w:rsid w:val="009B0BAD"/>
    <w:rsid w:val="009B49D3"/>
    <w:rsid w:val="009C04DF"/>
    <w:rsid w:val="009C0F44"/>
    <w:rsid w:val="009C1DD1"/>
    <w:rsid w:val="009C3F0B"/>
    <w:rsid w:val="009D17C3"/>
    <w:rsid w:val="009D2550"/>
    <w:rsid w:val="009D47C2"/>
    <w:rsid w:val="009D5D8A"/>
    <w:rsid w:val="009D63BF"/>
    <w:rsid w:val="009E066C"/>
    <w:rsid w:val="009E0A9F"/>
    <w:rsid w:val="009E299E"/>
    <w:rsid w:val="009E3880"/>
    <w:rsid w:val="009E3EEA"/>
    <w:rsid w:val="009E51F8"/>
    <w:rsid w:val="009E5BC0"/>
    <w:rsid w:val="009E7D72"/>
    <w:rsid w:val="009F2649"/>
    <w:rsid w:val="009F78C4"/>
    <w:rsid w:val="009F7F4C"/>
    <w:rsid w:val="00A015C5"/>
    <w:rsid w:val="00A074D7"/>
    <w:rsid w:val="00A10654"/>
    <w:rsid w:val="00A12A6C"/>
    <w:rsid w:val="00A14401"/>
    <w:rsid w:val="00A15540"/>
    <w:rsid w:val="00A16A99"/>
    <w:rsid w:val="00A16B96"/>
    <w:rsid w:val="00A17D23"/>
    <w:rsid w:val="00A208E1"/>
    <w:rsid w:val="00A25116"/>
    <w:rsid w:val="00A25694"/>
    <w:rsid w:val="00A2715D"/>
    <w:rsid w:val="00A324BB"/>
    <w:rsid w:val="00A340CD"/>
    <w:rsid w:val="00A35827"/>
    <w:rsid w:val="00A42963"/>
    <w:rsid w:val="00A43CFC"/>
    <w:rsid w:val="00A46CE7"/>
    <w:rsid w:val="00A47DA2"/>
    <w:rsid w:val="00A50FA1"/>
    <w:rsid w:val="00A521AB"/>
    <w:rsid w:val="00A56CD0"/>
    <w:rsid w:val="00A60251"/>
    <w:rsid w:val="00A61D3E"/>
    <w:rsid w:val="00A64637"/>
    <w:rsid w:val="00A67687"/>
    <w:rsid w:val="00A73AA0"/>
    <w:rsid w:val="00A7643E"/>
    <w:rsid w:val="00A77172"/>
    <w:rsid w:val="00A774C2"/>
    <w:rsid w:val="00A8363C"/>
    <w:rsid w:val="00A84F9B"/>
    <w:rsid w:val="00A87285"/>
    <w:rsid w:val="00A92AD8"/>
    <w:rsid w:val="00A94CAB"/>
    <w:rsid w:val="00A9649E"/>
    <w:rsid w:val="00A969CC"/>
    <w:rsid w:val="00AA1341"/>
    <w:rsid w:val="00AA79B4"/>
    <w:rsid w:val="00AB16D0"/>
    <w:rsid w:val="00AB24BF"/>
    <w:rsid w:val="00AB2C1B"/>
    <w:rsid w:val="00AB6038"/>
    <w:rsid w:val="00AC0F5C"/>
    <w:rsid w:val="00AC20B8"/>
    <w:rsid w:val="00AC2526"/>
    <w:rsid w:val="00AC25C0"/>
    <w:rsid w:val="00AC3BF2"/>
    <w:rsid w:val="00AC6B4D"/>
    <w:rsid w:val="00AD1A33"/>
    <w:rsid w:val="00AD2B4C"/>
    <w:rsid w:val="00AD3922"/>
    <w:rsid w:val="00AD4AF4"/>
    <w:rsid w:val="00AD5029"/>
    <w:rsid w:val="00AD515E"/>
    <w:rsid w:val="00AD5483"/>
    <w:rsid w:val="00AD5978"/>
    <w:rsid w:val="00AD6EB4"/>
    <w:rsid w:val="00AE1890"/>
    <w:rsid w:val="00AE2637"/>
    <w:rsid w:val="00AE72E1"/>
    <w:rsid w:val="00AF0249"/>
    <w:rsid w:val="00AF150F"/>
    <w:rsid w:val="00AF2564"/>
    <w:rsid w:val="00AF3F36"/>
    <w:rsid w:val="00AF44D9"/>
    <w:rsid w:val="00AF4737"/>
    <w:rsid w:val="00B00CDD"/>
    <w:rsid w:val="00B0470A"/>
    <w:rsid w:val="00B04714"/>
    <w:rsid w:val="00B077DD"/>
    <w:rsid w:val="00B13A73"/>
    <w:rsid w:val="00B13D4A"/>
    <w:rsid w:val="00B14998"/>
    <w:rsid w:val="00B176C6"/>
    <w:rsid w:val="00B2194F"/>
    <w:rsid w:val="00B2364D"/>
    <w:rsid w:val="00B23C7F"/>
    <w:rsid w:val="00B2645A"/>
    <w:rsid w:val="00B2645D"/>
    <w:rsid w:val="00B316E9"/>
    <w:rsid w:val="00B32488"/>
    <w:rsid w:val="00B34DFF"/>
    <w:rsid w:val="00B357A8"/>
    <w:rsid w:val="00B35ED9"/>
    <w:rsid w:val="00B3665B"/>
    <w:rsid w:val="00B377E1"/>
    <w:rsid w:val="00B37A58"/>
    <w:rsid w:val="00B403E4"/>
    <w:rsid w:val="00B421FD"/>
    <w:rsid w:val="00B443F2"/>
    <w:rsid w:val="00B46B57"/>
    <w:rsid w:val="00B47261"/>
    <w:rsid w:val="00B509C9"/>
    <w:rsid w:val="00B51D23"/>
    <w:rsid w:val="00B523D4"/>
    <w:rsid w:val="00B53582"/>
    <w:rsid w:val="00B53E72"/>
    <w:rsid w:val="00B569AA"/>
    <w:rsid w:val="00B60AF1"/>
    <w:rsid w:val="00B6239D"/>
    <w:rsid w:val="00B66C89"/>
    <w:rsid w:val="00B67630"/>
    <w:rsid w:val="00B67C2B"/>
    <w:rsid w:val="00B722DE"/>
    <w:rsid w:val="00B806A3"/>
    <w:rsid w:val="00B80DDB"/>
    <w:rsid w:val="00B81EE1"/>
    <w:rsid w:val="00B83E01"/>
    <w:rsid w:val="00B873BD"/>
    <w:rsid w:val="00B934C9"/>
    <w:rsid w:val="00B94677"/>
    <w:rsid w:val="00B9605A"/>
    <w:rsid w:val="00B97375"/>
    <w:rsid w:val="00B97EFA"/>
    <w:rsid w:val="00BA163B"/>
    <w:rsid w:val="00BA4670"/>
    <w:rsid w:val="00BA4B68"/>
    <w:rsid w:val="00BA5460"/>
    <w:rsid w:val="00BA5FCE"/>
    <w:rsid w:val="00BA761E"/>
    <w:rsid w:val="00BB3FBE"/>
    <w:rsid w:val="00BB692A"/>
    <w:rsid w:val="00BC603D"/>
    <w:rsid w:val="00BC6382"/>
    <w:rsid w:val="00BD0A35"/>
    <w:rsid w:val="00BD31C2"/>
    <w:rsid w:val="00BE371C"/>
    <w:rsid w:val="00BE38A1"/>
    <w:rsid w:val="00BE532A"/>
    <w:rsid w:val="00BE5D4F"/>
    <w:rsid w:val="00BF21B8"/>
    <w:rsid w:val="00BF3D60"/>
    <w:rsid w:val="00BF4792"/>
    <w:rsid w:val="00BF6837"/>
    <w:rsid w:val="00BF73FF"/>
    <w:rsid w:val="00C02AF5"/>
    <w:rsid w:val="00C047C3"/>
    <w:rsid w:val="00C067F1"/>
    <w:rsid w:val="00C136EE"/>
    <w:rsid w:val="00C158D4"/>
    <w:rsid w:val="00C211B9"/>
    <w:rsid w:val="00C21E23"/>
    <w:rsid w:val="00C21FCD"/>
    <w:rsid w:val="00C24131"/>
    <w:rsid w:val="00C25C9B"/>
    <w:rsid w:val="00C2782C"/>
    <w:rsid w:val="00C27836"/>
    <w:rsid w:val="00C3016F"/>
    <w:rsid w:val="00C31922"/>
    <w:rsid w:val="00C32EDF"/>
    <w:rsid w:val="00C34FC7"/>
    <w:rsid w:val="00C35A53"/>
    <w:rsid w:val="00C36E2D"/>
    <w:rsid w:val="00C3773B"/>
    <w:rsid w:val="00C405FD"/>
    <w:rsid w:val="00C42573"/>
    <w:rsid w:val="00C43B2D"/>
    <w:rsid w:val="00C45517"/>
    <w:rsid w:val="00C47F20"/>
    <w:rsid w:val="00C5024A"/>
    <w:rsid w:val="00C57107"/>
    <w:rsid w:val="00C61725"/>
    <w:rsid w:val="00C62C2D"/>
    <w:rsid w:val="00C659F3"/>
    <w:rsid w:val="00C71E26"/>
    <w:rsid w:val="00C74DCD"/>
    <w:rsid w:val="00C77F4A"/>
    <w:rsid w:val="00C82901"/>
    <w:rsid w:val="00C82F1A"/>
    <w:rsid w:val="00C86582"/>
    <w:rsid w:val="00C9227C"/>
    <w:rsid w:val="00C92D79"/>
    <w:rsid w:val="00C93148"/>
    <w:rsid w:val="00C94A7E"/>
    <w:rsid w:val="00CA2740"/>
    <w:rsid w:val="00CA298C"/>
    <w:rsid w:val="00CA513D"/>
    <w:rsid w:val="00CA59F4"/>
    <w:rsid w:val="00CA5FFA"/>
    <w:rsid w:val="00CA64B0"/>
    <w:rsid w:val="00CA785A"/>
    <w:rsid w:val="00CB22AE"/>
    <w:rsid w:val="00CB2643"/>
    <w:rsid w:val="00CB457C"/>
    <w:rsid w:val="00CB5FB7"/>
    <w:rsid w:val="00CB7D79"/>
    <w:rsid w:val="00CC0E63"/>
    <w:rsid w:val="00CC1173"/>
    <w:rsid w:val="00CC12E6"/>
    <w:rsid w:val="00CC2C1B"/>
    <w:rsid w:val="00CC2E25"/>
    <w:rsid w:val="00CC5775"/>
    <w:rsid w:val="00CC7C64"/>
    <w:rsid w:val="00CD0268"/>
    <w:rsid w:val="00CD0B47"/>
    <w:rsid w:val="00CD1A54"/>
    <w:rsid w:val="00CD305F"/>
    <w:rsid w:val="00CD74DA"/>
    <w:rsid w:val="00CE1ECA"/>
    <w:rsid w:val="00CE2031"/>
    <w:rsid w:val="00CE3744"/>
    <w:rsid w:val="00CE718F"/>
    <w:rsid w:val="00CF0FA6"/>
    <w:rsid w:val="00CF2A61"/>
    <w:rsid w:val="00CF2D51"/>
    <w:rsid w:val="00CF4FCD"/>
    <w:rsid w:val="00CF614F"/>
    <w:rsid w:val="00CF66F8"/>
    <w:rsid w:val="00D010E8"/>
    <w:rsid w:val="00D02C04"/>
    <w:rsid w:val="00D02FBC"/>
    <w:rsid w:val="00D0350D"/>
    <w:rsid w:val="00D06721"/>
    <w:rsid w:val="00D068D3"/>
    <w:rsid w:val="00D07310"/>
    <w:rsid w:val="00D10269"/>
    <w:rsid w:val="00D138E8"/>
    <w:rsid w:val="00D14E2E"/>
    <w:rsid w:val="00D15BCD"/>
    <w:rsid w:val="00D205B9"/>
    <w:rsid w:val="00D208BA"/>
    <w:rsid w:val="00D21668"/>
    <w:rsid w:val="00D216BC"/>
    <w:rsid w:val="00D21B5C"/>
    <w:rsid w:val="00D240F3"/>
    <w:rsid w:val="00D26558"/>
    <w:rsid w:val="00D26B12"/>
    <w:rsid w:val="00D27A74"/>
    <w:rsid w:val="00D32AB5"/>
    <w:rsid w:val="00D3366D"/>
    <w:rsid w:val="00D371B9"/>
    <w:rsid w:val="00D37AD3"/>
    <w:rsid w:val="00D42F8F"/>
    <w:rsid w:val="00D45ADF"/>
    <w:rsid w:val="00D503DB"/>
    <w:rsid w:val="00D50448"/>
    <w:rsid w:val="00D525FA"/>
    <w:rsid w:val="00D541B4"/>
    <w:rsid w:val="00D54CEE"/>
    <w:rsid w:val="00D62EB7"/>
    <w:rsid w:val="00D63A81"/>
    <w:rsid w:val="00D6648A"/>
    <w:rsid w:val="00D670AF"/>
    <w:rsid w:val="00D67279"/>
    <w:rsid w:val="00D706CC"/>
    <w:rsid w:val="00D70ADE"/>
    <w:rsid w:val="00D7167A"/>
    <w:rsid w:val="00D71F9F"/>
    <w:rsid w:val="00D727B2"/>
    <w:rsid w:val="00D81A26"/>
    <w:rsid w:val="00D96289"/>
    <w:rsid w:val="00D968FB"/>
    <w:rsid w:val="00DA07F1"/>
    <w:rsid w:val="00DA583C"/>
    <w:rsid w:val="00DA59FC"/>
    <w:rsid w:val="00DA6D90"/>
    <w:rsid w:val="00DB4595"/>
    <w:rsid w:val="00DB728B"/>
    <w:rsid w:val="00DC146E"/>
    <w:rsid w:val="00DC2684"/>
    <w:rsid w:val="00DC3778"/>
    <w:rsid w:val="00DC5C42"/>
    <w:rsid w:val="00DD06F4"/>
    <w:rsid w:val="00DD1F24"/>
    <w:rsid w:val="00DD26E7"/>
    <w:rsid w:val="00DD393C"/>
    <w:rsid w:val="00DD500F"/>
    <w:rsid w:val="00DD6C67"/>
    <w:rsid w:val="00DE50C1"/>
    <w:rsid w:val="00DE5CB8"/>
    <w:rsid w:val="00DF04EA"/>
    <w:rsid w:val="00DF1116"/>
    <w:rsid w:val="00DF1FCF"/>
    <w:rsid w:val="00DF4A45"/>
    <w:rsid w:val="00DF4CEA"/>
    <w:rsid w:val="00DF53E4"/>
    <w:rsid w:val="00DF6B00"/>
    <w:rsid w:val="00E00936"/>
    <w:rsid w:val="00E01088"/>
    <w:rsid w:val="00E02666"/>
    <w:rsid w:val="00E02E25"/>
    <w:rsid w:val="00E04351"/>
    <w:rsid w:val="00E125A6"/>
    <w:rsid w:val="00E144D5"/>
    <w:rsid w:val="00E16FE4"/>
    <w:rsid w:val="00E2136E"/>
    <w:rsid w:val="00E25AF8"/>
    <w:rsid w:val="00E25B82"/>
    <w:rsid w:val="00E304D1"/>
    <w:rsid w:val="00E31A6A"/>
    <w:rsid w:val="00E34DE3"/>
    <w:rsid w:val="00E3565C"/>
    <w:rsid w:val="00E35C58"/>
    <w:rsid w:val="00E376C5"/>
    <w:rsid w:val="00E4063C"/>
    <w:rsid w:val="00E41ECC"/>
    <w:rsid w:val="00E44A4B"/>
    <w:rsid w:val="00E46BDF"/>
    <w:rsid w:val="00E5134E"/>
    <w:rsid w:val="00E5163E"/>
    <w:rsid w:val="00E547DB"/>
    <w:rsid w:val="00E54AEF"/>
    <w:rsid w:val="00E54C88"/>
    <w:rsid w:val="00E555BF"/>
    <w:rsid w:val="00E56B4D"/>
    <w:rsid w:val="00E60500"/>
    <w:rsid w:val="00E6171B"/>
    <w:rsid w:val="00E61949"/>
    <w:rsid w:val="00E64CBE"/>
    <w:rsid w:val="00E65127"/>
    <w:rsid w:val="00E65A3C"/>
    <w:rsid w:val="00E674DF"/>
    <w:rsid w:val="00E70DCE"/>
    <w:rsid w:val="00E72480"/>
    <w:rsid w:val="00E74906"/>
    <w:rsid w:val="00E762C3"/>
    <w:rsid w:val="00E77827"/>
    <w:rsid w:val="00E77B2A"/>
    <w:rsid w:val="00E81E05"/>
    <w:rsid w:val="00E83E41"/>
    <w:rsid w:val="00E90136"/>
    <w:rsid w:val="00E97B8C"/>
    <w:rsid w:val="00EA0B26"/>
    <w:rsid w:val="00EA0E2A"/>
    <w:rsid w:val="00EA3F9B"/>
    <w:rsid w:val="00EA446A"/>
    <w:rsid w:val="00EA47EE"/>
    <w:rsid w:val="00EA4BD3"/>
    <w:rsid w:val="00EA7DC1"/>
    <w:rsid w:val="00EB01D9"/>
    <w:rsid w:val="00EB0254"/>
    <w:rsid w:val="00EB0A7B"/>
    <w:rsid w:val="00EB21E9"/>
    <w:rsid w:val="00EB5BA2"/>
    <w:rsid w:val="00EB5C28"/>
    <w:rsid w:val="00EC2FC2"/>
    <w:rsid w:val="00EC3E40"/>
    <w:rsid w:val="00EC67CA"/>
    <w:rsid w:val="00EC7E84"/>
    <w:rsid w:val="00ED35CB"/>
    <w:rsid w:val="00ED414D"/>
    <w:rsid w:val="00ED5A12"/>
    <w:rsid w:val="00ED616D"/>
    <w:rsid w:val="00EE2DFE"/>
    <w:rsid w:val="00EE3FCD"/>
    <w:rsid w:val="00EE4354"/>
    <w:rsid w:val="00EE4527"/>
    <w:rsid w:val="00EE4718"/>
    <w:rsid w:val="00EE6976"/>
    <w:rsid w:val="00EF04E8"/>
    <w:rsid w:val="00EF09E7"/>
    <w:rsid w:val="00EF0D19"/>
    <w:rsid w:val="00EF1577"/>
    <w:rsid w:val="00EF1D4D"/>
    <w:rsid w:val="00EF4A89"/>
    <w:rsid w:val="00EF57DF"/>
    <w:rsid w:val="00EF59E8"/>
    <w:rsid w:val="00EF6BD4"/>
    <w:rsid w:val="00EF7FC7"/>
    <w:rsid w:val="00F02296"/>
    <w:rsid w:val="00F03ACA"/>
    <w:rsid w:val="00F04DA2"/>
    <w:rsid w:val="00F06973"/>
    <w:rsid w:val="00F073D9"/>
    <w:rsid w:val="00F107ED"/>
    <w:rsid w:val="00F142DA"/>
    <w:rsid w:val="00F15F90"/>
    <w:rsid w:val="00F204E9"/>
    <w:rsid w:val="00F20A7C"/>
    <w:rsid w:val="00F21465"/>
    <w:rsid w:val="00F21ED1"/>
    <w:rsid w:val="00F22F65"/>
    <w:rsid w:val="00F23C6C"/>
    <w:rsid w:val="00F24E7B"/>
    <w:rsid w:val="00F26DE6"/>
    <w:rsid w:val="00F27FD8"/>
    <w:rsid w:val="00F3297A"/>
    <w:rsid w:val="00F330CC"/>
    <w:rsid w:val="00F330EF"/>
    <w:rsid w:val="00F3701B"/>
    <w:rsid w:val="00F37D3C"/>
    <w:rsid w:val="00F41A88"/>
    <w:rsid w:val="00F4469E"/>
    <w:rsid w:val="00F55A6D"/>
    <w:rsid w:val="00F57AA0"/>
    <w:rsid w:val="00F6065C"/>
    <w:rsid w:val="00F61EB1"/>
    <w:rsid w:val="00F62BF5"/>
    <w:rsid w:val="00F62C8B"/>
    <w:rsid w:val="00F668FB"/>
    <w:rsid w:val="00F71EF8"/>
    <w:rsid w:val="00F7269C"/>
    <w:rsid w:val="00F72D63"/>
    <w:rsid w:val="00F77B1C"/>
    <w:rsid w:val="00F802D4"/>
    <w:rsid w:val="00F80FC9"/>
    <w:rsid w:val="00F81EBA"/>
    <w:rsid w:val="00F8240B"/>
    <w:rsid w:val="00F85C31"/>
    <w:rsid w:val="00F87D2C"/>
    <w:rsid w:val="00F87E42"/>
    <w:rsid w:val="00F91982"/>
    <w:rsid w:val="00F92115"/>
    <w:rsid w:val="00F95FEB"/>
    <w:rsid w:val="00F96730"/>
    <w:rsid w:val="00F96907"/>
    <w:rsid w:val="00FA0783"/>
    <w:rsid w:val="00FA1C4D"/>
    <w:rsid w:val="00FA2606"/>
    <w:rsid w:val="00FA311A"/>
    <w:rsid w:val="00FA5DEF"/>
    <w:rsid w:val="00FB05E5"/>
    <w:rsid w:val="00FB1297"/>
    <w:rsid w:val="00FB3888"/>
    <w:rsid w:val="00FB46A0"/>
    <w:rsid w:val="00FB5501"/>
    <w:rsid w:val="00FB5EC1"/>
    <w:rsid w:val="00FB6A6E"/>
    <w:rsid w:val="00FC18C3"/>
    <w:rsid w:val="00FC1AAD"/>
    <w:rsid w:val="00FC1B63"/>
    <w:rsid w:val="00FC1C68"/>
    <w:rsid w:val="00FC39C7"/>
    <w:rsid w:val="00FC6A3B"/>
    <w:rsid w:val="00FC7A4D"/>
    <w:rsid w:val="00FD0A06"/>
    <w:rsid w:val="00FD1A66"/>
    <w:rsid w:val="00FD3258"/>
    <w:rsid w:val="00FE0FE8"/>
    <w:rsid w:val="00FE22AE"/>
    <w:rsid w:val="00FE6315"/>
    <w:rsid w:val="00FE6980"/>
    <w:rsid w:val="00FE6BD5"/>
    <w:rsid w:val="00FF56AA"/>
    <w:rsid w:val="00FF6E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6573BAA"/>
  <w14:defaultImageDpi w14:val="32767"/>
  <w15:docId w15:val="{1E63E90C-1D14-4579-984D-D03EC0C6E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CB22A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ヘッダー (文字)"/>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フッター (文字)"/>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吹き出し (文字)"/>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a"/>
    <w:link w:val="RSCB01COMAbstractChar"/>
    <w:qFormat/>
    <w:rsid w:val="0025490A"/>
    <w:pPr>
      <w:spacing w:line="240" w:lineRule="exact"/>
      <w:jc w:val="both"/>
    </w:pPr>
    <w:rPr>
      <w:b/>
      <w:noProof/>
      <w:sz w:val="18"/>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a0"/>
    <w:link w:val="RSCF02FootnotestoTitleAuthors"/>
    <w:rsid w:val="00485FDB"/>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243D3C"/>
    <w:rPr>
      <w:rFonts w:cs="Times New Roman"/>
      <w:w w:val="105"/>
      <w:sz w:val="18"/>
      <w:szCs w:val="18"/>
    </w:rPr>
  </w:style>
  <w:style w:type="paragraph" w:customStyle="1" w:styleId="RSCB04SectionHeading">
    <w:name w:val="RSC B04 Section Heading"/>
    <w:basedOn w:val="a"/>
    <w:link w:val="RSCB04SectionHeading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COMAbstractChar">
    <w:name w:val="RSC B01 COM Abstract Char"/>
    <w:basedOn w:val="a0"/>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a0"/>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2E5B1D"/>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485FDB"/>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字列 (文字)"/>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Web">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1">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485FDB"/>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a0"/>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a0"/>
    <w:link w:val="RSCB07Sub-SectionHeadingstandalone"/>
    <w:rsid w:val="00EF6BD4"/>
    <w:rPr>
      <w:b/>
      <w:sz w:val="18"/>
    </w:rPr>
  </w:style>
  <w:style w:type="character" w:customStyle="1" w:styleId="RSCB08In-lineHeadingChar">
    <w:name w:val="RSC B08 In-line Heading Char"/>
    <w:basedOn w:val="a0"/>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af2">
    <w:name w:val="FollowedHyperlink"/>
    <w:basedOn w:val="a0"/>
    <w:uiPriority w:val="99"/>
    <w:semiHidden/>
    <w:unhideWhenUsed/>
    <w:rsid w:val="005812D7"/>
    <w:rPr>
      <w:color w:val="800080" w:themeColor="followedHyperlink"/>
      <w:u w:val="single"/>
    </w:rPr>
  </w:style>
  <w:style w:type="character" w:customStyle="1" w:styleId="RSCB04AHeadingSectionChar">
    <w:name w:val="RSC B04 A Heading (Section) Char"/>
    <w:basedOn w:val="a0"/>
    <w:link w:val="RSCB04AHeadingSection"/>
    <w:locked/>
    <w:rsid w:val="00584D2B"/>
    <w:rPr>
      <w:b/>
      <w:sz w:val="24"/>
    </w:rPr>
  </w:style>
  <w:style w:type="paragraph" w:customStyle="1" w:styleId="RSCB04AHeadingSection">
    <w:name w:val="RSC B04 A Heading (Section)"/>
    <w:basedOn w:val="a"/>
    <w:link w:val="RSCB04AHeadingSectionChar"/>
    <w:qFormat/>
    <w:rsid w:val="00584D2B"/>
    <w:pPr>
      <w:spacing w:before="400" w:after="80" w:line="240" w:lineRule="auto"/>
    </w:pPr>
    <w:rPr>
      <w:b/>
      <w:sz w:val="24"/>
    </w:rPr>
  </w:style>
  <w:style w:type="character" w:styleId="af3">
    <w:name w:val="annotation reference"/>
    <w:basedOn w:val="a0"/>
    <w:uiPriority w:val="99"/>
    <w:semiHidden/>
    <w:unhideWhenUsed/>
    <w:rsid w:val="007C7DD1"/>
    <w:rPr>
      <w:sz w:val="16"/>
      <w:szCs w:val="16"/>
    </w:rPr>
  </w:style>
  <w:style w:type="paragraph" w:styleId="af4">
    <w:name w:val="annotation text"/>
    <w:basedOn w:val="a"/>
    <w:link w:val="af5"/>
    <w:uiPriority w:val="99"/>
    <w:unhideWhenUsed/>
    <w:rsid w:val="007C7DD1"/>
    <w:pPr>
      <w:spacing w:line="240" w:lineRule="auto"/>
    </w:pPr>
    <w:rPr>
      <w:sz w:val="20"/>
      <w:szCs w:val="20"/>
    </w:rPr>
  </w:style>
  <w:style w:type="character" w:customStyle="1" w:styleId="af5">
    <w:name w:val="コメント文字列 (文字)"/>
    <w:basedOn w:val="a0"/>
    <w:link w:val="af4"/>
    <w:uiPriority w:val="99"/>
    <w:rsid w:val="007C7DD1"/>
    <w:rPr>
      <w:sz w:val="20"/>
      <w:szCs w:val="20"/>
    </w:rPr>
  </w:style>
  <w:style w:type="character" w:styleId="af6">
    <w:name w:val="Unresolved Mention"/>
    <w:basedOn w:val="a0"/>
    <w:uiPriority w:val="99"/>
    <w:semiHidden/>
    <w:unhideWhenUsed/>
    <w:rsid w:val="00E01088"/>
    <w:rPr>
      <w:color w:val="605E5C"/>
      <w:shd w:val="clear" w:color="auto" w:fill="E1DFDD"/>
    </w:rPr>
  </w:style>
  <w:style w:type="paragraph" w:styleId="af7">
    <w:name w:val="Bibliography"/>
    <w:basedOn w:val="a"/>
    <w:next w:val="a"/>
    <w:uiPriority w:val="37"/>
    <w:unhideWhenUsed/>
    <w:rsid w:val="0094609D"/>
    <w:pPr>
      <w:tabs>
        <w:tab w:val="left" w:pos="144"/>
      </w:tabs>
      <w:spacing w:after="0" w:line="240" w:lineRule="auto"/>
      <w:ind w:left="144" w:hanging="144"/>
    </w:pPr>
  </w:style>
  <w:style w:type="character" w:customStyle="1" w:styleId="normaltextrun">
    <w:name w:val="normaltextrun"/>
    <w:basedOn w:val="a0"/>
    <w:rsid w:val="00F96907"/>
  </w:style>
  <w:style w:type="paragraph" w:styleId="af8">
    <w:name w:val="annotation subject"/>
    <w:basedOn w:val="af4"/>
    <w:next w:val="af4"/>
    <w:link w:val="af9"/>
    <w:uiPriority w:val="99"/>
    <w:semiHidden/>
    <w:unhideWhenUsed/>
    <w:rsid w:val="00E25B82"/>
    <w:pPr>
      <w:spacing w:line="276" w:lineRule="auto"/>
    </w:pPr>
    <w:rPr>
      <w:b/>
      <w:bCs/>
      <w:sz w:val="22"/>
      <w:szCs w:val="22"/>
    </w:rPr>
  </w:style>
  <w:style w:type="character" w:customStyle="1" w:styleId="af9">
    <w:name w:val="コメント内容 (文字)"/>
    <w:basedOn w:val="af5"/>
    <w:link w:val="af8"/>
    <w:uiPriority w:val="99"/>
    <w:semiHidden/>
    <w:rsid w:val="00E25B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834512">
      <w:bodyDiv w:val="1"/>
      <w:marLeft w:val="0"/>
      <w:marRight w:val="0"/>
      <w:marTop w:val="0"/>
      <w:marBottom w:val="0"/>
      <w:divBdr>
        <w:top w:val="none" w:sz="0" w:space="0" w:color="auto"/>
        <w:left w:val="none" w:sz="0" w:space="0" w:color="auto"/>
        <w:bottom w:val="none" w:sz="0" w:space="0" w:color="auto"/>
        <w:right w:val="none" w:sz="0" w:space="0" w:color="auto"/>
      </w:divBdr>
    </w:div>
    <w:div w:id="1942835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EC066-79BF-4665-A70B-BC7EB507D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431</Words>
  <Characters>76561</Characters>
  <Application>Microsoft Office Word</Application>
  <DocSecurity>0</DocSecurity>
  <Lines>638</Lines>
  <Paragraphs>17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宮内雅浩</dc:creator>
  <cp:lastModifiedBy>宮内雅浩</cp:lastModifiedBy>
  <cp:revision>3</cp:revision>
  <cp:lastPrinted>2014-10-09T15:34:00Z</cp:lastPrinted>
  <dcterms:created xsi:type="dcterms:W3CDTF">2025-10-15T06:27:00Z</dcterms:created>
  <dcterms:modified xsi:type="dcterms:W3CDTF">2025-10-1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aIVFQb1"/&gt;&lt;style id="http://www.zotero.org/styles/green-chemistry"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